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Ex1.xml" ContentType="application/vnd.ms-office.chartex+xml"/>
  <Override PartName="/word/charts/style4.xml" ContentType="application/vnd.ms-office.chartstyle+xml"/>
  <Override PartName="/word/charts/colors4.xml" ContentType="application/vnd.ms-office.chartcolorstyle+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charts/chart4.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5.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6.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7.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8.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9.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0.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1.xml" ContentType="application/vnd.openxmlformats-officedocument.drawingml.chart+xml"/>
  <Override PartName="/word/charts/style12.xml" ContentType="application/vnd.ms-office.chartstyle+xml"/>
  <Override PartName="/word/charts/colors12.xml" ContentType="application/vnd.ms-office.chartcolorstyle+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9.xml" ContentType="application/vnd.openxmlformats-officedocument.wordprocessingml.footer+xml"/>
  <Override PartName="/word/charts/chart12.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3.xml" ContentType="application/vnd.openxmlformats-officedocument.drawingml.chart+xml"/>
  <Override PartName="/word/charts/style14.xml" ContentType="application/vnd.ms-office.chartstyle+xml"/>
  <Override PartName="/word/charts/colors14.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0.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1.xml" ContentType="application/vnd.openxmlformats-officedocument.wordprocessingml.footer+xml"/>
  <Override PartName="/word/header2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24F01E31" w:rsidR="00DB3902" w:rsidRDefault="00DB3902" w:rsidP="00DB3902">
      <w:pPr>
        <w:spacing w:line="240" w:lineRule="auto"/>
        <w:jc w:val="center"/>
        <w:rPr>
          <w:b/>
          <w:bCs/>
          <w:sz w:val="28"/>
          <w:szCs w:val="28"/>
        </w:rPr>
      </w:pPr>
      <w:del w:id="0" w:author="Ilham Nur Pratama" w:date="2023-05-24T22:28:00Z">
        <w:r w:rsidDel="00846E4E">
          <w:rPr>
            <w:noProof/>
          </w:rPr>
          <w:drawing>
            <wp:inline distT="0" distB="0" distL="0" distR="0" wp14:anchorId="5C2C6CD1" wp14:editId="3FFBBA1F">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del>
      <w:ins w:id="1" w:author="Ilham Nur Pratama" w:date="2023-05-24T22:28:00Z">
        <w:r w:rsidR="00846E4E">
          <w:rPr>
            <w:b/>
            <w:bCs/>
            <w:noProof/>
            <w:sz w:val="28"/>
            <w:szCs w:val="28"/>
          </w:rPr>
          <w:drawing>
            <wp:inline distT="0" distB="0" distL="0" distR="0" wp14:anchorId="2AC30DAD" wp14:editId="17F07174">
              <wp:extent cx="1031199" cy="1127125"/>
              <wp:effectExtent l="0" t="0" r="0" b="0"/>
              <wp:docPr id="924988565" name="Picture 1" descr="A picture containing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88565" name="Picture 1" descr="A picture containing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041198" cy="1138054"/>
                      </a:xfrm>
                      <a:prstGeom prst="rect">
                        <a:avLst/>
                      </a:prstGeom>
                    </pic:spPr>
                  </pic:pic>
                </a:graphicData>
              </a:graphic>
            </wp:inline>
          </w:drawing>
        </w:r>
      </w:ins>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25B97417" w:rsidR="005043EA" w:rsidRDefault="005A58B4" w:rsidP="00DB3902">
      <w:pPr>
        <w:pStyle w:val="Title"/>
      </w:pPr>
      <w:r>
        <w:fldChar w:fldCharType="begin"/>
      </w:r>
      <w:r>
        <w:instrText xml:space="preserve"> DOCPROPERTY  "Judul Kapital"  \* MERGEFORMAT </w:instrText>
      </w:r>
      <w:r>
        <w:fldChar w:fldCharType="separate"/>
      </w:r>
      <w:r w:rsidR="000D26C4">
        <w:t>OPTIMASI ALOKASI PEKERJAAN DAN SUMBER DAYA DENGAN SISTEM INFORMASI MANAJEMEN PROYEK PADA PERUSAHAAN TEKNOLOGI INFORMASI</w:t>
      </w:r>
      <w:r>
        <w:fldChar w:fldCharType="end"/>
      </w:r>
    </w:p>
    <w:p w14:paraId="0EA0A12D" w14:textId="22BE14CA" w:rsidR="009736FA" w:rsidRDefault="007B338E">
      <w:pPr>
        <w:tabs>
          <w:tab w:val="left" w:pos="3369"/>
        </w:tabs>
        <w:pPrChange w:id="2" w:author="Ilham Nur Pratama" w:date="2023-05-24T22:26:00Z">
          <w:pPr/>
        </w:pPrChange>
      </w:pPr>
      <w:ins w:id="3" w:author="Ilham Nur Pratama" w:date="2023-05-24T22:26:00Z">
        <w:r>
          <w:tab/>
        </w:r>
      </w:ins>
    </w:p>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sdt>
      <w:sdtPr>
        <w:rPr>
          <w:b/>
          <w:bCs/>
          <w:sz w:val="28"/>
          <w:szCs w:val="28"/>
        </w:rPr>
        <w:id w:val="1280684649"/>
        <w:docPartObj>
          <w:docPartGallery w:val="Watermarks"/>
        </w:docPartObj>
      </w:sdtPr>
      <w:sdtEndPr/>
      <w:sdtContent>
        <w:p w14:paraId="30F79A30" w14:textId="03F9F190" w:rsidR="001103D8" w:rsidRDefault="004170F2" w:rsidP="009736FA">
          <w:pPr>
            <w:jc w:val="center"/>
            <w:rPr>
              <w:b/>
              <w:bCs/>
              <w:sz w:val="28"/>
              <w:szCs w:val="28"/>
            </w:rPr>
          </w:pPr>
          <w:del w:id="4" w:author="Ilham Nur Pratama" w:date="2023-05-24T22:28:00Z">
            <w:r w:rsidRPr="004170F2" w:rsidDel="006D14D9">
              <w:rPr>
                <w:b/>
                <w:bCs/>
                <w:noProof/>
                <w:sz w:val="28"/>
                <w:szCs w:val="28"/>
              </w:rPr>
              <w:drawing>
                <wp:anchor distT="0" distB="0" distL="114300" distR="114300" simplePos="0" relativeHeight="251658243" behindDoc="1" locked="0" layoutInCell="0" allowOverlap="1" wp14:anchorId="3C665B01" wp14:editId="26B4CECC">
                  <wp:simplePos x="0" y="0"/>
                  <wp:positionH relativeFrom="margin">
                    <wp:align>center</wp:align>
                  </wp:positionH>
                  <wp:positionV relativeFrom="margin">
                    <wp:align>center</wp:align>
                  </wp:positionV>
                  <wp:extent cx="3810000" cy="38100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1">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del>
        </w:p>
      </w:sdtContent>
    </w:sdt>
    <w:p w14:paraId="33C2D3BF" w14:textId="77777777" w:rsidR="001103D8" w:rsidDel="00846E4E" w:rsidRDefault="001103D8" w:rsidP="009736FA">
      <w:pPr>
        <w:jc w:val="center"/>
        <w:rPr>
          <w:del w:id="5" w:author="Ilham Nur Pratama" w:date="2023-05-24T22:28:00Z"/>
          <w:b/>
          <w:bCs/>
          <w:sz w:val="28"/>
          <w:szCs w:val="28"/>
        </w:rPr>
      </w:pPr>
    </w:p>
    <w:p w14:paraId="2AA6C104" w14:textId="77777777" w:rsidR="009736FA" w:rsidRDefault="009736FA">
      <w:pPr>
        <w:rPr>
          <w:b/>
          <w:bCs/>
          <w:sz w:val="28"/>
          <w:szCs w:val="28"/>
        </w:rPr>
        <w:pPrChange w:id="6" w:author="Ilham Nur Pratama" w:date="2023-05-24T22:28:00Z">
          <w:pPr>
            <w:jc w:val="center"/>
          </w:pPr>
        </w:pPrChange>
      </w:pPr>
    </w:p>
    <w:p w14:paraId="0228AA36" w14:textId="77777777" w:rsidR="00FF09DC" w:rsidRDefault="00FF09DC" w:rsidP="009736FA">
      <w:pPr>
        <w:jc w:val="center"/>
        <w:rPr>
          <w:b/>
          <w:bCs/>
          <w:sz w:val="28"/>
          <w:szCs w:val="28"/>
        </w:rPr>
      </w:pPr>
    </w:p>
    <w:p w14:paraId="3B8014CA" w14:textId="3742D745"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0D26C4">
        <w:rPr>
          <w:b/>
          <w:bCs/>
          <w:szCs w:val="24"/>
        </w:rPr>
        <w:t>ILHAM NUR PRATAMA</w:t>
      </w:r>
      <w:r>
        <w:rPr>
          <w:b/>
          <w:bCs/>
          <w:szCs w:val="24"/>
        </w:rPr>
        <w:fldChar w:fldCharType="end"/>
      </w:r>
    </w:p>
    <w:p w14:paraId="4084A5EE" w14:textId="074B47F8"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0D26C4">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1739574C" w14:textId="77777777" w:rsidR="00FF09DC" w:rsidRDefault="00FF09DC" w:rsidP="00AE58C4">
      <w:pP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284EE954"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0D26C4">
        <w:rPr>
          <w:b/>
          <w:bCs/>
          <w:szCs w:val="24"/>
        </w:rPr>
        <w:t>SALEMBA</w:t>
      </w:r>
      <w:r>
        <w:rPr>
          <w:b/>
          <w:bCs/>
          <w:szCs w:val="24"/>
        </w:rPr>
        <w:fldChar w:fldCharType="end"/>
      </w:r>
    </w:p>
    <w:p w14:paraId="30820E8A" w14:textId="73F00F68" w:rsidR="004E6D77" w:rsidRDefault="009936E1" w:rsidP="00FF09DC">
      <w:pPr>
        <w:spacing w:after="0" w:line="240" w:lineRule="auto"/>
        <w:jc w:val="center"/>
        <w:rPr>
          <w:b/>
          <w:bCs/>
          <w:szCs w:val="24"/>
        </w:rPr>
        <w:sectPr w:rsidR="004E6D77" w:rsidSect="00221A9D">
          <w:headerReference w:type="default" r:id="rId12"/>
          <w:footerReference w:type="default" r:id="rId13"/>
          <w:footerReference w:type="first" r:id="rId14"/>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0D26C4">
        <w:rPr>
          <w:b/>
          <w:bCs/>
          <w:szCs w:val="24"/>
        </w:rPr>
        <w:t>2023</w:t>
      </w:r>
      <w:r>
        <w:rPr>
          <w:b/>
          <w:bCs/>
          <w:szCs w:val="24"/>
        </w:rPr>
        <w:fldChar w:fldCharType="end"/>
      </w:r>
    </w:p>
    <w:p w14:paraId="46CD5DF1" w14:textId="63138E5E" w:rsidR="004E6D77" w:rsidRDefault="004E6D77" w:rsidP="004E6D77">
      <w:pPr>
        <w:spacing w:line="240" w:lineRule="auto"/>
        <w:jc w:val="center"/>
        <w:rPr>
          <w:b/>
          <w:bCs/>
          <w:sz w:val="28"/>
          <w:szCs w:val="28"/>
        </w:rPr>
      </w:pPr>
      <w:del w:id="7" w:author="Ilham Nur Pratama" w:date="2023-05-24T22:29:00Z">
        <w:r w:rsidDel="003179BC">
          <w:rPr>
            <w:noProof/>
          </w:rPr>
          <w:lastRenderedPageBreak/>
          <w:drawing>
            <wp:inline distT="0" distB="0" distL="0" distR="0" wp14:anchorId="1BFF9C84" wp14:editId="1456FC72">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del>
      <w:ins w:id="8" w:author="Ilham Nur Pratama" w:date="2023-05-24T22:29:00Z">
        <w:r w:rsidR="003179BC">
          <w:rPr>
            <w:b/>
            <w:bCs/>
            <w:noProof/>
            <w:sz w:val="28"/>
            <w:szCs w:val="28"/>
          </w:rPr>
          <w:drawing>
            <wp:inline distT="0" distB="0" distL="0" distR="0" wp14:anchorId="004998F3" wp14:editId="227D4BDD">
              <wp:extent cx="1031199" cy="1127125"/>
              <wp:effectExtent l="0" t="0" r="0" b="0"/>
              <wp:docPr id="858484830" name="Picture 858484830" descr="A picture containing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88565" name="Picture 1" descr="A picture containing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041198" cy="1138054"/>
                      </a:xfrm>
                      <a:prstGeom prst="rect">
                        <a:avLst/>
                      </a:prstGeom>
                    </pic:spPr>
                  </pic:pic>
                </a:graphicData>
              </a:graphic>
            </wp:inline>
          </w:drawing>
        </w:r>
      </w:ins>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15AB8824" w:rsidR="004E6D77" w:rsidRPr="00543131" w:rsidRDefault="00543131" w:rsidP="00543131">
      <w:pPr>
        <w:pStyle w:val="Heading1"/>
        <w:numPr>
          <w:ilvl w:val="0"/>
          <w:numId w:val="0"/>
        </w:numPr>
        <w:ind w:left="360"/>
        <w:rPr>
          <w:color w:val="FFFFFF" w:themeColor="background1"/>
        </w:rPr>
      </w:pPr>
      <w:bookmarkStart w:id="9" w:name="_Toc120139610"/>
      <w:bookmarkStart w:id="10" w:name="_Toc135601385"/>
      <w:r w:rsidRPr="00543131">
        <w:rPr>
          <w:color w:val="FFFFFF" w:themeColor="background1"/>
        </w:rPr>
        <w:t>HALAMAN JUDUL</w:t>
      </w:r>
      <w:bookmarkEnd w:id="9"/>
      <w:bookmarkEnd w:id="10"/>
    </w:p>
    <w:p w14:paraId="517DC332" w14:textId="77777777" w:rsidR="004E6D77" w:rsidRPr="00DB3902" w:rsidRDefault="004E6D77" w:rsidP="004E6D77">
      <w:pPr>
        <w:spacing w:line="240" w:lineRule="auto"/>
        <w:jc w:val="center"/>
        <w:rPr>
          <w:b/>
          <w:bCs/>
          <w:sz w:val="28"/>
          <w:szCs w:val="28"/>
        </w:rPr>
      </w:pPr>
    </w:p>
    <w:p w14:paraId="4BE7C07D" w14:textId="25AC0405" w:rsidR="004E6D77" w:rsidRDefault="005A58B4" w:rsidP="00B23540">
      <w:pPr>
        <w:pStyle w:val="Title"/>
      </w:pPr>
      <w:r>
        <w:fldChar w:fldCharType="begin"/>
      </w:r>
      <w:r>
        <w:instrText xml:space="preserve"> DOCPROPERTY  "Judul Kapital"  \* MERGEFORMAT </w:instrText>
      </w:r>
      <w:r>
        <w:fldChar w:fldCharType="separate"/>
      </w:r>
      <w:r w:rsidR="000D26C4">
        <w:t>OPTIMASI ALOKASI PEKERJAAN DAN SUMBER DAYA DENGAN SISTEM INFORMASI MANAJEMEN PROYEK PADA PERUSAHAAN TEKNOLOGI INFORMASI</w:t>
      </w:r>
      <w:r>
        <w:fldChar w:fldCharType="end"/>
      </w:r>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EndPr/>
      <w:sdtContent>
        <w:p w14:paraId="22089357" w14:textId="7A9A8E74" w:rsidR="004E6D77" w:rsidRDefault="009E435A" w:rsidP="004E6D77">
          <w:del w:id="11" w:author="Ilham Nur Pratama" w:date="2023-05-24T22:28:00Z">
            <w:r w:rsidDel="00846E4E">
              <w:rPr>
                <w:noProof/>
              </w:rPr>
              <w:drawing>
                <wp:anchor distT="0" distB="0" distL="114300" distR="114300" simplePos="0" relativeHeight="251658240" behindDoc="1" locked="0" layoutInCell="0" allowOverlap="1" wp14:anchorId="5FE008DB" wp14:editId="1657F114">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1">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del>
        </w:p>
      </w:sdtContent>
    </w:sdt>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r>
        <w:rPr>
          <w:b/>
          <w:bCs/>
          <w:szCs w:val="24"/>
        </w:rPr>
        <w:t>Diajukan sebagai salah satu syarat untuk memperoleh gelar</w:t>
      </w:r>
      <w:r w:rsidR="00005494">
        <w:rPr>
          <w:b/>
          <w:bCs/>
          <w:szCs w:val="24"/>
        </w:rPr>
        <w:t xml:space="preserve"> Magister Teknik</w:t>
      </w:r>
    </w:p>
    <w:p w14:paraId="03119E21" w14:textId="77777777" w:rsidR="00182A34" w:rsidRDefault="00182A34" w:rsidP="000C67AE">
      <w:pPr>
        <w:rPr>
          <w:b/>
          <w:bCs/>
          <w:sz w:val="28"/>
          <w:szCs w:val="28"/>
        </w:rPr>
      </w:pPr>
    </w:p>
    <w:p w14:paraId="032C6FFC" w14:textId="5DBC9689"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0D26C4">
        <w:rPr>
          <w:b/>
          <w:bCs/>
          <w:szCs w:val="24"/>
        </w:rPr>
        <w:t>ILHAM NUR PRATAMA</w:t>
      </w:r>
      <w:r>
        <w:rPr>
          <w:b/>
          <w:bCs/>
          <w:szCs w:val="24"/>
        </w:rPr>
        <w:fldChar w:fldCharType="end"/>
      </w:r>
    </w:p>
    <w:p w14:paraId="1CD9216C" w14:textId="2AD18A58"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0D26C4">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Del="003179BC" w:rsidRDefault="004E6D77" w:rsidP="004E6D77">
      <w:pPr>
        <w:jc w:val="center"/>
        <w:rPr>
          <w:del w:id="12" w:author="Ilham Nur Pratama" w:date="2023-05-24T22:29:00Z"/>
          <w:b/>
          <w:bCs/>
          <w:szCs w:val="24"/>
        </w:rPr>
      </w:pPr>
    </w:p>
    <w:p w14:paraId="48177851" w14:textId="77777777" w:rsidR="001103D8" w:rsidRDefault="001103D8">
      <w:pPr>
        <w:rPr>
          <w:b/>
          <w:bCs/>
          <w:szCs w:val="24"/>
        </w:rPr>
        <w:pPrChange w:id="13" w:author="Ilham Nur Pratama" w:date="2023-05-24T22:29:00Z">
          <w:pPr>
            <w:jc w:val="center"/>
          </w:pPr>
        </w:pPrChange>
      </w:pPr>
    </w:p>
    <w:p w14:paraId="3F5D1BCD" w14:textId="77777777" w:rsidR="001103D8" w:rsidRDefault="001103D8"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157E96FB"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0D26C4">
        <w:rPr>
          <w:b/>
          <w:bCs/>
          <w:szCs w:val="24"/>
        </w:rPr>
        <w:t>SALEMBA</w:t>
      </w:r>
      <w:r>
        <w:rPr>
          <w:b/>
          <w:bCs/>
          <w:szCs w:val="24"/>
        </w:rPr>
        <w:fldChar w:fldCharType="end"/>
      </w:r>
    </w:p>
    <w:p w14:paraId="08265396" w14:textId="363D9ABC" w:rsidR="009936E1" w:rsidRDefault="009936E1" w:rsidP="009936E1">
      <w:pPr>
        <w:spacing w:after="0" w:line="240" w:lineRule="auto"/>
        <w:jc w:val="center"/>
        <w:rPr>
          <w:b/>
          <w:bCs/>
          <w:szCs w:val="24"/>
        </w:rPr>
        <w:sectPr w:rsidR="009936E1" w:rsidSect="00F76064">
          <w:headerReference w:type="even" r:id="rId15"/>
          <w:headerReference w:type="default" r:id="rId16"/>
          <w:footerReference w:type="default" r:id="rId17"/>
          <w:headerReference w:type="first" r:id="rId18"/>
          <w:footerReference w:type="first" r:id="rId19"/>
          <w:pgSz w:w="11906" w:h="16838" w:code="9"/>
          <w:pgMar w:top="1701" w:right="1701" w:bottom="1701" w:left="1701" w:header="720" w:footer="720" w:gutter="0"/>
          <w:pgNumType w:fmt="lowerRoman" w:start="1"/>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0D26C4">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14" w:name="_Toc109761603"/>
      <w:bookmarkStart w:id="15" w:name="_Toc120139611"/>
      <w:bookmarkStart w:id="16" w:name="_Toc135601386"/>
      <w:r>
        <w:lastRenderedPageBreak/>
        <w:t>HALAMAN PERNYATAAN ORISINALITAS</w:t>
      </w:r>
      <w:bookmarkEnd w:id="14"/>
      <w:bookmarkEnd w:id="15"/>
      <w:bookmarkEnd w:id="16"/>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r>
        <w:rPr>
          <w:b/>
          <w:bCs/>
        </w:rPr>
        <w:t>Tesis ini adalah hasil karya saya sendiri,</w:t>
      </w:r>
    </w:p>
    <w:p w14:paraId="473B0EBF" w14:textId="58CEFB05" w:rsidR="004E3910" w:rsidRDefault="004E3910" w:rsidP="00A67C41">
      <w:pPr>
        <w:spacing w:after="120" w:line="240" w:lineRule="auto"/>
        <w:jc w:val="center"/>
        <w:rPr>
          <w:b/>
          <w:bCs/>
        </w:rPr>
      </w:pPr>
      <w:r>
        <w:rPr>
          <w:b/>
          <w:bCs/>
        </w:rPr>
        <w:t>dan semua sumber baik yang dikutip maupun dirujuk</w:t>
      </w:r>
    </w:p>
    <w:p w14:paraId="41AA51B2" w14:textId="415B86DC" w:rsidR="004E3910" w:rsidRDefault="004E3910" w:rsidP="00A67C41">
      <w:pPr>
        <w:spacing w:after="120" w:line="240" w:lineRule="auto"/>
        <w:jc w:val="center"/>
        <w:rPr>
          <w:b/>
          <w:bCs/>
        </w:rPr>
      </w:pPr>
      <w:r>
        <w:rPr>
          <w:b/>
          <w:bCs/>
        </w:rPr>
        <w:t>telah saya nyatakan dengan benar</w:t>
      </w:r>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67E9A23B"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0D26C4">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1D4E36D3"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0D26C4">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Tanda Tangan</w:t>
            </w:r>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r>
              <w:rPr>
                <w:b/>
                <w:bCs/>
              </w:rPr>
              <w:t>Tanggal</w:t>
            </w:r>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20"/>
          <w:headerReference w:type="default" r:id="rId21"/>
          <w:footerReference w:type="default" r:id="rId22"/>
          <w:headerReference w:type="first" r:id="rId23"/>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17" w:name="_Toc109761604"/>
      <w:bookmarkStart w:id="18" w:name="_Toc120139612"/>
      <w:bookmarkStart w:id="19" w:name="_Toc135601387"/>
      <w:r>
        <w:lastRenderedPageBreak/>
        <w:t>HALAMAN PENGESAHAN</w:t>
      </w:r>
      <w:bookmarkEnd w:id="17"/>
      <w:bookmarkEnd w:id="18"/>
      <w:bookmarkEnd w:id="19"/>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r>
              <w:t>Tesis ini diajukan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3110CA4F" w:rsidR="00CB3EF9" w:rsidRDefault="005A58B4" w:rsidP="00792088">
            <w:r>
              <w:fldChar w:fldCharType="begin"/>
            </w:r>
            <w:r>
              <w:instrText xml:space="preserve"> DOCPROPERTY  Nama  \* MERGEFORMAT </w:instrText>
            </w:r>
            <w:r>
              <w:fldChar w:fldCharType="separate"/>
            </w:r>
            <w:r w:rsidR="000D26C4">
              <w:t>Ilham Nur Pratama</w:t>
            </w:r>
            <w:r>
              <w:fldChar w:fldCharType="end"/>
            </w:r>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3B9EAB6E" w:rsidR="00CB3EF9" w:rsidRDefault="005A58B4" w:rsidP="00792088">
            <w:r>
              <w:fldChar w:fldCharType="begin"/>
            </w:r>
            <w:r>
              <w:instrText xml:space="preserve"> DOCPROPERTY  NPM  \* MERGEFORMAT </w:instrText>
            </w:r>
            <w:r>
              <w:fldChar w:fldCharType="separate"/>
            </w:r>
            <w:r w:rsidR="000D26C4">
              <w:t>2106663282</w:t>
            </w:r>
            <w:r>
              <w:fldChar w:fldCharType="end"/>
            </w:r>
          </w:p>
        </w:tc>
      </w:tr>
      <w:tr w:rsidR="00CB3EF9" w14:paraId="258F8776" w14:textId="77777777" w:rsidTr="00A40002">
        <w:tc>
          <w:tcPr>
            <w:tcW w:w="2830" w:type="dxa"/>
          </w:tcPr>
          <w:p w14:paraId="2157C031" w14:textId="40630C00" w:rsidR="00CB3EF9" w:rsidRDefault="00CB3EF9" w:rsidP="00792088">
            <w:r>
              <w:t>Program Studi</w:t>
            </w:r>
          </w:p>
        </w:tc>
        <w:tc>
          <w:tcPr>
            <w:tcW w:w="284" w:type="dxa"/>
          </w:tcPr>
          <w:p w14:paraId="7CBA60A4" w14:textId="5B3C1A91" w:rsidR="00CB3EF9" w:rsidRDefault="00CB3EF9" w:rsidP="00792088">
            <w:r>
              <w:t>:</w:t>
            </w:r>
          </w:p>
        </w:tc>
        <w:tc>
          <w:tcPr>
            <w:tcW w:w="5380" w:type="dxa"/>
          </w:tcPr>
          <w:p w14:paraId="3E74E55A" w14:textId="57D1B351" w:rsidR="00CB3EF9" w:rsidRDefault="005A58B4" w:rsidP="00792088">
            <w:r>
              <w:fldChar w:fldCharType="begin"/>
            </w:r>
            <w:r>
              <w:instrText xml:space="preserve"> DOCPROPERTY  "Program Studi"  \* MERGEFORMAT </w:instrText>
            </w:r>
            <w:r>
              <w:fldChar w:fldCharType="separate"/>
            </w:r>
            <w:r w:rsidR="000D26C4">
              <w:t>Magister Teknik Industri</w:t>
            </w:r>
            <w:r>
              <w:fldChar w:fldCharType="end"/>
            </w:r>
          </w:p>
        </w:tc>
      </w:tr>
      <w:tr w:rsidR="00CB3EF9" w14:paraId="2A7CC7EF" w14:textId="77777777" w:rsidTr="00A40002">
        <w:tc>
          <w:tcPr>
            <w:tcW w:w="2830" w:type="dxa"/>
          </w:tcPr>
          <w:p w14:paraId="527C9913" w14:textId="7C2682BC" w:rsidR="00CB3EF9" w:rsidRDefault="00CB3EF9" w:rsidP="00792088">
            <w:r>
              <w:t>Judul Tesis</w:t>
            </w:r>
          </w:p>
        </w:tc>
        <w:tc>
          <w:tcPr>
            <w:tcW w:w="284" w:type="dxa"/>
          </w:tcPr>
          <w:p w14:paraId="683601BB" w14:textId="2BD42157" w:rsidR="00CB3EF9" w:rsidRDefault="00CB3EF9" w:rsidP="00792088">
            <w:r>
              <w:t>:</w:t>
            </w:r>
          </w:p>
        </w:tc>
        <w:tc>
          <w:tcPr>
            <w:tcW w:w="5380" w:type="dxa"/>
          </w:tcPr>
          <w:p w14:paraId="11093D2E" w14:textId="7C29237D" w:rsidR="00CB3EF9" w:rsidRDefault="005A58B4" w:rsidP="00792088">
            <w:r>
              <w:fldChar w:fldCharType="begin"/>
            </w:r>
            <w:r>
              <w:instrText xml:space="preserve"> DOCPROPERTY  "Judul Normal"  \* MERGEFORMAT </w:instrText>
            </w:r>
            <w:r>
              <w:fldChar w:fldCharType="separate"/>
            </w:r>
            <w:r w:rsidR="000D26C4">
              <w:t>Optimasi Alokasi Pekerjaan dan Sumber Daya dengan Sistem Informasi Manajemen Proyek pada Perusahaan Teknologi Informasi</w:t>
            </w:r>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berhasil </w:t>
      </w:r>
      <w:r w:rsidRPr="00C0426D">
        <w:rPr>
          <w:b/>
          <w:bCs/>
        </w:rPr>
        <w:t>dipertahankan di hadapan Dewan Penguji dan diterima sebagai</w:t>
      </w:r>
      <w:r w:rsidR="00A600E6">
        <w:rPr>
          <w:b/>
          <w:bCs/>
        </w:rPr>
        <w:t xml:space="preserve"> </w:t>
      </w:r>
      <w:r w:rsidRPr="00C0426D">
        <w:rPr>
          <w:b/>
          <w:bCs/>
        </w:rPr>
        <w:t>bagian persyaratan yang diperlukan untuk memperoleh gelar Magister</w:t>
      </w:r>
      <w:r w:rsidR="00E832E9">
        <w:rPr>
          <w:b/>
          <w:bCs/>
        </w:rPr>
        <w:t xml:space="preserve"> Teknik</w:t>
      </w:r>
      <w:r w:rsidRPr="00C0426D">
        <w:rPr>
          <w:b/>
          <w:bCs/>
        </w:rPr>
        <w:t xml:space="preserve"> pada Program Studi </w:t>
      </w:r>
      <w:r w:rsidR="00E832E9">
        <w:rPr>
          <w:b/>
          <w:bCs/>
        </w:rPr>
        <w:t>Teknik Industri</w:t>
      </w:r>
      <w:r w:rsidRPr="00C0426D">
        <w:rPr>
          <w:b/>
          <w:bCs/>
        </w:rPr>
        <w:t>, Fakultas</w:t>
      </w:r>
      <w:r w:rsidR="00E832E9">
        <w:rPr>
          <w:b/>
          <w:bCs/>
        </w:rPr>
        <w:t xml:space="preserve"> Teknik</w:t>
      </w:r>
      <w:r w:rsidRPr="00C0426D">
        <w:rPr>
          <w:b/>
          <w:bCs/>
        </w:rPr>
        <w:t>, Universitas Indonesia.</w:t>
      </w:r>
    </w:p>
    <w:p w14:paraId="26F78D2B" w14:textId="600D5E6D" w:rsidR="00A600E6" w:rsidRDefault="003179BC">
      <w:pPr>
        <w:tabs>
          <w:tab w:val="left" w:pos="2106"/>
        </w:tabs>
        <w:rPr>
          <w:b/>
          <w:bCs/>
        </w:rPr>
        <w:pPrChange w:id="20" w:author="Ilham Nur Pratama" w:date="2023-05-24T22:29:00Z">
          <w:pPr/>
        </w:pPrChange>
      </w:pPr>
      <w:ins w:id="21" w:author="Ilham Nur Pratama" w:date="2023-05-24T22:29:00Z">
        <w:r>
          <w:rPr>
            <w:b/>
            <w:bCs/>
          </w:rPr>
          <w:tab/>
        </w:r>
      </w:ins>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0B6CAE63" w:rsidR="00764B64" w:rsidRPr="00764B64" w:rsidRDefault="00764B64" w:rsidP="00764B64">
            <w:r>
              <w:t>Pembimbing</w:t>
            </w:r>
            <w:r w:rsidR="00EE4A36">
              <w:t xml:space="preserve"> I</w:t>
            </w:r>
          </w:p>
        </w:tc>
        <w:tc>
          <w:tcPr>
            <w:tcW w:w="2831" w:type="dxa"/>
          </w:tcPr>
          <w:p w14:paraId="091904C1" w14:textId="25512E9C" w:rsidR="00764B64" w:rsidRDefault="00764B64" w:rsidP="00764B64">
            <w:pPr>
              <w:rPr>
                <w:b/>
                <w:bCs/>
              </w:rPr>
            </w:pPr>
            <w:r>
              <w:rPr>
                <w:b/>
                <w:bCs/>
              </w:rPr>
              <w:t>:</w:t>
            </w:r>
            <w:r w:rsidR="005A58B4">
              <w:fldChar w:fldCharType="begin"/>
            </w:r>
            <w:r w:rsidR="005A58B4">
              <w:instrText xml:space="preserve"> DOCPROPERTY  "Pembimbing I"  \* MERGEFORMAT </w:instrText>
            </w:r>
            <w:r w:rsidR="005A58B4">
              <w:fldChar w:fldCharType="separate"/>
            </w:r>
            <w:r w:rsidR="000D26C4">
              <w:t xml:space="preserve">Prof. Dr. Ir. M. Dachyar, M.Sc </w:t>
            </w:r>
            <w:r w:rsidR="005A58B4">
              <w:fldChar w:fldCharType="end"/>
            </w:r>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51DF3F56" w:rsidR="003A25DB" w:rsidRPr="00764B64" w:rsidRDefault="003A25DB" w:rsidP="003A25DB">
            <w:r>
              <w:t>Pembimbing</w:t>
            </w:r>
            <w:r w:rsidR="00EE4A36">
              <w:t xml:space="preserve"> II</w:t>
            </w:r>
          </w:p>
        </w:tc>
        <w:tc>
          <w:tcPr>
            <w:tcW w:w="2831" w:type="dxa"/>
          </w:tcPr>
          <w:p w14:paraId="4A03CA36" w14:textId="62376A30" w:rsidR="003A25DB" w:rsidRDefault="003A25DB" w:rsidP="003A25DB">
            <w:pPr>
              <w:rPr>
                <w:b/>
                <w:bCs/>
              </w:rPr>
            </w:pPr>
            <w:r>
              <w:rPr>
                <w:b/>
                <w:bCs/>
              </w:rPr>
              <w:t>:</w:t>
            </w:r>
            <w:r w:rsidR="005A58B4">
              <w:fldChar w:fldCharType="begin"/>
            </w:r>
            <w:r w:rsidR="005A58B4">
              <w:instrText xml:space="preserve"> DOCPROPERTY  "Pembimbing II"  \* MERGEFORMAT </w:instrText>
            </w:r>
            <w:r w:rsidR="005A58B4">
              <w:fldChar w:fldCharType="separate"/>
            </w:r>
            <w:r w:rsidR="000D26C4">
              <w:t>Dr. Novandra Rhezza Pratama, S.T., M.T.</w:t>
            </w:r>
            <w:r w:rsidR="005A58B4">
              <w:fldChar w:fldCharType="end"/>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C9FEEC" w:rsidR="003A25DB" w:rsidRPr="00764B64" w:rsidRDefault="003A25DB" w:rsidP="003A25DB">
            <w:r>
              <w:t>Penguji</w:t>
            </w:r>
            <w:r w:rsidR="002C236C">
              <w:t xml:space="preserve"> I</w:t>
            </w:r>
          </w:p>
        </w:tc>
        <w:tc>
          <w:tcPr>
            <w:tcW w:w="2831" w:type="dxa"/>
          </w:tcPr>
          <w:p w14:paraId="5D9DEB06" w14:textId="099FF921" w:rsidR="003A25DB" w:rsidRDefault="003A25DB" w:rsidP="003A25DB">
            <w:pPr>
              <w:rPr>
                <w:b/>
                <w:bCs/>
              </w:rPr>
            </w:pPr>
            <w:r>
              <w:rPr>
                <w:b/>
                <w:bCs/>
              </w:rPr>
              <w:t>:</w:t>
            </w:r>
            <w:ins w:id="22" w:author="Ilham Nur Pratama" w:date="2023-05-15T20:21:00Z">
              <w:r w:rsidR="00F76DF8" w:rsidRPr="00F76DF8">
                <w:rPr>
                  <w:rPrChange w:id="23" w:author="Ilham Nur Pratama" w:date="2023-05-15T20:21:00Z">
                    <w:rPr>
                      <w:b/>
                      <w:bCs/>
                    </w:rPr>
                  </w:rPrChange>
                </w:rPr>
                <w:fldChar w:fldCharType="begin"/>
              </w:r>
              <w:r w:rsidR="00F76DF8" w:rsidRPr="00F76DF8">
                <w:rPr>
                  <w:rPrChange w:id="24" w:author="Ilham Nur Pratama" w:date="2023-05-15T20:21:00Z">
                    <w:rPr>
                      <w:b/>
                      <w:bCs/>
                    </w:rPr>
                  </w:rPrChange>
                </w:rPr>
                <w:instrText xml:space="preserve"> DOCPROPERTY  "Penguji 1"  \* MERGEFORMAT </w:instrText>
              </w:r>
            </w:ins>
            <w:r w:rsidR="00F76DF8" w:rsidRPr="00F76DF8">
              <w:rPr>
                <w:rPrChange w:id="25" w:author="Ilham Nur Pratama" w:date="2023-05-15T20:21:00Z">
                  <w:rPr>
                    <w:b/>
                    <w:bCs/>
                  </w:rPr>
                </w:rPrChange>
              </w:rPr>
              <w:fldChar w:fldCharType="separate"/>
            </w:r>
            <w:ins w:id="26" w:author="Ilham Nur Pratama" w:date="2023-05-24T22:54:00Z">
              <w:r w:rsidR="000D26C4">
                <w:t>Prof. Dr. Ir. Rahmat Nurcahyo, M.Eng.Sc.</w:t>
              </w:r>
            </w:ins>
            <w:ins w:id="27" w:author="Ilham Nur Pratama" w:date="2023-05-15T20:21:00Z">
              <w:r w:rsidR="00F76DF8" w:rsidRPr="00F76DF8">
                <w:rPr>
                  <w:rPrChange w:id="28" w:author="Ilham Nur Pratama" w:date="2023-05-15T20:21:00Z">
                    <w:rPr>
                      <w:b/>
                      <w:bCs/>
                    </w:rPr>
                  </w:rPrChange>
                </w:rPr>
                <w:fldChar w:fldCharType="end"/>
              </w:r>
            </w:ins>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963CD62" w:rsidR="003A25DB" w:rsidRPr="00764B64" w:rsidRDefault="003A25DB" w:rsidP="003A25DB">
            <w:r>
              <w:t>Penguji</w:t>
            </w:r>
            <w:r w:rsidR="002C236C">
              <w:t xml:space="preserve"> II</w:t>
            </w:r>
          </w:p>
        </w:tc>
        <w:tc>
          <w:tcPr>
            <w:tcW w:w="2831" w:type="dxa"/>
          </w:tcPr>
          <w:p w14:paraId="4F911DA0" w14:textId="00F93E71" w:rsidR="003A25DB" w:rsidRDefault="003A25DB" w:rsidP="003A25DB">
            <w:pPr>
              <w:rPr>
                <w:ins w:id="29" w:author="Ilham Nur Pratama" w:date="2023-05-15T20:27:00Z"/>
              </w:rPr>
            </w:pPr>
            <w:r>
              <w:rPr>
                <w:b/>
                <w:bCs/>
              </w:rPr>
              <w:t>:</w:t>
            </w:r>
            <w:ins w:id="30" w:author="Ilham Nur Pratama" w:date="2023-05-15T20:26:00Z">
              <w:r w:rsidR="007A7AF1">
                <w:fldChar w:fldCharType="begin"/>
              </w:r>
              <w:r w:rsidR="007A7AF1">
                <w:instrText xml:space="preserve"> DOCPROPERTY  "Penguji 2"  \* MERGEFORMAT </w:instrText>
              </w:r>
            </w:ins>
            <w:r w:rsidR="007A7AF1">
              <w:fldChar w:fldCharType="separate"/>
            </w:r>
            <w:ins w:id="31" w:author="Ilham Nur Pratama" w:date="2023-05-24T22:54:00Z">
              <w:r w:rsidR="000D26C4">
                <w:t>Farizal, S.T., M.Sc.A., Ph.D</w:t>
              </w:r>
            </w:ins>
            <w:ins w:id="32" w:author="Ilham Nur Pratama" w:date="2023-05-15T20:26:00Z">
              <w:r w:rsidR="007A7AF1">
                <w:fldChar w:fldCharType="end"/>
              </w:r>
            </w:ins>
          </w:p>
          <w:p w14:paraId="42D67B79" w14:textId="51DB5DB0" w:rsidR="00FA3ABA" w:rsidRPr="007A7AF1" w:rsidRDefault="00FA3ABA" w:rsidP="003A25DB">
            <w:pPr>
              <w:rPr>
                <w:rPrChange w:id="33" w:author="Ilham Nur Pratama" w:date="2023-05-15T20:26:00Z">
                  <w:rPr>
                    <w:b/>
                    <w:bCs/>
                  </w:rPr>
                </w:rPrChange>
              </w:rPr>
            </w:pP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Del="00FA3ABA" w:rsidRDefault="00A600E6" w:rsidP="00A600E6">
      <w:pPr>
        <w:jc w:val="center"/>
        <w:rPr>
          <w:del w:id="34" w:author="Ilham Nur Pratama" w:date="2023-05-15T20:26:00Z"/>
          <w:b/>
          <w:bCs/>
        </w:rPr>
      </w:pPr>
    </w:p>
    <w:p w14:paraId="27167B0E" w14:textId="69AE1BD9" w:rsidR="0053284B" w:rsidDel="00FA3ABA" w:rsidRDefault="0053284B">
      <w:pPr>
        <w:rPr>
          <w:del w:id="35" w:author="Ilham Nur Pratama" w:date="2023-05-15T20:26:00Z"/>
          <w:b/>
          <w:bCs/>
        </w:rPr>
        <w:pPrChange w:id="36" w:author="Ilham Nur Pratama" w:date="2023-05-15T20:26:00Z">
          <w:pPr>
            <w:jc w:val="center"/>
          </w:pPr>
        </w:pPrChange>
      </w:pPr>
    </w:p>
    <w:p w14:paraId="33FA6A0D" w14:textId="43E97E4F" w:rsidR="0053284B" w:rsidRDefault="0053284B" w:rsidP="0053284B">
      <w:r>
        <w:t>Ditetapkan di</w:t>
      </w:r>
      <w:r>
        <w:tab/>
        <w:t xml:space="preserve">: </w:t>
      </w:r>
    </w:p>
    <w:p w14:paraId="7C84E85D" w14:textId="752FC019" w:rsidR="0053284B" w:rsidDel="00FA3ABA" w:rsidRDefault="0053284B" w:rsidP="0053284B">
      <w:pPr>
        <w:rPr>
          <w:del w:id="37" w:author="Ilham Nur Pratama" w:date="2023-05-15T20:26:00Z"/>
        </w:rPr>
      </w:pPr>
      <w:r>
        <w:t>Tanggal</w:t>
      </w:r>
      <w:r>
        <w:tab/>
        <w:t xml:space="preserve">: </w:t>
      </w:r>
    </w:p>
    <w:p w14:paraId="560BC15A" w14:textId="77777777" w:rsidR="0053284B" w:rsidDel="00FA3ABA" w:rsidRDefault="0053284B" w:rsidP="0053284B">
      <w:pPr>
        <w:rPr>
          <w:del w:id="38" w:author="Ilham Nur Pratama" w:date="2023-05-15T20:26:00Z"/>
        </w:rPr>
      </w:pPr>
    </w:p>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39" w:name="_Toc109761605"/>
      <w:bookmarkStart w:id="40" w:name="_Toc120139613"/>
      <w:bookmarkStart w:id="41" w:name="_Toc135601388"/>
      <w:r>
        <w:lastRenderedPageBreak/>
        <w:t>UCAPAN TERIMA KASIH</w:t>
      </w:r>
      <w:bookmarkEnd w:id="39"/>
      <w:bookmarkEnd w:id="40"/>
      <w:bookmarkEnd w:id="41"/>
    </w:p>
    <w:p w14:paraId="6DC481C5" w14:textId="77777777" w:rsidR="00DB14FD" w:rsidRDefault="00D864BD" w:rsidP="00D864BD">
      <w:r>
        <w:t xml:space="preserve">Puji syukur penulis panjatkan ke hadiran Allah SWT atas nikmat dan rahmat-Nya sehingga penulis dapat menyelesaikan penulisan skripsi ini. Tidak lupa juga shalawat dan salam penulis haturkan kepada Nabi Muhammad SAW. </w:t>
      </w:r>
    </w:p>
    <w:p w14:paraId="5F0196B6" w14:textId="575EE002" w:rsidR="008D11C2" w:rsidRDefault="00D864BD" w:rsidP="00D864BD">
      <w:r>
        <w:t>Penulis juga ingin mengucapkan terima kasih kepada banyak pihak yang membantu dalam penelitian ini:</w:t>
      </w:r>
    </w:p>
    <w:p w14:paraId="7662E8AF" w14:textId="28805AEA" w:rsidR="003C1E7E" w:rsidRDefault="003C1E7E" w:rsidP="003674D1">
      <w:pPr>
        <w:pStyle w:val="ListParagraph"/>
        <w:numPr>
          <w:ilvl w:val="0"/>
          <w:numId w:val="1"/>
        </w:numPr>
      </w:pPr>
      <w:r>
        <w:t xml:space="preserve">Bapak </w:t>
      </w:r>
      <w:r w:rsidR="005A58B4">
        <w:fldChar w:fldCharType="begin"/>
      </w:r>
      <w:r w:rsidR="005A58B4">
        <w:instrText xml:space="preserve"> DOCPROPERTY  "Pembimbing I"  \* MERGEFORMAT </w:instrText>
      </w:r>
      <w:r w:rsidR="005A58B4">
        <w:fldChar w:fldCharType="separate"/>
      </w:r>
      <w:r w:rsidR="000D26C4">
        <w:t xml:space="preserve">Prof. Dr. Ir. M. Dachyar, M.Sc </w:t>
      </w:r>
      <w:r w:rsidR="005A58B4">
        <w:fldChar w:fldCharType="end"/>
      </w:r>
      <w:r>
        <w:t xml:space="preserve">dan Bapak </w:t>
      </w:r>
      <w:r w:rsidR="005A58B4">
        <w:fldChar w:fldCharType="begin"/>
      </w:r>
      <w:r w:rsidR="005A58B4">
        <w:instrText xml:space="preserve"> DOCPROPERTY  "Pembimbing II"  \* MERGEFORMAT </w:instrText>
      </w:r>
      <w:r w:rsidR="005A58B4">
        <w:fldChar w:fldCharType="separate"/>
      </w:r>
      <w:r w:rsidR="000D26C4">
        <w:t>Dr. Novandra Rhezza Pratama, S.T., M.T.</w:t>
      </w:r>
      <w:r w:rsidR="005A58B4">
        <w:fldChar w:fldCharType="end"/>
      </w:r>
      <w:r w:rsidR="003674D1">
        <w:t xml:space="preserve"> </w:t>
      </w:r>
      <w:r w:rsidR="00F22821">
        <w:t xml:space="preserve">selaku dosen pembimbing </w:t>
      </w:r>
      <w:r w:rsidR="003674D1">
        <w:t>yang telah memberikan motivasi, saran dan ilmu dalam pengerjaan penelitian ini</w:t>
      </w:r>
      <w:r w:rsidR="00F01C3C">
        <w:t>,</w:t>
      </w:r>
    </w:p>
    <w:p w14:paraId="4365C5ED" w14:textId="7E030CE6" w:rsidR="00292EAA" w:rsidRDefault="00292EAA" w:rsidP="003674D1">
      <w:pPr>
        <w:pStyle w:val="ListParagraph"/>
        <w:numPr>
          <w:ilvl w:val="0"/>
          <w:numId w:val="1"/>
        </w:numPr>
      </w:pPr>
      <w:r>
        <w:t xml:space="preserve">Seluruh civitas akademika program Magister Teknik Industri Universitas Indonesia yang telah </w:t>
      </w:r>
      <w:r w:rsidR="00DE6B9B">
        <w:t xml:space="preserve">meluangkan waktunya dalam membantu proses </w:t>
      </w:r>
      <w:r w:rsidR="00276AB2">
        <w:t>perkuliahan</w:t>
      </w:r>
    </w:p>
    <w:p w14:paraId="27F9F1C4" w14:textId="7544A30F" w:rsidR="00276AB2" w:rsidRDefault="00276AB2" w:rsidP="00276AB2">
      <w:pPr>
        <w:pStyle w:val="ListParagraph"/>
        <w:numPr>
          <w:ilvl w:val="0"/>
          <w:numId w:val="1"/>
        </w:numPr>
      </w:pPr>
      <w:r>
        <w:t>Ariyanto Soewondo Geni, S.H, M.H., R. Aju Eko Suprapti, S.H, M.Si., dan Farhan Nur Ardiyanto selaku orang tua dan saudara penulis yang selalu memberikan dukungan baik semangat, moral, maupun finansial selama penulis menjalani perkuliahan</w:t>
      </w:r>
      <w:r w:rsidR="00C053F0">
        <w:t>,</w:t>
      </w:r>
    </w:p>
    <w:p w14:paraId="24B7922C" w14:textId="1CB56086" w:rsidR="00276AB2" w:rsidRDefault="008B1519" w:rsidP="00276AB2">
      <w:pPr>
        <w:pStyle w:val="ListParagraph"/>
        <w:numPr>
          <w:ilvl w:val="0"/>
          <w:numId w:val="1"/>
        </w:numPr>
      </w:pPr>
      <w:r>
        <w:t>Nabilla Farah Raissa M., S.T. yang selalu memberikan semangat, motivasi, dan dukungan kepada penulis untuk menyelesaikan penelitian ini</w:t>
      </w:r>
      <w:r w:rsidR="00C053F0">
        <w:t>,</w:t>
      </w:r>
    </w:p>
    <w:p w14:paraId="15E7B173" w14:textId="0ACB2FF2" w:rsidR="00797D1E" w:rsidRDefault="00797D1E" w:rsidP="00797D1E">
      <w:pPr>
        <w:pStyle w:val="ListParagraph"/>
        <w:numPr>
          <w:ilvl w:val="0"/>
          <w:numId w:val="1"/>
        </w:numPr>
      </w:pPr>
      <w:r>
        <w:t xml:space="preserve">Rekan-rekan S2 Teknik Industri Universitas Indonesia Angkatan 2021 atas </w:t>
      </w:r>
      <w:r w:rsidR="00C104EE">
        <w:t>kerjasama selama penyelesaikan perkuliahan dan tesis,</w:t>
      </w:r>
    </w:p>
    <w:p w14:paraId="4898E544" w14:textId="1D36784E" w:rsidR="00C053F0" w:rsidRDefault="00C053F0" w:rsidP="00276AB2">
      <w:pPr>
        <w:pStyle w:val="ListParagraph"/>
        <w:numPr>
          <w:ilvl w:val="0"/>
          <w:numId w:val="1"/>
        </w:numPr>
      </w:pPr>
      <w:r>
        <w:t>Pihak</w:t>
      </w:r>
      <w:r w:rsidR="00C104EE">
        <w:t>-pihak lain</w:t>
      </w:r>
      <w:r>
        <w:t xml:space="preserve"> yang saya tidak </w:t>
      </w:r>
      <w:r w:rsidR="004C6077">
        <w:t>dapat</w:t>
      </w:r>
      <w:r>
        <w:t xml:space="preserve"> sebutkan namanya, yang telah membantu penulis dalam mengumpulkan data </w:t>
      </w:r>
      <w:r w:rsidR="00FE123D">
        <w:t>dan membantu dalam menyelesaikan tugas penelitian,</w:t>
      </w:r>
    </w:p>
    <w:p w14:paraId="10465BBD" w14:textId="45EF2D2F" w:rsidR="0098422A" w:rsidRDefault="00770CA3" w:rsidP="00DE5118">
      <w:r>
        <w:t xml:space="preserve">Sebagai penutup saya berharap </w:t>
      </w:r>
      <w:r w:rsidR="0098422A">
        <w:t>seluruh kebaikan pihak yang telah membantu dapat di balas oleh Allah SWT, dan semoga tesis ini dapat memberikan manfaat bagi ilmu pengetahuan.</w:t>
      </w:r>
    </w:p>
    <w:p w14:paraId="15F2DBE6" w14:textId="482C0BD3" w:rsidR="005435BE" w:rsidRDefault="005A58B4" w:rsidP="00FB1B05">
      <w:pPr>
        <w:jc w:val="right"/>
      </w:pPr>
      <w:r>
        <w:fldChar w:fldCharType="begin"/>
      </w:r>
      <w:r>
        <w:instrText xml:space="preserve"> DOCPROPERTY  Lokasi  \* MERGEFORMAT </w:instrText>
      </w:r>
      <w:r>
        <w:fldChar w:fldCharType="separate"/>
      </w:r>
      <w:r w:rsidR="000D26C4">
        <w:t>Salemba</w:t>
      </w:r>
      <w:r>
        <w:fldChar w:fldCharType="end"/>
      </w:r>
      <w:r w:rsidR="009A5366">
        <w:t xml:space="preserve">, </w:t>
      </w:r>
      <w:r w:rsidR="006A6A1C">
        <w:t xml:space="preserve">Juli </w:t>
      </w:r>
      <w:r w:rsidR="009A5366">
        <w:t>202</w:t>
      </w:r>
      <w:r w:rsidR="00CB5E1E">
        <w:t>3</w:t>
      </w:r>
    </w:p>
    <w:p w14:paraId="5708E951" w14:textId="77777777" w:rsidR="00FB1B05" w:rsidRDefault="00FB1B05" w:rsidP="00FB1B05">
      <w:pPr>
        <w:jc w:val="right"/>
      </w:pPr>
    </w:p>
    <w:p w14:paraId="52FB5CF3" w14:textId="0237AF28" w:rsidR="00FB1B05" w:rsidRDefault="00FB1B05" w:rsidP="00FB1B05">
      <w:pPr>
        <w:jc w:val="right"/>
      </w:pPr>
      <w:r>
        <w:t>Penulis</w:t>
      </w:r>
    </w:p>
    <w:p w14:paraId="154FE713" w14:textId="77777777" w:rsidR="00FB1B05" w:rsidRDefault="00FB1B05" w:rsidP="00FB1B05"/>
    <w:p w14:paraId="116BC304" w14:textId="21ECD263" w:rsidR="00FB1B05" w:rsidRDefault="00FB1B05" w:rsidP="00FB1B05">
      <w:pPr>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pPr>
            <w:bookmarkStart w:id="42" w:name="_Toc109761606"/>
            <w:bookmarkStart w:id="43" w:name="_Toc120139614"/>
            <w:bookmarkStart w:id="44" w:name="_Toc135601389"/>
            <w:r>
              <w:lastRenderedPageBreak/>
              <w:t xml:space="preserve">HALAMAN PERNYATAAN </w:t>
            </w:r>
            <w:r w:rsidR="00691E5A">
              <w:t>PERSETUJUAN PUBLIKASI</w:t>
            </w:r>
            <w:bookmarkStart w:id="45" w:name="_Toc109761607"/>
            <w:bookmarkEnd w:id="42"/>
            <w:r w:rsidR="005E2D64">
              <w:t xml:space="preserve"> </w:t>
            </w:r>
            <w:r w:rsidR="005E2D64">
              <w:br/>
            </w:r>
            <w:r w:rsidR="00691E5A">
              <w:t>TUGAS AKHIR UNTUK KEPENTINGAN AKADEMIS</w:t>
            </w:r>
            <w:bookmarkEnd w:id="43"/>
            <w:bookmarkEnd w:id="44"/>
            <w:bookmarkEnd w:id="45"/>
          </w:p>
        </w:tc>
      </w:tr>
    </w:tbl>
    <w:p w14:paraId="1D0ABE48" w14:textId="77777777" w:rsidR="008D11C2" w:rsidRDefault="008D11C2" w:rsidP="008D11C2"/>
    <w:p w14:paraId="5FB004E3" w14:textId="77489936" w:rsidR="00D92CB9" w:rsidRDefault="00D92CB9" w:rsidP="008D11C2">
      <w:r>
        <w:t>Sebagai sivitas akademik Universitas Indonesia, saya yang bertanda tangan di bawah ini:</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762A2132" w:rsidR="00BC228A" w:rsidRDefault="005A58B4" w:rsidP="008D11C2">
            <w:r>
              <w:fldChar w:fldCharType="begin"/>
            </w:r>
            <w:r>
              <w:instrText xml:space="preserve"> DOCPROPERTY  Nama  \* MERGEFORMAT </w:instrText>
            </w:r>
            <w:r>
              <w:fldChar w:fldCharType="separate"/>
            </w:r>
            <w:r w:rsidR="000D26C4">
              <w:t>Ilham Nur Pratama</w:t>
            </w:r>
            <w:r>
              <w:fldChar w:fldCharType="end"/>
            </w:r>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7A3093A8" w:rsidR="001C0448" w:rsidRDefault="005A58B4" w:rsidP="001C0448">
            <w:r>
              <w:fldChar w:fldCharType="begin"/>
            </w:r>
            <w:r>
              <w:instrText xml:space="preserve"> DOCPROPERTY  NPM  \* MERGEFORMAT </w:instrText>
            </w:r>
            <w:r>
              <w:fldChar w:fldCharType="separate"/>
            </w:r>
            <w:r w:rsidR="000D26C4">
              <w:t>2106663282</w:t>
            </w:r>
            <w:r>
              <w:fldChar w:fldCharType="end"/>
            </w:r>
          </w:p>
        </w:tc>
      </w:tr>
      <w:tr w:rsidR="001C0448" w14:paraId="31A3E68F" w14:textId="77777777" w:rsidTr="00492EB3">
        <w:trPr>
          <w:trHeight w:val="227"/>
        </w:trPr>
        <w:tc>
          <w:tcPr>
            <w:tcW w:w="1980" w:type="dxa"/>
          </w:tcPr>
          <w:p w14:paraId="69EFA939" w14:textId="576CA976" w:rsidR="001C0448" w:rsidRDefault="001C0448" w:rsidP="001C0448">
            <w:r>
              <w:t>Program Studi</w:t>
            </w:r>
          </w:p>
        </w:tc>
        <w:tc>
          <w:tcPr>
            <w:tcW w:w="283" w:type="dxa"/>
          </w:tcPr>
          <w:p w14:paraId="2A3BE053" w14:textId="26057AC1" w:rsidR="001C0448" w:rsidRDefault="001C0448" w:rsidP="001C0448">
            <w:r w:rsidRPr="00EB0DBC">
              <w:t>:</w:t>
            </w:r>
          </w:p>
        </w:tc>
        <w:tc>
          <w:tcPr>
            <w:tcW w:w="6231" w:type="dxa"/>
          </w:tcPr>
          <w:p w14:paraId="5619AA37" w14:textId="1BF9375F" w:rsidR="001C0448" w:rsidRDefault="005A58B4" w:rsidP="001C0448">
            <w:r>
              <w:fldChar w:fldCharType="begin"/>
            </w:r>
            <w:r>
              <w:instrText xml:space="preserve"> DOCPROPERTY  "Program Studi"  \* MERGEFORMAT </w:instrText>
            </w:r>
            <w:r>
              <w:fldChar w:fldCharType="separate"/>
            </w:r>
            <w:r w:rsidR="000D26C4">
              <w:t>Magister Teknik Industri</w:t>
            </w:r>
            <w:r>
              <w:fldChar w:fldCharType="end"/>
            </w:r>
          </w:p>
        </w:tc>
      </w:tr>
      <w:tr w:rsidR="001C0448" w14:paraId="66A285ED" w14:textId="77777777" w:rsidTr="00492EB3">
        <w:trPr>
          <w:trHeight w:val="227"/>
        </w:trPr>
        <w:tc>
          <w:tcPr>
            <w:tcW w:w="1980" w:type="dxa"/>
          </w:tcPr>
          <w:p w14:paraId="4DCE85BE" w14:textId="7CDA1BED" w:rsidR="001C0448" w:rsidRDefault="001C0448" w:rsidP="001C0448">
            <w:r>
              <w:t>Fakultas</w:t>
            </w:r>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r>
              <w:t>Jenis Karya</w:t>
            </w:r>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r>
              <w:t>Tesis</w:t>
            </w:r>
          </w:p>
        </w:tc>
      </w:tr>
    </w:tbl>
    <w:p w14:paraId="2B8EF59B" w14:textId="2F1FCBDB" w:rsidR="00492EB3" w:rsidRDefault="002D5B60" w:rsidP="00492EB3">
      <w:pPr>
        <w:spacing w:line="240" w:lineRule="auto"/>
      </w:pPr>
      <w:r>
        <w:t xml:space="preserve">demi pengembangan ilmu pengetahuan, menyetujui untuk memberikan kepada Universitas Indonesia </w:t>
      </w:r>
      <w:r w:rsidR="00B05AA0">
        <w:t>Hak Bebas Royalti Noneksklusif (Non-exclusive Royalty-Free Right) atas karya ilmiah saya yang berjudul :</w:t>
      </w:r>
    </w:p>
    <w:p w14:paraId="38AFFF97" w14:textId="736BBEAC"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0D26C4">
        <w:rPr>
          <w:b/>
          <w:bCs/>
        </w:rPr>
        <w:t>OPTIMASI ALOKASI PEKERJAAN DAN SUMBER DAYA DENGAN SISTEM INFORMASI MANAJEMEN PROYEK PADA PERUSAHAAN TEKNOLOGI INFORMASI</w:t>
      </w:r>
      <w:r w:rsidRPr="008706CF">
        <w:rPr>
          <w:b/>
          <w:bCs/>
        </w:rPr>
        <w:fldChar w:fldCharType="end"/>
      </w:r>
    </w:p>
    <w:p w14:paraId="5871213E" w14:textId="2670FF45" w:rsidR="00F03D84" w:rsidRDefault="00CD120A" w:rsidP="00F03D84">
      <w:r w:rsidRPr="00CD120A">
        <w:t>beserta perangkat yang ada (jika diperlukan). Dengan Hak Bebas Royalti Noneksklusif ini Universitas Indonesia berhak menyimpan, mengalihmedia/format-kan, mengelola dalam bentuk pangkalan data (database), merawat, dan memublikasikan tugas akhir saya selama tetap mencantumkan nama saya sebagai penulis/pencipta dan sebagai pemilik Hak Cipta.</w:t>
      </w:r>
    </w:p>
    <w:p w14:paraId="2F43E43B" w14:textId="1E0BD308" w:rsidR="00492EB3" w:rsidRDefault="00492EB3" w:rsidP="00F03D84">
      <w:r>
        <w:t>Demikian pernyataan ini saya buat dengan sebenarny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r>
              <w:t>Dibuat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Pada tanggal</w:t>
            </w:r>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Yang menyatakan</w:t>
            </w:r>
          </w:p>
        </w:tc>
      </w:tr>
      <w:tr w:rsidR="001A6F7A" w14:paraId="47739D23" w14:textId="77777777" w:rsidTr="00BE5B3E">
        <w:trPr>
          <w:trHeight w:val="1248"/>
        </w:trPr>
        <w:tc>
          <w:tcPr>
            <w:tcW w:w="4536" w:type="dxa"/>
          </w:tcPr>
          <w:p w14:paraId="20748814" w14:textId="77777777" w:rsidR="00F51C39" w:rsidRDefault="00F51C39" w:rsidP="0082574C">
            <w:pPr>
              <w:jc w:val="center"/>
            </w:pPr>
          </w:p>
          <w:p w14:paraId="332CBAC7" w14:textId="77777777" w:rsidR="001103D8" w:rsidRDefault="001103D8"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46" w:name="_Toc109761608"/>
      <w:bookmarkStart w:id="47" w:name="_Toc120139615"/>
      <w:bookmarkStart w:id="48" w:name="_Toc135601390"/>
      <w:r>
        <w:lastRenderedPageBreak/>
        <w:t>ABSTRAK</w:t>
      </w:r>
      <w:bookmarkEnd w:id="46"/>
      <w:bookmarkEnd w:id="47"/>
      <w:bookmarkEnd w:id="48"/>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228E5B01" w:rsidR="00C60510" w:rsidRDefault="005A58B4" w:rsidP="0090373E">
            <w:r>
              <w:fldChar w:fldCharType="begin"/>
            </w:r>
            <w:r>
              <w:instrText xml:space="preserve"> DOCPROPERTY  Nama  \* MERGEFORMAT </w:instrText>
            </w:r>
            <w:r>
              <w:fldChar w:fldCharType="separate"/>
            </w:r>
            <w:r w:rsidR="000D26C4">
              <w:t>Ilham Nur Pratama</w:t>
            </w:r>
            <w:r>
              <w:fldChar w:fldCharType="end"/>
            </w:r>
          </w:p>
        </w:tc>
      </w:tr>
      <w:tr w:rsidR="00C60510" w14:paraId="72F472CC" w14:textId="77777777" w:rsidTr="005C4F5B">
        <w:tc>
          <w:tcPr>
            <w:tcW w:w="1838" w:type="dxa"/>
          </w:tcPr>
          <w:p w14:paraId="0C6E303E" w14:textId="72B2C2C0" w:rsidR="00C60510" w:rsidRDefault="00C60510" w:rsidP="00C60510">
            <w:r>
              <w:t>Program Studi</w:t>
            </w:r>
          </w:p>
        </w:tc>
        <w:tc>
          <w:tcPr>
            <w:tcW w:w="284" w:type="dxa"/>
          </w:tcPr>
          <w:p w14:paraId="7A3D804C" w14:textId="47BBE6C1" w:rsidR="00C60510" w:rsidRDefault="00C60510" w:rsidP="00C60510">
            <w:r w:rsidRPr="006F29A2">
              <w:t>:</w:t>
            </w:r>
          </w:p>
        </w:tc>
        <w:tc>
          <w:tcPr>
            <w:tcW w:w="6372" w:type="dxa"/>
          </w:tcPr>
          <w:p w14:paraId="246FE016" w14:textId="7AFEC3DD" w:rsidR="00C60510" w:rsidRDefault="005A58B4" w:rsidP="00C60510">
            <w:r>
              <w:fldChar w:fldCharType="begin"/>
            </w:r>
            <w:r>
              <w:instrText xml:space="preserve"> DOCPROPERTY  "Program Studi"  \* MERGEFORMAT </w:instrText>
            </w:r>
            <w:r>
              <w:fldChar w:fldCharType="separate"/>
            </w:r>
            <w:r w:rsidR="000D26C4">
              <w:t>Magister Teknik Industri</w:t>
            </w:r>
            <w:r>
              <w:fldChar w:fldCharType="end"/>
            </w:r>
          </w:p>
        </w:tc>
      </w:tr>
      <w:tr w:rsidR="00C60510" w14:paraId="655894DE" w14:textId="77777777" w:rsidTr="005C4F5B">
        <w:tc>
          <w:tcPr>
            <w:tcW w:w="1838" w:type="dxa"/>
          </w:tcPr>
          <w:p w14:paraId="26E4EEE7" w14:textId="6B329BA6" w:rsidR="00C60510" w:rsidRDefault="00C60510" w:rsidP="00C60510">
            <w:r>
              <w:t>Judul</w:t>
            </w:r>
          </w:p>
        </w:tc>
        <w:tc>
          <w:tcPr>
            <w:tcW w:w="284" w:type="dxa"/>
          </w:tcPr>
          <w:p w14:paraId="37ADD1E2" w14:textId="0E905F92" w:rsidR="00C60510" w:rsidRDefault="00C60510" w:rsidP="00C60510">
            <w:r w:rsidRPr="006F29A2">
              <w:t>:</w:t>
            </w:r>
          </w:p>
        </w:tc>
        <w:tc>
          <w:tcPr>
            <w:tcW w:w="6372" w:type="dxa"/>
          </w:tcPr>
          <w:p w14:paraId="2259AD42" w14:textId="777AF7C7" w:rsidR="00C60510" w:rsidRDefault="005A58B4" w:rsidP="00C60510">
            <w:r>
              <w:fldChar w:fldCharType="begin"/>
            </w:r>
            <w:r>
              <w:instrText xml:space="preserve"> DOCPROPERTY  "Judul Normal"  \* MERGEFORMAT </w:instrText>
            </w:r>
            <w:r>
              <w:fldChar w:fldCharType="separate"/>
            </w:r>
            <w:r w:rsidR="000D26C4">
              <w:t>Optimasi Alokasi Pekerjaan dan Sumber Daya dengan Sistem Informasi Manajemen Proyek pada Perusahaan Teknologi Informasi</w:t>
            </w:r>
            <w:r>
              <w:fldChar w:fldCharType="end"/>
            </w:r>
          </w:p>
        </w:tc>
      </w:tr>
      <w:tr w:rsidR="00C60510" w14:paraId="309FA6BC" w14:textId="77777777" w:rsidTr="005C4F5B">
        <w:tc>
          <w:tcPr>
            <w:tcW w:w="1838" w:type="dxa"/>
          </w:tcPr>
          <w:p w14:paraId="1253E4F7" w14:textId="19F3C65F" w:rsidR="00C60510" w:rsidRDefault="00C60510" w:rsidP="00C60510">
            <w:r>
              <w:t>Pembimbing 1</w:t>
            </w:r>
          </w:p>
        </w:tc>
        <w:tc>
          <w:tcPr>
            <w:tcW w:w="284" w:type="dxa"/>
          </w:tcPr>
          <w:p w14:paraId="378382D1" w14:textId="53AF1544" w:rsidR="00C60510" w:rsidRDefault="00C60510" w:rsidP="00C60510">
            <w:r w:rsidRPr="006F29A2">
              <w:t>:</w:t>
            </w:r>
          </w:p>
        </w:tc>
        <w:tc>
          <w:tcPr>
            <w:tcW w:w="6372" w:type="dxa"/>
          </w:tcPr>
          <w:p w14:paraId="4B3E5069" w14:textId="36032FFC" w:rsidR="00C60510" w:rsidRDefault="005A58B4" w:rsidP="00C60510">
            <w:r>
              <w:fldChar w:fldCharType="begin"/>
            </w:r>
            <w:r>
              <w:instrText xml:space="preserve"> DOCPROPERTY  "Pembimbing I"  \* MERGEFORMAT </w:instrText>
            </w:r>
            <w:r>
              <w:fldChar w:fldCharType="separate"/>
            </w:r>
            <w:r w:rsidR="000D26C4">
              <w:t xml:space="preserve">Prof. Dr. Ir. M. Dachyar, M.Sc </w:t>
            </w:r>
            <w:r>
              <w:fldChar w:fldCharType="end"/>
            </w:r>
          </w:p>
        </w:tc>
      </w:tr>
      <w:tr w:rsidR="00C60510" w14:paraId="2E3E7F12" w14:textId="77777777" w:rsidTr="005C4F5B">
        <w:tc>
          <w:tcPr>
            <w:tcW w:w="1838" w:type="dxa"/>
          </w:tcPr>
          <w:p w14:paraId="77CC44EC" w14:textId="70CD1618" w:rsidR="00C60510" w:rsidRDefault="00C60510" w:rsidP="00C60510">
            <w:r>
              <w:t>Pembimbing 2</w:t>
            </w:r>
          </w:p>
        </w:tc>
        <w:tc>
          <w:tcPr>
            <w:tcW w:w="284" w:type="dxa"/>
          </w:tcPr>
          <w:p w14:paraId="727D0EA3" w14:textId="7ECFB880" w:rsidR="00C60510" w:rsidRDefault="00C60510" w:rsidP="00C60510">
            <w:r w:rsidRPr="006F29A2">
              <w:t>:</w:t>
            </w:r>
          </w:p>
        </w:tc>
        <w:tc>
          <w:tcPr>
            <w:tcW w:w="6372" w:type="dxa"/>
          </w:tcPr>
          <w:p w14:paraId="42A77BA0" w14:textId="52503F86" w:rsidR="00C60510" w:rsidRDefault="005A58B4" w:rsidP="00C60510">
            <w:r>
              <w:fldChar w:fldCharType="begin"/>
            </w:r>
            <w:r>
              <w:instrText xml:space="preserve"> DOCPROPERTY  "Pembimbing II"  \* MERGEFORMAT </w:instrText>
            </w:r>
            <w:r>
              <w:fldChar w:fldCharType="separate"/>
            </w:r>
            <w:r w:rsidR="000D26C4">
              <w:t>Dr. Novandra Rhezza Pratama, S.T., M.T.</w:t>
            </w:r>
            <w:r>
              <w:fldChar w:fldCharType="end"/>
            </w:r>
          </w:p>
        </w:tc>
      </w:tr>
    </w:tbl>
    <w:p w14:paraId="616D8D8B" w14:textId="77777777" w:rsidR="0090373E" w:rsidRDefault="0090373E" w:rsidP="0090373E"/>
    <w:p w14:paraId="2B2546FC" w14:textId="7783369B" w:rsidR="000F4F36" w:rsidRDefault="007B02BD" w:rsidP="0090373E">
      <w:ins w:id="49" w:author="Ilham Nur Pratama" w:date="2023-05-21T07:06:00Z">
        <w:r w:rsidRPr="007B02BD">
          <w:rPr>
            <w:bCs/>
            <w:lang w:val="id-ID"/>
          </w:rPr>
          <w:t xml:space="preserve">Penelitian ini </w:t>
        </w:r>
        <w:r>
          <w:rPr>
            <w:bCs/>
          </w:rPr>
          <w:t>membahas</w:t>
        </w:r>
        <w:r w:rsidRPr="007B02BD">
          <w:rPr>
            <w:bCs/>
            <w:lang w:val="id-ID"/>
          </w:rPr>
          <w:t xml:space="preserve"> bagaimana </w:t>
        </w:r>
        <w:r>
          <w:rPr>
            <w:bCs/>
          </w:rPr>
          <w:t xml:space="preserve">desain </w:t>
        </w:r>
        <w:r w:rsidRPr="007B02BD">
          <w:rPr>
            <w:bCs/>
            <w:lang w:val="id-ID"/>
          </w:rPr>
          <w:t xml:space="preserve">Sistem Optimalisasi Alokasi Sumber Daya dan </w:t>
        </w:r>
      </w:ins>
      <w:ins w:id="50" w:author="Ilham Nur Pratama" w:date="2023-05-21T07:07:00Z">
        <w:r w:rsidR="00121DB1">
          <w:rPr>
            <w:bCs/>
          </w:rPr>
          <w:t xml:space="preserve">Sumber Daya </w:t>
        </w:r>
      </w:ins>
      <w:ins w:id="51" w:author="Ilham Nur Pratama" w:date="2023-05-21T07:06:00Z">
        <w:r w:rsidRPr="007B02BD">
          <w:rPr>
            <w:bCs/>
            <w:lang w:val="id-ID"/>
          </w:rPr>
          <w:t>(</w:t>
        </w:r>
      </w:ins>
      <w:ins w:id="52" w:author="Ilham Nur Pratama" w:date="2023-05-21T07:07:00Z">
        <w:r w:rsidR="00121DB1">
          <w:rPr>
            <w:bCs/>
          </w:rPr>
          <w:t>SOAPSD</w:t>
        </w:r>
      </w:ins>
      <w:ins w:id="53" w:author="Ilham Nur Pratama" w:date="2023-05-21T07:06:00Z">
        <w:r w:rsidRPr="007B02BD">
          <w:rPr>
            <w:bCs/>
            <w:lang w:val="id-ID"/>
          </w:rPr>
          <w:t xml:space="preserve">) menggunakan Arsitektur Enterprise (EA) untuk </w:t>
        </w:r>
      </w:ins>
      <w:ins w:id="54" w:author="Ilham Nur Pratama" w:date="2023-05-21T07:13:00Z">
        <w:r w:rsidR="00FA26D0">
          <w:rPr>
            <w:bCs/>
          </w:rPr>
          <w:t xml:space="preserve">membantu manajer proyek untuk menyelesaikan permasalahan </w:t>
        </w:r>
        <w:r w:rsidR="00FA26D0">
          <w:rPr>
            <w:bCs/>
            <w:i/>
            <w:iCs/>
          </w:rPr>
          <w:t xml:space="preserve">Resource Constraint Multiple Project Scheduling Problem </w:t>
        </w:r>
        <w:r w:rsidR="00FA26D0">
          <w:rPr>
            <w:bCs/>
          </w:rPr>
          <w:t>(RCMPSP)</w:t>
        </w:r>
      </w:ins>
      <w:ins w:id="55" w:author="Ilham Nur Pratama" w:date="2023-05-21T07:06:00Z">
        <w:r w:rsidRPr="007B02BD">
          <w:rPr>
            <w:bCs/>
            <w:lang w:val="id-ID"/>
          </w:rPr>
          <w:t xml:space="preserve">. Dengan mengintegrasikan </w:t>
        </w:r>
      </w:ins>
      <w:ins w:id="56" w:author="Ilham Nur Pratama" w:date="2023-05-21T07:07:00Z">
        <w:r w:rsidR="00121DB1">
          <w:rPr>
            <w:bCs/>
          </w:rPr>
          <w:t>Sistem Informasi Manajemen Proyek</w:t>
        </w:r>
      </w:ins>
      <w:ins w:id="57" w:author="Ilham Nur Pratama" w:date="2023-05-21T07:06:00Z">
        <w:r w:rsidRPr="007B02BD">
          <w:rPr>
            <w:bCs/>
            <w:lang w:val="id-ID"/>
          </w:rPr>
          <w:t xml:space="preserve"> </w:t>
        </w:r>
      </w:ins>
      <w:ins w:id="58" w:author="Ilham Nur Pratama" w:date="2023-05-21T07:07:00Z">
        <w:r w:rsidR="00121DB1">
          <w:rPr>
            <w:bCs/>
          </w:rPr>
          <w:t xml:space="preserve">(SIMP) </w:t>
        </w:r>
      </w:ins>
      <w:ins w:id="59" w:author="Ilham Nur Pratama" w:date="2023-05-21T07:06:00Z">
        <w:r w:rsidRPr="007B02BD">
          <w:rPr>
            <w:bCs/>
            <w:lang w:val="id-ID"/>
          </w:rPr>
          <w:t xml:space="preserve">dengan </w:t>
        </w:r>
      </w:ins>
      <w:ins w:id="60" w:author="Ilham Nur Pratama" w:date="2023-05-21T07:07:00Z">
        <w:r w:rsidR="00121DB1">
          <w:rPr>
            <w:bCs/>
          </w:rPr>
          <w:t xml:space="preserve">SOAPSD </w:t>
        </w:r>
      </w:ins>
      <w:ins w:id="61" w:author="Ilham Nur Pratama" w:date="2023-05-21T07:06:00Z">
        <w:r w:rsidRPr="007B02BD">
          <w:rPr>
            <w:bCs/>
            <w:lang w:val="id-ID"/>
          </w:rPr>
          <w:t xml:space="preserve">yang dirancang menggunakan model </w:t>
        </w:r>
      </w:ins>
      <w:ins w:id="62" w:author="Ilham Nur Pratama" w:date="2023-05-21T07:08:00Z">
        <w:r w:rsidR="00712799">
          <w:rPr>
            <w:bCs/>
            <w:i/>
            <w:iCs/>
          </w:rPr>
          <w:t>R</w:t>
        </w:r>
      </w:ins>
      <w:ins w:id="63" w:author="Ilham Nur Pratama" w:date="2023-05-21T07:07:00Z">
        <w:r w:rsidR="00712799">
          <w:rPr>
            <w:bCs/>
            <w:i/>
            <w:iCs/>
          </w:rPr>
          <w:t xml:space="preserve">andom </w:t>
        </w:r>
      </w:ins>
      <w:ins w:id="64" w:author="Ilham Nur Pratama" w:date="2023-05-21T07:08:00Z">
        <w:r w:rsidR="00712799">
          <w:rPr>
            <w:bCs/>
            <w:i/>
            <w:iCs/>
          </w:rPr>
          <w:t>F</w:t>
        </w:r>
      </w:ins>
      <w:ins w:id="65" w:author="Ilham Nur Pratama" w:date="2023-05-21T07:07:00Z">
        <w:r w:rsidR="00712799">
          <w:rPr>
            <w:bCs/>
            <w:i/>
            <w:iCs/>
          </w:rPr>
          <w:t xml:space="preserve">orest </w:t>
        </w:r>
      </w:ins>
      <w:ins w:id="66" w:author="Ilham Nur Pratama" w:date="2023-05-21T07:06:00Z">
        <w:r w:rsidRPr="007B02BD">
          <w:rPr>
            <w:bCs/>
            <w:lang w:val="id-ID"/>
          </w:rPr>
          <w:t xml:space="preserve">dan </w:t>
        </w:r>
      </w:ins>
      <w:ins w:id="67" w:author="Ilham Nur Pratama" w:date="2023-05-21T07:07:00Z">
        <w:r w:rsidR="00712799">
          <w:rPr>
            <w:bCs/>
            <w:i/>
            <w:iCs/>
          </w:rPr>
          <w:t xml:space="preserve">Natural Language Programming </w:t>
        </w:r>
        <w:r w:rsidR="00712799">
          <w:rPr>
            <w:bCs/>
          </w:rPr>
          <w:t>(NLP)</w:t>
        </w:r>
      </w:ins>
      <w:ins w:id="68" w:author="Ilham Nur Pratama" w:date="2023-05-21T07:06:00Z">
        <w:r w:rsidRPr="007B02BD">
          <w:rPr>
            <w:bCs/>
            <w:lang w:val="id-ID"/>
          </w:rPr>
          <w:t>, sistem ini</w:t>
        </w:r>
      </w:ins>
      <w:ins w:id="69" w:author="Ilham Nur Pratama" w:date="2023-05-21T07:08:00Z">
        <w:r w:rsidR="00712799">
          <w:rPr>
            <w:bCs/>
          </w:rPr>
          <w:t xml:space="preserve"> memiliki akurasi ketepatan identifikasi sebesar </w:t>
        </w:r>
        <w:r w:rsidR="007E442E">
          <w:rPr>
            <w:bCs/>
          </w:rPr>
          <w:t>80% dengan waktu proses sebesar 0,029</w:t>
        </w:r>
      </w:ins>
      <w:ins w:id="70" w:author="Ilham Nur Pratama" w:date="2023-05-21T07:12:00Z">
        <w:r w:rsidR="00740D1C">
          <w:rPr>
            <w:bCs/>
          </w:rPr>
          <w:t>.</w:t>
        </w:r>
      </w:ins>
      <w:ins w:id="71" w:author="Ilham Nur Pratama" w:date="2023-05-21T07:08:00Z">
        <w:r w:rsidR="007E442E">
          <w:rPr>
            <w:bCs/>
          </w:rPr>
          <w:t xml:space="preserve"> </w:t>
        </w:r>
      </w:ins>
      <w:ins w:id="72" w:author="Ilham Nur Pratama" w:date="2023-05-21T07:09:00Z">
        <w:r w:rsidR="0082315C">
          <w:rPr>
            <w:bCs/>
          </w:rPr>
          <w:t xml:space="preserve">Integrasi SIMP dan SOAPSD </w:t>
        </w:r>
      </w:ins>
      <w:ins w:id="73" w:author="Ilham Nur Pratama" w:date="2023-05-21T07:10:00Z">
        <w:r w:rsidR="0082315C">
          <w:rPr>
            <w:bCs/>
          </w:rPr>
          <w:t xml:space="preserve">dapat memperbaiki waktu perenanaan sebesar 31,78 jam yang juga mengurangi biaya perencanaan sebesar </w:t>
        </w:r>
        <w:r w:rsidR="0082315C" w:rsidRPr="00A65360">
          <w:rPr>
            <w:bCs/>
            <w:lang w:val="id-ID"/>
          </w:rPr>
          <w:t>Rp.5.030.000</w:t>
        </w:r>
        <w:r w:rsidR="0082315C">
          <w:rPr>
            <w:bCs/>
          </w:rPr>
          <w:t xml:space="preserve"> per siklus.</w:t>
        </w:r>
      </w:ins>
      <w:ins w:id="74" w:author="Ilham Nur Pratama" w:date="2023-05-21T07:11:00Z">
        <w:r w:rsidR="00740D1C">
          <w:rPr>
            <w:bCs/>
          </w:rPr>
          <w:t xml:space="preserve"> </w:t>
        </w:r>
      </w:ins>
      <w:ins w:id="75" w:author="Ilham Nur Pratama" w:date="2023-05-21T07:12:00Z">
        <w:r w:rsidR="00740D1C">
          <w:rPr>
            <w:bCs/>
          </w:rPr>
          <w:t xml:space="preserve">Integrasi SIMP dan SOAPSD juga mengurangi waktu penyelesaian proyek secara keseluruhan sebesar </w:t>
        </w:r>
      </w:ins>
      <w:ins w:id="76" w:author="Ilham Nur Pratama" w:date="2023-05-21T07:18:00Z">
        <w:r w:rsidR="00D62CAE">
          <w:rPr>
            <w:bCs/>
          </w:rPr>
          <w:t>1,25 bulan. Sistem yang dibangun diuji dengan menggunakan uji t-pasangan</w:t>
        </w:r>
      </w:ins>
      <w:ins w:id="77" w:author="Ilham Nur Pratama" w:date="2023-05-21T07:19:00Z">
        <w:r w:rsidR="00491082">
          <w:rPr>
            <w:bCs/>
          </w:rPr>
          <w:t xml:space="preserve"> untuk melihat kondisi waktu dan biaya proyek sebelum dan setelah integrasi, didapatkan hasil signifikansi waktu dan juga biaya sebesar </w:t>
        </w:r>
        <w:r w:rsidR="00491082">
          <w:t>1,919 • 10</w:t>
        </w:r>
        <w:r w:rsidR="00491082">
          <w:rPr>
            <w:vertAlign w:val="superscript"/>
          </w:rPr>
          <w:t xml:space="preserve">-12 </w:t>
        </w:r>
        <w:r w:rsidR="00491082">
          <w:t>dan 1,386 • 10</w:t>
        </w:r>
        <w:r w:rsidR="00491082">
          <w:rPr>
            <w:vertAlign w:val="superscript"/>
          </w:rPr>
          <w:t xml:space="preserve">-17 </w:t>
        </w:r>
      </w:ins>
      <w:ins w:id="78" w:author="Ilham Nur Pratama" w:date="2023-05-21T07:20:00Z">
        <w:r w:rsidR="00491082">
          <w:t xml:space="preserve">yang bernilai di bawah </w:t>
        </w:r>
        <w:r w:rsidR="00491082">
          <w:rPr>
            <w:i/>
            <w:iCs/>
          </w:rPr>
          <w:t xml:space="preserve">alpha </w:t>
        </w:r>
        <w:r w:rsidR="00491082">
          <w:t xml:space="preserve">0,05 yang menunjukkan terdapat perbedaan signifikan pada waktu dan biaya </w:t>
        </w:r>
      </w:ins>
      <w:ins w:id="79" w:author="Ilham Nur Pratama" w:date="2023-05-21T07:21:00Z">
        <w:r w:rsidR="00D2697D">
          <w:t>sebelum dan sesudah proses integrasi SIMP dan SOAPSD.</w:t>
        </w:r>
      </w:ins>
      <w:del w:id="80" w:author="Ilham Nur Pratama" w:date="2023-05-21T07:06:00Z">
        <w:r w:rsidR="00A65360" w:rsidRPr="00A65360" w:rsidDel="007B02BD">
          <w:rPr>
            <w:bCs/>
            <w:lang w:val="id-ID"/>
          </w:rPr>
          <w:delText>Seiring dengan kemajuan teknologi, permintaan akan layanan teknologi informasi meningkat secara pesat, yang mengarah pada meningkatnya jumlah proyek IT. Seiring berjalannya waktu, kompleksitas proyek meningkat akibat akumulasi permintaan dengan sumber daya manusia, waktu, dan biaya yang terbatas. Peningkatan kompleksitas ini menyebabkan organisasi menghadapi masalah</w:delText>
        </w:r>
        <w:r w:rsidR="00A65360" w:rsidDel="007B02BD">
          <w:rPr>
            <w:bCs/>
          </w:rPr>
          <w:delText xml:space="preserve"> </w:delText>
        </w:r>
        <w:r w:rsidR="00A65360" w:rsidRPr="003E6F93" w:rsidDel="007B02BD">
          <w:rPr>
            <w:bCs/>
            <w:i/>
            <w:iCs/>
          </w:rPr>
          <w:delText>Resource Constraint, Multi</w:delText>
        </w:r>
        <w:r w:rsidR="00C6540B" w:rsidRPr="003E6F93" w:rsidDel="007B02BD">
          <w:rPr>
            <w:bCs/>
            <w:i/>
            <w:iCs/>
          </w:rPr>
          <w:delText>ple Project, Schedulling</w:delText>
        </w:r>
      </w:del>
      <w:ins w:id="81" w:author="ilham.nur@office.ui.ac.id" w:date="2023-05-14T06:35:00Z">
        <w:del w:id="82" w:author="Ilham Nur Pratama" w:date="2023-05-21T07:06:00Z">
          <w:r w:rsidR="00080C6C" w:rsidRPr="003E6F93" w:rsidDel="007B02BD">
            <w:rPr>
              <w:bCs/>
              <w:i/>
              <w:iCs/>
            </w:rPr>
            <w:delText>Scheduling</w:delText>
          </w:r>
        </w:del>
      </w:ins>
      <w:del w:id="83" w:author="Ilham Nur Pratama" w:date="2023-05-21T07:06:00Z">
        <w:r w:rsidR="00C6540B" w:rsidRPr="003E6F93" w:rsidDel="007B02BD">
          <w:rPr>
            <w:bCs/>
            <w:i/>
            <w:iCs/>
          </w:rPr>
          <w:delText xml:space="preserve"> Problem</w:delText>
        </w:r>
        <w:r w:rsidR="00C6540B" w:rsidDel="007B02BD">
          <w:rPr>
            <w:bCs/>
          </w:rPr>
          <w:delText xml:space="preserve"> (</w:delText>
        </w:r>
        <w:r w:rsidR="00A65360" w:rsidRPr="00A65360" w:rsidDel="007B02BD">
          <w:rPr>
            <w:bCs/>
            <w:lang w:val="id-ID"/>
          </w:rPr>
          <w:delText>RCMPSP</w:delText>
        </w:r>
        <w:r w:rsidR="00C6540B" w:rsidDel="007B02BD">
          <w:rPr>
            <w:bCs/>
          </w:rPr>
          <w:delText>)</w:delText>
        </w:r>
        <w:r w:rsidR="00A65360" w:rsidRPr="00A65360" w:rsidDel="007B02BD">
          <w:rPr>
            <w:bCs/>
            <w:lang w:val="id-ID"/>
          </w:rPr>
          <w:delText xml:space="preserve"> yang secara langsung mempengaruhi tingkat penyelesaian proyek. Sistem Informasi Manajemen Proyek (SIMP) telah digunakan untuk mengatasi masalah ini, namun alat tersebut terbatas pada alat pencatatan dalam perencanaan dan belum dapat dijadikan acuan untuk pengambilan keputusan terkait kebutuhan sumber daya pada proyek. Untuk mengatasi keterbatasan ini, digunakan </w:delText>
        </w:r>
        <w:r w:rsidR="00A65360" w:rsidRPr="003E6F93" w:rsidDel="007B02BD">
          <w:rPr>
            <w:bCs/>
            <w:i/>
            <w:iCs/>
            <w:lang w:val="id-ID"/>
          </w:rPr>
          <w:delText>Enterprise Architecture</w:delText>
        </w:r>
        <w:r w:rsidR="00A65360" w:rsidRPr="00A65360" w:rsidDel="007B02BD">
          <w:rPr>
            <w:bCs/>
            <w:lang w:val="id-ID"/>
          </w:rPr>
          <w:delText xml:space="preserve"> (EA) sebagai dasar perancangan Sistem Optimasi Alokasi Pekerjaan dan Sumber Daya yang akan diintegrasikan dengan SIMP. Dengan menggunakan model </w:delText>
        </w:r>
        <w:r w:rsidR="00A65360" w:rsidRPr="0060739A" w:rsidDel="007B02BD">
          <w:rPr>
            <w:bCs/>
            <w:i/>
            <w:iCs/>
            <w:lang w:val="id-ID"/>
            <w:rPrChange w:id="84" w:author="ilham.nur@office.ui.ac.id" w:date="2023-03-28T20:13:00Z">
              <w:rPr>
                <w:bCs/>
                <w:lang w:val="id-ID"/>
              </w:rPr>
            </w:rPrChange>
          </w:rPr>
          <w:delText>random forest</w:delText>
        </w:r>
        <w:r w:rsidR="00A65360" w:rsidRPr="00A65360" w:rsidDel="007B02BD">
          <w:rPr>
            <w:bCs/>
            <w:lang w:val="id-ID"/>
          </w:rPr>
          <w:delText xml:space="preserve">, proses Optimasi Alokasi Pekerjaan dan Sumber Daya dapat mempercepat alokasi pekerjaan pada fase perencanaan sebesar 31,78 jam, dan mengurangi biaya operasional proyek sebesar Rp.5.030.000. Melalui simulasi, integrasi antara SIMP dengan sistem optimasi Alokasi pekerjaan dan sumber daya dapat meningkatkan waktu penyelesaian proyek sebesar </w:delText>
        </w:r>
        <w:r w:rsidR="00CC5FE2" w:rsidDel="007B02BD">
          <w:rPr>
            <w:bCs/>
          </w:rPr>
          <w:delText>1,5 Bulan</w:delText>
        </w:r>
        <w:r w:rsidR="00A65360" w:rsidRPr="00A65360" w:rsidDel="007B02BD">
          <w:rPr>
            <w:bCs/>
            <w:lang w:val="id-ID"/>
          </w:rPr>
          <w:delText>.</w:delText>
        </w:r>
      </w:del>
    </w:p>
    <w:p w14:paraId="38EFEA21" w14:textId="1267745D" w:rsidR="003F3171" w:rsidRDefault="003F3171" w:rsidP="0090373E">
      <w:r>
        <w:t>Kata kunci</w:t>
      </w:r>
      <w:del w:id="85" w:author="Ilham Nur Pratama" w:date="2023-05-16T21:13:00Z">
        <w:r w:rsidDel="003B4CFB">
          <w:delText xml:space="preserve"> </w:delText>
        </w:r>
      </w:del>
      <w:r>
        <w:t>:</w:t>
      </w:r>
      <w:ins w:id="86" w:author="Ilham Nur Pratama" w:date="2023-05-16T21:13:00Z">
        <w:r w:rsidR="003B4CFB">
          <w:t xml:space="preserve"> </w:t>
        </w:r>
      </w:ins>
      <w:r w:rsidR="00E45122">
        <w:t xml:space="preserve">Sistem Informasi Manajemen Proyek; Arsitektur Perusahaan; </w:t>
      </w:r>
      <w:r w:rsidR="00F42E16">
        <w:t>Pengambilan Keputusan; Manajemen Sumber Daya Manusia pada Proyek</w:t>
      </w:r>
    </w:p>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87" w:name="_Toc109761609"/>
      <w:bookmarkStart w:id="88" w:name="_Toc120139616"/>
      <w:bookmarkStart w:id="89" w:name="_Toc135601391"/>
      <w:r>
        <w:lastRenderedPageBreak/>
        <w:t>ABSTRACT</w:t>
      </w:r>
      <w:bookmarkEnd w:id="87"/>
      <w:bookmarkEnd w:id="88"/>
      <w:bookmarkEnd w:id="89"/>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3D0BE92A" w:rsidR="00683B2D" w:rsidRDefault="005A58B4" w:rsidP="00810171">
            <w:r>
              <w:fldChar w:fldCharType="begin"/>
            </w:r>
            <w:r>
              <w:instrText xml:space="preserve"> DOCPROPERTY  Nama  \* MERGEFORMAT </w:instrText>
            </w:r>
            <w:r>
              <w:fldChar w:fldCharType="separate"/>
            </w:r>
            <w:r w:rsidR="000D26C4">
              <w:t>Ilham Nur Pratama</w:t>
            </w:r>
            <w:r>
              <w:fldChar w:fldCharType="end"/>
            </w:r>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5A3AE33C" w:rsidR="00683B2D" w:rsidRDefault="005A58B4" w:rsidP="00810171">
            <w:r>
              <w:fldChar w:fldCharType="begin"/>
            </w:r>
            <w:r>
              <w:instrText xml:space="preserve"> DOCPROPERTY  "Program Studi_en"  \* MERGEFORMAT </w:instrText>
            </w:r>
            <w:r>
              <w:fldChar w:fldCharType="separate"/>
            </w:r>
            <w:r w:rsidR="000D26C4">
              <w:t>Master in Industrial Engineering</w:t>
            </w:r>
            <w:r>
              <w:fldChar w:fldCharType="end"/>
            </w:r>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5F614E6B" w:rsidR="00683B2D" w:rsidRDefault="005A58B4" w:rsidP="00810171">
            <w:r>
              <w:fldChar w:fldCharType="begin"/>
            </w:r>
            <w:r>
              <w:instrText xml:space="preserve"> DOCPROPERTY  "Judul Normal_en"  \* MERGEFORMAT </w:instrText>
            </w:r>
            <w:r>
              <w:fldChar w:fldCharType="separate"/>
            </w:r>
            <w:r w:rsidR="000D26C4">
              <w:t>Optimization of Work and Resource Allocation with Project Management Information Systems in Information Technology Companies</w:t>
            </w:r>
            <w:r>
              <w:fldChar w:fldCharType="end"/>
            </w:r>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2DBAC6EC" w:rsidR="00683B2D" w:rsidRDefault="005A58B4" w:rsidP="00810171">
            <w:r>
              <w:fldChar w:fldCharType="begin"/>
            </w:r>
            <w:r>
              <w:instrText xml:space="preserve"> DOCPROPERTY  "Pembimbing I"  \* MERGEFORMAT </w:instrText>
            </w:r>
            <w:r>
              <w:fldChar w:fldCharType="separate"/>
            </w:r>
            <w:r w:rsidR="000D26C4">
              <w:t xml:space="preserve">Prof. Dr. Ir. M. Dachyar, M.Sc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29E3873B" w:rsidR="00683B2D" w:rsidRDefault="005A58B4" w:rsidP="00810171">
            <w:r>
              <w:fldChar w:fldCharType="begin"/>
            </w:r>
            <w:r>
              <w:instrText xml:space="preserve"> DOCPROPERTY  "Pembimbing II"  \* MERGEFORMAT </w:instrText>
            </w:r>
            <w:r>
              <w:fldChar w:fldCharType="separate"/>
            </w:r>
            <w:r w:rsidR="000D26C4">
              <w:t>Dr. Novandra Rhezza Pratama, S.T., M.T.</w:t>
            </w:r>
            <w:r>
              <w:fldChar w:fldCharType="end"/>
            </w:r>
          </w:p>
        </w:tc>
      </w:tr>
    </w:tbl>
    <w:p w14:paraId="123041C5" w14:textId="77777777" w:rsidR="00683B2D" w:rsidRDefault="00683B2D" w:rsidP="00683B2D"/>
    <w:p w14:paraId="01FF2AA0" w14:textId="64FEB801" w:rsidR="00E37282" w:rsidRDefault="00D5700E" w:rsidP="00683B2D">
      <w:ins w:id="90" w:author="Ilham Nur Pratama" w:date="2023-05-21T07:22:00Z">
        <w:r w:rsidRPr="00D5700E">
          <w:t xml:space="preserve">This study </w:t>
        </w:r>
        <w:r>
          <w:t>will discuss</w:t>
        </w:r>
        <w:r w:rsidRPr="00D5700E">
          <w:t xml:space="preserve"> </w:t>
        </w:r>
        <w:r>
          <w:t xml:space="preserve">the </w:t>
        </w:r>
        <w:r w:rsidRPr="00D5700E">
          <w:t>design</w:t>
        </w:r>
        <w:r>
          <w:t xml:space="preserve"> proses of</w:t>
        </w:r>
        <w:r w:rsidRPr="00D5700E">
          <w:t xml:space="preserve"> a Resource Allocation and </w:t>
        </w:r>
      </w:ins>
      <w:ins w:id="91" w:author="Ilham Nur Pratama" w:date="2023-05-21T07:23:00Z">
        <w:r>
          <w:t>Task</w:t>
        </w:r>
      </w:ins>
      <w:ins w:id="92" w:author="Ilham Nur Pratama" w:date="2023-05-21T07:22:00Z">
        <w:r w:rsidRPr="00D5700E">
          <w:t xml:space="preserve"> Allocation Optimization System (</w:t>
        </w:r>
      </w:ins>
      <w:ins w:id="93" w:author="Ilham Nur Pratama" w:date="2023-05-21T07:23:00Z">
        <w:r>
          <w:t>RATAOS</w:t>
        </w:r>
      </w:ins>
      <w:ins w:id="94" w:author="Ilham Nur Pratama" w:date="2023-05-21T07:22:00Z">
        <w:r w:rsidRPr="00D5700E">
          <w:t xml:space="preserve">) using Enterprise Architecture (EA) to assist project managers in solving the Resource Constraint Multiple Project Scheduling Problem (RCMPSP). By integrating the Project Management Information System (PMIS) with </w:t>
        </w:r>
      </w:ins>
      <w:ins w:id="95" w:author="Ilham Nur Pratama" w:date="2023-05-21T07:23:00Z">
        <w:r>
          <w:t>RATAOS</w:t>
        </w:r>
      </w:ins>
      <w:ins w:id="96" w:author="Ilham Nur Pratama" w:date="2023-05-21T07:22:00Z">
        <w:r w:rsidRPr="00D5700E">
          <w:t xml:space="preserve"> designed using the Random Forest model and Natural Language Programming (NLP), the system achieves an identification accuracy of 80% with a processing time of 0.029. The integration of PMIS and SOAPSD improves the planning time by 31.78 hours, reducing planning costs by Rp. 5,030,000 per cycle. The integration of PMIS and SOAPSD also reduces the overall project completion time by 1.25 months. The system was tested using paired t-test to compare project time and cost before and after integration, resulting in significant p-values of 1.919 × 10</w:t>
        </w:r>
        <w:r w:rsidRPr="00D5700E">
          <w:rPr>
            <w:vertAlign w:val="superscript"/>
            <w:rPrChange w:id="97" w:author="Ilham Nur Pratama" w:date="2023-05-21T07:23:00Z">
              <w:rPr/>
            </w:rPrChange>
          </w:rPr>
          <w:t>-12</w:t>
        </w:r>
        <w:r w:rsidRPr="00D5700E">
          <w:t xml:space="preserve"> and 1.386 × 10</w:t>
        </w:r>
        <w:r w:rsidRPr="00D5700E">
          <w:rPr>
            <w:vertAlign w:val="superscript"/>
            <w:rPrChange w:id="98" w:author="Ilham Nur Pratama" w:date="2023-05-21T07:24:00Z">
              <w:rPr/>
            </w:rPrChange>
          </w:rPr>
          <w:t>-17</w:t>
        </w:r>
        <w:r w:rsidRPr="00D5700E">
          <w:t xml:space="preserve"> respectively, both below the alpha value of 0.05, indicating a significant difference in time and cost before and after the integration process of PMIS and </w:t>
        </w:r>
      </w:ins>
      <w:ins w:id="99" w:author="Ilham Nur Pratama" w:date="2023-05-21T07:24:00Z">
        <w:r w:rsidR="00D1568F">
          <w:t>RATAOS</w:t>
        </w:r>
      </w:ins>
      <w:ins w:id="100" w:author="Ilham Nur Pratama" w:date="2023-05-21T07:22:00Z">
        <w:r w:rsidRPr="00D5700E">
          <w:t>.</w:t>
        </w:r>
      </w:ins>
      <w:del w:id="101" w:author="Ilham Nur Pratama" w:date="2023-05-21T07:22:00Z">
        <w:r w:rsidR="00E37282" w:rsidRPr="00E37282" w:rsidDel="00D5700E">
          <w:delText xml:space="preserve">As technology advances, the demand for information technology (IT) services is rapidly increasing, resulting in an increase in IT projects. These projects are becoming more complex due to the accumulation of requests within limited time, cost, and human resources. This complexity leads organizations to face the Resource Constraint Multiple Project Scheduling Problem (RCMPSP), which directly affects project completion. To tackle this issue, project managers use Project Management Information Systems (PMIS), but these tools are limited to recording tools in planning and cannot be used as a reference in making decisions related to project resource requirements. To address this limitation, Enterprise Architecture (EA) is utilized to design the Work and Resource Allocation Optimization System, which is integrated with SIMP. The use of a random forest model helps to optimize the allocation of work and resources, resulting in a reduction in operational costs by Rp.5.030.000 and a 31.78-hour time allocation for work during planning phases. The simulation of the system against real conditions reveals that integrating SIMP with the optimization system can increase project completion time by </w:delText>
        </w:r>
        <w:r w:rsidR="0097125B" w:rsidDel="00D5700E">
          <w:delText>1.5 Months</w:delText>
        </w:r>
        <w:r w:rsidR="00E37282" w:rsidRPr="00E37282" w:rsidDel="00D5700E">
          <w:delText>.</w:delText>
        </w:r>
      </w:del>
    </w:p>
    <w:p w14:paraId="259756DE" w14:textId="2E41B06B" w:rsidR="008E4375" w:rsidRDefault="008E4375" w:rsidP="00683B2D">
      <w:r>
        <w:t>Keyword:</w:t>
      </w:r>
      <w:r w:rsidR="00E45122" w:rsidRPr="00E45122">
        <w:rPr>
          <w:i/>
          <w:iCs/>
        </w:rPr>
        <w:t xml:space="preserve"> </w:t>
      </w:r>
      <w:r w:rsidR="00E45122">
        <w:rPr>
          <w:i/>
          <w:iCs/>
        </w:rPr>
        <w:t>Project Management Information System</w:t>
      </w:r>
      <w:r w:rsidR="00E45122">
        <w:t xml:space="preserve">; </w:t>
      </w:r>
      <w:r w:rsidR="00E45122">
        <w:rPr>
          <w:i/>
          <w:iCs/>
        </w:rPr>
        <w:t>Enterprise Architecture; Decision Making; Project Human Resource Management</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102" w:name="_Toc109761610"/>
      <w:bookmarkStart w:id="103" w:name="_Toc120139617"/>
      <w:bookmarkStart w:id="104" w:name="_Toc135601392"/>
      <w:r>
        <w:lastRenderedPageBreak/>
        <w:t>DAFTAR ISI</w:t>
      </w:r>
      <w:bookmarkEnd w:id="102"/>
      <w:bookmarkEnd w:id="103"/>
      <w:bookmarkEnd w:id="104"/>
    </w:p>
    <w:sdt>
      <w:sdtPr>
        <w:rPr>
          <w:rFonts w:ascii="Times New Roman" w:eastAsiaTheme="minorHAnsi" w:hAnsi="Times New Roman" w:cstheme="minorBidi"/>
          <w:color w:val="auto"/>
          <w:sz w:val="24"/>
          <w:szCs w:val="22"/>
        </w:rPr>
        <w:id w:val="-1270072666"/>
        <w:docPartObj>
          <w:docPartGallery w:val="Table of Contents"/>
          <w:docPartUnique/>
        </w:docPartObj>
      </w:sdtPr>
      <w:sdtEndPr>
        <w:rPr>
          <w:b/>
          <w:bCs/>
          <w:noProof/>
        </w:rPr>
      </w:sdtEndPr>
      <w:sdtContent>
        <w:p w14:paraId="080076F5" w14:textId="1E7C64CE" w:rsidR="006F5ED2" w:rsidRDefault="006F5ED2" w:rsidP="00AE58C4">
          <w:pPr>
            <w:pStyle w:val="TOCHeading"/>
            <w:numPr>
              <w:ilvl w:val="0"/>
              <w:numId w:val="0"/>
            </w:numPr>
            <w:ind w:left="360" w:hanging="360"/>
          </w:pPr>
        </w:p>
        <w:p w14:paraId="596FE4A2" w14:textId="59A07209" w:rsidR="00985B1D" w:rsidRDefault="006F5ED2">
          <w:pPr>
            <w:pStyle w:val="TOC1"/>
            <w:rPr>
              <w:ins w:id="105" w:author="Ilham Nur Pratama" w:date="2023-05-21T22:42:00Z"/>
              <w:rFonts w:asciiTheme="minorHAnsi" w:hAnsiTheme="minorHAnsi" w:cstheme="minorBidi"/>
              <w:b w:val="0"/>
              <w:noProof/>
              <w:kern w:val="2"/>
              <w:sz w:val="22"/>
              <w:lang w:val="en-ID" w:eastAsia="en-ID"/>
              <w14:ligatures w14:val="standardContextual"/>
            </w:rPr>
          </w:pPr>
          <w:r>
            <w:fldChar w:fldCharType="begin"/>
          </w:r>
          <w:r>
            <w:instrText xml:space="preserve"> TOC \o "1-3" \h \z \u </w:instrText>
          </w:r>
          <w:r>
            <w:fldChar w:fldCharType="separate"/>
          </w:r>
          <w:ins w:id="106" w:author="Ilham Nur Pratama" w:date="2023-05-21T22:42:00Z">
            <w:r w:rsidR="00985B1D" w:rsidRPr="00330922">
              <w:rPr>
                <w:rStyle w:val="Hyperlink"/>
                <w:noProof/>
              </w:rPr>
              <w:fldChar w:fldCharType="begin"/>
            </w:r>
            <w:r w:rsidR="00985B1D" w:rsidRPr="00330922">
              <w:rPr>
                <w:rStyle w:val="Hyperlink"/>
                <w:noProof/>
              </w:rPr>
              <w:instrText xml:space="preserve"> </w:instrText>
            </w:r>
            <w:r w:rsidR="00985B1D">
              <w:rPr>
                <w:noProof/>
              </w:rPr>
              <w:instrText>HYPERLINK \l "_Toc135601385"</w:instrText>
            </w:r>
            <w:r w:rsidR="00985B1D" w:rsidRPr="00330922">
              <w:rPr>
                <w:rStyle w:val="Hyperlink"/>
                <w:noProof/>
              </w:rPr>
              <w:instrText xml:space="preserve"> </w:instrText>
            </w:r>
            <w:r w:rsidR="00985B1D" w:rsidRPr="00330922">
              <w:rPr>
                <w:rStyle w:val="Hyperlink"/>
                <w:noProof/>
              </w:rPr>
            </w:r>
            <w:r w:rsidR="00985B1D" w:rsidRPr="00330922">
              <w:rPr>
                <w:rStyle w:val="Hyperlink"/>
                <w:noProof/>
              </w:rPr>
              <w:fldChar w:fldCharType="separate"/>
            </w:r>
            <w:r w:rsidR="00985B1D" w:rsidRPr="00330922">
              <w:rPr>
                <w:rStyle w:val="Hyperlink"/>
                <w:noProof/>
              </w:rPr>
              <w:t>HALAMAN JUDUL</w:t>
            </w:r>
            <w:r w:rsidR="00985B1D">
              <w:rPr>
                <w:noProof/>
                <w:webHidden/>
              </w:rPr>
              <w:tab/>
            </w:r>
            <w:r w:rsidR="00985B1D">
              <w:rPr>
                <w:noProof/>
                <w:webHidden/>
              </w:rPr>
              <w:fldChar w:fldCharType="begin"/>
            </w:r>
            <w:r w:rsidR="00985B1D">
              <w:rPr>
                <w:noProof/>
                <w:webHidden/>
              </w:rPr>
              <w:instrText xml:space="preserve"> PAGEREF _Toc135601385 \h </w:instrText>
            </w:r>
          </w:ins>
          <w:r w:rsidR="00985B1D">
            <w:rPr>
              <w:noProof/>
              <w:webHidden/>
            </w:rPr>
          </w:r>
          <w:r w:rsidR="00985B1D">
            <w:rPr>
              <w:noProof/>
              <w:webHidden/>
            </w:rPr>
            <w:fldChar w:fldCharType="separate"/>
          </w:r>
          <w:ins w:id="107" w:author="Ilham Nur Pratama" w:date="2023-05-24T22:54:00Z">
            <w:r w:rsidR="000D26C4">
              <w:rPr>
                <w:noProof/>
                <w:webHidden/>
              </w:rPr>
              <w:t>i</w:t>
            </w:r>
          </w:ins>
          <w:ins w:id="108" w:author="Ilham Nur Pratama" w:date="2023-05-21T22:42:00Z">
            <w:r w:rsidR="00985B1D">
              <w:rPr>
                <w:noProof/>
                <w:webHidden/>
              </w:rPr>
              <w:fldChar w:fldCharType="end"/>
            </w:r>
            <w:r w:rsidR="00985B1D" w:rsidRPr="00330922">
              <w:rPr>
                <w:rStyle w:val="Hyperlink"/>
                <w:noProof/>
              </w:rPr>
              <w:fldChar w:fldCharType="end"/>
            </w:r>
          </w:ins>
        </w:p>
        <w:p w14:paraId="34A3057A" w14:textId="6D6A7BC5" w:rsidR="00985B1D" w:rsidRDefault="00985B1D">
          <w:pPr>
            <w:pStyle w:val="TOC1"/>
            <w:rPr>
              <w:ins w:id="109" w:author="Ilham Nur Pratama" w:date="2023-05-21T22:42:00Z"/>
              <w:rFonts w:asciiTheme="minorHAnsi" w:hAnsiTheme="minorHAnsi" w:cstheme="minorBidi"/>
              <w:b w:val="0"/>
              <w:noProof/>
              <w:kern w:val="2"/>
              <w:sz w:val="22"/>
              <w:lang w:val="en-ID" w:eastAsia="en-ID"/>
              <w14:ligatures w14:val="standardContextual"/>
            </w:rPr>
          </w:pPr>
          <w:ins w:id="11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386"</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HALAMAN PERNYATAAN ORISINALITAS</w:t>
            </w:r>
            <w:r>
              <w:rPr>
                <w:noProof/>
                <w:webHidden/>
              </w:rPr>
              <w:tab/>
            </w:r>
            <w:r>
              <w:rPr>
                <w:noProof/>
                <w:webHidden/>
              </w:rPr>
              <w:fldChar w:fldCharType="begin"/>
            </w:r>
            <w:r>
              <w:rPr>
                <w:noProof/>
                <w:webHidden/>
              </w:rPr>
              <w:instrText xml:space="preserve"> PAGEREF _Toc135601386 \h </w:instrText>
            </w:r>
          </w:ins>
          <w:r>
            <w:rPr>
              <w:noProof/>
              <w:webHidden/>
            </w:rPr>
          </w:r>
          <w:r>
            <w:rPr>
              <w:noProof/>
              <w:webHidden/>
            </w:rPr>
            <w:fldChar w:fldCharType="separate"/>
          </w:r>
          <w:ins w:id="111" w:author="Ilham Nur Pratama" w:date="2023-05-24T22:54:00Z">
            <w:r w:rsidR="000D26C4">
              <w:rPr>
                <w:noProof/>
                <w:webHidden/>
              </w:rPr>
              <w:t>ii</w:t>
            </w:r>
          </w:ins>
          <w:ins w:id="112" w:author="Ilham Nur Pratama" w:date="2023-05-21T22:42:00Z">
            <w:r>
              <w:rPr>
                <w:noProof/>
                <w:webHidden/>
              </w:rPr>
              <w:fldChar w:fldCharType="end"/>
            </w:r>
            <w:r w:rsidRPr="00330922">
              <w:rPr>
                <w:rStyle w:val="Hyperlink"/>
                <w:noProof/>
              </w:rPr>
              <w:fldChar w:fldCharType="end"/>
            </w:r>
          </w:ins>
        </w:p>
        <w:p w14:paraId="6D15DF00" w14:textId="12B047BB" w:rsidR="00985B1D" w:rsidRDefault="00985B1D">
          <w:pPr>
            <w:pStyle w:val="TOC1"/>
            <w:rPr>
              <w:ins w:id="113" w:author="Ilham Nur Pratama" w:date="2023-05-21T22:42:00Z"/>
              <w:rFonts w:asciiTheme="minorHAnsi" w:hAnsiTheme="minorHAnsi" w:cstheme="minorBidi"/>
              <w:b w:val="0"/>
              <w:noProof/>
              <w:kern w:val="2"/>
              <w:sz w:val="22"/>
              <w:lang w:val="en-ID" w:eastAsia="en-ID"/>
              <w14:ligatures w14:val="standardContextual"/>
            </w:rPr>
          </w:pPr>
          <w:ins w:id="11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387"</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HALAMAN PENGESAHAN</w:t>
            </w:r>
            <w:r>
              <w:rPr>
                <w:noProof/>
                <w:webHidden/>
              </w:rPr>
              <w:tab/>
            </w:r>
            <w:r>
              <w:rPr>
                <w:noProof/>
                <w:webHidden/>
              </w:rPr>
              <w:fldChar w:fldCharType="begin"/>
            </w:r>
            <w:r>
              <w:rPr>
                <w:noProof/>
                <w:webHidden/>
              </w:rPr>
              <w:instrText xml:space="preserve"> PAGEREF _Toc135601387 \h </w:instrText>
            </w:r>
          </w:ins>
          <w:r>
            <w:rPr>
              <w:noProof/>
              <w:webHidden/>
            </w:rPr>
          </w:r>
          <w:r>
            <w:rPr>
              <w:noProof/>
              <w:webHidden/>
            </w:rPr>
            <w:fldChar w:fldCharType="separate"/>
          </w:r>
          <w:ins w:id="115" w:author="Ilham Nur Pratama" w:date="2023-05-24T22:54:00Z">
            <w:r w:rsidR="000D26C4">
              <w:rPr>
                <w:noProof/>
                <w:webHidden/>
              </w:rPr>
              <w:t>iii</w:t>
            </w:r>
          </w:ins>
          <w:ins w:id="116" w:author="Ilham Nur Pratama" w:date="2023-05-21T22:42:00Z">
            <w:r>
              <w:rPr>
                <w:noProof/>
                <w:webHidden/>
              </w:rPr>
              <w:fldChar w:fldCharType="end"/>
            </w:r>
            <w:r w:rsidRPr="00330922">
              <w:rPr>
                <w:rStyle w:val="Hyperlink"/>
                <w:noProof/>
              </w:rPr>
              <w:fldChar w:fldCharType="end"/>
            </w:r>
          </w:ins>
        </w:p>
        <w:p w14:paraId="7B19005A" w14:textId="50F681DF" w:rsidR="00985B1D" w:rsidRDefault="00985B1D">
          <w:pPr>
            <w:pStyle w:val="TOC1"/>
            <w:rPr>
              <w:ins w:id="117" w:author="Ilham Nur Pratama" w:date="2023-05-21T22:42:00Z"/>
              <w:rFonts w:asciiTheme="minorHAnsi" w:hAnsiTheme="minorHAnsi" w:cstheme="minorBidi"/>
              <w:b w:val="0"/>
              <w:noProof/>
              <w:kern w:val="2"/>
              <w:sz w:val="22"/>
              <w:lang w:val="en-ID" w:eastAsia="en-ID"/>
              <w14:ligatures w14:val="standardContextual"/>
            </w:rPr>
          </w:pPr>
          <w:ins w:id="118"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388"</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UCAPAN TERIMA KASIH</w:t>
            </w:r>
            <w:r>
              <w:rPr>
                <w:noProof/>
                <w:webHidden/>
              </w:rPr>
              <w:tab/>
            </w:r>
            <w:r>
              <w:rPr>
                <w:noProof/>
                <w:webHidden/>
              </w:rPr>
              <w:fldChar w:fldCharType="begin"/>
            </w:r>
            <w:r>
              <w:rPr>
                <w:noProof/>
                <w:webHidden/>
              </w:rPr>
              <w:instrText xml:space="preserve"> PAGEREF _Toc135601388 \h </w:instrText>
            </w:r>
          </w:ins>
          <w:r>
            <w:rPr>
              <w:noProof/>
              <w:webHidden/>
            </w:rPr>
          </w:r>
          <w:r>
            <w:rPr>
              <w:noProof/>
              <w:webHidden/>
            </w:rPr>
            <w:fldChar w:fldCharType="separate"/>
          </w:r>
          <w:ins w:id="119" w:author="Ilham Nur Pratama" w:date="2023-05-24T22:54:00Z">
            <w:r w:rsidR="000D26C4">
              <w:rPr>
                <w:noProof/>
                <w:webHidden/>
              </w:rPr>
              <w:t>iv</w:t>
            </w:r>
          </w:ins>
          <w:ins w:id="120" w:author="Ilham Nur Pratama" w:date="2023-05-21T22:42:00Z">
            <w:r>
              <w:rPr>
                <w:noProof/>
                <w:webHidden/>
              </w:rPr>
              <w:fldChar w:fldCharType="end"/>
            </w:r>
            <w:r w:rsidRPr="00330922">
              <w:rPr>
                <w:rStyle w:val="Hyperlink"/>
                <w:noProof/>
              </w:rPr>
              <w:fldChar w:fldCharType="end"/>
            </w:r>
          </w:ins>
        </w:p>
        <w:p w14:paraId="092F788E" w14:textId="297A3BBC" w:rsidR="00985B1D" w:rsidRDefault="00985B1D">
          <w:pPr>
            <w:pStyle w:val="TOC1"/>
            <w:rPr>
              <w:ins w:id="121" w:author="Ilham Nur Pratama" w:date="2023-05-21T22:42:00Z"/>
              <w:rFonts w:asciiTheme="minorHAnsi" w:hAnsiTheme="minorHAnsi" w:cstheme="minorBidi"/>
              <w:b w:val="0"/>
              <w:noProof/>
              <w:kern w:val="2"/>
              <w:sz w:val="22"/>
              <w:lang w:val="en-ID" w:eastAsia="en-ID"/>
              <w14:ligatures w14:val="standardContextual"/>
            </w:rPr>
          </w:pPr>
          <w:ins w:id="122"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389"</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35601389 \h </w:instrText>
            </w:r>
          </w:ins>
          <w:r>
            <w:rPr>
              <w:noProof/>
              <w:webHidden/>
            </w:rPr>
          </w:r>
          <w:r>
            <w:rPr>
              <w:noProof/>
              <w:webHidden/>
            </w:rPr>
            <w:fldChar w:fldCharType="separate"/>
          </w:r>
          <w:ins w:id="123" w:author="Ilham Nur Pratama" w:date="2023-05-24T22:54:00Z">
            <w:r w:rsidR="000D26C4">
              <w:rPr>
                <w:noProof/>
                <w:webHidden/>
              </w:rPr>
              <w:t>v</w:t>
            </w:r>
          </w:ins>
          <w:ins w:id="124" w:author="Ilham Nur Pratama" w:date="2023-05-21T22:42:00Z">
            <w:r>
              <w:rPr>
                <w:noProof/>
                <w:webHidden/>
              </w:rPr>
              <w:fldChar w:fldCharType="end"/>
            </w:r>
            <w:r w:rsidRPr="00330922">
              <w:rPr>
                <w:rStyle w:val="Hyperlink"/>
                <w:noProof/>
              </w:rPr>
              <w:fldChar w:fldCharType="end"/>
            </w:r>
          </w:ins>
        </w:p>
        <w:p w14:paraId="7D309CCD" w14:textId="6328341A" w:rsidR="00985B1D" w:rsidRDefault="00985B1D">
          <w:pPr>
            <w:pStyle w:val="TOC1"/>
            <w:rPr>
              <w:ins w:id="125" w:author="Ilham Nur Pratama" w:date="2023-05-21T22:42:00Z"/>
              <w:rFonts w:asciiTheme="minorHAnsi" w:hAnsiTheme="minorHAnsi" w:cstheme="minorBidi"/>
              <w:b w:val="0"/>
              <w:noProof/>
              <w:kern w:val="2"/>
              <w:sz w:val="22"/>
              <w:lang w:val="en-ID" w:eastAsia="en-ID"/>
              <w14:ligatures w14:val="standardContextual"/>
            </w:rPr>
          </w:pPr>
          <w:ins w:id="12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390"</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ABSTRAK</w:t>
            </w:r>
            <w:r>
              <w:rPr>
                <w:noProof/>
                <w:webHidden/>
              </w:rPr>
              <w:tab/>
            </w:r>
            <w:r>
              <w:rPr>
                <w:noProof/>
                <w:webHidden/>
              </w:rPr>
              <w:fldChar w:fldCharType="begin"/>
            </w:r>
            <w:r>
              <w:rPr>
                <w:noProof/>
                <w:webHidden/>
              </w:rPr>
              <w:instrText xml:space="preserve"> PAGEREF _Toc135601390 \h </w:instrText>
            </w:r>
          </w:ins>
          <w:r>
            <w:rPr>
              <w:noProof/>
              <w:webHidden/>
            </w:rPr>
          </w:r>
          <w:r>
            <w:rPr>
              <w:noProof/>
              <w:webHidden/>
            </w:rPr>
            <w:fldChar w:fldCharType="separate"/>
          </w:r>
          <w:ins w:id="127" w:author="Ilham Nur Pratama" w:date="2023-05-24T22:54:00Z">
            <w:r w:rsidR="000D26C4">
              <w:rPr>
                <w:noProof/>
                <w:webHidden/>
              </w:rPr>
              <w:t>vi</w:t>
            </w:r>
          </w:ins>
          <w:ins w:id="128" w:author="Ilham Nur Pratama" w:date="2023-05-21T22:42:00Z">
            <w:r>
              <w:rPr>
                <w:noProof/>
                <w:webHidden/>
              </w:rPr>
              <w:fldChar w:fldCharType="end"/>
            </w:r>
            <w:r w:rsidRPr="00330922">
              <w:rPr>
                <w:rStyle w:val="Hyperlink"/>
                <w:noProof/>
              </w:rPr>
              <w:fldChar w:fldCharType="end"/>
            </w:r>
          </w:ins>
        </w:p>
        <w:p w14:paraId="4CFC4DAC" w14:textId="42E34907" w:rsidR="00985B1D" w:rsidRDefault="00985B1D">
          <w:pPr>
            <w:pStyle w:val="TOC1"/>
            <w:rPr>
              <w:ins w:id="129" w:author="Ilham Nur Pratama" w:date="2023-05-21T22:42:00Z"/>
              <w:rFonts w:asciiTheme="minorHAnsi" w:hAnsiTheme="minorHAnsi" w:cstheme="minorBidi"/>
              <w:b w:val="0"/>
              <w:noProof/>
              <w:kern w:val="2"/>
              <w:sz w:val="22"/>
              <w:lang w:val="en-ID" w:eastAsia="en-ID"/>
              <w14:ligatures w14:val="standardContextual"/>
            </w:rPr>
          </w:pPr>
          <w:ins w:id="13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391"</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ABSTRACT</w:t>
            </w:r>
            <w:r>
              <w:rPr>
                <w:noProof/>
                <w:webHidden/>
              </w:rPr>
              <w:tab/>
            </w:r>
            <w:r>
              <w:rPr>
                <w:noProof/>
                <w:webHidden/>
              </w:rPr>
              <w:fldChar w:fldCharType="begin"/>
            </w:r>
            <w:r>
              <w:rPr>
                <w:noProof/>
                <w:webHidden/>
              </w:rPr>
              <w:instrText xml:space="preserve"> PAGEREF _Toc135601391 \h </w:instrText>
            </w:r>
          </w:ins>
          <w:r>
            <w:rPr>
              <w:noProof/>
              <w:webHidden/>
            </w:rPr>
          </w:r>
          <w:r>
            <w:rPr>
              <w:noProof/>
              <w:webHidden/>
            </w:rPr>
            <w:fldChar w:fldCharType="separate"/>
          </w:r>
          <w:ins w:id="131" w:author="Ilham Nur Pratama" w:date="2023-05-24T22:54:00Z">
            <w:r w:rsidR="000D26C4">
              <w:rPr>
                <w:noProof/>
                <w:webHidden/>
              </w:rPr>
              <w:t>vii</w:t>
            </w:r>
          </w:ins>
          <w:ins w:id="132" w:author="Ilham Nur Pratama" w:date="2023-05-21T22:42:00Z">
            <w:r>
              <w:rPr>
                <w:noProof/>
                <w:webHidden/>
              </w:rPr>
              <w:fldChar w:fldCharType="end"/>
            </w:r>
            <w:r w:rsidRPr="00330922">
              <w:rPr>
                <w:rStyle w:val="Hyperlink"/>
                <w:noProof/>
              </w:rPr>
              <w:fldChar w:fldCharType="end"/>
            </w:r>
          </w:ins>
        </w:p>
        <w:p w14:paraId="063C9A3A" w14:textId="451E9D5F" w:rsidR="00985B1D" w:rsidRDefault="00985B1D">
          <w:pPr>
            <w:pStyle w:val="TOC1"/>
            <w:rPr>
              <w:ins w:id="133" w:author="Ilham Nur Pratama" w:date="2023-05-21T22:42:00Z"/>
              <w:rFonts w:asciiTheme="minorHAnsi" w:hAnsiTheme="minorHAnsi" w:cstheme="minorBidi"/>
              <w:b w:val="0"/>
              <w:noProof/>
              <w:kern w:val="2"/>
              <w:sz w:val="22"/>
              <w:lang w:val="en-ID" w:eastAsia="en-ID"/>
              <w14:ligatures w14:val="standardContextual"/>
            </w:rPr>
          </w:pPr>
          <w:ins w:id="13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392"</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DAFTAR ISI</w:t>
            </w:r>
            <w:r>
              <w:rPr>
                <w:noProof/>
                <w:webHidden/>
              </w:rPr>
              <w:tab/>
            </w:r>
            <w:r>
              <w:rPr>
                <w:noProof/>
                <w:webHidden/>
              </w:rPr>
              <w:fldChar w:fldCharType="begin"/>
            </w:r>
            <w:r>
              <w:rPr>
                <w:noProof/>
                <w:webHidden/>
              </w:rPr>
              <w:instrText xml:space="preserve"> PAGEREF _Toc135601392 \h </w:instrText>
            </w:r>
          </w:ins>
          <w:r>
            <w:rPr>
              <w:noProof/>
              <w:webHidden/>
            </w:rPr>
          </w:r>
          <w:r>
            <w:rPr>
              <w:noProof/>
              <w:webHidden/>
            </w:rPr>
            <w:fldChar w:fldCharType="separate"/>
          </w:r>
          <w:ins w:id="135" w:author="Ilham Nur Pratama" w:date="2023-05-24T22:54:00Z">
            <w:r w:rsidR="000D26C4">
              <w:rPr>
                <w:noProof/>
                <w:webHidden/>
              </w:rPr>
              <w:t>viii</w:t>
            </w:r>
          </w:ins>
          <w:ins w:id="136" w:author="Ilham Nur Pratama" w:date="2023-05-21T22:42:00Z">
            <w:r>
              <w:rPr>
                <w:noProof/>
                <w:webHidden/>
              </w:rPr>
              <w:fldChar w:fldCharType="end"/>
            </w:r>
            <w:r w:rsidRPr="00330922">
              <w:rPr>
                <w:rStyle w:val="Hyperlink"/>
                <w:noProof/>
              </w:rPr>
              <w:fldChar w:fldCharType="end"/>
            </w:r>
          </w:ins>
        </w:p>
        <w:p w14:paraId="5DF55545" w14:textId="7C1066E3" w:rsidR="00985B1D" w:rsidRDefault="00985B1D">
          <w:pPr>
            <w:pStyle w:val="TOC1"/>
            <w:rPr>
              <w:ins w:id="137" w:author="Ilham Nur Pratama" w:date="2023-05-21T22:42:00Z"/>
              <w:rFonts w:asciiTheme="minorHAnsi" w:hAnsiTheme="minorHAnsi" w:cstheme="minorBidi"/>
              <w:b w:val="0"/>
              <w:noProof/>
              <w:kern w:val="2"/>
              <w:sz w:val="22"/>
              <w:lang w:val="en-ID" w:eastAsia="en-ID"/>
              <w14:ligatures w14:val="standardContextual"/>
            </w:rPr>
          </w:pPr>
          <w:ins w:id="138"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393"</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DAFTAR GAMBAR</w:t>
            </w:r>
            <w:r>
              <w:rPr>
                <w:noProof/>
                <w:webHidden/>
              </w:rPr>
              <w:tab/>
            </w:r>
            <w:r>
              <w:rPr>
                <w:noProof/>
                <w:webHidden/>
              </w:rPr>
              <w:fldChar w:fldCharType="begin"/>
            </w:r>
            <w:r>
              <w:rPr>
                <w:noProof/>
                <w:webHidden/>
              </w:rPr>
              <w:instrText xml:space="preserve"> PAGEREF _Toc135601393 \h </w:instrText>
            </w:r>
          </w:ins>
          <w:r>
            <w:rPr>
              <w:noProof/>
              <w:webHidden/>
            </w:rPr>
          </w:r>
          <w:r>
            <w:rPr>
              <w:noProof/>
              <w:webHidden/>
            </w:rPr>
            <w:fldChar w:fldCharType="separate"/>
          </w:r>
          <w:ins w:id="139" w:author="Ilham Nur Pratama" w:date="2023-05-24T22:54:00Z">
            <w:r w:rsidR="000D26C4">
              <w:rPr>
                <w:noProof/>
                <w:webHidden/>
              </w:rPr>
              <w:t>xii</w:t>
            </w:r>
          </w:ins>
          <w:ins w:id="140" w:author="Ilham Nur Pratama" w:date="2023-05-21T22:42:00Z">
            <w:r>
              <w:rPr>
                <w:noProof/>
                <w:webHidden/>
              </w:rPr>
              <w:fldChar w:fldCharType="end"/>
            </w:r>
            <w:r w:rsidRPr="00330922">
              <w:rPr>
                <w:rStyle w:val="Hyperlink"/>
                <w:noProof/>
              </w:rPr>
              <w:fldChar w:fldCharType="end"/>
            </w:r>
          </w:ins>
        </w:p>
        <w:p w14:paraId="27D52CBB" w14:textId="15A788EF" w:rsidR="00985B1D" w:rsidRDefault="00985B1D">
          <w:pPr>
            <w:pStyle w:val="TOC1"/>
            <w:rPr>
              <w:ins w:id="141" w:author="Ilham Nur Pratama" w:date="2023-05-21T22:42:00Z"/>
              <w:rFonts w:asciiTheme="minorHAnsi" w:hAnsiTheme="minorHAnsi" w:cstheme="minorBidi"/>
              <w:b w:val="0"/>
              <w:noProof/>
              <w:kern w:val="2"/>
              <w:sz w:val="22"/>
              <w:lang w:val="en-ID" w:eastAsia="en-ID"/>
              <w14:ligatures w14:val="standardContextual"/>
            </w:rPr>
          </w:pPr>
          <w:ins w:id="142"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394"</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DAFTAR TABEL</w:t>
            </w:r>
            <w:r>
              <w:rPr>
                <w:noProof/>
                <w:webHidden/>
              </w:rPr>
              <w:tab/>
            </w:r>
            <w:r>
              <w:rPr>
                <w:noProof/>
                <w:webHidden/>
              </w:rPr>
              <w:fldChar w:fldCharType="begin"/>
            </w:r>
            <w:r>
              <w:rPr>
                <w:noProof/>
                <w:webHidden/>
              </w:rPr>
              <w:instrText xml:space="preserve"> PAGEREF _Toc135601394 \h </w:instrText>
            </w:r>
          </w:ins>
          <w:r>
            <w:rPr>
              <w:noProof/>
              <w:webHidden/>
            </w:rPr>
          </w:r>
          <w:r>
            <w:rPr>
              <w:noProof/>
              <w:webHidden/>
            </w:rPr>
            <w:fldChar w:fldCharType="separate"/>
          </w:r>
          <w:ins w:id="143" w:author="Ilham Nur Pratama" w:date="2023-05-24T22:54:00Z">
            <w:r w:rsidR="000D26C4">
              <w:rPr>
                <w:noProof/>
                <w:webHidden/>
              </w:rPr>
              <w:t>xv</w:t>
            </w:r>
          </w:ins>
          <w:ins w:id="144" w:author="Ilham Nur Pratama" w:date="2023-05-21T22:42:00Z">
            <w:r>
              <w:rPr>
                <w:noProof/>
                <w:webHidden/>
              </w:rPr>
              <w:fldChar w:fldCharType="end"/>
            </w:r>
            <w:r w:rsidRPr="00330922">
              <w:rPr>
                <w:rStyle w:val="Hyperlink"/>
                <w:noProof/>
              </w:rPr>
              <w:fldChar w:fldCharType="end"/>
            </w:r>
          </w:ins>
        </w:p>
        <w:p w14:paraId="3821D4A8" w14:textId="5A7B1287" w:rsidR="00985B1D" w:rsidRDefault="00985B1D">
          <w:pPr>
            <w:pStyle w:val="TOC1"/>
            <w:tabs>
              <w:tab w:val="left" w:pos="1100"/>
            </w:tabs>
            <w:rPr>
              <w:ins w:id="145" w:author="Ilham Nur Pratama" w:date="2023-05-21T22:42:00Z"/>
              <w:rFonts w:asciiTheme="minorHAnsi" w:hAnsiTheme="minorHAnsi" w:cstheme="minorBidi"/>
              <w:b w:val="0"/>
              <w:noProof/>
              <w:kern w:val="2"/>
              <w:sz w:val="22"/>
              <w:lang w:val="en-ID" w:eastAsia="en-ID"/>
              <w14:ligatures w14:val="standardContextual"/>
            </w:rPr>
          </w:pPr>
          <w:ins w:id="14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395"</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BAB 1</w:t>
            </w:r>
            <w:r>
              <w:rPr>
                <w:rFonts w:asciiTheme="minorHAnsi" w:hAnsiTheme="minorHAnsi" w:cstheme="minorBidi"/>
                <w:b w:val="0"/>
                <w:noProof/>
                <w:kern w:val="2"/>
                <w:sz w:val="22"/>
                <w:lang w:val="en-ID" w:eastAsia="en-ID"/>
                <w14:ligatures w14:val="standardContextual"/>
              </w:rPr>
              <w:tab/>
            </w:r>
            <w:r w:rsidRPr="00330922">
              <w:rPr>
                <w:rStyle w:val="Hyperlink"/>
                <w:noProof/>
              </w:rPr>
              <w:t>PENDAHULUAN</w:t>
            </w:r>
            <w:r>
              <w:rPr>
                <w:noProof/>
                <w:webHidden/>
              </w:rPr>
              <w:tab/>
            </w:r>
            <w:r>
              <w:rPr>
                <w:noProof/>
                <w:webHidden/>
              </w:rPr>
              <w:fldChar w:fldCharType="begin"/>
            </w:r>
            <w:r>
              <w:rPr>
                <w:noProof/>
                <w:webHidden/>
              </w:rPr>
              <w:instrText xml:space="preserve"> PAGEREF _Toc135601395 \h </w:instrText>
            </w:r>
          </w:ins>
          <w:r>
            <w:rPr>
              <w:noProof/>
              <w:webHidden/>
            </w:rPr>
          </w:r>
          <w:r>
            <w:rPr>
              <w:noProof/>
              <w:webHidden/>
            </w:rPr>
            <w:fldChar w:fldCharType="separate"/>
          </w:r>
          <w:ins w:id="147" w:author="Ilham Nur Pratama" w:date="2023-05-24T22:54:00Z">
            <w:r w:rsidR="000D26C4">
              <w:rPr>
                <w:noProof/>
                <w:webHidden/>
              </w:rPr>
              <w:t>1</w:t>
            </w:r>
          </w:ins>
          <w:ins w:id="148" w:author="Ilham Nur Pratama" w:date="2023-05-21T22:42:00Z">
            <w:r>
              <w:rPr>
                <w:noProof/>
                <w:webHidden/>
              </w:rPr>
              <w:fldChar w:fldCharType="end"/>
            </w:r>
            <w:r w:rsidRPr="00330922">
              <w:rPr>
                <w:rStyle w:val="Hyperlink"/>
                <w:noProof/>
              </w:rPr>
              <w:fldChar w:fldCharType="end"/>
            </w:r>
          </w:ins>
        </w:p>
        <w:p w14:paraId="04E7F8E4" w14:textId="34FEEB4D" w:rsidR="00985B1D" w:rsidRDefault="00985B1D">
          <w:pPr>
            <w:pStyle w:val="TOC2"/>
            <w:tabs>
              <w:tab w:val="left" w:pos="880"/>
              <w:tab w:val="right" w:leader="dot" w:pos="8494"/>
            </w:tabs>
            <w:rPr>
              <w:ins w:id="149" w:author="Ilham Nur Pratama" w:date="2023-05-21T22:42:00Z"/>
              <w:rFonts w:asciiTheme="minorHAnsi" w:hAnsiTheme="minorHAnsi" w:cstheme="minorBidi"/>
              <w:noProof/>
              <w:kern w:val="2"/>
              <w:sz w:val="22"/>
              <w:lang w:val="en-ID" w:eastAsia="en-ID"/>
              <w14:ligatures w14:val="standardContextual"/>
            </w:rPr>
          </w:pPr>
          <w:ins w:id="15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396"</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1.1</w:t>
            </w:r>
            <w:r>
              <w:rPr>
                <w:rFonts w:asciiTheme="minorHAnsi" w:hAnsiTheme="minorHAnsi" w:cstheme="minorBidi"/>
                <w:noProof/>
                <w:kern w:val="2"/>
                <w:sz w:val="22"/>
                <w:lang w:val="en-ID" w:eastAsia="en-ID"/>
                <w14:ligatures w14:val="standardContextual"/>
              </w:rPr>
              <w:tab/>
            </w:r>
            <w:r w:rsidRPr="00330922">
              <w:rPr>
                <w:rStyle w:val="Hyperlink"/>
                <w:noProof/>
              </w:rPr>
              <w:t>Latar Belakang</w:t>
            </w:r>
            <w:r>
              <w:rPr>
                <w:noProof/>
                <w:webHidden/>
              </w:rPr>
              <w:tab/>
            </w:r>
            <w:r>
              <w:rPr>
                <w:noProof/>
                <w:webHidden/>
              </w:rPr>
              <w:fldChar w:fldCharType="begin"/>
            </w:r>
            <w:r>
              <w:rPr>
                <w:noProof/>
                <w:webHidden/>
              </w:rPr>
              <w:instrText xml:space="preserve"> PAGEREF _Toc135601396 \h </w:instrText>
            </w:r>
          </w:ins>
          <w:r>
            <w:rPr>
              <w:noProof/>
              <w:webHidden/>
            </w:rPr>
          </w:r>
          <w:r>
            <w:rPr>
              <w:noProof/>
              <w:webHidden/>
            </w:rPr>
            <w:fldChar w:fldCharType="separate"/>
          </w:r>
          <w:ins w:id="151" w:author="Ilham Nur Pratama" w:date="2023-05-24T22:54:00Z">
            <w:r w:rsidR="000D26C4">
              <w:rPr>
                <w:noProof/>
                <w:webHidden/>
              </w:rPr>
              <w:t>1</w:t>
            </w:r>
          </w:ins>
          <w:ins w:id="152" w:author="Ilham Nur Pratama" w:date="2023-05-21T22:42:00Z">
            <w:r>
              <w:rPr>
                <w:noProof/>
                <w:webHidden/>
              </w:rPr>
              <w:fldChar w:fldCharType="end"/>
            </w:r>
            <w:r w:rsidRPr="00330922">
              <w:rPr>
                <w:rStyle w:val="Hyperlink"/>
                <w:noProof/>
              </w:rPr>
              <w:fldChar w:fldCharType="end"/>
            </w:r>
          </w:ins>
        </w:p>
        <w:p w14:paraId="5243FDB9" w14:textId="32464670" w:rsidR="00985B1D" w:rsidRDefault="00985B1D">
          <w:pPr>
            <w:pStyle w:val="TOC2"/>
            <w:tabs>
              <w:tab w:val="left" w:pos="880"/>
              <w:tab w:val="right" w:leader="dot" w:pos="8494"/>
            </w:tabs>
            <w:rPr>
              <w:ins w:id="153" w:author="Ilham Nur Pratama" w:date="2023-05-21T22:42:00Z"/>
              <w:rFonts w:asciiTheme="minorHAnsi" w:hAnsiTheme="minorHAnsi" w:cstheme="minorBidi"/>
              <w:noProof/>
              <w:kern w:val="2"/>
              <w:sz w:val="22"/>
              <w:lang w:val="en-ID" w:eastAsia="en-ID"/>
              <w14:ligatures w14:val="standardContextual"/>
            </w:rPr>
          </w:pPr>
          <w:ins w:id="15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397"</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1.2</w:t>
            </w:r>
            <w:r>
              <w:rPr>
                <w:rFonts w:asciiTheme="minorHAnsi" w:hAnsiTheme="minorHAnsi" w:cstheme="minorBidi"/>
                <w:noProof/>
                <w:kern w:val="2"/>
                <w:sz w:val="22"/>
                <w:lang w:val="en-ID" w:eastAsia="en-ID"/>
                <w14:ligatures w14:val="standardContextual"/>
              </w:rPr>
              <w:tab/>
            </w:r>
            <w:r w:rsidRPr="00330922">
              <w:rPr>
                <w:rStyle w:val="Hyperlink"/>
                <w:noProof/>
              </w:rPr>
              <w:t>Perumusan Masalah</w:t>
            </w:r>
            <w:r>
              <w:rPr>
                <w:noProof/>
                <w:webHidden/>
              </w:rPr>
              <w:tab/>
            </w:r>
            <w:r>
              <w:rPr>
                <w:noProof/>
                <w:webHidden/>
              </w:rPr>
              <w:fldChar w:fldCharType="begin"/>
            </w:r>
            <w:r>
              <w:rPr>
                <w:noProof/>
                <w:webHidden/>
              </w:rPr>
              <w:instrText xml:space="preserve"> PAGEREF _Toc135601397 \h </w:instrText>
            </w:r>
          </w:ins>
          <w:r>
            <w:rPr>
              <w:noProof/>
              <w:webHidden/>
            </w:rPr>
          </w:r>
          <w:r>
            <w:rPr>
              <w:noProof/>
              <w:webHidden/>
            </w:rPr>
            <w:fldChar w:fldCharType="separate"/>
          </w:r>
          <w:ins w:id="155" w:author="Ilham Nur Pratama" w:date="2023-05-24T22:54:00Z">
            <w:r w:rsidR="000D26C4">
              <w:rPr>
                <w:noProof/>
                <w:webHidden/>
              </w:rPr>
              <w:t>7</w:t>
            </w:r>
          </w:ins>
          <w:ins w:id="156" w:author="Ilham Nur Pratama" w:date="2023-05-21T22:42:00Z">
            <w:r>
              <w:rPr>
                <w:noProof/>
                <w:webHidden/>
              </w:rPr>
              <w:fldChar w:fldCharType="end"/>
            </w:r>
            <w:r w:rsidRPr="00330922">
              <w:rPr>
                <w:rStyle w:val="Hyperlink"/>
                <w:noProof/>
              </w:rPr>
              <w:fldChar w:fldCharType="end"/>
            </w:r>
          </w:ins>
        </w:p>
        <w:p w14:paraId="15697335" w14:textId="70EE2FA6" w:rsidR="00985B1D" w:rsidRDefault="00985B1D">
          <w:pPr>
            <w:pStyle w:val="TOC2"/>
            <w:tabs>
              <w:tab w:val="left" w:pos="880"/>
              <w:tab w:val="right" w:leader="dot" w:pos="8494"/>
            </w:tabs>
            <w:rPr>
              <w:ins w:id="157" w:author="Ilham Nur Pratama" w:date="2023-05-21T22:42:00Z"/>
              <w:rFonts w:asciiTheme="minorHAnsi" w:hAnsiTheme="minorHAnsi" w:cstheme="minorBidi"/>
              <w:noProof/>
              <w:kern w:val="2"/>
              <w:sz w:val="22"/>
              <w:lang w:val="en-ID" w:eastAsia="en-ID"/>
              <w14:ligatures w14:val="standardContextual"/>
            </w:rPr>
          </w:pPr>
          <w:ins w:id="158"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398"</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1.3</w:t>
            </w:r>
            <w:r>
              <w:rPr>
                <w:rFonts w:asciiTheme="minorHAnsi" w:hAnsiTheme="minorHAnsi" w:cstheme="minorBidi"/>
                <w:noProof/>
                <w:kern w:val="2"/>
                <w:sz w:val="22"/>
                <w:lang w:val="en-ID" w:eastAsia="en-ID"/>
                <w14:ligatures w14:val="standardContextual"/>
              </w:rPr>
              <w:tab/>
            </w:r>
            <w:r w:rsidRPr="00330922">
              <w:rPr>
                <w:rStyle w:val="Hyperlink"/>
                <w:noProof/>
              </w:rPr>
              <w:t>Penelitian Terdahulu</w:t>
            </w:r>
            <w:r>
              <w:rPr>
                <w:noProof/>
                <w:webHidden/>
              </w:rPr>
              <w:tab/>
            </w:r>
            <w:r>
              <w:rPr>
                <w:noProof/>
                <w:webHidden/>
              </w:rPr>
              <w:fldChar w:fldCharType="begin"/>
            </w:r>
            <w:r>
              <w:rPr>
                <w:noProof/>
                <w:webHidden/>
              </w:rPr>
              <w:instrText xml:space="preserve"> PAGEREF _Toc135601398 \h </w:instrText>
            </w:r>
          </w:ins>
          <w:r>
            <w:rPr>
              <w:noProof/>
              <w:webHidden/>
            </w:rPr>
          </w:r>
          <w:r>
            <w:rPr>
              <w:noProof/>
              <w:webHidden/>
            </w:rPr>
            <w:fldChar w:fldCharType="separate"/>
          </w:r>
          <w:ins w:id="159" w:author="Ilham Nur Pratama" w:date="2023-05-24T22:54:00Z">
            <w:r w:rsidR="000D26C4">
              <w:rPr>
                <w:noProof/>
                <w:webHidden/>
              </w:rPr>
              <w:t>7</w:t>
            </w:r>
          </w:ins>
          <w:ins w:id="160" w:author="Ilham Nur Pratama" w:date="2023-05-21T22:42:00Z">
            <w:r>
              <w:rPr>
                <w:noProof/>
                <w:webHidden/>
              </w:rPr>
              <w:fldChar w:fldCharType="end"/>
            </w:r>
            <w:r w:rsidRPr="00330922">
              <w:rPr>
                <w:rStyle w:val="Hyperlink"/>
                <w:noProof/>
              </w:rPr>
              <w:fldChar w:fldCharType="end"/>
            </w:r>
          </w:ins>
        </w:p>
        <w:p w14:paraId="0975794C" w14:textId="2CA4AADE" w:rsidR="00985B1D" w:rsidRDefault="00985B1D">
          <w:pPr>
            <w:pStyle w:val="TOC2"/>
            <w:tabs>
              <w:tab w:val="left" w:pos="880"/>
              <w:tab w:val="right" w:leader="dot" w:pos="8494"/>
            </w:tabs>
            <w:rPr>
              <w:ins w:id="161" w:author="Ilham Nur Pratama" w:date="2023-05-21T22:42:00Z"/>
              <w:rFonts w:asciiTheme="minorHAnsi" w:hAnsiTheme="minorHAnsi" w:cstheme="minorBidi"/>
              <w:noProof/>
              <w:kern w:val="2"/>
              <w:sz w:val="22"/>
              <w:lang w:val="en-ID" w:eastAsia="en-ID"/>
              <w14:ligatures w14:val="standardContextual"/>
            </w:rPr>
          </w:pPr>
          <w:ins w:id="162"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399"</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1.4</w:t>
            </w:r>
            <w:r>
              <w:rPr>
                <w:rFonts w:asciiTheme="minorHAnsi" w:hAnsiTheme="minorHAnsi" w:cstheme="minorBidi"/>
                <w:noProof/>
                <w:kern w:val="2"/>
                <w:sz w:val="22"/>
                <w:lang w:val="en-ID" w:eastAsia="en-ID"/>
                <w14:ligatures w14:val="standardContextual"/>
              </w:rPr>
              <w:tab/>
            </w:r>
            <w:r w:rsidRPr="00330922">
              <w:rPr>
                <w:rStyle w:val="Hyperlink"/>
                <w:noProof/>
              </w:rPr>
              <w:t>Celah Penelitian dan Kebaruan Penelitian</w:t>
            </w:r>
            <w:r>
              <w:rPr>
                <w:noProof/>
                <w:webHidden/>
              </w:rPr>
              <w:tab/>
            </w:r>
            <w:r>
              <w:rPr>
                <w:noProof/>
                <w:webHidden/>
              </w:rPr>
              <w:fldChar w:fldCharType="begin"/>
            </w:r>
            <w:r>
              <w:rPr>
                <w:noProof/>
                <w:webHidden/>
              </w:rPr>
              <w:instrText xml:space="preserve"> PAGEREF _Toc135601399 \h </w:instrText>
            </w:r>
          </w:ins>
          <w:r>
            <w:rPr>
              <w:noProof/>
              <w:webHidden/>
            </w:rPr>
          </w:r>
          <w:r>
            <w:rPr>
              <w:noProof/>
              <w:webHidden/>
            </w:rPr>
            <w:fldChar w:fldCharType="separate"/>
          </w:r>
          <w:ins w:id="163" w:author="Ilham Nur Pratama" w:date="2023-05-24T22:54:00Z">
            <w:r w:rsidR="000D26C4">
              <w:rPr>
                <w:noProof/>
                <w:webHidden/>
              </w:rPr>
              <w:t>17</w:t>
            </w:r>
          </w:ins>
          <w:ins w:id="164" w:author="Ilham Nur Pratama" w:date="2023-05-21T22:42:00Z">
            <w:r>
              <w:rPr>
                <w:noProof/>
                <w:webHidden/>
              </w:rPr>
              <w:fldChar w:fldCharType="end"/>
            </w:r>
            <w:r w:rsidRPr="00330922">
              <w:rPr>
                <w:rStyle w:val="Hyperlink"/>
                <w:noProof/>
              </w:rPr>
              <w:fldChar w:fldCharType="end"/>
            </w:r>
          </w:ins>
        </w:p>
        <w:p w14:paraId="7ABAFF32" w14:textId="468D7F30" w:rsidR="00985B1D" w:rsidRDefault="00985B1D">
          <w:pPr>
            <w:pStyle w:val="TOC2"/>
            <w:tabs>
              <w:tab w:val="left" w:pos="880"/>
              <w:tab w:val="right" w:leader="dot" w:pos="8494"/>
            </w:tabs>
            <w:rPr>
              <w:ins w:id="165" w:author="Ilham Nur Pratama" w:date="2023-05-21T22:42:00Z"/>
              <w:rFonts w:asciiTheme="minorHAnsi" w:hAnsiTheme="minorHAnsi" w:cstheme="minorBidi"/>
              <w:noProof/>
              <w:kern w:val="2"/>
              <w:sz w:val="22"/>
              <w:lang w:val="en-ID" w:eastAsia="en-ID"/>
              <w14:ligatures w14:val="standardContextual"/>
            </w:rPr>
          </w:pPr>
          <w:ins w:id="16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00"</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1.5</w:t>
            </w:r>
            <w:r>
              <w:rPr>
                <w:rFonts w:asciiTheme="minorHAnsi" w:hAnsiTheme="minorHAnsi" w:cstheme="minorBidi"/>
                <w:noProof/>
                <w:kern w:val="2"/>
                <w:sz w:val="22"/>
                <w:lang w:val="en-ID" w:eastAsia="en-ID"/>
                <w14:ligatures w14:val="standardContextual"/>
              </w:rPr>
              <w:tab/>
            </w:r>
            <w:r w:rsidRPr="00330922">
              <w:rPr>
                <w:rStyle w:val="Hyperlink"/>
                <w:noProof/>
              </w:rPr>
              <w:t>Tujuan Penelitian</w:t>
            </w:r>
            <w:r>
              <w:rPr>
                <w:noProof/>
                <w:webHidden/>
              </w:rPr>
              <w:tab/>
            </w:r>
            <w:r>
              <w:rPr>
                <w:noProof/>
                <w:webHidden/>
              </w:rPr>
              <w:fldChar w:fldCharType="begin"/>
            </w:r>
            <w:r>
              <w:rPr>
                <w:noProof/>
                <w:webHidden/>
              </w:rPr>
              <w:instrText xml:space="preserve"> PAGEREF _Toc135601400 \h </w:instrText>
            </w:r>
          </w:ins>
          <w:r>
            <w:rPr>
              <w:noProof/>
              <w:webHidden/>
            </w:rPr>
          </w:r>
          <w:r>
            <w:rPr>
              <w:noProof/>
              <w:webHidden/>
            </w:rPr>
            <w:fldChar w:fldCharType="separate"/>
          </w:r>
          <w:ins w:id="167" w:author="Ilham Nur Pratama" w:date="2023-05-24T22:54:00Z">
            <w:r w:rsidR="000D26C4">
              <w:rPr>
                <w:noProof/>
                <w:webHidden/>
              </w:rPr>
              <w:t>18</w:t>
            </w:r>
          </w:ins>
          <w:ins w:id="168" w:author="Ilham Nur Pratama" w:date="2023-05-21T22:42:00Z">
            <w:r>
              <w:rPr>
                <w:noProof/>
                <w:webHidden/>
              </w:rPr>
              <w:fldChar w:fldCharType="end"/>
            </w:r>
            <w:r w:rsidRPr="00330922">
              <w:rPr>
                <w:rStyle w:val="Hyperlink"/>
                <w:noProof/>
              </w:rPr>
              <w:fldChar w:fldCharType="end"/>
            </w:r>
          </w:ins>
        </w:p>
        <w:p w14:paraId="72DD0FE8" w14:textId="080569A8" w:rsidR="00985B1D" w:rsidRDefault="00985B1D">
          <w:pPr>
            <w:pStyle w:val="TOC2"/>
            <w:tabs>
              <w:tab w:val="left" w:pos="880"/>
              <w:tab w:val="right" w:leader="dot" w:pos="8494"/>
            </w:tabs>
            <w:rPr>
              <w:ins w:id="169" w:author="Ilham Nur Pratama" w:date="2023-05-21T22:42:00Z"/>
              <w:rFonts w:asciiTheme="minorHAnsi" w:hAnsiTheme="minorHAnsi" w:cstheme="minorBidi"/>
              <w:noProof/>
              <w:kern w:val="2"/>
              <w:sz w:val="22"/>
              <w:lang w:val="en-ID" w:eastAsia="en-ID"/>
              <w14:ligatures w14:val="standardContextual"/>
            </w:rPr>
          </w:pPr>
          <w:ins w:id="17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01"</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1.6</w:t>
            </w:r>
            <w:r>
              <w:rPr>
                <w:rFonts w:asciiTheme="minorHAnsi" w:hAnsiTheme="minorHAnsi" w:cstheme="minorBidi"/>
                <w:noProof/>
                <w:kern w:val="2"/>
                <w:sz w:val="22"/>
                <w:lang w:val="en-ID" w:eastAsia="en-ID"/>
                <w14:ligatures w14:val="standardContextual"/>
              </w:rPr>
              <w:tab/>
            </w:r>
            <w:r w:rsidRPr="00330922">
              <w:rPr>
                <w:rStyle w:val="Hyperlink"/>
                <w:noProof/>
              </w:rPr>
              <w:t>Manfaat Penelitian</w:t>
            </w:r>
            <w:r>
              <w:rPr>
                <w:noProof/>
                <w:webHidden/>
              </w:rPr>
              <w:tab/>
            </w:r>
            <w:r>
              <w:rPr>
                <w:noProof/>
                <w:webHidden/>
              </w:rPr>
              <w:fldChar w:fldCharType="begin"/>
            </w:r>
            <w:r>
              <w:rPr>
                <w:noProof/>
                <w:webHidden/>
              </w:rPr>
              <w:instrText xml:space="preserve"> PAGEREF _Toc135601401 \h </w:instrText>
            </w:r>
          </w:ins>
          <w:r>
            <w:rPr>
              <w:noProof/>
              <w:webHidden/>
            </w:rPr>
          </w:r>
          <w:r>
            <w:rPr>
              <w:noProof/>
              <w:webHidden/>
            </w:rPr>
            <w:fldChar w:fldCharType="separate"/>
          </w:r>
          <w:ins w:id="171" w:author="Ilham Nur Pratama" w:date="2023-05-24T22:54:00Z">
            <w:r w:rsidR="000D26C4">
              <w:rPr>
                <w:noProof/>
                <w:webHidden/>
              </w:rPr>
              <w:t>18</w:t>
            </w:r>
          </w:ins>
          <w:ins w:id="172" w:author="Ilham Nur Pratama" w:date="2023-05-21T22:42:00Z">
            <w:r>
              <w:rPr>
                <w:noProof/>
                <w:webHidden/>
              </w:rPr>
              <w:fldChar w:fldCharType="end"/>
            </w:r>
            <w:r w:rsidRPr="00330922">
              <w:rPr>
                <w:rStyle w:val="Hyperlink"/>
                <w:noProof/>
              </w:rPr>
              <w:fldChar w:fldCharType="end"/>
            </w:r>
          </w:ins>
        </w:p>
        <w:p w14:paraId="25B8231B" w14:textId="3BAFFDD4" w:rsidR="00985B1D" w:rsidRDefault="00985B1D">
          <w:pPr>
            <w:pStyle w:val="TOC2"/>
            <w:tabs>
              <w:tab w:val="left" w:pos="880"/>
              <w:tab w:val="right" w:leader="dot" w:pos="8494"/>
            </w:tabs>
            <w:rPr>
              <w:ins w:id="173" w:author="Ilham Nur Pratama" w:date="2023-05-21T22:42:00Z"/>
              <w:rFonts w:asciiTheme="minorHAnsi" w:hAnsiTheme="minorHAnsi" w:cstheme="minorBidi"/>
              <w:noProof/>
              <w:kern w:val="2"/>
              <w:sz w:val="22"/>
              <w:lang w:val="en-ID" w:eastAsia="en-ID"/>
              <w14:ligatures w14:val="standardContextual"/>
            </w:rPr>
          </w:pPr>
          <w:ins w:id="17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02"</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1.7</w:t>
            </w:r>
            <w:r>
              <w:rPr>
                <w:rFonts w:asciiTheme="minorHAnsi" w:hAnsiTheme="minorHAnsi" w:cstheme="minorBidi"/>
                <w:noProof/>
                <w:kern w:val="2"/>
                <w:sz w:val="22"/>
                <w:lang w:val="en-ID" w:eastAsia="en-ID"/>
                <w14:ligatures w14:val="standardContextual"/>
              </w:rPr>
              <w:tab/>
            </w:r>
            <w:r w:rsidRPr="00330922">
              <w:rPr>
                <w:rStyle w:val="Hyperlink"/>
                <w:noProof/>
              </w:rPr>
              <w:t>Batasan Penelitian</w:t>
            </w:r>
            <w:r>
              <w:rPr>
                <w:noProof/>
                <w:webHidden/>
              </w:rPr>
              <w:tab/>
            </w:r>
            <w:r>
              <w:rPr>
                <w:noProof/>
                <w:webHidden/>
              </w:rPr>
              <w:fldChar w:fldCharType="begin"/>
            </w:r>
            <w:r>
              <w:rPr>
                <w:noProof/>
                <w:webHidden/>
              </w:rPr>
              <w:instrText xml:space="preserve"> PAGEREF _Toc135601402 \h </w:instrText>
            </w:r>
          </w:ins>
          <w:r>
            <w:rPr>
              <w:noProof/>
              <w:webHidden/>
            </w:rPr>
          </w:r>
          <w:r>
            <w:rPr>
              <w:noProof/>
              <w:webHidden/>
            </w:rPr>
            <w:fldChar w:fldCharType="separate"/>
          </w:r>
          <w:ins w:id="175" w:author="Ilham Nur Pratama" w:date="2023-05-24T22:54:00Z">
            <w:r w:rsidR="000D26C4">
              <w:rPr>
                <w:noProof/>
                <w:webHidden/>
              </w:rPr>
              <w:t>18</w:t>
            </w:r>
          </w:ins>
          <w:ins w:id="176" w:author="Ilham Nur Pratama" w:date="2023-05-21T22:42:00Z">
            <w:r>
              <w:rPr>
                <w:noProof/>
                <w:webHidden/>
              </w:rPr>
              <w:fldChar w:fldCharType="end"/>
            </w:r>
            <w:r w:rsidRPr="00330922">
              <w:rPr>
                <w:rStyle w:val="Hyperlink"/>
                <w:noProof/>
              </w:rPr>
              <w:fldChar w:fldCharType="end"/>
            </w:r>
          </w:ins>
        </w:p>
        <w:p w14:paraId="242784F9" w14:textId="240D996D" w:rsidR="00985B1D" w:rsidRDefault="00985B1D">
          <w:pPr>
            <w:pStyle w:val="TOC2"/>
            <w:tabs>
              <w:tab w:val="left" w:pos="880"/>
              <w:tab w:val="right" w:leader="dot" w:pos="8494"/>
            </w:tabs>
            <w:rPr>
              <w:ins w:id="177" w:author="Ilham Nur Pratama" w:date="2023-05-21T22:42:00Z"/>
              <w:rFonts w:asciiTheme="minorHAnsi" w:hAnsiTheme="minorHAnsi" w:cstheme="minorBidi"/>
              <w:noProof/>
              <w:kern w:val="2"/>
              <w:sz w:val="22"/>
              <w:lang w:val="en-ID" w:eastAsia="en-ID"/>
              <w14:ligatures w14:val="standardContextual"/>
            </w:rPr>
          </w:pPr>
          <w:ins w:id="178"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03"</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1.8</w:t>
            </w:r>
            <w:r>
              <w:rPr>
                <w:rFonts w:asciiTheme="minorHAnsi" w:hAnsiTheme="minorHAnsi" w:cstheme="minorBidi"/>
                <w:noProof/>
                <w:kern w:val="2"/>
                <w:sz w:val="22"/>
                <w:lang w:val="en-ID" w:eastAsia="en-ID"/>
                <w14:ligatures w14:val="standardContextual"/>
              </w:rPr>
              <w:tab/>
            </w:r>
            <w:r w:rsidRPr="00330922">
              <w:rPr>
                <w:rStyle w:val="Hyperlink"/>
                <w:noProof/>
              </w:rPr>
              <w:t>Ringkasan Metodologi Penelitian</w:t>
            </w:r>
            <w:r>
              <w:rPr>
                <w:noProof/>
                <w:webHidden/>
              </w:rPr>
              <w:tab/>
            </w:r>
            <w:r>
              <w:rPr>
                <w:noProof/>
                <w:webHidden/>
              </w:rPr>
              <w:fldChar w:fldCharType="begin"/>
            </w:r>
            <w:r>
              <w:rPr>
                <w:noProof/>
                <w:webHidden/>
              </w:rPr>
              <w:instrText xml:space="preserve"> PAGEREF _Toc135601403 \h </w:instrText>
            </w:r>
          </w:ins>
          <w:r>
            <w:rPr>
              <w:noProof/>
              <w:webHidden/>
            </w:rPr>
          </w:r>
          <w:r>
            <w:rPr>
              <w:noProof/>
              <w:webHidden/>
            </w:rPr>
            <w:fldChar w:fldCharType="separate"/>
          </w:r>
          <w:ins w:id="179" w:author="Ilham Nur Pratama" w:date="2023-05-24T22:54:00Z">
            <w:r w:rsidR="000D26C4">
              <w:rPr>
                <w:noProof/>
                <w:webHidden/>
              </w:rPr>
              <w:t>19</w:t>
            </w:r>
          </w:ins>
          <w:ins w:id="180" w:author="Ilham Nur Pratama" w:date="2023-05-21T22:42:00Z">
            <w:r>
              <w:rPr>
                <w:noProof/>
                <w:webHidden/>
              </w:rPr>
              <w:fldChar w:fldCharType="end"/>
            </w:r>
            <w:r w:rsidRPr="00330922">
              <w:rPr>
                <w:rStyle w:val="Hyperlink"/>
                <w:noProof/>
              </w:rPr>
              <w:fldChar w:fldCharType="end"/>
            </w:r>
          </w:ins>
        </w:p>
        <w:p w14:paraId="1B2506D9" w14:textId="48905727" w:rsidR="00985B1D" w:rsidRDefault="00985B1D">
          <w:pPr>
            <w:pStyle w:val="TOC1"/>
            <w:tabs>
              <w:tab w:val="left" w:pos="1100"/>
            </w:tabs>
            <w:rPr>
              <w:ins w:id="181" w:author="Ilham Nur Pratama" w:date="2023-05-21T22:42:00Z"/>
              <w:rFonts w:asciiTheme="minorHAnsi" w:hAnsiTheme="minorHAnsi" w:cstheme="minorBidi"/>
              <w:b w:val="0"/>
              <w:noProof/>
              <w:kern w:val="2"/>
              <w:sz w:val="22"/>
              <w:lang w:val="en-ID" w:eastAsia="en-ID"/>
              <w14:ligatures w14:val="standardContextual"/>
            </w:rPr>
          </w:pPr>
          <w:ins w:id="182"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04"</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BAB 2</w:t>
            </w:r>
            <w:r>
              <w:rPr>
                <w:rFonts w:asciiTheme="minorHAnsi" w:hAnsiTheme="minorHAnsi" w:cstheme="minorBidi"/>
                <w:b w:val="0"/>
                <w:noProof/>
                <w:kern w:val="2"/>
                <w:sz w:val="22"/>
                <w:lang w:val="en-ID" w:eastAsia="en-ID"/>
                <w14:ligatures w14:val="standardContextual"/>
              </w:rPr>
              <w:tab/>
            </w:r>
            <w:r w:rsidRPr="00330922">
              <w:rPr>
                <w:rStyle w:val="Hyperlink"/>
                <w:noProof/>
              </w:rPr>
              <w:t>TINJAUAN PUSTAKA</w:t>
            </w:r>
            <w:r>
              <w:rPr>
                <w:noProof/>
                <w:webHidden/>
              </w:rPr>
              <w:tab/>
            </w:r>
            <w:r>
              <w:rPr>
                <w:noProof/>
                <w:webHidden/>
              </w:rPr>
              <w:fldChar w:fldCharType="begin"/>
            </w:r>
            <w:r>
              <w:rPr>
                <w:noProof/>
                <w:webHidden/>
              </w:rPr>
              <w:instrText xml:space="preserve"> PAGEREF _Toc135601404 \h </w:instrText>
            </w:r>
          </w:ins>
          <w:r>
            <w:rPr>
              <w:noProof/>
              <w:webHidden/>
            </w:rPr>
          </w:r>
          <w:r>
            <w:rPr>
              <w:noProof/>
              <w:webHidden/>
            </w:rPr>
            <w:fldChar w:fldCharType="separate"/>
          </w:r>
          <w:ins w:id="183" w:author="Ilham Nur Pratama" w:date="2023-05-24T22:54:00Z">
            <w:r w:rsidR="000D26C4">
              <w:rPr>
                <w:noProof/>
                <w:webHidden/>
              </w:rPr>
              <w:t>21</w:t>
            </w:r>
          </w:ins>
          <w:ins w:id="184" w:author="Ilham Nur Pratama" w:date="2023-05-21T22:42:00Z">
            <w:r>
              <w:rPr>
                <w:noProof/>
                <w:webHidden/>
              </w:rPr>
              <w:fldChar w:fldCharType="end"/>
            </w:r>
            <w:r w:rsidRPr="00330922">
              <w:rPr>
                <w:rStyle w:val="Hyperlink"/>
                <w:noProof/>
              </w:rPr>
              <w:fldChar w:fldCharType="end"/>
            </w:r>
          </w:ins>
        </w:p>
        <w:p w14:paraId="768463C2" w14:textId="2B824400" w:rsidR="00985B1D" w:rsidRDefault="00985B1D">
          <w:pPr>
            <w:pStyle w:val="TOC2"/>
            <w:tabs>
              <w:tab w:val="left" w:pos="880"/>
              <w:tab w:val="right" w:leader="dot" w:pos="8494"/>
            </w:tabs>
            <w:rPr>
              <w:ins w:id="185" w:author="Ilham Nur Pratama" w:date="2023-05-21T22:42:00Z"/>
              <w:rFonts w:asciiTheme="minorHAnsi" w:hAnsiTheme="minorHAnsi" w:cstheme="minorBidi"/>
              <w:noProof/>
              <w:kern w:val="2"/>
              <w:sz w:val="22"/>
              <w:lang w:val="en-ID" w:eastAsia="en-ID"/>
              <w14:ligatures w14:val="standardContextual"/>
            </w:rPr>
          </w:pPr>
          <w:ins w:id="18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05"</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1</w:t>
            </w:r>
            <w:r>
              <w:rPr>
                <w:rFonts w:asciiTheme="minorHAnsi" w:hAnsiTheme="minorHAnsi" w:cstheme="minorBidi"/>
                <w:noProof/>
                <w:kern w:val="2"/>
                <w:sz w:val="22"/>
                <w:lang w:val="en-ID" w:eastAsia="en-ID"/>
                <w14:ligatures w14:val="standardContextual"/>
              </w:rPr>
              <w:tab/>
            </w:r>
            <w:r w:rsidRPr="00330922">
              <w:rPr>
                <w:rStyle w:val="Hyperlink"/>
                <w:noProof/>
              </w:rPr>
              <w:t>Transformasi Digital pada Industri Teknologi Informasi</w:t>
            </w:r>
            <w:r>
              <w:rPr>
                <w:noProof/>
                <w:webHidden/>
              </w:rPr>
              <w:tab/>
            </w:r>
            <w:r>
              <w:rPr>
                <w:noProof/>
                <w:webHidden/>
              </w:rPr>
              <w:fldChar w:fldCharType="begin"/>
            </w:r>
            <w:r>
              <w:rPr>
                <w:noProof/>
                <w:webHidden/>
              </w:rPr>
              <w:instrText xml:space="preserve"> PAGEREF _Toc135601405 \h </w:instrText>
            </w:r>
          </w:ins>
          <w:r>
            <w:rPr>
              <w:noProof/>
              <w:webHidden/>
            </w:rPr>
          </w:r>
          <w:r>
            <w:rPr>
              <w:noProof/>
              <w:webHidden/>
            </w:rPr>
            <w:fldChar w:fldCharType="separate"/>
          </w:r>
          <w:ins w:id="187" w:author="Ilham Nur Pratama" w:date="2023-05-24T22:54:00Z">
            <w:r w:rsidR="000D26C4">
              <w:rPr>
                <w:noProof/>
                <w:webHidden/>
              </w:rPr>
              <w:t>21</w:t>
            </w:r>
          </w:ins>
          <w:ins w:id="188" w:author="Ilham Nur Pratama" w:date="2023-05-21T22:42:00Z">
            <w:r>
              <w:rPr>
                <w:noProof/>
                <w:webHidden/>
              </w:rPr>
              <w:fldChar w:fldCharType="end"/>
            </w:r>
            <w:r w:rsidRPr="00330922">
              <w:rPr>
                <w:rStyle w:val="Hyperlink"/>
                <w:noProof/>
              </w:rPr>
              <w:fldChar w:fldCharType="end"/>
            </w:r>
          </w:ins>
        </w:p>
        <w:p w14:paraId="4FF3FAC4" w14:textId="67D14B0D" w:rsidR="00985B1D" w:rsidRDefault="00985B1D">
          <w:pPr>
            <w:pStyle w:val="TOC3"/>
            <w:rPr>
              <w:ins w:id="189" w:author="Ilham Nur Pratama" w:date="2023-05-21T22:42:00Z"/>
              <w:rFonts w:asciiTheme="minorHAnsi" w:hAnsiTheme="minorHAnsi" w:cstheme="minorBidi"/>
              <w:noProof/>
              <w:kern w:val="2"/>
              <w:sz w:val="22"/>
              <w:lang w:val="en-ID" w:eastAsia="en-ID"/>
              <w14:ligatures w14:val="standardContextual"/>
            </w:rPr>
          </w:pPr>
          <w:ins w:id="19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06"</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1.1</w:t>
            </w:r>
            <w:r>
              <w:rPr>
                <w:rFonts w:asciiTheme="minorHAnsi" w:hAnsiTheme="minorHAnsi" w:cstheme="minorBidi"/>
                <w:noProof/>
                <w:kern w:val="2"/>
                <w:sz w:val="22"/>
                <w:lang w:val="en-ID" w:eastAsia="en-ID"/>
                <w14:ligatures w14:val="standardContextual"/>
              </w:rPr>
              <w:tab/>
            </w:r>
            <w:r w:rsidRPr="00330922">
              <w:rPr>
                <w:rStyle w:val="Hyperlink"/>
                <w:noProof/>
              </w:rPr>
              <w:t>Manfaat Transformasi Digital</w:t>
            </w:r>
            <w:r>
              <w:rPr>
                <w:noProof/>
                <w:webHidden/>
              </w:rPr>
              <w:tab/>
            </w:r>
            <w:r>
              <w:rPr>
                <w:noProof/>
                <w:webHidden/>
              </w:rPr>
              <w:fldChar w:fldCharType="begin"/>
            </w:r>
            <w:r>
              <w:rPr>
                <w:noProof/>
                <w:webHidden/>
              </w:rPr>
              <w:instrText xml:space="preserve"> PAGEREF _Toc135601406 \h </w:instrText>
            </w:r>
          </w:ins>
          <w:r>
            <w:rPr>
              <w:noProof/>
              <w:webHidden/>
            </w:rPr>
          </w:r>
          <w:r>
            <w:rPr>
              <w:noProof/>
              <w:webHidden/>
            </w:rPr>
            <w:fldChar w:fldCharType="separate"/>
          </w:r>
          <w:ins w:id="191" w:author="Ilham Nur Pratama" w:date="2023-05-24T22:54:00Z">
            <w:r w:rsidR="000D26C4">
              <w:rPr>
                <w:noProof/>
                <w:webHidden/>
              </w:rPr>
              <w:t>21</w:t>
            </w:r>
          </w:ins>
          <w:ins w:id="192" w:author="Ilham Nur Pratama" w:date="2023-05-21T22:42:00Z">
            <w:r>
              <w:rPr>
                <w:noProof/>
                <w:webHidden/>
              </w:rPr>
              <w:fldChar w:fldCharType="end"/>
            </w:r>
            <w:r w:rsidRPr="00330922">
              <w:rPr>
                <w:rStyle w:val="Hyperlink"/>
                <w:noProof/>
              </w:rPr>
              <w:fldChar w:fldCharType="end"/>
            </w:r>
          </w:ins>
        </w:p>
        <w:p w14:paraId="5DE8239E" w14:textId="2373EBD3" w:rsidR="00985B1D" w:rsidRDefault="00985B1D">
          <w:pPr>
            <w:pStyle w:val="TOC3"/>
            <w:rPr>
              <w:ins w:id="193" w:author="Ilham Nur Pratama" w:date="2023-05-21T22:42:00Z"/>
              <w:rFonts w:asciiTheme="minorHAnsi" w:hAnsiTheme="minorHAnsi" w:cstheme="minorBidi"/>
              <w:noProof/>
              <w:kern w:val="2"/>
              <w:sz w:val="22"/>
              <w:lang w:val="en-ID" w:eastAsia="en-ID"/>
              <w14:ligatures w14:val="standardContextual"/>
            </w:rPr>
          </w:pPr>
          <w:ins w:id="19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07"</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1.2</w:t>
            </w:r>
            <w:r>
              <w:rPr>
                <w:rFonts w:asciiTheme="minorHAnsi" w:hAnsiTheme="minorHAnsi" w:cstheme="minorBidi"/>
                <w:noProof/>
                <w:kern w:val="2"/>
                <w:sz w:val="22"/>
                <w:lang w:val="en-ID" w:eastAsia="en-ID"/>
                <w14:ligatures w14:val="standardContextual"/>
              </w:rPr>
              <w:tab/>
            </w:r>
            <w:r w:rsidRPr="00330922">
              <w:rPr>
                <w:rStyle w:val="Hyperlink"/>
                <w:noProof/>
              </w:rPr>
              <w:t>Kekurangan Transformasi Digital</w:t>
            </w:r>
            <w:r>
              <w:rPr>
                <w:noProof/>
                <w:webHidden/>
              </w:rPr>
              <w:tab/>
            </w:r>
            <w:r>
              <w:rPr>
                <w:noProof/>
                <w:webHidden/>
              </w:rPr>
              <w:fldChar w:fldCharType="begin"/>
            </w:r>
            <w:r>
              <w:rPr>
                <w:noProof/>
                <w:webHidden/>
              </w:rPr>
              <w:instrText xml:space="preserve"> PAGEREF _Toc135601407 \h </w:instrText>
            </w:r>
          </w:ins>
          <w:r>
            <w:rPr>
              <w:noProof/>
              <w:webHidden/>
            </w:rPr>
          </w:r>
          <w:r>
            <w:rPr>
              <w:noProof/>
              <w:webHidden/>
            </w:rPr>
            <w:fldChar w:fldCharType="separate"/>
          </w:r>
          <w:ins w:id="195" w:author="Ilham Nur Pratama" w:date="2023-05-24T22:54:00Z">
            <w:r w:rsidR="000D26C4">
              <w:rPr>
                <w:noProof/>
                <w:webHidden/>
              </w:rPr>
              <w:t>21</w:t>
            </w:r>
          </w:ins>
          <w:ins w:id="196" w:author="Ilham Nur Pratama" w:date="2023-05-21T22:42:00Z">
            <w:r>
              <w:rPr>
                <w:noProof/>
                <w:webHidden/>
              </w:rPr>
              <w:fldChar w:fldCharType="end"/>
            </w:r>
            <w:r w:rsidRPr="00330922">
              <w:rPr>
                <w:rStyle w:val="Hyperlink"/>
                <w:noProof/>
              </w:rPr>
              <w:fldChar w:fldCharType="end"/>
            </w:r>
          </w:ins>
        </w:p>
        <w:p w14:paraId="2DAB4C40" w14:textId="50C56F09" w:rsidR="00985B1D" w:rsidRDefault="00985B1D">
          <w:pPr>
            <w:pStyle w:val="TOC2"/>
            <w:tabs>
              <w:tab w:val="left" w:pos="880"/>
              <w:tab w:val="right" w:leader="dot" w:pos="8494"/>
            </w:tabs>
            <w:rPr>
              <w:ins w:id="197" w:author="Ilham Nur Pratama" w:date="2023-05-21T22:42:00Z"/>
              <w:rFonts w:asciiTheme="minorHAnsi" w:hAnsiTheme="minorHAnsi" w:cstheme="minorBidi"/>
              <w:noProof/>
              <w:kern w:val="2"/>
              <w:sz w:val="22"/>
              <w:lang w:val="en-ID" w:eastAsia="en-ID"/>
              <w14:ligatures w14:val="standardContextual"/>
            </w:rPr>
          </w:pPr>
          <w:ins w:id="198" w:author="Ilham Nur Pratama" w:date="2023-05-21T22:42:00Z">
            <w:r w:rsidRPr="00330922">
              <w:rPr>
                <w:rStyle w:val="Hyperlink"/>
                <w:noProof/>
              </w:rPr>
              <w:lastRenderedPageBreak/>
              <w:fldChar w:fldCharType="begin"/>
            </w:r>
            <w:r w:rsidRPr="00330922">
              <w:rPr>
                <w:rStyle w:val="Hyperlink"/>
                <w:noProof/>
              </w:rPr>
              <w:instrText xml:space="preserve"> </w:instrText>
            </w:r>
            <w:r>
              <w:rPr>
                <w:noProof/>
              </w:rPr>
              <w:instrText>HYPERLINK \l "_Toc135601408"</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2</w:t>
            </w:r>
            <w:r>
              <w:rPr>
                <w:rFonts w:asciiTheme="minorHAnsi" w:hAnsiTheme="minorHAnsi" w:cstheme="minorBidi"/>
                <w:noProof/>
                <w:kern w:val="2"/>
                <w:sz w:val="22"/>
                <w:lang w:val="en-ID" w:eastAsia="en-ID"/>
                <w14:ligatures w14:val="standardContextual"/>
              </w:rPr>
              <w:tab/>
            </w:r>
            <w:r w:rsidRPr="00330922">
              <w:rPr>
                <w:rStyle w:val="Hyperlink"/>
                <w:noProof/>
              </w:rPr>
              <w:t>Manajemen Proyek</w:t>
            </w:r>
            <w:r>
              <w:rPr>
                <w:noProof/>
                <w:webHidden/>
              </w:rPr>
              <w:tab/>
            </w:r>
            <w:r>
              <w:rPr>
                <w:noProof/>
                <w:webHidden/>
              </w:rPr>
              <w:fldChar w:fldCharType="begin"/>
            </w:r>
            <w:r>
              <w:rPr>
                <w:noProof/>
                <w:webHidden/>
              </w:rPr>
              <w:instrText xml:space="preserve"> PAGEREF _Toc135601408 \h </w:instrText>
            </w:r>
          </w:ins>
          <w:r>
            <w:rPr>
              <w:noProof/>
              <w:webHidden/>
            </w:rPr>
          </w:r>
          <w:r>
            <w:rPr>
              <w:noProof/>
              <w:webHidden/>
            </w:rPr>
            <w:fldChar w:fldCharType="separate"/>
          </w:r>
          <w:ins w:id="199" w:author="Ilham Nur Pratama" w:date="2023-05-24T22:54:00Z">
            <w:r w:rsidR="000D26C4">
              <w:rPr>
                <w:noProof/>
                <w:webHidden/>
              </w:rPr>
              <w:t>22</w:t>
            </w:r>
          </w:ins>
          <w:ins w:id="200" w:author="Ilham Nur Pratama" w:date="2023-05-21T22:42:00Z">
            <w:r>
              <w:rPr>
                <w:noProof/>
                <w:webHidden/>
              </w:rPr>
              <w:fldChar w:fldCharType="end"/>
            </w:r>
            <w:r w:rsidRPr="00330922">
              <w:rPr>
                <w:rStyle w:val="Hyperlink"/>
                <w:noProof/>
              </w:rPr>
              <w:fldChar w:fldCharType="end"/>
            </w:r>
          </w:ins>
        </w:p>
        <w:p w14:paraId="1F9903A6" w14:textId="0A18EDF8" w:rsidR="00985B1D" w:rsidRDefault="00985B1D">
          <w:pPr>
            <w:pStyle w:val="TOC2"/>
            <w:tabs>
              <w:tab w:val="left" w:pos="880"/>
              <w:tab w:val="right" w:leader="dot" w:pos="8494"/>
            </w:tabs>
            <w:rPr>
              <w:ins w:id="201" w:author="Ilham Nur Pratama" w:date="2023-05-21T22:42:00Z"/>
              <w:rFonts w:asciiTheme="minorHAnsi" w:hAnsiTheme="minorHAnsi" w:cstheme="minorBidi"/>
              <w:noProof/>
              <w:kern w:val="2"/>
              <w:sz w:val="22"/>
              <w:lang w:val="en-ID" w:eastAsia="en-ID"/>
              <w14:ligatures w14:val="standardContextual"/>
            </w:rPr>
          </w:pPr>
          <w:ins w:id="202"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09"</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3</w:t>
            </w:r>
            <w:r>
              <w:rPr>
                <w:rFonts w:asciiTheme="minorHAnsi" w:hAnsiTheme="minorHAnsi" w:cstheme="minorBidi"/>
                <w:noProof/>
                <w:kern w:val="2"/>
                <w:sz w:val="22"/>
                <w:lang w:val="en-ID" w:eastAsia="en-ID"/>
                <w14:ligatures w14:val="standardContextual"/>
              </w:rPr>
              <w:tab/>
            </w:r>
            <w:r w:rsidRPr="00330922">
              <w:rPr>
                <w:rStyle w:val="Hyperlink"/>
                <w:noProof/>
              </w:rPr>
              <w:t>Pendekatan Manajemen Proyek</w:t>
            </w:r>
            <w:r>
              <w:rPr>
                <w:noProof/>
                <w:webHidden/>
              </w:rPr>
              <w:tab/>
            </w:r>
            <w:r>
              <w:rPr>
                <w:noProof/>
                <w:webHidden/>
              </w:rPr>
              <w:fldChar w:fldCharType="begin"/>
            </w:r>
            <w:r>
              <w:rPr>
                <w:noProof/>
                <w:webHidden/>
              </w:rPr>
              <w:instrText xml:space="preserve"> PAGEREF _Toc135601409 \h </w:instrText>
            </w:r>
          </w:ins>
          <w:r>
            <w:rPr>
              <w:noProof/>
              <w:webHidden/>
            </w:rPr>
          </w:r>
          <w:r>
            <w:rPr>
              <w:noProof/>
              <w:webHidden/>
            </w:rPr>
            <w:fldChar w:fldCharType="separate"/>
          </w:r>
          <w:ins w:id="203" w:author="Ilham Nur Pratama" w:date="2023-05-24T22:54:00Z">
            <w:r w:rsidR="000D26C4">
              <w:rPr>
                <w:noProof/>
                <w:webHidden/>
              </w:rPr>
              <w:t>23</w:t>
            </w:r>
          </w:ins>
          <w:ins w:id="204" w:author="Ilham Nur Pratama" w:date="2023-05-21T22:42:00Z">
            <w:r>
              <w:rPr>
                <w:noProof/>
                <w:webHidden/>
              </w:rPr>
              <w:fldChar w:fldCharType="end"/>
            </w:r>
            <w:r w:rsidRPr="00330922">
              <w:rPr>
                <w:rStyle w:val="Hyperlink"/>
                <w:noProof/>
              </w:rPr>
              <w:fldChar w:fldCharType="end"/>
            </w:r>
          </w:ins>
        </w:p>
        <w:p w14:paraId="4C2DCD52" w14:textId="0940203C" w:rsidR="00985B1D" w:rsidRDefault="00985B1D">
          <w:pPr>
            <w:pStyle w:val="TOC2"/>
            <w:tabs>
              <w:tab w:val="left" w:pos="880"/>
              <w:tab w:val="right" w:leader="dot" w:pos="8494"/>
            </w:tabs>
            <w:rPr>
              <w:ins w:id="205" w:author="Ilham Nur Pratama" w:date="2023-05-21T22:42:00Z"/>
              <w:rFonts w:asciiTheme="minorHAnsi" w:hAnsiTheme="minorHAnsi" w:cstheme="minorBidi"/>
              <w:noProof/>
              <w:kern w:val="2"/>
              <w:sz w:val="22"/>
              <w:lang w:val="en-ID" w:eastAsia="en-ID"/>
              <w14:ligatures w14:val="standardContextual"/>
            </w:rPr>
          </w:pPr>
          <w:ins w:id="20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10"</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4</w:t>
            </w:r>
            <w:r>
              <w:rPr>
                <w:rFonts w:asciiTheme="minorHAnsi" w:hAnsiTheme="minorHAnsi" w:cstheme="minorBidi"/>
                <w:noProof/>
                <w:kern w:val="2"/>
                <w:sz w:val="22"/>
                <w:lang w:val="en-ID" w:eastAsia="en-ID"/>
                <w14:ligatures w14:val="standardContextual"/>
              </w:rPr>
              <w:tab/>
            </w:r>
            <w:r w:rsidRPr="00330922">
              <w:rPr>
                <w:rStyle w:val="Hyperlink"/>
                <w:noProof/>
              </w:rPr>
              <w:t>Kriteria Kesuksesan Proyek</w:t>
            </w:r>
            <w:r>
              <w:rPr>
                <w:noProof/>
                <w:webHidden/>
              </w:rPr>
              <w:tab/>
            </w:r>
            <w:r>
              <w:rPr>
                <w:noProof/>
                <w:webHidden/>
              </w:rPr>
              <w:fldChar w:fldCharType="begin"/>
            </w:r>
            <w:r>
              <w:rPr>
                <w:noProof/>
                <w:webHidden/>
              </w:rPr>
              <w:instrText xml:space="preserve"> PAGEREF _Toc135601410 \h </w:instrText>
            </w:r>
          </w:ins>
          <w:r>
            <w:rPr>
              <w:noProof/>
              <w:webHidden/>
            </w:rPr>
          </w:r>
          <w:r>
            <w:rPr>
              <w:noProof/>
              <w:webHidden/>
            </w:rPr>
            <w:fldChar w:fldCharType="separate"/>
          </w:r>
          <w:ins w:id="207" w:author="Ilham Nur Pratama" w:date="2023-05-24T22:54:00Z">
            <w:r w:rsidR="000D26C4">
              <w:rPr>
                <w:noProof/>
                <w:webHidden/>
              </w:rPr>
              <w:t>25</w:t>
            </w:r>
          </w:ins>
          <w:ins w:id="208" w:author="Ilham Nur Pratama" w:date="2023-05-21T22:42:00Z">
            <w:r>
              <w:rPr>
                <w:noProof/>
                <w:webHidden/>
              </w:rPr>
              <w:fldChar w:fldCharType="end"/>
            </w:r>
            <w:r w:rsidRPr="00330922">
              <w:rPr>
                <w:rStyle w:val="Hyperlink"/>
                <w:noProof/>
              </w:rPr>
              <w:fldChar w:fldCharType="end"/>
            </w:r>
          </w:ins>
        </w:p>
        <w:p w14:paraId="142AB0B6" w14:textId="248B43DD" w:rsidR="00985B1D" w:rsidRDefault="00985B1D">
          <w:pPr>
            <w:pStyle w:val="TOC2"/>
            <w:tabs>
              <w:tab w:val="left" w:pos="880"/>
              <w:tab w:val="right" w:leader="dot" w:pos="8494"/>
            </w:tabs>
            <w:rPr>
              <w:ins w:id="209" w:author="Ilham Nur Pratama" w:date="2023-05-21T22:42:00Z"/>
              <w:rFonts w:asciiTheme="minorHAnsi" w:hAnsiTheme="minorHAnsi" w:cstheme="minorBidi"/>
              <w:noProof/>
              <w:kern w:val="2"/>
              <w:sz w:val="22"/>
              <w:lang w:val="en-ID" w:eastAsia="en-ID"/>
              <w14:ligatures w14:val="standardContextual"/>
            </w:rPr>
          </w:pPr>
          <w:ins w:id="21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11"</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5</w:t>
            </w:r>
            <w:r>
              <w:rPr>
                <w:rFonts w:asciiTheme="minorHAnsi" w:hAnsiTheme="minorHAnsi" w:cstheme="minorBidi"/>
                <w:noProof/>
                <w:kern w:val="2"/>
                <w:sz w:val="22"/>
                <w:lang w:val="en-ID" w:eastAsia="en-ID"/>
                <w14:ligatures w14:val="standardContextual"/>
              </w:rPr>
              <w:tab/>
            </w:r>
            <w:r w:rsidRPr="00330922">
              <w:rPr>
                <w:rStyle w:val="Hyperlink"/>
                <w:noProof/>
              </w:rPr>
              <w:t>Sistem Informasi Manajemen Proyek</w:t>
            </w:r>
            <w:r>
              <w:rPr>
                <w:noProof/>
                <w:webHidden/>
              </w:rPr>
              <w:tab/>
            </w:r>
            <w:r>
              <w:rPr>
                <w:noProof/>
                <w:webHidden/>
              </w:rPr>
              <w:fldChar w:fldCharType="begin"/>
            </w:r>
            <w:r>
              <w:rPr>
                <w:noProof/>
                <w:webHidden/>
              </w:rPr>
              <w:instrText xml:space="preserve"> PAGEREF _Toc135601411 \h </w:instrText>
            </w:r>
          </w:ins>
          <w:r>
            <w:rPr>
              <w:noProof/>
              <w:webHidden/>
            </w:rPr>
          </w:r>
          <w:r>
            <w:rPr>
              <w:noProof/>
              <w:webHidden/>
            </w:rPr>
            <w:fldChar w:fldCharType="separate"/>
          </w:r>
          <w:ins w:id="211" w:author="Ilham Nur Pratama" w:date="2023-05-24T22:54:00Z">
            <w:r w:rsidR="000D26C4">
              <w:rPr>
                <w:noProof/>
                <w:webHidden/>
              </w:rPr>
              <w:t>25</w:t>
            </w:r>
          </w:ins>
          <w:ins w:id="212" w:author="Ilham Nur Pratama" w:date="2023-05-21T22:42:00Z">
            <w:r>
              <w:rPr>
                <w:noProof/>
                <w:webHidden/>
              </w:rPr>
              <w:fldChar w:fldCharType="end"/>
            </w:r>
            <w:r w:rsidRPr="00330922">
              <w:rPr>
                <w:rStyle w:val="Hyperlink"/>
                <w:noProof/>
              </w:rPr>
              <w:fldChar w:fldCharType="end"/>
            </w:r>
          </w:ins>
        </w:p>
        <w:p w14:paraId="44C9FB80" w14:textId="4927758B" w:rsidR="00985B1D" w:rsidRDefault="00985B1D">
          <w:pPr>
            <w:pStyle w:val="TOC3"/>
            <w:rPr>
              <w:ins w:id="213" w:author="Ilham Nur Pratama" w:date="2023-05-21T22:42:00Z"/>
              <w:rFonts w:asciiTheme="minorHAnsi" w:hAnsiTheme="minorHAnsi" w:cstheme="minorBidi"/>
              <w:noProof/>
              <w:kern w:val="2"/>
              <w:sz w:val="22"/>
              <w:lang w:val="en-ID" w:eastAsia="en-ID"/>
              <w14:ligatures w14:val="standardContextual"/>
            </w:rPr>
          </w:pPr>
          <w:ins w:id="21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12"</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5.1</w:t>
            </w:r>
            <w:r>
              <w:rPr>
                <w:rFonts w:asciiTheme="minorHAnsi" w:hAnsiTheme="minorHAnsi" w:cstheme="minorBidi"/>
                <w:noProof/>
                <w:kern w:val="2"/>
                <w:sz w:val="22"/>
                <w:lang w:val="en-ID" w:eastAsia="en-ID"/>
                <w14:ligatures w14:val="standardContextual"/>
              </w:rPr>
              <w:tab/>
            </w:r>
            <w:r w:rsidRPr="00330922">
              <w:rPr>
                <w:rStyle w:val="Hyperlink"/>
                <w:noProof/>
              </w:rPr>
              <w:t>Pengolahan Jadwal</w:t>
            </w:r>
            <w:r>
              <w:rPr>
                <w:noProof/>
                <w:webHidden/>
              </w:rPr>
              <w:tab/>
            </w:r>
            <w:r>
              <w:rPr>
                <w:noProof/>
                <w:webHidden/>
              </w:rPr>
              <w:fldChar w:fldCharType="begin"/>
            </w:r>
            <w:r>
              <w:rPr>
                <w:noProof/>
                <w:webHidden/>
              </w:rPr>
              <w:instrText xml:space="preserve"> PAGEREF _Toc135601412 \h </w:instrText>
            </w:r>
          </w:ins>
          <w:r>
            <w:rPr>
              <w:noProof/>
              <w:webHidden/>
            </w:rPr>
          </w:r>
          <w:r>
            <w:rPr>
              <w:noProof/>
              <w:webHidden/>
            </w:rPr>
            <w:fldChar w:fldCharType="separate"/>
          </w:r>
          <w:ins w:id="215" w:author="Ilham Nur Pratama" w:date="2023-05-24T22:54:00Z">
            <w:r w:rsidR="000D26C4">
              <w:rPr>
                <w:noProof/>
                <w:webHidden/>
              </w:rPr>
              <w:t>28</w:t>
            </w:r>
          </w:ins>
          <w:ins w:id="216" w:author="Ilham Nur Pratama" w:date="2023-05-21T22:42:00Z">
            <w:r>
              <w:rPr>
                <w:noProof/>
                <w:webHidden/>
              </w:rPr>
              <w:fldChar w:fldCharType="end"/>
            </w:r>
            <w:r w:rsidRPr="00330922">
              <w:rPr>
                <w:rStyle w:val="Hyperlink"/>
                <w:noProof/>
              </w:rPr>
              <w:fldChar w:fldCharType="end"/>
            </w:r>
          </w:ins>
        </w:p>
        <w:p w14:paraId="13C23EFC" w14:textId="52188CD4" w:rsidR="00985B1D" w:rsidRDefault="00985B1D">
          <w:pPr>
            <w:pStyle w:val="TOC3"/>
            <w:rPr>
              <w:ins w:id="217" w:author="Ilham Nur Pratama" w:date="2023-05-21T22:42:00Z"/>
              <w:rFonts w:asciiTheme="minorHAnsi" w:hAnsiTheme="minorHAnsi" w:cstheme="minorBidi"/>
              <w:noProof/>
              <w:kern w:val="2"/>
              <w:sz w:val="22"/>
              <w:lang w:val="en-ID" w:eastAsia="en-ID"/>
              <w14:ligatures w14:val="standardContextual"/>
            </w:rPr>
          </w:pPr>
          <w:ins w:id="218"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13"</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5.2</w:t>
            </w:r>
            <w:r>
              <w:rPr>
                <w:rFonts w:asciiTheme="minorHAnsi" w:hAnsiTheme="minorHAnsi" w:cstheme="minorBidi"/>
                <w:noProof/>
                <w:kern w:val="2"/>
                <w:sz w:val="22"/>
                <w:lang w:val="en-ID" w:eastAsia="en-ID"/>
                <w14:ligatures w14:val="standardContextual"/>
              </w:rPr>
              <w:tab/>
            </w:r>
            <w:r w:rsidRPr="00330922">
              <w:rPr>
                <w:rStyle w:val="Hyperlink"/>
                <w:noProof/>
              </w:rPr>
              <w:t>Pengendali Pengeluaran Proyek</w:t>
            </w:r>
            <w:r>
              <w:rPr>
                <w:noProof/>
                <w:webHidden/>
              </w:rPr>
              <w:tab/>
            </w:r>
            <w:r>
              <w:rPr>
                <w:noProof/>
                <w:webHidden/>
              </w:rPr>
              <w:fldChar w:fldCharType="begin"/>
            </w:r>
            <w:r>
              <w:rPr>
                <w:noProof/>
                <w:webHidden/>
              </w:rPr>
              <w:instrText xml:space="preserve"> PAGEREF _Toc135601413 \h </w:instrText>
            </w:r>
          </w:ins>
          <w:r>
            <w:rPr>
              <w:noProof/>
              <w:webHidden/>
            </w:rPr>
          </w:r>
          <w:r>
            <w:rPr>
              <w:noProof/>
              <w:webHidden/>
            </w:rPr>
            <w:fldChar w:fldCharType="separate"/>
          </w:r>
          <w:ins w:id="219" w:author="Ilham Nur Pratama" w:date="2023-05-24T22:54:00Z">
            <w:r w:rsidR="000D26C4">
              <w:rPr>
                <w:noProof/>
                <w:webHidden/>
              </w:rPr>
              <w:t>28</w:t>
            </w:r>
          </w:ins>
          <w:ins w:id="220" w:author="Ilham Nur Pratama" w:date="2023-05-21T22:42:00Z">
            <w:r>
              <w:rPr>
                <w:noProof/>
                <w:webHidden/>
              </w:rPr>
              <w:fldChar w:fldCharType="end"/>
            </w:r>
            <w:r w:rsidRPr="00330922">
              <w:rPr>
                <w:rStyle w:val="Hyperlink"/>
                <w:noProof/>
              </w:rPr>
              <w:fldChar w:fldCharType="end"/>
            </w:r>
          </w:ins>
        </w:p>
        <w:p w14:paraId="1DF70917" w14:textId="22E07094" w:rsidR="00985B1D" w:rsidRDefault="00985B1D">
          <w:pPr>
            <w:pStyle w:val="TOC3"/>
            <w:rPr>
              <w:ins w:id="221" w:author="Ilham Nur Pratama" w:date="2023-05-21T22:42:00Z"/>
              <w:rFonts w:asciiTheme="minorHAnsi" w:hAnsiTheme="minorHAnsi" w:cstheme="minorBidi"/>
              <w:noProof/>
              <w:kern w:val="2"/>
              <w:sz w:val="22"/>
              <w:lang w:val="en-ID" w:eastAsia="en-ID"/>
              <w14:ligatures w14:val="standardContextual"/>
            </w:rPr>
          </w:pPr>
          <w:ins w:id="222"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14"</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5.3</w:t>
            </w:r>
            <w:r>
              <w:rPr>
                <w:rFonts w:asciiTheme="minorHAnsi" w:hAnsiTheme="minorHAnsi" w:cstheme="minorBidi"/>
                <w:noProof/>
                <w:kern w:val="2"/>
                <w:sz w:val="22"/>
                <w:lang w:val="en-ID" w:eastAsia="en-ID"/>
                <w14:ligatures w14:val="standardContextual"/>
              </w:rPr>
              <w:tab/>
            </w:r>
            <w:r w:rsidRPr="00330922">
              <w:rPr>
                <w:rStyle w:val="Hyperlink"/>
                <w:noProof/>
              </w:rPr>
              <w:t>Sistem Pengendali Sumber Daya Proyek</w:t>
            </w:r>
            <w:r>
              <w:rPr>
                <w:noProof/>
                <w:webHidden/>
              </w:rPr>
              <w:tab/>
            </w:r>
            <w:r>
              <w:rPr>
                <w:noProof/>
                <w:webHidden/>
              </w:rPr>
              <w:fldChar w:fldCharType="begin"/>
            </w:r>
            <w:r>
              <w:rPr>
                <w:noProof/>
                <w:webHidden/>
              </w:rPr>
              <w:instrText xml:space="preserve"> PAGEREF _Toc135601414 \h </w:instrText>
            </w:r>
          </w:ins>
          <w:r>
            <w:rPr>
              <w:noProof/>
              <w:webHidden/>
            </w:rPr>
          </w:r>
          <w:r>
            <w:rPr>
              <w:noProof/>
              <w:webHidden/>
            </w:rPr>
            <w:fldChar w:fldCharType="separate"/>
          </w:r>
          <w:ins w:id="223" w:author="Ilham Nur Pratama" w:date="2023-05-24T22:54:00Z">
            <w:r w:rsidR="000D26C4">
              <w:rPr>
                <w:noProof/>
                <w:webHidden/>
              </w:rPr>
              <w:t>28</w:t>
            </w:r>
          </w:ins>
          <w:ins w:id="224" w:author="Ilham Nur Pratama" w:date="2023-05-21T22:42:00Z">
            <w:r>
              <w:rPr>
                <w:noProof/>
                <w:webHidden/>
              </w:rPr>
              <w:fldChar w:fldCharType="end"/>
            </w:r>
            <w:r w:rsidRPr="00330922">
              <w:rPr>
                <w:rStyle w:val="Hyperlink"/>
                <w:noProof/>
              </w:rPr>
              <w:fldChar w:fldCharType="end"/>
            </w:r>
          </w:ins>
        </w:p>
        <w:p w14:paraId="29246C08" w14:textId="49C2012D" w:rsidR="00985B1D" w:rsidRDefault="00985B1D">
          <w:pPr>
            <w:pStyle w:val="TOC3"/>
            <w:rPr>
              <w:ins w:id="225" w:author="Ilham Nur Pratama" w:date="2023-05-21T22:42:00Z"/>
              <w:rFonts w:asciiTheme="minorHAnsi" w:hAnsiTheme="minorHAnsi" w:cstheme="minorBidi"/>
              <w:noProof/>
              <w:kern w:val="2"/>
              <w:sz w:val="22"/>
              <w:lang w:val="en-ID" w:eastAsia="en-ID"/>
              <w14:ligatures w14:val="standardContextual"/>
            </w:rPr>
          </w:pPr>
          <w:ins w:id="22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15"</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5.4</w:t>
            </w:r>
            <w:r>
              <w:rPr>
                <w:rFonts w:asciiTheme="minorHAnsi" w:hAnsiTheme="minorHAnsi" w:cstheme="minorBidi"/>
                <w:noProof/>
                <w:kern w:val="2"/>
                <w:sz w:val="22"/>
                <w:lang w:val="en-ID" w:eastAsia="en-ID"/>
                <w14:ligatures w14:val="standardContextual"/>
              </w:rPr>
              <w:tab/>
            </w:r>
            <w:r w:rsidRPr="00330922">
              <w:rPr>
                <w:rStyle w:val="Hyperlink"/>
                <w:noProof/>
              </w:rPr>
              <w:t>Sistem Kontrol Dokumen Proyek</w:t>
            </w:r>
            <w:r>
              <w:rPr>
                <w:noProof/>
                <w:webHidden/>
              </w:rPr>
              <w:tab/>
            </w:r>
            <w:r>
              <w:rPr>
                <w:noProof/>
                <w:webHidden/>
              </w:rPr>
              <w:fldChar w:fldCharType="begin"/>
            </w:r>
            <w:r>
              <w:rPr>
                <w:noProof/>
                <w:webHidden/>
              </w:rPr>
              <w:instrText xml:space="preserve"> PAGEREF _Toc135601415 \h </w:instrText>
            </w:r>
          </w:ins>
          <w:r>
            <w:rPr>
              <w:noProof/>
              <w:webHidden/>
            </w:rPr>
          </w:r>
          <w:r>
            <w:rPr>
              <w:noProof/>
              <w:webHidden/>
            </w:rPr>
            <w:fldChar w:fldCharType="separate"/>
          </w:r>
          <w:ins w:id="227" w:author="Ilham Nur Pratama" w:date="2023-05-24T22:54:00Z">
            <w:r w:rsidR="000D26C4">
              <w:rPr>
                <w:noProof/>
                <w:webHidden/>
              </w:rPr>
              <w:t>29</w:t>
            </w:r>
          </w:ins>
          <w:ins w:id="228" w:author="Ilham Nur Pratama" w:date="2023-05-21T22:42:00Z">
            <w:r>
              <w:rPr>
                <w:noProof/>
                <w:webHidden/>
              </w:rPr>
              <w:fldChar w:fldCharType="end"/>
            </w:r>
            <w:r w:rsidRPr="00330922">
              <w:rPr>
                <w:rStyle w:val="Hyperlink"/>
                <w:noProof/>
              </w:rPr>
              <w:fldChar w:fldCharType="end"/>
            </w:r>
          </w:ins>
        </w:p>
        <w:p w14:paraId="75513CFB" w14:textId="3EB4EE62" w:rsidR="00985B1D" w:rsidRDefault="00985B1D">
          <w:pPr>
            <w:pStyle w:val="TOC2"/>
            <w:tabs>
              <w:tab w:val="left" w:pos="880"/>
              <w:tab w:val="right" w:leader="dot" w:pos="8494"/>
            </w:tabs>
            <w:rPr>
              <w:ins w:id="229" w:author="Ilham Nur Pratama" w:date="2023-05-21T22:42:00Z"/>
              <w:rFonts w:asciiTheme="minorHAnsi" w:hAnsiTheme="minorHAnsi" w:cstheme="minorBidi"/>
              <w:noProof/>
              <w:kern w:val="2"/>
              <w:sz w:val="22"/>
              <w:lang w:val="en-ID" w:eastAsia="en-ID"/>
              <w14:ligatures w14:val="standardContextual"/>
            </w:rPr>
          </w:pPr>
          <w:ins w:id="23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16"</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i/>
                <w:iCs/>
                <w:noProof/>
              </w:rPr>
              <w:t>2.6</w:t>
            </w:r>
            <w:r>
              <w:rPr>
                <w:rFonts w:asciiTheme="minorHAnsi" w:hAnsiTheme="minorHAnsi" w:cstheme="minorBidi"/>
                <w:noProof/>
                <w:kern w:val="2"/>
                <w:sz w:val="22"/>
                <w:lang w:val="en-ID" w:eastAsia="en-ID"/>
                <w14:ligatures w14:val="standardContextual"/>
              </w:rPr>
              <w:tab/>
            </w:r>
            <w:r w:rsidRPr="00330922">
              <w:rPr>
                <w:rStyle w:val="Hyperlink"/>
                <w:noProof/>
              </w:rPr>
              <w:t xml:space="preserve">PIECES </w:t>
            </w:r>
            <w:r w:rsidRPr="00330922">
              <w:rPr>
                <w:rStyle w:val="Hyperlink"/>
                <w:i/>
                <w:iCs/>
                <w:noProof/>
              </w:rPr>
              <w:t>Framework</w:t>
            </w:r>
            <w:r>
              <w:rPr>
                <w:noProof/>
                <w:webHidden/>
              </w:rPr>
              <w:tab/>
            </w:r>
            <w:r>
              <w:rPr>
                <w:noProof/>
                <w:webHidden/>
              </w:rPr>
              <w:fldChar w:fldCharType="begin"/>
            </w:r>
            <w:r>
              <w:rPr>
                <w:noProof/>
                <w:webHidden/>
              </w:rPr>
              <w:instrText xml:space="preserve"> PAGEREF _Toc135601416 \h </w:instrText>
            </w:r>
          </w:ins>
          <w:r>
            <w:rPr>
              <w:noProof/>
              <w:webHidden/>
            </w:rPr>
          </w:r>
          <w:r>
            <w:rPr>
              <w:noProof/>
              <w:webHidden/>
            </w:rPr>
            <w:fldChar w:fldCharType="separate"/>
          </w:r>
          <w:ins w:id="231" w:author="Ilham Nur Pratama" w:date="2023-05-24T22:54:00Z">
            <w:r w:rsidR="000D26C4">
              <w:rPr>
                <w:noProof/>
                <w:webHidden/>
              </w:rPr>
              <w:t>31</w:t>
            </w:r>
          </w:ins>
          <w:ins w:id="232" w:author="Ilham Nur Pratama" w:date="2023-05-21T22:42:00Z">
            <w:r>
              <w:rPr>
                <w:noProof/>
                <w:webHidden/>
              </w:rPr>
              <w:fldChar w:fldCharType="end"/>
            </w:r>
            <w:r w:rsidRPr="00330922">
              <w:rPr>
                <w:rStyle w:val="Hyperlink"/>
                <w:noProof/>
              </w:rPr>
              <w:fldChar w:fldCharType="end"/>
            </w:r>
          </w:ins>
        </w:p>
        <w:p w14:paraId="489D4D5D" w14:textId="6BE3279A" w:rsidR="00985B1D" w:rsidRDefault="00985B1D">
          <w:pPr>
            <w:pStyle w:val="TOC2"/>
            <w:tabs>
              <w:tab w:val="left" w:pos="880"/>
              <w:tab w:val="right" w:leader="dot" w:pos="8494"/>
            </w:tabs>
            <w:rPr>
              <w:ins w:id="233" w:author="Ilham Nur Pratama" w:date="2023-05-21T22:42:00Z"/>
              <w:rFonts w:asciiTheme="minorHAnsi" w:hAnsiTheme="minorHAnsi" w:cstheme="minorBidi"/>
              <w:noProof/>
              <w:kern w:val="2"/>
              <w:sz w:val="22"/>
              <w:lang w:val="en-ID" w:eastAsia="en-ID"/>
              <w14:ligatures w14:val="standardContextual"/>
            </w:rPr>
          </w:pPr>
          <w:ins w:id="23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17"</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7</w:t>
            </w:r>
            <w:r>
              <w:rPr>
                <w:rFonts w:asciiTheme="minorHAnsi" w:hAnsiTheme="minorHAnsi" w:cstheme="minorBidi"/>
                <w:noProof/>
                <w:kern w:val="2"/>
                <w:sz w:val="22"/>
                <w:lang w:val="en-ID" w:eastAsia="en-ID"/>
                <w14:ligatures w14:val="standardContextual"/>
              </w:rPr>
              <w:tab/>
            </w:r>
            <w:r w:rsidRPr="00330922">
              <w:rPr>
                <w:rStyle w:val="Hyperlink"/>
                <w:i/>
                <w:iCs/>
                <w:noProof/>
              </w:rPr>
              <w:t>Enterprise Architecture</w:t>
            </w:r>
            <w:r>
              <w:rPr>
                <w:noProof/>
                <w:webHidden/>
              </w:rPr>
              <w:tab/>
            </w:r>
            <w:r>
              <w:rPr>
                <w:noProof/>
                <w:webHidden/>
              </w:rPr>
              <w:fldChar w:fldCharType="begin"/>
            </w:r>
            <w:r>
              <w:rPr>
                <w:noProof/>
                <w:webHidden/>
              </w:rPr>
              <w:instrText xml:space="preserve"> PAGEREF _Toc135601417 \h </w:instrText>
            </w:r>
          </w:ins>
          <w:r>
            <w:rPr>
              <w:noProof/>
              <w:webHidden/>
            </w:rPr>
          </w:r>
          <w:r>
            <w:rPr>
              <w:noProof/>
              <w:webHidden/>
            </w:rPr>
            <w:fldChar w:fldCharType="separate"/>
          </w:r>
          <w:ins w:id="235" w:author="Ilham Nur Pratama" w:date="2023-05-24T22:54:00Z">
            <w:r w:rsidR="000D26C4">
              <w:rPr>
                <w:noProof/>
                <w:webHidden/>
              </w:rPr>
              <w:t>32</w:t>
            </w:r>
          </w:ins>
          <w:ins w:id="236" w:author="Ilham Nur Pratama" w:date="2023-05-21T22:42:00Z">
            <w:r>
              <w:rPr>
                <w:noProof/>
                <w:webHidden/>
              </w:rPr>
              <w:fldChar w:fldCharType="end"/>
            </w:r>
            <w:r w:rsidRPr="00330922">
              <w:rPr>
                <w:rStyle w:val="Hyperlink"/>
                <w:noProof/>
              </w:rPr>
              <w:fldChar w:fldCharType="end"/>
            </w:r>
          </w:ins>
        </w:p>
        <w:p w14:paraId="55ADBD14" w14:textId="4FC11ACC" w:rsidR="00985B1D" w:rsidRDefault="00985B1D">
          <w:pPr>
            <w:pStyle w:val="TOC3"/>
            <w:rPr>
              <w:ins w:id="237" w:author="Ilham Nur Pratama" w:date="2023-05-21T22:42:00Z"/>
              <w:rFonts w:asciiTheme="minorHAnsi" w:hAnsiTheme="minorHAnsi" w:cstheme="minorBidi"/>
              <w:noProof/>
              <w:kern w:val="2"/>
              <w:sz w:val="22"/>
              <w:lang w:val="en-ID" w:eastAsia="en-ID"/>
              <w14:ligatures w14:val="standardContextual"/>
            </w:rPr>
          </w:pPr>
          <w:ins w:id="238"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18"</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i/>
                <w:iCs/>
                <w:noProof/>
              </w:rPr>
              <w:t>2.7.1</w:t>
            </w:r>
            <w:r>
              <w:rPr>
                <w:rFonts w:asciiTheme="minorHAnsi" w:hAnsiTheme="minorHAnsi" w:cstheme="minorBidi"/>
                <w:noProof/>
                <w:kern w:val="2"/>
                <w:sz w:val="22"/>
                <w:lang w:val="en-ID" w:eastAsia="en-ID"/>
                <w14:ligatures w14:val="standardContextual"/>
              </w:rPr>
              <w:tab/>
            </w:r>
            <w:r w:rsidRPr="00330922">
              <w:rPr>
                <w:rStyle w:val="Hyperlink"/>
                <w:i/>
                <w:iCs/>
                <w:noProof/>
              </w:rPr>
              <w:t>Zachman Framework</w:t>
            </w:r>
            <w:r>
              <w:rPr>
                <w:noProof/>
                <w:webHidden/>
              </w:rPr>
              <w:tab/>
            </w:r>
            <w:r>
              <w:rPr>
                <w:noProof/>
                <w:webHidden/>
              </w:rPr>
              <w:fldChar w:fldCharType="begin"/>
            </w:r>
            <w:r>
              <w:rPr>
                <w:noProof/>
                <w:webHidden/>
              </w:rPr>
              <w:instrText xml:space="preserve"> PAGEREF _Toc135601418 \h </w:instrText>
            </w:r>
          </w:ins>
          <w:r>
            <w:rPr>
              <w:noProof/>
              <w:webHidden/>
            </w:rPr>
          </w:r>
          <w:r>
            <w:rPr>
              <w:noProof/>
              <w:webHidden/>
            </w:rPr>
            <w:fldChar w:fldCharType="separate"/>
          </w:r>
          <w:ins w:id="239" w:author="Ilham Nur Pratama" w:date="2023-05-24T22:54:00Z">
            <w:r w:rsidR="000D26C4">
              <w:rPr>
                <w:noProof/>
                <w:webHidden/>
              </w:rPr>
              <w:t>33</w:t>
            </w:r>
          </w:ins>
          <w:ins w:id="240" w:author="Ilham Nur Pratama" w:date="2023-05-21T22:42:00Z">
            <w:r>
              <w:rPr>
                <w:noProof/>
                <w:webHidden/>
              </w:rPr>
              <w:fldChar w:fldCharType="end"/>
            </w:r>
            <w:r w:rsidRPr="00330922">
              <w:rPr>
                <w:rStyle w:val="Hyperlink"/>
                <w:noProof/>
              </w:rPr>
              <w:fldChar w:fldCharType="end"/>
            </w:r>
          </w:ins>
        </w:p>
        <w:p w14:paraId="053B8F5F" w14:textId="03ECFF52" w:rsidR="00985B1D" w:rsidRDefault="00985B1D">
          <w:pPr>
            <w:pStyle w:val="TOC3"/>
            <w:rPr>
              <w:ins w:id="241" w:author="Ilham Nur Pratama" w:date="2023-05-21T22:42:00Z"/>
              <w:rFonts w:asciiTheme="minorHAnsi" w:hAnsiTheme="minorHAnsi" w:cstheme="minorBidi"/>
              <w:noProof/>
              <w:kern w:val="2"/>
              <w:sz w:val="22"/>
              <w:lang w:val="en-ID" w:eastAsia="en-ID"/>
              <w14:ligatures w14:val="standardContextual"/>
            </w:rPr>
          </w:pPr>
          <w:ins w:id="242"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19"</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i/>
                <w:iCs/>
                <w:noProof/>
              </w:rPr>
              <w:t>2.7.2</w:t>
            </w:r>
            <w:r>
              <w:rPr>
                <w:rFonts w:asciiTheme="minorHAnsi" w:hAnsiTheme="minorHAnsi" w:cstheme="minorBidi"/>
                <w:noProof/>
                <w:kern w:val="2"/>
                <w:sz w:val="22"/>
                <w:lang w:val="en-ID" w:eastAsia="en-ID"/>
                <w14:ligatures w14:val="standardContextual"/>
              </w:rPr>
              <w:tab/>
            </w:r>
            <w:r w:rsidRPr="00330922">
              <w:rPr>
                <w:rStyle w:val="Hyperlink"/>
                <w:i/>
                <w:iCs/>
                <w:noProof/>
              </w:rPr>
              <w:t>Gartner Framework</w:t>
            </w:r>
            <w:r>
              <w:rPr>
                <w:noProof/>
                <w:webHidden/>
              </w:rPr>
              <w:tab/>
            </w:r>
            <w:r>
              <w:rPr>
                <w:noProof/>
                <w:webHidden/>
              </w:rPr>
              <w:fldChar w:fldCharType="begin"/>
            </w:r>
            <w:r>
              <w:rPr>
                <w:noProof/>
                <w:webHidden/>
              </w:rPr>
              <w:instrText xml:space="preserve"> PAGEREF _Toc135601419 \h </w:instrText>
            </w:r>
          </w:ins>
          <w:r>
            <w:rPr>
              <w:noProof/>
              <w:webHidden/>
            </w:rPr>
          </w:r>
          <w:r>
            <w:rPr>
              <w:noProof/>
              <w:webHidden/>
            </w:rPr>
            <w:fldChar w:fldCharType="separate"/>
          </w:r>
          <w:ins w:id="243" w:author="Ilham Nur Pratama" w:date="2023-05-24T22:54:00Z">
            <w:r w:rsidR="000D26C4">
              <w:rPr>
                <w:noProof/>
                <w:webHidden/>
              </w:rPr>
              <w:t>33</w:t>
            </w:r>
          </w:ins>
          <w:ins w:id="244" w:author="Ilham Nur Pratama" w:date="2023-05-21T22:42:00Z">
            <w:r>
              <w:rPr>
                <w:noProof/>
                <w:webHidden/>
              </w:rPr>
              <w:fldChar w:fldCharType="end"/>
            </w:r>
            <w:r w:rsidRPr="00330922">
              <w:rPr>
                <w:rStyle w:val="Hyperlink"/>
                <w:noProof/>
              </w:rPr>
              <w:fldChar w:fldCharType="end"/>
            </w:r>
          </w:ins>
        </w:p>
        <w:p w14:paraId="58F7E097" w14:textId="75809459" w:rsidR="00985B1D" w:rsidRDefault="00985B1D">
          <w:pPr>
            <w:pStyle w:val="TOC3"/>
            <w:rPr>
              <w:ins w:id="245" w:author="Ilham Nur Pratama" w:date="2023-05-21T22:42:00Z"/>
              <w:rFonts w:asciiTheme="minorHAnsi" w:hAnsiTheme="minorHAnsi" w:cstheme="minorBidi"/>
              <w:noProof/>
              <w:kern w:val="2"/>
              <w:sz w:val="22"/>
              <w:lang w:val="en-ID" w:eastAsia="en-ID"/>
              <w14:ligatures w14:val="standardContextual"/>
            </w:rPr>
          </w:pPr>
          <w:ins w:id="24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20"</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i/>
                <w:iCs/>
                <w:noProof/>
              </w:rPr>
              <w:t>2.7.3</w:t>
            </w:r>
            <w:r>
              <w:rPr>
                <w:rFonts w:asciiTheme="minorHAnsi" w:hAnsiTheme="minorHAnsi" w:cstheme="minorBidi"/>
                <w:noProof/>
                <w:kern w:val="2"/>
                <w:sz w:val="22"/>
                <w:lang w:val="en-ID" w:eastAsia="en-ID"/>
                <w14:ligatures w14:val="standardContextual"/>
              </w:rPr>
              <w:tab/>
            </w:r>
            <w:r w:rsidRPr="00330922">
              <w:rPr>
                <w:rStyle w:val="Hyperlink"/>
                <w:i/>
                <w:iCs/>
                <w:noProof/>
              </w:rPr>
              <w:t>Federal Enterprise Architecture Framework</w:t>
            </w:r>
            <w:r>
              <w:rPr>
                <w:noProof/>
                <w:webHidden/>
              </w:rPr>
              <w:tab/>
            </w:r>
            <w:r>
              <w:rPr>
                <w:noProof/>
                <w:webHidden/>
              </w:rPr>
              <w:fldChar w:fldCharType="begin"/>
            </w:r>
            <w:r>
              <w:rPr>
                <w:noProof/>
                <w:webHidden/>
              </w:rPr>
              <w:instrText xml:space="preserve"> PAGEREF _Toc135601420 \h </w:instrText>
            </w:r>
          </w:ins>
          <w:r>
            <w:rPr>
              <w:noProof/>
              <w:webHidden/>
            </w:rPr>
          </w:r>
          <w:r>
            <w:rPr>
              <w:noProof/>
              <w:webHidden/>
            </w:rPr>
            <w:fldChar w:fldCharType="separate"/>
          </w:r>
          <w:ins w:id="247" w:author="Ilham Nur Pratama" w:date="2023-05-24T22:54:00Z">
            <w:r w:rsidR="000D26C4">
              <w:rPr>
                <w:noProof/>
                <w:webHidden/>
              </w:rPr>
              <w:t>34</w:t>
            </w:r>
          </w:ins>
          <w:ins w:id="248" w:author="Ilham Nur Pratama" w:date="2023-05-21T22:42:00Z">
            <w:r>
              <w:rPr>
                <w:noProof/>
                <w:webHidden/>
              </w:rPr>
              <w:fldChar w:fldCharType="end"/>
            </w:r>
            <w:r w:rsidRPr="00330922">
              <w:rPr>
                <w:rStyle w:val="Hyperlink"/>
                <w:noProof/>
              </w:rPr>
              <w:fldChar w:fldCharType="end"/>
            </w:r>
          </w:ins>
        </w:p>
        <w:p w14:paraId="386FD9B9" w14:textId="7738F0E4" w:rsidR="00985B1D" w:rsidRDefault="00985B1D">
          <w:pPr>
            <w:pStyle w:val="TOC3"/>
            <w:rPr>
              <w:ins w:id="249" w:author="Ilham Nur Pratama" w:date="2023-05-21T22:42:00Z"/>
              <w:rFonts w:asciiTheme="minorHAnsi" w:hAnsiTheme="minorHAnsi" w:cstheme="minorBidi"/>
              <w:noProof/>
              <w:kern w:val="2"/>
              <w:sz w:val="22"/>
              <w:lang w:val="en-ID" w:eastAsia="en-ID"/>
              <w14:ligatures w14:val="standardContextual"/>
            </w:rPr>
          </w:pPr>
          <w:ins w:id="25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21"</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i/>
                <w:iCs/>
                <w:noProof/>
              </w:rPr>
              <w:t>2.7.4</w:t>
            </w:r>
            <w:r>
              <w:rPr>
                <w:rFonts w:asciiTheme="minorHAnsi" w:hAnsiTheme="minorHAnsi" w:cstheme="minorBidi"/>
                <w:noProof/>
                <w:kern w:val="2"/>
                <w:sz w:val="22"/>
                <w:lang w:val="en-ID" w:eastAsia="en-ID"/>
                <w14:ligatures w14:val="standardContextual"/>
              </w:rPr>
              <w:tab/>
            </w:r>
            <w:r w:rsidRPr="00330922">
              <w:rPr>
                <w:rStyle w:val="Hyperlink"/>
                <w:i/>
                <w:iCs/>
                <w:noProof/>
              </w:rPr>
              <w:t>The Open Group Architecture Framework</w:t>
            </w:r>
            <w:r>
              <w:rPr>
                <w:noProof/>
                <w:webHidden/>
              </w:rPr>
              <w:tab/>
            </w:r>
            <w:r>
              <w:rPr>
                <w:noProof/>
                <w:webHidden/>
              </w:rPr>
              <w:fldChar w:fldCharType="begin"/>
            </w:r>
            <w:r>
              <w:rPr>
                <w:noProof/>
                <w:webHidden/>
              </w:rPr>
              <w:instrText xml:space="preserve"> PAGEREF _Toc135601421 \h </w:instrText>
            </w:r>
          </w:ins>
          <w:r>
            <w:rPr>
              <w:noProof/>
              <w:webHidden/>
            </w:rPr>
          </w:r>
          <w:r>
            <w:rPr>
              <w:noProof/>
              <w:webHidden/>
            </w:rPr>
            <w:fldChar w:fldCharType="separate"/>
          </w:r>
          <w:ins w:id="251" w:author="Ilham Nur Pratama" w:date="2023-05-24T22:54:00Z">
            <w:r w:rsidR="000D26C4">
              <w:rPr>
                <w:noProof/>
                <w:webHidden/>
              </w:rPr>
              <w:t>34</w:t>
            </w:r>
          </w:ins>
          <w:ins w:id="252" w:author="Ilham Nur Pratama" w:date="2023-05-21T22:42:00Z">
            <w:r>
              <w:rPr>
                <w:noProof/>
                <w:webHidden/>
              </w:rPr>
              <w:fldChar w:fldCharType="end"/>
            </w:r>
            <w:r w:rsidRPr="00330922">
              <w:rPr>
                <w:rStyle w:val="Hyperlink"/>
                <w:noProof/>
              </w:rPr>
              <w:fldChar w:fldCharType="end"/>
            </w:r>
          </w:ins>
        </w:p>
        <w:p w14:paraId="36005205" w14:textId="2F0FC3E5" w:rsidR="00985B1D" w:rsidRDefault="00985B1D">
          <w:pPr>
            <w:pStyle w:val="TOC2"/>
            <w:tabs>
              <w:tab w:val="left" w:pos="880"/>
              <w:tab w:val="right" w:leader="dot" w:pos="8494"/>
            </w:tabs>
            <w:rPr>
              <w:ins w:id="253" w:author="Ilham Nur Pratama" w:date="2023-05-21T22:42:00Z"/>
              <w:rFonts w:asciiTheme="minorHAnsi" w:hAnsiTheme="minorHAnsi" w:cstheme="minorBidi"/>
              <w:noProof/>
              <w:kern w:val="2"/>
              <w:sz w:val="22"/>
              <w:lang w:val="en-ID" w:eastAsia="en-ID"/>
              <w14:ligatures w14:val="standardContextual"/>
            </w:rPr>
          </w:pPr>
          <w:ins w:id="25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22"</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i/>
                <w:iCs/>
                <w:noProof/>
              </w:rPr>
              <w:t>2.8</w:t>
            </w:r>
            <w:r>
              <w:rPr>
                <w:rFonts w:asciiTheme="minorHAnsi" w:hAnsiTheme="minorHAnsi" w:cstheme="minorBidi"/>
                <w:noProof/>
                <w:kern w:val="2"/>
                <w:sz w:val="22"/>
                <w:lang w:val="en-ID" w:eastAsia="en-ID"/>
                <w14:ligatures w14:val="standardContextual"/>
              </w:rPr>
              <w:tab/>
            </w:r>
            <w:r w:rsidRPr="00330922">
              <w:rPr>
                <w:rStyle w:val="Hyperlink"/>
                <w:i/>
                <w:iCs/>
                <w:noProof/>
              </w:rPr>
              <w:t>Business Process</w:t>
            </w:r>
            <w:r>
              <w:rPr>
                <w:noProof/>
                <w:webHidden/>
              </w:rPr>
              <w:tab/>
            </w:r>
            <w:r>
              <w:rPr>
                <w:noProof/>
                <w:webHidden/>
              </w:rPr>
              <w:fldChar w:fldCharType="begin"/>
            </w:r>
            <w:r>
              <w:rPr>
                <w:noProof/>
                <w:webHidden/>
              </w:rPr>
              <w:instrText xml:space="preserve"> PAGEREF _Toc135601422 \h </w:instrText>
            </w:r>
          </w:ins>
          <w:r>
            <w:rPr>
              <w:noProof/>
              <w:webHidden/>
            </w:rPr>
          </w:r>
          <w:r>
            <w:rPr>
              <w:noProof/>
              <w:webHidden/>
            </w:rPr>
            <w:fldChar w:fldCharType="separate"/>
          </w:r>
          <w:ins w:id="255" w:author="Ilham Nur Pratama" w:date="2023-05-24T22:54:00Z">
            <w:r w:rsidR="000D26C4">
              <w:rPr>
                <w:noProof/>
                <w:webHidden/>
              </w:rPr>
              <w:t>36</w:t>
            </w:r>
          </w:ins>
          <w:ins w:id="256" w:author="Ilham Nur Pratama" w:date="2023-05-21T22:42:00Z">
            <w:r>
              <w:rPr>
                <w:noProof/>
                <w:webHidden/>
              </w:rPr>
              <w:fldChar w:fldCharType="end"/>
            </w:r>
            <w:r w:rsidRPr="00330922">
              <w:rPr>
                <w:rStyle w:val="Hyperlink"/>
                <w:noProof/>
              </w:rPr>
              <w:fldChar w:fldCharType="end"/>
            </w:r>
          </w:ins>
        </w:p>
        <w:p w14:paraId="45574C0E" w14:textId="0DA4ED32" w:rsidR="00985B1D" w:rsidRDefault="00985B1D">
          <w:pPr>
            <w:pStyle w:val="TOC3"/>
            <w:rPr>
              <w:ins w:id="257" w:author="Ilham Nur Pratama" w:date="2023-05-21T22:42:00Z"/>
              <w:rFonts w:asciiTheme="minorHAnsi" w:hAnsiTheme="minorHAnsi" w:cstheme="minorBidi"/>
              <w:noProof/>
              <w:kern w:val="2"/>
              <w:sz w:val="22"/>
              <w:lang w:val="en-ID" w:eastAsia="en-ID"/>
              <w14:ligatures w14:val="standardContextual"/>
            </w:rPr>
          </w:pPr>
          <w:ins w:id="258"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23"</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i/>
                <w:iCs/>
                <w:noProof/>
              </w:rPr>
              <w:t>2.8.1</w:t>
            </w:r>
            <w:r>
              <w:rPr>
                <w:rFonts w:asciiTheme="minorHAnsi" w:hAnsiTheme="minorHAnsi" w:cstheme="minorBidi"/>
                <w:noProof/>
                <w:kern w:val="2"/>
                <w:sz w:val="22"/>
                <w:lang w:val="en-ID" w:eastAsia="en-ID"/>
                <w14:ligatures w14:val="standardContextual"/>
              </w:rPr>
              <w:tab/>
            </w:r>
            <w:r w:rsidRPr="00330922">
              <w:rPr>
                <w:rStyle w:val="Hyperlink"/>
                <w:i/>
                <w:iCs/>
                <w:noProof/>
              </w:rPr>
              <w:t>Business Process Modelling Notation</w:t>
            </w:r>
            <w:r>
              <w:rPr>
                <w:noProof/>
                <w:webHidden/>
              </w:rPr>
              <w:tab/>
            </w:r>
            <w:r>
              <w:rPr>
                <w:noProof/>
                <w:webHidden/>
              </w:rPr>
              <w:fldChar w:fldCharType="begin"/>
            </w:r>
            <w:r>
              <w:rPr>
                <w:noProof/>
                <w:webHidden/>
              </w:rPr>
              <w:instrText xml:space="preserve"> PAGEREF _Toc135601423 \h </w:instrText>
            </w:r>
          </w:ins>
          <w:r>
            <w:rPr>
              <w:noProof/>
              <w:webHidden/>
            </w:rPr>
          </w:r>
          <w:r>
            <w:rPr>
              <w:noProof/>
              <w:webHidden/>
            </w:rPr>
            <w:fldChar w:fldCharType="separate"/>
          </w:r>
          <w:ins w:id="259" w:author="Ilham Nur Pratama" w:date="2023-05-24T22:54:00Z">
            <w:r w:rsidR="000D26C4">
              <w:rPr>
                <w:noProof/>
                <w:webHidden/>
              </w:rPr>
              <w:t>37</w:t>
            </w:r>
          </w:ins>
          <w:ins w:id="260" w:author="Ilham Nur Pratama" w:date="2023-05-21T22:42:00Z">
            <w:r>
              <w:rPr>
                <w:noProof/>
                <w:webHidden/>
              </w:rPr>
              <w:fldChar w:fldCharType="end"/>
            </w:r>
            <w:r w:rsidRPr="00330922">
              <w:rPr>
                <w:rStyle w:val="Hyperlink"/>
                <w:noProof/>
              </w:rPr>
              <w:fldChar w:fldCharType="end"/>
            </w:r>
          </w:ins>
        </w:p>
        <w:p w14:paraId="410D7E71" w14:textId="3DF31ED8" w:rsidR="00985B1D" w:rsidRDefault="00985B1D">
          <w:pPr>
            <w:pStyle w:val="TOC3"/>
            <w:rPr>
              <w:ins w:id="261" w:author="Ilham Nur Pratama" w:date="2023-05-21T22:42:00Z"/>
              <w:rFonts w:asciiTheme="minorHAnsi" w:hAnsiTheme="minorHAnsi" w:cstheme="minorBidi"/>
              <w:noProof/>
              <w:kern w:val="2"/>
              <w:sz w:val="22"/>
              <w:lang w:val="en-ID" w:eastAsia="en-ID"/>
              <w14:ligatures w14:val="standardContextual"/>
            </w:rPr>
          </w:pPr>
          <w:ins w:id="262"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24"</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i/>
                <w:iCs/>
                <w:noProof/>
              </w:rPr>
              <w:t>2.8.2</w:t>
            </w:r>
            <w:r>
              <w:rPr>
                <w:rFonts w:asciiTheme="minorHAnsi" w:hAnsiTheme="minorHAnsi" w:cstheme="minorBidi"/>
                <w:noProof/>
                <w:kern w:val="2"/>
                <w:sz w:val="22"/>
                <w:lang w:val="en-ID" w:eastAsia="en-ID"/>
                <w14:ligatures w14:val="standardContextual"/>
              </w:rPr>
              <w:tab/>
            </w:r>
            <w:r w:rsidRPr="00330922">
              <w:rPr>
                <w:rStyle w:val="Hyperlink"/>
                <w:i/>
                <w:iCs/>
                <w:noProof/>
              </w:rPr>
              <w:t>Business Process Management Best Practice</w:t>
            </w:r>
            <w:r>
              <w:rPr>
                <w:noProof/>
                <w:webHidden/>
              </w:rPr>
              <w:tab/>
            </w:r>
            <w:r>
              <w:rPr>
                <w:noProof/>
                <w:webHidden/>
              </w:rPr>
              <w:fldChar w:fldCharType="begin"/>
            </w:r>
            <w:r>
              <w:rPr>
                <w:noProof/>
                <w:webHidden/>
              </w:rPr>
              <w:instrText xml:space="preserve"> PAGEREF _Toc135601424 \h </w:instrText>
            </w:r>
          </w:ins>
          <w:r>
            <w:rPr>
              <w:noProof/>
              <w:webHidden/>
            </w:rPr>
          </w:r>
          <w:r>
            <w:rPr>
              <w:noProof/>
              <w:webHidden/>
            </w:rPr>
            <w:fldChar w:fldCharType="separate"/>
          </w:r>
          <w:ins w:id="263" w:author="Ilham Nur Pratama" w:date="2023-05-24T22:54:00Z">
            <w:r w:rsidR="000D26C4">
              <w:rPr>
                <w:noProof/>
                <w:webHidden/>
              </w:rPr>
              <w:t>38</w:t>
            </w:r>
          </w:ins>
          <w:ins w:id="264" w:author="Ilham Nur Pratama" w:date="2023-05-21T22:42:00Z">
            <w:r>
              <w:rPr>
                <w:noProof/>
                <w:webHidden/>
              </w:rPr>
              <w:fldChar w:fldCharType="end"/>
            </w:r>
            <w:r w:rsidRPr="00330922">
              <w:rPr>
                <w:rStyle w:val="Hyperlink"/>
                <w:noProof/>
              </w:rPr>
              <w:fldChar w:fldCharType="end"/>
            </w:r>
          </w:ins>
        </w:p>
        <w:p w14:paraId="3DB88839" w14:textId="33E72DFC" w:rsidR="00985B1D" w:rsidRDefault="00985B1D">
          <w:pPr>
            <w:pStyle w:val="TOC2"/>
            <w:tabs>
              <w:tab w:val="left" w:pos="880"/>
              <w:tab w:val="right" w:leader="dot" w:pos="8494"/>
            </w:tabs>
            <w:rPr>
              <w:ins w:id="265" w:author="Ilham Nur Pratama" w:date="2023-05-21T22:42:00Z"/>
              <w:rFonts w:asciiTheme="minorHAnsi" w:hAnsiTheme="minorHAnsi" w:cstheme="minorBidi"/>
              <w:noProof/>
              <w:kern w:val="2"/>
              <w:sz w:val="22"/>
              <w:lang w:val="en-ID" w:eastAsia="en-ID"/>
              <w14:ligatures w14:val="standardContextual"/>
            </w:rPr>
          </w:pPr>
          <w:ins w:id="26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25"</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9</w:t>
            </w:r>
            <w:r>
              <w:rPr>
                <w:rFonts w:asciiTheme="minorHAnsi" w:hAnsiTheme="minorHAnsi" w:cstheme="minorBidi"/>
                <w:noProof/>
                <w:kern w:val="2"/>
                <w:sz w:val="22"/>
                <w:lang w:val="en-ID" w:eastAsia="en-ID"/>
                <w14:ligatures w14:val="standardContextual"/>
              </w:rPr>
              <w:tab/>
            </w:r>
            <w:r w:rsidRPr="00330922">
              <w:rPr>
                <w:rStyle w:val="Hyperlink"/>
                <w:noProof/>
              </w:rPr>
              <w:t>Teori Pengambilan Keputusan</w:t>
            </w:r>
            <w:r>
              <w:rPr>
                <w:noProof/>
                <w:webHidden/>
              </w:rPr>
              <w:tab/>
            </w:r>
            <w:r>
              <w:rPr>
                <w:noProof/>
                <w:webHidden/>
              </w:rPr>
              <w:fldChar w:fldCharType="begin"/>
            </w:r>
            <w:r>
              <w:rPr>
                <w:noProof/>
                <w:webHidden/>
              </w:rPr>
              <w:instrText xml:space="preserve"> PAGEREF _Toc135601425 \h </w:instrText>
            </w:r>
          </w:ins>
          <w:r>
            <w:rPr>
              <w:noProof/>
              <w:webHidden/>
            </w:rPr>
          </w:r>
          <w:r>
            <w:rPr>
              <w:noProof/>
              <w:webHidden/>
            </w:rPr>
            <w:fldChar w:fldCharType="separate"/>
          </w:r>
          <w:ins w:id="267" w:author="Ilham Nur Pratama" w:date="2023-05-24T22:54:00Z">
            <w:r w:rsidR="000D26C4">
              <w:rPr>
                <w:noProof/>
                <w:webHidden/>
              </w:rPr>
              <w:t>38</w:t>
            </w:r>
          </w:ins>
          <w:ins w:id="268" w:author="Ilham Nur Pratama" w:date="2023-05-21T22:42:00Z">
            <w:r>
              <w:rPr>
                <w:noProof/>
                <w:webHidden/>
              </w:rPr>
              <w:fldChar w:fldCharType="end"/>
            </w:r>
            <w:r w:rsidRPr="00330922">
              <w:rPr>
                <w:rStyle w:val="Hyperlink"/>
                <w:noProof/>
              </w:rPr>
              <w:fldChar w:fldCharType="end"/>
            </w:r>
          </w:ins>
        </w:p>
        <w:p w14:paraId="6B4EBE02" w14:textId="7D9C7BBF" w:rsidR="00985B1D" w:rsidRDefault="00985B1D">
          <w:pPr>
            <w:pStyle w:val="TOC3"/>
            <w:rPr>
              <w:ins w:id="269" w:author="Ilham Nur Pratama" w:date="2023-05-21T22:42:00Z"/>
              <w:rFonts w:asciiTheme="minorHAnsi" w:hAnsiTheme="minorHAnsi" w:cstheme="minorBidi"/>
              <w:noProof/>
              <w:kern w:val="2"/>
              <w:sz w:val="22"/>
              <w:lang w:val="en-ID" w:eastAsia="en-ID"/>
              <w14:ligatures w14:val="standardContextual"/>
            </w:rPr>
          </w:pPr>
          <w:ins w:id="27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26"</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9.1</w:t>
            </w:r>
            <w:r>
              <w:rPr>
                <w:rFonts w:asciiTheme="minorHAnsi" w:hAnsiTheme="minorHAnsi" w:cstheme="minorBidi"/>
                <w:noProof/>
                <w:kern w:val="2"/>
                <w:sz w:val="22"/>
                <w:lang w:val="en-ID" w:eastAsia="en-ID"/>
                <w14:ligatures w14:val="standardContextual"/>
              </w:rPr>
              <w:tab/>
            </w:r>
            <w:r w:rsidRPr="00330922">
              <w:rPr>
                <w:rStyle w:val="Hyperlink"/>
                <w:noProof/>
              </w:rPr>
              <w:t>Multi Criteria Decision Making</w:t>
            </w:r>
            <w:r>
              <w:rPr>
                <w:noProof/>
                <w:webHidden/>
              </w:rPr>
              <w:tab/>
            </w:r>
            <w:r>
              <w:rPr>
                <w:noProof/>
                <w:webHidden/>
              </w:rPr>
              <w:fldChar w:fldCharType="begin"/>
            </w:r>
            <w:r>
              <w:rPr>
                <w:noProof/>
                <w:webHidden/>
              </w:rPr>
              <w:instrText xml:space="preserve"> PAGEREF _Toc135601426 \h </w:instrText>
            </w:r>
          </w:ins>
          <w:r>
            <w:rPr>
              <w:noProof/>
              <w:webHidden/>
            </w:rPr>
          </w:r>
          <w:r>
            <w:rPr>
              <w:noProof/>
              <w:webHidden/>
            </w:rPr>
            <w:fldChar w:fldCharType="separate"/>
          </w:r>
          <w:ins w:id="271" w:author="Ilham Nur Pratama" w:date="2023-05-24T22:54:00Z">
            <w:r w:rsidR="000D26C4">
              <w:rPr>
                <w:noProof/>
                <w:webHidden/>
              </w:rPr>
              <w:t>39</w:t>
            </w:r>
          </w:ins>
          <w:ins w:id="272" w:author="Ilham Nur Pratama" w:date="2023-05-21T22:42:00Z">
            <w:r>
              <w:rPr>
                <w:noProof/>
                <w:webHidden/>
              </w:rPr>
              <w:fldChar w:fldCharType="end"/>
            </w:r>
            <w:r w:rsidRPr="00330922">
              <w:rPr>
                <w:rStyle w:val="Hyperlink"/>
                <w:noProof/>
              </w:rPr>
              <w:fldChar w:fldCharType="end"/>
            </w:r>
          </w:ins>
        </w:p>
        <w:p w14:paraId="46DC419F" w14:textId="1495D103" w:rsidR="00985B1D" w:rsidRDefault="00985B1D">
          <w:pPr>
            <w:pStyle w:val="TOC3"/>
            <w:rPr>
              <w:ins w:id="273" w:author="Ilham Nur Pratama" w:date="2023-05-21T22:42:00Z"/>
              <w:rFonts w:asciiTheme="minorHAnsi" w:hAnsiTheme="minorHAnsi" w:cstheme="minorBidi"/>
              <w:noProof/>
              <w:kern w:val="2"/>
              <w:sz w:val="22"/>
              <w:lang w:val="en-ID" w:eastAsia="en-ID"/>
              <w14:ligatures w14:val="standardContextual"/>
            </w:rPr>
          </w:pPr>
          <w:ins w:id="27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27"</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i/>
                <w:iCs/>
                <w:noProof/>
              </w:rPr>
              <w:t>2.9.2</w:t>
            </w:r>
            <w:r>
              <w:rPr>
                <w:rFonts w:asciiTheme="minorHAnsi" w:hAnsiTheme="minorHAnsi" w:cstheme="minorBidi"/>
                <w:noProof/>
                <w:kern w:val="2"/>
                <w:sz w:val="22"/>
                <w:lang w:val="en-ID" w:eastAsia="en-ID"/>
                <w14:ligatures w14:val="standardContextual"/>
              </w:rPr>
              <w:tab/>
            </w:r>
            <w:r w:rsidRPr="00330922">
              <w:rPr>
                <w:rStyle w:val="Hyperlink"/>
                <w:noProof/>
              </w:rPr>
              <w:t xml:space="preserve">Kecerdasan Buatan dan </w:t>
            </w:r>
            <w:r w:rsidRPr="00330922">
              <w:rPr>
                <w:rStyle w:val="Hyperlink"/>
                <w:i/>
                <w:iCs/>
                <w:noProof/>
              </w:rPr>
              <w:t>Machine Learning</w:t>
            </w:r>
            <w:r>
              <w:rPr>
                <w:noProof/>
                <w:webHidden/>
              </w:rPr>
              <w:tab/>
            </w:r>
            <w:r>
              <w:rPr>
                <w:noProof/>
                <w:webHidden/>
              </w:rPr>
              <w:fldChar w:fldCharType="begin"/>
            </w:r>
            <w:r>
              <w:rPr>
                <w:noProof/>
                <w:webHidden/>
              </w:rPr>
              <w:instrText xml:space="preserve"> PAGEREF _Toc135601427 \h </w:instrText>
            </w:r>
          </w:ins>
          <w:r>
            <w:rPr>
              <w:noProof/>
              <w:webHidden/>
            </w:rPr>
          </w:r>
          <w:r>
            <w:rPr>
              <w:noProof/>
              <w:webHidden/>
            </w:rPr>
            <w:fldChar w:fldCharType="separate"/>
          </w:r>
          <w:ins w:id="275" w:author="Ilham Nur Pratama" w:date="2023-05-24T22:54:00Z">
            <w:r w:rsidR="000D26C4">
              <w:rPr>
                <w:noProof/>
                <w:webHidden/>
              </w:rPr>
              <w:t>45</w:t>
            </w:r>
          </w:ins>
          <w:ins w:id="276" w:author="Ilham Nur Pratama" w:date="2023-05-21T22:42:00Z">
            <w:r>
              <w:rPr>
                <w:noProof/>
                <w:webHidden/>
              </w:rPr>
              <w:fldChar w:fldCharType="end"/>
            </w:r>
            <w:r w:rsidRPr="00330922">
              <w:rPr>
                <w:rStyle w:val="Hyperlink"/>
                <w:noProof/>
              </w:rPr>
              <w:fldChar w:fldCharType="end"/>
            </w:r>
          </w:ins>
        </w:p>
        <w:p w14:paraId="0ACE4403" w14:textId="1A7AC54F" w:rsidR="00985B1D" w:rsidRDefault="00985B1D">
          <w:pPr>
            <w:pStyle w:val="TOC2"/>
            <w:tabs>
              <w:tab w:val="left" w:pos="880"/>
              <w:tab w:val="right" w:leader="dot" w:pos="8494"/>
            </w:tabs>
            <w:rPr>
              <w:ins w:id="277" w:author="Ilham Nur Pratama" w:date="2023-05-21T22:42:00Z"/>
              <w:rFonts w:asciiTheme="minorHAnsi" w:hAnsiTheme="minorHAnsi" w:cstheme="minorBidi"/>
              <w:noProof/>
              <w:kern w:val="2"/>
              <w:sz w:val="22"/>
              <w:lang w:val="en-ID" w:eastAsia="en-ID"/>
              <w14:ligatures w14:val="standardContextual"/>
            </w:rPr>
          </w:pPr>
          <w:ins w:id="278"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28"</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10</w:t>
            </w:r>
            <w:r>
              <w:rPr>
                <w:rFonts w:asciiTheme="minorHAnsi" w:hAnsiTheme="minorHAnsi" w:cstheme="minorBidi"/>
                <w:noProof/>
                <w:kern w:val="2"/>
                <w:sz w:val="22"/>
                <w:lang w:val="en-ID" w:eastAsia="en-ID"/>
                <w14:ligatures w14:val="standardContextual"/>
              </w:rPr>
              <w:tab/>
            </w:r>
            <w:r w:rsidRPr="00330922">
              <w:rPr>
                <w:rStyle w:val="Hyperlink"/>
                <w:noProof/>
              </w:rPr>
              <w:t>Pemilihan Proyek</w:t>
            </w:r>
            <w:r>
              <w:rPr>
                <w:noProof/>
                <w:webHidden/>
              </w:rPr>
              <w:tab/>
            </w:r>
            <w:r>
              <w:rPr>
                <w:noProof/>
                <w:webHidden/>
              </w:rPr>
              <w:fldChar w:fldCharType="begin"/>
            </w:r>
            <w:r>
              <w:rPr>
                <w:noProof/>
                <w:webHidden/>
              </w:rPr>
              <w:instrText xml:space="preserve"> PAGEREF _Toc135601428 \h </w:instrText>
            </w:r>
          </w:ins>
          <w:r>
            <w:rPr>
              <w:noProof/>
              <w:webHidden/>
            </w:rPr>
          </w:r>
          <w:r>
            <w:rPr>
              <w:noProof/>
              <w:webHidden/>
            </w:rPr>
            <w:fldChar w:fldCharType="separate"/>
          </w:r>
          <w:ins w:id="279" w:author="Ilham Nur Pratama" w:date="2023-05-24T22:54:00Z">
            <w:r w:rsidR="000D26C4">
              <w:rPr>
                <w:noProof/>
                <w:webHidden/>
              </w:rPr>
              <w:t>50</w:t>
            </w:r>
          </w:ins>
          <w:ins w:id="280" w:author="Ilham Nur Pratama" w:date="2023-05-21T22:42:00Z">
            <w:r>
              <w:rPr>
                <w:noProof/>
                <w:webHidden/>
              </w:rPr>
              <w:fldChar w:fldCharType="end"/>
            </w:r>
            <w:r w:rsidRPr="00330922">
              <w:rPr>
                <w:rStyle w:val="Hyperlink"/>
                <w:noProof/>
              </w:rPr>
              <w:fldChar w:fldCharType="end"/>
            </w:r>
          </w:ins>
        </w:p>
        <w:p w14:paraId="2613D300" w14:textId="04996D9F" w:rsidR="00985B1D" w:rsidRDefault="00985B1D">
          <w:pPr>
            <w:pStyle w:val="TOC2"/>
            <w:tabs>
              <w:tab w:val="left" w:pos="880"/>
              <w:tab w:val="right" w:leader="dot" w:pos="8494"/>
            </w:tabs>
            <w:rPr>
              <w:ins w:id="281" w:author="Ilham Nur Pratama" w:date="2023-05-21T22:42:00Z"/>
              <w:rFonts w:asciiTheme="minorHAnsi" w:hAnsiTheme="minorHAnsi" w:cstheme="minorBidi"/>
              <w:noProof/>
              <w:kern w:val="2"/>
              <w:sz w:val="22"/>
              <w:lang w:val="en-ID" w:eastAsia="en-ID"/>
              <w14:ligatures w14:val="standardContextual"/>
            </w:rPr>
          </w:pPr>
          <w:ins w:id="282"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29"</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11</w:t>
            </w:r>
            <w:r>
              <w:rPr>
                <w:rFonts w:asciiTheme="minorHAnsi" w:hAnsiTheme="minorHAnsi" w:cstheme="minorBidi"/>
                <w:noProof/>
                <w:kern w:val="2"/>
                <w:sz w:val="22"/>
                <w:lang w:val="en-ID" w:eastAsia="en-ID"/>
                <w14:ligatures w14:val="standardContextual"/>
              </w:rPr>
              <w:tab/>
            </w:r>
            <w:r w:rsidRPr="00330922">
              <w:rPr>
                <w:rStyle w:val="Hyperlink"/>
                <w:noProof/>
              </w:rPr>
              <w:t>Analisis Statistik</w:t>
            </w:r>
            <w:r>
              <w:rPr>
                <w:noProof/>
                <w:webHidden/>
              </w:rPr>
              <w:tab/>
            </w:r>
            <w:r>
              <w:rPr>
                <w:noProof/>
                <w:webHidden/>
              </w:rPr>
              <w:fldChar w:fldCharType="begin"/>
            </w:r>
            <w:r>
              <w:rPr>
                <w:noProof/>
                <w:webHidden/>
              </w:rPr>
              <w:instrText xml:space="preserve"> PAGEREF _Toc135601429 \h </w:instrText>
            </w:r>
          </w:ins>
          <w:r>
            <w:rPr>
              <w:noProof/>
              <w:webHidden/>
            </w:rPr>
          </w:r>
          <w:r>
            <w:rPr>
              <w:noProof/>
              <w:webHidden/>
            </w:rPr>
            <w:fldChar w:fldCharType="separate"/>
          </w:r>
          <w:ins w:id="283" w:author="Ilham Nur Pratama" w:date="2023-05-24T22:54:00Z">
            <w:r w:rsidR="000D26C4">
              <w:rPr>
                <w:noProof/>
                <w:webHidden/>
              </w:rPr>
              <w:t>51</w:t>
            </w:r>
          </w:ins>
          <w:ins w:id="284" w:author="Ilham Nur Pratama" w:date="2023-05-21T22:42:00Z">
            <w:r>
              <w:rPr>
                <w:noProof/>
                <w:webHidden/>
              </w:rPr>
              <w:fldChar w:fldCharType="end"/>
            </w:r>
            <w:r w:rsidRPr="00330922">
              <w:rPr>
                <w:rStyle w:val="Hyperlink"/>
                <w:noProof/>
              </w:rPr>
              <w:fldChar w:fldCharType="end"/>
            </w:r>
          </w:ins>
        </w:p>
        <w:p w14:paraId="61926B68" w14:textId="180F98F0" w:rsidR="00985B1D" w:rsidRDefault="00985B1D">
          <w:pPr>
            <w:pStyle w:val="TOC1"/>
            <w:tabs>
              <w:tab w:val="left" w:pos="1100"/>
            </w:tabs>
            <w:rPr>
              <w:ins w:id="285" w:author="Ilham Nur Pratama" w:date="2023-05-21T22:42:00Z"/>
              <w:rFonts w:asciiTheme="minorHAnsi" w:hAnsiTheme="minorHAnsi" w:cstheme="minorBidi"/>
              <w:b w:val="0"/>
              <w:noProof/>
              <w:kern w:val="2"/>
              <w:sz w:val="22"/>
              <w:lang w:val="en-ID" w:eastAsia="en-ID"/>
              <w14:ligatures w14:val="standardContextual"/>
            </w:rPr>
          </w:pPr>
          <w:ins w:id="28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30"</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BAB 3</w:t>
            </w:r>
            <w:r>
              <w:rPr>
                <w:rFonts w:asciiTheme="minorHAnsi" w:hAnsiTheme="minorHAnsi" w:cstheme="minorBidi"/>
                <w:b w:val="0"/>
                <w:noProof/>
                <w:kern w:val="2"/>
                <w:sz w:val="22"/>
                <w:lang w:val="en-ID" w:eastAsia="en-ID"/>
                <w14:ligatures w14:val="standardContextual"/>
              </w:rPr>
              <w:tab/>
            </w:r>
            <w:r w:rsidRPr="00330922">
              <w:rPr>
                <w:rStyle w:val="Hyperlink"/>
                <w:noProof/>
              </w:rPr>
              <w:t xml:space="preserve"> METODOLOGI DAN PELAKSANAAN RISET</w:t>
            </w:r>
            <w:r>
              <w:rPr>
                <w:noProof/>
                <w:webHidden/>
              </w:rPr>
              <w:tab/>
            </w:r>
            <w:r>
              <w:rPr>
                <w:noProof/>
                <w:webHidden/>
              </w:rPr>
              <w:fldChar w:fldCharType="begin"/>
            </w:r>
            <w:r>
              <w:rPr>
                <w:noProof/>
                <w:webHidden/>
              </w:rPr>
              <w:instrText xml:space="preserve"> PAGEREF _Toc135601430 \h </w:instrText>
            </w:r>
          </w:ins>
          <w:r>
            <w:rPr>
              <w:noProof/>
              <w:webHidden/>
            </w:rPr>
          </w:r>
          <w:r>
            <w:rPr>
              <w:noProof/>
              <w:webHidden/>
            </w:rPr>
            <w:fldChar w:fldCharType="separate"/>
          </w:r>
          <w:ins w:id="287" w:author="Ilham Nur Pratama" w:date="2023-05-24T22:54:00Z">
            <w:r w:rsidR="000D26C4">
              <w:rPr>
                <w:noProof/>
                <w:webHidden/>
              </w:rPr>
              <w:t>53</w:t>
            </w:r>
          </w:ins>
          <w:ins w:id="288" w:author="Ilham Nur Pratama" w:date="2023-05-21T22:42:00Z">
            <w:r>
              <w:rPr>
                <w:noProof/>
                <w:webHidden/>
              </w:rPr>
              <w:fldChar w:fldCharType="end"/>
            </w:r>
            <w:r w:rsidRPr="00330922">
              <w:rPr>
                <w:rStyle w:val="Hyperlink"/>
                <w:noProof/>
              </w:rPr>
              <w:fldChar w:fldCharType="end"/>
            </w:r>
          </w:ins>
        </w:p>
        <w:p w14:paraId="492F6EC4" w14:textId="07C7FFEE" w:rsidR="00985B1D" w:rsidRDefault="00985B1D">
          <w:pPr>
            <w:pStyle w:val="TOC2"/>
            <w:tabs>
              <w:tab w:val="left" w:pos="880"/>
              <w:tab w:val="right" w:leader="dot" w:pos="8494"/>
            </w:tabs>
            <w:rPr>
              <w:ins w:id="289" w:author="Ilham Nur Pratama" w:date="2023-05-21T22:42:00Z"/>
              <w:rFonts w:asciiTheme="minorHAnsi" w:hAnsiTheme="minorHAnsi" w:cstheme="minorBidi"/>
              <w:noProof/>
              <w:kern w:val="2"/>
              <w:sz w:val="22"/>
              <w:lang w:val="en-ID" w:eastAsia="en-ID"/>
              <w14:ligatures w14:val="standardContextual"/>
            </w:rPr>
          </w:pPr>
          <w:ins w:id="29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31"</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1</w:t>
            </w:r>
            <w:r>
              <w:rPr>
                <w:rFonts w:asciiTheme="minorHAnsi" w:hAnsiTheme="minorHAnsi" w:cstheme="minorBidi"/>
                <w:noProof/>
                <w:kern w:val="2"/>
                <w:sz w:val="22"/>
                <w:lang w:val="en-ID" w:eastAsia="en-ID"/>
                <w14:ligatures w14:val="standardContextual"/>
              </w:rPr>
              <w:tab/>
            </w:r>
            <w:r w:rsidRPr="00330922">
              <w:rPr>
                <w:rStyle w:val="Hyperlink"/>
                <w:noProof/>
              </w:rPr>
              <w:t>Profil Perusahaan</w:t>
            </w:r>
            <w:r>
              <w:rPr>
                <w:noProof/>
                <w:webHidden/>
              </w:rPr>
              <w:tab/>
            </w:r>
            <w:r>
              <w:rPr>
                <w:noProof/>
                <w:webHidden/>
              </w:rPr>
              <w:fldChar w:fldCharType="begin"/>
            </w:r>
            <w:r>
              <w:rPr>
                <w:noProof/>
                <w:webHidden/>
              </w:rPr>
              <w:instrText xml:space="preserve"> PAGEREF _Toc135601431 \h </w:instrText>
            </w:r>
          </w:ins>
          <w:r>
            <w:rPr>
              <w:noProof/>
              <w:webHidden/>
            </w:rPr>
          </w:r>
          <w:r>
            <w:rPr>
              <w:noProof/>
              <w:webHidden/>
            </w:rPr>
            <w:fldChar w:fldCharType="separate"/>
          </w:r>
          <w:ins w:id="291" w:author="Ilham Nur Pratama" w:date="2023-05-24T22:54:00Z">
            <w:r w:rsidR="000D26C4">
              <w:rPr>
                <w:noProof/>
                <w:webHidden/>
              </w:rPr>
              <w:t>53</w:t>
            </w:r>
          </w:ins>
          <w:ins w:id="292" w:author="Ilham Nur Pratama" w:date="2023-05-21T22:42:00Z">
            <w:r>
              <w:rPr>
                <w:noProof/>
                <w:webHidden/>
              </w:rPr>
              <w:fldChar w:fldCharType="end"/>
            </w:r>
            <w:r w:rsidRPr="00330922">
              <w:rPr>
                <w:rStyle w:val="Hyperlink"/>
                <w:noProof/>
              </w:rPr>
              <w:fldChar w:fldCharType="end"/>
            </w:r>
          </w:ins>
        </w:p>
        <w:p w14:paraId="3BB923F4" w14:textId="2CE953B9" w:rsidR="00985B1D" w:rsidRDefault="00985B1D">
          <w:pPr>
            <w:pStyle w:val="TOC2"/>
            <w:tabs>
              <w:tab w:val="left" w:pos="880"/>
              <w:tab w:val="right" w:leader="dot" w:pos="8494"/>
            </w:tabs>
            <w:rPr>
              <w:ins w:id="293" w:author="Ilham Nur Pratama" w:date="2023-05-21T22:42:00Z"/>
              <w:rFonts w:asciiTheme="minorHAnsi" w:hAnsiTheme="minorHAnsi" w:cstheme="minorBidi"/>
              <w:noProof/>
              <w:kern w:val="2"/>
              <w:sz w:val="22"/>
              <w:lang w:val="en-ID" w:eastAsia="en-ID"/>
              <w14:ligatures w14:val="standardContextual"/>
            </w:rPr>
          </w:pPr>
          <w:ins w:id="29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32"</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2</w:t>
            </w:r>
            <w:r>
              <w:rPr>
                <w:rFonts w:asciiTheme="minorHAnsi" w:hAnsiTheme="minorHAnsi" w:cstheme="minorBidi"/>
                <w:noProof/>
                <w:kern w:val="2"/>
                <w:sz w:val="22"/>
                <w:lang w:val="en-ID" w:eastAsia="en-ID"/>
                <w14:ligatures w14:val="standardContextual"/>
              </w:rPr>
              <w:tab/>
            </w:r>
            <w:r w:rsidRPr="00330922">
              <w:rPr>
                <w:rStyle w:val="Hyperlink"/>
                <w:noProof/>
              </w:rPr>
              <w:t>Metodologi Riset</w:t>
            </w:r>
            <w:r>
              <w:rPr>
                <w:noProof/>
                <w:webHidden/>
              </w:rPr>
              <w:tab/>
            </w:r>
            <w:r>
              <w:rPr>
                <w:noProof/>
                <w:webHidden/>
              </w:rPr>
              <w:fldChar w:fldCharType="begin"/>
            </w:r>
            <w:r>
              <w:rPr>
                <w:noProof/>
                <w:webHidden/>
              </w:rPr>
              <w:instrText xml:space="preserve"> PAGEREF _Toc135601432 \h </w:instrText>
            </w:r>
          </w:ins>
          <w:r>
            <w:rPr>
              <w:noProof/>
              <w:webHidden/>
            </w:rPr>
          </w:r>
          <w:r>
            <w:rPr>
              <w:noProof/>
              <w:webHidden/>
            </w:rPr>
            <w:fldChar w:fldCharType="separate"/>
          </w:r>
          <w:ins w:id="295" w:author="Ilham Nur Pratama" w:date="2023-05-24T22:54:00Z">
            <w:r w:rsidR="000D26C4">
              <w:rPr>
                <w:noProof/>
                <w:webHidden/>
              </w:rPr>
              <w:t>55</w:t>
            </w:r>
          </w:ins>
          <w:ins w:id="296" w:author="Ilham Nur Pratama" w:date="2023-05-21T22:42:00Z">
            <w:r>
              <w:rPr>
                <w:noProof/>
                <w:webHidden/>
              </w:rPr>
              <w:fldChar w:fldCharType="end"/>
            </w:r>
            <w:r w:rsidRPr="00330922">
              <w:rPr>
                <w:rStyle w:val="Hyperlink"/>
                <w:noProof/>
              </w:rPr>
              <w:fldChar w:fldCharType="end"/>
            </w:r>
          </w:ins>
        </w:p>
        <w:p w14:paraId="48A51DCF" w14:textId="71286F41" w:rsidR="00985B1D" w:rsidRDefault="00985B1D">
          <w:pPr>
            <w:pStyle w:val="TOC2"/>
            <w:tabs>
              <w:tab w:val="left" w:pos="880"/>
              <w:tab w:val="right" w:leader="dot" w:pos="8494"/>
            </w:tabs>
            <w:rPr>
              <w:ins w:id="297" w:author="Ilham Nur Pratama" w:date="2023-05-21T22:42:00Z"/>
              <w:rFonts w:asciiTheme="minorHAnsi" w:hAnsiTheme="minorHAnsi" w:cstheme="minorBidi"/>
              <w:noProof/>
              <w:kern w:val="2"/>
              <w:sz w:val="22"/>
              <w:lang w:val="en-ID" w:eastAsia="en-ID"/>
              <w14:ligatures w14:val="standardContextual"/>
            </w:rPr>
          </w:pPr>
          <w:ins w:id="298"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33"</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3</w:t>
            </w:r>
            <w:r>
              <w:rPr>
                <w:rFonts w:asciiTheme="minorHAnsi" w:hAnsiTheme="minorHAnsi" w:cstheme="minorBidi"/>
                <w:noProof/>
                <w:kern w:val="2"/>
                <w:sz w:val="22"/>
                <w:lang w:val="en-ID" w:eastAsia="en-ID"/>
                <w14:ligatures w14:val="standardContextual"/>
              </w:rPr>
              <w:tab/>
            </w:r>
            <w:r w:rsidRPr="00330922">
              <w:rPr>
                <w:rStyle w:val="Hyperlink"/>
                <w:noProof/>
              </w:rPr>
              <w:t>Studi Literatur</w:t>
            </w:r>
            <w:r>
              <w:rPr>
                <w:noProof/>
                <w:webHidden/>
              </w:rPr>
              <w:tab/>
            </w:r>
            <w:r>
              <w:rPr>
                <w:noProof/>
                <w:webHidden/>
              </w:rPr>
              <w:fldChar w:fldCharType="begin"/>
            </w:r>
            <w:r>
              <w:rPr>
                <w:noProof/>
                <w:webHidden/>
              </w:rPr>
              <w:instrText xml:space="preserve"> PAGEREF _Toc135601433 \h </w:instrText>
            </w:r>
          </w:ins>
          <w:r>
            <w:rPr>
              <w:noProof/>
              <w:webHidden/>
            </w:rPr>
          </w:r>
          <w:r>
            <w:rPr>
              <w:noProof/>
              <w:webHidden/>
            </w:rPr>
            <w:fldChar w:fldCharType="separate"/>
          </w:r>
          <w:ins w:id="299" w:author="Ilham Nur Pratama" w:date="2023-05-24T22:54:00Z">
            <w:r w:rsidR="000D26C4">
              <w:rPr>
                <w:noProof/>
                <w:webHidden/>
              </w:rPr>
              <w:t>55</w:t>
            </w:r>
          </w:ins>
          <w:ins w:id="300" w:author="Ilham Nur Pratama" w:date="2023-05-21T22:42:00Z">
            <w:r>
              <w:rPr>
                <w:noProof/>
                <w:webHidden/>
              </w:rPr>
              <w:fldChar w:fldCharType="end"/>
            </w:r>
            <w:r w:rsidRPr="00330922">
              <w:rPr>
                <w:rStyle w:val="Hyperlink"/>
                <w:noProof/>
              </w:rPr>
              <w:fldChar w:fldCharType="end"/>
            </w:r>
          </w:ins>
        </w:p>
        <w:p w14:paraId="017563B2" w14:textId="52691F20" w:rsidR="00985B1D" w:rsidRDefault="00985B1D">
          <w:pPr>
            <w:pStyle w:val="TOC2"/>
            <w:tabs>
              <w:tab w:val="left" w:pos="880"/>
              <w:tab w:val="right" w:leader="dot" w:pos="8494"/>
            </w:tabs>
            <w:rPr>
              <w:ins w:id="301" w:author="Ilham Nur Pratama" w:date="2023-05-21T22:42:00Z"/>
              <w:rFonts w:asciiTheme="minorHAnsi" w:hAnsiTheme="minorHAnsi" w:cstheme="minorBidi"/>
              <w:noProof/>
              <w:kern w:val="2"/>
              <w:sz w:val="22"/>
              <w:lang w:val="en-ID" w:eastAsia="en-ID"/>
              <w14:ligatures w14:val="standardContextual"/>
            </w:rPr>
          </w:pPr>
          <w:ins w:id="302" w:author="Ilham Nur Pratama" w:date="2023-05-21T22:42:00Z">
            <w:r w:rsidRPr="00330922">
              <w:rPr>
                <w:rStyle w:val="Hyperlink"/>
                <w:noProof/>
              </w:rPr>
              <w:lastRenderedPageBreak/>
              <w:fldChar w:fldCharType="begin"/>
            </w:r>
            <w:r w:rsidRPr="00330922">
              <w:rPr>
                <w:rStyle w:val="Hyperlink"/>
                <w:noProof/>
              </w:rPr>
              <w:instrText xml:space="preserve"> </w:instrText>
            </w:r>
            <w:r>
              <w:rPr>
                <w:noProof/>
              </w:rPr>
              <w:instrText>HYPERLINK \l "_Toc135601434"</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4</w:t>
            </w:r>
            <w:r>
              <w:rPr>
                <w:rFonts w:asciiTheme="minorHAnsi" w:hAnsiTheme="minorHAnsi" w:cstheme="minorBidi"/>
                <w:noProof/>
                <w:kern w:val="2"/>
                <w:sz w:val="22"/>
                <w:lang w:val="en-ID" w:eastAsia="en-ID"/>
                <w14:ligatures w14:val="standardContextual"/>
              </w:rPr>
              <w:tab/>
            </w:r>
            <w:r w:rsidRPr="00330922">
              <w:rPr>
                <w:rStyle w:val="Hyperlink"/>
                <w:noProof/>
              </w:rPr>
              <w:t>Keselarasan dengan Ilmu Teknik Industri</w:t>
            </w:r>
            <w:r>
              <w:rPr>
                <w:noProof/>
                <w:webHidden/>
              </w:rPr>
              <w:tab/>
            </w:r>
            <w:r>
              <w:rPr>
                <w:noProof/>
                <w:webHidden/>
              </w:rPr>
              <w:fldChar w:fldCharType="begin"/>
            </w:r>
            <w:r>
              <w:rPr>
                <w:noProof/>
                <w:webHidden/>
              </w:rPr>
              <w:instrText xml:space="preserve"> PAGEREF _Toc135601434 \h </w:instrText>
            </w:r>
          </w:ins>
          <w:r>
            <w:rPr>
              <w:noProof/>
              <w:webHidden/>
            </w:rPr>
          </w:r>
          <w:r>
            <w:rPr>
              <w:noProof/>
              <w:webHidden/>
            </w:rPr>
            <w:fldChar w:fldCharType="separate"/>
          </w:r>
          <w:ins w:id="303" w:author="Ilham Nur Pratama" w:date="2023-05-24T22:54:00Z">
            <w:r w:rsidR="000D26C4">
              <w:rPr>
                <w:noProof/>
                <w:webHidden/>
              </w:rPr>
              <w:t>56</w:t>
            </w:r>
          </w:ins>
          <w:ins w:id="304" w:author="Ilham Nur Pratama" w:date="2023-05-21T22:42:00Z">
            <w:r>
              <w:rPr>
                <w:noProof/>
                <w:webHidden/>
              </w:rPr>
              <w:fldChar w:fldCharType="end"/>
            </w:r>
            <w:r w:rsidRPr="00330922">
              <w:rPr>
                <w:rStyle w:val="Hyperlink"/>
                <w:noProof/>
              </w:rPr>
              <w:fldChar w:fldCharType="end"/>
            </w:r>
          </w:ins>
        </w:p>
        <w:p w14:paraId="0F7E60CF" w14:textId="01F5FD73" w:rsidR="00985B1D" w:rsidRDefault="00985B1D">
          <w:pPr>
            <w:pStyle w:val="TOC2"/>
            <w:tabs>
              <w:tab w:val="left" w:pos="880"/>
              <w:tab w:val="right" w:leader="dot" w:pos="8494"/>
            </w:tabs>
            <w:rPr>
              <w:ins w:id="305" w:author="Ilham Nur Pratama" w:date="2023-05-21T22:42:00Z"/>
              <w:rFonts w:asciiTheme="minorHAnsi" w:hAnsiTheme="minorHAnsi" w:cstheme="minorBidi"/>
              <w:noProof/>
              <w:kern w:val="2"/>
              <w:sz w:val="22"/>
              <w:lang w:val="en-ID" w:eastAsia="en-ID"/>
              <w14:ligatures w14:val="standardContextual"/>
            </w:rPr>
          </w:pPr>
          <w:ins w:id="30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35"</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5</w:t>
            </w:r>
            <w:r>
              <w:rPr>
                <w:rFonts w:asciiTheme="minorHAnsi" w:hAnsiTheme="minorHAnsi" w:cstheme="minorBidi"/>
                <w:noProof/>
                <w:kern w:val="2"/>
                <w:sz w:val="22"/>
                <w:lang w:val="en-ID" w:eastAsia="en-ID"/>
                <w14:ligatures w14:val="standardContextual"/>
              </w:rPr>
              <w:tab/>
            </w:r>
            <w:r w:rsidRPr="00330922">
              <w:rPr>
                <w:rStyle w:val="Hyperlink"/>
                <w:noProof/>
              </w:rPr>
              <w:t>Mencari dan Menentukan Celah Penelitian</w:t>
            </w:r>
            <w:r>
              <w:rPr>
                <w:noProof/>
                <w:webHidden/>
              </w:rPr>
              <w:tab/>
            </w:r>
            <w:r>
              <w:rPr>
                <w:noProof/>
                <w:webHidden/>
              </w:rPr>
              <w:fldChar w:fldCharType="begin"/>
            </w:r>
            <w:r>
              <w:rPr>
                <w:noProof/>
                <w:webHidden/>
              </w:rPr>
              <w:instrText xml:space="preserve"> PAGEREF _Toc135601435 \h </w:instrText>
            </w:r>
          </w:ins>
          <w:r>
            <w:rPr>
              <w:noProof/>
              <w:webHidden/>
            </w:rPr>
          </w:r>
          <w:r>
            <w:rPr>
              <w:noProof/>
              <w:webHidden/>
            </w:rPr>
            <w:fldChar w:fldCharType="separate"/>
          </w:r>
          <w:ins w:id="307" w:author="Ilham Nur Pratama" w:date="2023-05-24T22:54:00Z">
            <w:r w:rsidR="000D26C4">
              <w:rPr>
                <w:noProof/>
                <w:webHidden/>
              </w:rPr>
              <w:t>58</w:t>
            </w:r>
          </w:ins>
          <w:ins w:id="308" w:author="Ilham Nur Pratama" w:date="2023-05-21T22:42:00Z">
            <w:r>
              <w:rPr>
                <w:noProof/>
                <w:webHidden/>
              </w:rPr>
              <w:fldChar w:fldCharType="end"/>
            </w:r>
            <w:r w:rsidRPr="00330922">
              <w:rPr>
                <w:rStyle w:val="Hyperlink"/>
                <w:noProof/>
              </w:rPr>
              <w:fldChar w:fldCharType="end"/>
            </w:r>
          </w:ins>
        </w:p>
        <w:p w14:paraId="7E54A111" w14:textId="4C69094D" w:rsidR="00985B1D" w:rsidRDefault="00985B1D">
          <w:pPr>
            <w:pStyle w:val="TOC2"/>
            <w:tabs>
              <w:tab w:val="left" w:pos="880"/>
              <w:tab w:val="right" w:leader="dot" w:pos="8494"/>
            </w:tabs>
            <w:rPr>
              <w:ins w:id="309" w:author="Ilham Nur Pratama" w:date="2023-05-21T22:42:00Z"/>
              <w:rFonts w:asciiTheme="minorHAnsi" w:hAnsiTheme="minorHAnsi" w:cstheme="minorBidi"/>
              <w:noProof/>
              <w:kern w:val="2"/>
              <w:sz w:val="22"/>
              <w:lang w:val="en-ID" w:eastAsia="en-ID"/>
              <w14:ligatures w14:val="standardContextual"/>
            </w:rPr>
          </w:pPr>
          <w:ins w:id="31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36"</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6</w:t>
            </w:r>
            <w:r>
              <w:rPr>
                <w:rFonts w:asciiTheme="minorHAnsi" w:hAnsiTheme="minorHAnsi" w:cstheme="minorBidi"/>
                <w:noProof/>
                <w:kern w:val="2"/>
                <w:sz w:val="22"/>
                <w:lang w:val="en-ID" w:eastAsia="en-ID"/>
                <w14:ligatures w14:val="standardContextual"/>
              </w:rPr>
              <w:tab/>
            </w:r>
            <w:r w:rsidRPr="00330922">
              <w:rPr>
                <w:rStyle w:val="Hyperlink"/>
                <w:noProof/>
              </w:rPr>
              <w:t>Penentuan Sumber dan Pakar</w:t>
            </w:r>
            <w:r>
              <w:rPr>
                <w:noProof/>
                <w:webHidden/>
              </w:rPr>
              <w:tab/>
            </w:r>
            <w:r>
              <w:rPr>
                <w:noProof/>
                <w:webHidden/>
              </w:rPr>
              <w:fldChar w:fldCharType="begin"/>
            </w:r>
            <w:r>
              <w:rPr>
                <w:noProof/>
                <w:webHidden/>
              </w:rPr>
              <w:instrText xml:space="preserve"> PAGEREF _Toc135601436 \h </w:instrText>
            </w:r>
          </w:ins>
          <w:r>
            <w:rPr>
              <w:noProof/>
              <w:webHidden/>
            </w:rPr>
          </w:r>
          <w:r>
            <w:rPr>
              <w:noProof/>
              <w:webHidden/>
            </w:rPr>
            <w:fldChar w:fldCharType="separate"/>
          </w:r>
          <w:ins w:id="311" w:author="Ilham Nur Pratama" w:date="2023-05-24T22:54:00Z">
            <w:r w:rsidR="000D26C4">
              <w:rPr>
                <w:noProof/>
                <w:webHidden/>
              </w:rPr>
              <w:t>59</w:t>
            </w:r>
          </w:ins>
          <w:ins w:id="312" w:author="Ilham Nur Pratama" w:date="2023-05-21T22:42:00Z">
            <w:r>
              <w:rPr>
                <w:noProof/>
                <w:webHidden/>
              </w:rPr>
              <w:fldChar w:fldCharType="end"/>
            </w:r>
            <w:r w:rsidRPr="00330922">
              <w:rPr>
                <w:rStyle w:val="Hyperlink"/>
                <w:noProof/>
              </w:rPr>
              <w:fldChar w:fldCharType="end"/>
            </w:r>
          </w:ins>
        </w:p>
        <w:p w14:paraId="0FB3F38A" w14:textId="51EB4FD7" w:rsidR="00985B1D" w:rsidRDefault="00985B1D">
          <w:pPr>
            <w:pStyle w:val="TOC2"/>
            <w:tabs>
              <w:tab w:val="left" w:pos="880"/>
              <w:tab w:val="right" w:leader="dot" w:pos="8494"/>
            </w:tabs>
            <w:rPr>
              <w:ins w:id="313" w:author="Ilham Nur Pratama" w:date="2023-05-21T22:42:00Z"/>
              <w:rFonts w:asciiTheme="minorHAnsi" w:hAnsiTheme="minorHAnsi" w:cstheme="minorBidi"/>
              <w:noProof/>
              <w:kern w:val="2"/>
              <w:sz w:val="22"/>
              <w:lang w:val="en-ID" w:eastAsia="en-ID"/>
              <w14:ligatures w14:val="standardContextual"/>
            </w:rPr>
          </w:pPr>
          <w:ins w:id="31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37"</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7</w:t>
            </w:r>
            <w:r>
              <w:rPr>
                <w:rFonts w:asciiTheme="minorHAnsi" w:hAnsiTheme="minorHAnsi" w:cstheme="minorBidi"/>
                <w:noProof/>
                <w:kern w:val="2"/>
                <w:sz w:val="22"/>
                <w:lang w:val="en-ID" w:eastAsia="en-ID"/>
                <w14:ligatures w14:val="standardContextual"/>
              </w:rPr>
              <w:tab/>
            </w:r>
            <w:r w:rsidRPr="00330922">
              <w:rPr>
                <w:rStyle w:val="Hyperlink"/>
                <w:noProof/>
              </w:rPr>
              <w:t>Melakukan Penyusunan Kuesioner</w:t>
            </w:r>
            <w:r>
              <w:rPr>
                <w:noProof/>
                <w:webHidden/>
              </w:rPr>
              <w:tab/>
            </w:r>
            <w:r>
              <w:rPr>
                <w:noProof/>
                <w:webHidden/>
              </w:rPr>
              <w:fldChar w:fldCharType="begin"/>
            </w:r>
            <w:r>
              <w:rPr>
                <w:noProof/>
                <w:webHidden/>
              </w:rPr>
              <w:instrText xml:space="preserve"> PAGEREF _Toc135601437 \h </w:instrText>
            </w:r>
          </w:ins>
          <w:r>
            <w:rPr>
              <w:noProof/>
              <w:webHidden/>
            </w:rPr>
          </w:r>
          <w:r>
            <w:rPr>
              <w:noProof/>
              <w:webHidden/>
            </w:rPr>
            <w:fldChar w:fldCharType="separate"/>
          </w:r>
          <w:ins w:id="315" w:author="Ilham Nur Pratama" w:date="2023-05-24T22:54:00Z">
            <w:r w:rsidR="000D26C4">
              <w:rPr>
                <w:noProof/>
                <w:webHidden/>
              </w:rPr>
              <w:t>62</w:t>
            </w:r>
          </w:ins>
          <w:ins w:id="316" w:author="Ilham Nur Pratama" w:date="2023-05-21T22:42:00Z">
            <w:r>
              <w:rPr>
                <w:noProof/>
                <w:webHidden/>
              </w:rPr>
              <w:fldChar w:fldCharType="end"/>
            </w:r>
            <w:r w:rsidRPr="00330922">
              <w:rPr>
                <w:rStyle w:val="Hyperlink"/>
                <w:noProof/>
              </w:rPr>
              <w:fldChar w:fldCharType="end"/>
            </w:r>
          </w:ins>
        </w:p>
        <w:p w14:paraId="0592B5A6" w14:textId="25FF570A" w:rsidR="00985B1D" w:rsidRDefault="00985B1D">
          <w:pPr>
            <w:pStyle w:val="TOC3"/>
            <w:rPr>
              <w:ins w:id="317" w:author="Ilham Nur Pratama" w:date="2023-05-21T22:42:00Z"/>
              <w:rFonts w:asciiTheme="minorHAnsi" w:hAnsiTheme="minorHAnsi" w:cstheme="minorBidi"/>
              <w:noProof/>
              <w:kern w:val="2"/>
              <w:sz w:val="22"/>
              <w:lang w:val="en-ID" w:eastAsia="en-ID"/>
              <w14:ligatures w14:val="standardContextual"/>
            </w:rPr>
          </w:pPr>
          <w:ins w:id="318"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38"</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2. A review of machine learning applications in human resource management – Garg, 2022</w:t>
            </w:r>
            <w:r>
              <w:rPr>
                <w:noProof/>
                <w:webHidden/>
              </w:rPr>
              <w:tab/>
            </w:r>
            <w:r>
              <w:rPr>
                <w:noProof/>
                <w:webHidden/>
              </w:rPr>
              <w:fldChar w:fldCharType="begin"/>
            </w:r>
            <w:r>
              <w:rPr>
                <w:noProof/>
                <w:webHidden/>
              </w:rPr>
              <w:instrText xml:space="preserve"> PAGEREF _Toc135601438 \h </w:instrText>
            </w:r>
          </w:ins>
          <w:r>
            <w:rPr>
              <w:noProof/>
              <w:webHidden/>
            </w:rPr>
          </w:r>
          <w:r>
            <w:rPr>
              <w:noProof/>
              <w:webHidden/>
            </w:rPr>
            <w:fldChar w:fldCharType="separate"/>
          </w:r>
          <w:ins w:id="319" w:author="Ilham Nur Pratama" w:date="2023-05-24T22:54:00Z">
            <w:r w:rsidR="000D26C4">
              <w:rPr>
                <w:noProof/>
                <w:webHidden/>
              </w:rPr>
              <w:t>65</w:t>
            </w:r>
          </w:ins>
          <w:ins w:id="320" w:author="Ilham Nur Pratama" w:date="2023-05-21T22:42:00Z">
            <w:r>
              <w:rPr>
                <w:noProof/>
                <w:webHidden/>
              </w:rPr>
              <w:fldChar w:fldCharType="end"/>
            </w:r>
            <w:r w:rsidRPr="00330922">
              <w:rPr>
                <w:rStyle w:val="Hyperlink"/>
                <w:noProof/>
              </w:rPr>
              <w:fldChar w:fldCharType="end"/>
            </w:r>
          </w:ins>
        </w:p>
        <w:p w14:paraId="684F63D7" w14:textId="4D6D8F3D" w:rsidR="00985B1D" w:rsidRDefault="00985B1D">
          <w:pPr>
            <w:pStyle w:val="TOC2"/>
            <w:tabs>
              <w:tab w:val="left" w:pos="880"/>
              <w:tab w:val="right" w:leader="dot" w:pos="8494"/>
            </w:tabs>
            <w:rPr>
              <w:ins w:id="321" w:author="Ilham Nur Pratama" w:date="2023-05-21T22:42:00Z"/>
              <w:rFonts w:asciiTheme="minorHAnsi" w:hAnsiTheme="minorHAnsi" w:cstheme="minorBidi"/>
              <w:noProof/>
              <w:kern w:val="2"/>
              <w:sz w:val="22"/>
              <w:lang w:val="en-ID" w:eastAsia="en-ID"/>
              <w14:ligatures w14:val="standardContextual"/>
            </w:rPr>
          </w:pPr>
          <w:ins w:id="322"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39"</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8</w:t>
            </w:r>
            <w:r>
              <w:rPr>
                <w:rFonts w:asciiTheme="minorHAnsi" w:hAnsiTheme="minorHAnsi" w:cstheme="minorBidi"/>
                <w:noProof/>
                <w:kern w:val="2"/>
                <w:sz w:val="22"/>
                <w:lang w:val="en-ID" w:eastAsia="en-ID"/>
                <w14:ligatures w14:val="standardContextual"/>
              </w:rPr>
              <w:tab/>
            </w:r>
            <w:r w:rsidRPr="00330922">
              <w:rPr>
                <w:rStyle w:val="Hyperlink"/>
                <w:noProof/>
              </w:rPr>
              <w:t>Melakukan Pengumpulan Data</w:t>
            </w:r>
            <w:r>
              <w:rPr>
                <w:noProof/>
                <w:webHidden/>
              </w:rPr>
              <w:tab/>
            </w:r>
            <w:r>
              <w:rPr>
                <w:noProof/>
                <w:webHidden/>
              </w:rPr>
              <w:fldChar w:fldCharType="begin"/>
            </w:r>
            <w:r>
              <w:rPr>
                <w:noProof/>
                <w:webHidden/>
              </w:rPr>
              <w:instrText xml:space="preserve"> PAGEREF _Toc135601439 \h </w:instrText>
            </w:r>
          </w:ins>
          <w:r>
            <w:rPr>
              <w:noProof/>
              <w:webHidden/>
            </w:rPr>
          </w:r>
          <w:r>
            <w:rPr>
              <w:noProof/>
              <w:webHidden/>
            </w:rPr>
            <w:fldChar w:fldCharType="separate"/>
          </w:r>
          <w:ins w:id="323" w:author="Ilham Nur Pratama" w:date="2023-05-24T22:54:00Z">
            <w:r w:rsidR="000D26C4">
              <w:rPr>
                <w:noProof/>
                <w:webHidden/>
              </w:rPr>
              <w:t>65</w:t>
            </w:r>
          </w:ins>
          <w:ins w:id="324" w:author="Ilham Nur Pratama" w:date="2023-05-21T22:42:00Z">
            <w:r>
              <w:rPr>
                <w:noProof/>
                <w:webHidden/>
              </w:rPr>
              <w:fldChar w:fldCharType="end"/>
            </w:r>
            <w:r w:rsidRPr="00330922">
              <w:rPr>
                <w:rStyle w:val="Hyperlink"/>
                <w:noProof/>
              </w:rPr>
              <w:fldChar w:fldCharType="end"/>
            </w:r>
          </w:ins>
        </w:p>
        <w:p w14:paraId="48B61455" w14:textId="155ED2C7" w:rsidR="00985B1D" w:rsidRDefault="00985B1D">
          <w:pPr>
            <w:pStyle w:val="TOC3"/>
            <w:rPr>
              <w:ins w:id="325" w:author="Ilham Nur Pratama" w:date="2023-05-21T22:42:00Z"/>
              <w:rFonts w:asciiTheme="minorHAnsi" w:hAnsiTheme="minorHAnsi" w:cstheme="minorBidi"/>
              <w:noProof/>
              <w:kern w:val="2"/>
              <w:sz w:val="22"/>
              <w:lang w:val="en-ID" w:eastAsia="en-ID"/>
              <w14:ligatures w14:val="standardContextual"/>
            </w:rPr>
          </w:pPr>
          <w:ins w:id="32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40"</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8.1</w:t>
            </w:r>
            <w:r>
              <w:rPr>
                <w:rFonts w:asciiTheme="minorHAnsi" w:hAnsiTheme="minorHAnsi" w:cstheme="minorBidi"/>
                <w:noProof/>
                <w:kern w:val="2"/>
                <w:sz w:val="22"/>
                <w:lang w:val="en-ID" w:eastAsia="en-ID"/>
                <w14:ligatures w14:val="standardContextual"/>
              </w:rPr>
              <w:tab/>
            </w:r>
            <w:r w:rsidRPr="00330922">
              <w:rPr>
                <w:rStyle w:val="Hyperlink"/>
                <w:noProof/>
              </w:rPr>
              <w:t xml:space="preserve">Data </w:t>
            </w:r>
            <w:r w:rsidRPr="00330922">
              <w:rPr>
                <w:rStyle w:val="Hyperlink"/>
                <w:i/>
                <w:iCs/>
                <w:noProof/>
              </w:rPr>
              <w:t>Project Management Case</w:t>
            </w:r>
            <w:r>
              <w:rPr>
                <w:noProof/>
                <w:webHidden/>
              </w:rPr>
              <w:tab/>
            </w:r>
            <w:r>
              <w:rPr>
                <w:noProof/>
                <w:webHidden/>
              </w:rPr>
              <w:fldChar w:fldCharType="begin"/>
            </w:r>
            <w:r>
              <w:rPr>
                <w:noProof/>
                <w:webHidden/>
              </w:rPr>
              <w:instrText xml:space="preserve"> PAGEREF _Toc135601440 \h </w:instrText>
            </w:r>
          </w:ins>
          <w:r>
            <w:rPr>
              <w:noProof/>
              <w:webHidden/>
            </w:rPr>
          </w:r>
          <w:r>
            <w:rPr>
              <w:noProof/>
              <w:webHidden/>
            </w:rPr>
            <w:fldChar w:fldCharType="separate"/>
          </w:r>
          <w:ins w:id="327" w:author="Ilham Nur Pratama" w:date="2023-05-24T22:54:00Z">
            <w:r w:rsidR="000D26C4">
              <w:rPr>
                <w:noProof/>
                <w:webHidden/>
              </w:rPr>
              <w:t>65</w:t>
            </w:r>
          </w:ins>
          <w:ins w:id="328" w:author="Ilham Nur Pratama" w:date="2023-05-21T22:42:00Z">
            <w:r>
              <w:rPr>
                <w:noProof/>
                <w:webHidden/>
              </w:rPr>
              <w:fldChar w:fldCharType="end"/>
            </w:r>
            <w:r w:rsidRPr="00330922">
              <w:rPr>
                <w:rStyle w:val="Hyperlink"/>
                <w:noProof/>
              </w:rPr>
              <w:fldChar w:fldCharType="end"/>
            </w:r>
          </w:ins>
        </w:p>
        <w:p w14:paraId="0C36E9EF" w14:textId="407882FF" w:rsidR="00985B1D" w:rsidRDefault="00985B1D">
          <w:pPr>
            <w:pStyle w:val="TOC3"/>
            <w:rPr>
              <w:ins w:id="329" w:author="Ilham Nur Pratama" w:date="2023-05-21T22:42:00Z"/>
              <w:rFonts w:asciiTheme="minorHAnsi" w:hAnsiTheme="minorHAnsi" w:cstheme="minorBidi"/>
              <w:noProof/>
              <w:kern w:val="2"/>
              <w:sz w:val="22"/>
              <w:lang w:val="en-ID" w:eastAsia="en-ID"/>
              <w14:ligatures w14:val="standardContextual"/>
            </w:rPr>
          </w:pPr>
          <w:ins w:id="33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41"</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i/>
                <w:iCs/>
                <w:noProof/>
              </w:rPr>
              <w:t>3.8.2</w:t>
            </w:r>
            <w:r>
              <w:rPr>
                <w:rFonts w:asciiTheme="minorHAnsi" w:hAnsiTheme="minorHAnsi" w:cstheme="minorBidi"/>
                <w:noProof/>
                <w:kern w:val="2"/>
                <w:sz w:val="22"/>
                <w:lang w:val="en-ID" w:eastAsia="en-ID"/>
                <w14:ligatures w14:val="standardContextual"/>
              </w:rPr>
              <w:tab/>
            </w:r>
            <w:r w:rsidRPr="00330922">
              <w:rPr>
                <w:rStyle w:val="Hyperlink"/>
                <w:noProof/>
              </w:rPr>
              <w:t xml:space="preserve">Data </w:t>
            </w:r>
            <w:r w:rsidRPr="00330922">
              <w:rPr>
                <w:rStyle w:val="Hyperlink"/>
                <w:i/>
                <w:iCs/>
                <w:noProof/>
              </w:rPr>
              <w:t>Expert Case</w:t>
            </w:r>
            <w:r>
              <w:rPr>
                <w:noProof/>
                <w:webHidden/>
              </w:rPr>
              <w:tab/>
            </w:r>
            <w:r>
              <w:rPr>
                <w:noProof/>
                <w:webHidden/>
              </w:rPr>
              <w:fldChar w:fldCharType="begin"/>
            </w:r>
            <w:r>
              <w:rPr>
                <w:noProof/>
                <w:webHidden/>
              </w:rPr>
              <w:instrText xml:space="preserve"> PAGEREF _Toc135601441 \h </w:instrText>
            </w:r>
          </w:ins>
          <w:r>
            <w:rPr>
              <w:noProof/>
              <w:webHidden/>
            </w:rPr>
          </w:r>
          <w:r>
            <w:rPr>
              <w:noProof/>
              <w:webHidden/>
            </w:rPr>
            <w:fldChar w:fldCharType="separate"/>
          </w:r>
          <w:ins w:id="331" w:author="Ilham Nur Pratama" w:date="2023-05-24T22:54:00Z">
            <w:r w:rsidR="000D26C4">
              <w:rPr>
                <w:noProof/>
                <w:webHidden/>
              </w:rPr>
              <w:t>68</w:t>
            </w:r>
          </w:ins>
          <w:ins w:id="332" w:author="Ilham Nur Pratama" w:date="2023-05-21T22:42:00Z">
            <w:r>
              <w:rPr>
                <w:noProof/>
                <w:webHidden/>
              </w:rPr>
              <w:fldChar w:fldCharType="end"/>
            </w:r>
            <w:r w:rsidRPr="00330922">
              <w:rPr>
                <w:rStyle w:val="Hyperlink"/>
                <w:noProof/>
              </w:rPr>
              <w:fldChar w:fldCharType="end"/>
            </w:r>
          </w:ins>
        </w:p>
        <w:p w14:paraId="31B91C43" w14:textId="25817D8C" w:rsidR="00985B1D" w:rsidRDefault="00985B1D">
          <w:pPr>
            <w:pStyle w:val="TOC3"/>
            <w:rPr>
              <w:ins w:id="333" w:author="Ilham Nur Pratama" w:date="2023-05-21T22:42:00Z"/>
              <w:rFonts w:asciiTheme="minorHAnsi" w:hAnsiTheme="minorHAnsi" w:cstheme="minorBidi"/>
              <w:noProof/>
              <w:kern w:val="2"/>
              <w:sz w:val="22"/>
              <w:lang w:val="en-ID" w:eastAsia="en-ID"/>
              <w14:ligatures w14:val="standardContextual"/>
            </w:rPr>
          </w:pPr>
          <w:ins w:id="33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42"</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8.3</w:t>
            </w:r>
            <w:r>
              <w:rPr>
                <w:rFonts w:asciiTheme="minorHAnsi" w:hAnsiTheme="minorHAnsi" w:cstheme="minorBidi"/>
                <w:noProof/>
                <w:kern w:val="2"/>
                <w:sz w:val="22"/>
                <w:lang w:val="en-ID" w:eastAsia="en-ID"/>
                <w14:ligatures w14:val="standardContextual"/>
              </w:rPr>
              <w:tab/>
            </w:r>
            <w:r w:rsidRPr="00330922">
              <w:rPr>
                <w:rStyle w:val="Hyperlink"/>
                <w:noProof/>
              </w:rPr>
              <w:t xml:space="preserve">Data </w:t>
            </w:r>
            <w:r w:rsidRPr="00330922">
              <w:rPr>
                <w:rStyle w:val="Hyperlink"/>
                <w:i/>
                <w:iCs/>
                <w:noProof/>
              </w:rPr>
              <w:t>Work Allocation Study Case</w:t>
            </w:r>
            <w:r>
              <w:rPr>
                <w:noProof/>
                <w:webHidden/>
              </w:rPr>
              <w:tab/>
            </w:r>
            <w:r>
              <w:rPr>
                <w:noProof/>
                <w:webHidden/>
              </w:rPr>
              <w:fldChar w:fldCharType="begin"/>
            </w:r>
            <w:r>
              <w:rPr>
                <w:noProof/>
                <w:webHidden/>
              </w:rPr>
              <w:instrText xml:space="preserve"> PAGEREF _Toc135601442 \h </w:instrText>
            </w:r>
          </w:ins>
          <w:r>
            <w:rPr>
              <w:noProof/>
              <w:webHidden/>
            </w:rPr>
          </w:r>
          <w:r>
            <w:rPr>
              <w:noProof/>
              <w:webHidden/>
            </w:rPr>
            <w:fldChar w:fldCharType="separate"/>
          </w:r>
          <w:ins w:id="335" w:author="Ilham Nur Pratama" w:date="2023-05-24T22:54:00Z">
            <w:r w:rsidR="000D26C4">
              <w:rPr>
                <w:noProof/>
                <w:webHidden/>
              </w:rPr>
              <w:t>71</w:t>
            </w:r>
          </w:ins>
          <w:ins w:id="336" w:author="Ilham Nur Pratama" w:date="2023-05-21T22:42:00Z">
            <w:r>
              <w:rPr>
                <w:noProof/>
                <w:webHidden/>
              </w:rPr>
              <w:fldChar w:fldCharType="end"/>
            </w:r>
            <w:r w:rsidRPr="00330922">
              <w:rPr>
                <w:rStyle w:val="Hyperlink"/>
                <w:noProof/>
              </w:rPr>
              <w:fldChar w:fldCharType="end"/>
            </w:r>
          </w:ins>
        </w:p>
        <w:p w14:paraId="257E1726" w14:textId="46B63D8D" w:rsidR="00985B1D" w:rsidRDefault="00985B1D">
          <w:pPr>
            <w:pStyle w:val="TOC2"/>
            <w:tabs>
              <w:tab w:val="left" w:pos="880"/>
              <w:tab w:val="right" w:leader="dot" w:pos="8494"/>
            </w:tabs>
            <w:rPr>
              <w:ins w:id="337" w:author="Ilham Nur Pratama" w:date="2023-05-21T22:42:00Z"/>
              <w:rFonts w:asciiTheme="minorHAnsi" w:hAnsiTheme="minorHAnsi" w:cstheme="minorBidi"/>
              <w:noProof/>
              <w:kern w:val="2"/>
              <w:sz w:val="22"/>
              <w:lang w:val="en-ID" w:eastAsia="en-ID"/>
              <w14:ligatures w14:val="standardContextual"/>
            </w:rPr>
          </w:pPr>
          <w:ins w:id="338"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43"</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9</w:t>
            </w:r>
            <w:r>
              <w:rPr>
                <w:rFonts w:asciiTheme="minorHAnsi" w:hAnsiTheme="minorHAnsi" w:cstheme="minorBidi"/>
                <w:noProof/>
                <w:kern w:val="2"/>
                <w:sz w:val="22"/>
                <w:lang w:val="en-ID" w:eastAsia="en-ID"/>
                <w14:ligatures w14:val="standardContextual"/>
              </w:rPr>
              <w:tab/>
            </w:r>
            <w:r w:rsidRPr="00330922">
              <w:rPr>
                <w:rStyle w:val="Hyperlink"/>
                <w:noProof/>
              </w:rPr>
              <w:t>Perancangan Arsitektur Sistem</w:t>
            </w:r>
            <w:r>
              <w:rPr>
                <w:noProof/>
                <w:webHidden/>
              </w:rPr>
              <w:tab/>
            </w:r>
            <w:r>
              <w:rPr>
                <w:noProof/>
                <w:webHidden/>
              </w:rPr>
              <w:fldChar w:fldCharType="begin"/>
            </w:r>
            <w:r>
              <w:rPr>
                <w:noProof/>
                <w:webHidden/>
              </w:rPr>
              <w:instrText xml:space="preserve"> PAGEREF _Toc135601443 \h </w:instrText>
            </w:r>
          </w:ins>
          <w:r>
            <w:rPr>
              <w:noProof/>
              <w:webHidden/>
            </w:rPr>
          </w:r>
          <w:r>
            <w:rPr>
              <w:noProof/>
              <w:webHidden/>
            </w:rPr>
            <w:fldChar w:fldCharType="separate"/>
          </w:r>
          <w:ins w:id="339" w:author="Ilham Nur Pratama" w:date="2023-05-24T22:54:00Z">
            <w:r w:rsidR="000D26C4">
              <w:rPr>
                <w:noProof/>
                <w:webHidden/>
              </w:rPr>
              <w:t>74</w:t>
            </w:r>
          </w:ins>
          <w:ins w:id="340" w:author="Ilham Nur Pratama" w:date="2023-05-21T22:42:00Z">
            <w:r>
              <w:rPr>
                <w:noProof/>
                <w:webHidden/>
              </w:rPr>
              <w:fldChar w:fldCharType="end"/>
            </w:r>
            <w:r w:rsidRPr="00330922">
              <w:rPr>
                <w:rStyle w:val="Hyperlink"/>
                <w:noProof/>
              </w:rPr>
              <w:fldChar w:fldCharType="end"/>
            </w:r>
          </w:ins>
        </w:p>
        <w:p w14:paraId="714ADA5A" w14:textId="13415D13" w:rsidR="00985B1D" w:rsidRDefault="00985B1D">
          <w:pPr>
            <w:pStyle w:val="TOC3"/>
            <w:rPr>
              <w:ins w:id="341" w:author="Ilham Nur Pratama" w:date="2023-05-21T22:42:00Z"/>
              <w:rFonts w:asciiTheme="minorHAnsi" w:hAnsiTheme="minorHAnsi" w:cstheme="minorBidi"/>
              <w:noProof/>
              <w:kern w:val="2"/>
              <w:sz w:val="22"/>
              <w:lang w:val="en-ID" w:eastAsia="en-ID"/>
              <w14:ligatures w14:val="standardContextual"/>
            </w:rPr>
          </w:pPr>
          <w:ins w:id="342"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44"</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9.1</w:t>
            </w:r>
            <w:r>
              <w:rPr>
                <w:rFonts w:asciiTheme="minorHAnsi" w:hAnsiTheme="minorHAnsi" w:cstheme="minorBidi"/>
                <w:noProof/>
                <w:kern w:val="2"/>
                <w:sz w:val="22"/>
                <w:lang w:val="en-ID" w:eastAsia="en-ID"/>
                <w14:ligatures w14:val="standardContextual"/>
              </w:rPr>
              <w:tab/>
            </w:r>
            <w:r w:rsidRPr="00330922">
              <w:rPr>
                <w:rStyle w:val="Hyperlink"/>
                <w:noProof/>
              </w:rPr>
              <w:t>Arsitektur Sistem</w:t>
            </w:r>
            <w:r>
              <w:rPr>
                <w:noProof/>
                <w:webHidden/>
              </w:rPr>
              <w:tab/>
            </w:r>
            <w:r>
              <w:rPr>
                <w:noProof/>
                <w:webHidden/>
              </w:rPr>
              <w:fldChar w:fldCharType="begin"/>
            </w:r>
            <w:r>
              <w:rPr>
                <w:noProof/>
                <w:webHidden/>
              </w:rPr>
              <w:instrText xml:space="preserve"> PAGEREF _Toc135601444 \h </w:instrText>
            </w:r>
          </w:ins>
          <w:r>
            <w:rPr>
              <w:noProof/>
              <w:webHidden/>
            </w:rPr>
          </w:r>
          <w:r>
            <w:rPr>
              <w:noProof/>
              <w:webHidden/>
            </w:rPr>
            <w:fldChar w:fldCharType="separate"/>
          </w:r>
          <w:ins w:id="343" w:author="Ilham Nur Pratama" w:date="2023-05-24T22:54:00Z">
            <w:r w:rsidR="000D26C4">
              <w:rPr>
                <w:noProof/>
                <w:webHidden/>
              </w:rPr>
              <w:t>77</w:t>
            </w:r>
          </w:ins>
          <w:ins w:id="344" w:author="Ilham Nur Pratama" w:date="2023-05-21T22:42:00Z">
            <w:r>
              <w:rPr>
                <w:noProof/>
                <w:webHidden/>
              </w:rPr>
              <w:fldChar w:fldCharType="end"/>
            </w:r>
            <w:r w:rsidRPr="00330922">
              <w:rPr>
                <w:rStyle w:val="Hyperlink"/>
                <w:noProof/>
              </w:rPr>
              <w:fldChar w:fldCharType="end"/>
            </w:r>
          </w:ins>
        </w:p>
        <w:p w14:paraId="5FA7AED2" w14:textId="04F3D457" w:rsidR="00985B1D" w:rsidRDefault="00985B1D">
          <w:pPr>
            <w:pStyle w:val="TOC2"/>
            <w:tabs>
              <w:tab w:val="left" w:pos="880"/>
              <w:tab w:val="right" w:leader="dot" w:pos="8494"/>
            </w:tabs>
            <w:rPr>
              <w:ins w:id="345" w:author="Ilham Nur Pratama" w:date="2023-05-21T22:42:00Z"/>
              <w:rFonts w:asciiTheme="minorHAnsi" w:hAnsiTheme="minorHAnsi" w:cstheme="minorBidi"/>
              <w:noProof/>
              <w:kern w:val="2"/>
              <w:sz w:val="22"/>
              <w:lang w:val="en-ID" w:eastAsia="en-ID"/>
              <w14:ligatures w14:val="standardContextual"/>
            </w:rPr>
          </w:pPr>
          <w:ins w:id="34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45"</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10</w:t>
            </w:r>
            <w:r>
              <w:rPr>
                <w:rFonts w:asciiTheme="minorHAnsi" w:hAnsiTheme="minorHAnsi" w:cstheme="minorBidi"/>
                <w:noProof/>
                <w:kern w:val="2"/>
                <w:sz w:val="22"/>
                <w:lang w:val="en-ID" w:eastAsia="en-ID"/>
                <w14:ligatures w14:val="standardContextual"/>
              </w:rPr>
              <w:tab/>
            </w:r>
            <w:r w:rsidRPr="00330922">
              <w:rPr>
                <w:rStyle w:val="Hyperlink"/>
                <w:noProof/>
              </w:rPr>
              <w:t>Melakukan Pembangunan Basis Data</w:t>
            </w:r>
            <w:r>
              <w:rPr>
                <w:noProof/>
                <w:webHidden/>
              </w:rPr>
              <w:tab/>
            </w:r>
            <w:r>
              <w:rPr>
                <w:noProof/>
                <w:webHidden/>
              </w:rPr>
              <w:fldChar w:fldCharType="begin"/>
            </w:r>
            <w:r>
              <w:rPr>
                <w:noProof/>
                <w:webHidden/>
              </w:rPr>
              <w:instrText xml:space="preserve"> PAGEREF _Toc135601445 \h </w:instrText>
            </w:r>
          </w:ins>
          <w:r>
            <w:rPr>
              <w:noProof/>
              <w:webHidden/>
            </w:rPr>
          </w:r>
          <w:r>
            <w:rPr>
              <w:noProof/>
              <w:webHidden/>
            </w:rPr>
            <w:fldChar w:fldCharType="separate"/>
          </w:r>
          <w:ins w:id="347" w:author="Ilham Nur Pratama" w:date="2023-05-24T22:54:00Z">
            <w:r w:rsidR="000D26C4">
              <w:rPr>
                <w:noProof/>
                <w:webHidden/>
              </w:rPr>
              <w:t>95</w:t>
            </w:r>
          </w:ins>
          <w:ins w:id="348" w:author="Ilham Nur Pratama" w:date="2023-05-21T22:42:00Z">
            <w:r>
              <w:rPr>
                <w:noProof/>
                <w:webHidden/>
              </w:rPr>
              <w:fldChar w:fldCharType="end"/>
            </w:r>
            <w:r w:rsidRPr="00330922">
              <w:rPr>
                <w:rStyle w:val="Hyperlink"/>
                <w:noProof/>
              </w:rPr>
              <w:fldChar w:fldCharType="end"/>
            </w:r>
          </w:ins>
        </w:p>
        <w:p w14:paraId="3EEA9F82" w14:textId="59198C8A" w:rsidR="00985B1D" w:rsidRDefault="00985B1D">
          <w:pPr>
            <w:pStyle w:val="TOC3"/>
            <w:rPr>
              <w:ins w:id="349" w:author="Ilham Nur Pratama" w:date="2023-05-21T22:42:00Z"/>
              <w:rFonts w:asciiTheme="minorHAnsi" w:hAnsiTheme="minorHAnsi" w:cstheme="minorBidi"/>
              <w:noProof/>
              <w:kern w:val="2"/>
              <w:sz w:val="22"/>
              <w:lang w:val="en-ID" w:eastAsia="en-ID"/>
              <w14:ligatures w14:val="standardContextual"/>
            </w:rPr>
          </w:pPr>
          <w:ins w:id="35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46"</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10.1</w:t>
            </w:r>
            <w:r>
              <w:rPr>
                <w:rFonts w:asciiTheme="minorHAnsi" w:hAnsiTheme="minorHAnsi" w:cstheme="minorBidi"/>
                <w:noProof/>
                <w:kern w:val="2"/>
                <w:sz w:val="22"/>
                <w:lang w:val="en-ID" w:eastAsia="en-ID"/>
                <w14:ligatures w14:val="standardContextual"/>
              </w:rPr>
              <w:tab/>
            </w:r>
            <w:r w:rsidRPr="00330922">
              <w:rPr>
                <w:rStyle w:val="Hyperlink"/>
                <w:noProof/>
              </w:rPr>
              <w:t>Struktur Basis Data</w:t>
            </w:r>
            <w:r>
              <w:rPr>
                <w:noProof/>
                <w:webHidden/>
              </w:rPr>
              <w:tab/>
            </w:r>
            <w:r>
              <w:rPr>
                <w:noProof/>
                <w:webHidden/>
              </w:rPr>
              <w:fldChar w:fldCharType="begin"/>
            </w:r>
            <w:r>
              <w:rPr>
                <w:noProof/>
                <w:webHidden/>
              </w:rPr>
              <w:instrText xml:space="preserve"> PAGEREF _Toc135601446 \h </w:instrText>
            </w:r>
          </w:ins>
          <w:r>
            <w:rPr>
              <w:noProof/>
              <w:webHidden/>
            </w:rPr>
          </w:r>
          <w:r>
            <w:rPr>
              <w:noProof/>
              <w:webHidden/>
            </w:rPr>
            <w:fldChar w:fldCharType="separate"/>
          </w:r>
          <w:ins w:id="351" w:author="Ilham Nur Pratama" w:date="2023-05-24T22:54:00Z">
            <w:r w:rsidR="000D26C4">
              <w:rPr>
                <w:noProof/>
                <w:webHidden/>
              </w:rPr>
              <w:t>97</w:t>
            </w:r>
          </w:ins>
          <w:ins w:id="352" w:author="Ilham Nur Pratama" w:date="2023-05-21T22:42:00Z">
            <w:r>
              <w:rPr>
                <w:noProof/>
                <w:webHidden/>
              </w:rPr>
              <w:fldChar w:fldCharType="end"/>
            </w:r>
            <w:r w:rsidRPr="00330922">
              <w:rPr>
                <w:rStyle w:val="Hyperlink"/>
                <w:noProof/>
              </w:rPr>
              <w:fldChar w:fldCharType="end"/>
            </w:r>
          </w:ins>
        </w:p>
        <w:p w14:paraId="49F6034F" w14:textId="38F4352D" w:rsidR="00985B1D" w:rsidRDefault="00985B1D">
          <w:pPr>
            <w:pStyle w:val="TOC3"/>
            <w:rPr>
              <w:ins w:id="353" w:author="Ilham Nur Pratama" w:date="2023-05-21T22:42:00Z"/>
              <w:rFonts w:asciiTheme="minorHAnsi" w:hAnsiTheme="minorHAnsi" w:cstheme="minorBidi"/>
              <w:noProof/>
              <w:kern w:val="2"/>
              <w:sz w:val="22"/>
              <w:lang w:val="en-ID" w:eastAsia="en-ID"/>
              <w14:ligatures w14:val="standardContextual"/>
            </w:rPr>
          </w:pPr>
          <w:ins w:id="35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47"</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10.2</w:t>
            </w:r>
            <w:r>
              <w:rPr>
                <w:rFonts w:asciiTheme="minorHAnsi" w:hAnsiTheme="minorHAnsi" w:cstheme="minorBidi"/>
                <w:noProof/>
                <w:kern w:val="2"/>
                <w:sz w:val="22"/>
                <w:lang w:val="en-ID" w:eastAsia="en-ID"/>
                <w14:ligatures w14:val="standardContextual"/>
              </w:rPr>
              <w:tab/>
            </w:r>
            <w:r w:rsidRPr="00330922">
              <w:rPr>
                <w:rStyle w:val="Hyperlink"/>
                <w:noProof/>
              </w:rPr>
              <w:t>Data Flow Diagram</w:t>
            </w:r>
            <w:r>
              <w:rPr>
                <w:noProof/>
                <w:webHidden/>
              </w:rPr>
              <w:tab/>
            </w:r>
            <w:r>
              <w:rPr>
                <w:noProof/>
                <w:webHidden/>
              </w:rPr>
              <w:fldChar w:fldCharType="begin"/>
            </w:r>
            <w:r>
              <w:rPr>
                <w:noProof/>
                <w:webHidden/>
              </w:rPr>
              <w:instrText xml:space="preserve"> PAGEREF _Toc135601447 \h </w:instrText>
            </w:r>
          </w:ins>
          <w:r>
            <w:rPr>
              <w:noProof/>
              <w:webHidden/>
            </w:rPr>
          </w:r>
          <w:r>
            <w:rPr>
              <w:noProof/>
              <w:webHidden/>
            </w:rPr>
            <w:fldChar w:fldCharType="separate"/>
          </w:r>
          <w:ins w:id="355" w:author="Ilham Nur Pratama" w:date="2023-05-24T22:54:00Z">
            <w:r w:rsidR="000D26C4">
              <w:rPr>
                <w:noProof/>
                <w:webHidden/>
              </w:rPr>
              <w:t>102</w:t>
            </w:r>
          </w:ins>
          <w:ins w:id="356" w:author="Ilham Nur Pratama" w:date="2023-05-21T22:42:00Z">
            <w:r>
              <w:rPr>
                <w:noProof/>
                <w:webHidden/>
              </w:rPr>
              <w:fldChar w:fldCharType="end"/>
            </w:r>
            <w:r w:rsidRPr="00330922">
              <w:rPr>
                <w:rStyle w:val="Hyperlink"/>
                <w:noProof/>
              </w:rPr>
              <w:fldChar w:fldCharType="end"/>
            </w:r>
          </w:ins>
        </w:p>
        <w:p w14:paraId="7DE9D9AB" w14:textId="6858CFD5" w:rsidR="00985B1D" w:rsidRDefault="00985B1D">
          <w:pPr>
            <w:pStyle w:val="TOC2"/>
            <w:tabs>
              <w:tab w:val="left" w:pos="880"/>
              <w:tab w:val="right" w:leader="dot" w:pos="8494"/>
            </w:tabs>
            <w:rPr>
              <w:ins w:id="357" w:author="Ilham Nur Pratama" w:date="2023-05-21T22:42:00Z"/>
              <w:rFonts w:asciiTheme="minorHAnsi" w:hAnsiTheme="minorHAnsi" w:cstheme="minorBidi"/>
              <w:noProof/>
              <w:kern w:val="2"/>
              <w:sz w:val="22"/>
              <w:lang w:val="en-ID" w:eastAsia="en-ID"/>
              <w14:ligatures w14:val="standardContextual"/>
            </w:rPr>
          </w:pPr>
          <w:ins w:id="358"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48"</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11</w:t>
            </w:r>
            <w:r>
              <w:rPr>
                <w:rFonts w:asciiTheme="minorHAnsi" w:hAnsiTheme="minorHAnsi" w:cstheme="minorBidi"/>
                <w:noProof/>
                <w:kern w:val="2"/>
                <w:sz w:val="22"/>
                <w:lang w:val="en-ID" w:eastAsia="en-ID"/>
                <w14:ligatures w14:val="standardContextual"/>
              </w:rPr>
              <w:tab/>
            </w:r>
            <w:r w:rsidRPr="00330922">
              <w:rPr>
                <w:rStyle w:val="Hyperlink"/>
                <w:noProof/>
              </w:rPr>
              <w:t xml:space="preserve">Pemodelan Proses Bisnis </w:t>
            </w:r>
            <w:r w:rsidRPr="00330922">
              <w:rPr>
                <w:rStyle w:val="Hyperlink"/>
                <w:i/>
                <w:iCs/>
                <w:noProof/>
              </w:rPr>
              <w:t xml:space="preserve">as is </w:t>
            </w:r>
            <w:r w:rsidRPr="00330922">
              <w:rPr>
                <w:rStyle w:val="Hyperlink"/>
                <w:noProof/>
              </w:rPr>
              <w:t>untuk Proses Alokasi Pekerjaan dan Sumber Daya</w:t>
            </w:r>
            <w:r>
              <w:rPr>
                <w:noProof/>
                <w:webHidden/>
              </w:rPr>
              <w:tab/>
            </w:r>
            <w:r>
              <w:rPr>
                <w:noProof/>
                <w:webHidden/>
              </w:rPr>
              <w:fldChar w:fldCharType="begin"/>
            </w:r>
            <w:r>
              <w:rPr>
                <w:noProof/>
                <w:webHidden/>
              </w:rPr>
              <w:instrText xml:space="preserve"> PAGEREF _Toc135601448 \h </w:instrText>
            </w:r>
          </w:ins>
          <w:r>
            <w:rPr>
              <w:noProof/>
              <w:webHidden/>
            </w:rPr>
          </w:r>
          <w:r>
            <w:rPr>
              <w:noProof/>
              <w:webHidden/>
            </w:rPr>
            <w:fldChar w:fldCharType="separate"/>
          </w:r>
          <w:ins w:id="359" w:author="Ilham Nur Pratama" w:date="2023-05-24T22:54:00Z">
            <w:r w:rsidR="000D26C4">
              <w:rPr>
                <w:noProof/>
                <w:webHidden/>
              </w:rPr>
              <w:t>106</w:t>
            </w:r>
          </w:ins>
          <w:ins w:id="360" w:author="Ilham Nur Pratama" w:date="2023-05-21T22:42:00Z">
            <w:r>
              <w:rPr>
                <w:noProof/>
                <w:webHidden/>
              </w:rPr>
              <w:fldChar w:fldCharType="end"/>
            </w:r>
            <w:r w:rsidRPr="00330922">
              <w:rPr>
                <w:rStyle w:val="Hyperlink"/>
                <w:noProof/>
              </w:rPr>
              <w:fldChar w:fldCharType="end"/>
            </w:r>
          </w:ins>
        </w:p>
        <w:p w14:paraId="0F506B83" w14:textId="0FCB0685" w:rsidR="00985B1D" w:rsidRDefault="00985B1D">
          <w:pPr>
            <w:pStyle w:val="TOC3"/>
            <w:rPr>
              <w:ins w:id="361" w:author="Ilham Nur Pratama" w:date="2023-05-21T22:42:00Z"/>
              <w:rFonts w:asciiTheme="minorHAnsi" w:hAnsiTheme="minorHAnsi" w:cstheme="minorBidi"/>
              <w:noProof/>
              <w:kern w:val="2"/>
              <w:sz w:val="22"/>
              <w:lang w:val="en-ID" w:eastAsia="en-ID"/>
              <w14:ligatures w14:val="standardContextual"/>
            </w:rPr>
          </w:pPr>
          <w:ins w:id="362"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49"</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11.1</w:t>
            </w:r>
            <w:r>
              <w:rPr>
                <w:rFonts w:asciiTheme="minorHAnsi" w:hAnsiTheme="minorHAnsi" w:cstheme="minorBidi"/>
                <w:noProof/>
                <w:kern w:val="2"/>
                <w:sz w:val="22"/>
                <w:lang w:val="en-ID" w:eastAsia="en-ID"/>
                <w14:ligatures w14:val="standardContextual"/>
              </w:rPr>
              <w:tab/>
            </w:r>
            <w:r w:rsidRPr="00330922">
              <w:rPr>
                <w:rStyle w:val="Hyperlink"/>
                <w:noProof/>
              </w:rPr>
              <w:t xml:space="preserve">Pemodelan Proses Bisnis kondisi </w:t>
            </w:r>
            <w:r w:rsidRPr="00330922">
              <w:rPr>
                <w:rStyle w:val="Hyperlink"/>
                <w:i/>
                <w:iCs/>
                <w:noProof/>
              </w:rPr>
              <w:t>As Is</w:t>
            </w:r>
            <w:r>
              <w:rPr>
                <w:noProof/>
                <w:webHidden/>
              </w:rPr>
              <w:tab/>
            </w:r>
            <w:r>
              <w:rPr>
                <w:noProof/>
                <w:webHidden/>
              </w:rPr>
              <w:fldChar w:fldCharType="begin"/>
            </w:r>
            <w:r>
              <w:rPr>
                <w:noProof/>
                <w:webHidden/>
              </w:rPr>
              <w:instrText xml:space="preserve"> PAGEREF _Toc135601449 \h </w:instrText>
            </w:r>
          </w:ins>
          <w:r>
            <w:rPr>
              <w:noProof/>
              <w:webHidden/>
            </w:rPr>
          </w:r>
          <w:r>
            <w:rPr>
              <w:noProof/>
              <w:webHidden/>
            </w:rPr>
            <w:fldChar w:fldCharType="separate"/>
          </w:r>
          <w:ins w:id="363" w:author="Ilham Nur Pratama" w:date="2023-05-24T22:54:00Z">
            <w:r w:rsidR="000D26C4">
              <w:rPr>
                <w:noProof/>
                <w:webHidden/>
              </w:rPr>
              <w:t>109</w:t>
            </w:r>
          </w:ins>
          <w:ins w:id="364" w:author="Ilham Nur Pratama" w:date="2023-05-21T22:42:00Z">
            <w:r>
              <w:rPr>
                <w:noProof/>
                <w:webHidden/>
              </w:rPr>
              <w:fldChar w:fldCharType="end"/>
            </w:r>
            <w:r w:rsidRPr="00330922">
              <w:rPr>
                <w:rStyle w:val="Hyperlink"/>
                <w:noProof/>
              </w:rPr>
              <w:fldChar w:fldCharType="end"/>
            </w:r>
          </w:ins>
        </w:p>
        <w:p w14:paraId="1B3933C5" w14:textId="105D0075" w:rsidR="00985B1D" w:rsidRDefault="00985B1D">
          <w:pPr>
            <w:pStyle w:val="TOC2"/>
            <w:tabs>
              <w:tab w:val="left" w:pos="880"/>
              <w:tab w:val="right" w:leader="dot" w:pos="8494"/>
            </w:tabs>
            <w:rPr>
              <w:ins w:id="365" w:author="Ilham Nur Pratama" w:date="2023-05-21T22:42:00Z"/>
              <w:rFonts w:asciiTheme="minorHAnsi" w:hAnsiTheme="minorHAnsi" w:cstheme="minorBidi"/>
              <w:noProof/>
              <w:kern w:val="2"/>
              <w:sz w:val="22"/>
              <w:lang w:val="en-ID" w:eastAsia="en-ID"/>
              <w14:ligatures w14:val="standardContextual"/>
            </w:rPr>
          </w:pPr>
          <w:ins w:id="36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50"</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12</w:t>
            </w:r>
            <w:r>
              <w:rPr>
                <w:rFonts w:asciiTheme="minorHAnsi" w:hAnsiTheme="minorHAnsi" w:cstheme="minorBidi"/>
                <w:noProof/>
                <w:kern w:val="2"/>
                <w:sz w:val="22"/>
                <w:lang w:val="en-ID" w:eastAsia="en-ID"/>
                <w14:ligatures w14:val="standardContextual"/>
              </w:rPr>
              <w:tab/>
            </w:r>
            <w:r w:rsidRPr="00330922">
              <w:rPr>
                <w:rStyle w:val="Hyperlink"/>
                <w:noProof/>
              </w:rPr>
              <w:t>Pembangunan Sistem Optimasi Alokasi Pekerjaan dan Sumber Daya</w:t>
            </w:r>
            <w:r>
              <w:rPr>
                <w:noProof/>
                <w:webHidden/>
              </w:rPr>
              <w:tab/>
            </w:r>
            <w:r>
              <w:rPr>
                <w:noProof/>
                <w:webHidden/>
              </w:rPr>
              <w:fldChar w:fldCharType="begin"/>
            </w:r>
            <w:r>
              <w:rPr>
                <w:noProof/>
                <w:webHidden/>
              </w:rPr>
              <w:instrText xml:space="preserve"> PAGEREF _Toc135601450 \h </w:instrText>
            </w:r>
          </w:ins>
          <w:r>
            <w:rPr>
              <w:noProof/>
              <w:webHidden/>
            </w:rPr>
          </w:r>
          <w:r>
            <w:rPr>
              <w:noProof/>
              <w:webHidden/>
            </w:rPr>
            <w:fldChar w:fldCharType="separate"/>
          </w:r>
          <w:ins w:id="367" w:author="Ilham Nur Pratama" w:date="2023-05-24T22:54:00Z">
            <w:r w:rsidR="000D26C4">
              <w:rPr>
                <w:noProof/>
                <w:webHidden/>
              </w:rPr>
              <w:t>115</w:t>
            </w:r>
          </w:ins>
          <w:ins w:id="368" w:author="Ilham Nur Pratama" w:date="2023-05-21T22:42:00Z">
            <w:r>
              <w:rPr>
                <w:noProof/>
                <w:webHidden/>
              </w:rPr>
              <w:fldChar w:fldCharType="end"/>
            </w:r>
            <w:r w:rsidRPr="00330922">
              <w:rPr>
                <w:rStyle w:val="Hyperlink"/>
                <w:noProof/>
              </w:rPr>
              <w:fldChar w:fldCharType="end"/>
            </w:r>
          </w:ins>
        </w:p>
        <w:p w14:paraId="7C83C25D" w14:textId="75C0C929" w:rsidR="00985B1D" w:rsidRDefault="00985B1D">
          <w:pPr>
            <w:pStyle w:val="TOC2"/>
            <w:tabs>
              <w:tab w:val="left" w:pos="880"/>
              <w:tab w:val="right" w:leader="dot" w:pos="8494"/>
            </w:tabs>
            <w:rPr>
              <w:ins w:id="369" w:author="Ilham Nur Pratama" w:date="2023-05-21T22:42:00Z"/>
              <w:rFonts w:asciiTheme="minorHAnsi" w:hAnsiTheme="minorHAnsi" w:cstheme="minorBidi"/>
              <w:noProof/>
              <w:kern w:val="2"/>
              <w:sz w:val="22"/>
              <w:lang w:val="en-ID" w:eastAsia="en-ID"/>
              <w14:ligatures w14:val="standardContextual"/>
            </w:rPr>
          </w:pPr>
          <w:ins w:id="37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51"</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13</w:t>
            </w:r>
            <w:r>
              <w:rPr>
                <w:rFonts w:asciiTheme="minorHAnsi" w:hAnsiTheme="minorHAnsi" w:cstheme="minorBidi"/>
                <w:noProof/>
                <w:kern w:val="2"/>
                <w:sz w:val="22"/>
                <w:lang w:val="en-ID" w:eastAsia="en-ID"/>
                <w14:ligatures w14:val="standardContextual"/>
              </w:rPr>
              <w:tab/>
            </w:r>
            <w:r w:rsidRPr="00330922">
              <w:rPr>
                <w:rStyle w:val="Hyperlink"/>
                <w:noProof/>
              </w:rPr>
              <w:t>Simulasi Sistem Optimasi Alokasi Pekerjaan dan Sumber Daya</w:t>
            </w:r>
            <w:r>
              <w:rPr>
                <w:noProof/>
                <w:webHidden/>
              </w:rPr>
              <w:tab/>
            </w:r>
            <w:r>
              <w:rPr>
                <w:noProof/>
                <w:webHidden/>
              </w:rPr>
              <w:fldChar w:fldCharType="begin"/>
            </w:r>
            <w:r>
              <w:rPr>
                <w:noProof/>
                <w:webHidden/>
              </w:rPr>
              <w:instrText xml:space="preserve"> PAGEREF _Toc135601451 \h </w:instrText>
            </w:r>
          </w:ins>
          <w:r>
            <w:rPr>
              <w:noProof/>
              <w:webHidden/>
            </w:rPr>
          </w:r>
          <w:r>
            <w:rPr>
              <w:noProof/>
              <w:webHidden/>
            </w:rPr>
            <w:fldChar w:fldCharType="separate"/>
          </w:r>
          <w:ins w:id="371" w:author="Ilham Nur Pratama" w:date="2023-05-24T22:54:00Z">
            <w:r w:rsidR="000D26C4">
              <w:rPr>
                <w:noProof/>
                <w:webHidden/>
              </w:rPr>
              <w:t>119</w:t>
            </w:r>
          </w:ins>
          <w:ins w:id="372" w:author="Ilham Nur Pratama" w:date="2023-05-21T22:42:00Z">
            <w:r>
              <w:rPr>
                <w:noProof/>
                <w:webHidden/>
              </w:rPr>
              <w:fldChar w:fldCharType="end"/>
            </w:r>
            <w:r w:rsidRPr="00330922">
              <w:rPr>
                <w:rStyle w:val="Hyperlink"/>
                <w:noProof/>
              </w:rPr>
              <w:fldChar w:fldCharType="end"/>
            </w:r>
          </w:ins>
        </w:p>
        <w:p w14:paraId="65C453A8" w14:textId="0720A006" w:rsidR="00985B1D" w:rsidRDefault="00985B1D">
          <w:pPr>
            <w:pStyle w:val="TOC3"/>
            <w:rPr>
              <w:ins w:id="373" w:author="Ilham Nur Pratama" w:date="2023-05-21T22:42:00Z"/>
              <w:rFonts w:asciiTheme="minorHAnsi" w:hAnsiTheme="minorHAnsi" w:cstheme="minorBidi"/>
              <w:noProof/>
              <w:kern w:val="2"/>
              <w:sz w:val="22"/>
              <w:lang w:val="en-ID" w:eastAsia="en-ID"/>
              <w14:ligatures w14:val="standardContextual"/>
            </w:rPr>
          </w:pPr>
          <w:ins w:id="37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52"</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13.1</w:t>
            </w:r>
            <w:r>
              <w:rPr>
                <w:rFonts w:asciiTheme="minorHAnsi" w:hAnsiTheme="minorHAnsi" w:cstheme="minorBidi"/>
                <w:noProof/>
                <w:kern w:val="2"/>
                <w:sz w:val="22"/>
                <w:lang w:val="en-ID" w:eastAsia="en-ID"/>
                <w14:ligatures w14:val="standardContextual"/>
              </w:rPr>
              <w:tab/>
            </w:r>
            <w:r w:rsidRPr="00330922">
              <w:rPr>
                <w:rStyle w:val="Hyperlink"/>
                <w:noProof/>
              </w:rPr>
              <w:t>Simulasi Sistem</w:t>
            </w:r>
            <w:r>
              <w:rPr>
                <w:noProof/>
                <w:webHidden/>
              </w:rPr>
              <w:tab/>
            </w:r>
            <w:r>
              <w:rPr>
                <w:noProof/>
                <w:webHidden/>
              </w:rPr>
              <w:fldChar w:fldCharType="begin"/>
            </w:r>
            <w:r>
              <w:rPr>
                <w:noProof/>
                <w:webHidden/>
              </w:rPr>
              <w:instrText xml:space="preserve"> PAGEREF _Toc135601452 \h </w:instrText>
            </w:r>
          </w:ins>
          <w:r>
            <w:rPr>
              <w:noProof/>
              <w:webHidden/>
            </w:rPr>
          </w:r>
          <w:r>
            <w:rPr>
              <w:noProof/>
              <w:webHidden/>
            </w:rPr>
            <w:fldChar w:fldCharType="separate"/>
          </w:r>
          <w:ins w:id="375" w:author="Ilham Nur Pratama" w:date="2023-05-24T22:54:00Z">
            <w:r w:rsidR="000D26C4">
              <w:rPr>
                <w:noProof/>
                <w:webHidden/>
              </w:rPr>
              <w:t>119</w:t>
            </w:r>
          </w:ins>
          <w:ins w:id="376" w:author="Ilham Nur Pratama" w:date="2023-05-21T22:42:00Z">
            <w:r>
              <w:rPr>
                <w:noProof/>
                <w:webHidden/>
              </w:rPr>
              <w:fldChar w:fldCharType="end"/>
            </w:r>
            <w:r w:rsidRPr="00330922">
              <w:rPr>
                <w:rStyle w:val="Hyperlink"/>
                <w:noProof/>
              </w:rPr>
              <w:fldChar w:fldCharType="end"/>
            </w:r>
          </w:ins>
        </w:p>
        <w:p w14:paraId="37CA4732" w14:textId="0347EB2C" w:rsidR="00985B1D" w:rsidRDefault="00985B1D">
          <w:pPr>
            <w:pStyle w:val="TOC3"/>
            <w:rPr>
              <w:ins w:id="377" w:author="Ilham Nur Pratama" w:date="2023-05-21T22:42:00Z"/>
              <w:rFonts w:asciiTheme="minorHAnsi" w:hAnsiTheme="minorHAnsi" w:cstheme="minorBidi"/>
              <w:noProof/>
              <w:kern w:val="2"/>
              <w:sz w:val="22"/>
              <w:lang w:val="en-ID" w:eastAsia="en-ID"/>
              <w14:ligatures w14:val="standardContextual"/>
            </w:rPr>
          </w:pPr>
          <w:ins w:id="378"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53"</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13.2</w:t>
            </w:r>
            <w:r>
              <w:rPr>
                <w:rFonts w:asciiTheme="minorHAnsi" w:hAnsiTheme="minorHAnsi" w:cstheme="minorBidi"/>
                <w:noProof/>
                <w:kern w:val="2"/>
                <w:sz w:val="22"/>
                <w:lang w:val="en-ID" w:eastAsia="en-ID"/>
                <w14:ligatures w14:val="standardContextual"/>
              </w:rPr>
              <w:tab/>
            </w:r>
            <w:r w:rsidRPr="00330922">
              <w:rPr>
                <w:rStyle w:val="Hyperlink"/>
                <w:noProof/>
              </w:rPr>
              <w:t>Optimasi Sistem</w:t>
            </w:r>
            <w:r>
              <w:rPr>
                <w:noProof/>
                <w:webHidden/>
              </w:rPr>
              <w:tab/>
            </w:r>
            <w:r>
              <w:rPr>
                <w:noProof/>
                <w:webHidden/>
              </w:rPr>
              <w:fldChar w:fldCharType="begin"/>
            </w:r>
            <w:r>
              <w:rPr>
                <w:noProof/>
                <w:webHidden/>
              </w:rPr>
              <w:instrText xml:space="preserve"> PAGEREF _Toc135601453 \h </w:instrText>
            </w:r>
          </w:ins>
          <w:r>
            <w:rPr>
              <w:noProof/>
              <w:webHidden/>
            </w:rPr>
          </w:r>
          <w:r>
            <w:rPr>
              <w:noProof/>
              <w:webHidden/>
            </w:rPr>
            <w:fldChar w:fldCharType="separate"/>
          </w:r>
          <w:ins w:id="379" w:author="Ilham Nur Pratama" w:date="2023-05-24T22:54:00Z">
            <w:r w:rsidR="000D26C4">
              <w:rPr>
                <w:noProof/>
                <w:webHidden/>
              </w:rPr>
              <w:t>126</w:t>
            </w:r>
          </w:ins>
          <w:ins w:id="380" w:author="Ilham Nur Pratama" w:date="2023-05-21T22:42:00Z">
            <w:r>
              <w:rPr>
                <w:noProof/>
                <w:webHidden/>
              </w:rPr>
              <w:fldChar w:fldCharType="end"/>
            </w:r>
            <w:r w:rsidRPr="00330922">
              <w:rPr>
                <w:rStyle w:val="Hyperlink"/>
                <w:noProof/>
              </w:rPr>
              <w:fldChar w:fldCharType="end"/>
            </w:r>
          </w:ins>
        </w:p>
        <w:p w14:paraId="661A29F8" w14:textId="4EA3C944" w:rsidR="00985B1D" w:rsidRDefault="00985B1D">
          <w:pPr>
            <w:pStyle w:val="TOC2"/>
            <w:tabs>
              <w:tab w:val="left" w:pos="880"/>
              <w:tab w:val="right" w:leader="dot" w:pos="8494"/>
            </w:tabs>
            <w:rPr>
              <w:ins w:id="381" w:author="Ilham Nur Pratama" w:date="2023-05-21T22:42:00Z"/>
              <w:rFonts w:asciiTheme="minorHAnsi" w:hAnsiTheme="minorHAnsi" w:cstheme="minorBidi"/>
              <w:noProof/>
              <w:kern w:val="2"/>
              <w:sz w:val="22"/>
              <w:lang w:val="en-ID" w:eastAsia="en-ID"/>
              <w14:ligatures w14:val="standardContextual"/>
            </w:rPr>
          </w:pPr>
          <w:ins w:id="382"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54"</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14</w:t>
            </w:r>
            <w:r>
              <w:rPr>
                <w:rFonts w:asciiTheme="minorHAnsi" w:hAnsiTheme="minorHAnsi" w:cstheme="minorBidi"/>
                <w:noProof/>
                <w:kern w:val="2"/>
                <w:sz w:val="22"/>
                <w:lang w:val="en-ID" w:eastAsia="en-ID"/>
                <w14:ligatures w14:val="standardContextual"/>
              </w:rPr>
              <w:tab/>
            </w:r>
            <w:r w:rsidRPr="00330922">
              <w:rPr>
                <w:rStyle w:val="Hyperlink"/>
                <w:noProof/>
              </w:rPr>
              <w:t xml:space="preserve">Pemodelan Proses Bisnis </w:t>
            </w:r>
            <w:r w:rsidRPr="00330922">
              <w:rPr>
                <w:rStyle w:val="Hyperlink"/>
                <w:i/>
                <w:iCs/>
                <w:noProof/>
              </w:rPr>
              <w:t>To Be</w:t>
            </w:r>
            <w:r w:rsidRPr="00330922">
              <w:rPr>
                <w:rStyle w:val="Hyperlink"/>
                <w:noProof/>
              </w:rPr>
              <w:t xml:space="preserve"> untuk Proses Alokasi Pekerjaan dan Sumber Daya</w:t>
            </w:r>
            <w:r>
              <w:rPr>
                <w:noProof/>
                <w:webHidden/>
              </w:rPr>
              <w:tab/>
            </w:r>
            <w:r>
              <w:rPr>
                <w:noProof/>
                <w:webHidden/>
              </w:rPr>
              <w:fldChar w:fldCharType="begin"/>
            </w:r>
            <w:r>
              <w:rPr>
                <w:noProof/>
                <w:webHidden/>
              </w:rPr>
              <w:instrText xml:space="preserve"> PAGEREF _Toc135601454 \h </w:instrText>
            </w:r>
          </w:ins>
          <w:r>
            <w:rPr>
              <w:noProof/>
              <w:webHidden/>
            </w:rPr>
          </w:r>
          <w:r>
            <w:rPr>
              <w:noProof/>
              <w:webHidden/>
            </w:rPr>
            <w:fldChar w:fldCharType="separate"/>
          </w:r>
          <w:ins w:id="383" w:author="Ilham Nur Pratama" w:date="2023-05-24T22:54:00Z">
            <w:r w:rsidR="000D26C4">
              <w:rPr>
                <w:noProof/>
                <w:webHidden/>
              </w:rPr>
              <w:t>132</w:t>
            </w:r>
          </w:ins>
          <w:ins w:id="384" w:author="Ilham Nur Pratama" w:date="2023-05-21T22:42:00Z">
            <w:r>
              <w:rPr>
                <w:noProof/>
                <w:webHidden/>
              </w:rPr>
              <w:fldChar w:fldCharType="end"/>
            </w:r>
            <w:r w:rsidRPr="00330922">
              <w:rPr>
                <w:rStyle w:val="Hyperlink"/>
                <w:noProof/>
              </w:rPr>
              <w:fldChar w:fldCharType="end"/>
            </w:r>
          </w:ins>
        </w:p>
        <w:p w14:paraId="14C90303" w14:textId="7FFCCD86" w:rsidR="00985B1D" w:rsidRDefault="00985B1D">
          <w:pPr>
            <w:pStyle w:val="TOC3"/>
            <w:rPr>
              <w:ins w:id="385" w:author="Ilham Nur Pratama" w:date="2023-05-21T22:42:00Z"/>
              <w:rFonts w:asciiTheme="minorHAnsi" w:hAnsiTheme="minorHAnsi" w:cstheme="minorBidi"/>
              <w:noProof/>
              <w:kern w:val="2"/>
              <w:sz w:val="22"/>
              <w:lang w:val="en-ID" w:eastAsia="en-ID"/>
              <w14:ligatures w14:val="standardContextual"/>
            </w:rPr>
          </w:pPr>
          <w:ins w:id="38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55"</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i/>
                <w:iCs/>
                <w:noProof/>
              </w:rPr>
              <w:t>3.14.1</w:t>
            </w:r>
            <w:r>
              <w:rPr>
                <w:rFonts w:asciiTheme="minorHAnsi" w:hAnsiTheme="minorHAnsi" w:cstheme="minorBidi"/>
                <w:noProof/>
                <w:kern w:val="2"/>
                <w:sz w:val="22"/>
                <w:lang w:val="en-ID" w:eastAsia="en-ID"/>
                <w14:ligatures w14:val="standardContextual"/>
              </w:rPr>
              <w:tab/>
            </w:r>
            <w:r w:rsidRPr="00330922">
              <w:rPr>
                <w:rStyle w:val="Hyperlink"/>
                <w:noProof/>
              </w:rPr>
              <w:t xml:space="preserve">Pemodelan Bisnis </w:t>
            </w:r>
            <w:r w:rsidRPr="00330922">
              <w:rPr>
                <w:rStyle w:val="Hyperlink"/>
                <w:i/>
                <w:iCs/>
                <w:noProof/>
              </w:rPr>
              <w:t>To Be</w:t>
            </w:r>
            <w:r>
              <w:rPr>
                <w:noProof/>
                <w:webHidden/>
              </w:rPr>
              <w:tab/>
            </w:r>
            <w:r>
              <w:rPr>
                <w:noProof/>
                <w:webHidden/>
              </w:rPr>
              <w:fldChar w:fldCharType="begin"/>
            </w:r>
            <w:r>
              <w:rPr>
                <w:noProof/>
                <w:webHidden/>
              </w:rPr>
              <w:instrText xml:space="preserve"> PAGEREF _Toc135601455 \h </w:instrText>
            </w:r>
          </w:ins>
          <w:r>
            <w:rPr>
              <w:noProof/>
              <w:webHidden/>
            </w:rPr>
          </w:r>
          <w:r>
            <w:rPr>
              <w:noProof/>
              <w:webHidden/>
            </w:rPr>
            <w:fldChar w:fldCharType="separate"/>
          </w:r>
          <w:ins w:id="387" w:author="Ilham Nur Pratama" w:date="2023-05-24T22:54:00Z">
            <w:r w:rsidR="000D26C4">
              <w:rPr>
                <w:noProof/>
                <w:webHidden/>
              </w:rPr>
              <w:t>133</w:t>
            </w:r>
          </w:ins>
          <w:ins w:id="388" w:author="Ilham Nur Pratama" w:date="2023-05-21T22:42:00Z">
            <w:r>
              <w:rPr>
                <w:noProof/>
                <w:webHidden/>
              </w:rPr>
              <w:fldChar w:fldCharType="end"/>
            </w:r>
            <w:r w:rsidRPr="00330922">
              <w:rPr>
                <w:rStyle w:val="Hyperlink"/>
                <w:noProof/>
              </w:rPr>
              <w:fldChar w:fldCharType="end"/>
            </w:r>
          </w:ins>
        </w:p>
        <w:p w14:paraId="7E853D7D" w14:textId="74D853A3" w:rsidR="00985B1D" w:rsidRDefault="00985B1D">
          <w:pPr>
            <w:pStyle w:val="TOC2"/>
            <w:tabs>
              <w:tab w:val="left" w:pos="880"/>
              <w:tab w:val="right" w:leader="dot" w:pos="8494"/>
            </w:tabs>
            <w:rPr>
              <w:ins w:id="389" w:author="Ilham Nur Pratama" w:date="2023-05-21T22:42:00Z"/>
              <w:rFonts w:asciiTheme="minorHAnsi" w:hAnsiTheme="minorHAnsi" w:cstheme="minorBidi"/>
              <w:noProof/>
              <w:kern w:val="2"/>
              <w:sz w:val="22"/>
              <w:lang w:val="en-ID" w:eastAsia="en-ID"/>
              <w14:ligatures w14:val="standardContextual"/>
            </w:rPr>
          </w:pPr>
          <w:ins w:id="39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56"</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3.15</w:t>
            </w:r>
            <w:r>
              <w:rPr>
                <w:rFonts w:asciiTheme="minorHAnsi" w:hAnsiTheme="minorHAnsi" w:cstheme="minorBidi"/>
                <w:noProof/>
                <w:kern w:val="2"/>
                <w:sz w:val="22"/>
                <w:lang w:val="en-ID" w:eastAsia="en-ID"/>
                <w14:ligatures w14:val="standardContextual"/>
              </w:rPr>
              <w:tab/>
            </w:r>
            <w:r w:rsidRPr="00330922">
              <w:rPr>
                <w:rStyle w:val="Hyperlink"/>
                <w:noProof/>
              </w:rPr>
              <w:t>Analisis dan Kesimpulan</w:t>
            </w:r>
            <w:r>
              <w:rPr>
                <w:noProof/>
                <w:webHidden/>
              </w:rPr>
              <w:tab/>
            </w:r>
            <w:r>
              <w:rPr>
                <w:noProof/>
                <w:webHidden/>
              </w:rPr>
              <w:fldChar w:fldCharType="begin"/>
            </w:r>
            <w:r>
              <w:rPr>
                <w:noProof/>
                <w:webHidden/>
              </w:rPr>
              <w:instrText xml:space="preserve"> PAGEREF _Toc135601456 \h </w:instrText>
            </w:r>
          </w:ins>
          <w:r>
            <w:rPr>
              <w:noProof/>
              <w:webHidden/>
            </w:rPr>
          </w:r>
          <w:r>
            <w:rPr>
              <w:noProof/>
              <w:webHidden/>
            </w:rPr>
            <w:fldChar w:fldCharType="separate"/>
          </w:r>
          <w:ins w:id="391" w:author="Ilham Nur Pratama" w:date="2023-05-24T22:54:00Z">
            <w:r w:rsidR="000D26C4">
              <w:rPr>
                <w:noProof/>
                <w:webHidden/>
              </w:rPr>
              <w:t>138</w:t>
            </w:r>
          </w:ins>
          <w:ins w:id="392" w:author="Ilham Nur Pratama" w:date="2023-05-21T22:42:00Z">
            <w:r>
              <w:rPr>
                <w:noProof/>
                <w:webHidden/>
              </w:rPr>
              <w:fldChar w:fldCharType="end"/>
            </w:r>
            <w:r w:rsidRPr="00330922">
              <w:rPr>
                <w:rStyle w:val="Hyperlink"/>
                <w:noProof/>
              </w:rPr>
              <w:fldChar w:fldCharType="end"/>
            </w:r>
          </w:ins>
        </w:p>
        <w:p w14:paraId="5894D57A" w14:textId="63715C4E" w:rsidR="00985B1D" w:rsidRDefault="00985B1D">
          <w:pPr>
            <w:pStyle w:val="TOC1"/>
            <w:tabs>
              <w:tab w:val="left" w:pos="1100"/>
            </w:tabs>
            <w:rPr>
              <w:ins w:id="393" w:author="Ilham Nur Pratama" w:date="2023-05-21T22:42:00Z"/>
              <w:rFonts w:asciiTheme="minorHAnsi" w:hAnsiTheme="minorHAnsi" w:cstheme="minorBidi"/>
              <w:b w:val="0"/>
              <w:noProof/>
              <w:kern w:val="2"/>
              <w:sz w:val="22"/>
              <w:lang w:val="en-ID" w:eastAsia="en-ID"/>
              <w14:ligatures w14:val="standardContextual"/>
            </w:rPr>
          </w:pPr>
          <w:ins w:id="39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57"</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BAB 4</w:t>
            </w:r>
            <w:r>
              <w:rPr>
                <w:rFonts w:asciiTheme="minorHAnsi" w:hAnsiTheme="minorHAnsi" w:cstheme="minorBidi"/>
                <w:b w:val="0"/>
                <w:noProof/>
                <w:kern w:val="2"/>
                <w:sz w:val="22"/>
                <w:lang w:val="en-ID" w:eastAsia="en-ID"/>
                <w14:ligatures w14:val="standardContextual"/>
              </w:rPr>
              <w:tab/>
            </w:r>
            <w:r w:rsidRPr="00330922">
              <w:rPr>
                <w:rStyle w:val="Hyperlink"/>
                <w:noProof/>
              </w:rPr>
              <w:t>ANALISIS DAN PEMBAHASAN HASIL RISET</w:t>
            </w:r>
            <w:r>
              <w:rPr>
                <w:noProof/>
                <w:webHidden/>
              </w:rPr>
              <w:tab/>
            </w:r>
            <w:r>
              <w:rPr>
                <w:noProof/>
                <w:webHidden/>
              </w:rPr>
              <w:fldChar w:fldCharType="begin"/>
            </w:r>
            <w:r>
              <w:rPr>
                <w:noProof/>
                <w:webHidden/>
              </w:rPr>
              <w:instrText xml:space="preserve"> PAGEREF _Toc135601457 \h </w:instrText>
            </w:r>
          </w:ins>
          <w:r>
            <w:rPr>
              <w:noProof/>
              <w:webHidden/>
            </w:rPr>
          </w:r>
          <w:r>
            <w:rPr>
              <w:noProof/>
              <w:webHidden/>
            </w:rPr>
            <w:fldChar w:fldCharType="separate"/>
          </w:r>
          <w:ins w:id="395" w:author="Ilham Nur Pratama" w:date="2023-05-24T22:54:00Z">
            <w:r w:rsidR="000D26C4">
              <w:rPr>
                <w:noProof/>
                <w:webHidden/>
              </w:rPr>
              <w:t>140</w:t>
            </w:r>
          </w:ins>
          <w:ins w:id="396" w:author="Ilham Nur Pratama" w:date="2023-05-21T22:42:00Z">
            <w:r>
              <w:rPr>
                <w:noProof/>
                <w:webHidden/>
              </w:rPr>
              <w:fldChar w:fldCharType="end"/>
            </w:r>
            <w:r w:rsidRPr="00330922">
              <w:rPr>
                <w:rStyle w:val="Hyperlink"/>
                <w:noProof/>
              </w:rPr>
              <w:fldChar w:fldCharType="end"/>
            </w:r>
          </w:ins>
        </w:p>
        <w:p w14:paraId="60CE86E7" w14:textId="05DECF0B" w:rsidR="00985B1D" w:rsidRDefault="00985B1D">
          <w:pPr>
            <w:pStyle w:val="TOC2"/>
            <w:tabs>
              <w:tab w:val="left" w:pos="880"/>
              <w:tab w:val="right" w:leader="dot" w:pos="8494"/>
            </w:tabs>
            <w:rPr>
              <w:ins w:id="397" w:author="Ilham Nur Pratama" w:date="2023-05-21T22:42:00Z"/>
              <w:rFonts w:asciiTheme="minorHAnsi" w:hAnsiTheme="minorHAnsi" w:cstheme="minorBidi"/>
              <w:noProof/>
              <w:kern w:val="2"/>
              <w:sz w:val="22"/>
              <w:lang w:val="en-ID" w:eastAsia="en-ID"/>
              <w14:ligatures w14:val="standardContextual"/>
            </w:rPr>
          </w:pPr>
          <w:ins w:id="398" w:author="Ilham Nur Pratama" w:date="2023-05-21T22:42:00Z">
            <w:r w:rsidRPr="00330922">
              <w:rPr>
                <w:rStyle w:val="Hyperlink"/>
                <w:noProof/>
              </w:rPr>
              <w:lastRenderedPageBreak/>
              <w:fldChar w:fldCharType="begin"/>
            </w:r>
            <w:r w:rsidRPr="00330922">
              <w:rPr>
                <w:rStyle w:val="Hyperlink"/>
                <w:noProof/>
              </w:rPr>
              <w:instrText xml:space="preserve"> </w:instrText>
            </w:r>
            <w:r>
              <w:rPr>
                <w:noProof/>
              </w:rPr>
              <w:instrText>HYPERLINK \l "_Toc135601458"</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4.1</w:t>
            </w:r>
            <w:r>
              <w:rPr>
                <w:rFonts w:asciiTheme="minorHAnsi" w:hAnsiTheme="minorHAnsi" w:cstheme="minorBidi"/>
                <w:noProof/>
                <w:kern w:val="2"/>
                <w:sz w:val="22"/>
                <w:lang w:val="en-ID" w:eastAsia="en-ID"/>
                <w14:ligatures w14:val="standardContextual"/>
              </w:rPr>
              <w:tab/>
            </w:r>
            <w:r w:rsidRPr="00330922">
              <w:rPr>
                <w:rStyle w:val="Hyperlink"/>
                <w:noProof/>
              </w:rPr>
              <w:t xml:space="preserve">Perbandingan Kondisi PIECES dengan Kondisi </w:t>
            </w:r>
            <w:r w:rsidRPr="00330922">
              <w:rPr>
                <w:rStyle w:val="Hyperlink"/>
                <w:i/>
                <w:iCs/>
                <w:noProof/>
              </w:rPr>
              <w:t>To-be</w:t>
            </w:r>
            <w:r>
              <w:rPr>
                <w:noProof/>
                <w:webHidden/>
              </w:rPr>
              <w:tab/>
            </w:r>
            <w:r>
              <w:rPr>
                <w:noProof/>
                <w:webHidden/>
              </w:rPr>
              <w:fldChar w:fldCharType="begin"/>
            </w:r>
            <w:r>
              <w:rPr>
                <w:noProof/>
                <w:webHidden/>
              </w:rPr>
              <w:instrText xml:space="preserve"> PAGEREF _Toc135601458 \h </w:instrText>
            </w:r>
          </w:ins>
          <w:r>
            <w:rPr>
              <w:noProof/>
              <w:webHidden/>
            </w:rPr>
          </w:r>
          <w:r>
            <w:rPr>
              <w:noProof/>
              <w:webHidden/>
            </w:rPr>
            <w:fldChar w:fldCharType="separate"/>
          </w:r>
          <w:ins w:id="399" w:author="Ilham Nur Pratama" w:date="2023-05-24T22:54:00Z">
            <w:r w:rsidR="000D26C4">
              <w:rPr>
                <w:noProof/>
                <w:webHidden/>
              </w:rPr>
              <w:t>140</w:t>
            </w:r>
          </w:ins>
          <w:ins w:id="400" w:author="Ilham Nur Pratama" w:date="2023-05-21T22:42:00Z">
            <w:r>
              <w:rPr>
                <w:noProof/>
                <w:webHidden/>
              </w:rPr>
              <w:fldChar w:fldCharType="end"/>
            </w:r>
            <w:r w:rsidRPr="00330922">
              <w:rPr>
                <w:rStyle w:val="Hyperlink"/>
                <w:noProof/>
              </w:rPr>
              <w:fldChar w:fldCharType="end"/>
            </w:r>
          </w:ins>
        </w:p>
        <w:p w14:paraId="6E1A4719" w14:textId="1A6EC53B" w:rsidR="00985B1D" w:rsidRDefault="00985B1D">
          <w:pPr>
            <w:pStyle w:val="TOC2"/>
            <w:tabs>
              <w:tab w:val="left" w:pos="880"/>
              <w:tab w:val="right" w:leader="dot" w:pos="8494"/>
            </w:tabs>
            <w:rPr>
              <w:ins w:id="401" w:author="Ilham Nur Pratama" w:date="2023-05-21T22:42:00Z"/>
              <w:rFonts w:asciiTheme="minorHAnsi" w:hAnsiTheme="minorHAnsi" w:cstheme="minorBidi"/>
              <w:noProof/>
              <w:kern w:val="2"/>
              <w:sz w:val="22"/>
              <w:lang w:val="en-ID" w:eastAsia="en-ID"/>
              <w14:ligatures w14:val="standardContextual"/>
            </w:rPr>
          </w:pPr>
          <w:ins w:id="402"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59"</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4.2</w:t>
            </w:r>
            <w:r>
              <w:rPr>
                <w:rFonts w:asciiTheme="minorHAnsi" w:hAnsiTheme="minorHAnsi" w:cstheme="minorBidi"/>
                <w:noProof/>
                <w:kern w:val="2"/>
                <w:sz w:val="22"/>
                <w:lang w:val="en-ID" w:eastAsia="en-ID"/>
                <w14:ligatures w14:val="standardContextual"/>
              </w:rPr>
              <w:tab/>
            </w:r>
            <w:r w:rsidRPr="00330922">
              <w:rPr>
                <w:rStyle w:val="Hyperlink"/>
                <w:noProof/>
              </w:rPr>
              <w:t>Analisis Pembangunan Sistem</w:t>
            </w:r>
            <w:r>
              <w:rPr>
                <w:noProof/>
                <w:webHidden/>
              </w:rPr>
              <w:tab/>
            </w:r>
            <w:r>
              <w:rPr>
                <w:noProof/>
                <w:webHidden/>
              </w:rPr>
              <w:fldChar w:fldCharType="begin"/>
            </w:r>
            <w:r>
              <w:rPr>
                <w:noProof/>
                <w:webHidden/>
              </w:rPr>
              <w:instrText xml:space="preserve"> PAGEREF _Toc135601459 \h </w:instrText>
            </w:r>
          </w:ins>
          <w:r>
            <w:rPr>
              <w:noProof/>
              <w:webHidden/>
            </w:rPr>
          </w:r>
          <w:r>
            <w:rPr>
              <w:noProof/>
              <w:webHidden/>
            </w:rPr>
            <w:fldChar w:fldCharType="separate"/>
          </w:r>
          <w:ins w:id="403" w:author="Ilham Nur Pratama" w:date="2023-05-24T22:54:00Z">
            <w:r w:rsidR="000D26C4">
              <w:rPr>
                <w:noProof/>
                <w:webHidden/>
              </w:rPr>
              <w:t>144</w:t>
            </w:r>
          </w:ins>
          <w:ins w:id="404" w:author="Ilham Nur Pratama" w:date="2023-05-21T22:42:00Z">
            <w:r>
              <w:rPr>
                <w:noProof/>
                <w:webHidden/>
              </w:rPr>
              <w:fldChar w:fldCharType="end"/>
            </w:r>
            <w:r w:rsidRPr="00330922">
              <w:rPr>
                <w:rStyle w:val="Hyperlink"/>
                <w:noProof/>
              </w:rPr>
              <w:fldChar w:fldCharType="end"/>
            </w:r>
          </w:ins>
        </w:p>
        <w:p w14:paraId="01267B9A" w14:textId="277E301A" w:rsidR="00985B1D" w:rsidRDefault="00985B1D">
          <w:pPr>
            <w:pStyle w:val="TOC2"/>
            <w:tabs>
              <w:tab w:val="left" w:pos="880"/>
              <w:tab w:val="right" w:leader="dot" w:pos="8494"/>
            </w:tabs>
            <w:rPr>
              <w:ins w:id="405" w:author="Ilham Nur Pratama" w:date="2023-05-21T22:42:00Z"/>
              <w:rFonts w:asciiTheme="minorHAnsi" w:hAnsiTheme="minorHAnsi" w:cstheme="minorBidi"/>
              <w:noProof/>
              <w:kern w:val="2"/>
              <w:sz w:val="22"/>
              <w:lang w:val="en-ID" w:eastAsia="en-ID"/>
              <w14:ligatures w14:val="standardContextual"/>
            </w:rPr>
          </w:pPr>
          <w:ins w:id="40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60"</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4.3</w:t>
            </w:r>
            <w:r>
              <w:rPr>
                <w:rFonts w:asciiTheme="minorHAnsi" w:hAnsiTheme="minorHAnsi" w:cstheme="minorBidi"/>
                <w:noProof/>
                <w:kern w:val="2"/>
                <w:sz w:val="22"/>
                <w:lang w:val="en-ID" w:eastAsia="en-ID"/>
                <w14:ligatures w14:val="standardContextual"/>
              </w:rPr>
              <w:tab/>
            </w:r>
            <w:r w:rsidRPr="00330922">
              <w:rPr>
                <w:rStyle w:val="Hyperlink"/>
                <w:noProof/>
              </w:rPr>
              <w:t xml:space="preserve">Perbandingan Proses </w:t>
            </w:r>
            <w:r w:rsidRPr="00330922">
              <w:rPr>
                <w:rStyle w:val="Hyperlink"/>
                <w:i/>
                <w:iCs/>
                <w:noProof/>
              </w:rPr>
              <w:t xml:space="preserve">As Is </w:t>
            </w:r>
            <w:r w:rsidRPr="00330922">
              <w:rPr>
                <w:rStyle w:val="Hyperlink"/>
                <w:noProof/>
              </w:rPr>
              <w:t xml:space="preserve">dengan </w:t>
            </w:r>
            <w:r w:rsidRPr="00330922">
              <w:rPr>
                <w:rStyle w:val="Hyperlink"/>
                <w:i/>
                <w:iCs/>
                <w:noProof/>
              </w:rPr>
              <w:t>To Be</w:t>
            </w:r>
            <w:r>
              <w:rPr>
                <w:noProof/>
                <w:webHidden/>
              </w:rPr>
              <w:tab/>
            </w:r>
            <w:r>
              <w:rPr>
                <w:noProof/>
                <w:webHidden/>
              </w:rPr>
              <w:fldChar w:fldCharType="begin"/>
            </w:r>
            <w:r>
              <w:rPr>
                <w:noProof/>
                <w:webHidden/>
              </w:rPr>
              <w:instrText xml:space="preserve"> PAGEREF _Toc135601460 \h </w:instrText>
            </w:r>
          </w:ins>
          <w:r>
            <w:rPr>
              <w:noProof/>
              <w:webHidden/>
            </w:rPr>
          </w:r>
          <w:r>
            <w:rPr>
              <w:noProof/>
              <w:webHidden/>
            </w:rPr>
            <w:fldChar w:fldCharType="separate"/>
          </w:r>
          <w:ins w:id="407" w:author="Ilham Nur Pratama" w:date="2023-05-24T22:54:00Z">
            <w:r w:rsidR="000D26C4">
              <w:rPr>
                <w:noProof/>
                <w:webHidden/>
              </w:rPr>
              <w:t>145</w:t>
            </w:r>
          </w:ins>
          <w:ins w:id="408" w:author="Ilham Nur Pratama" w:date="2023-05-21T22:42:00Z">
            <w:r>
              <w:rPr>
                <w:noProof/>
                <w:webHidden/>
              </w:rPr>
              <w:fldChar w:fldCharType="end"/>
            </w:r>
            <w:r w:rsidRPr="00330922">
              <w:rPr>
                <w:rStyle w:val="Hyperlink"/>
                <w:noProof/>
              </w:rPr>
              <w:fldChar w:fldCharType="end"/>
            </w:r>
          </w:ins>
        </w:p>
        <w:p w14:paraId="3C607D9D" w14:textId="67D437A5" w:rsidR="00985B1D" w:rsidRDefault="00985B1D">
          <w:pPr>
            <w:pStyle w:val="TOC3"/>
            <w:rPr>
              <w:ins w:id="409" w:author="Ilham Nur Pratama" w:date="2023-05-21T22:42:00Z"/>
              <w:rFonts w:asciiTheme="minorHAnsi" w:hAnsiTheme="minorHAnsi" w:cstheme="minorBidi"/>
              <w:noProof/>
              <w:kern w:val="2"/>
              <w:sz w:val="22"/>
              <w:lang w:val="en-ID" w:eastAsia="en-ID"/>
              <w14:ligatures w14:val="standardContextual"/>
            </w:rPr>
          </w:pPr>
          <w:ins w:id="41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61"</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4.3.1</w:t>
            </w:r>
            <w:r>
              <w:rPr>
                <w:rFonts w:asciiTheme="minorHAnsi" w:hAnsiTheme="minorHAnsi" w:cstheme="minorBidi"/>
                <w:noProof/>
                <w:kern w:val="2"/>
                <w:sz w:val="22"/>
                <w:lang w:val="en-ID" w:eastAsia="en-ID"/>
                <w14:ligatures w14:val="standardContextual"/>
              </w:rPr>
              <w:tab/>
            </w:r>
            <w:r w:rsidRPr="00330922">
              <w:rPr>
                <w:rStyle w:val="Hyperlink"/>
                <w:noProof/>
              </w:rPr>
              <w:t>Analisis Biaya Pekerjaan</w:t>
            </w:r>
            <w:r>
              <w:rPr>
                <w:noProof/>
                <w:webHidden/>
              </w:rPr>
              <w:tab/>
            </w:r>
            <w:r>
              <w:rPr>
                <w:noProof/>
                <w:webHidden/>
              </w:rPr>
              <w:fldChar w:fldCharType="begin"/>
            </w:r>
            <w:r>
              <w:rPr>
                <w:noProof/>
                <w:webHidden/>
              </w:rPr>
              <w:instrText xml:space="preserve"> PAGEREF _Toc135601461 \h </w:instrText>
            </w:r>
          </w:ins>
          <w:r>
            <w:rPr>
              <w:noProof/>
              <w:webHidden/>
            </w:rPr>
          </w:r>
          <w:r>
            <w:rPr>
              <w:noProof/>
              <w:webHidden/>
            </w:rPr>
            <w:fldChar w:fldCharType="separate"/>
          </w:r>
          <w:ins w:id="411" w:author="Ilham Nur Pratama" w:date="2023-05-24T22:54:00Z">
            <w:r w:rsidR="000D26C4">
              <w:rPr>
                <w:noProof/>
                <w:webHidden/>
              </w:rPr>
              <w:t>157</w:t>
            </w:r>
          </w:ins>
          <w:ins w:id="412" w:author="Ilham Nur Pratama" w:date="2023-05-21T22:42:00Z">
            <w:r>
              <w:rPr>
                <w:noProof/>
                <w:webHidden/>
              </w:rPr>
              <w:fldChar w:fldCharType="end"/>
            </w:r>
            <w:r w:rsidRPr="00330922">
              <w:rPr>
                <w:rStyle w:val="Hyperlink"/>
                <w:noProof/>
              </w:rPr>
              <w:fldChar w:fldCharType="end"/>
            </w:r>
          </w:ins>
        </w:p>
        <w:p w14:paraId="5CBFD27E" w14:textId="4CC83C2C" w:rsidR="00985B1D" w:rsidRDefault="00985B1D">
          <w:pPr>
            <w:pStyle w:val="TOC3"/>
            <w:rPr>
              <w:ins w:id="413" w:author="Ilham Nur Pratama" w:date="2023-05-21T22:42:00Z"/>
              <w:rFonts w:asciiTheme="minorHAnsi" w:hAnsiTheme="minorHAnsi" w:cstheme="minorBidi"/>
              <w:noProof/>
              <w:kern w:val="2"/>
              <w:sz w:val="22"/>
              <w:lang w:val="en-ID" w:eastAsia="en-ID"/>
              <w14:ligatures w14:val="standardContextual"/>
            </w:rPr>
          </w:pPr>
          <w:ins w:id="41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62"</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4.3.2</w:t>
            </w:r>
            <w:r>
              <w:rPr>
                <w:rFonts w:asciiTheme="minorHAnsi" w:hAnsiTheme="minorHAnsi" w:cstheme="minorBidi"/>
                <w:noProof/>
                <w:kern w:val="2"/>
                <w:sz w:val="22"/>
                <w:lang w:val="en-ID" w:eastAsia="en-ID"/>
                <w14:ligatures w14:val="standardContextual"/>
              </w:rPr>
              <w:tab/>
            </w:r>
            <w:r w:rsidRPr="00330922">
              <w:rPr>
                <w:rStyle w:val="Hyperlink"/>
                <w:noProof/>
              </w:rPr>
              <w:t>Analisis Perulangan Pekerjaan</w:t>
            </w:r>
            <w:r>
              <w:rPr>
                <w:noProof/>
                <w:webHidden/>
              </w:rPr>
              <w:tab/>
            </w:r>
            <w:r>
              <w:rPr>
                <w:noProof/>
                <w:webHidden/>
              </w:rPr>
              <w:fldChar w:fldCharType="begin"/>
            </w:r>
            <w:r>
              <w:rPr>
                <w:noProof/>
                <w:webHidden/>
              </w:rPr>
              <w:instrText xml:space="preserve"> PAGEREF _Toc135601462 \h </w:instrText>
            </w:r>
          </w:ins>
          <w:r>
            <w:rPr>
              <w:noProof/>
              <w:webHidden/>
            </w:rPr>
          </w:r>
          <w:r>
            <w:rPr>
              <w:noProof/>
              <w:webHidden/>
            </w:rPr>
            <w:fldChar w:fldCharType="separate"/>
          </w:r>
          <w:ins w:id="415" w:author="Ilham Nur Pratama" w:date="2023-05-24T22:54:00Z">
            <w:r w:rsidR="000D26C4">
              <w:rPr>
                <w:noProof/>
                <w:webHidden/>
              </w:rPr>
              <w:t>159</w:t>
            </w:r>
          </w:ins>
          <w:ins w:id="416" w:author="Ilham Nur Pratama" w:date="2023-05-21T22:42:00Z">
            <w:r>
              <w:rPr>
                <w:noProof/>
                <w:webHidden/>
              </w:rPr>
              <w:fldChar w:fldCharType="end"/>
            </w:r>
            <w:r w:rsidRPr="00330922">
              <w:rPr>
                <w:rStyle w:val="Hyperlink"/>
                <w:noProof/>
              </w:rPr>
              <w:fldChar w:fldCharType="end"/>
            </w:r>
          </w:ins>
        </w:p>
        <w:p w14:paraId="45FB04A3" w14:textId="37B0605D" w:rsidR="00985B1D" w:rsidRDefault="00985B1D">
          <w:pPr>
            <w:pStyle w:val="TOC3"/>
            <w:rPr>
              <w:ins w:id="417" w:author="Ilham Nur Pratama" w:date="2023-05-21T22:42:00Z"/>
              <w:rFonts w:asciiTheme="minorHAnsi" w:hAnsiTheme="minorHAnsi" w:cstheme="minorBidi"/>
              <w:noProof/>
              <w:kern w:val="2"/>
              <w:sz w:val="22"/>
              <w:lang w:val="en-ID" w:eastAsia="en-ID"/>
              <w14:ligatures w14:val="standardContextual"/>
            </w:rPr>
          </w:pPr>
          <w:ins w:id="418"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63"</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4.3.3</w:t>
            </w:r>
            <w:r>
              <w:rPr>
                <w:rFonts w:asciiTheme="minorHAnsi" w:hAnsiTheme="minorHAnsi" w:cstheme="minorBidi"/>
                <w:noProof/>
                <w:kern w:val="2"/>
                <w:sz w:val="22"/>
                <w:lang w:val="en-ID" w:eastAsia="en-ID"/>
                <w14:ligatures w14:val="standardContextual"/>
              </w:rPr>
              <w:tab/>
            </w:r>
            <w:r w:rsidRPr="00330922">
              <w:rPr>
                <w:rStyle w:val="Hyperlink"/>
                <w:noProof/>
              </w:rPr>
              <w:t>Analisis Durasi Pekerjaan</w:t>
            </w:r>
            <w:r>
              <w:rPr>
                <w:noProof/>
                <w:webHidden/>
              </w:rPr>
              <w:tab/>
            </w:r>
            <w:r>
              <w:rPr>
                <w:noProof/>
                <w:webHidden/>
              </w:rPr>
              <w:fldChar w:fldCharType="begin"/>
            </w:r>
            <w:r>
              <w:rPr>
                <w:noProof/>
                <w:webHidden/>
              </w:rPr>
              <w:instrText xml:space="preserve"> PAGEREF _Toc135601463 \h </w:instrText>
            </w:r>
          </w:ins>
          <w:r>
            <w:rPr>
              <w:noProof/>
              <w:webHidden/>
            </w:rPr>
          </w:r>
          <w:r>
            <w:rPr>
              <w:noProof/>
              <w:webHidden/>
            </w:rPr>
            <w:fldChar w:fldCharType="separate"/>
          </w:r>
          <w:ins w:id="419" w:author="Ilham Nur Pratama" w:date="2023-05-24T22:54:00Z">
            <w:r w:rsidR="000D26C4">
              <w:rPr>
                <w:noProof/>
                <w:webHidden/>
              </w:rPr>
              <w:t>161</w:t>
            </w:r>
          </w:ins>
          <w:ins w:id="420" w:author="Ilham Nur Pratama" w:date="2023-05-21T22:42:00Z">
            <w:r>
              <w:rPr>
                <w:noProof/>
                <w:webHidden/>
              </w:rPr>
              <w:fldChar w:fldCharType="end"/>
            </w:r>
            <w:r w:rsidRPr="00330922">
              <w:rPr>
                <w:rStyle w:val="Hyperlink"/>
                <w:noProof/>
              </w:rPr>
              <w:fldChar w:fldCharType="end"/>
            </w:r>
          </w:ins>
        </w:p>
        <w:p w14:paraId="49EDCB63" w14:textId="7F89BFDA" w:rsidR="00985B1D" w:rsidRDefault="00985B1D">
          <w:pPr>
            <w:pStyle w:val="TOC3"/>
            <w:rPr>
              <w:ins w:id="421" w:author="Ilham Nur Pratama" w:date="2023-05-21T22:42:00Z"/>
              <w:rFonts w:asciiTheme="minorHAnsi" w:hAnsiTheme="minorHAnsi" w:cstheme="minorBidi"/>
              <w:noProof/>
              <w:kern w:val="2"/>
              <w:sz w:val="22"/>
              <w:lang w:val="en-ID" w:eastAsia="en-ID"/>
              <w14:ligatures w14:val="standardContextual"/>
            </w:rPr>
          </w:pPr>
          <w:ins w:id="422"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64"</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4.3.4</w:t>
            </w:r>
            <w:r>
              <w:rPr>
                <w:rFonts w:asciiTheme="minorHAnsi" w:hAnsiTheme="minorHAnsi" w:cstheme="minorBidi"/>
                <w:noProof/>
                <w:kern w:val="2"/>
                <w:sz w:val="22"/>
                <w:lang w:val="en-ID" w:eastAsia="en-ID"/>
                <w14:ligatures w14:val="standardContextual"/>
              </w:rPr>
              <w:tab/>
            </w:r>
            <w:r w:rsidRPr="00330922">
              <w:rPr>
                <w:rStyle w:val="Hyperlink"/>
                <w:noProof/>
              </w:rPr>
              <w:t>Analisis Waktu Tunggu Pekerjaan</w:t>
            </w:r>
            <w:r>
              <w:rPr>
                <w:noProof/>
                <w:webHidden/>
              </w:rPr>
              <w:tab/>
            </w:r>
            <w:r>
              <w:rPr>
                <w:noProof/>
                <w:webHidden/>
              </w:rPr>
              <w:fldChar w:fldCharType="begin"/>
            </w:r>
            <w:r>
              <w:rPr>
                <w:noProof/>
                <w:webHidden/>
              </w:rPr>
              <w:instrText xml:space="preserve"> PAGEREF _Toc135601464 \h </w:instrText>
            </w:r>
          </w:ins>
          <w:r>
            <w:rPr>
              <w:noProof/>
              <w:webHidden/>
            </w:rPr>
          </w:r>
          <w:r>
            <w:rPr>
              <w:noProof/>
              <w:webHidden/>
            </w:rPr>
            <w:fldChar w:fldCharType="separate"/>
          </w:r>
          <w:ins w:id="423" w:author="Ilham Nur Pratama" w:date="2023-05-24T22:54:00Z">
            <w:r w:rsidR="000D26C4">
              <w:rPr>
                <w:noProof/>
                <w:webHidden/>
              </w:rPr>
              <w:t>162</w:t>
            </w:r>
          </w:ins>
          <w:ins w:id="424" w:author="Ilham Nur Pratama" w:date="2023-05-21T22:42:00Z">
            <w:r>
              <w:rPr>
                <w:noProof/>
                <w:webHidden/>
              </w:rPr>
              <w:fldChar w:fldCharType="end"/>
            </w:r>
            <w:r w:rsidRPr="00330922">
              <w:rPr>
                <w:rStyle w:val="Hyperlink"/>
                <w:noProof/>
              </w:rPr>
              <w:fldChar w:fldCharType="end"/>
            </w:r>
          </w:ins>
        </w:p>
        <w:p w14:paraId="42A07D91" w14:textId="17C3964A" w:rsidR="00985B1D" w:rsidRDefault="00985B1D">
          <w:pPr>
            <w:pStyle w:val="TOC2"/>
            <w:tabs>
              <w:tab w:val="left" w:pos="880"/>
              <w:tab w:val="right" w:leader="dot" w:pos="8494"/>
            </w:tabs>
            <w:rPr>
              <w:ins w:id="425" w:author="Ilham Nur Pratama" w:date="2023-05-21T22:42:00Z"/>
              <w:rFonts w:asciiTheme="minorHAnsi" w:hAnsiTheme="minorHAnsi" w:cstheme="minorBidi"/>
              <w:noProof/>
              <w:kern w:val="2"/>
              <w:sz w:val="22"/>
              <w:lang w:val="en-ID" w:eastAsia="en-ID"/>
              <w14:ligatures w14:val="standardContextual"/>
            </w:rPr>
          </w:pPr>
          <w:ins w:id="42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65"</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4.4</w:t>
            </w:r>
            <w:r>
              <w:rPr>
                <w:rFonts w:asciiTheme="minorHAnsi" w:hAnsiTheme="minorHAnsi" w:cstheme="minorBidi"/>
                <w:noProof/>
                <w:kern w:val="2"/>
                <w:sz w:val="22"/>
                <w:lang w:val="en-ID" w:eastAsia="en-ID"/>
                <w14:ligatures w14:val="standardContextual"/>
              </w:rPr>
              <w:tab/>
            </w:r>
            <w:r w:rsidRPr="00330922">
              <w:rPr>
                <w:rStyle w:val="Hyperlink"/>
                <w:noProof/>
              </w:rPr>
              <w:t>Hasil Komparasi Waktu Penyelesaian Proyek Sebelum dan Sesudah Optimasi</w:t>
            </w:r>
            <w:r>
              <w:rPr>
                <w:noProof/>
                <w:webHidden/>
              </w:rPr>
              <w:tab/>
            </w:r>
            <w:r>
              <w:rPr>
                <w:noProof/>
                <w:webHidden/>
              </w:rPr>
              <w:fldChar w:fldCharType="begin"/>
            </w:r>
            <w:r>
              <w:rPr>
                <w:noProof/>
                <w:webHidden/>
              </w:rPr>
              <w:instrText xml:space="preserve"> PAGEREF _Toc135601465 \h </w:instrText>
            </w:r>
          </w:ins>
          <w:r>
            <w:rPr>
              <w:noProof/>
              <w:webHidden/>
            </w:rPr>
          </w:r>
          <w:r>
            <w:rPr>
              <w:noProof/>
              <w:webHidden/>
            </w:rPr>
            <w:fldChar w:fldCharType="separate"/>
          </w:r>
          <w:ins w:id="427" w:author="Ilham Nur Pratama" w:date="2023-05-24T22:54:00Z">
            <w:r w:rsidR="000D26C4">
              <w:rPr>
                <w:noProof/>
                <w:webHidden/>
              </w:rPr>
              <w:t>163</w:t>
            </w:r>
          </w:ins>
          <w:ins w:id="428" w:author="Ilham Nur Pratama" w:date="2023-05-21T22:42:00Z">
            <w:r>
              <w:rPr>
                <w:noProof/>
                <w:webHidden/>
              </w:rPr>
              <w:fldChar w:fldCharType="end"/>
            </w:r>
            <w:r w:rsidRPr="00330922">
              <w:rPr>
                <w:rStyle w:val="Hyperlink"/>
                <w:noProof/>
              </w:rPr>
              <w:fldChar w:fldCharType="end"/>
            </w:r>
          </w:ins>
        </w:p>
        <w:p w14:paraId="21FDED08" w14:textId="7687BADF" w:rsidR="00985B1D" w:rsidRDefault="00985B1D">
          <w:pPr>
            <w:pStyle w:val="TOC1"/>
            <w:tabs>
              <w:tab w:val="left" w:pos="1100"/>
            </w:tabs>
            <w:rPr>
              <w:ins w:id="429" w:author="Ilham Nur Pratama" w:date="2023-05-21T22:42:00Z"/>
              <w:rFonts w:asciiTheme="minorHAnsi" w:hAnsiTheme="minorHAnsi" w:cstheme="minorBidi"/>
              <w:b w:val="0"/>
              <w:noProof/>
              <w:kern w:val="2"/>
              <w:sz w:val="22"/>
              <w:lang w:val="en-ID" w:eastAsia="en-ID"/>
              <w14:ligatures w14:val="standardContextual"/>
            </w:rPr>
          </w:pPr>
          <w:ins w:id="43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66"</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BAB 5</w:t>
            </w:r>
            <w:r>
              <w:rPr>
                <w:rFonts w:asciiTheme="minorHAnsi" w:hAnsiTheme="minorHAnsi" w:cstheme="minorBidi"/>
                <w:b w:val="0"/>
                <w:noProof/>
                <w:kern w:val="2"/>
                <w:sz w:val="22"/>
                <w:lang w:val="en-ID" w:eastAsia="en-ID"/>
                <w14:ligatures w14:val="standardContextual"/>
              </w:rPr>
              <w:tab/>
            </w:r>
            <w:r w:rsidRPr="00330922">
              <w:rPr>
                <w:rStyle w:val="Hyperlink"/>
                <w:noProof/>
              </w:rPr>
              <w:t>KESIMPULAN</w:t>
            </w:r>
            <w:r>
              <w:rPr>
                <w:noProof/>
                <w:webHidden/>
              </w:rPr>
              <w:tab/>
            </w:r>
            <w:r>
              <w:rPr>
                <w:noProof/>
                <w:webHidden/>
              </w:rPr>
              <w:fldChar w:fldCharType="begin"/>
            </w:r>
            <w:r>
              <w:rPr>
                <w:noProof/>
                <w:webHidden/>
              </w:rPr>
              <w:instrText xml:space="preserve"> PAGEREF _Toc135601466 \h </w:instrText>
            </w:r>
          </w:ins>
          <w:r>
            <w:rPr>
              <w:noProof/>
              <w:webHidden/>
            </w:rPr>
          </w:r>
          <w:r>
            <w:rPr>
              <w:noProof/>
              <w:webHidden/>
            </w:rPr>
            <w:fldChar w:fldCharType="separate"/>
          </w:r>
          <w:ins w:id="431" w:author="Ilham Nur Pratama" w:date="2023-05-24T22:54:00Z">
            <w:r w:rsidR="000D26C4">
              <w:rPr>
                <w:noProof/>
                <w:webHidden/>
              </w:rPr>
              <w:t>169</w:t>
            </w:r>
          </w:ins>
          <w:ins w:id="432" w:author="Ilham Nur Pratama" w:date="2023-05-21T22:42:00Z">
            <w:r>
              <w:rPr>
                <w:noProof/>
                <w:webHidden/>
              </w:rPr>
              <w:fldChar w:fldCharType="end"/>
            </w:r>
            <w:r w:rsidRPr="00330922">
              <w:rPr>
                <w:rStyle w:val="Hyperlink"/>
                <w:noProof/>
              </w:rPr>
              <w:fldChar w:fldCharType="end"/>
            </w:r>
          </w:ins>
        </w:p>
        <w:p w14:paraId="257B1F14" w14:textId="674CF475" w:rsidR="00985B1D" w:rsidRDefault="00985B1D">
          <w:pPr>
            <w:pStyle w:val="TOC2"/>
            <w:tabs>
              <w:tab w:val="left" w:pos="880"/>
              <w:tab w:val="right" w:leader="dot" w:pos="8494"/>
            </w:tabs>
            <w:rPr>
              <w:ins w:id="433" w:author="Ilham Nur Pratama" w:date="2023-05-21T22:42:00Z"/>
              <w:rFonts w:asciiTheme="minorHAnsi" w:hAnsiTheme="minorHAnsi" w:cstheme="minorBidi"/>
              <w:noProof/>
              <w:kern w:val="2"/>
              <w:sz w:val="22"/>
              <w:lang w:val="en-ID" w:eastAsia="en-ID"/>
              <w14:ligatures w14:val="standardContextual"/>
            </w:rPr>
          </w:pPr>
          <w:ins w:id="434"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67"</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5.1</w:t>
            </w:r>
            <w:r>
              <w:rPr>
                <w:rFonts w:asciiTheme="minorHAnsi" w:hAnsiTheme="minorHAnsi" w:cstheme="minorBidi"/>
                <w:noProof/>
                <w:kern w:val="2"/>
                <w:sz w:val="22"/>
                <w:lang w:val="en-ID" w:eastAsia="en-ID"/>
                <w14:ligatures w14:val="standardContextual"/>
              </w:rPr>
              <w:tab/>
            </w:r>
            <w:r w:rsidRPr="00330922">
              <w:rPr>
                <w:rStyle w:val="Hyperlink"/>
                <w:noProof/>
              </w:rPr>
              <w:t>Kesimpulan</w:t>
            </w:r>
            <w:r>
              <w:rPr>
                <w:noProof/>
                <w:webHidden/>
              </w:rPr>
              <w:tab/>
            </w:r>
            <w:r>
              <w:rPr>
                <w:noProof/>
                <w:webHidden/>
              </w:rPr>
              <w:fldChar w:fldCharType="begin"/>
            </w:r>
            <w:r>
              <w:rPr>
                <w:noProof/>
                <w:webHidden/>
              </w:rPr>
              <w:instrText xml:space="preserve"> PAGEREF _Toc135601467 \h </w:instrText>
            </w:r>
          </w:ins>
          <w:r>
            <w:rPr>
              <w:noProof/>
              <w:webHidden/>
            </w:rPr>
          </w:r>
          <w:r>
            <w:rPr>
              <w:noProof/>
              <w:webHidden/>
            </w:rPr>
            <w:fldChar w:fldCharType="separate"/>
          </w:r>
          <w:ins w:id="435" w:author="Ilham Nur Pratama" w:date="2023-05-24T22:54:00Z">
            <w:r w:rsidR="000D26C4">
              <w:rPr>
                <w:noProof/>
                <w:webHidden/>
              </w:rPr>
              <w:t>169</w:t>
            </w:r>
          </w:ins>
          <w:ins w:id="436" w:author="Ilham Nur Pratama" w:date="2023-05-21T22:42:00Z">
            <w:r>
              <w:rPr>
                <w:noProof/>
                <w:webHidden/>
              </w:rPr>
              <w:fldChar w:fldCharType="end"/>
            </w:r>
            <w:r w:rsidRPr="00330922">
              <w:rPr>
                <w:rStyle w:val="Hyperlink"/>
                <w:noProof/>
              </w:rPr>
              <w:fldChar w:fldCharType="end"/>
            </w:r>
          </w:ins>
        </w:p>
        <w:p w14:paraId="7F640D91" w14:textId="6FBACA14" w:rsidR="00985B1D" w:rsidRDefault="00985B1D">
          <w:pPr>
            <w:pStyle w:val="TOC2"/>
            <w:tabs>
              <w:tab w:val="left" w:pos="880"/>
              <w:tab w:val="right" w:leader="dot" w:pos="8494"/>
            </w:tabs>
            <w:rPr>
              <w:ins w:id="437" w:author="Ilham Nur Pratama" w:date="2023-05-21T22:42:00Z"/>
              <w:rFonts w:asciiTheme="minorHAnsi" w:hAnsiTheme="minorHAnsi" w:cstheme="minorBidi"/>
              <w:noProof/>
              <w:kern w:val="2"/>
              <w:sz w:val="22"/>
              <w:lang w:val="en-ID" w:eastAsia="en-ID"/>
              <w14:ligatures w14:val="standardContextual"/>
            </w:rPr>
          </w:pPr>
          <w:ins w:id="438"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68"</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5.2</w:t>
            </w:r>
            <w:r>
              <w:rPr>
                <w:rFonts w:asciiTheme="minorHAnsi" w:hAnsiTheme="minorHAnsi" w:cstheme="minorBidi"/>
                <w:noProof/>
                <w:kern w:val="2"/>
                <w:sz w:val="22"/>
                <w:lang w:val="en-ID" w:eastAsia="en-ID"/>
                <w14:ligatures w14:val="standardContextual"/>
              </w:rPr>
              <w:tab/>
            </w:r>
            <w:r w:rsidRPr="00330922">
              <w:rPr>
                <w:rStyle w:val="Hyperlink"/>
                <w:noProof/>
              </w:rPr>
              <w:t>Saran</w:t>
            </w:r>
            <w:r>
              <w:rPr>
                <w:noProof/>
                <w:webHidden/>
              </w:rPr>
              <w:tab/>
            </w:r>
            <w:r>
              <w:rPr>
                <w:noProof/>
                <w:webHidden/>
              </w:rPr>
              <w:fldChar w:fldCharType="begin"/>
            </w:r>
            <w:r>
              <w:rPr>
                <w:noProof/>
                <w:webHidden/>
              </w:rPr>
              <w:instrText xml:space="preserve"> PAGEREF _Toc135601468 \h </w:instrText>
            </w:r>
          </w:ins>
          <w:r>
            <w:rPr>
              <w:noProof/>
              <w:webHidden/>
            </w:rPr>
          </w:r>
          <w:r>
            <w:rPr>
              <w:noProof/>
              <w:webHidden/>
            </w:rPr>
            <w:fldChar w:fldCharType="separate"/>
          </w:r>
          <w:ins w:id="439" w:author="Ilham Nur Pratama" w:date="2023-05-24T22:54:00Z">
            <w:r w:rsidR="000D26C4">
              <w:rPr>
                <w:noProof/>
                <w:webHidden/>
              </w:rPr>
              <w:t>170</w:t>
            </w:r>
          </w:ins>
          <w:ins w:id="440" w:author="Ilham Nur Pratama" w:date="2023-05-21T22:42:00Z">
            <w:r>
              <w:rPr>
                <w:noProof/>
                <w:webHidden/>
              </w:rPr>
              <w:fldChar w:fldCharType="end"/>
            </w:r>
            <w:r w:rsidRPr="00330922">
              <w:rPr>
                <w:rStyle w:val="Hyperlink"/>
                <w:noProof/>
              </w:rPr>
              <w:fldChar w:fldCharType="end"/>
            </w:r>
          </w:ins>
        </w:p>
        <w:p w14:paraId="3C696292" w14:textId="22F2940A" w:rsidR="00985B1D" w:rsidRDefault="00985B1D">
          <w:pPr>
            <w:pStyle w:val="TOC1"/>
            <w:rPr>
              <w:ins w:id="441" w:author="Ilham Nur Pratama" w:date="2023-05-21T22:42:00Z"/>
              <w:rFonts w:asciiTheme="minorHAnsi" w:hAnsiTheme="minorHAnsi" w:cstheme="minorBidi"/>
              <w:b w:val="0"/>
              <w:noProof/>
              <w:kern w:val="2"/>
              <w:sz w:val="22"/>
              <w:lang w:val="en-ID" w:eastAsia="en-ID"/>
              <w14:ligatures w14:val="standardContextual"/>
            </w:rPr>
          </w:pPr>
          <w:ins w:id="442"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69"</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DAFTAR REFERENSI</w:t>
            </w:r>
            <w:r>
              <w:rPr>
                <w:noProof/>
                <w:webHidden/>
              </w:rPr>
              <w:tab/>
            </w:r>
            <w:r>
              <w:rPr>
                <w:noProof/>
                <w:webHidden/>
              </w:rPr>
              <w:fldChar w:fldCharType="begin"/>
            </w:r>
            <w:r>
              <w:rPr>
                <w:noProof/>
                <w:webHidden/>
              </w:rPr>
              <w:instrText xml:space="preserve"> PAGEREF _Toc135601469 \h </w:instrText>
            </w:r>
          </w:ins>
          <w:r>
            <w:rPr>
              <w:noProof/>
              <w:webHidden/>
            </w:rPr>
          </w:r>
          <w:r>
            <w:rPr>
              <w:noProof/>
              <w:webHidden/>
            </w:rPr>
            <w:fldChar w:fldCharType="separate"/>
          </w:r>
          <w:ins w:id="443" w:author="Ilham Nur Pratama" w:date="2023-05-24T22:54:00Z">
            <w:r w:rsidR="000D26C4">
              <w:rPr>
                <w:noProof/>
                <w:webHidden/>
              </w:rPr>
              <w:t>171</w:t>
            </w:r>
          </w:ins>
          <w:ins w:id="444" w:author="Ilham Nur Pratama" w:date="2023-05-21T22:42:00Z">
            <w:r>
              <w:rPr>
                <w:noProof/>
                <w:webHidden/>
              </w:rPr>
              <w:fldChar w:fldCharType="end"/>
            </w:r>
            <w:r w:rsidRPr="00330922">
              <w:rPr>
                <w:rStyle w:val="Hyperlink"/>
                <w:noProof/>
              </w:rPr>
              <w:fldChar w:fldCharType="end"/>
            </w:r>
          </w:ins>
        </w:p>
        <w:p w14:paraId="31F74E49" w14:textId="02799153" w:rsidR="00985B1D" w:rsidRDefault="00985B1D">
          <w:pPr>
            <w:pStyle w:val="TOC1"/>
            <w:rPr>
              <w:ins w:id="445" w:author="Ilham Nur Pratama" w:date="2023-05-21T22:42:00Z"/>
              <w:rFonts w:asciiTheme="minorHAnsi" w:hAnsiTheme="minorHAnsi" w:cstheme="minorBidi"/>
              <w:b w:val="0"/>
              <w:noProof/>
              <w:kern w:val="2"/>
              <w:sz w:val="22"/>
              <w:lang w:val="en-ID" w:eastAsia="en-ID"/>
              <w14:ligatures w14:val="standardContextual"/>
            </w:rPr>
          </w:pPr>
          <w:ins w:id="446"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70"</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LAMPIRAN</w:t>
            </w:r>
            <w:r>
              <w:rPr>
                <w:noProof/>
                <w:webHidden/>
              </w:rPr>
              <w:tab/>
            </w:r>
            <w:r>
              <w:rPr>
                <w:noProof/>
                <w:webHidden/>
              </w:rPr>
              <w:fldChar w:fldCharType="begin"/>
            </w:r>
            <w:r>
              <w:rPr>
                <w:noProof/>
                <w:webHidden/>
              </w:rPr>
              <w:instrText xml:space="preserve"> PAGEREF _Toc135601470 \h </w:instrText>
            </w:r>
          </w:ins>
          <w:r>
            <w:rPr>
              <w:noProof/>
              <w:webHidden/>
            </w:rPr>
          </w:r>
          <w:r>
            <w:rPr>
              <w:noProof/>
              <w:webHidden/>
            </w:rPr>
            <w:fldChar w:fldCharType="separate"/>
          </w:r>
          <w:ins w:id="447" w:author="Ilham Nur Pratama" w:date="2023-05-24T22:54:00Z">
            <w:r w:rsidR="000D26C4">
              <w:rPr>
                <w:noProof/>
                <w:webHidden/>
              </w:rPr>
              <w:t>177</w:t>
            </w:r>
          </w:ins>
          <w:ins w:id="448" w:author="Ilham Nur Pratama" w:date="2023-05-21T22:42:00Z">
            <w:r>
              <w:rPr>
                <w:noProof/>
                <w:webHidden/>
              </w:rPr>
              <w:fldChar w:fldCharType="end"/>
            </w:r>
            <w:r w:rsidRPr="00330922">
              <w:rPr>
                <w:rStyle w:val="Hyperlink"/>
                <w:noProof/>
              </w:rPr>
              <w:fldChar w:fldCharType="end"/>
            </w:r>
          </w:ins>
        </w:p>
        <w:p w14:paraId="778318CA" w14:textId="0FFB3687" w:rsidR="00985B1D" w:rsidRDefault="00985B1D">
          <w:pPr>
            <w:pStyle w:val="TOC2"/>
            <w:tabs>
              <w:tab w:val="right" w:leader="dot" w:pos="8494"/>
            </w:tabs>
            <w:rPr>
              <w:ins w:id="449" w:author="Ilham Nur Pratama" w:date="2023-05-21T22:42:00Z"/>
              <w:rFonts w:asciiTheme="minorHAnsi" w:hAnsiTheme="minorHAnsi" w:cstheme="minorBidi"/>
              <w:noProof/>
              <w:kern w:val="2"/>
              <w:sz w:val="22"/>
              <w:lang w:val="en-ID" w:eastAsia="en-ID"/>
              <w14:ligatures w14:val="standardContextual"/>
            </w:rPr>
          </w:pPr>
          <w:ins w:id="450" w:author="Ilham Nur Pratama" w:date="2023-05-21T22:42:00Z">
            <w:r w:rsidRPr="00330922">
              <w:rPr>
                <w:rStyle w:val="Hyperlink"/>
                <w:noProof/>
              </w:rPr>
              <w:fldChar w:fldCharType="begin"/>
            </w:r>
            <w:r w:rsidRPr="00330922">
              <w:rPr>
                <w:rStyle w:val="Hyperlink"/>
                <w:noProof/>
              </w:rPr>
              <w:instrText xml:space="preserve"> </w:instrText>
            </w:r>
            <w:r>
              <w:rPr>
                <w:noProof/>
              </w:rPr>
              <w:instrText>HYPERLINK \l "_Toc135601471"</w:instrText>
            </w:r>
            <w:r w:rsidRPr="00330922">
              <w:rPr>
                <w:rStyle w:val="Hyperlink"/>
                <w:noProof/>
              </w:rPr>
              <w:instrText xml:space="preserve"> </w:instrText>
            </w:r>
            <w:r w:rsidRPr="00330922">
              <w:rPr>
                <w:rStyle w:val="Hyperlink"/>
                <w:noProof/>
              </w:rPr>
            </w:r>
            <w:r w:rsidRPr="00330922">
              <w:rPr>
                <w:rStyle w:val="Hyperlink"/>
                <w:noProof/>
              </w:rPr>
              <w:fldChar w:fldCharType="separate"/>
            </w:r>
            <w:r w:rsidRPr="00330922">
              <w:rPr>
                <w:rStyle w:val="Hyperlink"/>
                <w:noProof/>
              </w:rPr>
              <w:t xml:space="preserve">Lampiran-1: Data Hasil Simulasi Proses </w:t>
            </w:r>
            <w:r w:rsidRPr="00330922">
              <w:rPr>
                <w:rStyle w:val="Hyperlink"/>
                <w:i/>
                <w:iCs/>
                <w:noProof/>
              </w:rPr>
              <w:t>As Is</w:t>
            </w:r>
            <w:r w:rsidRPr="00330922">
              <w:rPr>
                <w:rStyle w:val="Hyperlink"/>
                <w:noProof/>
              </w:rPr>
              <w:t xml:space="preserve"> dan </w:t>
            </w:r>
            <w:r w:rsidRPr="00330922">
              <w:rPr>
                <w:rStyle w:val="Hyperlink"/>
                <w:i/>
                <w:iCs/>
                <w:noProof/>
              </w:rPr>
              <w:t>To Be</w:t>
            </w:r>
            <w:r>
              <w:rPr>
                <w:noProof/>
                <w:webHidden/>
              </w:rPr>
              <w:tab/>
            </w:r>
            <w:r>
              <w:rPr>
                <w:noProof/>
                <w:webHidden/>
              </w:rPr>
              <w:fldChar w:fldCharType="begin"/>
            </w:r>
            <w:r>
              <w:rPr>
                <w:noProof/>
                <w:webHidden/>
              </w:rPr>
              <w:instrText xml:space="preserve"> PAGEREF _Toc135601471 \h </w:instrText>
            </w:r>
          </w:ins>
          <w:r>
            <w:rPr>
              <w:noProof/>
              <w:webHidden/>
            </w:rPr>
          </w:r>
          <w:r>
            <w:rPr>
              <w:noProof/>
              <w:webHidden/>
            </w:rPr>
            <w:fldChar w:fldCharType="separate"/>
          </w:r>
          <w:ins w:id="451" w:author="Ilham Nur Pratama" w:date="2023-05-24T22:54:00Z">
            <w:r w:rsidR="000D26C4">
              <w:rPr>
                <w:noProof/>
                <w:webHidden/>
              </w:rPr>
              <w:t>177</w:t>
            </w:r>
          </w:ins>
          <w:ins w:id="452" w:author="Ilham Nur Pratama" w:date="2023-05-21T22:42:00Z">
            <w:r>
              <w:rPr>
                <w:noProof/>
                <w:webHidden/>
              </w:rPr>
              <w:fldChar w:fldCharType="end"/>
            </w:r>
            <w:r w:rsidRPr="00330922">
              <w:rPr>
                <w:rStyle w:val="Hyperlink"/>
                <w:noProof/>
              </w:rPr>
              <w:fldChar w:fldCharType="end"/>
            </w:r>
          </w:ins>
        </w:p>
        <w:p w14:paraId="55D62087" w14:textId="7B5AE827" w:rsidR="00080C6C" w:rsidDel="00B57DB5" w:rsidRDefault="00080C6C">
          <w:pPr>
            <w:pStyle w:val="TOC1"/>
            <w:rPr>
              <w:ins w:id="453" w:author="ilham.nur@office.ui.ac.id" w:date="2023-05-14T06:35:00Z"/>
              <w:del w:id="454" w:author="Ilham Nur Pratama" w:date="2023-05-15T20:27:00Z"/>
              <w:rFonts w:asciiTheme="minorHAnsi" w:hAnsiTheme="minorHAnsi" w:cstheme="minorBidi"/>
              <w:b w:val="0"/>
              <w:noProof/>
              <w:kern w:val="2"/>
              <w:sz w:val="22"/>
              <w14:ligatures w14:val="standardContextual"/>
            </w:rPr>
          </w:pPr>
          <w:ins w:id="455" w:author="ilham.nur@office.ui.ac.id" w:date="2023-05-14T06:35:00Z">
            <w:del w:id="456" w:author="Ilham Nur Pratama" w:date="2023-05-15T20:27:00Z">
              <w:r w:rsidRPr="00B57DB5" w:rsidDel="00B57DB5">
                <w:rPr>
                  <w:rStyle w:val="Hyperlink"/>
                  <w:noProof/>
                </w:rPr>
                <w:delText>HALAMAN JUDUL</w:delText>
              </w:r>
              <w:r w:rsidDel="00B57DB5">
                <w:rPr>
                  <w:noProof/>
                  <w:webHidden/>
                </w:rPr>
                <w:tab/>
                <w:delText>i</w:delText>
              </w:r>
            </w:del>
          </w:ins>
        </w:p>
        <w:p w14:paraId="12AAAD78" w14:textId="5267B63A" w:rsidR="00080C6C" w:rsidDel="00B57DB5" w:rsidRDefault="00080C6C">
          <w:pPr>
            <w:pStyle w:val="TOC1"/>
            <w:rPr>
              <w:ins w:id="457" w:author="ilham.nur@office.ui.ac.id" w:date="2023-05-14T06:35:00Z"/>
              <w:del w:id="458" w:author="Ilham Nur Pratama" w:date="2023-05-15T20:27:00Z"/>
              <w:rFonts w:asciiTheme="minorHAnsi" w:hAnsiTheme="minorHAnsi" w:cstheme="minorBidi"/>
              <w:b w:val="0"/>
              <w:noProof/>
              <w:kern w:val="2"/>
              <w:sz w:val="22"/>
              <w14:ligatures w14:val="standardContextual"/>
            </w:rPr>
          </w:pPr>
          <w:ins w:id="459" w:author="ilham.nur@office.ui.ac.id" w:date="2023-05-14T06:35:00Z">
            <w:del w:id="460" w:author="Ilham Nur Pratama" w:date="2023-05-15T20:27:00Z">
              <w:r w:rsidRPr="00B57DB5" w:rsidDel="00B57DB5">
                <w:rPr>
                  <w:rStyle w:val="Hyperlink"/>
                  <w:noProof/>
                </w:rPr>
                <w:delText>HALAMAN PERNYATAAN ORISINALITAS</w:delText>
              </w:r>
              <w:r w:rsidDel="00B57DB5">
                <w:rPr>
                  <w:noProof/>
                  <w:webHidden/>
                </w:rPr>
                <w:tab/>
                <w:delText>ii</w:delText>
              </w:r>
            </w:del>
          </w:ins>
        </w:p>
        <w:p w14:paraId="38CD8094" w14:textId="31587D4F" w:rsidR="00080C6C" w:rsidDel="00B57DB5" w:rsidRDefault="00080C6C">
          <w:pPr>
            <w:pStyle w:val="TOC1"/>
            <w:rPr>
              <w:ins w:id="461" w:author="ilham.nur@office.ui.ac.id" w:date="2023-05-14T06:35:00Z"/>
              <w:del w:id="462" w:author="Ilham Nur Pratama" w:date="2023-05-15T20:27:00Z"/>
              <w:rFonts w:asciiTheme="minorHAnsi" w:hAnsiTheme="minorHAnsi" w:cstheme="minorBidi"/>
              <w:b w:val="0"/>
              <w:noProof/>
              <w:kern w:val="2"/>
              <w:sz w:val="22"/>
              <w14:ligatures w14:val="standardContextual"/>
            </w:rPr>
          </w:pPr>
          <w:ins w:id="463" w:author="ilham.nur@office.ui.ac.id" w:date="2023-05-14T06:35:00Z">
            <w:del w:id="464" w:author="Ilham Nur Pratama" w:date="2023-05-15T20:27:00Z">
              <w:r w:rsidRPr="00B57DB5" w:rsidDel="00B57DB5">
                <w:rPr>
                  <w:rStyle w:val="Hyperlink"/>
                  <w:noProof/>
                </w:rPr>
                <w:delText>HALAMAN PENGESAHAN</w:delText>
              </w:r>
              <w:r w:rsidDel="00B57DB5">
                <w:rPr>
                  <w:noProof/>
                  <w:webHidden/>
                </w:rPr>
                <w:tab/>
                <w:delText>iii</w:delText>
              </w:r>
            </w:del>
          </w:ins>
        </w:p>
        <w:p w14:paraId="3ECA7925" w14:textId="0CB1513C" w:rsidR="00080C6C" w:rsidDel="00B57DB5" w:rsidRDefault="00080C6C">
          <w:pPr>
            <w:pStyle w:val="TOC1"/>
            <w:rPr>
              <w:ins w:id="465" w:author="ilham.nur@office.ui.ac.id" w:date="2023-05-14T06:35:00Z"/>
              <w:del w:id="466" w:author="Ilham Nur Pratama" w:date="2023-05-15T20:27:00Z"/>
              <w:rFonts w:asciiTheme="minorHAnsi" w:hAnsiTheme="minorHAnsi" w:cstheme="minorBidi"/>
              <w:b w:val="0"/>
              <w:noProof/>
              <w:kern w:val="2"/>
              <w:sz w:val="22"/>
              <w14:ligatures w14:val="standardContextual"/>
            </w:rPr>
          </w:pPr>
          <w:ins w:id="467" w:author="ilham.nur@office.ui.ac.id" w:date="2023-05-14T06:35:00Z">
            <w:del w:id="468" w:author="Ilham Nur Pratama" w:date="2023-05-15T20:27:00Z">
              <w:r w:rsidRPr="00B57DB5" w:rsidDel="00B57DB5">
                <w:rPr>
                  <w:rStyle w:val="Hyperlink"/>
                  <w:noProof/>
                </w:rPr>
                <w:delText>UCAPAN TERIMA KASIH</w:delText>
              </w:r>
              <w:r w:rsidDel="00B57DB5">
                <w:rPr>
                  <w:noProof/>
                  <w:webHidden/>
                </w:rPr>
                <w:tab/>
                <w:delText>iv</w:delText>
              </w:r>
            </w:del>
          </w:ins>
        </w:p>
        <w:p w14:paraId="78964FF0" w14:textId="238E8E46" w:rsidR="00080C6C" w:rsidDel="00B57DB5" w:rsidRDefault="00080C6C">
          <w:pPr>
            <w:pStyle w:val="TOC1"/>
            <w:rPr>
              <w:ins w:id="469" w:author="ilham.nur@office.ui.ac.id" w:date="2023-05-14T06:35:00Z"/>
              <w:del w:id="470" w:author="Ilham Nur Pratama" w:date="2023-05-15T20:27:00Z"/>
              <w:rFonts w:asciiTheme="minorHAnsi" w:hAnsiTheme="minorHAnsi" w:cstheme="minorBidi"/>
              <w:b w:val="0"/>
              <w:noProof/>
              <w:kern w:val="2"/>
              <w:sz w:val="22"/>
              <w14:ligatures w14:val="standardContextual"/>
            </w:rPr>
          </w:pPr>
          <w:ins w:id="471" w:author="ilham.nur@office.ui.ac.id" w:date="2023-05-14T06:35:00Z">
            <w:del w:id="472" w:author="Ilham Nur Pratama" w:date="2023-05-15T20:27:00Z">
              <w:r w:rsidRPr="00B57DB5" w:rsidDel="00B57DB5">
                <w:rPr>
                  <w:rStyle w:val="Hyperlink"/>
                  <w:noProof/>
                </w:rPr>
                <w:delText>HALAMAN PERNYATAAN PERSETUJUAN PUBLIKASI  TUGAS AKHIR UNTUK KEPENTINGAN AKADEMIS</w:delText>
              </w:r>
              <w:r w:rsidDel="00B57DB5">
                <w:rPr>
                  <w:noProof/>
                  <w:webHidden/>
                </w:rPr>
                <w:tab/>
                <w:delText>v</w:delText>
              </w:r>
            </w:del>
          </w:ins>
        </w:p>
        <w:p w14:paraId="39859FAD" w14:textId="00D72615" w:rsidR="00080C6C" w:rsidDel="00B57DB5" w:rsidRDefault="00080C6C">
          <w:pPr>
            <w:pStyle w:val="TOC1"/>
            <w:rPr>
              <w:ins w:id="473" w:author="ilham.nur@office.ui.ac.id" w:date="2023-05-14T06:35:00Z"/>
              <w:del w:id="474" w:author="Ilham Nur Pratama" w:date="2023-05-15T20:27:00Z"/>
              <w:rFonts w:asciiTheme="minorHAnsi" w:hAnsiTheme="minorHAnsi" w:cstheme="minorBidi"/>
              <w:b w:val="0"/>
              <w:noProof/>
              <w:kern w:val="2"/>
              <w:sz w:val="22"/>
              <w14:ligatures w14:val="standardContextual"/>
            </w:rPr>
          </w:pPr>
          <w:ins w:id="475" w:author="ilham.nur@office.ui.ac.id" w:date="2023-05-14T06:35:00Z">
            <w:del w:id="476" w:author="Ilham Nur Pratama" w:date="2023-05-15T20:27:00Z">
              <w:r w:rsidRPr="00B57DB5" w:rsidDel="00B57DB5">
                <w:rPr>
                  <w:rStyle w:val="Hyperlink"/>
                  <w:noProof/>
                </w:rPr>
                <w:delText>ABSTRAK</w:delText>
              </w:r>
              <w:r w:rsidDel="00B57DB5">
                <w:rPr>
                  <w:noProof/>
                  <w:webHidden/>
                </w:rPr>
                <w:tab/>
                <w:delText>vi</w:delText>
              </w:r>
            </w:del>
          </w:ins>
        </w:p>
        <w:p w14:paraId="564B827E" w14:textId="18B6D30E" w:rsidR="00080C6C" w:rsidDel="00B57DB5" w:rsidRDefault="00080C6C">
          <w:pPr>
            <w:pStyle w:val="TOC1"/>
            <w:rPr>
              <w:ins w:id="477" w:author="ilham.nur@office.ui.ac.id" w:date="2023-05-14T06:35:00Z"/>
              <w:del w:id="478" w:author="Ilham Nur Pratama" w:date="2023-05-15T20:27:00Z"/>
              <w:rFonts w:asciiTheme="minorHAnsi" w:hAnsiTheme="minorHAnsi" w:cstheme="minorBidi"/>
              <w:b w:val="0"/>
              <w:noProof/>
              <w:kern w:val="2"/>
              <w:sz w:val="22"/>
              <w14:ligatures w14:val="standardContextual"/>
            </w:rPr>
          </w:pPr>
          <w:ins w:id="479" w:author="ilham.nur@office.ui.ac.id" w:date="2023-05-14T06:35:00Z">
            <w:del w:id="480" w:author="Ilham Nur Pratama" w:date="2023-05-15T20:27:00Z">
              <w:r w:rsidRPr="00B57DB5" w:rsidDel="00B57DB5">
                <w:rPr>
                  <w:rStyle w:val="Hyperlink"/>
                  <w:noProof/>
                </w:rPr>
                <w:delText>ABSTRACT</w:delText>
              </w:r>
              <w:r w:rsidDel="00B57DB5">
                <w:rPr>
                  <w:noProof/>
                  <w:webHidden/>
                </w:rPr>
                <w:tab/>
                <w:delText>vii</w:delText>
              </w:r>
            </w:del>
          </w:ins>
        </w:p>
        <w:p w14:paraId="29DA0307" w14:textId="425CD3D5" w:rsidR="00080C6C" w:rsidDel="00B57DB5" w:rsidRDefault="00080C6C">
          <w:pPr>
            <w:pStyle w:val="TOC1"/>
            <w:rPr>
              <w:ins w:id="481" w:author="ilham.nur@office.ui.ac.id" w:date="2023-05-14T06:35:00Z"/>
              <w:del w:id="482" w:author="Ilham Nur Pratama" w:date="2023-05-15T20:27:00Z"/>
              <w:rFonts w:asciiTheme="minorHAnsi" w:hAnsiTheme="minorHAnsi" w:cstheme="minorBidi"/>
              <w:b w:val="0"/>
              <w:noProof/>
              <w:kern w:val="2"/>
              <w:sz w:val="22"/>
              <w14:ligatures w14:val="standardContextual"/>
            </w:rPr>
          </w:pPr>
          <w:ins w:id="483" w:author="ilham.nur@office.ui.ac.id" w:date="2023-05-14T06:35:00Z">
            <w:del w:id="484" w:author="Ilham Nur Pratama" w:date="2023-05-15T20:27:00Z">
              <w:r w:rsidRPr="00B57DB5" w:rsidDel="00B57DB5">
                <w:rPr>
                  <w:rStyle w:val="Hyperlink"/>
                  <w:noProof/>
                </w:rPr>
                <w:delText>DAFTAR ISI</w:delText>
              </w:r>
              <w:r w:rsidDel="00B57DB5">
                <w:rPr>
                  <w:noProof/>
                  <w:webHidden/>
                </w:rPr>
                <w:tab/>
                <w:delText>viii</w:delText>
              </w:r>
            </w:del>
          </w:ins>
        </w:p>
        <w:p w14:paraId="2BB2E28F" w14:textId="517A57B6" w:rsidR="00080C6C" w:rsidDel="00B57DB5" w:rsidRDefault="00080C6C">
          <w:pPr>
            <w:pStyle w:val="TOC1"/>
            <w:rPr>
              <w:ins w:id="485" w:author="ilham.nur@office.ui.ac.id" w:date="2023-05-14T06:35:00Z"/>
              <w:del w:id="486" w:author="Ilham Nur Pratama" w:date="2023-05-15T20:27:00Z"/>
              <w:rFonts w:asciiTheme="minorHAnsi" w:hAnsiTheme="minorHAnsi" w:cstheme="minorBidi"/>
              <w:b w:val="0"/>
              <w:noProof/>
              <w:kern w:val="2"/>
              <w:sz w:val="22"/>
              <w14:ligatures w14:val="standardContextual"/>
            </w:rPr>
          </w:pPr>
          <w:ins w:id="487" w:author="ilham.nur@office.ui.ac.id" w:date="2023-05-14T06:35:00Z">
            <w:del w:id="488" w:author="Ilham Nur Pratama" w:date="2023-05-15T20:27:00Z">
              <w:r w:rsidRPr="00B57DB5" w:rsidDel="00B57DB5">
                <w:rPr>
                  <w:rStyle w:val="Hyperlink"/>
                  <w:noProof/>
                </w:rPr>
                <w:delText>DAFTAR GAMBAR</w:delText>
              </w:r>
              <w:r w:rsidDel="00B57DB5">
                <w:rPr>
                  <w:noProof/>
                  <w:webHidden/>
                </w:rPr>
                <w:tab/>
                <w:delText>xii</w:delText>
              </w:r>
            </w:del>
          </w:ins>
        </w:p>
        <w:p w14:paraId="08AA5893" w14:textId="0F78CF9E" w:rsidR="00080C6C" w:rsidDel="00B57DB5" w:rsidRDefault="00080C6C">
          <w:pPr>
            <w:pStyle w:val="TOC1"/>
            <w:rPr>
              <w:ins w:id="489" w:author="ilham.nur@office.ui.ac.id" w:date="2023-05-14T06:35:00Z"/>
              <w:del w:id="490" w:author="Ilham Nur Pratama" w:date="2023-05-15T20:27:00Z"/>
              <w:rFonts w:asciiTheme="minorHAnsi" w:hAnsiTheme="minorHAnsi" w:cstheme="minorBidi"/>
              <w:b w:val="0"/>
              <w:noProof/>
              <w:kern w:val="2"/>
              <w:sz w:val="22"/>
              <w14:ligatures w14:val="standardContextual"/>
            </w:rPr>
          </w:pPr>
          <w:ins w:id="491" w:author="ilham.nur@office.ui.ac.id" w:date="2023-05-14T06:35:00Z">
            <w:del w:id="492" w:author="Ilham Nur Pratama" w:date="2023-05-15T20:27:00Z">
              <w:r w:rsidRPr="00B57DB5" w:rsidDel="00B57DB5">
                <w:rPr>
                  <w:rStyle w:val="Hyperlink"/>
                  <w:noProof/>
                </w:rPr>
                <w:delText>DAFTAR TABEL</w:delText>
              </w:r>
              <w:r w:rsidDel="00B57DB5">
                <w:rPr>
                  <w:noProof/>
                  <w:webHidden/>
                </w:rPr>
                <w:tab/>
                <w:delText>xv</w:delText>
              </w:r>
            </w:del>
          </w:ins>
        </w:p>
        <w:p w14:paraId="0A14C3F7" w14:textId="5DA033F8" w:rsidR="00080C6C" w:rsidDel="00B57DB5" w:rsidRDefault="00080C6C">
          <w:pPr>
            <w:pStyle w:val="TOC1"/>
            <w:tabs>
              <w:tab w:val="left" w:pos="1100"/>
            </w:tabs>
            <w:rPr>
              <w:ins w:id="493" w:author="ilham.nur@office.ui.ac.id" w:date="2023-05-14T06:35:00Z"/>
              <w:del w:id="494" w:author="Ilham Nur Pratama" w:date="2023-05-15T20:27:00Z"/>
              <w:rFonts w:asciiTheme="minorHAnsi" w:hAnsiTheme="minorHAnsi" w:cstheme="minorBidi"/>
              <w:b w:val="0"/>
              <w:noProof/>
              <w:kern w:val="2"/>
              <w:sz w:val="22"/>
              <w14:ligatures w14:val="standardContextual"/>
            </w:rPr>
          </w:pPr>
          <w:ins w:id="495" w:author="ilham.nur@office.ui.ac.id" w:date="2023-05-14T06:35:00Z">
            <w:del w:id="496" w:author="Ilham Nur Pratama" w:date="2023-05-15T20:27:00Z">
              <w:r w:rsidRPr="00B57DB5" w:rsidDel="00B57DB5">
                <w:rPr>
                  <w:rStyle w:val="Hyperlink"/>
                  <w:noProof/>
                </w:rPr>
                <w:delText>BAB 1</w:delText>
              </w:r>
              <w:r w:rsidDel="00B57DB5">
                <w:rPr>
                  <w:rFonts w:asciiTheme="minorHAnsi" w:hAnsiTheme="minorHAnsi" w:cstheme="minorBidi"/>
                  <w:b w:val="0"/>
                  <w:noProof/>
                  <w:kern w:val="2"/>
                  <w:sz w:val="22"/>
                  <w14:ligatures w14:val="standardContextual"/>
                </w:rPr>
                <w:tab/>
              </w:r>
              <w:r w:rsidRPr="00B57DB5" w:rsidDel="00B57DB5">
                <w:rPr>
                  <w:rStyle w:val="Hyperlink"/>
                  <w:noProof/>
                </w:rPr>
                <w:delText>PENDAHULUAN</w:delText>
              </w:r>
              <w:r w:rsidDel="00B57DB5">
                <w:rPr>
                  <w:noProof/>
                  <w:webHidden/>
                </w:rPr>
                <w:tab/>
                <w:delText>1</w:delText>
              </w:r>
            </w:del>
          </w:ins>
        </w:p>
        <w:p w14:paraId="59AE95EC" w14:textId="106BA148" w:rsidR="00080C6C" w:rsidDel="00B57DB5" w:rsidRDefault="00080C6C">
          <w:pPr>
            <w:pStyle w:val="TOC2"/>
            <w:tabs>
              <w:tab w:val="left" w:pos="880"/>
              <w:tab w:val="right" w:leader="dot" w:pos="8494"/>
            </w:tabs>
            <w:rPr>
              <w:ins w:id="497" w:author="ilham.nur@office.ui.ac.id" w:date="2023-05-14T06:35:00Z"/>
              <w:del w:id="498" w:author="Ilham Nur Pratama" w:date="2023-05-15T20:27:00Z"/>
              <w:rFonts w:asciiTheme="minorHAnsi" w:hAnsiTheme="minorHAnsi" w:cstheme="minorBidi"/>
              <w:noProof/>
              <w:kern w:val="2"/>
              <w:sz w:val="22"/>
              <w14:ligatures w14:val="standardContextual"/>
            </w:rPr>
          </w:pPr>
          <w:ins w:id="499" w:author="ilham.nur@office.ui.ac.id" w:date="2023-05-14T06:35:00Z">
            <w:del w:id="500" w:author="Ilham Nur Pratama" w:date="2023-05-15T20:27:00Z">
              <w:r w:rsidRPr="00B57DB5" w:rsidDel="00B57DB5">
                <w:rPr>
                  <w:rStyle w:val="Hyperlink"/>
                  <w:noProof/>
                </w:rPr>
                <w:delText>1.1</w:delText>
              </w:r>
              <w:r w:rsidDel="00B57DB5">
                <w:rPr>
                  <w:rFonts w:asciiTheme="minorHAnsi" w:hAnsiTheme="minorHAnsi" w:cstheme="minorBidi"/>
                  <w:noProof/>
                  <w:kern w:val="2"/>
                  <w:sz w:val="22"/>
                  <w14:ligatures w14:val="standardContextual"/>
                </w:rPr>
                <w:tab/>
              </w:r>
              <w:r w:rsidRPr="00B57DB5" w:rsidDel="00B57DB5">
                <w:rPr>
                  <w:rStyle w:val="Hyperlink"/>
                  <w:noProof/>
                </w:rPr>
                <w:delText>Latar Belakang</w:delText>
              </w:r>
              <w:r w:rsidDel="00B57DB5">
                <w:rPr>
                  <w:noProof/>
                  <w:webHidden/>
                </w:rPr>
                <w:tab/>
                <w:delText>1</w:delText>
              </w:r>
            </w:del>
          </w:ins>
        </w:p>
        <w:p w14:paraId="19BA6B9C" w14:textId="1AE969A6" w:rsidR="00080C6C" w:rsidDel="00B57DB5" w:rsidRDefault="00080C6C">
          <w:pPr>
            <w:pStyle w:val="TOC2"/>
            <w:tabs>
              <w:tab w:val="left" w:pos="880"/>
              <w:tab w:val="right" w:leader="dot" w:pos="8494"/>
            </w:tabs>
            <w:rPr>
              <w:ins w:id="501" w:author="ilham.nur@office.ui.ac.id" w:date="2023-05-14T06:35:00Z"/>
              <w:del w:id="502" w:author="Ilham Nur Pratama" w:date="2023-05-15T20:27:00Z"/>
              <w:rFonts w:asciiTheme="minorHAnsi" w:hAnsiTheme="minorHAnsi" w:cstheme="minorBidi"/>
              <w:noProof/>
              <w:kern w:val="2"/>
              <w:sz w:val="22"/>
              <w14:ligatures w14:val="standardContextual"/>
            </w:rPr>
          </w:pPr>
          <w:ins w:id="503" w:author="ilham.nur@office.ui.ac.id" w:date="2023-05-14T06:35:00Z">
            <w:del w:id="504" w:author="Ilham Nur Pratama" w:date="2023-05-15T20:27:00Z">
              <w:r w:rsidRPr="00B57DB5" w:rsidDel="00B57DB5">
                <w:rPr>
                  <w:rStyle w:val="Hyperlink"/>
                  <w:noProof/>
                </w:rPr>
                <w:delText>1.2</w:delText>
              </w:r>
              <w:r w:rsidDel="00B57DB5">
                <w:rPr>
                  <w:rFonts w:asciiTheme="minorHAnsi" w:hAnsiTheme="minorHAnsi" w:cstheme="minorBidi"/>
                  <w:noProof/>
                  <w:kern w:val="2"/>
                  <w:sz w:val="22"/>
                  <w14:ligatures w14:val="standardContextual"/>
                </w:rPr>
                <w:tab/>
              </w:r>
              <w:r w:rsidRPr="00B57DB5" w:rsidDel="00B57DB5">
                <w:rPr>
                  <w:rStyle w:val="Hyperlink"/>
                  <w:noProof/>
                </w:rPr>
                <w:delText>Perumusan Masalah</w:delText>
              </w:r>
              <w:r w:rsidDel="00B57DB5">
                <w:rPr>
                  <w:noProof/>
                  <w:webHidden/>
                </w:rPr>
                <w:tab/>
                <w:delText>7</w:delText>
              </w:r>
            </w:del>
          </w:ins>
        </w:p>
        <w:p w14:paraId="1FBEF03A" w14:textId="1F2CC2D3" w:rsidR="00080C6C" w:rsidDel="00B57DB5" w:rsidRDefault="00080C6C">
          <w:pPr>
            <w:pStyle w:val="TOC2"/>
            <w:tabs>
              <w:tab w:val="left" w:pos="880"/>
              <w:tab w:val="right" w:leader="dot" w:pos="8494"/>
            </w:tabs>
            <w:rPr>
              <w:ins w:id="505" w:author="ilham.nur@office.ui.ac.id" w:date="2023-05-14T06:35:00Z"/>
              <w:del w:id="506" w:author="Ilham Nur Pratama" w:date="2023-05-15T20:27:00Z"/>
              <w:rFonts w:asciiTheme="minorHAnsi" w:hAnsiTheme="minorHAnsi" w:cstheme="minorBidi"/>
              <w:noProof/>
              <w:kern w:val="2"/>
              <w:sz w:val="22"/>
              <w14:ligatures w14:val="standardContextual"/>
            </w:rPr>
          </w:pPr>
          <w:ins w:id="507" w:author="ilham.nur@office.ui.ac.id" w:date="2023-05-14T06:35:00Z">
            <w:del w:id="508" w:author="Ilham Nur Pratama" w:date="2023-05-15T20:27:00Z">
              <w:r w:rsidRPr="00B57DB5" w:rsidDel="00B57DB5">
                <w:rPr>
                  <w:rStyle w:val="Hyperlink"/>
                  <w:noProof/>
                </w:rPr>
                <w:delText>1.3</w:delText>
              </w:r>
              <w:r w:rsidDel="00B57DB5">
                <w:rPr>
                  <w:rFonts w:asciiTheme="minorHAnsi" w:hAnsiTheme="minorHAnsi" w:cstheme="minorBidi"/>
                  <w:noProof/>
                  <w:kern w:val="2"/>
                  <w:sz w:val="22"/>
                  <w14:ligatures w14:val="standardContextual"/>
                </w:rPr>
                <w:tab/>
              </w:r>
              <w:r w:rsidRPr="00B57DB5" w:rsidDel="00B57DB5">
                <w:rPr>
                  <w:rStyle w:val="Hyperlink"/>
                  <w:noProof/>
                </w:rPr>
                <w:delText>Penelitian Terdahulu</w:delText>
              </w:r>
              <w:r w:rsidDel="00B57DB5">
                <w:rPr>
                  <w:noProof/>
                  <w:webHidden/>
                </w:rPr>
                <w:tab/>
                <w:delText>7</w:delText>
              </w:r>
            </w:del>
          </w:ins>
        </w:p>
        <w:p w14:paraId="7B12AF84" w14:textId="7DBA86B6" w:rsidR="00080C6C" w:rsidDel="00B57DB5" w:rsidRDefault="00080C6C">
          <w:pPr>
            <w:pStyle w:val="TOC2"/>
            <w:tabs>
              <w:tab w:val="left" w:pos="880"/>
              <w:tab w:val="right" w:leader="dot" w:pos="8494"/>
            </w:tabs>
            <w:rPr>
              <w:ins w:id="509" w:author="ilham.nur@office.ui.ac.id" w:date="2023-05-14T06:35:00Z"/>
              <w:del w:id="510" w:author="Ilham Nur Pratama" w:date="2023-05-15T20:27:00Z"/>
              <w:rFonts w:asciiTheme="minorHAnsi" w:hAnsiTheme="minorHAnsi" w:cstheme="minorBidi"/>
              <w:noProof/>
              <w:kern w:val="2"/>
              <w:sz w:val="22"/>
              <w14:ligatures w14:val="standardContextual"/>
            </w:rPr>
          </w:pPr>
          <w:ins w:id="511" w:author="ilham.nur@office.ui.ac.id" w:date="2023-05-14T06:35:00Z">
            <w:del w:id="512" w:author="Ilham Nur Pratama" w:date="2023-05-15T20:27:00Z">
              <w:r w:rsidRPr="00B57DB5" w:rsidDel="00B57DB5">
                <w:rPr>
                  <w:rStyle w:val="Hyperlink"/>
                  <w:noProof/>
                </w:rPr>
                <w:delText>1.4</w:delText>
              </w:r>
              <w:r w:rsidDel="00B57DB5">
                <w:rPr>
                  <w:rFonts w:asciiTheme="minorHAnsi" w:hAnsiTheme="minorHAnsi" w:cstheme="minorBidi"/>
                  <w:noProof/>
                  <w:kern w:val="2"/>
                  <w:sz w:val="22"/>
                  <w14:ligatures w14:val="standardContextual"/>
                </w:rPr>
                <w:tab/>
              </w:r>
              <w:r w:rsidRPr="00B57DB5" w:rsidDel="00B57DB5">
                <w:rPr>
                  <w:rStyle w:val="Hyperlink"/>
                  <w:noProof/>
                </w:rPr>
                <w:delText>Celah Penelitian dan Kebaruan Penelitian</w:delText>
              </w:r>
              <w:r w:rsidDel="00B57DB5">
                <w:rPr>
                  <w:noProof/>
                  <w:webHidden/>
                </w:rPr>
                <w:tab/>
                <w:delText>17</w:delText>
              </w:r>
            </w:del>
          </w:ins>
        </w:p>
        <w:p w14:paraId="16E461FA" w14:textId="2F18326B" w:rsidR="00080C6C" w:rsidDel="00B57DB5" w:rsidRDefault="00080C6C">
          <w:pPr>
            <w:pStyle w:val="TOC2"/>
            <w:tabs>
              <w:tab w:val="left" w:pos="880"/>
              <w:tab w:val="right" w:leader="dot" w:pos="8494"/>
            </w:tabs>
            <w:rPr>
              <w:ins w:id="513" w:author="ilham.nur@office.ui.ac.id" w:date="2023-05-14T06:35:00Z"/>
              <w:del w:id="514" w:author="Ilham Nur Pratama" w:date="2023-05-15T20:27:00Z"/>
              <w:rFonts w:asciiTheme="minorHAnsi" w:hAnsiTheme="minorHAnsi" w:cstheme="minorBidi"/>
              <w:noProof/>
              <w:kern w:val="2"/>
              <w:sz w:val="22"/>
              <w14:ligatures w14:val="standardContextual"/>
            </w:rPr>
          </w:pPr>
          <w:ins w:id="515" w:author="ilham.nur@office.ui.ac.id" w:date="2023-05-14T06:35:00Z">
            <w:del w:id="516" w:author="Ilham Nur Pratama" w:date="2023-05-15T20:27:00Z">
              <w:r w:rsidRPr="00B57DB5" w:rsidDel="00B57DB5">
                <w:rPr>
                  <w:rStyle w:val="Hyperlink"/>
                  <w:noProof/>
                </w:rPr>
                <w:delText>1.5</w:delText>
              </w:r>
              <w:r w:rsidDel="00B57DB5">
                <w:rPr>
                  <w:rFonts w:asciiTheme="minorHAnsi" w:hAnsiTheme="minorHAnsi" w:cstheme="minorBidi"/>
                  <w:noProof/>
                  <w:kern w:val="2"/>
                  <w:sz w:val="22"/>
                  <w14:ligatures w14:val="standardContextual"/>
                </w:rPr>
                <w:tab/>
              </w:r>
              <w:r w:rsidRPr="00B57DB5" w:rsidDel="00B57DB5">
                <w:rPr>
                  <w:rStyle w:val="Hyperlink"/>
                  <w:noProof/>
                </w:rPr>
                <w:delText>Tujuan Penelitian</w:delText>
              </w:r>
              <w:r w:rsidDel="00B57DB5">
                <w:rPr>
                  <w:noProof/>
                  <w:webHidden/>
                </w:rPr>
                <w:tab/>
                <w:delText>18</w:delText>
              </w:r>
            </w:del>
          </w:ins>
        </w:p>
        <w:p w14:paraId="528F7395" w14:textId="432E5F98" w:rsidR="00080C6C" w:rsidDel="00B57DB5" w:rsidRDefault="00080C6C">
          <w:pPr>
            <w:pStyle w:val="TOC2"/>
            <w:tabs>
              <w:tab w:val="left" w:pos="880"/>
              <w:tab w:val="right" w:leader="dot" w:pos="8494"/>
            </w:tabs>
            <w:rPr>
              <w:ins w:id="517" w:author="ilham.nur@office.ui.ac.id" w:date="2023-05-14T06:35:00Z"/>
              <w:del w:id="518" w:author="Ilham Nur Pratama" w:date="2023-05-15T20:27:00Z"/>
              <w:rFonts w:asciiTheme="minorHAnsi" w:hAnsiTheme="minorHAnsi" w:cstheme="minorBidi"/>
              <w:noProof/>
              <w:kern w:val="2"/>
              <w:sz w:val="22"/>
              <w14:ligatures w14:val="standardContextual"/>
            </w:rPr>
          </w:pPr>
          <w:ins w:id="519" w:author="ilham.nur@office.ui.ac.id" w:date="2023-05-14T06:35:00Z">
            <w:del w:id="520" w:author="Ilham Nur Pratama" w:date="2023-05-15T20:27:00Z">
              <w:r w:rsidRPr="00B57DB5" w:rsidDel="00B57DB5">
                <w:rPr>
                  <w:rStyle w:val="Hyperlink"/>
                  <w:noProof/>
                </w:rPr>
                <w:delText>1.6</w:delText>
              </w:r>
              <w:r w:rsidDel="00B57DB5">
                <w:rPr>
                  <w:rFonts w:asciiTheme="minorHAnsi" w:hAnsiTheme="minorHAnsi" w:cstheme="minorBidi"/>
                  <w:noProof/>
                  <w:kern w:val="2"/>
                  <w:sz w:val="22"/>
                  <w14:ligatures w14:val="standardContextual"/>
                </w:rPr>
                <w:tab/>
              </w:r>
              <w:r w:rsidRPr="00B57DB5" w:rsidDel="00B57DB5">
                <w:rPr>
                  <w:rStyle w:val="Hyperlink"/>
                  <w:noProof/>
                </w:rPr>
                <w:delText>Manfaat Penelitian</w:delText>
              </w:r>
              <w:r w:rsidDel="00B57DB5">
                <w:rPr>
                  <w:noProof/>
                  <w:webHidden/>
                </w:rPr>
                <w:tab/>
                <w:delText>18</w:delText>
              </w:r>
            </w:del>
          </w:ins>
        </w:p>
        <w:p w14:paraId="64520B12" w14:textId="3C269601" w:rsidR="00080C6C" w:rsidDel="00B57DB5" w:rsidRDefault="00080C6C">
          <w:pPr>
            <w:pStyle w:val="TOC2"/>
            <w:tabs>
              <w:tab w:val="left" w:pos="880"/>
              <w:tab w:val="right" w:leader="dot" w:pos="8494"/>
            </w:tabs>
            <w:rPr>
              <w:ins w:id="521" w:author="ilham.nur@office.ui.ac.id" w:date="2023-05-14T06:35:00Z"/>
              <w:del w:id="522" w:author="Ilham Nur Pratama" w:date="2023-05-15T20:27:00Z"/>
              <w:rFonts w:asciiTheme="minorHAnsi" w:hAnsiTheme="minorHAnsi" w:cstheme="minorBidi"/>
              <w:noProof/>
              <w:kern w:val="2"/>
              <w:sz w:val="22"/>
              <w14:ligatures w14:val="standardContextual"/>
            </w:rPr>
          </w:pPr>
          <w:ins w:id="523" w:author="ilham.nur@office.ui.ac.id" w:date="2023-05-14T06:35:00Z">
            <w:del w:id="524" w:author="Ilham Nur Pratama" w:date="2023-05-15T20:27:00Z">
              <w:r w:rsidRPr="00B57DB5" w:rsidDel="00B57DB5">
                <w:rPr>
                  <w:rStyle w:val="Hyperlink"/>
                  <w:noProof/>
                </w:rPr>
                <w:delText>1.7</w:delText>
              </w:r>
              <w:r w:rsidDel="00B57DB5">
                <w:rPr>
                  <w:rFonts w:asciiTheme="minorHAnsi" w:hAnsiTheme="minorHAnsi" w:cstheme="minorBidi"/>
                  <w:noProof/>
                  <w:kern w:val="2"/>
                  <w:sz w:val="22"/>
                  <w14:ligatures w14:val="standardContextual"/>
                </w:rPr>
                <w:tab/>
              </w:r>
              <w:r w:rsidRPr="00B57DB5" w:rsidDel="00B57DB5">
                <w:rPr>
                  <w:rStyle w:val="Hyperlink"/>
                  <w:noProof/>
                </w:rPr>
                <w:delText>Batasan Penelitian</w:delText>
              </w:r>
              <w:r w:rsidDel="00B57DB5">
                <w:rPr>
                  <w:noProof/>
                  <w:webHidden/>
                </w:rPr>
                <w:tab/>
                <w:delText>18</w:delText>
              </w:r>
            </w:del>
          </w:ins>
        </w:p>
        <w:p w14:paraId="3A7F999D" w14:textId="1A1764CF" w:rsidR="00080C6C" w:rsidDel="00B57DB5" w:rsidRDefault="00080C6C">
          <w:pPr>
            <w:pStyle w:val="TOC2"/>
            <w:tabs>
              <w:tab w:val="left" w:pos="880"/>
              <w:tab w:val="right" w:leader="dot" w:pos="8494"/>
            </w:tabs>
            <w:rPr>
              <w:ins w:id="525" w:author="ilham.nur@office.ui.ac.id" w:date="2023-05-14T06:35:00Z"/>
              <w:del w:id="526" w:author="Ilham Nur Pratama" w:date="2023-05-15T20:27:00Z"/>
              <w:rFonts w:asciiTheme="minorHAnsi" w:hAnsiTheme="minorHAnsi" w:cstheme="minorBidi"/>
              <w:noProof/>
              <w:kern w:val="2"/>
              <w:sz w:val="22"/>
              <w14:ligatures w14:val="standardContextual"/>
            </w:rPr>
          </w:pPr>
          <w:ins w:id="527" w:author="ilham.nur@office.ui.ac.id" w:date="2023-05-14T06:35:00Z">
            <w:del w:id="528" w:author="Ilham Nur Pratama" w:date="2023-05-15T20:27:00Z">
              <w:r w:rsidRPr="00B57DB5" w:rsidDel="00B57DB5">
                <w:rPr>
                  <w:rStyle w:val="Hyperlink"/>
                  <w:noProof/>
                </w:rPr>
                <w:delText>1.8</w:delText>
              </w:r>
              <w:r w:rsidDel="00B57DB5">
                <w:rPr>
                  <w:rFonts w:asciiTheme="minorHAnsi" w:hAnsiTheme="minorHAnsi" w:cstheme="minorBidi"/>
                  <w:noProof/>
                  <w:kern w:val="2"/>
                  <w:sz w:val="22"/>
                  <w14:ligatures w14:val="standardContextual"/>
                </w:rPr>
                <w:tab/>
              </w:r>
              <w:r w:rsidRPr="00B57DB5" w:rsidDel="00B57DB5">
                <w:rPr>
                  <w:rStyle w:val="Hyperlink"/>
                  <w:noProof/>
                </w:rPr>
                <w:delText>Ringkasan Metodologi Penelitian</w:delText>
              </w:r>
              <w:r w:rsidDel="00B57DB5">
                <w:rPr>
                  <w:noProof/>
                  <w:webHidden/>
                </w:rPr>
                <w:tab/>
                <w:delText>19</w:delText>
              </w:r>
            </w:del>
          </w:ins>
        </w:p>
        <w:p w14:paraId="4C350156" w14:textId="0280E869" w:rsidR="00080C6C" w:rsidDel="00B57DB5" w:rsidRDefault="00080C6C">
          <w:pPr>
            <w:pStyle w:val="TOC1"/>
            <w:tabs>
              <w:tab w:val="left" w:pos="1100"/>
            </w:tabs>
            <w:rPr>
              <w:ins w:id="529" w:author="ilham.nur@office.ui.ac.id" w:date="2023-05-14T06:35:00Z"/>
              <w:del w:id="530" w:author="Ilham Nur Pratama" w:date="2023-05-15T20:27:00Z"/>
              <w:rFonts w:asciiTheme="minorHAnsi" w:hAnsiTheme="minorHAnsi" w:cstheme="minorBidi"/>
              <w:b w:val="0"/>
              <w:noProof/>
              <w:kern w:val="2"/>
              <w:sz w:val="22"/>
              <w14:ligatures w14:val="standardContextual"/>
            </w:rPr>
          </w:pPr>
          <w:ins w:id="531" w:author="ilham.nur@office.ui.ac.id" w:date="2023-05-14T06:35:00Z">
            <w:del w:id="532" w:author="Ilham Nur Pratama" w:date="2023-05-15T20:27:00Z">
              <w:r w:rsidRPr="00B57DB5" w:rsidDel="00B57DB5">
                <w:rPr>
                  <w:rStyle w:val="Hyperlink"/>
                  <w:noProof/>
                </w:rPr>
                <w:delText>BAB 2</w:delText>
              </w:r>
              <w:r w:rsidDel="00B57DB5">
                <w:rPr>
                  <w:rFonts w:asciiTheme="minorHAnsi" w:hAnsiTheme="minorHAnsi" w:cstheme="minorBidi"/>
                  <w:b w:val="0"/>
                  <w:noProof/>
                  <w:kern w:val="2"/>
                  <w:sz w:val="22"/>
                  <w14:ligatures w14:val="standardContextual"/>
                </w:rPr>
                <w:tab/>
              </w:r>
              <w:r w:rsidRPr="00B57DB5" w:rsidDel="00B57DB5">
                <w:rPr>
                  <w:rStyle w:val="Hyperlink"/>
                  <w:noProof/>
                </w:rPr>
                <w:delText>TINJAUAN PUSTAKA</w:delText>
              </w:r>
              <w:r w:rsidDel="00B57DB5">
                <w:rPr>
                  <w:noProof/>
                  <w:webHidden/>
                </w:rPr>
                <w:tab/>
                <w:delText>21</w:delText>
              </w:r>
            </w:del>
          </w:ins>
        </w:p>
        <w:p w14:paraId="28813043" w14:textId="49DF74A5" w:rsidR="00080C6C" w:rsidDel="00B57DB5" w:rsidRDefault="00080C6C">
          <w:pPr>
            <w:pStyle w:val="TOC2"/>
            <w:tabs>
              <w:tab w:val="left" w:pos="880"/>
              <w:tab w:val="right" w:leader="dot" w:pos="8494"/>
            </w:tabs>
            <w:rPr>
              <w:ins w:id="533" w:author="ilham.nur@office.ui.ac.id" w:date="2023-05-14T06:35:00Z"/>
              <w:del w:id="534" w:author="Ilham Nur Pratama" w:date="2023-05-15T20:27:00Z"/>
              <w:rFonts w:asciiTheme="minorHAnsi" w:hAnsiTheme="minorHAnsi" w:cstheme="minorBidi"/>
              <w:noProof/>
              <w:kern w:val="2"/>
              <w:sz w:val="22"/>
              <w14:ligatures w14:val="standardContextual"/>
            </w:rPr>
          </w:pPr>
          <w:ins w:id="535" w:author="ilham.nur@office.ui.ac.id" w:date="2023-05-14T06:35:00Z">
            <w:del w:id="536" w:author="Ilham Nur Pratama" w:date="2023-05-15T20:27:00Z">
              <w:r w:rsidRPr="00B57DB5" w:rsidDel="00B57DB5">
                <w:rPr>
                  <w:rStyle w:val="Hyperlink"/>
                  <w:noProof/>
                </w:rPr>
                <w:delText>2.1</w:delText>
              </w:r>
              <w:r w:rsidDel="00B57DB5">
                <w:rPr>
                  <w:rFonts w:asciiTheme="minorHAnsi" w:hAnsiTheme="minorHAnsi" w:cstheme="minorBidi"/>
                  <w:noProof/>
                  <w:kern w:val="2"/>
                  <w:sz w:val="22"/>
                  <w14:ligatures w14:val="standardContextual"/>
                </w:rPr>
                <w:tab/>
              </w:r>
              <w:r w:rsidRPr="00B57DB5" w:rsidDel="00B57DB5">
                <w:rPr>
                  <w:rStyle w:val="Hyperlink"/>
                  <w:noProof/>
                </w:rPr>
                <w:delText>Transformasi Digital pada Industri Teknologi Informasi</w:delText>
              </w:r>
              <w:r w:rsidDel="00B57DB5">
                <w:rPr>
                  <w:noProof/>
                  <w:webHidden/>
                </w:rPr>
                <w:tab/>
                <w:delText>21</w:delText>
              </w:r>
            </w:del>
          </w:ins>
        </w:p>
        <w:p w14:paraId="7F254304" w14:textId="0D8E3B49" w:rsidR="00080C6C" w:rsidDel="00B57DB5" w:rsidRDefault="00080C6C">
          <w:pPr>
            <w:pStyle w:val="TOC3"/>
            <w:rPr>
              <w:ins w:id="537" w:author="ilham.nur@office.ui.ac.id" w:date="2023-05-14T06:35:00Z"/>
              <w:del w:id="538" w:author="Ilham Nur Pratama" w:date="2023-05-15T20:27:00Z"/>
              <w:rFonts w:asciiTheme="minorHAnsi" w:hAnsiTheme="minorHAnsi" w:cstheme="minorBidi"/>
              <w:noProof/>
              <w:kern w:val="2"/>
              <w:sz w:val="22"/>
              <w14:ligatures w14:val="standardContextual"/>
            </w:rPr>
          </w:pPr>
          <w:ins w:id="539" w:author="ilham.nur@office.ui.ac.id" w:date="2023-05-14T06:35:00Z">
            <w:del w:id="540" w:author="Ilham Nur Pratama" w:date="2023-05-15T20:27:00Z">
              <w:r w:rsidRPr="00B57DB5" w:rsidDel="00B57DB5">
                <w:rPr>
                  <w:rStyle w:val="Hyperlink"/>
                  <w:noProof/>
                </w:rPr>
                <w:delText>2.1.1</w:delText>
              </w:r>
              <w:r w:rsidDel="00B57DB5">
                <w:rPr>
                  <w:rFonts w:asciiTheme="minorHAnsi" w:hAnsiTheme="minorHAnsi" w:cstheme="minorBidi"/>
                  <w:noProof/>
                  <w:kern w:val="2"/>
                  <w:sz w:val="22"/>
                  <w14:ligatures w14:val="standardContextual"/>
                </w:rPr>
                <w:tab/>
              </w:r>
              <w:r w:rsidRPr="00B57DB5" w:rsidDel="00B57DB5">
                <w:rPr>
                  <w:rStyle w:val="Hyperlink"/>
                  <w:noProof/>
                </w:rPr>
                <w:delText>Manfaat Transformasi Digital</w:delText>
              </w:r>
              <w:r w:rsidDel="00B57DB5">
                <w:rPr>
                  <w:noProof/>
                  <w:webHidden/>
                </w:rPr>
                <w:tab/>
                <w:delText>21</w:delText>
              </w:r>
            </w:del>
          </w:ins>
        </w:p>
        <w:p w14:paraId="5388F7FF" w14:textId="33E336FF" w:rsidR="00080C6C" w:rsidDel="00B57DB5" w:rsidRDefault="00080C6C">
          <w:pPr>
            <w:pStyle w:val="TOC3"/>
            <w:rPr>
              <w:ins w:id="541" w:author="ilham.nur@office.ui.ac.id" w:date="2023-05-14T06:35:00Z"/>
              <w:del w:id="542" w:author="Ilham Nur Pratama" w:date="2023-05-15T20:27:00Z"/>
              <w:rFonts w:asciiTheme="minorHAnsi" w:hAnsiTheme="minorHAnsi" w:cstheme="minorBidi"/>
              <w:noProof/>
              <w:kern w:val="2"/>
              <w:sz w:val="22"/>
              <w14:ligatures w14:val="standardContextual"/>
            </w:rPr>
          </w:pPr>
          <w:ins w:id="543" w:author="ilham.nur@office.ui.ac.id" w:date="2023-05-14T06:35:00Z">
            <w:del w:id="544" w:author="Ilham Nur Pratama" w:date="2023-05-15T20:27:00Z">
              <w:r w:rsidRPr="00B57DB5" w:rsidDel="00B57DB5">
                <w:rPr>
                  <w:rStyle w:val="Hyperlink"/>
                  <w:noProof/>
                </w:rPr>
                <w:delText>2.1.2</w:delText>
              </w:r>
              <w:r w:rsidDel="00B57DB5">
                <w:rPr>
                  <w:rFonts w:asciiTheme="minorHAnsi" w:hAnsiTheme="minorHAnsi" w:cstheme="minorBidi"/>
                  <w:noProof/>
                  <w:kern w:val="2"/>
                  <w:sz w:val="22"/>
                  <w14:ligatures w14:val="standardContextual"/>
                </w:rPr>
                <w:tab/>
              </w:r>
              <w:r w:rsidRPr="00B57DB5" w:rsidDel="00B57DB5">
                <w:rPr>
                  <w:rStyle w:val="Hyperlink"/>
                  <w:noProof/>
                </w:rPr>
                <w:delText>Kekurangan Transformasi Digital</w:delText>
              </w:r>
              <w:r w:rsidDel="00B57DB5">
                <w:rPr>
                  <w:noProof/>
                  <w:webHidden/>
                </w:rPr>
                <w:tab/>
                <w:delText>21</w:delText>
              </w:r>
            </w:del>
          </w:ins>
        </w:p>
        <w:p w14:paraId="489EE21B" w14:textId="25AE7118" w:rsidR="00080C6C" w:rsidDel="00B57DB5" w:rsidRDefault="00080C6C">
          <w:pPr>
            <w:pStyle w:val="TOC2"/>
            <w:tabs>
              <w:tab w:val="left" w:pos="880"/>
              <w:tab w:val="right" w:leader="dot" w:pos="8494"/>
            </w:tabs>
            <w:rPr>
              <w:ins w:id="545" w:author="ilham.nur@office.ui.ac.id" w:date="2023-05-14T06:35:00Z"/>
              <w:del w:id="546" w:author="Ilham Nur Pratama" w:date="2023-05-15T20:27:00Z"/>
              <w:rFonts w:asciiTheme="minorHAnsi" w:hAnsiTheme="minorHAnsi" w:cstheme="minorBidi"/>
              <w:noProof/>
              <w:kern w:val="2"/>
              <w:sz w:val="22"/>
              <w14:ligatures w14:val="standardContextual"/>
            </w:rPr>
          </w:pPr>
          <w:ins w:id="547" w:author="ilham.nur@office.ui.ac.id" w:date="2023-05-14T06:35:00Z">
            <w:del w:id="548" w:author="Ilham Nur Pratama" w:date="2023-05-15T20:27:00Z">
              <w:r w:rsidRPr="00B57DB5" w:rsidDel="00B57DB5">
                <w:rPr>
                  <w:rStyle w:val="Hyperlink"/>
                  <w:noProof/>
                </w:rPr>
                <w:delText>2.2</w:delText>
              </w:r>
              <w:r w:rsidDel="00B57DB5">
                <w:rPr>
                  <w:rFonts w:asciiTheme="minorHAnsi" w:hAnsiTheme="minorHAnsi" w:cstheme="minorBidi"/>
                  <w:noProof/>
                  <w:kern w:val="2"/>
                  <w:sz w:val="22"/>
                  <w14:ligatures w14:val="standardContextual"/>
                </w:rPr>
                <w:tab/>
              </w:r>
              <w:r w:rsidRPr="00B57DB5" w:rsidDel="00B57DB5">
                <w:rPr>
                  <w:rStyle w:val="Hyperlink"/>
                  <w:noProof/>
                </w:rPr>
                <w:delText>Manajemen Proyek</w:delText>
              </w:r>
              <w:r w:rsidDel="00B57DB5">
                <w:rPr>
                  <w:noProof/>
                  <w:webHidden/>
                </w:rPr>
                <w:tab/>
                <w:delText>22</w:delText>
              </w:r>
            </w:del>
          </w:ins>
        </w:p>
        <w:p w14:paraId="1254F1F0" w14:textId="2F9D5F80" w:rsidR="00080C6C" w:rsidDel="00B57DB5" w:rsidRDefault="00080C6C">
          <w:pPr>
            <w:pStyle w:val="TOC2"/>
            <w:tabs>
              <w:tab w:val="left" w:pos="880"/>
              <w:tab w:val="right" w:leader="dot" w:pos="8494"/>
            </w:tabs>
            <w:rPr>
              <w:ins w:id="549" w:author="ilham.nur@office.ui.ac.id" w:date="2023-05-14T06:35:00Z"/>
              <w:del w:id="550" w:author="Ilham Nur Pratama" w:date="2023-05-15T20:27:00Z"/>
              <w:rFonts w:asciiTheme="minorHAnsi" w:hAnsiTheme="minorHAnsi" w:cstheme="minorBidi"/>
              <w:noProof/>
              <w:kern w:val="2"/>
              <w:sz w:val="22"/>
              <w14:ligatures w14:val="standardContextual"/>
            </w:rPr>
          </w:pPr>
          <w:ins w:id="551" w:author="ilham.nur@office.ui.ac.id" w:date="2023-05-14T06:35:00Z">
            <w:del w:id="552" w:author="Ilham Nur Pratama" w:date="2023-05-15T20:27:00Z">
              <w:r w:rsidRPr="00B57DB5" w:rsidDel="00B57DB5">
                <w:rPr>
                  <w:rStyle w:val="Hyperlink"/>
                  <w:noProof/>
                </w:rPr>
                <w:delText>2.3</w:delText>
              </w:r>
              <w:r w:rsidDel="00B57DB5">
                <w:rPr>
                  <w:rFonts w:asciiTheme="minorHAnsi" w:hAnsiTheme="minorHAnsi" w:cstheme="minorBidi"/>
                  <w:noProof/>
                  <w:kern w:val="2"/>
                  <w:sz w:val="22"/>
                  <w14:ligatures w14:val="standardContextual"/>
                </w:rPr>
                <w:tab/>
              </w:r>
              <w:r w:rsidRPr="00B57DB5" w:rsidDel="00B57DB5">
                <w:rPr>
                  <w:rStyle w:val="Hyperlink"/>
                  <w:noProof/>
                </w:rPr>
                <w:delText>Pendekatan Manajemen Proyek</w:delText>
              </w:r>
              <w:r w:rsidDel="00B57DB5">
                <w:rPr>
                  <w:noProof/>
                  <w:webHidden/>
                </w:rPr>
                <w:tab/>
                <w:delText>23</w:delText>
              </w:r>
            </w:del>
          </w:ins>
        </w:p>
        <w:p w14:paraId="5FD24CA4" w14:textId="189A5550" w:rsidR="00080C6C" w:rsidDel="00B57DB5" w:rsidRDefault="00080C6C">
          <w:pPr>
            <w:pStyle w:val="TOC2"/>
            <w:tabs>
              <w:tab w:val="left" w:pos="880"/>
              <w:tab w:val="right" w:leader="dot" w:pos="8494"/>
            </w:tabs>
            <w:rPr>
              <w:ins w:id="553" w:author="ilham.nur@office.ui.ac.id" w:date="2023-05-14T06:35:00Z"/>
              <w:del w:id="554" w:author="Ilham Nur Pratama" w:date="2023-05-15T20:27:00Z"/>
              <w:rFonts w:asciiTheme="minorHAnsi" w:hAnsiTheme="minorHAnsi" w:cstheme="minorBidi"/>
              <w:noProof/>
              <w:kern w:val="2"/>
              <w:sz w:val="22"/>
              <w14:ligatures w14:val="standardContextual"/>
            </w:rPr>
          </w:pPr>
          <w:ins w:id="555" w:author="ilham.nur@office.ui.ac.id" w:date="2023-05-14T06:35:00Z">
            <w:del w:id="556" w:author="Ilham Nur Pratama" w:date="2023-05-15T20:27:00Z">
              <w:r w:rsidRPr="00B57DB5" w:rsidDel="00B57DB5">
                <w:rPr>
                  <w:rStyle w:val="Hyperlink"/>
                  <w:noProof/>
                </w:rPr>
                <w:delText>2.4</w:delText>
              </w:r>
              <w:r w:rsidDel="00B57DB5">
                <w:rPr>
                  <w:rFonts w:asciiTheme="minorHAnsi" w:hAnsiTheme="minorHAnsi" w:cstheme="minorBidi"/>
                  <w:noProof/>
                  <w:kern w:val="2"/>
                  <w:sz w:val="22"/>
                  <w14:ligatures w14:val="standardContextual"/>
                </w:rPr>
                <w:tab/>
              </w:r>
              <w:r w:rsidRPr="00B57DB5" w:rsidDel="00B57DB5">
                <w:rPr>
                  <w:rStyle w:val="Hyperlink"/>
                  <w:noProof/>
                </w:rPr>
                <w:delText>Kriteria Kesuksesan Proyek</w:delText>
              </w:r>
              <w:r w:rsidDel="00B57DB5">
                <w:rPr>
                  <w:noProof/>
                  <w:webHidden/>
                </w:rPr>
                <w:tab/>
                <w:delText>25</w:delText>
              </w:r>
            </w:del>
          </w:ins>
        </w:p>
        <w:p w14:paraId="21D32238" w14:textId="297F31D1" w:rsidR="00080C6C" w:rsidDel="00B57DB5" w:rsidRDefault="00080C6C">
          <w:pPr>
            <w:pStyle w:val="TOC2"/>
            <w:tabs>
              <w:tab w:val="left" w:pos="880"/>
              <w:tab w:val="right" w:leader="dot" w:pos="8494"/>
            </w:tabs>
            <w:rPr>
              <w:ins w:id="557" w:author="ilham.nur@office.ui.ac.id" w:date="2023-05-14T06:35:00Z"/>
              <w:del w:id="558" w:author="Ilham Nur Pratama" w:date="2023-05-15T20:27:00Z"/>
              <w:rFonts w:asciiTheme="minorHAnsi" w:hAnsiTheme="minorHAnsi" w:cstheme="minorBidi"/>
              <w:noProof/>
              <w:kern w:val="2"/>
              <w:sz w:val="22"/>
              <w14:ligatures w14:val="standardContextual"/>
            </w:rPr>
          </w:pPr>
          <w:ins w:id="559" w:author="ilham.nur@office.ui.ac.id" w:date="2023-05-14T06:35:00Z">
            <w:del w:id="560" w:author="Ilham Nur Pratama" w:date="2023-05-15T20:27:00Z">
              <w:r w:rsidRPr="00B57DB5" w:rsidDel="00B57DB5">
                <w:rPr>
                  <w:rStyle w:val="Hyperlink"/>
                  <w:noProof/>
                </w:rPr>
                <w:delText>2.5</w:delText>
              </w:r>
              <w:r w:rsidDel="00B57DB5">
                <w:rPr>
                  <w:rFonts w:asciiTheme="minorHAnsi" w:hAnsiTheme="minorHAnsi" w:cstheme="minorBidi"/>
                  <w:noProof/>
                  <w:kern w:val="2"/>
                  <w:sz w:val="22"/>
                  <w14:ligatures w14:val="standardContextual"/>
                </w:rPr>
                <w:tab/>
              </w:r>
              <w:r w:rsidRPr="00B57DB5" w:rsidDel="00B57DB5">
                <w:rPr>
                  <w:rStyle w:val="Hyperlink"/>
                  <w:noProof/>
                </w:rPr>
                <w:delText>Sistem Informasi Manajemen Proyek</w:delText>
              </w:r>
              <w:r w:rsidDel="00B57DB5">
                <w:rPr>
                  <w:noProof/>
                  <w:webHidden/>
                </w:rPr>
                <w:tab/>
                <w:delText>25</w:delText>
              </w:r>
            </w:del>
          </w:ins>
        </w:p>
        <w:p w14:paraId="3BD494BD" w14:textId="5E0E68F8" w:rsidR="00080C6C" w:rsidDel="00B57DB5" w:rsidRDefault="00080C6C">
          <w:pPr>
            <w:pStyle w:val="TOC3"/>
            <w:rPr>
              <w:ins w:id="561" w:author="ilham.nur@office.ui.ac.id" w:date="2023-05-14T06:35:00Z"/>
              <w:del w:id="562" w:author="Ilham Nur Pratama" w:date="2023-05-15T20:27:00Z"/>
              <w:rFonts w:asciiTheme="minorHAnsi" w:hAnsiTheme="minorHAnsi" w:cstheme="minorBidi"/>
              <w:noProof/>
              <w:kern w:val="2"/>
              <w:sz w:val="22"/>
              <w14:ligatures w14:val="standardContextual"/>
            </w:rPr>
          </w:pPr>
          <w:ins w:id="563" w:author="ilham.nur@office.ui.ac.id" w:date="2023-05-14T06:35:00Z">
            <w:del w:id="564" w:author="Ilham Nur Pratama" w:date="2023-05-15T20:27:00Z">
              <w:r w:rsidRPr="00B57DB5" w:rsidDel="00B57DB5">
                <w:rPr>
                  <w:rStyle w:val="Hyperlink"/>
                  <w:noProof/>
                </w:rPr>
                <w:delText>2.5.1</w:delText>
              </w:r>
              <w:r w:rsidDel="00B57DB5">
                <w:rPr>
                  <w:rFonts w:asciiTheme="minorHAnsi" w:hAnsiTheme="minorHAnsi" w:cstheme="minorBidi"/>
                  <w:noProof/>
                  <w:kern w:val="2"/>
                  <w:sz w:val="22"/>
                  <w14:ligatures w14:val="standardContextual"/>
                </w:rPr>
                <w:tab/>
              </w:r>
              <w:r w:rsidRPr="00B57DB5" w:rsidDel="00B57DB5">
                <w:rPr>
                  <w:rStyle w:val="Hyperlink"/>
                  <w:noProof/>
                </w:rPr>
                <w:delText>Pengolahan Jadwal</w:delText>
              </w:r>
              <w:r w:rsidDel="00B57DB5">
                <w:rPr>
                  <w:noProof/>
                  <w:webHidden/>
                </w:rPr>
                <w:tab/>
                <w:delText>27</w:delText>
              </w:r>
            </w:del>
          </w:ins>
        </w:p>
        <w:p w14:paraId="655ADAB1" w14:textId="3CF1A900" w:rsidR="00080C6C" w:rsidDel="00B57DB5" w:rsidRDefault="00080C6C">
          <w:pPr>
            <w:pStyle w:val="TOC3"/>
            <w:rPr>
              <w:ins w:id="565" w:author="ilham.nur@office.ui.ac.id" w:date="2023-05-14T06:35:00Z"/>
              <w:del w:id="566" w:author="Ilham Nur Pratama" w:date="2023-05-15T20:27:00Z"/>
              <w:rFonts w:asciiTheme="minorHAnsi" w:hAnsiTheme="minorHAnsi" w:cstheme="minorBidi"/>
              <w:noProof/>
              <w:kern w:val="2"/>
              <w:sz w:val="22"/>
              <w14:ligatures w14:val="standardContextual"/>
            </w:rPr>
          </w:pPr>
          <w:ins w:id="567" w:author="ilham.nur@office.ui.ac.id" w:date="2023-05-14T06:35:00Z">
            <w:del w:id="568" w:author="Ilham Nur Pratama" w:date="2023-05-15T20:27:00Z">
              <w:r w:rsidRPr="00B57DB5" w:rsidDel="00B57DB5">
                <w:rPr>
                  <w:rStyle w:val="Hyperlink"/>
                  <w:noProof/>
                </w:rPr>
                <w:delText>2.5.2</w:delText>
              </w:r>
              <w:r w:rsidDel="00B57DB5">
                <w:rPr>
                  <w:rFonts w:asciiTheme="minorHAnsi" w:hAnsiTheme="minorHAnsi" w:cstheme="minorBidi"/>
                  <w:noProof/>
                  <w:kern w:val="2"/>
                  <w:sz w:val="22"/>
                  <w14:ligatures w14:val="standardContextual"/>
                </w:rPr>
                <w:tab/>
              </w:r>
              <w:r w:rsidRPr="00B57DB5" w:rsidDel="00B57DB5">
                <w:rPr>
                  <w:rStyle w:val="Hyperlink"/>
                  <w:noProof/>
                </w:rPr>
                <w:delText>Pengendali Pengeluaran Proyek</w:delText>
              </w:r>
              <w:r w:rsidDel="00B57DB5">
                <w:rPr>
                  <w:noProof/>
                  <w:webHidden/>
                </w:rPr>
                <w:tab/>
                <w:delText>28</w:delText>
              </w:r>
            </w:del>
          </w:ins>
        </w:p>
        <w:p w14:paraId="6984B5CE" w14:textId="53B936D3" w:rsidR="00080C6C" w:rsidDel="00B57DB5" w:rsidRDefault="00080C6C">
          <w:pPr>
            <w:pStyle w:val="TOC3"/>
            <w:rPr>
              <w:ins w:id="569" w:author="ilham.nur@office.ui.ac.id" w:date="2023-05-14T06:35:00Z"/>
              <w:del w:id="570" w:author="Ilham Nur Pratama" w:date="2023-05-15T20:27:00Z"/>
              <w:rFonts w:asciiTheme="minorHAnsi" w:hAnsiTheme="minorHAnsi" w:cstheme="minorBidi"/>
              <w:noProof/>
              <w:kern w:val="2"/>
              <w:sz w:val="22"/>
              <w14:ligatures w14:val="standardContextual"/>
            </w:rPr>
          </w:pPr>
          <w:ins w:id="571" w:author="ilham.nur@office.ui.ac.id" w:date="2023-05-14T06:35:00Z">
            <w:del w:id="572" w:author="Ilham Nur Pratama" w:date="2023-05-15T20:27:00Z">
              <w:r w:rsidRPr="00B57DB5" w:rsidDel="00B57DB5">
                <w:rPr>
                  <w:rStyle w:val="Hyperlink"/>
                  <w:noProof/>
                </w:rPr>
                <w:delText>2.5.3</w:delText>
              </w:r>
              <w:r w:rsidDel="00B57DB5">
                <w:rPr>
                  <w:rFonts w:asciiTheme="minorHAnsi" w:hAnsiTheme="minorHAnsi" w:cstheme="minorBidi"/>
                  <w:noProof/>
                  <w:kern w:val="2"/>
                  <w:sz w:val="22"/>
                  <w14:ligatures w14:val="standardContextual"/>
                </w:rPr>
                <w:tab/>
              </w:r>
              <w:r w:rsidRPr="00B57DB5" w:rsidDel="00B57DB5">
                <w:rPr>
                  <w:rStyle w:val="Hyperlink"/>
                  <w:noProof/>
                </w:rPr>
                <w:delText>Sistem Pengendali Sumber Daya Proyek</w:delText>
              </w:r>
              <w:r w:rsidDel="00B57DB5">
                <w:rPr>
                  <w:noProof/>
                  <w:webHidden/>
                </w:rPr>
                <w:tab/>
                <w:delText>28</w:delText>
              </w:r>
            </w:del>
          </w:ins>
        </w:p>
        <w:p w14:paraId="233F8331" w14:textId="2DD0A50E" w:rsidR="00080C6C" w:rsidDel="00B57DB5" w:rsidRDefault="00080C6C">
          <w:pPr>
            <w:pStyle w:val="TOC3"/>
            <w:rPr>
              <w:ins w:id="573" w:author="ilham.nur@office.ui.ac.id" w:date="2023-05-14T06:35:00Z"/>
              <w:del w:id="574" w:author="Ilham Nur Pratama" w:date="2023-05-15T20:27:00Z"/>
              <w:rFonts w:asciiTheme="minorHAnsi" w:hAnsiTheme="minorHAnsi" w:cstheme="minorBidi"/>
              <w:noProof/>
              <w:kern w:val="2"/>
              <w:sz w:val="22"/>
              <w14:ligatures w14:val="standardContextual"/>
            </w:rPr>
          </w:pPr>
          <w:ins w:id="575" w:author="ilham.nur@office.ui.ac.id" w:date="2023-05-14T06:35:00Z">
            <w:del w:id="576" w:author="Ilham Nur Pratama" w:date="2023-05-15T20:27:00Z">
              <w:r w:rsidRPr="00B57DB5" w:rsidDel="00B57DB5">
                <w:rPr>
                  <w:rStyle w:val="Hyperlink"/>
                  <w:noProof/>
                </w:rPr>
                <w:delText>2.5.4</w:delText>
              </w:r>
              <w:r w:rsidDel="00B57DB5">
                <w:rPr>
                  <w:rFonts w:asciiTheme="minorHAnsi" w:hAnsiTheme="minorHAnsi" w:cstheme="minorBidi"/>
                  <w:noProof/>
                  <w:kern w:val="2"/>
                  <w:sz w:val="22"/>
                  <w14:ligatures w14:val="standardContextual"/>
                </w:rPr>
                <w:tab/>
              </w:r>
              <w:r w:rsidRPr="00B57DB5" w:rsidDel="00B57DB5">
                <w:rPr>
                  <w:rStyle w:val="Hyperlink"/>
                  <w:noProof/>
                </w:rPr>
                <w:delText>Sistem Kontrol Dokumen Proyek</w:delText>
              </w:r>
              <w:r w:rsidDel="00B57DB5">
                <w:rPr>
                  <w:noProof/>
                  <w:webHidden/>
                </w:rPr>
                <w:tab/>
                <w:delText>29</w:delText>
              </w:r>
            </w:del>
          </w:ins>
        </w:p>
        <w:p w14:paraId="5698C318" w14:textId="2945E704" w:rsidR="00080C6C" w:rsidDel="00B57DB5" w:rsidRDefault="00080C6C">
          <w:pPr>
            <w:pStyle w:val="TOC2"/>
            <w:tabs>
              <w:tab w:val="left" w:pos="880"/>
              <w:tab w:val="right" w:leader="dot" w:pos="8494"/>
            </w:tabs>
            <w:rPr>
              <w:ins w:id="577" w:author="ilham.nur@office.ui.ac.id" w:date="2023-05-14T06:35:00Z"/>
              <w:del w:id="578" w:author="Ilham Nur Pratama" w:date="2023-05-15T20:27:00Z"/>
              <w:rFonts w:asciiTheme="minorHAnsi" w:hAnsiTheme="minorHAnsi" w:cstheme="minorBidi"/>
              <w:noProof/>
              <w:kern w:val="2"/>
              <w:sz w:val="22"/>
              <w14:ligatures w14:val="standardContextual"/>
            </w:rPr>
          </w:pPr>
          <w:ins w:id="579" w:author="ilham.nur@office.ui.ac.id" w:date="2023-05-14T06:35:00Z">
            <w:del w:id="580" w:author="Ilham Nur Pratama" w:date="2023-05-15T20:27:00Z">
              <w:r w:rsidRPr="00B57DB5" w:rsidDel="00B57DB5">
                <w:rPr>
                  <w:rStyle w:val="Hyperlink"/>
                  <w:noProof/>
                </w:rPr>
                <w:delText>2.6</w:delText>
              </w:r>
              <w:r w:rsidDel="00B57DB5">
                <w:rPr>
                  <w:rFonts w:asciiTheme="minorHAnsi" w:hAnsiTheme="minorHAnsi" w:cstheme="minorBidi"/>
                  <w:noProof/>
                  <w:kern w:val="2"/>
                  <w:sz w:val="22"/>
                  <w14:ligatures w14:val="standardContextual"/>
                </w:rPr>
                <w:tab/>
              </w:r>
              <w:r w:rsidRPr="00B57DB5" w:rsidDel="00B57DB5">
                <w:rPr>
                  <w:rStyle w:val="Hyperlink"/>
                  <w:i/>
                  <w:iCs/>
                  <w:noProof/>
                </w:rPr>
                <w:delText>Enterprise Architecture</w:delText>
              </w:r>
              <w:r w:rsidDel="00B57DB5">
                <w:rPr>
                  <w:noProof/>
                  <w:webHidden/>
                </w:rPr>
                <w:tab/>
                <w:delText>30</w:delText>
              </w:r>
            </w:del>
          </w:ins>
        </w:p>
        <w:p w14:paraId="3D8156D2" w14:textId="04913D7A" w:rsidR="00080C6C" w:rsidDel="00B57DB5" w:rsidRDefault="00080C6C">
          <w:pPr>
            <w:pStyle w:val="TOC3"/>
            <w:rPr>
              <w:ins w:id="581" w:author="ilham.nur@office.ui.ac.id" w:date="2023-05-14T06:35:00Z"/>
              <w:del w:id="582" w:author="Ilham Nur Pratama" w:date="2023-05-15T20:27:00Z"/>
              <w:rFonts w:asciiTheme="minorHAnsi" w:hAnsiTheme="minorHAnsi" w:cstheme="minorBidi"/>
              <w:noProof/>
              <w:kern w:val="2"/>
              <w:sz w:val="22"/>
              <w14:ligatures w14:val="standardContextual"/>
            </w:rPr>
          </w:pPr>
          <w:ins w:id="583" w:author="ilham.nur@office.ui.ac.id" w:date="2023-05-14T06:35:00Z">
            <w:del w:id="584" w:author="Ilham Nur Pratama" w:date="2023-05-15T20:27:00Z">
              <w:r w:rsidRPr="00B57DB5" w:rsidDel="00B57DB5">
                <w:rPr>
                  <w:rStyle w:val="Hyperlink"/>
                  <w:i/>
                  <w:iCs/>
                  <w:noProof/>
                </w:rPr>
                <w:delText>2.6.1</w:delText>
              </w:r>
              <w:r w:rsidDel="00B57DB5">
                <w:rPr>
                  <w:rFonts w:asciiTheme="minorHAnsi" w:hAnsiTheme="minorHAnsi" w:cstheme="minorBidi"/>
                  <w:noProof/>
                  <w:kern w:val="2"/>
                  <w:sz w:val="22"/>
                  <w14:ligatures w14:val="standardContextual"/>
                </w:rPr>
                <w:tab/>
              </w:r>
              <w:r w:rsidRPr="00B57DB5" w:rsidDel="00B57DB5">
                <w:rPr>
                  <w:rStyle w:val="Hyperlink"/>
                  <w:i/>
                  <w:iCs/>
                  <w:noProof/>
                </w:rPr>
                <w:delText>Zachman Framework</w:delText>
              </w:r>
              <w:r w:rsidDel="00B57DB5">
                <w:rPr>
                  <w:noProof/>
                  <w:webHidden/>
                </w:rPr>
                <w:tab/>
                <w:delText>31</w:delText>
              </w:r>
            </w:del>
          </w:ins>
        </w:p>
        <w:p w14:paraId="25EC8DBB" w14:textId="2B46A5E7" w:rsidR="00080C6C" w:rsidDel="00B57DB5" w:rsidRDefault="00080C6C">
          <w:pPr>
            <w:pStyle w:val="TOC3"/>
            <w:rPr>
              <w:ins w:id="585" w:author="ilham.nur@office.ui.ac.id" w:date="2023-05-14T06:35:00Z"/>
              <w:del w:id="586" w:author="Ilham Nur Pratama" w:date="2023-05-15T20:27:00Z"/>
              <w:rFonts w:asciiTheme="minorHAnsi" w:hAnsiTheme="minorHAnsi" w:cstheme="minorBidi"/>
              <w:noProof/>
              <w:kern w:val="2"/>
              <w:sz w:val="22"/>
              <w14:ligatures w14:val="standardContextual"/>
            </w:rPr>
          </w:pPr>
          <w:ins w:id="587" w:author="ilham.nur@office.ui.ac.id" w:date="2023-05-14T06:35:00Z">
            <w:del w:id="588" w:author="Ilham Nur Pratama" w:date="2023-05-15T20:27:00Z">
              <w:r w:rsidRPr="00B57DB5" w:rsidDel="00B57DB5">
                <w:rPr>
                  <w:rStyle w:val="Hyperlink"/>
                  <w:i/>
                  <w:iCs/>
                  <w:noProof/>
                </w:rPr>
                <w:delText>2.6.2</w:delText>
              </w:r>
              <w:r w:rsidDel="00B57DB5">
                <w:rPr>
                  <w:rFonts w:asciiTheme="minorHAnsi" w:hAnsiTheme="minorHAnsi" w:cstheme="minorBidi"/>
                  <w:noProof/>
                  <w:kern w:val="2"/>
                  <w:sz w:val="22"/>
                  <w14:ligatures w14:val="standardContextual"/>
                </w:rPr>
                <w:tab/>
              </w:r>
              <w:r w:rsidRPr="00B57DB5" w:rsidDel="00B57DB5">
                <w:rPr>
                  <w:rStyle w:val="Hyperlink"/>
                  <w:i/>
                  <w:iCs/>
                  <w:noProof/>
                </w:rPr>
                <w:delText>Gartner Framework</w:delText>
              </w:r>
              <w:r w:rsidDel="00B57DB5">
                <w:rPr>
                  <w:noProof/>
                  <w:webHidden/>
                </w:rPr>
                <w:tab/>
                <w:delText>31</w:delText>
              </w:r>
            </w:del>
          </w:ins>
        </w:p>
        <w:p w14:paraId="7F0617CC" w14:textId="35146701" w:rsidR="00080C6C" w:rsidDel="00B57DB5" w:rsidRDefault="00080C6C">
          <w:pPr>
            <w:pStyle w:val="TOC3"/>
            <w:rPr>
              <w:ins w:id="589" w:author="ilham.nur@office.ui.ac.id" w:date="2023-05-14T06:35:00Z"/>
              <w:del w:id="590" w:author="Ilham Nur Pratama" w:date="2023-05-15T20:27:00Z"/>
              <w:rFonts w:asciiTheme="minorHAnsi" w:hAnsiTheme="minorHAnsi" w:cstheme="minorBidi"/>
              <w:noProof/>
              <w:kern w:val="2"/>
              <w:sz w:val="22"/>
              <w14:ligatures w14:val="standardContextual"/>
            </w:rPr>
          </w:pPr>
          <w:ins w:id="591" w:author="ilham.nur@office.ui.ac.id" w:date="2023-05-14T06:35:00Z">
            <w:del w:id="592" w:author="Ilham Nur Pratama" w:date="2023-05-15T20:27:00Z">
              <w:r w:rsidRPr="00B57DB5" w:rsidDel="00B57DB5">
                <w:rPr>
                  <w:rStyle w:val="Hyperlink"/>
                  <w:i/>
                  <w:iCs/>
                  <w:noProof/>
                </w:rPr>
                <w:delText>2.6.3</w:delText>
              </w:r>
              <w:r w:rsidDel="00B57DB5">
                <w:rPr>
                  <w:rFonts w:asciiTheme="minorHAnsi" w:hAnsiTheme="minorHAnsi" w:cstheme="minorBidi"/>
                  <w:noProof/>
                  <w:kern w:val="2"/>
                  <w:sz w:val="22"/>
                  <w14:ligatures w14:val="standardContextual"/>
                </w:rPr>
                <w:tab/>
              </w:r>
              <w:r w:rsidRPr="00B57DB5" w:rsidDel="00B57DB5">
                <w:rPr>
                  <w:rStyle w:val="Hyperlink"/>
                  <w:i/>
                  <w:iCs/>
                  <w:noProof/>
                </w:rPr>
                <w:delText>Federal Enterprise Architecture Framework</w:delText>
              </w:r>
              <w:r w:rsidDel="00B57DB5">
                <w:rPr>
                  <w:noProof/>
                  <w:webHidden/>
                </w:rPr>
                <w:tab/>
                <w:delText>32</w:delText>
              </w:r>
            </w:del>
          </w:ins>
        </w:p>
        <w:p w14:paraId="27CBD749" w14:textId="151993AB" w:rsidR="00080C6C" w:rsidDel="00B57DB5" w:rsidRDefault="00080C6C">
          <w:pPr>
            <w:pStyle w:val="TOC3"/>
            <w:rPr>
              <w:ins w:id="593" w:author="ilham.nur@office.ui.ac.id" w:date="2023-05-14T06:35:00Z"/>
              <w:del w:id="594" w:author="Ilham Nur Pratama" w:date="2023-05-15T20:27:00Z"/>
              <w:rFonts w:asciiTheme="minorHAnsi" w:hAnsiTheme="minorHAnsi" w:cstheme="minorBidi"/>
              <w:noProof/>
              <w:kern w:val="2"/>
              <w:sz w:val="22"/>
              <w14:ligatures w14:val="standardContextual"/>
            </w:rPr>
          </w:pPr>
          <w:ins w:id="595" w:author="ilham.nur@office.ui.ac.id" w:date="2023-05-14T06:35:00Z">
            <w:del w:id="596" w:author="Ilham Nur Pratama" w:date="2023-05-15T20:27:00Z">
              <w:r w:rsidRPr="00B57DB5" w:rsidDel="00B57DB5">
                <w:rPr>
                  <w:rStyle w:val="Hyperlink"/>
                  <w:i/>
                  <w:iCs/>
                  <w:noProof/>
                </w:rPr>
                <w:delText>2.6.4</w:delText>
              </w:r>
              <w:r w:rsidDel="00B57DB5">
                <w:rPr>
                  <w:rFonts w:asciiTheme="minorHAnsi" w:hAnsiTheme="minorHAnsi" w:cstheme="minorBidi"/>
                  <w:noProof/>
                  <w:kern w:val="2"/>
                  <w:sz w:val="22"/>
                  <w14:ligatures w14:val="standardContextual"/>
                </w:rPr>
                <w:tab/>
              </w:r>
              <w:r w:rsidRPr="00B57DB5" w:rsidDel="00B57DB5">
                <w:rPr>
                  <w:rStyle w:val="Hyperlink"/>
                  <w:i/>
                  <w:iCs/>
                  <w:noProof/>
                </w:rPr>
                <w:delText>The Open Group Architecture Framework</w:delText>
              </w:r>
              <w:r w:rsidDel="00B57DB5">
                <w:rPr>
                  <w:noProof/>
                  <w:webHidden/>
                </w:rPr>
                <w:tab/>
                <w:delText>33</w:delText>
              </w:r>
            </w:del>
          </w:ins>
        </w:p>
        <w:p w14:paraId="520ECDD5" w14:textId="55DBEAFA" w:rsidR="00080C6C" w:rsidDel="00B57DB5" w:rsidRDefault="00080C6C">
          <w:pPr>
            <w:pStyle w:val="TOC2"/>
            <w:tabs>
              <w:tab w:val="left" w:pos="880"/>
              <w:tab w:val="right" w:leader="dot" w:pos="8494"/>
            </w:tabs>
            <w:rPr>
              <w:ins w:id="597" w:author="ilham.nur@office.ui.ac.id" w:date="2023-05-14T06:35:00Z"/>
              <w:del w:id="598" w:author="Ilham Nur Pratama" w:date="2023-05-15T20:27:00Z"/>
              <w:rFonts w:asciiTheme="minorHAnsi" w:hAnsiTheme="minorHAnsi" w:cstheme="minorBidi"/>
              <w:noProof/>
              <w:kern w:val="2"/>
              <w:sz w:val="22"/>
              <w14:ligatures w14:val="standardContextual"/>
            </w:rPr>
          </w:pPr>
          <w:ins w:id="599" w:author="ilham.nur@office.ui.ac.id" w:date="2023-05-14T06:35:00Z">
            <w:del w:id="600" w:author="Ilham Nur Pratama" w:date="2023-05-15T20:27:00Z">
              <w:r w:rsidRPr="00B57DB5" w:rsidDel="00B57DB5">
                <w:rPr>
                  <w:rStyle w:val="Hyperlink"/>
                  <w:i/>
                  <w:iCs/>
                  <w:noProof/>
                </w:rPr>
                <w:delText>2.7</w:delText>
              </w:r>
              <w:r w:rsidDel="00B57DB5">
                <w:rPr>
                  <w:rFonts w:asciiTheme="minorHAnsi" w:hAnsiTheme="minorHAnsi" w:cstheme="minorBidi"/>
                  <w:noProof/>
                  <w:kern w:val="2"/>
                  <w:sz w:val="22"/>
                  <w14:ligatures w14:val="standardContextual"/>
                </w:rPr>
                <w:tab/>
              </w:r>
              <w:r w:rsidRPr="00B57DB5" w:rsidDel="00B57DB5">
                <w:rPr>
                  <w:rStyle w:val="Hyperlink"/>
                  <w:i/>
                  <w:iCs/>
                  <w:noProof/>
                </w:rPr>
                <w:delText>Business Process</w:delText>
              </w:r>
              <w:r w:rsidDel="00B57DB5">
                <w:rPr>
                  <w:noProof/>
                  <w:webHidden/>
                </w:rPr>
                <w:tab/>
                <w:delText>34</w:delText>
              </w:r>
            </w:del>
          </w:ins>
        </w:p>
        <w:p w14:paraId="1CFB34B4" w14:textId="0BF9A948" w:rsidR="00080C6C" w:rsidDel="00B57DB5" w:rsidRDefault="00080C6C">
          <w:pPr>
            <w:pStyle w:val="TOC3"/>
            <w:rPr>
              <w:ins w:id="601" w:author="ilham.nur@office.ui.ac.id" w:date="2023-05-14T06:35:00Z"/>
              <w:del w:id="602" w:author="Ilham Nur Pratama" w:date="2023-05-15T20:27:00Z"/>
              <w:rFonts w:asciiTheme="minorHAnsi" w:hAnsiTheme="minorHAnsi" w:cstheme="minorBidi"/>
              <w:noProof/>
              <w:kern w:val="2"/>
              <w:sz w:val="22"/>
              <w14:ligatures w14:val="standardContextual"/>
            </w:rPr>
          </w:pPr>
          <w:ins w:id="603" w:author="ilham.nur@office.ui.ac.id" w:date="2023-05-14T06:35:00Z">
            <w:del w:id="604" w:author="Ilham Nur Pratama" w:date="2023-05-15T20:27:00Z">
              <w:r w:rsidRPr="00B57DB5" w:rsidDel="00B57DB5">
                <w:rPr>
                  <w:rStyle w:val="Hyperlink"/>
                  <w:i/>
                  <w:iCs/>
                  <w:noProof/>
                </w:rPr>
                <w:delText>2.7.1</w:delText>
              </w:r>
              <w:r w:rsidDel="00B57DB5">
                <w:rPr>
                  <w:rFonts w:asciiTheme="minorHAnsi" w:hAnsiTheme="minorHAnsi" w:cstheme="minorBidi"/>
                  <w:noProof/>
                  <w:kern w:val="2"/>
                  <w:sz w:val="22"/>
                  <w14:ligatures w14:val="standardContextual"/>
                </w:rPr>
                <w:tab/>
              </w:r>
              <w:r w:rsidRPr="00B57DB5" w:rsidDel="00B57DB5">
                <w:rPr>
                  <w:rStyle w:val="Hyperlink"/>
                  <w:i/>
                  <w:iCs/>
                  <w:noProof/>
                </w:rPr>
                <w:delText>Business Process Modelling Notation</w:delText>
              </w:r>
              <w:r w:rsidDel="00B57DB5">
                <w:rPr>
                  <w:noProof/>
                  <w:webHidden/>
                </w:rPr>
                <w:tab/>
                <w:delText>35</w:delText>
              </w:r>
            </w:del>
          </w:ins>
        </w:p>
        <w:p w14:paraId="6C21AC70" w14:textId="26C66C62" w:rsidR="00080C6C" w:rsidDel="00B57DB5" w:rsidRDefault="00080C6C">
          <w:pPr>
            <w:pStyle w:val="TOC3"/>
            <w:rPr>
              <w:ins w:id="605" w:author="ilham.nur@office.ui.ac.id" w:date="2023-05-14T06:35:00Z"/>
              <w:del w:id="606" w:author="Ilham Nur Pratama" w:date="2023-05-15T20:27:00Z"/>
              <w:rFonts w:asciiTheme="minorHAnsi" w:hAnsiTheme="minorHAnsi" w:cstheme="minorBidi"/>
              <w:noProof/>
              <w:kern w:val="2"/>
              <w:sz w:val="22"/>
              <w14:ligatures w14:val="standardContextual"/>
            </w:rPr>
          </w:pPr>
          <w:ins w:id="607" w:author="ilham.nur@office.ui.ac.id" w:date="2023-05-14T06:35:00Z">
            <w:del w:id="608" w:author="Ilham Nur Pratama" w:date="2023-05-15T20:27:00Z">
              <w:r w:rsidRPr="00B57DB5" w:rsidDel="00B57DB5">
                <w:rPr>
                  <w:rStyle w:val="Hyperlink"/>
                  <w:i/>
                  <w:iCs/>
                  <w:noProof/>
                </w:rPr>
                <w:delText>2.7.2</w:delText>
              </w:r>
              <w:r w:rsidDel="00B57DB5">
                <w:rPr>
                  <w:rFonts w:asciiTheme="minorHAnsi" w:hAnsiTheme="minorHAnsi" w:cstheme="minorBidi"/>
                  <w:noProof/>
                  <w:kern w:val="2"/>
                  <w:sz w:val="22"/>
                  <w14:ligatures w14:val="standardContextual"/>
                </w:rPr>
                <w:tab/>
              </w:r>
              <w:r w:rsidRPr="00B57DB5" w:rsidDel="00B57DB5">
                <w:rPr>
                  <w:rStyle w:val="Hyperlink"/>
                  <w:i/>
                  <w:iCs/>
                  <w:noProof/>
                </w:rPr>
                <w:delText>Business Process Management Best Practice</w:delText>
              </w:r>
              <w:r w:rsidDel="00B57DB5">
                <w:rPr>
                  <w:noProof/>
                  <w:webHidden/>
                </w:rPr>
                <w:tab/>
                <w:delText>36</w:delText>
              </w:r>
            </w:del>
          </w:ins>
        </w:p>
        <w:p w14:paraId="62E136BA" w14:textId="63A10A77" w:rsidR="00080C6C" w:rsidDel="00B57DB5" w:rsidRDefault="00080C6C">
          <w:pPr>
            <w:pStyle w:val="TOC2"/>
            <w:tabs>
              <w:tab w:val="left" w:pos="880"/>
              <w:tab w:val="right" w:leader="dot" w:pos="8494"/>
            </w:tabs>
            <w:rPr>
              <w:ins w:id="609" w:author="ilham.nur@office.ui.ac.id" w:date="2023-05-14T06:35:00Z"/>
              <w:del w:id="610" w:author="Ilham Nur Pratama" w:date="2023-05-15T20:27:00Z"/>
              <w:rFonts w:asciiTheme="minorHAnsi" w:hAnsiTheme="minorHAnsi" w:cstheme="minorBidi"/>
              <w:noProof/>
              <w:kern w:val="2"/>
              <w:sz w:val="22"/>
              <w14:ligatures w14:val="standardContextual"/>
            </w:rPr>
          </w:pPr>
          <w:ins w:id="611" w:author="ilham.nur@office.ui.ac.id" w:date="2023-05-14T06:35:00Z">
            <w:del w:id="612" w:author="Ilham Nur Pratama" w:date="2023-05-15T20:27:00Z">
              <w:r w:rsidRPr="00B57DB5" w:rsidDel="00B57DB5">
                <w:rPr>
                  <w:rStyle w:val="Hyperlink"/>
                  <w:noProof/>
                </w:rPr>
                <w:delText>2.8</w:delText>
              </w:r>
              <w:r w:rsidDel="00B57DB5">
                <w:rPr>
                  <w:rFonts w:asciiTheme="minorHAnsi" w:hAnsiTheme="minorHAnsi" w:cstheme="minorBidi"/>
                  <w:noProof/>
                  <w:kern w:val="2"/>
                  <w:sz w:val="22"/>
                  <w14:ligatures w14:val="standardContextual"/>
                </w:rPr>
                <w:tab/>
              </w:r>
              <w:r w:rsidRPr="00B57DB5" w:rsidDel="00B57DB5">
                <w:rPr>
                  <w:rStyle w:val="Hyperlink"/>
                  <w:noProof/>
                </w:rPr>
                <w:delText>Teori Pengambilan Keputusan</w:delText>
              </w:r>
              <w:r w:rsidDel="00B57DB5">
                <w:rPr>
                  <w:noProof/>
                  <w:webHidden/>
                </w:rPr>
                <w:tab/>
                <w:delText>36</w:delText>
              </w:r>
            </w:del>
          </w:ins>
        </w:p>
        <w:p w14:paraId="74FD6917" w14:textId="33FF1058" w:rsidR="00080C6C" w:rsidDel="00B57DB5" w:rsidRDefault="00080C6C">
          <w:pPr>
            <w:pStyle w:val="TOC3"/>
            <w:rPr>
              <w:ins w:id="613" w:author="ilham.nur@office.ui.ac.id" w:date="2023-05-14T06:35:00Z"/>
              <w:del w:id="614" w:author="Ilham Nur Pratama" w:date="2023-05-15T20:27:00Z"/>
              <w:rFonts w:asciiTheme="minorHAnsi" w:hAnsiTheme="minorHAnsi" w:cstheme="minorBidi"/>
              <w:noProof/>
              <w:kern w:val="2"/>
              <w:sz w:val="22"/>
              <w14:ligatures w14:val="standardContextual"/>
            </w:rPr>
          </w:pPr>
          <w:ins w:id="615" w:author="ilham.nur@office.ui.ac.id" w:date="2023-05-14T06:35:00Z">
            <w:del w:id="616" w:author="Ilham Nur Pratama" w:date="2023-05-15T20:27:00Z">
              <w:r w:rsidRPr="00B57DB5" w:rsidDel="00B57DB5">
                <w:rPr>
                  <w:rStyle w:val="Hyperlink"/>
                  <w:noProof/>
                </w:rPr>
                <w:delText>2.8.1</w:delText>
              </w:r>
              <w:r w:rsidDel="00B57DB5">
                <w:rPr>
                  <w:rFonts w:asciiTheme="minorHAnsi" w:hAnsiTheme="minorHAnsi" w:cstheme="minorBidi"/>
                  <w:noProof/>
                  <w:kern w:val="2"/>
                  <w:sz w:val="22"/>
                  <w14:ligatures w14:val="standardContextual"/>
                </w:rPr>
                <w:tab/>
              </w:r>
              <w:r w:rsidRPr="00B57DB5" w:rsidDel="00B57DB5">
                <w:rPr>
                  <w:rStyle w:val="Hyperlink"/>
                  <w:noProof/>
                </w:rPr>
                <w:delText>Multi Criteria Decision Making</w:delText>
              </w:r>
              <w:r w:rsidDel="00B57DB5">
                <w:rPr>
                  <w:noProof/>
                  <w:webHidden/>
                </w:rPr>
                <w:tab/>
                <w:delText>37</w:delText>
              </w:r>
            </w:del>
          </w:ins>
        </w:p>
        <w:p w14:paraId="38B58A4C" w14:textId="08D71DC7" w:rsidR="00080C6C" w:rsidDel="00B57DB5" w:rsidRDefault="00080C6C">
          <w:pPr>
            <w:pStyle w:val="TOC3"/>
            <w:rPr>
              <w:ins w:id="617" w:author="ilham.nur@office.ui.ac.id" w:date="2023-05-14T06:35:00Z"/>
              <w:del w:id="618" w:author="Ilham Nur Pratama" w:date="2023-05-15T20:27:00Z"/>
              <w:rFonts w:asciiTheme="minorHAnsi" w:hAnsiTheme="minorHAnsi" w:cstheme="minorBidi"/>
              <w:noProof/>
              <w:kern w:val="2"/>
              <w:sz w:val="22"/>
              <w14:ligatures w14:val="standardContextual"/>
            </w:rPr>
          </w:pPr>
          <w:ins w:id="619" w:author="ilham.nur@office.ui.ac.id" w:date="2023-05-14T06:35:00Z">
            <w:del w:id="620" w:author="Ilham Nur Pratama" w:date="2023-05-15T20:27:00Z">
              <w:r w:rsidRPr="00B57DB5" w:rsidDel="00B57DB5">
                <w:rPr>
                  <w:rStyle w:val="Hyperlink"/>
                  <w:i/>
                  <w:iCs/>
                  <w:noProof/>
                </w:rPr>
                <w:delText>2.8.2</w:delText>
              </w:r>
              <w:r w:rsidDel="00B57DB5">
                <w:rPr>
                  <w:rFonts w:asciiTheme="minorHAnsi" w:hAnsiTheme="minorHAnsi" w:cstheme="minorBidi"/>
                  <w:noProof/>
                  <w:kern w:val="2"/>
                  <w:sz w:val="22"/>
                  <w14:ligatures w14:val="standardContextual"/>
                </w:rPr>
                <w:tab/>
              </w:r>
              <w:r w:rsidRPr="00B57DB5" w:rsidDel="00B57DB5">
                <w:rPr>
                  <w:rStyle w:val="Hyperlink"/>
                  <w:noProof/>
                </w:rPr>
                <w:delText xml:space="preserve">Kecerdasan Buatan dan </w:delText>
              </w:r>
              <w:r w:rsidRPr="00B57DB5" w:rsidDel="00B57DB5">
                <w:rPr>
                  <w:rStyle w:val="Hyperlink"/>
                  <w:i/>
                  <w:iCs/>
                  <w:noProof/>
                </w:rPr>
                <w:delText>Machine Learning</w:delText>
              </w:r>
              <w:r w:rsidDel="00B57DB5">
                <w:rPr>
                  <w:noProof/>
                  <w:webHidden/>
                </w:rPr>
                <w:tab/>
                <w:delText>43</w:delText>
              </w:r>
            </w:del>
          </w:ins>
        </w:p>
        <w:p w14:paraId="278751AA" w14:textId="2FA478C7" w:rsidR="00080C6C" w:rsidDel="00B57DB5" w:rsidRDefault="00080C6C">
          <w:pPr>
            <w:pStyle w:val="TOC2"/>
            <w:tabs>
              <w:tab w:val="left" w:pos="880"/>
              <w:tab w:val="right" w:leader="dot" w:pos="8494"/>
            </w:tabs>
            <w:rPr>
              <w:ins w:id="621" w:author="ilham.nur@office.ui.ac.id" w:date="2023-05-14T06:35:00Z"/>
              <w:del w:id="622" w:author="Ilham Nur Pratama" w:date="2023-05-15T20:27:00Z"/>
              <w:rFonts w:asciiTheme="minorHAnsi" w:hAnsiTheme="minorHAnsi" w:cstheme="minorBidi"/>
              <w:noProof/>
              <w:kern w:val="2"/>
              <w:sz w:val="22"/>
              <w14:ligatures w14:val="standardContextual"/>
            </w:rPr>
          </w:pPr>
          <w:ins w:id="623" w:author="ilham.nur@office.ui.ac.id" w:date="2023-05-14T06:35:00Z">
            <w:del w:id="624" w:author="Ilham Nur Pratama" w:date="2023-05-15T20:27:00Z">
              <w:r w:rsidRPr="00B57DB5" w:rsidDel="00B57DB5">
                <w:rPr>
                  <w:rStyle w:val="Hyperlink"/>
                  <w:noProof/>
                </w:rPr>
                <w:delText>2.9</w:delText>
              </w:r>
              <w:r w:rsidDel="00B57DB5">
                <w:rPr>
                  <w:rFonts w:asciiTheme="minorHAnsi" w:hAnsiTheme="minorHAnsi" w:cstheme="minorBidi"/>
                  <w:noProof/>
                  <w:kern w:val="2"/>
                  <w:sz w:val="22"/>
                  <w14:ligatures w14:val="standardContextual"/>
                </w:rPr>
                <w:tab/>
              </w:r>
              <w:r w:rsidRPr="00B57DB5" w:rsidDel="00B57DB5">
                <w:rPr>
                  <w:rStyle w:val="Hyperlink"/>
                  <w:noProof/>
                </w:rPr>
                <w:delText>Pemilihan Proyek</w:delText>
              </w:r>
              <w:r w:rsidDel="00B57DB5">
                <w:rPr>
                  <w:noProof/>
                  <w:webHidden/>
                </w:rPr>
                <w:tab/>
                <w:delText>48</w:delText>
              </w:r>
            </w:del>
          </w:ins>
        </w:p>
        <w:p w14:paraId="0D54A840" w14:textId="0285111F" w:rsidR="00080C6C" w:rsidDel="00B57DB5" w:rsidRDefault="00080C6C">
          <w:pPr>
            <w:pStyle w:val="TOC2"/>
            <w:tabs>
              <w:tab w:val="left" w:pos="880"/>
              <w:tab w:val="right" w:leader="dot" w:pos="8494"/>
            </w:tabs>
            <w:rPr>
              <w:ins w:id="625" w:author="ilham.nur@office.ui.ac.id" w:date="2023-05-14T06:35:00Z"/>
              <w:del w:id="626" w:author="Ilham Nur Pratama" w:date="2023-05-15T20:27:00Z"/>
              <w:rFonts w:asciiTheme="minorHAnsi" w:hAnsiTheme="minorHAnsi" w:cstheme="minorBidi"/>
              <w:noProof/>
              <w:kern w:val="2"/>
              <w:sz w:val="22"/>
              <w14:ligatures w14:val="standardContextual"/>
            </w:rPr>
          </w:pPr>
          <w:ins w:id="627" w:author="ilham.nur@office.ui.ac.id" w:date="2023-05-14T06:35:00Z">
            <w:del w:id="628" w:author="Ilham Nur Pratama" w:date="2023-05-15T20:27:00Z">
              <w:r w:rsidRPr="00B57DB5" w:rsidDel="00B57DB5">
                <w:rPr>
                  <w:rStyle w:val="Hyperlink"/>
                  <w:noProof/>
                </w:rPr>
                <w:delText>2.10</w:delText>
              </w:r>
              <w:r w:rsidDel="00B57DB5">
                <w:rPr>
                  <w:rFonts w:asciiTheme="minorHAnsi" w:hAnsiTheme="minorHAnsi" w:cstheme="minorBidi"/>
                  <w:noProof/>
                  <w:kern w:val="2"/>
                  <w:sz w:val="22"/>
                  <w14:ligatures w14:val="standardContextual"/>
                </w:rPr>
                <w:tab/>
              </w:r>
              <w:r w:rsidRPr="00B57DB5" w:rsidDel="00B57DB5">
                <w:rPr>
                  <w:rStyle w:val="Hyperlink"/>
                  <w:noProof/>
                </w:rPr>
                <w:delText>Analisis Statistik</w:delText>
              </w:r>
              <w:r w:rsidDel="00B57DB5">
                <w:rPr>
                  <w:noProof/>
                  <w:webHidden/>
                </w:rPr>
                <w:tab/>
                <w:delText>49</w:delText>
              </w:r>
            </w:del>
          </w:ins>
        </w:p>
        <w:p w14:paraId="03C7494A" w14:textId="6C905B0A" w:rsidR="00080C6C" w:rsidDel="00B57DB5" w:rsidRDefault="00080C6C">
          <w:pPr>
            <w:pStyle w:val="TOC1"/>
            <w:tabs>
              <w:tab w:val="left" w:pos="1100"/>
            </w:tabs>
            <w:rPr>
              <w:ins w:id="629" w:author="ilham.nur@office.ui.ac.id" w:date="2023-05-14T06:35:00Z"/>
              <w:del w:id="630" w:author="Ilham Nur Pratama" w:date="2023-05-15T20:27:00Z"/>
              <w:rFonts w:asciiTheme="minorHAnsi" w:hAnsiTheme="minorHAnsi" w:cstheme="minorBidi"/>
              <w:b w:val="0"/>
              <w:noProof/>
              <w:kern w:val="2"/>
              <w:sz w:val="22"/>
              <w14:ligatures w14:val="standardContextual"/>
            </w:rPr>
          </w:pPr>
          <w:ins w:id="631" w:author="ilham.nur@office.ui.ac.id" w:date="2023-05-14T06:35:00Z">
            <w:del w:id="632" w:author="Ilham Nur Pratama" w:date="2023-05-15T20:27:00Z">
              <w:r w:rsidRPr="00B57DB5" w:rsidDel="00B57DB5">
                <w:rPr>
                  <w:rStyle w:val="Hyperlink"/>
                  <w:noProof/>
                </w:rPr>
                <w:delText>BAB 3</w:delText>
              </w:r>
              <w:r w:rsidDel="00B57DB5">
                <w:rPr>
                  <w:rFonts w:asciiTheme="minorHAnsi" w:hAnsiTheme="minorHAnsi" w:cstheme="minorBidi"/>
                  <w:b w:val="0"/>
                  <w:noProof/>
                  <w:kern w:val="2"/>
                  <w:sz w:val="22"/>
                  <w14:ligatures w14:val="standardContextual"/>
                </w:rPr>
                <w:tab/>
              </w:r>
              <w:r w:rsidRPr="00B57DB5" w:rsidDel="00B57DB5">
                <w:rPr>
                  <w:rStyle w:val="Hyperlink"/>
                  <w:noProof/>
                </w:rPr>
                <w:delText xml:space="preserve"> METODOLOGI DAN PELAKSANAAN RISET</w:delText>
              </w:r>
              <w:r w:rsidDel="00B57DB5">
                <w:rPr>
                  <w:noProof/>
                  <w:webHidden/>
                </w:rPr>
                <w:tab/>
                <w:delText>51</w:delText>
              </w:r>
            </w:del>
          </w:ins>
        </w:p>
        <w:p w14:paraId="0F534B8A" w14:textId="06657556" w:rsidR="00080C6C" w:rsidDel="00B57DB5" w:rsidRDefault="00080C6C">
          <w:pPr>
            <w:pStyle w:val="TOC2"/>
            <w:tabs>
              <w:tab w:val="left" w:pos="880"/>
              <w:tab w:val="right" w:leader="dot" w:pos="8494"/>
            </w:tabs>
            <w:rPr>
              <w:ins w:id="633" w:author="ilham.nur@office.ui.ac.id" w:date="2023-05-14T06:35:00Z"/>
              <w:del w:id="634" w:author="Ilham Nur Pratama" w:date="2023-05-15T20:27:00Z"/>
              <w:rFonts w:asciiTheme="minorHAnsi" w:hAnsiTheme="minorHAnsi" w:cstheme="minorBidi"/>
              <w:noProof/>
              <w:kern w:val="2"/>
              <w:sz w:val="22"/>
              <w14:ligatures w14:val="standardContextual"/>
            </w:rPr>
          </w:pPr>
          <w:ins w:id="635" w:author="ilham.nur@office.ui.ac.id" w:date="2023-05-14T06:35:00Z">
            <w:del w:id="636" w:author="Ilham Nur Pratama" w:date="2023-05-15T20:27:00Z">
              <w:r w:rsidRPr="00B57DB5" w:rsidDel="00B57DB5">
                <w:rPr>
                  <w:rStyle w:val="Hyperlink"/>
                  <w:noProof/>
                </w:rPr>
                <w:delText>3.1</w:delText>
              </w:r>
              <w:r w:rsidDel="00B57DB5">
                <w:rPr>
                  <w:rFonts w:asciiTheme="minorHAnsi" w:hAnsiTheme="minorHAnsi" w:cstheme="minorBidi"/>
                  <w:noProof/>
                  <w:kern w:val="2"/>
                  <w:sz w:val="22"/>
                  <w14:ligatures w14:val="standardContextual"/>
                </w:rPr>
                <w:tab/>
              </w:r>
              <w:r w:rsidRPr="00B57DB5" w:rsidDel="00B57DB5">
                <w:rPr>
                  <w:rStyle w:val="Hyperlink"/>
                  <w:noProof/>
                </w:rPr>
                <w:delText>Profil Perusahaan</w:delText>
              </w:r>
              <w:r w:rsidDel="00B57DB5">
                <w:rPr>
                  <w:noProof/>
                  <w:webHidden/>
                </w:rPr>
                <w:tab/>
                <w:delText>51</w:delText>
              </w:r>
            </w:del>
          </w:ins>
        </w:p>
        <w:p w14:paraId="0985B4B1" w14:textId="1FB39FCC" w:rsidR="00080C6C" w:rsidDel="00B57DB5" w:rsidRDefault="00080C6C">
          <w:pPr>
            <w:pStyle w:val="TOC2"/>
            <w:tabs>
              <w:tab w:val="left" w:pos="880"/>
              <w:tab w:val="right" w:leader="dot" w:pos="8494"/>
            </w:tabs>
            <w:rPr>
              <w:ins w:id="637" w:author="ilham.nur@office.ui.ac.id" w:date="2023-05-14T06:35:00Z"/>
              <w:del w:id="638" w:author="Ilham Nur Pratama" w:date="2023-05-15T20:27:00Z"/>
              <w:rFonts w:asciiTheme="minorHAnsi" w:hAnsiTheme="minorHAnsi" w:cstheme="minorBidi"/>
              <w:noProof/>
              <w:kern w:val="2"/>
              <w:sz w:val="22"/>
              <w14:ligatures w14:val="standardContextual"/>
            </w:rPr>
          </w:pPr>
          <w:ins w:id="639" w:author="ilham.nur@office.ui.ac.id" w:date="2023-05-14T06:35:00Z">
            <w:del w:id="640" w:author="Ilham Nur Pratama" w:date="2023-05-15T20:27:00Z">
              <w:r w:rsidRPr="00B57DB5" w:rsidDel="00B57DB5">
                <w:rPr>
                  <w:rStyle w:val="Hyperlink"/>
                  <w:noProof/>
                </w:rPr>
                <w:delText>3.2</w:delText>
              </w:r>
              <w:r w:rsidDel="00B57DB5">
                <w:rPr>
                  <w:rFonts w:asciiTheme="minorHAnsi" w:hAnsiTheme="minorHAnsi" w:cstheme="minorBidi"/>
                  <w:noProof/>
                  <w:kern w:val="2"/>
                  <w:sz w:val="22"/>
                  <w14:ligatures w14:val="standardContextual"/>
                </w:rPr>
                <w:tab/>
              </w:r>
              <w:r w:rsidRPr="00B57DB5" w:rsidDel="00B57DB5">
                <w:rPr>
                  <w:rStyle w:val="Hyperlink"/>
                  <w:noProof/>
                </w:rPr>
                <w:delText>Metodologi Riset</w:delText>
              </w:r>
              <w:r w:rsidDel="00B57DB5">
                <w:rPr>
                  <w:noProof/>
                  <w:webHidden/>
                </w:rPr>
                <w:tab/>
                <w:delText>53</w:delText>
              </w:r>
            </w:del>
          </w:ins>
        </w:p>
        <w:p w14:paraId="6971AFAF" w14:textId="6EB1C981" w:rsidR="00080C6C" w:rsidDel="00B57DB5" w:rsidRDefault="00080C6C">
          <w:pPr>
            <w:pStyle w:val="TOC2"/>
            <w:tabs>
              <w:tab w:val="left" w:pos="880"/>
              <w:tab w:val="right" w:leader="dot" w:pos="8494"/>
            </w:tabs>
            <w:rPr>
              <w:ins w:id="641" w:author="ilham.nur@office.ui.ac.id" w:date="2023-05-14T06:35:00Z"/>
              <w:del w:id="642" w:author="Ilham Nur Pratama" w:date="2023-05-15T20:27:00Z"/>
              <w:rFonts w:asciiTheme="minorHAnsi" w:hAnsiTheme="minorHAnsi" w:cstheme="minorBidi"/>
              <w:noProof/>
              <w:kern w:val="2"/>
              <w:sz w:val="22"/>
              <w14:ligatures w14:val="standardContextual"/>
            </w:rPr>
          </w:pPr>
          <w:ins w:id="643" w:author="ilham.nur@office.ui.ac.id" w:date="2023-05-14T06:35:00Z">
            <w:del w:id="644" w:author="Ilham Nur Pratama" w:date="2023-05-15T20:27:00Z">
              <w:r w:rsidRPr="00B57DB5" w:rsidDel="00B57DB5">
                <w:rPr>
                  <w:rStyle w:val="Hyperlink"/>
                  <w:noProof/>
                </w:rPr>
                <w:delText>3.3</w:delText>
              </w:r>
              <w:r w:rsidDel="00B57DB5">
                <w:rPr>
                  <w:rFonts w:asciiTheme="minorHAnsi" w:hAnsiTheme="minorHAnsi" w:cstheme="minorBidi"/>
                  <w:noProof/>
                  <w:kern w:val="2"/>
                  <w:sz w:val="22"/>
                  <w14:ligatures w14:val="standardContextual"/>
                </w:rPr>
                <w:tab/>
              </w:r>
              <w:r w:rsidRPr="00B57DB5" w:rsidDel="00B57DB5">
                <w:rPr>
                  <w:rStyle w:val="Hyperlink"/>
                  <w:noProof/>
                </w:rPr>
                <w:delText>Studi Literatur</w:delText>
              </w:r>
              <w:r w:rsidDel="00B57DB5">
                <w:rPr>
                  <w:noProof/>
                  <w:webHidden/>
                </w:rPr>
                <w:tab/>
                <w:delText>53</w:delText>
              </w:r>
            </w:del>
          </w:ins>
        </w:p>
        <w:p w14:paraId="496DAE0E" w14:textId="141557BC" w:rsidR="00080C6C" w:rsidDel="00B57DB5" w:rsidRDefault="00080C6C">
          <w:pPr>
            <w:pStyle w:val="TOC2"/>
            <w:tabs>
              <w:tab w:val="left" w:pos="880"/>
              <w:tab w:val="right" w:leader="dot" w:pos="8494"/>
            </w:tabs>
            <w:rPr>
              <w:ins w:id="645" w:author="ilham.nur@office.ui.ac.id" w:date="2023-05-14T06:35:00Z"/>
              <w:del w:id="646" w:author="Ilham Nur Pratama" w:date="2023-05-15T20:27:00Z"/>
              <w:rFonts w:asciiTheme="minorHAnsi" w:hAnsiTheme="minorHAnsi" w:cstheme="minorBidi"/>
              <w:noProof/>
              <w:kern w:val="2"/>
              <w:sz w:val="22"/>
              <w14:ligatures w14:val="standardContextual"/>
            </w:rPr>
          </w:pPr>
          <w:ins w:id="647" w:author="ilham.nur@office.ui.ac.id" w:date="2023-05-14T06:35:00Z">
            <w:del w:id="648" w:author="Ilham Nur Pratama" w:date="2023-05-15T20:27:00Z">
              <w:r w:rsidRPr="00B57DB5" w:rsidDel="00B57DB5">
                <w:rPr>
                  <w:rStyle w:val="Hyperlink"/>
                  <w:noProof/>
                </w:rPr>
                <w:delText>3.4</w:delText>
              </w:r>
              <w:r w:rsidDel="00B57DB5">
                <w:rPr>
                  <w:rFonts w:asciiTheme="minorHAnsi" w:hAnsiTheme="minorHAnsi" w:cstheme="minorBidi"/>
                  <w:noProof/>
                  <w:kern w:val="2"/>
                  <w:sz w:val="22"/>
                  <w14:ligatures w14:val="standardContextual"/>
                </w:rPr>
                <w:tab/>
              </w:r>
              <w:r w:rsidRPr="00B57DB5" w:rsidDel="00B57DB5">
                <w:rPr>
                  <w:rStyle w:val="Hyperlink"/>
                  <w:noProof/>
                </w:rPr>
                <w:delText>Keselarasan dengan Ilmu Teknik Industri</w:delText>
              </w:r>
              <w:r w:rsidDel="00B57DB5">
                <w:rPr>
                  <w:noProof/>
                  <w:webHidden/>
                </w:rPr>
                <w:tab/>
                <w:delText>54</w:delText>
              </w:r>
            </w:del>
          </w:ins>
        </w:p>
        <w:p w14:paraId="0FBB34FE" w14:textId="55CF3D7A" w:rsidR="00080C6C" w:rsidDel="00B57DB5" w:rsidRDefault="00080C6C">
          <w:pPr>
            <w:pStyle w:val="TOC2"/>
            <w:tabs>
              <w:tab w:val="left" w:pos="880"/>
              <w:tab w:val="right" w:leader="dot" w:pos="8494"/>
            </w:tabs>
            <w:rPr>
              <w:ins w:id="649" w:author="ilham.nur@office.ui.ac.id" w:date="2023-05-14T06:35:00Z"/>
              <w:del w:id="650" w:author="Ilham Nur Pratama" w:date="2023-05-15T20:27:00Z"/>
              <w:rFonts w:asciiTheme="minorHAnsi" w:hAnsiTheme="minorHAnsi" w:cstheme="minorBidi"/>
              <w:noProof/>
              <w:kern w:val="2"/>
              <w:sz w:val="22"/>
              <w14:ligatures w14:val="standardContextual"/>
            </w:rPr>
          </w:pPr>
          <w:ins w:id="651" w:author="ilham.nur@office.ui.ac.id" w:date="2023-05-14T06:35:00Z">
            <w:del w:id="652" w:author="Ilham Nur Pratama" w:date="2023-05-15T20:27:00Z">
              <w:r w:rsidRPr="00B57DB5" w:rsidDel="00B57DB5">
                <w:rPr>
                  <w:rStyle w:val="Hyperlink"/>
                  <w:noProof/>
                </w:rPr>
                <w:delText>3.5</w:delText>
              </w:r>
              <w:r w:rsidDel="00B57DB5">
                <w:rPr>
                  <w:rFonts w:asciiTheme="minorHAnsi" w:hAnsiTheme="minorHAnsi" w:cstheme="minorBidi"/>
                  <w:noProof/>
                  <w:kern w:val="2"/>
                  <w:sz w:val="22"/>
                  <w14:ligatures w14:val="standardContextual"/>
                </w:rPr>
                <w:tab/>
              </w:r>
              <w:r w:rsidRPr="00B57DB5" w:rsidDel="00B57DB5">
                <w:rPr>
                  <w:rStyle w:val="Hyperlink"/>
                  <w:noProof/>
                </w:rPr>
                <w:delText>Mencari dan Menentukan Celah Penelitian</w:delText>
              </w:r>
              <w:r w:rsidDel="00B57DB5">
                <w:rPr>
                  <w:noProof/>
                  <w:webHidden/>
                </w:rPr>
                <w:tab/>
                <w:delText>56</w:delText>
              </w:r>
            </w:del>
          </w:ins>
        </w:p>
        <w:p w14:paraId="1BECA8F3" w14:textId="05B9FB47" w:rsidR="00080C6C" w:rsidDel="00B57DB5" w:rsidRDefault="00080C6C">
          <w:pPr>
            <w:pStyle w:val="TOC2"/>
            <w:tabs>
              <w:tab w:val="left" w:pos="880"/>
              <w:tab w:val="right" w:leader="dot" w:pos="8494"/>
            </w:tabs>
            <w:rPr>
              <w:ins w:id="653" w:author="ilham.nur@office.ui.ac.id" w:date="2023-05-14T06:35:00Z"/>
              <w:del w:id="654" w:author="Ilham Nur Pratama" w:date="2023-05-15T20:27:00Z"/>
              <w:rFonts w:asciiTheme="minorHAnsi" w:hAnsiTheme="minorHAnsi" w:cstheme="minorBidi"/>
              <w:noProof/>
              <w:kern w:val="2"/>
              <w:sz w:val="22"/>
              <w14:ligatures w14:val="standardContextual"/>
            </w:rPr>
          </w:pPr>
          <w:ins w:id="655" w:author="ilham.nur@office.ui.ac.id" w:date="2023-05-14T06:35:00Z">
            <w:del w:id="656" w:author="Ilham Nur Pratama" w:date="2023-05-15T20:27:00Z">
              <w:r w:rsidRPr="00B57DB5" w:rsidDel="00B57DB5">
                <w:rPr>
                  <w:rStyle w:val="Hyperlink"/>
                  <w:noProof/>
                </w:rPr>
                <w:delText>3.6</w:delText>
              </w:r>
              <w:r w:rsidDel="00B57DB5">
                <w:rPr>
                  <w:rFonts w:asciiTheme="minorHAnsi" w:hAnsiTheme="minorHAnsi" w:cstheme="minorBidi"/>
                  <w:noProof/>
                  <w:kern w:val="2"/>
                  <w:sz w:val="22"/>
                  <w14:ligatures w14:val="standardContextual"/>
                </w:rPr>
                <w:tab/>
              </w:r>
              <w:r w:rsidRPr="00B57DB5" w:rsidDel="00B57DB5">
                <w:rPr>
                  <w:rStyle w:val="Hyperlink"/>
                  <w:noProof/>
                </w:rPr>
                <w:delText>Penentuan Sumber dan Pakar</w:delText>
              </w:r>
              <w:r w:rsidDel="00B57DB5">
                <w:rPr>
                  <w:noProof/>
                  <w:webHidden/>
                </w:rPr>
                <w:tab/>
                <w:delText>57</w:delText>
              </w:r>
            </w:del>
          </w:ins>
        </w:p>
        <w:p w14:paraId="611A405A" w14:textId="2A91189E" w:rsidR="00080C6C" w:rsidDel="00B57DB5" w:rsidRDefault="00080C6C">
          <w:pPr>
            <w:pStyle w:val="TOC2"/>
            <w:tabs>
              <w:tab w:val="left" w:pos="880"/>
              <w:tab w:val="right" w:leader="dot" w:pos="8494"/>
            </w:tabs>
            <w:rPr>
              <w:ins w:id="657" w:author="ilham.nur@office.ui.ac.id" w:date="2023-05-14T06:35:00Z"/>
              <w:del w:id="658" w:author="Ilham Nur Pratama" w:date="2023-05-15T20:27:00Z"/>
              <w:rFonts w:asciiTheme="minorHAnsi" w:hAnsiTheme="minorHAnsi" w:cstheme="minorBidi"/>
              <w:noProof/>
              <w:kern w:val="2"/>
              <w:sz w:val="22"/>
              <w14:ligatures w14:val="standardContextual"/>
            </w:rPr>
          </w:pPr>
          <w:ins w:id="659" w:author="ilham.nur@office.ui.ac.id" w:date="2023-05-14T06:35:00Z">
            <w:del w:id="660" w:author="Ilham Nur Pratama" w:date="2023-05-15T20:27:00Z">
              <w:r w:rsidRPr="00B57DB5" w:rsidDel="00B57DB5">
                <w:rPr>
                  <w:rStyle w:val="Hyperlink"/>
                  <w:noProof/>
                </w:rPr>
                <w:delText>3.7</w:delText>
              </w:r>
              <w:r w:rsidDel="00B57DB5">
                <w:rPr>
                  <w:rFonts w:asciiTheme="minorHAnsi" w:hAnsiTheme="minorHAnsi" w:cstheme="minorBidi"/>
                  <w:noProof/>
                  <w:kern w:val="2"/>
                  <w:sz w:val="22"/>
                  <w14:ligatures w14:val="standardContextual"/>
                </w:rPr>
                <w:tab/>
              </w:r>
              <w:r w:rsidRPr="00B57DB5" w:rsidDel="00B57DB5">
                <w:rPr>
                  <w:rStyle w:val="Hyperlink"/>
                  <w:noProof/>
                </w:rPr>
                <w:delText>Melakukan Penyusunan Kuesioner</w:delText>
              </w:r>
              <w:r w:rsidDel="00B57DB5">
                <w:rPr>
                  <w:noProof/>
                  <w:webHidden/>
                </w:rPr>
                <w:tab/>
                <w:delText>60</w:delText>
              </w:r>
            </w:del>
          </w:ins>
        </w:p>
        <w:p w14:paraId="4723A0E0" w14:textId="79F7954F" w:rsidR="00080C6C" w:rsidDel="00B57DB5" w:rsidRDefault="00080C6C">
          <w:pPr>
            <w:pStyle w:val="TOC2"/>
            <w:tabs>
              <w:tab w:val="left" w:pos="880"/>
              <w:tab w:val="right" w:leader="dot" w:pos="8494"/>
            </w:tabs>
            <w:rPr>
              <w:ins w:id="661" w:author="ilham.nur@office.ui.ac.id" w:date="2023-05-14T06:35:00Z"/>
              <w:del w:id="662" w:author="Ilham Nur Pratama" w:date="2023-05-15T20:27:00Z"/>
              <w:rFonts w:asciiTheme="minorHAnsi" w:hAnsiTheme="minorHAnsi" w:cstheme="minorBidi"/>
              <w:noProof/>
              <w:kern w:val="2"/>
              <w:sz w:val="22"/>
              <w14:ligatures w14:val="standardContextual"/>
            </w:rPr>
          </w:pPr>
          <w:ins w:id="663" w:author="ilham.nur@office.ui.ac.id" w:date="2023-05-14T06:35:00Z">
            <w:del w:id="664" w:author="Ilham Nur Pratama" w:date="2023-05-15T20:27:00Z">
              <w:r w:rsidRPr="00B57DB5" w:rsidDel="00B57DB5">
                <w:rPr>
                  <w:rStyle w:val="Hyperlink"/>
                  <w:noProof/>
                </w:rPr>
                <w:delText>3.8</w:delText>
              </w:r>
              <w:r w:rsidDel="00B57DB5">
                <w:rPr>
                  <w:rFonts w:asciiTheme="minorHAnsi" w:hAnsiTheme="minorHAnsi" w:cstheme="minorBidi"/>
                  <w:noProof/>
                  <w:kern w:val="2"/>
                  <w:sz w:val="22"/>
                  <w14:ligatures w14:val="standardContextual"/>
                </w:rPr>
                <w:tab/>
              </w:r>
              <w:r w:rsidRPr="00B57DB5" w:rsidDel="00B57DB5">
                <w:rPr>
                  <w:rStyle w:val="Hyperlink"/>
                  <w:noProof/>
                </w:rPr>
                <w:delText>Melakukan Pengumpulan Data</w:delText>
              </w:r>
              <w:r w:rsidDel="00B57DB5">
                <w:rPr>
                  <w:noProof/>
                  <w:webHidden/>
                </w:rPr>
                <w:tab/>
                <w:delText>63</w:delText>
              </w:r>
            </w:del>
          </w:ins>
        </w:p>
        <w:p w14:paraId="3CDF8598" w14:textId="5505FBAF" w:rsidR="00080C6C" w:rsidDel="00B57DB5" w:rsidRDefault="00080C6C">
          <w:pPr>
            <w:pStyle w:val="TOC3"/>
            <w:rPr>
              <w:ins w:id="665" w:author="ilham.nur@office.ui.ac.id" w:date="2023-05-14T06:35:00Z"/>
              <w:del w:id="666" w:author="Ilham Nur Pratama" w:date="2023-05-15T20:27:00Z"/>
              <w:rFonts w:asciiTheme="minorHAnsi" w:hAnsiTheme="minorHAnsi" w:cstheme="minorBidi"/>
              <w:noProof/>
              <w:kern w:val="2"/>
              <w:sz w:val="22"/>
              <w14:ligatures w14:val="standardContextual"/>
            </w:rPr>
          </w:pPr>
          <w:ins w:id="667" w:author="ilham.nur@office.ui.ac.id" w:date="2023-05-14T06:35:00Z">
            <w:del w:id="668" w:author="Ilham Nur Pratama" w:date="2023-05-15T20:27:00Z">
              <w:r w:rsidRPr="00B57DB5" w:rsidDel="00B57DB5">
                <w:rPr>
                  <w:rStyle w:val="Hyperlink"/>
                  <w:noProof/>
                </w:rPr>
                <w:delText>3.8.1</w:delText>
              </w:r>
              <w:r w:rsidDel="00B57DB5">
                <w:rPr>
                  <w:rFonts w:asciiTheme="minorHAnsi" w:hAnsiTheme="minorHAnsi" w:cstheme="minorBidi"/>
                  <w:noProof/>
                  <w:kern w:val="2"/>
                  <w:sz w:val="22"/>
                  <w14:ligatures w14:val="standardContextual"/>
                </w:rPr>
                <w:tab/>
              </w:r>
              <w:r w:rsidRPr="00B57DB5" w:rsidDel="00B57DB5">
                <w:rPr>
                  <w:rStyle w:val="Hyperlink"/>
                  <w:noProof/>
                </w:rPr>
                <w:delText xml:space="preserve">Data </w:delText>
              </w:r>
              <w:r w:rsidRPr="00B57DB5" w:rsidDel="00B57DB5">
                <w:rPr>
                  <w:rStyle w:val="Hyperlink"/>
                  <w:i/>
                  <w:iCs/>
                  <w:noProof/>
                </w:rPr>
                <w:delText>Project Management Case</w:delText>
              </w:r>
              <w:r w:rsidDel="00B57DB5">
                <w:rPr>
                  <w:noProof/>
                  <w:webHidden/>
                </w:rPr>
                <w:tab/>
                <w:delText>63</w:delText>
              </w:r>
            </w:del>
          </w:ins>
        </w:p>
        <w:p w14:paraId="6614F85A" w14:textId="25A9019F" w:rsidR="00080C6C" w:rsidDel="00B57DB5" w:rsidRDefault="00080C6C">
          <w:pPr>
            <w:pStyle w:val="TOC3"/>
            <w:rPr>
              <w:ins w:id="669" w:author="ilham.nur@office.ui.ac.id" w:date="2023-05-14T06:35:00Z"/>
              <w:del w:id="670" w:author="Ilham Nur Pratama" w:date="2023-05-15T20:27:00Z"/>
              <w:rFonts w:asciiTheme="minorHAnsi" w:hAnsiTheme="minorHAnsi" w:cstheme="minorBidi"/>
              <w:noProof/>
              <w:kern w:val="2"/>
              <w:sz w:val="22"/>
              <w14:ligatures w14:val="standardContextual"/>
            </w:rPr>
          </w:pPr>
          <w:ins w:id="671" w:author="ilham.nur@office.ui.ac.id" w:date="2023-05-14T06:35:00Z">
            <w:del w:id="672" w:author="Ilham Nur Pratama" w:date="2023-05-15T20:27:00Z">
              <w:r w:rsidRPr="00B57DB5" w:rsidDel="00B57DB5">
                <w:rPr>
                  <w:rStyle w:val="Hyperlink"/>
                  <w:i/>
                  <w:iCs/>
                  <w:noProof/>
                </w:rPr>
                <w:delText>3.8.2</w:delText>
              </w:r>
              <w:r w:rsidDel="00B57DB5">
                <w:rPr>
                  <w:rFonts w:asciiTheme="minorHAnsi" w:hAnsiTheme="minorHAnsi" w:cstheme="minorBidi"/>
                  <w:noProof/>
                  <w:kern w:val="2"/>
                  <w:sz w:val="22"/>
                  <w14:ligatures w14:val="standardContextual"/>
                </w:rPr>
                <w:tab/>
              </w:r>
              <w:r w:rsidRPr="00B57DB5" w:rsidDel="00B57DB5">
                <w:rPr>
                  <w:rStyle w:val="Hyperlink"/>
                  <w:noProof/>
                </w:rPr>
                <w:delText xml:space="preserve">Data </w:delText>
              </w:r>
              <w:r w:rsidRPr="00B57DB5" w:rsidDel="00B57DB5">
                <w:rPr>
                  <w:rStyle w:val="Hyperlink"/>
                  <w:i/>
                  <w:iCs/>
                  <w:noProof/>
                </w:rPr>
                <w:delText>Expert Case</w:delText>
              </w:r>
              <w:r w:rsidDel="00B57DB5">
                <w:rPr>
                  <w:noProof/>
                  <w:webHidden/>
                </w:rPr>
                <w:tab/>
                <w:delText>65</w:delText>
              </w:r>
            </w:del>
          </w:ins>
        </w:p>
        <w:p w14:paraId="4D887042" w14:textId="7D467C2F" w:rsidR="00080C6C" w:rsidDel="00B57DB5" w:rsidRDefault="00080C6C">
          <w:pPr>
            <w:pStyle w:val="TOC3"/>
            <w:rPr>
              <w:ins w:id="673" w:author="ilham.nur@office.ui.ac.id" w:date="2023-05-14T06:35:00Z"/>
              <w:del w:id="674" w:author="Ilham Nur Pratama" w:date="2023-05-15T20:27:00Z"/>
              <w:rFonts w:asciiTheme="minorHAnsi" w:hAnsiTheme="minorHAnsi" w:cstheme="minorBidi"/>
              <w:noProof/>
              <w:kern w:val="2"/>
              <w:sz w:val="22"/>
              <w14:ligatures w14:val="standardContextual"/>
            </w:rPr>
          </w:pPr>
          <w:ins w:id="675" w:author="ilham.nur@office.ui.ac.id" w:date="2023-05-14T06:35:00Z">
            <w:del w:id="676" w:author="Ilham Nur Pratama" w:date="2023-05-15T20:27:00Z">
              <w:r w:rsidRPr="00B57DB5" w:rsidDel="00B57DB5">
                <w:rPr>
                  <w:rStyle w:val="Hyperlink"/>
                  <w:noProof/>
                </w:rPr>
                <w:delText>3.8.3</w:delText>
              </w:r>
              <w:r w:rsidDel="00B57DB5">
                <w:rPr>
                  <w:rFonts w:asciiTheme="minorHAnsi" w:hAnsiTheme="minorHAnsi" w:cstheme="minorBidi"/>
                  <w:noProof/>
                  <w:kern w:val="2"/>
                  <w:sz w:val="22"/>
                  <w14:ligatures w14:val="standardContextual"/>
                </w:rPr>
                <w:tab/>
              </w:r>
              <w:r w:rsidRPr="00B57DB5" w:rsidDel="00B57DB5">
                <w:rPr>
                  <w:rStyle w:val="Hyperlink"/>
                  <w:noProof/>
                </w:rPr>
                <w:delText xml:space="preserve">Data </w:delText>
              </w:r>
              <w:r w:rsidRPr="00B57DB5" w:rsidDel="00B57DB5">
                <w:rPr>
                  <w:rStyle w:val="Hyperlink"/>
                  <w:i/>
                  <w:iCs/>
                  <w:noProof/>
                </w:rPr>
                <w:delText>Work Allocation Study Case</w:delText>
              </w:r>
              <w:r w:rsidDel="00B57DB5">
                <w:rPr>
                  <w:noProof/>
                  <w:webHidden/>
                </w:rPr>
                <w:tab/>
                <w:delText>68</w:delText>
              </w:r>
            </w:del>
          </w:ins>
        </w:p>
        <w:p w14:paraId="06476C79" w14:textId="0D1AE85E" w:rsidR="00080C6C" w:rsidDel="00B57DB5" w:rsidRDefault="00080C6C">
          <w:pPr>
            <w:pStyle w:val="TOC2"/>
            <w:tabs>
              <w:tab w:val="left" w:pos="880"/>
              <w:tab w:val="right" w:leader="dot" w:pos="8494"/>
            </w:tabs>
            <w:rPr>
              <w:ins w:id="677" w:author="ilham.nur@office.ui.ac.id" w:date="2023-05-14T06:35:00Z"/>
              <w:del w:id="678" w:author="Ilham Nur Pratama" w:date="2023-05-15T20:27:00Z"/>
              <w:rFonts w:asciiTheme="minorHAnsi" w:hAnsiTheme="minorHAnsi" w:cstheme="minorBidi"/>
              <w:noProof/>
              <w:kern w:val="2"/>
              <w:sz w:val="22"/>
              <w14:ligatures w14:val="standardContextual"/>
            </w:rPr>
          </w:pPr>
          <w:ins w:id="679" w:author="ilham.nur@office.ui.ac.id" w:date="2023-05-14T06:35:00Z">
            <w:del w:id="680" w:author="Ilham Nur Pratama" w:date="2023-05-15T20:27:00Z">
              <w:r w:rsidRPr="00B57DB5" w:rsidDel="00B57DB5">
                <w:rPr>
                  <w:rStyle w:val="Hyperlink"/>
                  <w:noProof/>
                </w:rPr>
                <w:delText>3.9</w:delText>
              </w:r>
              <w:r w:rsidDel="00B57DB5">
                <w:rPr>
                  <w:rFonts w:asciiTheme="minorHAnsi" w:hAnsiTheme="minorHAnsi" w:cstheme="minorBidi"/>
                  <w:noProof/>
                  <w:kern w:val="2"/>
                  <w:sz w:val="22"/>
                  <w14:ligatures w14:val="standardContextual"/>
                </w:rPr>
                <w:tab/>
              </w:r>
              <w:r w:rsidRPr="00B57DB5" w:rsidDel="00B57DB5">
                <w:rPr>
                  <w:rStyle w:val="Hyperlink"/>
                  <w:noProof/>
                </w:rPr>
                <w:delText>Perancangan Arsitektur Sistem</w:delText>
              </w:r>
              <w:r w:rsidDel="00B57DB5">
                <w:rPr>
                  <w:noProof/>
                  <w:webHidden/>
                </w:rPr>
                <w:tab/>
                <w:delText>71</w:delText>
              </w:r>
            </w:del>
          </w:ins>
        </w:p>
        <w:p w14:paraId="7D18FEEC" w14:textId="64AD0211" w:rsidR="00080C6C" w:rsidDel="00B57DB5" w:rsidRDefault="00080C6C">
          <w:pPr>
            <w:pStyle w:val="TOC3"/>
            <w:rPr>
              <w:ins w:id="681" w:author="ilham.nur@office.ui.ac.id" w:date="2023-05-14T06:35:00Z"/>
              <w:del w:id="682" w:author="Ilham Nur Pratama" w:date="2023-05-15T20:27:00Z"/>
              <w:rFonts w:asciiTheme="minorHAnsi" w:hAnsiTheme="minorHAnsi" w:cstheme="minorBidi"/>
              <w:noProof/>
              <w:kern w:val="2"/>
              <w:sz w:val="22"/>
              <w14:ligatures w14:val="standardContextual"/>
            </w:rPr>
          </w:pPr>
          <w:ins w:id="683" w:author="ilham.nur@office.ui.ac.id" w:date="2023-05-14T06:35:00Z">
            <w:del w:id="684" w:author="Ilham Nur Pratama" w:date="2023-05-15T20:27:00Z">
              <w:r w:rsidRPr="00B57DB5" w:rsidDel="00B57DB5">
                <w:rPr>
                  <w:rStyle w:val="Hyperlink"/>
                  <w:noProof/>
                </w:rPr>
                <w:delText>3.9.1</w:delText>
              </w:r>
              <w:r w:rsidDel="00B57DB5">
                <w:rPr>
                  <w:rFonts w:asciiTheme="minorHAnsi" w:hAnsiTheme="minorHAnsi" w:cstheme="minorBidi"/>
                  <w:noProof/>
                  <w:kern w:val="2"/>
                  <w:sz w:val="22"/>
                  <w14:ligatures w14:val="standardContextual"/>
                </w:rPr>
                <w:tab/>
              </w:r>
              <w:r w:rsidRPr="00B57DB5" w:rsidDel="00B57DB5">
                <w:rPr>
                  <w:rStyle w:val="Hyperlink"/>
                  <w:noProof/>
                </w:rPr>
                <w:delText>Arsitektur Sistem</w:delText>
              </w:r>
              <w:r w:rsidDel="00B57DB5">
                <w:rPr>
                  <w:noProof/>
                  <w:webHidden/>
                </w:rPr>
                <w:tab/>
                <w:delText>72</w:delText>
              </w:r>
            </w:del>
          </w:ins>
        </w:p>
        <w:p w14:paraId="42F8A0F1" w14:textId="58A1B10E" w:rsidR="00080C6C" w:rsidDel="00B57DB5" w:rsidRDefault="00080C6C">
          <w:pPr>
            <w:pStyle w:val="TOC2"/>
            <w:tabs>
              <w:tab w:val="left" w:pos="880"/>
              <w:tab w:val="right" w:leader="dot" w:pos="8494"/>
            </w:tabs>
            <w:rPr>
              <w:ins w:id="685" w:author="ilham.nur@office.ui.ac.id" w:date="2023-05-14T06:35:00Z"/>
              <w:del w:id="686" w:author="Ilham Nur Pratama" w:date="2023-05-15T20:27:00Z"/>
              <w:rFonts w:asciiTheme="minorHAnsi" w:hAnsiTheme="minorHAnsi" w:cstheme="minorBidi"/>
              <w:noProof/>
              <w:kern w:val="2"/>
              <w:sz w:val="22"/>
              <w14:ligatures w14:val="standardContextual"/>
            </w:rPr>
          </w:pPr>
          <w:ins w:id="687" w:author="ilham.nur@office.ui.ac.id" w:date="2023-05-14T06:35:00Z">
            <w:del w:id="688" w:author="Ilham Nur Pratama" w:date="2023-05-15T20:27:00Z">
              <w:r w:rsidRPr="00B57DB5" w:rsidDel="00B57DB5">
                <w:rPr>
                  <w:rStyle w:val="Hyperlink"/>
                  <w:noProof/>
                </w:rPr>
                <w:delText>3.10</w:delText>
              </w:r>
              <w:r w:rsidDel="00B57DB5">
                <w:rPr>
                  <w:rFonts w:asciiTheme="minorHAnsi" w:hAnsiTheme="minorHAnsi" w:cstheme="minorBidi"/>
                  <w:noProof/>
                  <w:kern w:val="2"/>
                  <w:sz w:val="22"/>
                  <w14:ligatures w14:val="standardContextual"/>
                </w:rPr>
                <w:tab/>
              </w:r>
              <w:r w:rsidRPr="00B57DB5" w:rsidDel="00B57DB5">
                <w:rPr>
                  <w:rStyle w:val="Hyperlink"/>
                  <w:noProof/>
                </w:rPr>
                <w:delText>Melakukan Pembangunan Basis Data</w:delText>
              </w:r>
              <w:r w:rsidDel="00B57DB5">
                <w:rPr>
                  <w:noProof/>
                  <w:webHidden/>
                </w:rPr>
                <w:tab/>
                <w:delText>88</w:delText>
              </w:r>
            </w:del>
          </w:ins>
        </w:p>
        <w:p w14:paraId="5743051B" w14:textId="72A85F73" w:rsidR="00080C6C" w:rsidDel="00B57DB5" w:rsidRDefault="00080C6C">
          <w:pPr>
            <w:pStyle w:val="TOC3"/>
            <w:rPr>
              <w:ins w:id="689" w:author="ilham.nur@office.ui.ac.id" w:date="2023-05-14T06:35:00Z"/>
              <w:del w:id="690" w:author="Ilham Nur Pratama" w:date="2023-05-15T20:27:00Z"/>
              <w:rFonts w:asciiTheme="minorHAnsi" w:hAnsiTheme="minorHAnsi" w:cstheme="minorBidi"/>
              <w:noProof/>
              <w:kern w:val="2"/>
              <w:sz w:val="22"/>
              <w14:ligatures w14:val="standardContextual"/>
            </w:rPr>
          </w:pPr>
          <w:ins w:id="691" w:author="ilham.nur@office.ui.ac.id" w:date="2023-05-14T06:35:00Z">
            <w:del w:id="692" w:author="Ilham Nur Pratama" w:date="2023-05-15T20:27:00Z">
              <w:r w:rsidRPr="00B57DB5" w:rsidDel="00B57DB5">
                <w:rPr>
                  <w:rStyle w:val="Hyperlink"/>
                  <w:noProof/>
                </w:rPr>
                <w:delText>3.10.1</w:delText>
              </w:r>
              <w:r w:rsidDel="00B57DB5">
                <w:rPr>
                  <w:rFonts w:asciiTheme="minorHAnsi" w:hAnsiTheme="minorHAnsi" w:cstheme="minorBidi"/>
                  <w:noProof/>
                  <w:kern w:val="2"/>
                  <w:sz w:val="22"/>
                  <w14:ligatures w14:val="standardContextual"/>
                </w:rPr>
                <w:tab/>
              </w:r>
              <w:r w:rsidRPr="00B57DB5" w:rsidDel="00B57DB5">
                <w:rPr>
                  <w:rStyle w:val="Hyperlink"/>
                  <w:noProof/>
                </w:rPr>
                <w:delText>Struktur Basis Data</w:delText>
              </w:r>
              <w:r w:rsidDel="00B57DB5">
                <w:rPr>
                  <w:noProof/>
                  <w:webHidden/>
                </w:rPr>
                <w:tab/>
                <w:delText>89</w:delText>
              </w:r>
            </w:del>
          </w:ins>
        </w:p>
        <w:p w14:paraId="4127C88E" w14:textId="65BF298D" w:rsidR="00080C6C" w:rsidDel="00B57DB5" w:rsidRDefault="00080C6C">
          <w:pPr>
            <w:pStyle w:val="TOC3"/>
            <w:rPr>
              <w:ins w:id="693" w:author="ilham.nur@office.ui.ac.id" w:date="2023-05-14T06:35:00Z"/>
              <w:del w:id="694" w:author="Ilham Nur Pratama" w:date="2023-05-15T20:27:00Z"/>
              <w:rFonts w:asciiTheme="minorHAnsi" w:hAnsiTheme="minorHAnsi" w:cstheme="minorBidi"/>
              <w:noProof/>
              <w:kern w:val="2"/>
              <w:sz w:val="22"/>
              <w14:ligatures w14:val="standardContextual"/>
            </w:rPr>
          </w:pPr>
          <w:ins w:id="695" w:author="ilham.nur@office.ui.ac.id" w:date="2023-05-14T06:35:00Z">
            <w:del w:id="696" w:author="Ilham Nur Pratama" w:date="2023-05-15T20:27:00Z">
              <w:r w:rsidRPr="00B57DB5" w:rsidDel="00B57DB5">
                <w:rPr>
                  <w:rStyle w:val="Hyperlink"/>
                  <w:noProof/>
                </w:rPr>
                <w:delText>3.10.2</w:delText>
              </w:r>
              <w:r w:rsidDel="00B57DB5">
                <w:rPr>
                  <w:rFonts w:asciiTheme="minorHAnsi" w:hAnsiTheme="minorHAnsi" w:cstheme="minorBidi"/>
                  <w:noProof/>
                  <w:kern w:val="2"/>
                  <w:sz w:val="22"/>
                  <w14:ligatures w14:val="standardContextual"/>
                </w:rPr>
                <w:tab/>
              </w:r>
              <w:r w:rsidRPr="00B57DB5" w:rsidDel="00B57DB5">
                <w:rPr>
                  <w:rStyle w:val="Hyperlink"/>
                  <w:noProof/>
                </w:rPr>
                <w:delText>Data Flow Diagram</w:delText>
              </w:r>
              <w:r w:rsidDel="00B57DB5">
                <w:rPr>
                  <w:noProof/>
                  <w:webHidden/>
                </w:rPr>
                <w:tab/>
                <w:delText>95</w:delText>
              </w:r>
            </w:del>
          </w:ins>
        </w:p>
        <w:p w14:paraId="2E45D112" w14:textId="08CFB173" w:rsidR="00080C6C" w:rsidDel="00B57DB5" w:rsidRDefault="00080C6C">
          <w:pPr>
            <w:pStyle w:val="TOC2"/>
            <w:tabs>
              <w:tab w:val="left" w:pos="880"/>
              <w:tab w:val="right" w:leader="dot" w:pos="8494"/>
            </w:tabs>
            <w:rPr>
              <w:ins w:id="697" w:author="ilham.nur@office.ui.ac.id" w:date="2023-05-14T06:35:00Z"/>
              <w:del w:id="698" w:author="Ilham Nur Pratama" w:date="2023-05-15T20:27:00Z"/>
              <w:rFonts w:asciiTheme="minorHAnsi" w:hAnsiTheme="minorHAnsi" w:cstheme="minorBidi"/>
              <w:noProof/>
              <w:kern w:val="2"/>
              <w:sz w:val="22"/>
              <w14:ligatures w14:val="standardContextual"/>
            </w:rPr>
          </w:pPr>
          <w:ins w:id="699" w:author="ilham.nur@office.ui.ac.id" w:date="2023-05-14T06:35:00Z">
            <w:del w:id="700" w:author="Ilham Nur Pratama" w:date="2023-05-15T20:27:00Z">
              <w:r w:rsidRPr="00B57DB5" w:rsidDel="00B57DB5">
                <w:rPr>
                  <w:rStyle w:val="Hyperlink"/>
                  <w:noProof/>
                </w:rPr>
                <w:delText>3.11</w:delText>
              </w:r>
              <w:r w:rsidDel="00B57DB5">
                <w:rPr>
                  <w:rFonts w:asciiTheme="minorHAnsi" w:hAnsiTheme="minorHAnsi" w:cstheme="minorBidi"/>
                  <w:noProof/>
                  <w:kern w:val="2"/>
                  <w:sz w:val="22"/>
                  <w14:ligatures w14:val="standardContextual"/>
                </w:rPr>
                <w:tab/>
              </w:r>
              <w:r w:rsidRPr="00B57DB5" w:rsidDel="00B57DB5">
                <w:rPr>
                  <w:rStyle w:val="Hyperlink"/>
                  <w:noProof/>
                </w:rPr>
                <w:delText xml:space="preserve">Pemodelan Proses Bisnis </w:delText>
              </w:r>
              <w:r w:rsidRPr="00B57DB5" w:rsidDel="00B57DB5">
                <w:rPr>
                  <w:rStyle w:val="Hyperlink"/>
                  <w:i/>
                  <w:iCs/>
                  <w:noProof/>
                </w:rPr>
                <w:delText xml:space="preserve">as is </w:delText>
              </w:r>
              <w:r w:rsidRPr="00B57DB5" w:rsidDel="00B57DB5">
                <w:rPr>
                  <w:rStyle w:val="Hyperlink"/>
                  <w:noProof/>
                </w:rPr>
                <w:delText>untuk Proses Alokasi Pekerjaan dan Sumber Daya</w:delText>
              </w:r>
              <w:r w:rsidDel="00B57DB5">
                <w:rPr>
                  <w:noProof/>
                  <w:webHidden/>
                </w:rPr>
                <w:tab/>
                <w:delText>98</w:delText>
              </w:r>
            </w:del>
          </w:ins>
        </w:p>
        <w:p w14:paraId="47725F14" w14:textId="7912D8B9" w:rsidR="00080C6C" w:rsidDel="00B57DB5" w:rsidRDefault="00080C6C">
          <w:pPr>
            <w:pStyle w:val="TOC3"/>
            <w:rPr>
              <w:ins w:id="701" w:author="ilham.nur@office.ui.ac.id" w:date="2023-05-14T06:35:00Z"/>
              <w:del w:id="702" w:author="Ilham Nur Pratama" w:date="2023-05-15T20:27:00Z"/>
              <w:rFonts w:asciiTheme="minorHAnsi" w:hAnsiTheme="minorHAnsi" w:cstheme="minorBidi"/>
              <w:noProof/>
              <w:kern w:val="2"/>
              <w:sz w:val="22"/>
              <w14:ligatures w14:val="standardContextual"/>
            </w:rPr>
          </w:pPr>
          <w:ins w:id="703" w:author="ilham.nur@office.ui.ac.id" w:date="2023-05-14T06:35:00Z">
            <w:del w:id="704" w:author="Ilham Nur Pratama" w:date="2023-05-15T20:27:00Z">
              <w:r w:rsidRPr="00B57DB5" w:rsidDel="00B57DB5">
                <w:rPr>
                  <w:rStyle w:val="Hyperlink"/>
                  <w:noProof/>
                </w:rPr>
                <w:delText>3.11.1</w:delText>
              </w:r>
              <w:r w:rsidDel="00B57DB5">
                <w:rPr>
                  <w:rFonts w:asciiTheme="minorHAnsi" w:hAnsiTheme="minorHAnsi" w:cstheme="minorBidi"/>
                  <w:noProof/>
                  <w:kern w:val="2"/>
                  <w:sz w:val="22"/>
                  <w14:ligatures w14:val="standardContextual"/>
                </w:rPr>
                <w:tab/>
              </w:r>
              <w:r w:rsidRPr="00B57DB5" w:rsidDel="00B57DB5">
                <w:rPr>
                  <w:rStyle w:val="Hyperlink"/>
                  <w:noProof/>
                </w:rPr>
                <w:delText xml:space="preserve">Pemodelan Proses Bisnis kondisi </w:delText>
              </w:r>
              <w:r w:rsidRPr="00B57DB5" w:rsidDel="00B57DB5">
                <w:rPr>
                  <w:rStyle w:val="Hyperlink"/>
                  <w:i/>
                  <w:iCs/>
                  <w:noProof/>
                </w:rPr>
                <w:delText>As Is</w:delText>
              </w:r>
              <w:r w:rsidDel="00B57DB5">
                <w:rPr>
                  <w:noProof/>
                  <w:webHidden/>
                </w:rPr>
                <w:tab/>
                <w:delText>101</w:delText>
              </w:r>
            </w:del>
          </w:ins>
        </w:p>
        <w:p w14:paraId="09B65D4F" w14:textId="1917318F" w:rsidR="00080C6C" w:rsidDel="00B57DB5" w:rsidRDefault="00080C6C">
          <w:pPr>
            <w:pStyle w:val="TOC2"/>
            <w:tabs>
              <w:tab w:val="left" w:pos="880"/>
              <w:tab w:val="right" w:leader="dot" w:pos="8494"/>
            </w:tabs>
            <w:rPr>
              <w:ins w:id="705" w:author="ilham.nur@office.ui.ac.id" w:date="2023-05-14T06:35:00Z"/>
              <w:del w:id="706" w:author="Ilham Nur Pratama" w:date="2023-05-15T20:27:00Z"/>
              <w:rFonts w:asciiTheme="minorHAnsi" w:hAnsiTheme="minorHAnsi" w:cstheme="minorBidi"/>
              <w:noProof/>
              <w:kern w:val="2"/>
              <w:sz w:val="22"/>
              <w14:ligatures w14:val="standardContextual"/>
            </w:rPr>
          </w:pPr>
          <w:ins w:id="707" w:author="ilham.nur@office.ui.ac.id" w:date="2023-05-14T06:35:00Z">
            <w:del w:id="708" w:author="Ilham Nur Pratama" w:date="2023-05-15T20:27:00Z">
              <w:r w:rsidRPr="00B57DB5" w:rsidDel="00B57DB5">
                <w:rPr>
                  <w:rStyle w:val="Hyperlink"/>
                  <w:noProof/>
                </w:rPr>
                <w:delText>3.12</w:delText>
              </w:r>
              <w:r w:rsidDel="00B57DB5">
                <w:rPr>
                  <w:rFonts w:asciiTheme="minorHAnsi" w:hAnsiTheme="minorHAnsi" w:cstheme="minorBidi"/>
                  <w:noProof/>
                  <w:kern w:val="2"/>
                  <w:sz w:val="22"/>
                  <w14:ligatures w14:val="standardContextual"/>
                </w:rPr>
                <w:tab/>
              </w:r>
              <w:r w:rsidRPr="00B57DB5" w:rsidDel="00B57DB5">
                <w:rPr>
                  <w:rStyle w:val="Hyperlink"/>
                  <w:noProof/>
                </w:rPr>
                <w:delText>Pembangunan Sistem Optimasi Alokasi Pekerjaan dan Sumber Daya</w:delText>
              </w:r>
              <w:r w:rsidDel="00B57DB5">
                <w:rPr>
                  <w:noProof/>
                  <w:webHidden/>
                </w:rPr>
                <w:tab/>
                <w:delText>107</w:delText>
              </w:r>
            </w:del>
          </w:ins>
        </w:p>
        <w:p w14:paraId="3426476A" w14:textId="72A646B7" w:rsidR="00080C6C" w:rsidDel="00B57DB5" w:rsidRDefault="00080C6C">
          <w:pPr>
            <w:pStyle w:val="TOC2"/>
            <w:tabs>
              <w:tab w:val="left" w:pos="880"/>
              <w:tab w:val="right" w:leader="dot" w:pos="8494"/>
            </w:tabs>
            <w:rPr>
              <w:ins w:id="709" w:author="ilham.nur@office.ui.ac.id" w:date="2023-05-14T06:35:00Z"/>
              <w:del w:id="710" w:author="Ilham Nur Pratama" w:date="2023-05-15T20:27:00Z"/>
              <w:rFonts w:asciiTheme="minorHAnsi" w:hAnsiTheme="minorHAnsi" w:cstheme="minorBidi"/>
              <w:noProof/>
              <w:kern w:val="2"/>
              <w:sz w:val="22"/>
              <w14:ligatures w14:val="standardContextual"/>
            </w:rPr>
          </w:pPr>
          <w:ins w:id="711" w:author="ilham.nur@office.ui.ac.id" w:date="2023-05-14T06:35:00Z">
            <w:del w:id="712" w:author="Ilham Nur Pratama" w:date="2023-05-15T20:27:00Z">
              <w:r w:rsidRPr="00B57DB5" w:rsidDel="00B57DB5">
                <w:rPr>
                  <w:rStyle w:val="Hyperlink"/>
                  <w:noProof/>
                </w:rPr>
                <w:delText>3.13</w:delText>
              </w:r>
              <w:r w:rsidDel="00B57DB5">
                <w:rPr>
                  <w:rFonts w:asciiTheme="minorHAnsi" w:hAnsiTheme="minorHAnsi" w:cstheme="minorBidi"/>
                  <w:noProof/>
                  <w:kern w:val="2"/>
                  <w:sz w:val="22"/>
                  <w14:ligatures w14:val="standardContextual"/>
                </w:rPr>
                <w:tab/>
              </w:r>
              <w:r w:rsidRPr="00B57DB5" w:rsidDel="00B57DB5">
                <w:rPr>
                  <w:rStyle w:val="Hyperlink"/>
                  <w:noProof/>
                </w:rPr>
                <w:delText>Simulasi Sistem Optimasi Alokasi Pekerjaan dan Sumber Daya</w:delText>
              </w:r>
              <w:r w:rsidDel="00B57DB5">
                <w:rPr>
                  <w:noProof/>
                  <w:webHidden/>
                </w:rPr>
                <w:tab/>
                <w:delText>110</w:delText>
              </w:r>
            </w:del>
          </w:ins>
        </w:p>
        <w:p w14:paraId="3B8E6B53" w14:textId="402ADF84" w:rsidR="00080C6C" w:rsidDel="00B57DB5" w:rsidRDefault="00080C6C">
          <w:pPr>
            <w:pStyle w:val="TOC3"/>
            <w:rPr>
              <w:ins w:id="713" w:author="ilham.nur@office.ui.ac.id" w:date="2023-05-14T06:35:00Z"/>
              <w:del w:id="714" w:author="Ilham Nur Pratama" w:date="2023-05-15T20:27:00Z"/>
              <w:rFonts w:asciiTheme="minorHAnsi" w:hAnsiTheme="minorHAnsi" w:cstheme="minorBidi"/>
              <w:noProof/>
              <w:kern w:val="2"/>
              <w:sz w:val="22"/>
              <w14:ligatures w14:val="standardContextual"/>
            </w:rPr>
          </w:pPr>
          <w:ins w:id="715" w:author="ilham.nur@office.ui.ac.id" w:date="2023-05-14T06:35:00Z">
            <w:del w:id="716" w:author="Ilham Nur Pratama" w:date="2023-05-15T20:27:00Z">
              <w:r w:rsidRPr="00B57DB5" w:rsidDel="00B57DB5">
                <w:rPr>
                  <w:rStyle w:val="Hyperlink"/>
                  <w:noProof/>
                </w:rPr>
                <w:delText>3.13.1</w:delText>
              </w:r>
              <w:r w:rsidDel="00B57DB5">
                <w:rPr>
                  <w:rFonts w:asciiTheme="minorHAnsi" w:hAnsiTheme="minorHAnsi" w:cstheme="minorBidi"/>
                  <w:noProof/>
                  <w:kern w:val="2"/>
                  <w:sz w:val="22"/>
                  <w14:ligatures w14:val="standardContextual"/>
                </w:rPr>
                <w:tab/>
              </w:r>
              <w:r w:rsidRPr="00B57DB5" w:rsidDel="00B57DB5">
                <w:rPr>
                  <w:rStyle w:val="Hyperlink"/>
                  <w:noProof/>
                </w:rPr>
                <w:delText>Simulasi Sistem</w:delText>
              </w:r>
              <w:r w:rsidDel="00B57DB5">
                <w:rPr>
                  <w:noProof/>
                  <w:webHidden/>
                </w:rPr>
                <w:tab/>
                <w:delText>110</w:delText>
              </w:r>
            </w:del>
          </w:ins>
        </w:p>
        <w:p w14:paraId="61B8235F" w14:textId="3BF4254B" w:rsidR="00080C6C" w:rsidDel="00B57DB5" w:rsidRDefault="00080C6C">
          <w:pPr>
            <w:pStyle w:val="TOC3"/>
            <w:rPr>
              <w:ins w:id="717" w:author="ilham.nur@office.ui.ac.id" w:date="2023-05-14T06:35:00Z"/>
              <w:del w:id="718" w:author="Ilham Nur Pratama" w:date="2023-05-15T20:27:00Z"/>
              <w:rFonts w:asciiTheme="minorHAnsi" w:hAnsiTheme="minorHAnsi" w:cstheme="minorBidi"/>
              <w:noProof/>
              <w:kern w:val="2"/>
              <w:sz w:val="22"/>
              <w14:ligatures w14:val="standardContextual"/>
            </w:rPr>
          </w:pPr>
          <w:ins w:id="719" w:author="ilham.nur@office.ui.ac.id" w:date="2023-05-14T06:35:00Z">
            <w:del w:id="720" w:author="Ilham Nur Pratama" w:date="2023-05-15T20:27:00Z">
              <w:r w:rsidRPr="00B57DB5" w:rsidDel="00B57DB5">
                <w:rPr>
                  <w:rStyle w:val="Hyperlink"/>
                  <w:noProof/>
                </w:rPr>
                <w:delText>3.13.2</w:delText>
              </w:r>
              <w:r w:rsidDel="00B57DB5">
                <w:rPr>
                  <w:rFonts w:asciiTheme="minorHAnsi" w:hAnsiTheme="minorHAnsi" w:cstheme="minorBidi"/>
                  <w:noProof/>
                  <w:kern w:val="2"/>
                  <w:sz w:val="22"/>
                  <w14:ligatures w14:val="standardContextual"/>
                </w:rPr>
                <w:tab/>
              </w:r>
              <w:r w:rsidRPr="00B57DB5" w:rsidDel="00B57DB5">
                <w:rPr>
                  <w:rStyle w:val="Hyperlink"/>
                  <w:noProof/>
                </w:rPr>
                <w:delText>Optimasi Sistem</w:delText>
              </w:r>
              <w:r w:rsidDel="00B57DB5">
                <w:rPr>
                  <w:noProof/>
                  <w:webHidden/>
                </w:rPr>
                <w:tab/>
                <w:delText>115</w:delText>
              </w:r>
            </w:del>
          </w:ins>
        </w:p>
        <w:p w14:paraId="7031D3A4" w14:textId="7E6E46D8" w:rsidR="00080C6C" w:rsidDel="00B57DB5" w:rsidRDefault="00080C6C">
          <w:pPr>
            <w:pStyle w:val="TOC2"/>
            <w:tabs>
              <w:tab w:val="left" w:pos="880"/>
              <w:tab w:val="right" w:leader="dot" w:pos="8494"/>
            </w:tabs>
            <w:rPr>
              <w:ins w:id="721" w:author="ilham.nur@office.ui.ac.id" w:date="2023-05-14T06:35:00Z"/>
              <w:del w:id="722" w:author="Ilham Nur Pratama" w:date="2023-05-15T20:27:00Z"/>
              <w:rFonts w:asciiTheme="minorHAnsi" w:hAnsiTheme="minorHAnsi" w:cstheme="minorBidi"/>
              <w:noProof/>
              <w:kern w:val="2"/>
              <w:sz w:val="22"/>
              <w14:ligatures w14:val="standardContextual"/>
            </w:rPr>
          </w:pPr>
          <w:ins w:id="723" w:author="ilham.nur@office.ui.ac.id" w:date="2023-05-14T06:35:00Z">
            <w:del w:id="724" w:author="Ilham Nur Pratama" w:date="2023-05-15T20:27:00Z">
              <w:r w:rsidRPr="00B57DB5" w:rsidDel="00B57DB5">
                <w:rPr>
                  <w:rStyle w:val="Hyperlink"/>
                  <w:noProof/>
                </w:rPr>
                <w:delText>3.14</w:delText>
              </w:r>
              <w:r w:rsidDel="00B57DB5">
                <w:rPr>
                  <w:rFonts w:asciiTheme="minorHAnsi" w:hAnsiTheme="minorHAnsi" w:cstheme="minorBidi"/>
                  <w:noProof/>
                  <w:kern w:val="2"/>
                  <w:sz w:val="22"/>
                  <w14:ligatures w14:val="standardContextual"/>
                </w:rPr>
                <w:tab/>
              </w:r>
              <w:r w:rsidRPr="00B57DB5" w:rsidDel="00B57DB5">
                <w:rPr>
                  <w:rStyle w:val="Hyperlink"/>
                  <w:noProof/>
                </w:rPr>
                <w:delText xml:space="preserve">Pemodelan Proses Bisnis </w:delText>
              </w:r>
              <w:r w:rsidRPr="00B57DB5" w:rsidDel="00B57DB5">
                <w:rPr>
                  <w:rStyle w:val="Hyperlink"/>
                  <w:i/>
                  <w:iCs/>
                  <w:noProof/>
                </w:rPr>
                <w:delText>To Be</w:delText>
              </w:r>
              <w:r w:rsidRPr="00B57DB5" w:rsidDel="00B57DB5">
                <w:rPr>
                  <w:rStyle w:val="Hyperlink"/>
                  <w:noProof/>
                </w:rPr>
                <w:delText xml:space="preserve"> untuk Proses Alokasi Pekerjaan dan Sumber Daya</w:delText>
              </w:r>
              <w:r w:rsidDel="00B57DB5">
                <w:rPr>
                  <w:noProof/>
                  <w:webHidden/>
                </w:rPr>
                <w:tab/>
                <w:delText>120</w:delText>
              </w:r>
            </w:del>
          </w:ins>
        </w:p>
        <w:p w14:paraId="42913C81" w14:textId="76968D1E" w:rsidR="00080C6C" w:rsidDel="00B57DB5" w:rsidRDefault="00080C6C">
          <w:pPr>
            <w:pStyle w:val="TOC3"/>
            <w:rPr>
              <w:ins w:id="725" w:author="ilham.nur@office.ui.ac.id" w:date="2023-05-14T06:35:00Z"/>
              <w:del w:id="726" w:author="Ilham Nur Pratama" w:date="2023-05-15T20:27:00Z"/>
              <w:rFonts w:asciiTheme="minorHAnsi" w:hAnsiTheme="minorHAnsi" w:cstheme="minorBidi"/>
              <w:noProof/>
              <w:kern w:val="2"/>
              <w:sz w:val="22"/>
              <w14:ligatures w14:val="standardContextual"/>
            </w:rPr>
          </w:pPr>
          <w:ins w:id="727" w:author="ilham.nur@office.ui.ac.id" w:date="2023-05-14T06:35:00Z">
            <w:del w:id="728" w:author="Ilham Nur Pratama" w:date="2023-05-15T20:27:00Z">
              <w:r w:rsidRPr="00B57DB5" w:rsidDel="00B57DB5">
                <w:rPr>
                  <w:rStyle w:val="Hyperlink"/>
                  <w:i/>
                  <w:iCs/>
                  <w:noProof/>
                </w:rPr>
                <w:delText>3.14.1</w:delText>
              </w:r>
              <w:r w:rsidDel="00B57DB5">
                <w:rPr>
                  <w:rFonts w:asciiTheme="minorHAnsi" w:hAnsiTheme="minorHAnsi" w:cstheme="minorBidi"/>
                  <w:noProof/>
                  <w:kern w:val="2"/>
                  <w:sz w:val="22"/>
                  <w14:ligatures w14:val="standardContextual"/>
                </w:rPr>
                <w:tab/>
              </w:r>
              <w:r w:rsidRPr="00B57DB5" w:rsidDel="00B57DB5">
                <w:rPr>
                  <w:rStyle w:val="Hyperlink"/>
                  <w:noProof/>
                </w:rPr>
                <w:delText xml:space="preserve">Pemodelan Bisnis </w:delText>
              </w:r>
              <w:r w:rsidRPr="00B57DB5" w:rsidDel="00B57DB5">
                <w:rPr>
                  <w:rStyle w:val="Hyperlink"/>
                  <w:i/>
                  <w:iCs/>
                  <w:noProof/>
                </w:rPr>
                <w:delText>To Be</w:delText>
              </w:r>
              <w:r w:rsidDel="00B57DB5">
                <w:rPr>
                  <w:noProof/>
                  <w:webHidden/>
                </w:rPr>
                <w:tab/>
                <w:delText>120</w:delText>
              </w:r>
            </w:del>
          </w:ins>
        </w:p>
        <w:p w14:paraId="58CAF981" w14:textId="467D95CD" w:rsidR="00080C6C" w:rsidDel="00B57DB5" w:rsidRDefault="00080C6C">
          <w:pPr>
            <w:pStyle w:val="TOC2"/>
            <w:tabs>
              <w:tab w:val="left" w:pos="880"/>
              <w:tab w:val="right" w:leader="dot" w:pos="8494"/>
            </w:tabs>
            <w:rPr>
              <w:ins w:id="729" w:author="ilham.nur@office.ui.ac.id" w:date="2023-05-14T06:35:00Z"/>
              <w:del w:id="730" w:author="Ilham Nur Pratama" w:date="2023-05-15T20:27:00Z"/>
              <w:rFonts w:asciiTheme="minorHAnsi" w:hAnsiTheme="minorHAnsi" w:cstheme="minorBidi"/>
              <w:noProof/>
              <w:kern w:val="2"/>
              <w:sz w:val="22"/>
              <w14:ligatures w14:val="standardContextual"/>
            </w:rPr>
          </w:pPr>
          <w:ins w:id="731" w:author="ilham.nur@office.ui.ac.id" w:date="2023-05-14T06:35:00Z">
            <w:del w:id="732" w:author="Ilham Nur Pratama" w:date="2023-05-15T20:27:00Z">
              <w:r w:rsidRPr="00B57DB5" w:rsidDel="00B57DB5">
                <w:rPr>
                  <w:rStyle w:val="Hyperlink"/>
                  <w:noProof/>
                </w:rPr>
                <w:delText>3.15</w:delText>
              </w:r>
              <w:r w:rsidDel="00B57DB5">
                <w:rPr>
                  <w:rFonts w:asciiTheme="minorHAnsi" w:hAnsiTheme="minorHAnsi" w:cstheme="minorBidi"/>
                  <w:noProof/>
                  <w:kern w:val="2"/>
                  <w:sz w:val="22"/>
                  <w14:ligatures w14:val="standardContextual"/>
                </w:rPr>
                <w:tab/>
              </w:r>
              <w:r w:rsidRPr="00B57DB5" w:rsidDel="00B57DB5">
                <w:rPr>
                  <w:rStyle w:val="Hyperlink"/>
                  <w:noProof/>
                </w:rPr>
                <w:delText>Analisis dan Kesimpulan</w:delText>
              </w:r>
              <w:r w:rsidDel="00B57DB5">
                <w:rPr>
                  <w:noProof/>
                  <w:webHidden/>
                </w:rPr>
                <w:tab/>
                <w:delText>125</w:delText>
              </w:r>
            </w:del>
          </w:ins>
        </w:p>
        <w:p w14:paraId="7DD29F21" w14:textId="611C0805" w:rsidR="00080C6C" w:rsidDel="00B57DB5" w:rsidRDefault="00080C6C">
          <w:pPr>
            <w:pStyle w:val="TOC1"/>
            <w:tabs>
              <w:tab w:val="left" w:pos="1100"/>
            </w:tabs>
            <w:rPr>
              <w:ins w:id="733" w:author="ilham.nur@office.ui.ac.id" w:date="2023-05-14T06:35:00Z"/>
              <w:del w:id="734" w:author="Ilham Nur Pratama" w:date="2023-05-15T20:27:00Z"/>
              <w:rFonts w:asciiTheme="minorHAnsi" w:hAnsiTheme="minorHAnsi" w:cstheme="minorBidi"/>
              <w:b w:val="0"/>
              <w:noProof/>
              <w:kern w:val="2"/>
              <w:sz w:val="22"/>
              <w14:ligatures w14:val="standardContextual"/>
            </w:rPr>
          </w:pPr>
          <w:ins w:id="735" w:author="ilham.nur@office.ui.ac.id" w:date="2023-05-14T06:35:00Z">
            <w:del w:id="736" w:author="Ilham Nur Pratama" w:date="2023-05-15T20:27:00Z">
              <w:r w:rsidRPr="00B57DB5" w:rsidDel="00B57DB5">
                <w:rPr>
                  <w:rStyle w:val="Hyperlink"/>
                  <w:noProof/>
                </w:rPr>
                <w:delText>BAB 4</w:delText>
              </w:r>
              <w:r w:rsidDel="00B57DB5">
                <w:rPr>
                  <w:rFonts w:asciiTheme="minorHAnsi" w:hAnsiTheme="minorHAnsi" w:cstheme="minorBidi"/>
                  <w:b w:val="0"/>
                  <w:noProof/>
                  <w:kern w:val="2"/>
                  <w:sz w:val="22"/>
                  <w14:ligatures w14:val="standardContextual"/>
                </w:rPr>
                <w:tab/>
              </w:r>
              <w:r w:rsidRPr="00B57DB5" w:rsidDel="00B57DB5">
                <w:rPr>
                  <w:rStyle w:val="Hyperlink"/>
                  <w:noProof/>
                </w:rPr>
                <w:delText>ANALISIS DAN PEMBAHASAN HASIL RISET</w:delText>
              </w:r>
              <w:r w:rsidDel="00B57DB5">
                <w:rPr>
                  <w:noProof/>
                  <w:webHidden/>
                </w:rPr>
                <w:tab/>
                <w:delText>126</w:delText>
              </w:r>
            </w:del>
          </w:ins>
        </w:p>
        <w:p w14:paraId="142FA9F4" w14:textId="4CFD39F0" w:rsidR="00080C6C" w:rsidDel="00B57DB5" w:rsidRDefault="00080C6C">
          <w:pPr>
            <w:pStyle w:val="TOC2"/>
            <w:tabs>
              <w:tab w:val="left" w:pos="880"/>
              <w:tab w:val="right" w:leader="dot" w:pos="8494"/>
            </w:tabs>
            <w:rPr>
              <w:ins w:id="737" w:author="ilham.nur@office.ui.ac.id" w:date="2023-05-14T06:35:00Z"/>
              <w:del w:id="738" w:author="Ilham Nur Pratama" w:date="2023-05-15T20:27:00Z"/>
              <w:rFonts w:asciiTheme="minorHAnsi" w:hAnsiTheme="minorHAnsi" w:cstheme="minorBidi"/>
              <w:noProof/>
              <w:kern w:val="2"/>
              <w:sz w:val="22"/>
              <w14:ligatures w14:val="standardContextual"/>
            </w:rPr>
          </w:pPr>
          <w:ins w:id="739" w:author="ilham.nur@office.ui.ac.id" w:date="2023-05-14T06:35:00Z">
            <w:del w:id="740" w:author="Ilham Nur Pratama" w:date="2023-05-15T20:27:00Z">
              <w:r w:rsidRPr="00B57DB5" w:rsidDel="00B57DB5">
                <w:rPr>
                  <w:rStyle w:val="Hyperlink"/>
                  <w:noProof/>
                </w:rPr>
                <w:delText>4.1</w:delText>
              </w:r>
              <w:r w:rsidDel="00B57DB5">
                <w:rPr>
                  <w:rFonts w:asciiTheme="minorHAnsi" w:hAnsiTheme="minorHAnsi" w:cstheme="minorBidi"/>
                  <w:noProof/>
                  <w:kern w:val="2"/>
                  <w:sz w:val="22"/>
                  <w14:ligatures w14:val="standardContextual"/>
                </w:rPr>
                <w:tab/>
              </w:r>
              <w:r w:rsidRPr="00B57DB5" w:rsidDel="00B57DB5">
                <w:rPr>
                  <w:rStyle w:val="Hyperlink"/>
                  <w:noProof/>
                </w:rPr>
                <w:delText>Analisis Pembangunan Sistem</w:delText>
              </w:r>
              <w:r w:rsidDel="00B57DB5">
                <w:rPr>
                  <w:noProof/>
                  <w:webHidden/>
                </w:rPr>
                <w:tab/>
                <w:delText>126</w:delText>
              </w:r>
            </w:del>
          </w:ins>
        </w:p>
        <w:p w14:paraId="0397BDF3" w14:textId="09E7B9EE" w:rsidR="00080C6C" w:rsidDel="00B57DB5" w:rsidRDefault="00080C6C">
          <w:pPr>
            <w:pStyle w:val="TOC2"/>
            <w:tabs>
              <w:tab w:val="left" w:pos="880"/>
              <w:tab w:val="right" w:leader="dot" w:pos="8494"/>
            </w:tabs>
            <w:rPr>
              <w:ins w:id="741" w:author="ilham.nur@office.ui.ac.id" w:date="2023-05-14T06:35:00Z"/>
              <w:del w:id="742" w:author="Ilham Nur Pratama" w:date="2023-05-15T20:27:00Z"/>
              <w:rFonts w:asciiTheme="minorHAnsi" w:hAnsiTheme="minorHAnsi" w:cstheme="minorBidi"/>
              <w:noProof/>
              <w:kern w:val="2"/>
              <w:sz w:val="22"/>
              <w14:ligatures w14:val="standardContextual"/>
            </w:rPr>
          </w:pPr>
          <w:ins w:id="743" w:author="ilham.nur@office.ui.ac.id" w:date="2023-05-14T06:35:00Z">
            <w:del w:id="744" w:author="Ilham Nur Pratama" w:date="2023-05-15T20:27:00Z">
              <w:r w:rsidRPr="00B57DB5" w:rsidDel="00B57DB5">
                <w:rPr>
                  <w:rStyle w:val="Hyperlink"/>
                  <w:noProof/>
                </w:rPr>
                <w:delText>4.2</w:delText>
              </w:r>
              <w:r w:rsidDel="00B57DB5">
                <w:rPr>
                  <w:rFonts w:asciiTheme="minorHAnsi" w:hAnsiTheme="minorHAnsi" w:cstheme="minorBidi"/>
                  <w:noProof/>
                  <w:kern w:val="2"/>
                  <w:sz w:val="22"/>
                  <w14:ligatures w14:val="standardContextual"/>
                </w:rPr>
                <w:tab/>
              </w:r>
              <w:r w:rsidRPr="00B57DB5" w:rsidDel="00B57DB5">
                <w:rPr>
                  <w:rStyle w:val="Hyperlink"/>
                  <w:noProof/>
                </w:rPr>
                <w:delText xml:space="preserve">Perbandingan Proses </w:delText>
              </w:r>
              <w:r w:rsidRPr="00B57DB5" w:rsidDel="00B57DB5">
                <w:rPr>
                  <w:rStyle w:val="Hyperlink"/>
                  <w:i/>
                  <w:iCs/>
                  <w:noProof/>
                </w:rPr>
                <w:delText xml:space="preserve">As Is </w:delText>
              </w:r>
              <w:r w:rsidRPr="00B57DB5" w:rsidDel="00B57DB5">
                <w:rPr>
                  <w:rStyle w:val="Hyperlink"/>
                  <w:noProof/>
                </w:rPr>
                <w:delText xml:space="preserve">dengan </w:delText>
              </w:r>
              <w:r w:rsidRPr="00B57DB5" w:rsidDel="00B57DB5">
                <w:rPr>
                  <w:rStyle w:val="Hyperlink"/>
                  <w:i/>
                  <w:iCs/>
                  <w:noProof/>
                </w:rPr>
                <w:delText>To Be</w:delText>
              </w:r>
              <w:r w:rsidDel="00B57DB5">
                <w:rPr>
                  <w:noProof/>
                  <w:webHidden/>
                </w:rPr>
                <w:tab/>
                <w:delText>127</w:delText>
              </w:r>
            </w:del>
          </w:ins>
        </w:p>
        <w:p w14:paraId="6F5ED19D" w14:textId="58A798B4" w:rsidR="00080C6C" w:rsidDel="00B57DB5" w:rsidRDefault="00080C6C">
          <w:pPr>
            <w:pStyle w:val="TOC3"/>
            <w:rPr>
              <w:ins w:id="745" w:author="ilham.nur@office.ui.ac.id" w:date="2023-05-14T06:35:00Z"/>
              <w:del w:id="746" w:author="Ilham Nur Pratama" w:date="2023-05-15T20:27:00Z"/>
              <w:rFonts w:asciiTheme="minorHAnsi" w:hAnsiTheme="minorHAnsi" w:cstheme="minorBidi"/>
              <w:noProof/>
              <w:kern w:val="2"/>
              <w:sz w:val="22"/>
              <w14:ligatures w14:val="standardContextual"/>
            </w:rPr>
          </w:pPr>
          <w:ins w:id="747" w:author="ilham.nur@office.ui.ac.id" w:date="2023-05-14T06:35:00Z">
            <w:del w:id="748" w:author="Ilham Nur Pratama" w:date="2023-05-15T20:27:00Z">
              <w:r w:rsidRPr="00B57DB5" w:rsidDel="00B57DB5">
                <w:rPr>
                  <w:rStyle w:val="Hyperlink"/>
                  <w:noProof/>
                </w:rPr>
                <w:delText>4.2.1</w:delText>
              </w:r>
              <w:r w:rsidDel="00B57DB5">
                <w:rPr>
                  <w:rFonts w:asciiTheme="minorHAnsi" w:hAnsiTheme="minorHAnsi" w:cstheme="minorBidi"/>
                  <w:noProof/>
                  <w:kern w:val="2"/>
                  <w:sz w:val="22"/>
                  <w14:ligatures w14:val="standardContextual"/>
                </w:rPr>
                <w:tab/>
              </w:r>
              <w:r w:rsidRPr="00B57DB5" w:rsidDel="00B57DB5">
                <w:rPr>
                  <w:rStyle w:val="Hyperlink"/>
                  <w:noProof/>
                </w:rPr>
                <w:delText>Analisis Biaya Pekerjaan</w:delText>
              </w:r>
              <w:r w:rsidDel="00B57DB5">
                <w:rPr>
                  <w:noProof/>
                  <w:webHidden/>
                </w:rPr>
                <w:tab/>
                <w:delText>132</w:delText>
              </w:r>
            </w:del>
          </w:ins>
        </w:p>
        <w:p w14:paraId="239C7909" w14:textId="19B79F1A" w:rsidR="00080C6C" w:rsidDel="00B57DB5" w:rsidRDefault="00080C6C">
          <w:pPr>
            <w:pStyle w:val="TOC3"/>
            <w:rPr>
              <w:ins w:id="749" w:author="ilham.nur@office.ui.ac.id" w:date="2023-05-14T06:35:00Z"/>
              <w:del w:id="750" w:author="Ilham Nur Pratama" w:date="2023-05-15T20:27:00Z"/>
              <w:rFonts w:asciiTheme="minorHAnsi" w:hAnsiTheme="minorHAnsi" w:cstheme="minorBidi"/>
              <w:noProof/>
              <w:kern w:val="2"/>
              <w:sz w:val="22"/>
              <w14:ligatures w14:val="standardContextual"/>
            </w:rPr>
          </w:pPr>
          <w:ins w:id="751" w:author="ilham.nur@office.ui.ac.id" w:date="2023-05-14T06:35:00Z">
            <w:del w:id="752" w:author="Ilham Nur Pratama" w:date="2023-05-15T20:27:00Z">
              <w:r w:rsidRPr="00B57DB5" w:rsidDel="00B57DB5">
                <w:rPr>
                  <w:rStyle w:val="Hyperlink"/>
                  <w:noProof/>
                </w:rPr>
                <w:delText>4.2.2</w:delText>
              </w:r>
              <w:r w:rsidDel="00B57DB5">
                <w:rPr>
                  <w:rFonts w:asciiTheme="minorHAnsi" w:hAnsiTheme="minorHAnsi" w:cstheme="minorBidi"/>
                  <w:noProof/>
                  <w:kern w:val="2"/>
                  <w:sz w:val="22"/>
                  <w14:ligatures w14:val="standardContextual"/>
                </w:rPr>
                <w:tab/>
              </w:r>
              <w:r w:rsidRPr="00B57DB5" w:rsidDel="00B57DB5">
                <w:rPr>
                  <w:rStyle w:val="Hyperlink"/>
                  <w:noProof/>
                </w:rPr>
                <w:delText>Analisis Perulangan Pekerjaan</w:delText>
              </w:r>
              <w:r w:rsidDel="00B57DB5">
                <w:rPr>
                  <w:noProof/>
                  <w:webHidden/>
                </w:rPr>
                <w:tab/>
                <w:delText>134</w:delText>
              </w:r>
            </w:del>
          </w:ins>
        </w:p>
        <w:p w14:paraId="44DC11A1" w14:textId="1FF0B846" w:rsidR="00080C6C" w:rsidDel="00B57DB5" w:rsidRDefault="00080C6C">
          <w:pPr>
            <w:pStyle w:val="TOC3"/>
            <w:rPr>
              <w:ins w:id="753" w:author="ilham.nur@office.ui.ac.id" w:date="2023-05-14T06:35:00Z"/>
              <w:del w:id="754" w:author="Ilham Nur Pratama" w:date="2023-05-15T20:27:00Z"/>
              <w:rFonts w:asciiTheme="minorHAnsi" w:hAnsiTheme="minorHAnsi" w:cstheme="minorBidi"/>
              <w:noProof/>
              <w:kern w:val="2"/>
              <w:sz w:val="22"/>
              <w14:ligatures w14:val="standardContextual"/>
            </w:rPr>
          </w:pPr>
          <w:ins w:id="755" w:author="ilham.nur@office.ui.ac.id" w:date="2023-05-14T06:35:00Z">
            <w:del w:id="756" w:author="Ilham Nur Pratama" w:date="2023-05-15T20:27:00Z">
              <w:r w:rsidRPr="00B57DB5" w:rsidDel="00B57DB5">
                <w:rPr>
                  <w:rStyle w:val="Hyperlink"/>
                  <w:noProof/>
                </w:rPr>
                <w:delText>4.2.3</w:delText>
              </w:r>
              <w:r w:rsidDel="00B57DB5">
                <w:rPr>
                  <w:rFonts w:asciiTheme="minorHAnsi" w:hAnsiTheme="minorHAnsi" w:cstheme="minorBidi"/>
                  <w:noProof/>
                  <w:kern w:val="2"/>
                  <w:sz w:val="22"/>
                  <w14:ligatures w14:val="standardContextual"/>
                </w:rPr>
                <w:tab/>
              </w:r>
              <w:r w:rsidRPr="00B57DB5" w:rsidDel="00B57DB5">
                <w:rPr>
                  <w:rStyle w:val="Hyperlink"/>
                  <w:noProof/>
                </w:rPr>
                <w:delText>Analisis Durasi Pekerjaan</w:delText>
              </w:r>
              <w:r w:rsidDel="00B57DB5">
                <w:rPr>
                  <w:noProof/>
                  <w:webHidden/>
                </w:rPr>
                <w:tab/>
                <w:delText>135</w:delText>
              </w:r>
            </w:del>
          </w:ins>
        </w:p>
        <w:p w14:paraId="499D32A4" w14:textId="6A74DCE9" w:rsidR="00080C6C" w:rsidDel="00B57DB5" w:rsidRDefault="00080C6C">
          <w:pPr>
            <w:pStyle w:val="TOC3"/>
            <w:rPr>
              <w:ins w:id="757" w:author="ilham.nur@office.ui.ac.id" w:date="2023-05-14T06:35:00Z"/>
              <w:del w:id="758" w:author="Ilham Nur Pratama" w:date="2023-05-15T20:27:00Z"/>
              <w:rFonts w:asciiTheme="minorHAnsi" w:hAnsiTheme="minorHAnsi" w:cstheme="minorBidi"/>
              <w:noProof/>
              <w:kern w:val="2"/>
              <w:sz w:val="22"/>
              <w14:ligatures w14:val="standardContextual"/>
            </w:rPr>
          </w:pPr>
          <w:ins w:id="759" w:author="ilham.nur@office.ui.ac.id" w:date="2023-05-14T06:35:00Z">
            <w:del w:id="760" w:author="Ilham Nur Pratama" w:date="2023-05-15T20:27:00Z">
              <w:r w:rsidRPr="00B57DB5" w:rsidDel="00B57DB5">
                <w:rPr>
                  <w:rStyle w:val="Hyperlink"/>
                  <w:noProof/>
                </w:rPr>
                <w:delText>4.2.4</w:delText>
              </w:r>
              <w:r w:rsidDel="00B57DB5">
                <w:rPr>
                  <w:rFonts w:asciiTheme="minorHAnsi" w:hAnsiTheme="minorHAnsi" w:cstheme="minorBidi"/>
                  <w:noProof/>
                  <w:kern w:val="2"/>
                  <w:sz w:val="22"/>
                  <w14:ligatures w14:val="standardContextual"/>
                </w:rPr>
                <w:tab/>
              </w:r>
              <w:r w:rsidRPr="00B57DB5" w:rsidDel="00B57DB5">
                <w:rPr>
                  <w:rStyle w:val="Hyperlink"/>
                  <w:noProof/>
                </w:rPr>
                <w:delText>Analisis Waktu Tunggu Pekerjaan</w:delText>
              </w:r>
              <w:r w:rsidDel="00B57DB5">
                <w:rPr>
                  <w:noProof/>
                  <w:webHidden/>
                </w:rPr>
                <w:tab/>
                <w:delText>136</w:delText>
              </w:r>
            </w:del>
          </w:ins>
        </w:p>
        <w:p w14:paraId="2EAC9FA9" w14:textId="5DC36644" w:rsidR="00080C6C" w:rsidDel="00B57DB5" w:rsidRDefault="00080C6C">
          <w:pPr>
            <w:pStyle w:val="TOC2"/>
            <w:tabs>
              <w:tab w:val="left" w:pos="880"/>
              <w:tab w:val="right" w:leader="dot" w:pos="8494"/>
            </w:tabs>
            <w:rPr>
              <w:ins w:id="761" w:author="ilham.nur@office.ui.ac.id" w:date="2023-05-14T06:35:00Z"/>
              <w:del w:id="762" w:author="Ilham Nur Pratama" w:date="2023-05-15T20:27:00Z"/>
              <w:rFonts w:asciiTheme="minorHAnsi" w:hAnsiTheme="minorHAnsi" w:cstheme="minorBidi"/>
              <w:noProof/>
              <w:kern w:val="2"/>
              <w:sz w:val="22"/>
              <w14:ligatures w14:val="standardContextual"/>
            </w:rPr>
          </w:pPr>
          <w:ins w:id="763" w:author="ilham.nur@office.ui.ac.id" w:date="2023-05-14T06:35:00Z">
            <w:del w:id="764" w:author="Ilham Nur Pratama" w:date="2023-05-15T20:27:00Z">
              <w:r w:rsidRPr="00B57DB5" w:rsidDel="00B57DB5">
                <w:rPr>
                  <w:rStyle w:val="Hyperlink"/>
                  <w:noProof/>
                </w:rPr>
                <w:delText>4.3</w:delText>
              </w:r>
              <w:r w:rsidDel="00B57DB5">
                <w:rPr>
                  <w:rFonts w:asciiTheme="minorHAnsi" w:hAnsiTheme="minorHAnsi" w:cstheme="minorBidi"/>
                  <w:noProof/>
                  <w:kern w:val="2"/>
                  <w:sz w:val="22"/>
                  <w14:ligatures w14:val="standardContextual"/>
                </w:rPr>
                <w:tab/>
              </w:r>
              <w:r w:rsidRPr="00B57DB5" w:rsidDel="00B57DB5">
                <w:rPr>
                  <w:rStyle w:val="Hyperlink"/>
                  <w:noProof/>
                </w:rPr>
                <w:delText>Hasil Komparasi Waktu Penyelesaian Proyek Sebelum dan Sesudah Optimasi</w:delText>
              </w:r>
              <w:r w:rsidDel="00B57DB5">
                <w:rPr>
                  <w:noProof/>
                  <w:webHidden/>
                </w:rPr>
                <w:tab/>
                <w:delText>138</w:delText>
              </w:r>
            </w:del>
          </w:ins>
        </w:p>
        <w:p w14:paraId="2F75E752" w14:textId="2D6D8E02" w:rsidR="00080C6C" w:rsidDel="00B57DB5" w:rsidRDefault="00080C6C">
          <w:pPr>
            <w:pStyle w:val="TOC1"/>
            <w:tabs>
              <w:tab w:val="left" w:pos="1100"/>
            </w:tabs>
            <w:rPr>
              <w:ins w:id="765" w:author="ilham.nur@office.ui.ac.id" w:date="2023-05-14T06:35:00Z"/>
              <w:del w:id="766" w:author="Ilham Nur Pratama" w:date="2023-05-15T20:27:00Z"/>
              <w:rFonts w:asciiTheme="minorHAnsi" w:hAnsiTheme="minorHAnsi" w:cstheme="minorBidi"/>
              <w:b w:val="0"/>
              <w:noProof/>
              <w:kern w:val="2"/>
              <w:sz w:val="22"/>
              <w14:ligatures w14:val="standardContextual"/>
            </w:rPr>
          </w:pPr>
          <w:ins w:id="767" w:author="ilham.nur@office.ui.ac.id" w:date="2023-05-14T06:35:00Z">
            <w:del w:id="768" w:author="Ilham Nur Pratama" w:date="2023-05-15T20:27:00Z">
              <w:r w:rsidRPr="00B57DB5" w:rsidDel="00B57DB5">
                <w:rPr>
                  <w:rStyle w:val="Hyperlink"/>
                  <w:noProof/>
                </w:rPr>
                <w:delText>BAB 5</w:delText>
              </w:r>
              <w:r w:rsidDel="00B57DB5">
                <w:rPr>
                  <w:rFonts w:asciiTheme="minorHAnsi" w:hAnsiTheme="minorHAnsi" w:cstheme="minorBidi"/>
                  <w:b w:val="0"/>
                  <w:noProof/>
                  <w:kern w:val="2"/>
                  <w:sz w:val="22"/>
                  <w14:ligatures w14:val="standardContextual"/>
                </w:rPr>
                <w:tab/>
              </w:r>
              <w:r w:rsidRPr="00B57DB5" w:rsidDel="00B57DB5">
                <w:rPr>
                  <w:rStyle w:val="Hyperlink"/>
                  <w:noProof/>
                </w:rPr>
                <w:delText>KESIMPULAN</w:delText>
              </w:r>
              <w:r w:rsidDel="00B57DB5">
                <w:rPr>
                  <w:noProof/>
                  <w:webHidden/>
                </w:rPr>
                <w:tab/>
                <w:delText>144</w:delText>
              </w:r>
            </w:del>
          </w:ins>
        </w:p>
        <w:p w14:paraId="5937EEDB" w14:textId="1A08EAC9" w:rsidR="00080C6C" w:rsidDel="00B57DB5" w:rsidRDefault="00080C6C">
          <w:pPr>
            <w:pStyle w:val="TOC2"/>
            <w:tabs>
              <w:tab w:val="left" w:pos="880"/>
              <w:tab w:val="right" w:leader="dot" w:pos="8494"/>
            </w:tabs>
            <w:rPr>
              <w:ins w:id="769" w:author="ilham.nur@office.ui.ac.id" w:date="2023-05-14T06:35:00Z"/>
              <w:del w:id="770" w:author="Ilham Nur Pratama" w:date="2023-05-15T20:27:00Z"/>
              <w:rFonts w:asciiTheme="minorHAnsi" w:hAnsiTheme="minorHAnsi" w:cstheme="minorBidi"/>
              <w:noProof/>
              <w:kern w:val="2"/>
              <w:sz w:val="22"/>
              <w14:ligatures w14:val="standardContextual"/>
            </w:rPr>
          </w:pPr>
          <w:ins w:id="771" w:author="ilham.nur@office.ui.ac.id" w:date="2023-05-14T06:35:00Z">
            <w:del w:id="772" w:author="Ilham Nur Pratama" w:date="2023-05-15T20:27:00Z">
              <w:r w:rsidRPr="00B57DB5" w:rsidDel="00B57DB5">
                <w:rPr>
                  <w:rStyle w:val="Hyperlink"/>
                  <w:noProof/>
                </w:rPr>
                <w:delText>5.1</w:delText>
              </w:r>
              <w:r w:rsidDel="00B57DB5">
                <w:rPr>
                  <w:rFonts w:asciiTheme="minorHAnsi" w:hAnsiTheme="minorHAnsi" w:cstheme="minorBidi"/>
                  <w:noProof/>
                  <w:kern w:val="2"/>
                  <w:sz w:val="22"/>
                  <w14:ligatures w14:val="standardContextual"/>
                </w:rPr>
                <w:tab/>
              </w:r>
              <w:r w:rsidRPr="00B57DB5" w:rsidDel="00B57DB5">
                <w:rPr>
                  <w:rStyle w:val="Hyperlink"/>
                  <w:noProof/>
                </w:rPr>
                <w:delText>Kesimpulan</w:delText>
              </w:r>
              <w:r w:rsidDel="00B57DB5">
                <w:rPr>
                  <w:noProof/>
                  <w:webHidden/>
                </w:rPr>
                <w:tab/>
                <w:delText>144</w:delText>
              </w:r>
            </w:del>
          </w:ins>
        </w:p>
        <w:p w14:paraId="51D33EFE" w14:textId="1085A7AD" w:rsidR="00080C6C" w:rsidDel="00B57DB5" w:rsidRDefault="00080C6C">
          <w:pPr>
            <w:pStyle w:val="TOC2"/>
            <w:tabs>
              <w:tab w:val="left" w:pos="880"/>
              <w:tab w:val="right" w:leader="dot" w:pos="8494"/>
            </w:tabs>
            <w:rPr>
              <w:ins w:id="773" w:author="ilham.nur@office.ui.ac.id" w:date="2023-05-14T06:35:00Z"/>
              <w:del w:id="774" w:author="Ilham Nur Pratama" w:date="2023-05-15T20:27:00Z"/>
              <w:rFonts w:asciiTheme="minorHAnsi" w:hAnsiTheme="minorHAnsi" w:cstheme="minorBidi"/>
              <w:noProof/>
              <w:kern w:val="2"/>
              <w:sz w:val="22"/>
              <w14:ligatures w14:val="standardContextual"/>
            </w:rPr>
          </w:pPr>
          <w:ins w:id="775" w:author="ilham.nur@office.ui.ac.id" w:date="2023-05-14T06:35:00Z">
            <w:del w:id="776" w:author="Ilham Nur Pratama" w:date="2023-05-15T20:27:00Z">
              <w:r w:rsidRPr="00B57DB5" w:rsidDel="00B57DB5">
                <w:rPr>
                  <w:rStyle w:val="Hyperlink"/>
                  <w:noProof/>
                </w:rPr>
                <w:delText>5.2</w:delText>
              </w:r>
              <w:r w:rsidDel="00B57DB5">
                <w:rPr>
                  <w:rFonts w:asciiTheme="minorHAnsi" w:hAnsiTheme="minorHAnsi" w:cstheme="minorBidi"/>
                  <w:noProof/>
                  <w:kern w:val="2"/>
                  <w:sz w:val="22"/>
                  <w14:ligatures w14:val="standardContextual"/>
                </w:rPr>
                <w:tab/>
              </w:r>
              <w:r w:rsidRPr="00B57DB5" w:rsidDel="00B57DB5">
                <w:rPr>
                  <w:rStyle w:val="Hyperlink"/>
                  <w:noProof/>
                </w:rPr>
                <w:delText>Saran</w:delText>
              </w:r>
              <w:r w:rsidDel="00B57DB5">
                <w:rPr>
                  <w:noProof/>
                  <w:webHidden/>
                </w:rPr>
                <w:tab/>
                <w:delText>145</w:delText>
              </w:r>
            </w:del>
          </w:ins>
        </w:p>
        <w:p w14:paraId="302484A5" w14:textId="148DF1D5" w:rsidR="00080C6C" w:rsidDel="00B57DB5" w:rsidRDefault="00080C6C">
          <w:pPr>
            <w:pStyle w:val="TOC1"/>
            <w:rPr>
              <w:ins w:id="777" w:author="ilham.nur@office.ui.ac.id" w:date="2023-05-14T06:35:00Z"/>
              <w:del w:id="778" w:author="Ilham Nur Pratama" w:date="2023-05-15T20:27:00Z"/>
              <w:rFonts w:asciiTheme="minorHAnsi" w:hAnsiTheme="minorHAnsi" w:cstheme="minorBidi"/>
              <w:b w:val="0"/>
              <w:noProof/>
              <w:kern w:val="2"/>
              <w:sz w:val="22"/>
              <w14:ligatures w14:val="standardContextual"/>
            </w:rPr>
          </w:pPr>
          <w:ins w:id="779" w:author="ilham.nur@office.ui.ac.id" w:date="2023-05-14T06:35:00Z">
            <w:del w:id="780" w:author="Ilham Nur Pratama" w:date="2023-05-15T20:27:00Z">
              <w:r w:rsidRPr="00B57DB5" w:rsidDel="00B57DB5">
                <w:rPr>
                  <w:rStyle w:val="Hyperlink"/>
                  <w:noProof/>
                </w:rPr>
                <w:delText>DAFTAR REFERENSI</w:delText>
              </w:r>
              <w:r w:rsidDel="00B57DB5">
                <w:rPr>
                  <w:noProof/>
                  <w:webHidden/>
                </w:rPr>
                <w:tab/>
                <w:delText>146</w:delText>
              </w:r>
            </w:del>
          </w:ins>
        </w:p>
        <w:p w14:paraId="040176C7" w14:textId="73F23FA5" w:rsidR="00080C6C" w:rsidDel="00B57DB5" w:rsidRDefault="00080C6C">
          <w:pPr>
            <w:pStyle w:val="TOC1"/>
            <w:rPr>
              <w:ins w:id="781" w:author="ilham.nur@office.ui.ac.id" w:date="2023-05-14T06:35:00Z"/>
              <w:del w:id="782" w:author="Ilham Nur Pratama" w:date="2023-05-15T20:27:00Z"/>
              <w:rFonts w:asciiTheme="minorHAnsi" w:hAnsiTheme="minorHAnsi" w:cstheme="minorBidi"/>
              <w:b w:val="0"/>
              <w:noProof/>
              <w:kern w:val="2"/>
              <w:sz w:val="22"/>
              <w14:ligatures w14:val="standardContextual"/>
            </w:rPr>
          </w:pPr>
          <w:ins w:id="783" w:author="ilham.nur@office.ui.ac.id" w:date="2023-05-14T06:35:00Z">
            <w:del w:id="784" w:author="Ilham Nur Pratama" w:date="2023-05-15T20:27:00Z">
              <w:r w:rsidRPr="00B57DB5" w:rsidDel="00B57DB5">
                <w:rPr>
                  <w:rStyle w:val="Hyperlink"/>
                  <w:noProof/>
                </w:rPr>
                <w:delText>LAMPIRAN</w:delText>
              </w:r>
              <w:r w:rsidDel="00B57DB5">
                <w:rPr>
                  <w:noProof/>
                  <w:webHidden/>
                </w:rPr>
                <w:tab/>
                <w:delText>151</w:delText>
              </w:r>
            </w:del>
          </w:ins>
        </w:p>
        <w:p w14:paraId="473652AF" w14:textId="300D46E2" w:rsidR="00080C6C" w:rsidDel="00B57DB5" w:rsidRDefault="00080C6C">
          <w:pPr>
            <w:pStyle w:val="TOC2"/>
            <w:tabs>
              <w:tab w:val="right" w:leader="dot" w:pos="8494"/>
            </w:tabs>
            <w:rPr>
              <w:ins w:id="785" w:author="ilham.nur@office.ui.ac.id" w:date="2023-05-14T06:35:00Z"/>
              <w:del w:id="786" w:author="Ilham Nur Pratama" w:date="2023-05-15T20:27:00Z"/>
              <w:rFonts w:asciiTheme="minorHAnsi" w:hAnsiTheme="minorHAnsi" w:cstheme="minorBidi"/>
              <w:noProof/>
              <w:kern w:val="2"/>
              <w:sz w:val="22"/>
              <w14:ligatures w14:val="standardContextual"/>
            </w:rPr>
          </w:pPr>
          <w:ins w:id="787" w:author="ilham.nur@office.ui.ac.id" w:date="2023-05-14T06:35:00Z">
            <w:del w:id="788" w:author="Ilham Nur Pratama" w:date="2023-05-15T20:27:00Z">
              <w:r w:rsidRPr="00B57DB5" w:rsidDel="00B57DB5">
                <w:rPr>
                  <w:rStyle w:val="Hyperlink"/>
                  <w:noProof/>
                </w:rPr>
                <w:delText xml:space="preserve">Lampiran-1: Data Hasil Simulasi Proses </w:delText>
              </w:r>
              <w:r w:rsidRPr="00B57DB5" w:rsidDel="00B57DB5">
                <w:rPr>
                  <w:rStyle w:val="Hyperlink"/>
                  <w:i/>
                  <w:iCs/>
                  <w:noProof/>
                </w:rPr>
                <w:delText>As Is</w:delText>
              </w:r>
              <w:r w:rsidRPr="00B57DB5" w:rsidDel="00B57DB5">
                <w:rPr>
                  <w:rStyle w:val="Hyperlink"/>
                  <w:noProof/>
                </w:rPr>
                <w:delText xml:space="preserve"> dan </w:delText>
              </w:r>
              <w:r w:rsidRPr="00B57DB5" w:rsidDel="00B57DB5">
                <w:rPr>
                  <w:rStyle w:val="Hyperlink"/>
                  <w:i/>
                  <w:iCs/>
                  <w:noProof/>
                </w:rPr>
                <w:delText>To Be</w:delText>
              </w:r>
              <w:r w:rsidDel="00B57DB5">
                <w:rPr>
                  <w:noProof/>
                  <w:webHidden/>
                </w:rPr>
                <w:tab/>
                <w:delText>151</w:delText>
              </w:r>
            </w:del>
          </w:ins>
        </w:p>
        <w:p w14:paraId="123CC398" w14:textId="0A0EEBBA" w:rsidR="006243FB" w:rsidDel="00B57DB5" w:rsidRDefault="006243FB">
          <w:pPr>
            <w:pStyle w:val="TOC1"/>
            <w:rPr>
              <w:del w:id="789" w:author="Ilham Nur Pratama" w:date="2023-05-15T20:27:00Z"/>
              <w:rFonts w:asciiTheme="minorHAnsi" w:hAnsiTheme="minorHAnsi" w:cstheme="minorBidi"/>
              <w:b w:val="0"/>
              <w:noProof/>
              <w:sz w:val="22"/>
            </w:rPr>
          </w:pPr>
          <w:del w:id="790" w:author="Ilham Nur Pratama" w:date="2023-05-15T20:27:00Z">
            <w:r w:rsidRPr="00080C6C" w:rsidDel="00B57DB5">
              <w:rPr>
                <w:rPrChange w:id="791" w:author="ilham.nur@office.ui.ac.id" w:date="2023-05-14T06:35:00Z">
                  <w:rPr>
                    <w:rStyle w:val="Hyperlink"/>
                    <w:noProof/>
                  </w:rPr>
                </w:rPrChange>
              </w:rPr>
              <w:delText>HALAMAN JUDUL</w:delText>
            </w:r>
            <w:r w:rsidDel="00B57DB5">
              <w:rPr>
                <w:noProof/>
                <w:webHidden/>
              </w:rPr>
              <w:tab/>
              <w:delText>i</w:delText>
            </w:r>
          </w:del>
        </w:p>
        <w:p w14:paraId="40285BE3" w14:textId="1124995E" w:rsidR="006243FB" w:rsidDel="00B57DB5" w:rsidRDefault="006243FB">
          <w:pPr>
            <w:pStyle w:val="TOC1"/>
            <w:rPr>
              <w:del w:id="792" w:author="Ilham Nur Pratama" w:date="2023-05-15T20:27:00Z"/>
              <w:rFonts w:asciiTheme="minorHAnsi" w:hAnsiTheme="minorHAnsi" w:cstheme="minorBidi"/>
              <w:b w:val="0"/>
              <w:noProof/>
              <w:sz w:val="22"/>
            </w:rPr>
          </w:pPr>
          <w:del w:id="793" w:author="Ilham Nur Pratama" w:date="2023-05-15T20:27:00Z">
            <w:r w:rsidRPr="00080C6C" w:rsidDel="00B57DB5">
              <w:rPr>
                <w:rPrChange w:id="794" w:author="ilham.nur@office.ui.ac.id" w:date="2023-05-14T06:35:00Z">
                  <w:rPr>
                    <w:rStyle w:val="Hyperlink"/>
                    <w:noProof/>
                  </w:rPr>
                </w:rPrChange>
              </w:rPr>
              <w:delText>HALAMAN PERNYATAAN ORISINALITAS</w:delText>
            </w:r>
            <w:r w:rsidDel="00B57DB5">
              <w:rPr>
                <w:noProof/>
                <w:webHidden/>
              </w:rPr>
              <w:tab/>
              <w:delText>ii</w:delText>
            </w:r>
          </w:del>
        </w:p>
        <w:p w14:paraId="6759D9BF" w14:textId="709EB6C7" w:rsidR="006243FB" w:rsidDel="00B57DB5" w:rsidRDefault="006243FB">
          <w:pPr>
            <w:pStyle w:val="TOC1"/>
            <w:rPr>
              <w:del w:id="795" w:author="Ilham Nur Pratama" w:date="2023-05-15T20:27:00Z"/>
              <w:rFonts w:asciiTheme="minorHAnsi" w:hAnsiTheme="minorHAnsi" w:cstheme="minorBidi"/>
              <w:b w:val="0"/>
              <w:noProof/>
              <w:sz w:val="22"/>
            </w:rPr>
          </w:pPr>
          <w:del w:id="796" w:author="Ilham Nur Pratama" w:date="2023-05-15T20:27:00Z">
            <w:r w:rsidRPr="00080C6C" w:rsidDel="00B57DB5">
              <w:rPr>
                <w:rPrChange w:id="797" w:author="ilham.nur@office.ui.ac.id" w:date="2023-05-14T06:35:00Z">
                  <w:rPr>
                    <w:rStyle w:val="Hyperlink"/>
                    <w:noProof/>
                  </w:rPr>
                </w:rPrChange>
              </w:rPr>
              <w:delText>HALAMAN PENGESAHAN</w:delText>
            </w:r>
            <w:r w:rsidDel="00B57DB5">
              <w:rPr>
                <w:noProof/>
                <w:webHidden/>
              </w:rPr>
              <w:tab/>
              <w:delText>iii</w:delText>
            </w:r>
          </w:del>
        </w:p>
        <w:p w14:paraId="7D035CC2" w14:textId="5C003166" w:rsidR="006243FB" w:rsidDel="00B57DB5" w:rsidRDefault="006243FB">
          <w:pPr>
            <w:pStyle w:val="TOC1"/>
            <w:rPr>
              <w:del w:id="798" w:author="Ilham Nur Pratama" w:date="2023-05-15T20:27:00Z"/>
              <w:rFonts w:asciiTheme="minorHAnsi" w:hAnsiTheme="minorHAnsi" w:cstheme="minorBidi"/>
              <w:b w:val="0"/>
              <w:noProof/>
              <w:sz w:val="22"/>
            </w:rPr>
          </w:pPr>
          <w:del w:id="799" w:author="Ilham Nur Pratama" w:date="2023-05-15T20:27:00Z">
            <w:r w:rsidRPr="00080C6C" w:rsidDel="00B57DB5">
              <w:rPr>
                <w:rPrChange w:id="800" w:author="ilham.nur@office.ui.ac.id" w:date="2023-05-14T06:35:00Z">
                  <w:rPr>
                    <w:rStyle w:val="Hyperlink"/>
                    <w:noProof/>
                  </w:rPr>
                </w:rPrChange>
              </w:rPr>
              <w:delText>UCAPAN TERIMA KASIH</w:delText>
            </w:r>
            <w:r w:rsidDel="00B57DB5">
              <w:rPr>
                <w:noProof/>
                <w:webHidden/>
              </w:rPr>
              <w:tab/>
              <w:delText>iv</w:delText>
            </w:r>
          </w:del>
        </w:p>
        <w:p w14:paraId="050A7FA8" w14:textId="28AAC027" w:rsidR="006243FB" w:rsidDel="00B57DB5" w:rsidRDefault="006243FB">
          <w:pPr>
            <w:pStyle w:val="TOC1"/>
            <w:rPr>
              <w:del w:id="801" w:author="Ilham Nur Pratama" w:date="2023-05-15T20:27:00Z"/>
              <w:rFonts w:asciiTheme="minorHAnsi" w:hAnsiTheme="minorHAnsi" w:cstheme="minorBidi"/>
              <w:b w:val="0"/>
              <w:noProof/>
              <w:sz w:val="22"/>
            </w:rPr>
          </w:pPr>
          <w:del w:id="802" w:author="Ilham Nur Pratama" w:date="2023-05-15T20:27:00Z">
            <w:r w:rsidRPr="00080C6C" w:rsidDel="00B57DB5">
              <w:rPr>
                <w:rPrChange w:id="803" w:author="ilham.nur@office.ui.ac.id" w:date="2023-05-14T06:35:00Z">
                  <w:rPr>
                    <w:rStyle w:val="Hyperlink"/>
                    <w:noProof/>
                  </w:rPr>
                </w:rPrChange>
              </w:rPr>
              <w:delText>HALAMAN PERNYATAAN PERSETUJUAN PUBLIKASI  TUGAS AKHIR UNTUK KEPENTINGAN AKADEMIS</w:delText>
            </w:r>
            <w:r w:rsidDel="00B57DB5">
              <w:rPr>
                <w:noProof/>
                <w:webHidden/>
              </w:rPr>
              <w:tab/>
              <w:delText>v</w:delText>
            </w:r>
          </w:del>
        </w:p>
        <w:p w14:paraId="7ED00933" w14:textId="4A287220" w:rsidR="006243FB" w:rsidDel="00B57DB5" w:rsidRDefault="006243FB">
          <w:pPr>
            <w:pStyle w:val="TOC1"/>
            <w:rPr>
              <w:del w:id="804" w:author="Ilham Nur Pratama" w:date="2023-05-15T20:27:00Z"/>
              <w:rFonts w:asciiTheme="minorHAnsi" w:hAnsiTheme="minorHAnsi" w:cstheme="minorBidi"/>
              <w:b w:val="0"/>
              <w:noProof/>
              <w:sz w:val="22"/>
            </w:rPr>
          </w:pPr>
          <w:del w:id="805" w:author="Ilham Nur Pratama" w:date="2023-05-15T20:27:00Z">
            <w:r w:rsidRPr="00080C6C" w:rsidDel="00B57DB5">
              <w:rPr>
                <w:rPrChange w:id="806" w:author="ilham.nur@office.ui.ac.id" w:date="2023-05-14T06:35:00Z">
                  <w:rPr>
                    <w:rStyle w:val="Hyperlink"/>
                    <w:noProof/>
                  </w:rPr>
                </w:rPrChange>
              </w:rPr>
              <w:delText>ABSTRAK</w:delText>
            </w:r>
            <w:r w:rsidDel="00B57DB5">
              <w:rPr>
                <w:noProof/>
                <w:webHidden/>
              </w:rPr>
              <w:tab/>
              <w:delText>vi</w:delText>
            </w:r>
          </w:del>
        </w:p>
        <w:p w14:paraId="0DFDDA13" w14:textId="2642F71F" w:rsidR="006243FB" w:rsidDel="00B57DB5" w:rsidRDefault="006243FB">
          <w:pPr>
            <w:pStyle w:val="TOC1"/>
            <w:rPr>
              <w:del w:id="807" w:author="Ilham Nur Pratama" w:date="2023-05-15T20:27:00Z"/>
              <w:rFonts w:asciiTheme="minorHAnsi" w:hAnsiTheme="minorHAnsi" w:cstheme="minorBidi"/>
              <w:b w:val="0"/>
              <w:noProof/>
              <w:sz w:val="22"/>
            </w:rPr>
          </w:pPr>
          <w:del w:id="808" w:author="Ilham Nur Pratama" w:date="2023-05-15T20:27:00Z">
            <w:r w:rsidRPr="00080C6C" w:rsidDel="00B57DB5">
              <w:rPr>
                <w:rPrChange w:id="809" w:author="ilham.nur@office.ui.ac.id" w:date="2023-05-14T06:35:00Z">
                  <w:rPr>
                    <w:rStyle w:val="Hyperlink"/>
                    <w:noProof/>
                  </w:rPr>
                </w:rPrChange>
              </w:rPr>
              <w:delText>ABSTRACT</w:delText>
            </w:r>
            <w:r w:rsidDel="00B57DB5">
              <w:rPr>
                <w:noProof/>
                <w:webHidden/>
              </w:rPr>
              <w:tab/>
              <w:delText>vii</w:delText>
            </w:r>
          </w:del>
        </w:p>
        <w:p w14:paraId="5EA3B7C8" w14:textId="460D1BB3" w:rsidR="006243FB" w:rsidDel="00B57DB5" w:rsidRDefault="006243FB">
          <w:pPr>
            <w:pStyle w:val="TOC1"/>
            <w:rPr>
              <w:del w:id="810" w:author="Ilham Nur Pratama" w:date="2023-05-15T20:27:00Z"/>
              <w:rFonts w:asciiTheme="minorHAnsi" w:hAnsiTheme="minorHAnsi" w:cstheme="minorBidi"/>
              <w:b w:val="0"/>
              <w:noProof/>
              <w:sz w:val="22"/>
            </w:rPr>
          </w:pPr>
          <w:del w:id="811" w:author="Ilham Nur Pratama" w:date="2023-05-15T20:27:00Z">
            <w:r w:rsidRPr="00080C6C" w:rsidDel="00B57DB5">
              <w:rPr>
                <w:rPrChange w:id="812" w:author="ilham.nur@office.ui.ac.id" w:date="2023-05-14T06:35:00Z">
                  <w:rPr>
                    <w:rStyle w:val="Hyperlink"/>
                    <w:noProof/>
                  </w:rPr>
                </w:rPrChange>
              </w:rPr>
              <w:delText>DAFTAR ISI</w:delText>
            </w:r>
            <w:r w:rsidDel="00B57DB5">
              <w:rPr>
                <w:noProof/>
                <w:webHidden/>
              </w:rPr>
              <w:tab/>
              <w:delText>viii</w:delText>
            </w:r>
          </w:del>
        </w:p>
        <w:p w14:paraId="49CE6C4A" w14:textId="516AF935" w:rsidR="006243FB" w:rsidDel="00B57DB5" w:rsidRDefault="006243FB">
          <w:pPr>
            <w:pStyle w:val="TOC1"/>
            <w:rPr>
              <w:del w:id="813" w:author="Ilham Nur Pratama" w:date="2023-05-15T20:27:00Z"/>
              <w:rFonts w:asciiTheme="minorHAnsi" w:hAnsiTheme="minorHAnsi" w:cstheme="minorBidi"/>
              <w:b w:val="0"/>
              <w:noProof/>
              <w:sz w:val="22"/>
            </w:rPr>
          </w:pPr>
          <w:del w:id="814" w:author="Ilham Nur Pratama" w:date="2023-05-15T20:27:00Z">
            <w:r w:rsidRPr="00080C6C" w:rsidDel="00B57DB5">
              <w:rPr>
                <w:rPrChange w:id="815" w:author="ilham.nur@office.ui.ac.id" w:date="2023-05-14T06:35:00Z">
                  <w:rPr>
                    <w:rStyle w:val="Hyperlink"/>
                    <w:noProof/>
                  </w:rPr>
                </w:rPrChange>
              </w:rPr>
              <w:delText>DAFTAR GAMBAR</w:delText>
            </w:r>
            <w:r w:rsidDel="00B57DB5">
              <w:rPr>
                <w:noProof/>
                <w:webHidden/>
              </w:rPr>
              <w:tab/>
              <w:delText>xii</w:delText>
            </w:r>
          </w:del>
        </w:p>
        <w:p w14:paraId="0F1D3DA9" w14:textId="40FB7724" w:rsidR="006243FB" w:rsidDel="00B57DB5" w:rsidRDefault="006243FB">
          <w:pPr>
            <w:pStyle w:val="TOC1"/>
            <w:rPr>
              <w:del w:id="816" w:author="Ilham Nur Pratama" w:date="2023-05-15T20:27:00Z"/>
              <w:rFonts w:asciiTheme="minorHAnsi" w:hAnsiTheme="minorHAnsi" w:cstheme="minorBidi"/>
              <w:b w:val="0"/>
              <w:noProof/>
              <w:sz w:val="22"/>
            </w:rPr>
          </w:pPr>
          <w:del w:id="817" w:author="Ilham Nur Pratama" w:date="2023-05-15T20:27:00Z">
            <w:r w:rsidRPr="00080C6C" w:rsidDel="00B57DB5">
              <w:rPr>
                <w:rPrChange w:id="818" w:author="ilham.nur@office.ui.ac.id" w:date="2023-05-14T06:35:00Z">
                  <w:rPr>
                    <w:rStyle w:val="Hyperlink"/>
                    <w:noProof/>
                  </w:rPr>
                </w:rPrChange>
              </w:rPr>
              <w:delText>DAFTAR TABEL</w:delText>
            </w:r>
            <w:r w:rsidDel="00B57DB5">
              <w:rPr>
                <w:noProof/>
                <w:webHidden/>
              </w:rPr>
              <w:tab/>
              <w:delText>xv</w:delText>
            </w:r>
          </w:del>
        </w:p>
        <w:p w14:paraId="6FD329A6" w14:textId="48EE31A8" w:rsidR="006243FB" w:rsidDel="00B57DB5" w:rsidRDefault="006243FB">
          <w:pPr>
            <w:pStyle w:val="TOC1"/>
            <w:tabs>
              <w:tab w:val="left" w:pos="1100"/>
            </w:tabs>
            <w:rPr>
              <w:del w:id="819" w:author="Ilham Nur Pratama" w:date="2023-05-15T20:27:00Z"/>
              <w:rFonts w:asciiTheme="minorHAnsi" w:hAnsiTheme="minorHAnsi" w:cstheme="minorBidi"/>
              <w:b w:val="0"/>
              <w:noProof/>
              <w:sz w:val="22"/>
            </w:rPr>
          </w:pPr>
          <w:del w:id="820" w:author="Ilham Nur Pratama" w:date="2023-05-15T20:27:00Z">
            <w:r w:rsidRPr="00080C6C" w:rsidDel="00B57DB5">
              <w:rPr>
                <w:rPrChange w:id="821" w:author="ilham.nur@office.ui.ac.id" w:date="2023-05-14T06:35:00Z">
                  <w:rPr>
                    <w:rStyle w:val="Hyperlink"/>
                    <w:noProof/>
                  </w:rPr>
                </w:rPrChange>
              </w:rPr>
              <w:delText>BAB 1</w:delText>
            </w:r>
            <w:r w:rsidDel="00B57DB5">
              <w:rPr>
                <w:rFonts w:asciiTheme="minorHAnsi" w:hAnsiTheme="minorHAnsi" w:cstheme="minorBidi"/>
                <w:b w:val="0"/>
                <w:noProof/>
                <w:sz w:val="22"/>
              </w:rPr>
              <w:tab/>
            </w:r>
            <w:r w:rsidRPr="00080C6C" w:rsidDel="00B57DB5">
              <w:rPr>
                <w:rPrChange w:id="822" w:author="ilham.nur@office.ui.ac.id" w:date="2023-05-14T06:35:00Z">
                  <w:rPr>
                    <w:rStyle w:val="Hyperlink"/>
                    <w:noProof/>
                  </w:rPr>
                </w:rPrChange>
              </w:rPr>
              <w:delText>PENDAHULUAN</w:delText>
            </w:r>
            <w:r w:rsidDel="00B57DB5">
              <w:rPr>
                <w:noProof/>
                <w:webHidden/>
              </w:rPr>
              <w:tab/>
              <w:delText>1</w:delText>
            </w:r>
          </w:del>
        </w:p>
        <w:p w14:paraId="12F1BA6C" w14:textId="2F3634EC" w:rsidR="006243FB" w:rsidDel="00B57DB5" w:rsidRDefault="006243FB">
          <w:pPr>
            <w:pStyle w:val="TOC2"/>
            <w:tabs>
              <w:tab w:val="left" w:pos="880"/>
              <w:tab w:val="right" w:leader="dot" w:pos="8494"/>
            </w:tabs>
            <w:rPr>
              <w:del w:id="823" w:author="Ilham Nur Pratama" w:date="2023-05-15T20:27:00Z"/>
              <w:rFonts w:asciiTheme="minorHAnsi" w:hAnsiTheme="minorHAnsi" w:cstheme="minorBidi"/>
              <w:noProof/>
              <w:sz w:val="22"/>
            </w:rPr>
          </w:pPr>
          <w:del w:id="824" w:author="Ilham Nur Pratama" w:date="2023-05-15T20:27:00Z">
            <w:r w:rsidRPr="00080C6C" w:rsidDel="00B57DB5">
              <w:rPr>
                <w:rPrChange w:id="825" w:author="ilham.nur@office.ui.ac.id" w:date="2023-05-14T06:35:00Z">
                  <w:rPr>
                    <w:rStyle w:val="Hyperlink"/>
                    <w:noProof/>
                  </w:rPr>
                </w:rPrChange>
              </w:rPr>
              <w:delText>1.1</w:delText>
            </w:r>
            <w:r w:rsidDel="00B57DB5">
              <w:rPr>
                <w:rFonts w:asciiTheme="minorHAnsi" w:hAnsiTheme="minorHAnsi" w:cstheme="minorBidi"/>
                <w:noProof/>
                <w:sz w:val="22"/>
              </w:rPr>
              <w:tab/>
            </w:r>
            <w:r w:rsidRPr="00080C6C" w:rsidDel="00B57DB5">
              <w:rPr>
                <w:rPrChange w:id="826" w:author="ilham.nur@office.ui.ac.id" w:date="2023-05-14T06:35:00Z">
                  <w:rPr>
                    <w:rStyle w:val="Hyperlink"/>
                    <w:noProof/>
                  </w:rPr>
                </w:rPrChange>
              </w:rPr>
              <w:delText>Latar Belakang</w:delText>
            </w:r>
            <w:r w:rsidDel="00B57DB5">
              <w:rPr>
                <w:noProof/>
                <w:webHidden/>
              </w:rPr>
              <w:tab/>
              <w:delText>1</w:delText>
            </w:r>
          </w:del>
        </w:p>
        <w:p w14:paraId="5E89711D" w14:textId="7C5E7287" w:rsidR="006243FB" w:rsidDel="00B57DB5" w:rsidRDefault="006243FB">
          <w:pPr>
            <w:pStyle w:val="TOC2"/>
            <w:tabs>
              <w:tab w:val="left" w:pos="880"/>
              <w:tab w:val="right" w:leader="dot" w:pos="8494"/>
            </w:tabs>
            <w:rPr>
              <w:del w:id="827" w:author="Ilham Nur Pratama" w:date="2023-05-15T20:27:00Z"/>
              <w:rFonts w:asciiTheme="minorHAnsi" w:hAnsiTheme="minorHAnsi" w:cstheme="minorBidi"/>
              <w:noProof/>
              <w:sz w:val="22"/>
            </w:rPr>
          </w:pPr>
          <w:del w:id="828" w:author="Ilham Nur Pratama" w:date="2023-05-15T20:27:00Z">
            <w:r w:rsidRPr="00080C6C" w:rsidDel="00B57DB5">
              <w:rPr>
                <w:rPrChange w:id="829" w:author="ilham.nur@office.ui.ac.id" w:date="2023-05-14T06:35:00Z">
                  <w:rPr>
                    <w:rStyle w:val="Hyperlink"/>
                    <w:noProof/>
                  </w:rPr>
                </w:rPrChange>
              </w:rPr>
              <w:delText>1.2</w:delText>
            </w:r>
            <w:r w:rsidDel="00B57DB5">
              <w:rPr>
                <w:rFonts w:asciiTheme="minorHAnsi" w:hAnsiTheme="minorHAnsi" w:cstheme="minorBidi"/>
                <w:noProof/>
                <w:sz w:val="22"/>
              </w:rPr>
              <w:tab/>
            </w:r>
            <w:r w:rsidRPr="00080C6C" w:rsidDel="00B57DB5">
              <w:rPr>
                <w:rPrChange w:id="830" w:author="ilham.nur@office.ui.ac.id" w:date="2023-05-14T06:35:00Z">
                  <w:rPr>
                    <w:rStyle w:val="Hyperlink"/>
                    <w:noProof/>
                  </w:rPr>
                </w:rPrChange>
              </w:rPr>
              <w:delText>Perumusan Masalah</w:delText>
            </w:r>
            <w:r w:rsidDel="00B57DB5">
              <w:rPr>
                <w:noProof/>
                <w:webHidden/>
              </w:rPr>
              <w:tab/>
              <w:delText>7</w:delText>
            </w:r>
          </w:del>
        </w:p>
        <w:p w14:paraId="59C541FF" w14:textId="59A0F3DA" w:rsidR="006243FB" w:rsidDel="00B57DB5" w:rsidRDefault="006243FB">
          <w:pPr>
            <w:pStyle w:val="TOC2"/>
            <w:tabs>
              <w:tab w:val="left" w:pos="880"/>
              <w:tab w:val="right" w:leader="dot" w:pos="8494"/>
            </w:tabs>
            <w:rPr>
              <w:del w:id="831" w:author="Ilham Nur Pratama" w:date="2023-05-15T20:27:00Z"/>
              <w:rFonts w:asciiTheme="minorHAnsi" w:hAnsiTheme="minorHAnsi" w:cstheme="minorBidi"/>
              <w:noProof/>
              <w:sz w:val="22"/>
            </w:rPr>
          </w:pPr>
          <w:del w:id="832" w:author="Ilham Nur Pratama" w:date="2023-05-15T20:27:00Z">
            <w:r w:rsidRPr="00080C6C" w:rsidDel="00B57DB5">
              <w:rPr>
                <w:rPrChange w:id="833" w:author="ilham.nur@office.ui.ac.id" w:date="2023-05-14T06:35:00Z">
                  <w:rPr>
                    <w:rStyle w:val="Hyperlink"/>
                    <w:noProof/>
                  </w:rPr>
                </w:rPrChange>
              </w:rPr>
              <w:delText>1.3</w:delText>
            </w:r>
            <w:r w:rsidDel="00B57DB5">
              <w:rPr>
                <w:rFonts w:asciiTheme="minorHAnsi" w:hAnsiTheme="minorHAnsi" w:cstheme="minorBidi"/>
                <w:noProof/>
                <w:sz w:val="22"/>
              </w:rPr>
              <w:tab/>
            </w:r>
            <w:r w:rsidRPr="00080C6C" w:rsidDel="00B57DB5">
              <w:rPr>
                <w:rPrChange w:id="834" w:author="ilham.nur@office.ui.ac.id" w:date="2023-05-14T06:35:00Z">
                  <w:rPr>
                    <w:rStyle w:val="Hyperlink"/>
                    <w:noProof/>
                  </w:rPr>
                </w:rPrChange>
              </w:rPr>
              <w:delText>Penelitian Terdahulu</w:delText>
            </w:r>
            <w:r w:rsidDel="00B57DB5">
              <w:rPr>
                <w:noProof/>
                <w:webHidden/>
              </w:rPr>
              <w:tab/>
              <w:delText>7</w:delText>
            </w:r>
          </w:del>
        </w:p>
        <w:p w14:paraId="7F81B304" w14:textId="521F5FC5" w:rsidR="006243FB" w:rsidDel="00B57DB5" w:rsidRDefault="006243FB">
          <w:pPr>
            <w:pStyle w:val="TOC2"/>
            <w:tabs>
              <w:tab w:val="left" w:pos="880"/>
              <w:tab w:val="right" w:leader="dot" w:pos="8494"/>
            </w:tabs>
            <w:rPr>
              <w:del w:id="835" w:author="Ilham Nur Pratama" w:date="2023-05-15T20:27:00Z"/>
              <w:rFonts w:asciiTheme="minorHAnsi" w:hAnsiTheme="minorHAnsi" w:cstheme="minorBidi"/>
              <w:noProof/>
              <w:sz w:val="22"/>
            </w:rPr>
          </w:pPr>
          <w:del w:id="836" w:author="Ilham Nur Pratama" w:date="2023-05-15T20:27:00Z">
            <w:r w:rsidRPr="00080C6C" w:rsidDel="00B57DB5">
              <w:rPr>
                <w:rPrChange w:id="837" w:author="ilham.nur@office.ui.ac.id" w:date="2023-05-14T06:35:00Z">
                  <w:rPr>
                    <w:rStyle w:val="Hyperlink"/>
                    <w:noProof/>
                  </w:rPr>
                </w:rPrChange>
              </w:rPr>
              <w:delText>1.4</w:delText>
            </w:r>
            <w:r w:rsidDel="00B57DB5">
              <w:rPr>
                <w:rFonts w:asciiTheme="minorHAnsi" w:hAnsiTheme="minorHAnsi" w:cstheme="minorBidi"/>
                <w:noProof/>
                <w:sz w:val="22"/>
              </w:rPr>
              <w:tab/>
            </w:r>
            <w:r w:rsidRPr="00080C6C" w:rsidDel="00B57DB5">
              <w:rPr>
                <w:rPrChange w:id="838" w:author="ilham.nur@office.ui.ac.id" w:date="2023-05-14T06:35:00Z">
                  <w:rPr>
                    <w:rStyle w:val="Hyperlink"/>
                    <w:noProof/>
                  </w:rPr>
                </w:rPrChange>
              </w:rPr>
              <w:delText>Celah Penelitian dan Kebaruan Penelitian</w:delText>
            </w:r>
            <w:r w:rsidDel="00B57DB5">
              <w:rPr>
                <w:noProof/>
                <w:webHidden/>
              </w:rPr>
              <w:tab/>
              <w:delText>17</w:delText>
            </w:r>
          </w:del>
        </w:p>
        <w:p w14:paraId="2DBDA96C" w14:textId="576F15E1" w:rsidR="006243FB" w:rsidDel="00B57DB5" w:rsidRDefault="006243FB">
          <w:pPr>
            <w:pStyle w:val="TOC2"/>
            <w:tabs>
              <w:tab w:val="left" w:pos="880"/>
              <w:tab w:val="right" w:leader="dot" w:pos="8494"/>
            </w:tabs>
            <w:rPr>
              <w:del w:id="839" w:author="Ilham Nur Pratama" w:date="2023-05-15T20:27:00Z"/>
              <w:rFonts w:asciiTheme="minorHAnsi" w:hAnsiTheme="minorHAnsi" w:cstheme="minorBidi"/>
              <w:noProof/>
              <w:sz w:val="22"/>
            </w:rPr>
          </w:pPr>
          <w:del w:id="840" w:author="Ilham Nur Pratama" w:date="2023-05-15T20:27:00Z">
            <w:r w:rsidRPr="00080C6C" w:rsidDel="00B57DB5">
              <w:rPr>
                <w:rPrChange w:id="841" w:author="ilham.nur@office.ui.ac.id" w:date="2023-05-14T06:35:00Z">
                  <w:rPr>
                    <w:rStyle w:val="Hyperlink"/>
                    <w:noProof/>
                  </w:rPr>
                </w:rPrChange>
              </w:rPr>
              <w:delText>1.5</w:delText>
            </w:r>
            <w:r w:rsidDel="00B57DB5">
              <w:rPr>
                <w:rFonts w:asciiTheme="minorHAnsi" w:hAnsiTheme="minorHAnsi" w:cstheme="minorBidi"/>
                <w:noProof/>
                <w:sz w:val="22"/>
              </w:rPr>
              <w:tab/>
            </w:r>
            <w:r w:rsidRPr="00080C6C" w:rsidDel="00B57DB5">
              <w:rPr>
                <w:rPrChange w:id="842" w:author="ilham.nur@office.ui.ac.id" w:date="2023-05-14T06:35:00Z">
                  <w:rPr>
                    <w:rStyle w:val="Hyperlink"/>
                    <w:noProof/>
                  </w:rPr>
                </w:rPrChange>
              </w:rPr>
              <w:delText>Tujuan Penelitian</w:delText>
            </w:r>
            <w:r w:rsidDel="00B57DB5">
              <w:rPr>
                <w:noProof/>
                <w:webHidden/>
              </w:rPr>
              <w:tab/>
              <w:delText>18</w:delText>
            </w:r>
          </w:del>
        </w:p>
        <w:p w14:paraId="60196F92" w14:textId="21A5EAFA" w:rsidR="006243FB" w:rsidDel="00B57DB5" w:rsidRDefault="006243FB">
          <w:pPr>
            <w:pStyle w:val="TOC2"/>
            <w:tabs>
              <w:tab w:val="left" w:pos="880"/>
              <w:tab w:val="right" w:leader="dot" w:pos="8494"/>
            </w:tabs>
            <w:rPr>
              <w:del w:id="843" w:author="Ilham Nur Pratama" w:date="2023-05-15T20:27:00Z"/>
              <w:rFonts w:asciiTheme="minorHAnsi" w:hAnsiTheme="minorHAnsi" w:cstheme="minorBidi"/>
              <w:noProof/>
              <w:sz w:val="22"/>
            </w:rPr>
          </w:pPr>
          <w:del w:id="844" w:author="Ilham Nur Pratama" w:date="2023-05-15T20:27:00Z">
            <w:r w:rsidRPr="00080C6C" w:rsidDel="00B57DB5">
              <w:rPr>
                <w:rPrChange w:id="845" w:author="ilham.nur@office.ui.ac.id" w:date="2023-05-14T06:35:00Z">
                  <w:rPr>
                    <w:rStyle w:val="Hyperlink"/>
                    <w:noProof/>
                  </w:rPr>
                </w:rPrChange>
              </w:rPr>
              <w:delText>1.6</w:delText>
            </w:r>
            <w:r w:rsidDel="00B57DB5">
              <w:rPr>
                <w:rFonts w:asciiTheme="minorHAnsi" w:hAnsiTheme="minorHAnsi" w:cstheme="minorBidi"/>
                <w:noProof/>
                <w:sz w:val="22"/>
              </w:rPr>
              <w:tab/>
            </w:r>
            <w:r w:rsidRPr="00080C6C" w:rsidDel="00B57DB5">
              <w:rPr>
                <w:rPrChange w:id="846" w:author="ilham.nur@office.ui.ac.id" w:date="2023-05-14T06:35:00Z">
                  <w:rPr>
                    <w:rStyle w:val="Hyperlink"/>
                    <w:noProof/>
                  </w:rPr>
                </w:rPrChange>
              </w:rPr>
              <w:delText>Manfaat Penelitian</w:delText>
            </w:r>
            <w:r w:rsidDel="00B57DB5">
              <w:rPr>
                <w:noProof/>
                <w:webHidden/>
              </w:rPr>
              <w:tab/>
              <w:delText>18</w:delText>
            </w:r>
          </w:del>
        </w:p>
        <w:p w14:paraId="4ADA1DFD" w14:textId="3D247511" w:rsidR="006243FB" w:rsidDel="00B57DB5" w:rsidRDefault="006243FB">
          <w:pPr>
            <w:pStyle w:val="TOC2"/>
            <w:tabs>
              <w:tab w:val="left" w:pos="880"/>
              <w:tab w:val="right" w:leader="dot" w:pos="8494"/>
            </w:tabs>
            <w:rPr>
              <w:del w:id="847" w:author="Ilham Nur Pratama" w:date="2023-05-15T20:27:00Z"/>
              <w:rFonts w:asciiTheme="minorHAnsi" w:hAnsiTheme="minorHAnsi" w:cstheme="minorBidi"/>
              <w:noProof/>
              <w:sz w:val="22"/>
            </w:rPr>
          </w:pPr>
          <w:del w:id="848" w:author="Ilham Nur Pratama" w:date="2023-05-15T20:27:00Z">
            <w:r w:rsidRPr="00080C6C" w:rsidDel="00B57DB5">
              <w:rPr>
                <w:rPrChange w:id="849" w:author="ilham.nur@office.ui.ac.id" w:date="2023-05-14T06:35:00Z">
                  <w:rPr>
                    <w:rStyle w:val="Hyperlink"/>
                    <w:noProof/>
                  </w:rPr>
                </w:rPrChange>
              </w:rPr>
              <w:delText>1.7</w:delText>
            </w:r>
            <w:r w:rsidDel="00B57DB5">
              <w:rPr>
                <w:rFonts w:asciiTheme="minorHAnsi" w:hAnsiTheme="minorHAnsi" w:cstheme="minorBidi"/>
                <w:noProof/>
                <w:sz w:val="22"/>
              </w:rPr>
              <w:tab/>
            </w:r>
            <w:r w:rsidRPr="00080C6C" w:rsidDel="00B57DB5">
              <w:rPr>
                <w:rPrChange w:id="850" w:author="ilham.nur@office.ui.ac.id" w:date="2023-05-14T06:35:00Z">
                  <w:rPr>
                    <w:rStyle w:val="Hyperlink"/>
                    <w:noProof/>
                  </w:rPr>
                </w:rPrChange>
              </w:rPr>
              <w:delText>Batasan Penelitian</w:delText>
            </w:r>
            <w:r w:rsidDel="00B57DB5">
              <w:rPr>
                <w:noProof/>
                <w:webHidden/>
              </w:rPr>
              <w:tab/>
              <w:delText>18</w:delText>
            </w:r>
          </w:del>
        </w:p>
        <w:p w14:paraId="2CBD469B" w14:textId="0C692952" w:rsidR="006243FB" w:rsidDel="00B57DB5" w:rsidRDefault="006243FB">
          <w:pPr>
            <w:pStyle w:val="TOC2"/>
            <w:tabs>
              <w:tab w:val="left" w:pos="880"/>
              <w:tab w:val="right" w:leader="dot" w:pos="8494"/>
            </w:tabs>
            <w:rPr>
              <w:del w:id="851" w:author="Ilham Nur Pratama" w:date="2023-05-15T20:27:00Z"/>
              <w:rFonts w:asciiTheme="minorHAnsi" w:hAnsiTheme="minorHAnsi" w:cstheme="minorBidi"/>
              <w:noProof/>
              <w:sz w:val="22"/>
            </w:rPr>
          </w:pPr>
          <w:del w:id="852" w:author="Ilham Nur Pratama" w:date="2023-05-15T20:27:00Z">
            <w:r w:rsidRPr="00080C6C" w:rsidDel="00B57DB5">
              <w:rPr>
                <w:rPrChange w:id="853" w:author="ilham.nur@office.ui.ac.id" w:date="2023-05-14T06:35:00Z">
                  <w:rPr>
                    <w:rStyle w:val="Hyperlink"/>
                    <w:noProof/>
                  </w:rPr>
                </w:rPrChange>
              </w:rPr>
              <w:delText>1.8</w:delText>
            </w:r>
            <w:r w:rsidDel="00B57DB5">
              <w:rPr>
                <w:rFonts w:asciiTheme="minorHAnsi" w:hAnsiTheme="minorHAnsi" w:cstheme="minorBidi"/>
                <w:noProof/>
                <w:sz w:val="22"/>
              </w:rPr>
              <w:tab/>
            </w:r>
            <w:r w:rsidRPr="00080C6C" w:rsidDel="00B57DB5">
              <w:rPr>
                <w:rPrChange w:id="854" w:author="ilham.nur@office.ui.ac.id" w:date="2023-05-14T06:35:00Z">
                  <w:rPr>
                    <w:rStyle w:val="Hyperlink"/>
                    <w:noProof/>
                  </w:rPr>
                </w:rPrChange>
              </w:rPr>
              <w:delText>Ringkasan Metodologi Penelitian</w:delText>
            </w:r>
            <w:r w:rsidDel="00B57DB5">
              <w:rPr>
                <w:noProof/>
                <w:webHidden/>
              </w:rPr>
              <w:tab/>
              <w:delText>19</w:delText>
            </w:r>
          </w:del>
        </w:p>
        <w:p w14:paraId="744A7E06" w14:textId="74E30329" w:rsidR="006243FB" w:rsidDel="00B57DB5" w:rsidRDefault="006243FB">
          <w:pPr>
            <w:pStyle w:val="TOC1"/>
            <w:tabs>
              <w:tab w:val="left" w:pos="1100"/>
            </w:tabs>
            <w:rPr>
              <w:del w:id="855" w:author="Ilham Nur Pratama" w:date="2023-05-15T20:27:00Z"/>
              <w:rFonts w:asciiTheme="minorHAnsi" w:hAnsiTheme="minorHAnsi" w:cstheme="minorBidi"/>
              <w:b w:val="0"/>
              <w:noProof/>
              <w:sz w:val="22"/>
            </w:rPr>
          </w:pPr>
          <w:del w:id="856" w:author="Ilham Nur Pratama" w:date="2023-05-15T20:27:00Z">
            <w:r w:rsidRPr="00080C6C" w:rsidDel="00B57DB5">
              <w:rPr>
                <w:rPrChange w:id="857" w:author="ilham.nur@office.ui.ac.id" w:date="2023-05-14T06:35:00Z">
                  <w:rPr>
                    <w:rStyle w:val="Hyperlink"/>
                    <w:noProof/>
                  </w:rPr>
                </w:rPrChange>
              </w:rPr>
              <w:delText>BAB 2</w:delText>
            </w:r>
            <w:r w:rsidDel="00B57DB5">
              <w:rPr>
                <w:rFonts w:asciiTheme="minorHAnsi" w:hAnsiTheme="minorHAnsi" w:cstheme="minorBidi"/>
                <w:b w:val="0"/>
                <w:noProof/>
                <w:sz w:val="22"/>
              </w:rPr>
              <w:tab/>
            </w:r>
            <w:r w:rsidRPr="00080C6C" w:rsidDel="00B57DB5">
              <w:rPr>
                <w:rPrChange w:id="858" w:author="ilham.nur@office.ui.ac.id" w:date="2023-05-14T06:35:00Z">
                  <w:rPr>
                    <w:rStyle w:val="Hyperlink"/>
                    <w:noProof/>
                  </w:rPr>
                </w:rPrChange>
              </w:rPr>
              <w:delText>TINJAUAN PUSTAKA</w:delText>
            </w:r>
            <w:r w:rsidDel="00B57DB5">
              <w:rPr>
                <w:noProof/>
                <w:webHidden/>
              </w:rPr>
              <w:tab/>
              <w:delText>21</w:delText>
            </w:r>
          </w:del>
        </w:p>
        <w:p w14:paraId="68D1A496" w14:textId="2EB2D4E6" w:rsidR="006243FB" w:rsidDel="00B57DB5" w:rsidRDefault="006243FB">
          <w:pPr>
            <w:pStyle w:val="TOC2"/>
            <w:tabs>
              <w:tab w:val="left" w:pos="880"/>
              <w:tab w:val="right" w:leader="dot" w:pos="8494"/>
            </w:tabs>
            <w:rPr>
              <w:del w:id="859" w:author="Ilham Nur Pratama" w:date="2023-05-15T20:27:00Z"/>
              <w:rFonts w:asciiTheme="minorHAnsi" w:hAnsiTheme="minorHAnsi" w:cstheme="minorBidi"/>
              <w:noProof/>
              <w:sz w:val="22"/>
            </w:rPr>
          </w:pPr>
          <w:del w:id="860" w:author="Ilham Nur Pratama" w:date="2023-05-15T20:27:00Z">
            <w:r w:rsidRPr="00080C6C" w:rsidDel="00B57DB5">
              <w:rPr>
                <w:rPrChange w:id="861" w:author="ilham.nur@office.ui.ac.id" w:date="2023-05-14T06:35:00Z">
                  <w:rPr>
                    <w:rStyle w:val="Hyperlink"/>
                    <w:noProof/>
                  </w:rPr>
                </w:rPrChange>
              </w:rPr>
              <w:delText>2.1</w:delText>
            </w:r>
            <w:r w:rsidDel="00B57DB5">
              <w:rPr>
                <w:rFonts w:asciiTheme="minorHAnsi" w:hAnsiTheme="minorHAnsi" w:cstheme="minorBidi"/>
                <w:noProof/>
                <w:sz w:val="22"/>
              </w:rPr>
              <w:tab/>
            </w:r>
            <w:r w:rsidRPr="00080C6C" w:rsidDel="00B57DB5">
              <w:rPr>
                <w:rPrChange w:id="862" w:author="ilham.nur@office.ui.ac.id" w:date="2023-05-14T06:35:00Z">
                  <w:rPr>
                    <w:rStyle w:val="Hyperlink"/>
                    <w:noProof/>
                  </w:rPr>
                </w:rPrChange>
              </w:rPr>
              <w:delText>Transformasi Digital pada Industri Teknologi Informasi</w:delText>
            </w:r>
            <w:r w:rsidDel="00B57DB5">
              <w:rPr>
                <w:noProof/>
                <w:webHidden/>
              </w:rPr>
              <w:tab/>
              <w:delText>21</w:delText>
            </w:r>
          </w:del>
        </w:p>
        <w:p w14:paraId="4DA40ACC" w14:textId="235EB022" w:rsidR="006243FB" w:rsidDel="00B57DB5" w:rsidRDefault="006243FB">
          <w:pPr>
            <w:pStyle w:val="TOC3"/>
            <w:rPr>
              <w:del w:id="863" w:author="Ilham Nur Pratama" w:date="2023-05-15T20:27:00Z"/>
              <w:rFonts w:asciiTheme="minorHAnsi" w:hAnsiTheme="minorHAnsi" w:cstheme="minorBidi"/>
              <w:noProof/>
              <w:sz w:val="22"/>
            </w:rPr>
          </w:pPr>
          <w:del w:id="864" w:author="Ilham Nur Pratama" w:date="2023-05-15T20:27:00Z">
            <w:r w:rsidRPr="00080C6C" w:rsidDel="00B57DB5">
              <w:rPr>
                <w:rPrChange w:id="865" w:author="ilham.nur@office.ui.ac.id" w:date="2023-05-14T06:35:00Z">
                  <w:rPr>
                    <w:rStyle w:val="Hyperlink"/>
                    <w:noProof/>
                  </w:rPr>
                </w:rPrChange>
              </w:rPr>
              <w:delText>2.1.1</w:delText>
            </w:r>
            <w:r w:rsidDel="00B57DB5">
              <w:rPr>
                <w:rFonts w:asciiTheme="minorHAnsi" w:hAnsiTheme="minorHAnsi" w:cstheme="minorBidi"/>
                <w:noProof/>
                <w:sz w:val="22"/>
              </w:rPr>
              <w:tab/>
            </w:r>
            <w:r w:rsidRPr="00080C6C" w:rsidDel="00B57DB5">
              <w:rPr>
                <w:rPrChange w:id="866" w:author="ilham.nur@office.ui.ac.id" w:date="2023-05-14T06:35:00Z">
                  <w:rPr>
                    <w:rStyle w:val="Hyperlink"/>
                    <w:noProof/>
                  </w:rPr>
                </w:rPrChange>
              </w:rPr>
              <w:delText>Manfaat Transformasi Digital</w:delText>
            </w:r>
            <w:r w:rsidDel="00B57DB5">
              <w:rPr>
                <w:noProof/>
                <w:webHidden/>
              </w:rPr>
              <w:tab/>
              <w:delText>21</w:delText>
            </w:r>
          </w:del>
        </w:p>
        <w:p w14:paraId="293F1B10" w14:textId="091E5C91" w:rsidR="006243FB" w:rsidDel="00B57DB5" w:rsidRDefault="006243FB">
          <w:pPr>
            <w:pStyle w:val="TOC3"/>
            <w:rPr>
              <w:del w:id="867" w:author="Ilham Nur Pratama" w:date="2023-05-15T20:27:00Z"/>
              <w:rFonts w:asciiTheme="minorHAnsi" w:hAnsiTheme="minorHAnsi" w:cstheme="minorBidi"/>
              <w:noProof/>
              <w:sz w:val="22"/>
            </w:rPr>
          </w:pPr>
          <w:del w:id="868" w:author="Ilham Nur Pratama" w:date="2023-05-15T20:27:00Z">
            <w:r w:rsidRPr="00080C6C" w:rsidDel="00B57DB5">
              <w:rPr>
                <w:rPrChange w:id="869" w:author="ilham.nur@office.ui.ac.id" w:date="2023-05-14T06:35:00Z">
                  <w:rPr>
                    <w:rStyle w:val="Hyperlink"/>
                    <w:noProof/>
                  </w:rPr>
                </w:rPrChange>
              </w:rPr>
              <w:delText>2.1.2</w:delText>
            </w:r>
            <w:r w:rsidDel="00B57DB5">
              <w:rPr>
                <w:rFonts w:asciiTheme="minorHAnsi" w:hAnsiTheme="minorHAnsi" w:cstheme="minorBidi"/>
                <w:noProof/>
                <w:sz w:val="22"/>
              </w:rPr>
              <w:tab/>
            </w:r>
            <w:r w:rsidRPr="00080C6C" w:rsidDel="00B57DB5">
              <w:rPr>
                <w:rPrChange w:id="870" w:author="ilham.nur@office.ui.ac.id" w:date="2023-05-14T06:35:00Z">
                  <w:rPr>
                    <w:rStyle w:val="Hyperlink"/>
                    <w:noProof/>
                  </w:rPr>
                </w:rPrChange>
              </w:rPr>
              <w:delText>Kekurangan Transformasi Digital</w:delText>
            </w:r>
            <w:r w:rsidDel="00B57DB5">
              <w:rPr>
                <w:noProof/>
                <w:webHidden/>
              </w:rPr>
              <w:tab/>
              <w:delText>21</w:delText>
            </w:r>
          </w:del>
        </w:p>
        <w:p w14:paraId="74FDFE50" w14:textId="39CD125A" w:rsidR="006243FB" w:rsidDel="00B57DB5" w:rsidRDefault="006243FB">
          <w:pPr>
            <w:pStyle w:val="TOC2"/>
            <w:tabs>
              <w:tab w:val="left" w:pos="880"/>
              <w:tab w:val="right" w:leader="dot" w:pos="8494"/>
            </w:tabs>
            <w:rPr>
              <w:del w:id="871" w:author="Ilham Nur Pratama" w:date="2023-05-15T20:27:00Z"/>
              <w:rFonts w:asciiTheme="minorHAnsi" w:hAnsiTheme="minorHAnsi" w:cstheme="minorBidi"/>
              <w:noProof/>
              <w:sz w:val="22"/>
            </w:rPr>
          </w:pPr>
          <w:del w:id="872" w:author="Ilham Nur Pratama" w:date="2023-05-15T20:27:00Z">
            <w:r w:rsidRPr="00080C6C" w:rsidDel="00B57DB5">
              <w:rPr>
                <w:rPrChange w:id="873" w:author="ilham.nur@office.ui.ac.id" w:date="2023-05-14T06:35:00Z">
                  <w:rPr>
                    <w:rStyle w:val="Hyperlink"/>
                    <w:noProof/>
                  </w:rPr>
                </w:rPrChange>
              </w:rPr>
              <w:delText>2.2</w:delText>
            </w:r>
            <w:r w:rsidDel="00B57DB5">
              <w:rPr>
                <w:rFonts w:asciiTheme="minorHAnsi" w:hAnsiTheme="minorHAnsi" w:cstheme="minorBidi"/>
                <w:noProof/>
                <w:sz w:val="22"/>
              </w:rPr>
              <w:tab/>
            </w:r>
            <w:r w:rsidRPr="00080C6C" w:rsidDel="00B57DB5">
              <w:rPr>
                <w:rPrChange w:id="874" w:author="ilham.nur@office.ui.ac.id" w:date="2023-05-14T06:35:00Z">
                  <w:rPr>
                    <w:rStyle w:val="Hyperlink"/>
                    <w:noProof/>
                  </w:rPr>
                </w:rPrChange>
              </w:rPr>
              <w:delText>Manajemen Proyek</w:delText>
            </w:r>
            <w:r w:rsidDel="00B57DB5">
              <w:rPr>
                <w:noProof/>
                <w:webHidden/>
              </w:rPr>
              <w:tab/>
              <w:delText>22</w:delText>
            </w:r>
          </w:del>
        </w:p>
        <w:p w14:paraId="4F124A88" w14:textId="713DBF48" w:rsidR="006243FB" w:rsidDel="00B57DB5" w:rsidRDefault="006243FB">
          <w:pPr>
            <w:pStyle w:val="TOC2"/>
            <w:tabs>
              <w:tab w:val="left" w:pos="880"/>
              <w:tab w:val="right" w:leader="dot" w:pos="8494"/>
            </w:tabs>
            <w:rPr>
              <w:del w:id="875" w:author="Ilham Nur Pratama" w:date="2023-05-15T20:27:00Z"/>
              <w:rFonts w:asciiTheme="minorHAnsi" w:hAnsiTheme="minorHAnsi" w:cstheme="minorBidi"/>
              <w:noProof/>
              <w:sz w:val="22"/>
            </w:rPr>
          </w:pPr>
          <w:del w:id="876" w:author="Ilham Nur Pratama" w:date="2023-05-15T20:27:00Z">
            <w:r w:rsidRPr="00080C6C" w:rsidDel="00B57DB5">
              <w:rPr>
                <w:rPrChange w:id="877" w:author="ilham.nur@office.ui.ac.id" w:date="2023-05-14T06:35:00Z">
                  <w:rPr>
                    <w:rStyle w:val="Hyperlink"/>
                    <w:noProof/>
                  </w:rPr>
                </w:rPrChange>
              </w:rPr>
              <w:delText>2.3</w:delText>
            </w:r>
            <w:r w:rsidDel="00B57DB5">
              <w:rPr>
                <w:rFonts w:asciiTheme="minorHAnsi" w:hAnsiTheme="minorHAnsi" w:cstheme="minorBidi"/>
                <w:noProof/>
                <w:sz w:val="22"/>
              </w:rPr>
              <w:tab/>
            </w:r>
            <w:r w:rsidRPr="00080C6C" w:rsidDel="00B57DB5">
              <w:rPr>
                <w:rPrChange w:id="878" w:author="ilham.nur@office.ui.ac.id" w:date="2023-05-14T06:35:00Z">
                  <w:rPr>
                    <w:rStyle w:val="Hyperlink"/>
                    <w:noProof/>
                  </w:rPr>
                </w:rPrChange>
              </w:rPr>
              <w:delText>Pendekatan Manajemen Proyek</w:delText>
            </w:r>
            <w:r w:rsidDel="00B57DB5">
              <w:rPr>
                <w:noProof/>
                <w:webHidden/>
              </w:rPr>
              <w:tab/>
              <w:delText>23</w:delText>
            </w:r>
          </w:del>
        </w:p>
        <w:p w14:paraId="0BC22CD5" w14:textId="378EE29E" w:rsidR="006243FB" w:rsidDel="00B57DB5" w:rsidRDefault="006243FB">
          <w:pPr>
            <w:pStyle w:val="TOC2"/>
            <w:tabs>
              <w:tab w:val="left" w:pos="880"/>
              <w:tab w:val="right" w:leader="dot" w:pos="8494"/>
            </w:tabs>
            <w:rPr>
              <w:del w:id="879" w:author="Ilham Nur Pratama" w:date="2023-05-15T20:27:00Z"/>
              <w:rFonts w:asciiTheme="minorHAnsi" w:hAnsiTheme="minorHAnsi" w:cstheme="minorBidi"/>
              <w:noProof/>
              <w:sz w:val="22"/>
            </w:rPr>
          </w:pPr>
          <w:del w:id="880" w:author="Ilham Nur Pratama" w:date="2023-05-15T20:27:00Z">
            <w:r w:rsidRPr="00080C6C" w:rsidDel="00B57DB5">
              <w:rPr>
                <w:rPrChange w:id="881" w:author="ilham.nur@office.ui.ac.id" w:date="2023-05-14T06:35:00Z">
                  <w:rPr>
                    <w:rStyle w:val="Hyperlink"/>
                    <w:noProof/>
                  </w:rPr>
                </w:rPrChange>
              </w:rPr>
              <w:delText>2.4</w:delText>
            </w:r>
            <w:r w:rsidDel="00B57DB5">
              <w:rPr>
                <w:rFonts w:asciiTheme="minorHAnsi" w:hAnsiTheme="minorHAnsi" w:cstheme="minorBidi"/>
                <w:noProof/>
                <w:sz w:val="22"/>
              </w:rPr>
              <w:tab/>
            </w:r>
            <w:r w:rsidRPr="00080C6C" w:rsidDel="00B57DB5">
              <w:rPr>
                <w:rPrChange w:id="882" w:author="ilham.nur@office.ui.ac.id" w:date="2023-05-14T06:35:00Z">
                  <w:rPr>
                    <w:rStyle w:val="Hyperlink"/>
                    <w:noProof/>
                  </w:rPr>
                </w:rPrChange>
              </w:rPr>
              <w:delText>Kriteria Kesuksesan Proyek</w:delText>
            </w:r>
            <w:r w:rsidDel="00B57DB5">
              <w:rPr>
                <w:noProof/>
                <w:webHidden/>
              </w:rPr>
              <w:tab/>
              <w:delText>25</w:delText>
            </w:r>
          </w:del>
        </w:p>
        <w:p w14:paraId="333EB0A9" w14:textId="6779B582" w:rsidR="006243FB" w:rsidDel="00B57DB5" w:rsidRDefault="006243FB">
          <w:pPr>
            <w:pStyle w:val="TOC2"/>
            <w:tabs>
              <w:tab w:val="left" w:pos="880"/>
              <w:tab w:val="right" w:leader="dot" w:pos="8494"/>
            </w:tabs>
            <w:rPr>
              <w:del w:id="883" w:author="Ilham Nur Pratama" w:date="2023-05-15T20:27:00Z"/>
              <w:rFonts w:asciiTheme="minorHAnsi" w:hAnsiTheme="minorHAnsi" w:cstheme="minorBidi"/>
              <w:noProof/>
              <w:sz w:val="22"/>
            </w:rPr>
          </w:pPr>
          <w:del w:id="884" w:author="Ilham Nur Pratama" w:date="2023-05-15T20:27:00Z">
            <w:r w:rsidRPr="00080C6C" w:rsidDel="00B57DB5">
              <w:rPr>
                <w:rPrChange w:id="885" w:author="ilham.nur@office.ui.ac.id" w:date="2023-05-14T06:35:00Z">
                  <w:rPr>
                    <w:rStyle w:val="Hyperlink"/>
                    <w:noProof/>
                  </w:rPr>
                </w:rPrChange>
              </w:rPr>
              <w:delText>2.5</w:delText>
            </w:r>
            <w:r w:rsidDel="00B57DB5">
              <w:rPr>
                <w:rFonts w:asciiTheme="minorHAnsi" w:hAnsiTheme="minorHAnsi" w:cstheme="minorBidi"/>
                <w:noProof/>
                <w:sz w:val="22"/>
              </w:rPr>
              <w:tab/>
            </w:r>
            <w:r w:rsidRPr="00080C6C" w:rsidDel="00B57DB5">
              <w:rPr>
                <w:rPrChange w:id="886" w:author="ilham.nur@office.ui.ac.id" w:date="2023-05-14T06:35:00Z">
                  <w:rPr>
                    <w:rStyle w:val="Hyperlink"/>
                    <w:noProof/>
                  </w:rPr>
                </w:rPrChange>
              </w:rPr>
              <w:delText>Sistem Informasi Manajemen Proyek</w:delText>
            </w:r>
            <w:r w:rsidDel="00B57DB5">
              <w:rPr>
                <w:noProof/>
                <w:webHidden/>
              </w:rPr>
              <w:tab/>
              <w:delText>25</w:delText>
            </w:r>
          </w:del>
        </w:p>
        <w:p w14:paraId="070C0F9A" w14:textId="141C708C" w:rsidR="006243FB" w:rsidDel="00B57DB5" w:rsidRDefault="006243FB">
          <w:pPr>
            <w:pStyle w:val="TOC3"/>
            <w:rPr>
              <w:del w:id="887" w:author="Ilham Nur Pratama" w:date="2023-05-15T20:27:00Z"/>
              <w:rFonts w:asciiTheme="minorHAnsi" w:hAnsiTheme="minorHAnsi" w:cstheme="minorBidi"/>
              <w:noProof/>
              <w:sz w:val="22"/>
            </w:rPr>
          </w:pPr>
          <w:del w:id="888" w:author="Ilham Nur Pratama" w:date="2023-05-15T20:27:00Z">
            <w:r w:rsidRPr="00080C6C" w:rsidDel="00B57DB5">
              <w:rPr>
                <w:rPrChange w:id="889" w:author="ilham.nur@office.ui.ac.id" w:date="2023-05-14T06:35:00Z">
                  <w:rPr>
                    <w:rStyle w:val="Hyperlink"/>
                    <w:noProof/>
                  </w:rPr>
                </w:rPrChange>
              </w:rPr>
              <w:delText>2.5.1</w:delText>
            </w:r>
            <w:r w:rsidDel="00B57DB5">
              <w:rPr>
                <w:rFonts w:asciiTheme="minorHAnsi" w:hAnsiTheme="minorHAnsi" w:cstheme="minorBidi"/>
                <w:noProof/>
                <w:sz w:val="22"/>
              </w:rPr>
              <w:tab/>
            </w:r>
            <w:r w:rsidRPr="00080C6C" w:rsidDel="00B57DB5">
              <w:rPr>
                <w:rPrChange w:id="890" w:author="ilham.nur@office.ui.ac.id" w:date="2023-05-14T06:35:00Z">
                  <w:rPr>
                    <w:rStyle w:val="Hyperlink"/>
                    <w:noProof/>
                  </w:rPr>
                </w:rPrChange>
              </w:rPr>
              <w:delText>Pengolahan Jadwal</w:delText>
            </w:r>
            <w:r w:rsidDel="00B57DB5">
              <w:rPr>
                <w:noProof/>
                <w:webHidden/>
              </w:rPr>
              <w:tab/>
              <w:delText>27</w:delText>
            </w:r>
          </w:del>
        </w:p>
        <w:p w14:paraId="74BF3001" w14:textId="4BEF176C" w:rsidR="006243FB" w:rsidDel="00B57DB5" w:rsidRDefault="006243FB">
          <w:pPr>
            <w:pStyle w:val="TOC3"/>
            <w:rPr>
              <w:del w:id="891" w:author="Ilham Nur Pratama" w:date="2023-05-15T20:27:00Z"/>
              <w:rFonts w:asciiTheme="minorHAnsi" w:hAnsiTheme="minorHAnsi" w:cstheme="minorBidi"/>
              <w:noProof/>
              <w:sz w:val="22"/>
            </w:rPr>
          </w:pPr>
          <w:del w:id="892" w:author="Ilham Nur Pratama" w:date="2023-05-15T20:27:00Z">
            <w:r w:rsidRPr="00080C6C" w:rsidDel="00B57DB5">
              <w:rPr>
                <w:rPrChange w:id="893" w:author="ilham.nur@office.ui.ac.id" w:date="2023-05-14T06:35:00Z">
                  <w:rPr>
                    <w:rStyle w:val="Hyperlink"/>
                    <w:noProof/>
                  </w:rPr>
                </w:rPrChange>
              </w:rPr>
              <w:delText>2.5.2</w:delText>
            </w:r>
            <w:r w:rsidDel="00B57DB5">
              <w:rPr>
                <w:rFonts w:asciiTheme="minorHAnsi" w:hAnsiTheme="minorHAnsi" w:cstheme="minorBidi"/>
                <w:noProof/>
                <w:sz w:val="22"/>
              </w:rPr>
              <w:tab/>
            </w:r>
            <w:r w:rsidRPr="00080C6C" w:rsidDel="00B57DB5">
              <w:rPr>
                <w:rPrChange w:id="894" w:author="ilham.nur@office.ui.ac.id" w:date="2023-05-14T06:35:00Z">
                  <w:rPr>
                    <w:rStyle w:val="Hyperlink"/>
                    <w:noProof/>
                  </w:rPr>
                </w:rPrChange>
              </w:rPr>
              <w:delText>Pengendali Pengeluaran Proyek</w:delText>
            </w:r>
            <w:r w:rsidDel="00B57DB5">
              <w:rPr>
                <w:noProof/>
                <w:webHidden/>
              </w:rPr>
              <w:tab/>
              <w:delText>28</w:delText>
            </w:r>
          </w:del>
        </w:p>
        <w:p w14:paraId="65A184E1" w14:textId="6B0F050E" w:rsidR="006243FB" w:rsidDel="00B57DB5" w:rsidRDefault="006243FB">
          <w:pPr>
            <w:pStyle w:val="TOC3"/>
            <w:rPr>
              <w:del w:id="895" w:author="Ilham Nur Pratama" w:date="2023-05-15T20:27:00Z"/>
              <w:rFonts w:asciiTheme="minorHAnsi" w:hAnsiTheme="minorHAnsi" w:cstheme="minorBidi"/>
              <w:noProof/>
              <w:sz w:val="22"/>
            </w:rPr>
          </w:pPr>
          <w:del w:id="896" w:author="Ilham Nur Pratama" w:date="2023-05-15T20:27:00Z">
            <w:r w:rsidRPr="00080C6C" w:rsidDel="00B57DB5">
              <w:rPr>
                <w:rPrChange w:id="897" w:author="ilham.nur@office.ui.ac.id" w:date="2023-05-14T06:35:00Z">
                  <w:rPr>
                    <w:rStyle w:val="Hyperlink"/>
                    <w:noProof/>
                  </w:rPr>
                </w:rPrChange>
              </w:rPr>
              <w:delText>2.5.3</w:delText>
            </w:r>
            <w:r w:rsidDel="00B57DB5">
              <w:rPr>
                <w:rFonts w:asciiTheme="minorHAnsi" w:hAnsiTheme="minorHAnsi" w:cstheme="minorBidi"/>
                <w:noProof/>
                <w:sz w:val="22"/>
              </w:rPr>
              <w:tab/>
            </w:r>
            <w:r w:rsidRPr="00080C6C" w:rsidDel="00B57DB5">
              <w:rPr>
                <w:rPrChange w:id="898" w:author="ilham.nur@office.ui.ac.id" w:date="2023-05-14T06:35:00Z">
                  <w:rPr>
                    <w:rStyle w:val="Hyperlink"/>
                    <w:noProof/>
                  </w:rPr>
                </w:rPrChange>
              </w:rPr>
              <w:delText>Sistem Pengendali Sumber Daya Proyek</w:delText>
            </w:r>
            <w:r w:rsidDel="00B57DB5">
              <w:rPr>
                <w:noProof/>
                <w:webHidden/>
              </w:rPr>
              <w:tab/>
              <w:delText>28</w:delText>
            </w:r>
          </w:del>
        </w:p>
        <w:p w14:paraId="0073A8F3" w14:textId="67961BB2" w:rsidR="006243FB" w:rsidDel="00B57DB5" w:rsidRDefault="006243FB">
          <w:pPr>
            <w:pStyle w:val="TOC3"/>
            <w:rPr>
              <w:del w:id="899" w:author="Ilham Nur Pratama" w:date="2023-05-15T20:27:00Z"/>
              <w:rFonts w:asciiTheme="minorHAnsi" w:hAnsiTheme="minorHAnsi" w:cstheme="minorBidi"/>
              <w:noProof/>
              <w:sz w:val="22"/>
            </w:rPr>
          </w:pPr>
          <w:del w:id="900" w:author="Ilham Nur Pratama" w:date="2023-05-15T20:27:00Z">
            <w:r w:rsidRPr="00080C6C" w:rsidDel="00B57DB5">
              <w:rPr>
                <w:rPrChange w:id="901" w:author="ilham.nur@office.ui.ac.id" w:date="2023-05-14T06:35:00Z">
                  <w:rPr>
                    <w:rStyle w:val="Hyperlink"/>
                    <w:noProof/>
                  </w:rPr>
                </w:rPrChange>
              </w:rPr>
              <w:delText>2.5.4</w:delText>
            </w:r>
            <w:r w:rsidDel="00B57DB5">
              <w:rPr>
                <w:rFonts w:asciiTheme="minorHAnsi" w:hAnsiTheme="minorHAnsi" w:cstheme="minorBidi"/>
                <w:noProof/>
                <w:sz w:val="22"/>
              </w:rPr>
              <w:tab/>
            </w:r>
            <w:r w:rsidRPr="00080C6C" w:rsidDel="00B57DB5">
              <w:rPr>
                <w:rPrChange w:id="902" w:author="ilham.nur@office.ui.ac.id" w:date="2023-05-14T06:35:00Z">
                  <w:rPr>
                    <w:rStyle w:val="Hyperlink"/>
                    <w:noProof/>
                  </w:rPr>
                </w:rPrChange>
              </w:rPr>
              <w:delText>Sistem Kontrol Dokumen Proyek</w:delText>
            </w:r>
            <w:r w:rsidDel="00B57DB5">
              <w:rPr>
                <w:noProof/>
                <w:webHidden/>
              </w:rPr>
              <w:tab/>
              <w:delText>29</w:delText>
            </w:r>
          </w:del>
        </w:p>
        <w:p w14:paraId="70251365" w14:textId="1555D62C" w:rsidR="006243FB" w:rsidDel="00B57DB5" w:rsidRDefault="006243FB">
          <w:pPr>
            <w:pStyle w:val="TOC2"/>
            <w:tabs>
              <w:tab w:val="left" w:pos="880"/>
              <w:tab w:val="right" w:leader="dot" w:pos="8494"/>
            </w:tabs>
            <w:rPr>
              <w:del w:id="903" w:author="Ilham Nur Pratama" w:date="2023-05-15T20:27:00Z"/>
              <w:rFonts w:asciiTheme="minorHAnsi" w:hAnsiTheme="minorHAnsi" w:cstheme="minorBidi"/>
              <w:noProof/>
              <w:sz w:val="22"/>
            </w:rPr>
          </w:pPr>
          <w:del w:id="904" w:author="Ilham Nur Pratama" w:date="2023-05-15T20:27:00Z">
            <w:r w:rsidRPr="00080C6C" w:rsidDel="00B57DB5">
              <w:rPr>
                <w:rPrChange w:id="905" w:author="ilham.nur@office.ui.ac.id" w:date="2023-05-14T06:35:00Z">
                  <w:rPr>
                    <w:rStyle w:val="Hyperlink"/>
                    <w:noProof/>
                  </w:rPr>
                </w:rPrChange>
              </w:rPr>
              <w:delText>2.6</w:delText>
            </w:r>
            <w:r w:rsidDel="00B57DB5">
              <w:rPr>
                <w:rFonts w:asciiTheme="minorHAnsi" w:hAnsiTheme="minorHAnsi" w:cstheme="minorBidi"/>
                <w:noProof/>
                <w:sz w:val="22"/>
              </w:rPr>
              <w:tab/>
            </w:r>
            <w:r w:rsidRPr="00080C6C" w:rsidDel="00B57DB5">
              <w:rPr>
                <w:rPrChange w:id="906" w:author="ilham.nur@office.ui.ac.id" w:date="2023-05-14T06:35:00Z">
                  <w:rPr>
                    <w:rStyle w:val="Hyperlink"/>
                    <w:i/>
                    <w:iCs/>
                    <w:noProof/>
                  </w:rPr>
                </w:rPrChange>
              </w:rPr>
              <w:delText>Enterprise Architecture</w:delText>
            </w:r>
            <w:r w:rsidDel="00B57DB5">
              <w:rPr>
                <w:noProof/>
                <w:webHidden/>
              </w:rPr>
              <w:tab/>
              <w:delText>30</w:delText>
            </w:r>
          </w:del>
        </w:p>
        <w:p w14:paraId="5965EE78" w14:textId="6B9DAB7A" w:rsidR="006243FB" w:rsidDel="00B57DB5" w:rsidRDefault="006243FB">
          <w:pPr>
            <w:pStyle w:val="TOC3"/>
            <w:rPr>
              <w:del w:id="907" w:author="Ilham Nur Pratama" w:date="2023-05-15T20:27:00Z"/>
              <w:rFonts w:asciiTheme="minorHAnsi" w:hAnsiTheme="minorHAnsi" w:cstheme="minorBidi"/>
              <w:noProof/>
              <w:sz w:val="22"/>
            </w:rPr>
          </w:pPr>
          <w:del w:id="908" w:author="Ilham Nur Pratama" w:date="2023-05-15T20:27:00Z">
            <w:r w:rsidRPr="00080C6C" w:rsidDel="00B57DB5">
              <w:rPr>
                <w:rPrChange w:id="909" w:author="ilham.nur@office.ui.ac.id" w:date="2023-05-14T06:35:00Z">
                  <w:rPr>
                    <w:rStyle w:val="Hyperlink"/>
                    <w:i/>
                    <w:iCs/>
                    <w:noProof/>
                  </w:rPr>
                </w:rPrChange>
              </w:rPr>
              <w:delText>2.6.1</w:delText>
            </w:r>
            <w:r w:rsidDel="00B57DB5">
              <w:rPr>
                <w:rFonts w:asciiTheme="minorHAnsi" w:hAnsiTheme="minorHAnsi" w:cstheme="minorBidi"/>
                <w:noProof/>
                <w:sz w:val="22"/>
              </w:rPr>
              <w:tab/>
            </w:r>
            <w:r w:rsidRPr="00080C6C" w:rsidDel="00B57DB5">
              <w:rPr>
                <w:rPrChange w:id="910" w:author="ilham.nur@office.ui.ac.id" w:date="2023-05-14T06:35:00Z">
                  <w:rPr>
                    <w:rStyle w:val="Hyperlink"/>
                    <w:i/>
                    <w:iCs/>
                    <w:noProof/>
                  </w:rPr>
                </w:rPrChange>
              </w:rPr>
              <w:delText>Zachman Framework</w:delText>
            </w:r>
            <w:r w:rsidDel="00B57DB5">
              <w:rPr>
                <w:noProof/>
                <w:webHidden/>
              </w:rPr>
              <w:tab/>
              <w:delText>31</w:delText>
            </w:r>
          </w:del>
        </w:p>
        <w:p w14:paraId="367A62D0" w14:textId="4BEF8933" w:rsidR="006243FB" w:rsidDel="00B57DB5" w:rsidRDefault="006243FB">
          <w:pPr>
            <w:pStyle w:val="TOC3"/>
            <w:rPr>
              <w:del w:id="911" w:author="Ilham Nur Pratama" w:date="2023-05-15T20:27:00Z"/>
              <w:rFonts w:asciiTheme="minorHAnsi" w:hAnsiTheme="minorHAnsi" w:cstheme="minorBidi"/>
              <w:noProof/>
              <w:sz w:val="22"/>
            </w:rPr>
          </w:pPr>
          <w:del w:id="912" w:author="Ilham Nur Pratama" w:date="2023-05-15T20:27:00Z">
            <w:r w:rsidRPr="00080C6C" w:rsidDel="00B57DB5">
              <w:rPr>
                <w:rPrChange w:id="913" w:author="ilham.nur@office.ui.ac.id" w:date="2023-05-14T06:35:00Z">
                  <w:rPr>
                    <w:rStyle w:val="Hyperlink"/>
                    <w:i/>
                    <w:iCs/>
                    <w:noProof/>
                  </w:rPr>
                </w:rPrChange>
              </w:rPr>
              <w:delText>2.6.2</w:delText>
            </w:r>
            <w:r w:rsidDel="00B57DB5">
              <w:rPr>
                <w:rFonts w:asciiTheme="minorHAnsi" w:hAnsiTheme="minorHAnsi" w:cstheme="minorBidi"/>
                <w:noProof/>
                <w:sz w:val="22"/>
              </w:rPr>
              <w:tab/>
            </w:r>
            <w:r w:rsidRPr="00080C6C" w:rsidDel="00B57DB5">
              <w:rPr>
                <w:rPrChange w:id="914" w:author="ilham.nur@office.ui.ac.id" w:date="2023-05-14T06:35:00Z">
                  <w:rPr>
                    <w:rStyle w:val="Hyperlink"/>
                    <w:i/>
                    <w:iCs/>
                    <w:noProof/>
                  </w:rPr>
                </w:rPrChange>
              </w:rPr>
              <w:delText>Gartner Framework</w:delText>
            </w:r>
            <w:r w:rsidDel="00B57DB5">
              <w:rPr>
                <w:noProof/>
                <w:webHidden/>
              </w:rPr>
              <w:tab/>
              <w:delText>31</w:delText>
            </w:r>
          </w:del>
        </w:p>
        <w:p w14:paraId="102D8AA6" w14:textId="37BFF78A" w:rsidR="006243FB" w:rsidDel="00B57DB5" w:rsidRDefault="006243FB">
          <w:pPr>
            <w:pStyle w:val="TOC3"/>
            <w:rPr>
              <w:del w:id="915" w:author="Ilham Nur Pratama" w:date="2023-05-15T20:27:00Z"/>
              <w:rFonts w:asciiTheme="minorHAnsi" w:hAnsiTheme="minorHAnsi" w:cstheme="minorBidi"/>
              <w:noProof/>
              <w:sz w:val="22"/>
            </w:rPr>
          </w:pPr>
          <w:del w:id="916" w:author="Ilham Nur Pratama" w:date="2023-05-15T20:27:00Z">
            <w:r w:rsidRPr="00080C6C" w:rsidDel="00B57DB5">
              <w:rPr>
                <w:rPrChange w:id="917" w:author="ilham.nur@office.ui.ac.id" w:date="2023-05-14T06:35:00Z">
                  <w:rPr>
                    <w:rStyle w:val="Hyperlink"/>
                    <w:i/>
                    <w:iCs/>
                    <w:noProof/>
                  </w:rPr>
                </w:rPrChange>
              </w:rPr>
              <w:delText>2.6.3</w:delText>
            </w:r>
            <w:r w:rsidDel="00B57DB5">
              <w:rPr>
                <w:rFonts w:asciiTheme="minorHAnsi" w:hAnsiTheme="minorHAnsi" w:cstheme="minorBidi"/>
                <w:noProof/>
                <w:sz w:val="22"/>
              </w:rPr>
              <w:tab/>
            </w:r>
            <w:r w:rsidRPr="00080C6C" w:rsidDel="00B57DB5">
              <w:rPr>
                <w:rPrChange w:id="918" w:author="ilham.nur@office.ui.ac.id" w:date="2023-05-14T06:35:00Z">
                  <w:rPr>
                    <w:rStyle w:val="Hyperlink"/>
                    <w:i/>
                    <w:iCs/>
                    <w:noProof/>
                  </w:rPr>
                </w:rPrChange>
              </w:rPr>
              <w:delText>Federal Enterprise Architecture Framework</w:delText>
            </w:r>
            <w:r w:rsidDel="00B57DB5">
              <w:rPr>
                <w:noProof/>
                <w:webHidden/>
              </w:rPr>
              <w:tab/>
              <w:delText>32</w:delText>
            </w:r>
          </w:del>
        </w:p>
        <w:p w14:paraId="3E2CC7EA" w14:textId="6CB3D985" w:rsidR="006243FB" w:rsidDel="00B57DB5" w:rsidRDefault="006243FB">
          <w:pPr>
            <w:pStyle w:val="TOC3"/>
            <w:rPr>
              <w:del w:id="919" w:author="Ilham Nur Pratama" w:date="2023-05-15T20:27:00Z"/>
              <w:rFonts w:asciiTheme="minorHAnsi" w:hAnsiTheme="minorHAnsi" w:cstheme="minorBidi"/>
              <w:noProof/>
              <w:sz w:val="22"/>
            </w:rPr>
          </w:pPr>
          <w:del w:id="920" w:author="Ilham Nur Pratama" w:date="2023-05-15T20:27:00Z">
            <w:r w:rsidRPr="00080C6C" w:rsidDel="00B57DB5">
              <w:rPr>
                <w:rPrChange w:id="921" w:author="ilham.nur@office.ui.ac.id" w:date="2023-05-14T06:35:00Z">
                  <w:rPr>
                    <w:rStyle w:val="Hyperlink"/>
                    <w:i/>
                    <w:iCs/>
                    <w:noProof/>
                  </w:rPr>
                </w:rPrChange>
              </w:rPr>
              <w:delText>2.6.4</w:delText>
            </w:r>
            <w:r w:rsidDel="00B57DB5">
              <w:rPr>
                <w:rFonts w:asciiTheme="minorHAnsi" w:hAnsiTheme="minorHAnsi" w:cstheme="minorBidi"/>
                <w:noProof/>
                <w:sz w:val="22"/>
              </w:rPr>
              <w:tab/>
            </w:r>
            <w:r w:rsidRPr="00080C6C" w:rsidDel="00B57DB5">
              <w:rPr>
                <w:rPrChange w:id="922" w:author="ilham.nur@office.ui.ac.id" w:date="2023-05-14T06:35:00Z">
                  <w:rPr>
                    <w:rStyle w:val="Hyperlink"/>
                    <w:i/>
                    <w:iCs/>
                    <w:noProof/>
                  </w:rPr>
                </w:rPrChange>
              </w:rPr>
              <w:delText>The Open Group Architecture Framework</w:delText>
            </w:r>
            <w:r w:rsidDel="00B57DB5">
              <w:rPr>
                <w:noProof/>
                <w:webHidden/>
              </w:rPr>
              <w:tab/>
              <w:delText>33</w:delText>
            </w:r>
          </w:del>
        </w:p>
        <w:p w14:paraId="56FE2C08" w14:textId="614B0CFC" w:rsidR="006243FB" w:rsidDel="00B57DB5" w:rsidRDefault="006243FB">
          <w:pPr>
            <w:pStyle w:val="TOC2"/>
            <w:tabs>
              <w:tab w:val="left" w:pos="880"/>
              <w:tab w:val="right" w:leader="dot" w:pos="8494"/>
            </w:tabs>
            <w:rPr>
              <w:del w:id="923" w:author="Ilham Nur Pratama" w:date="2023-05-15T20:27:00Z"/>
              <w:rFonts w:asciiTheme="minorHAnsi" w:hAnsiTheme="minorHAnsi" w:cstheme="minorBidi"/>
              <w:noProof/>
              <w:sz w:val="22"/>
            </w:rPr>
          </w:pPr>
          <w:del w:id="924" w:author="Ilham Nur Pratama" w:date="2023-05-15T20:27:00Z">
            <w:r w:rsidRPr="00080C6C" w:rsidDel="00B57DB5">
              <w:rPr>
                <w:rPrChange w:id="925" w:author="ilham.nur@office.ui.ac.id" w:date="2023-05-14T06:35:00Z">
                  <w:rPr>
                    <w:rStyle w:val="Hyperlink"/>
                    <w:i/>
                    <w:iCs/>
                    <w:noProof/>
                  </w:rPr>
                </w:rPrChange>
              </w:rPr>
              <w:delText>2.7</w:delText>
            </w:r>
            <w:r w:rsidDel="00B57DB5">
              <w:rPr>
                <w:rFonts w:asciiTheme="minorHAnsi" w:hAnsiTheme="minorHAnsi" w:cstheme="minorBidi"/>
                <w:noProof/>
                <w:sz w:val="22"/>
              </w:rPr>
              <w:tab/>
            </w:r>
            <w:r w:rsidRPr="00080C6C" w:rsidDel="00B57DB5">
              <w:rPr>
                <w:rPrChange w:id="926" w:author="ilham.nur@office.ui.ac.id" w:date="2023-05-14T06:35:00Z">
                  <w:rPr>
                    <w:rStyle w:val="Hyperlink"/>
                    <w:i/>
                    <w:iCs/>
                    <w:noProof/>
                  </w:rPr>
                </w:rPrChange>
              </w:rPr>
              <w:delText>Business Process</w:delText>
            </w:r>
            <w:r w:rsidDel="00B57DB5">
              <w:rPr>
                <w:noProof/>
                <w:webHidden/>
              </w:rPr>
              <w:tab/>
              <w:delText>34</w:delText>
            </w:r>
          </w:del>
        </w:p>
        <w:p w14:paraId="6FEC0871" w14:textId="43935E74" w:rsidR="006243FB" w:rsidDel="00B57DB5" w:rsidRDefault="006243FB">
          <w:pPr>
            <w:pStyle w:val="TOC3"/>
            <w:rPr>
              <w:del w:id="927" w:author="Ilham Nur Pratama" w:date="2023-05-15T20:27:00Z"/>
              <w:rFonts w:asciiTheme="minorHAnsi" w:hAnsiTheme="minorHAnsi" w:cstheme="minorBidi"/>
              <w:noProof/>
              <w:sz w:val="22"/>
            </w:rPr>
          </w:pPr>
          <w:del w:id="928" w:author="Ilham Nur Pratama" w:date="2023-05-15T20:27:00Z">
            <w:r w:rsidRPr="00080C6C" w:rsidDel="00B57DB5">
              <w:rPr>
                <w:rPrChange w:id="929" w:author="ilham.nur@office.ui.ac.id" w:date="2023-05-14T06:35:00Z">
                  <w:rPr>
                    <w:rStyle w:val="Hyperlink"/>
                    <w:i/>
                    <w:iCs/>
                    <w:noProof/>
                  </w:rPr>
                </w:rPrChange>
              </w:rPr>
              <w:delText>2.7.1</w:delText>
            </w:r>
            <w:r w:rsidDel="00B57DB5">
              <w:rPr>
                <w:rFonts w:asciiTheme="minorHAnsi" w:hAnsiTheme="minorHAnsi" w:cstheme="minorBidi"/>
                <w:noProof/>
                <w:sz w:val="22"/>
              </w:rPr>
              <w:tab/>
            </w:r>
            <w:r w:rsidRPr="00080C6C" w:rsidDel="00B57DB5">
              <w:rPr>
                <w:rPrChange w:id="930" w:author="ilham.nur@office.ui.ac.id" w:date="2023-05-14T06:35:00Z">
                  <w:rPr>
                    <w:rStyle w:val="Hyperlink"/>
                    <w:i/>
                    <w:iCs/>
                    <w:noProof/>
                  </w:rPr>
                </w:rPrChange>
              </w:rPr>
              <w:delText>Business Process Modelling Notation</w:delText>
            </w:r>
            <w:r w:rsidDel="00B57DB5">
              <w:rPr>
                <w:noProof/>
                <w:webHidden/>
              </w:rPr>
              <w:tab/>
              <w:delText>35</w:delText>
            </w:r>
          </w:del>
        </w:p>
        <w:p w14:paraId="4D0CD993" w14:textId="425545D4" w:rsidR="006243FB" w:rsidDel="00B57DB5" w:rsidRDefault="006243FB">
          <w:pPr>
            <w:pStyle w:val="TOC3"/>
            <w:rPr>
              <w:del w:id="931" w:author="Ilham Nur Pratama" w:date="2023-05-15T20:27:00Z"/>
              <w:rFonts w:asciiTheme="minorHAnsi" w:hAnsiTheme="minorHAnsi" w:cstheme="minorBidi"/>
              <w:noProof/>
              <w:sz w:val="22"/>
            </w:rPr>
          </w:pPr>
          <w:del w:id="932" w:author="Ilham Nur Pratama" w:date="2023-05-15T20:27:00Z">
            <w:r w:rsidRPr="00080C6C" w:rsidDel="00B57DB5">
              <w:rPr>
                <w:rPrChange w:id="933" w:author="ilham.nur@office.ui.ac.id" w:date="2023-05-14T06:35:00Z">
                  <w:rPr>
                    <w:rStyle w:val="Hyperlink"/>
                    <w:i/>
                    <w:iCs/>
                    <w:noProof/>
                  </w:rPr>
                </w:rPrChange>
              </w:rPr>
              <w:delText>2.7.2</w:delText>
            </w:r>
            <w:r w:rsidDel="00B57DB5">
              <w:rPr>
                <w:rFonts w:asciiTheme="minorHAnsi" w:hAnsiTheme="minorHAnsi" w:cstheme="minorBidi"/>
                <w:noProof/>
                <w:sz w:val="22"/>
              </w:rPr>
              <w:tab/>
            </w:r>
            <w:r w:rsidRPr="00080C6C" w:rsidDel="00B57DB5">
              <w:rPr>
                <w:rPrChange w:id="934" w:author="ilham.nur@office.ui.ac.id" w:date="2023-05-14T06:35:00Z">
                  <w:rPr>
                    <w:rStyle w:val="Hyperlink"/>
                    <w:i/>
                    <w:iCs/>
                    <w:noProof/>
                  </w:rPr>
                </w:rPrChange>
              </w:rPr>
              <w:delText>Business Process Management Best Practice</w:delText>
            </w:r>
            <w:r w:rsidDel="00B57DB5">
              <w:rPr>
                <w:noProof/>
                <w:webHidden/>
              </w:rPr>
              <w:tab/>
              <w:delText>36</w:delText>
            </w:r>
          </w:del>
        </w:p>
        <w:p w14:paraId="0103C66E" w14:textId="055DDC60" w:rsidR="006243FB" w:rsidDel="00B57DB5" w:rsidRDefault="006243FB">
          <w:pPr>
            <w:pStyle w:val="TOC2"/>
            <w:tabs>
              <w:tab w:val="left" w:pos="880"/>
              <w:tab w:val="right" w:leader="dot" w:pos="8494"/>
            </w:tabs>
            <w:rPr>
              <w:del w:id="935" w:author="Ilham Nur Pratama" w:date="2023-05-15T20:27:00Z"/>
              <w:rFonts w:asciiTheme="minorHAnsi" w:hAnsiTheme="minorHAnsi" w:cstheme="minorBidi"/>
              <w:noProof/>
              <w:sz w:val="22"/>
            </w:rPr>
          </w:pPr>
          <w:del w:id="936" w:author="Ilham Nur Pratama" w:date="2023-05-15T20:27:00Z">
            <w:r w:rsidRPr="00080C6C" w:rsidDel="00B57DB5">
              <w:rPr>
                <w:rPrChange w:id="937" w:author="ilham.nur@office.ui.ac.id" w:date="2023-05-14T06:35:00Z">
                  <w:rPr>
                    <w:rStyle w:val="Hyperlink"/>
                    <w:noProof/>
                  </w:rPr>
                </w:rPrChange>
              </w:rPr>
              <w:delText>2.8</w:delText>
            </w:r>
            <w:r w:rsidDel="00B57DB5">
              <w:rPr>
                <w:rFonts w:asciiTheme="minorHAnsi" w:hAnsiTheme="minorHAnsi" w:cstheme="minorBidi"/>
                <w:noProof/>
                <w:sz w:val="22"/>
              </w:rPr>
              <w:tab/>
            </w:r>
            <w:r w:rsidRPr="00080C6C" w:rsidDel="00B57DB5">
              <w:rPr>
                <w:rPrChange w:id="938" w:author="ilham.nur@office.ui.ac.id" w:date="2023-05-14T06:35:00Z">
                  <w:rPr>
                    <w:rStyle w:val="Hyperlink"/>
                    <w:noProof/>
                  </w:rPr>
                </w:rPrChange>
              </w:rPr>
              <w:delText>Teori Pengambilan Keputusan</w:delText>
            </w:r>
            <w:r w:rsidDel="00B57DB5">
              <w:rPr>
                <w:noProof/>
                <w:webHidden/>
              </w:rPr>
              <w:tab/>
              <w:delText>36</w:delText>
            </w:r>
          </w:del>
        </w:p>
        <w:p w14:paraId="08E01E44" w14:textId="4661DF02" w:rsidR="006243FB" w:rsidDel="00B57DB5" w:rsidRDefault="006243FB">
          <w:pPr>
            <w:pStyle w:val="TOC3"/>
            <w:rPr>
              <w:del w:id="939" w:author="Ilham Nur Pratama" w:date="2023-05-15T20:27:00Z"/>
              <w:rFonts w:asciiTheme="minorHAnsi" w:hAnsiTheme="minorHAnsi" w:cstheme="minorBidi"/>
              <w:noProof/>
              <w:sz w:val="22"/>
            </w:rPr>
          </w:pPr>
          <w:del w:id="940" w:author="Ilham Nur Pratama" w:date="2023-05-15T20:27:00Z">
            <w:r w:rsidRPr="00080C6C" w:rsidDel="00B57DB5">
              <w:rPr>
                <w:rPrChange w:id="941" w:author="ilham.nur@office.ui.ac.id" w:date="2023-05-14T06:35:00Z">
                  <w:rPr>
                    <w:rStyle w:val="Hyperlink"/>
                    <w:noProof/>
                  </w:rPr>
                </w:rPrChange>
              </w:rPr>
              <w:delText>2.8.1</w:delText>
            </w:r>
            <w:r w:rsidDel="00B57DB5">
              <w:rPr>
                <w:rFonts w:asciiTheme="minorHAnsi" w:hAnsiTheme="minorHAnsi" w:cstheme="minorBidi"/>
                <w:noProof/>
                <w:sz w:val="22"/>
              </w:rPr>
              <w:tab/>
            </w:r>
            <w:r w:rsidRPr="00080C6C" w:rsidDel="00B57DB5">
              <w:rPr>
                <w:rPrChange w:id="942" w:author="ilham.nur@office.ui.ac.id" w:date="2023-05-14T06:35:00Z">
                  <w:rPr>
                    <w:rStyle w:val="Hyperlink"/>
                    <w:noProof/>
                  </w:rPr>
                </w:rPrChange>
              </w:rPr>
              <w:delText>Multi Criteria Decision Making</w:delText>
            </w:r>
            <w:r w:rsidDel="00B57DB5">
              <w:rPr>
                <w:noProof/>
                <w:webHidden/>
              </w:rPr>
              <w:tab/>
              <w:delText>37</w:delText>
            </w:r>
          </w:del>
        </w:p>
        <w:p w14:paraId="18F5C1F1" w14:textId="21EE5B32" w:rsidR="006243FB" w:rsidDel="00B57DB5" w:rsidRDefault="006243FB">
          <w:pPr>
            <w:pStyle w:val="TOC3"/>
            <w:rPr>
              <w:del w:id="943" w:author="Ilham Nur Pratama" w:date="2023-05-15T20:27:00Z"/>
              <w:rFonts w:asciiTheme="minorHAnsi" w:hAnsiTheme="minorHAnsi" w:cstheme="minorBidi"/>
              <w:noProof/>
              <w:sz w:val="22"/>
            </w:rPr>
          </w:pPr>
          <w:del w:id="944" w:author="Ilham Nur Pratama" w:date="2023-05-15T20:27:00Z">
            <w:r w:rsidRPr="00080C6C" w:rsidDel="00B57DB5">
              <w:rPr>
                <w:rPrChange w:id="945" w:author="ilham.nur@office.ui.ac.id" w:date="2023-05-14T06:35:00Z">
                  <w:rPr>
                    <w:rStyle w:val="Hyperlink"/>
                    <w:i/>
                    <w:iCs/>
                    <w:noProof/>
                  </w:rPr>
                </w:rPrChange>
              </w:rPr>
              <w:delText>2.8.2</w:delText>
            </w:r>
            <w:r w:rsidDel="00B57DB5">
              <w:rPr>
                <w:rFonts w:asciiTheme="minorHAnsi" w:hAnsiTheme="minorHAnsi" w:cstheme="minorBidi"/>
                <w:noProof/>
                <w:sz w:val="22"/>
              </w:rPr>
              <w:tab/>
            </w:r>
            <w:r w:rsidRPr="00080C6C" w:rsidDel="00B57DB5">
              <w:rPr>
                <w:rPrChange w:id="946" w:author="ilham.nur@office.ui.ac.id" w:date="2023-05-14T06:35:00Z">
                  <w:rPr>
                    <w:rStyle w:val="Hyperlink"/>
                    <w:noProof/>
                  </w:rPr>
                </w:rPrChange>
              </w:rPr>
              <w:delText xml:space="preserve">Kecerdasan Buatan dan </w:delText>
            </w:r>
            <w:r w:rsidRPr="00080C6C" w:rsidDel="00B57DB5">
              <w:rPr>
                <w:rPrChange w:id="947" w:author="ilham.nur@office.ui.ac.id" w:date="2023-05-14T06:35:00Z">
                  <w:rPr>
                    <w:rStyle w:val="Hyperlink"/>
                    <w:i/>
                    <w:iCs/>
                    <w:noProof/>
                  </w:rPr>
                </w:rPrChange>
              </w:rPr>
              <w:delText>Machine Learning</w:delText>
            </w:r>
            <w:r w:rsidDel="00B57DB5">
              <w:rPr>
                <w:noProof/>
                <w:webHidden/>
              </w:rPr>
              <w:tab/>
              <w:delText>43</w:delText>
            </w:r>
          </w:del>
        </w:p>
        <w:p w14:paraId="271DF21D" w14:textId="0BBFFE0A" w:rsidR="006243FB" w:rsidDel="00B57DB5" w:rsidRDefault="006243FB">
          <w:pPr>
            <w:pStyle w:val="TOC2"/>
            <w:tabs>
              <w:tab w:val="left" w:pos="880"/>
              <w:tab w:val="right" w:leader="dot" w:pos="8494"/>
            </w:tabs>
            <w:rPr>
              <w:del w:id="948" w:author="Ilham Nur Pratama" w:date="2023-05-15T20:27:00Z"/>
              <w:rFonts w:asciiTheme="minorHAnsi" w:hAnsiTheme="minorHAnsi" w:cstheme="minorBidi"/>
              <w:noProof/>
              <w:sz w:val="22"/>
            </w:rPr>
          </w:pPr>
          <w:del w:id="949" w:author="Ilham Nur Pratama" w:date="2023-05-15T20:27:00Z">
            <w:r w:rsidRPr="00080C6C" w:rsidDel="00B57DB5">
              <w:rPr>
                <w:rPrChange w:id="950" w:author="ilham.nur@office.ui.ac.id" w:date="2023-05-14T06:35:00Z">
                  <w:rPr>
                    <w:rStyle w:val="Hyperlink"/>
                    <w:noProof/>
                  </w:rPr>
                </w:rPrChange>
              </w:rPr>
              <w:delText>2.9</w:delText>
            </w:r>
            <w:r w:rsidDel="00B57DB5">
              <w:rPr>
                <w:rFonts w:asciiTheme="minorHAnsi" w:hAnsiTheme="minorHAnsi" w:cstheme="minorBidi"/>
                <w:noProof/>
                <w:sz w:val="22"/>
              </w:rPr>
              <w:tab/>
            </w:r>
            <w:r w:rsidRPr="00080C6C" w:rsidDel="00B57DB5">
              <w:rPr>
                <w:rPrChange w:id="951" w:author="ilham.nur@office.ui.ac.id" w:date="2023-05-14T06:35:00Z">
                  <w:rPr>
                    <w:rStyle w:val="Hyperlink"/>
                    <w:noProof/>
                  </w:rPr>
                </w:rPrChange>
              </w:rPr>
              <w:delText>Pemilihan Proyek</w:delText>
            </w:r>
            <w:r w:rsidDel="00B57DB5">
              <w:rPr>
                <w:noProof/>
                <w:webHidden/>
              </w:rPr>
              <w:tab/>
              <w:delText>48</w:delText>
            </w:r>
          </w:del>
        </w:p>
        <w:p w14:paraId="42DDFD2B" w14:textId="27A38BE9" w:rsidR="006243FB" w:rsidDel="00B57DB5" w:rsidRDefault="006243FB">
          <w:pPr>
            <w:pStyle w:val="TOC2"/>
            <w:tabs>
              <w:tab w:val="left" w:pos="880"/>
              <w:tab w:val="right" w:leader="dot" w:pos="8494"/>
            </w:tabs>
            <w:rPr>
              <w:del w:id="952" w:author="Ilham Nur Pratama" w:date="2023-05-15T20:27:00Z"/>
              <w:rFonts w:asciiTheme="minorHAnsi" w:hAnsiTheme="minorHAnsi" w:cstheme="minorBidi"/>
              <w:noProof/>
              <w:sz w:val="22"/>
            </w:rPr>
          </w:pPr>
          <w:del w:id="953" w:author="Ilham Nur Pratama" w:date="2023-05-15T20:27:00Z">
            <w:r w:rsidRPr="00080C6C" w:rsidDel="00B57DB5">
              <w:rPr>
                <w:rPrChange w:id="954" w:author="ilham.nur@office.ui.ac.id" w:date="2023-05-14T06:35:00Z">
                  <w:rPr>
                    <w:rStyle w:val="Hyperlink"/>
                    <w:noProof/>
                  </w:rPr>
                </w:rPrChange>
              </w:rPr>
              <w:delText>2.10</w:delText>
            </w:r>
            <w:r w:rsidDel="00B57DB5">
              <w:rPr>
                <w:rFonts w:asciiTheme="minorHAnsi" w:hAnsiTheme="minorHAnsi" w:cstheme="minorBidi"/>
                <w:noProof/>
                <w:sz w:val="22"/>
              </w:rPr>
              <w:tab/>
            </w:r>
            <w:r w:rsidRPr="00080C6C" w:rsidDel="00B57DB5">
              <w:rPr>
                <w:rPrChange w:id="955" w:author="ilham.nur@office.ui.ac.id" w:date="2023-05-14T06:35:00Z">
                  <w:rPr>
                    <w:rStyle w:val="Hyperlink"/>
                    <w:noProof/>
                  </w:rPr>
                </w:rPrChange>
              </w:rPr>
              <w:delText>Analisis Statistik</w:delText>
            </w:r>
            <w:r w:rsidDel="00B57DB5">
              <w:rPr>
                <w:noProof/>
                <w:webHidden/>
              </w:rPr>
              <w:tab/>
              <w:delText>49</w:delText>
            </w:r>
          </w:del>
        </w:p>
        <w:p w14:paraId="59462669" w14:textId="6D8B0876" w:rsidR="006243FB" w:rsidDel="00B57DB5" w:rsidRDefault="006243FB">
          <w:pPr>
            <w:pStyle w:val="TOC1"/>
            <w:tabs>
              <w:tab w:val="left" w:pos="1100"/>
            </w:tabs>
            <w:rPr>
              <w:del w:id="956" w:author="Ilham Nur Pratama" w:date="2023-05-15T20:27:00Z"/>
              <w:rFonts w:asciiTheme="minorHAnsi" w:hAnsiTheme="minorHAnsi" w:cstheme="minorBidi"/>
              <w:b w:val="0"/>
              <w:noProof/>
              <w:sz w:val="22"/>
            </w:rPr>
          </w:pPr>
          <w:del w:id="957" w:author="Ilham Nur Pratama" w:date="2023-05-15T20:27:00Z">
            <w:r w:rsidRPr="00080C6C" w:rsidDel="00B57DB5">
              <w:rPr>
                <w:rPrChange w:id="958" w:author="ilham.nur@office.ui.ac.id" w:date="2023-05-14T06:35:00Z">
                  <w:rPr>
                    <w:rStyle w:val="Hyperlink"/>
                    <w:noProof/>
                  </w:rPr>
                </w:rPrChange>
              </w:rPr>
              <w:delText>BAB 3</w:delText>
            </w:r>
            <w:r w:rsidDel="00B57DB5">
              <w:rPr>
                <w:rFonts w:asciiTheme="minorHAnsi" w:hAnsiTheme="minorHAnsi" w:cstheme="minorBidi"/>
                <w:b w:val="0"/>
                <w:noProof/>
                <w:sz w:val="22"/>
              </w:rPr>
              <w:tab/>
            </w:r>
            <w:r w:rsidRPr="00080C6C" w:rsidDel="00B57DB5">
              <w:rPr>
                <w:rPrChange w:id="959" w:author="ilham.nur@office.ui.ac.id" w:date="2023-05-14T06:35:00Z">
                  <w:rPr>
                    <w:rStyle w:val="Hyperlink"/>
                    <w:noProof/>
                  </w:rPr>
                </w:rPrChange>
              </w:rPr>
              <w:delText xml:space="preserve"> METODOLOGI DAN PELAKSANAAN RISET</w:delText>
            </w:r>
            <w:r w:rsidDel="00B57DB5">
              <w:rPr>
                <w:noProof/>
                <w:webHidden/>
              </w:rPr>
              <w:tab/>
              <w:delText>51</w:delText>
            </w:r>
          </w:del>
        </w:p>
        <w:p w14:paraId="733C6CBF" w14:textId="73B8BB89" w:rsidR="006243FB" w:rsidDel="00B57DB5" w:rsidRDefault="006243FB">
          <w:pPr>
            <w:pStyle w:val="TOC2"/>
            <w:tabs>
              <w:tab w:val="left" w:pos="880"/>
              <w:tab w:val="right" w:leader="dot" w:pos="8494"/>
            </w:tabs>
            <w:rPr>
              <w:del w:id="960" w:author="Ilham Nur Pratama" w:date="2023-05-15T20:27:00Z"/>
              <w:rFonts w:asciiTheme="minorHAnsi" w:hAnsiTheme="minorHAnsi" w:cstheme="minorBidi"/>
              <w:noProof/>
              <w:sz w:val="22"/>
            </w:rPr>
          </w:pPr>
          <w:del w:id="961" w:author="Ilham Nur Pratama" w:date="2023-05-15T20:27:00Z">
            <w:r w:rsidRPr="00080C6C" w:rsidDel="00B57DB5">
              <w:rPr>
                <w:rPrChange w:id="962" w:author="ilham.nur@office.ui.ac.id" w:date="2023-05-14T06:35:00Z">
                  <w:rPr>
                    <w:rStyle w:val="Hyperlink"/>
                    <w:noProof/>
                  </w:rPr>
                </w:rPrChange>
              </w:rPr>
              <w:delText>3.1</w:delText>
            </w:r>
            <w:r w:rsidDel="00B57DB5">
              <w:rPr>
                <w:rFonts w:asciiTheme="minorHAnsi" w:hAnsiTheme="minorHAnsi" w:cstheme="minorBidi"/>
                <w:noProof/>
                <w:sz w:val="22"/>
              </w:rPr>
              <w:tab/>
            </w:r>
            <w:r w:rsidRPr="00080C6C" w:rsidDel="00B57DB5">
              <w:rPr>
                <w:rPrChange w:id="963" w:author="ilham.nur@office.ui.ac.id" w:date="2023-05-14T06:35:00Z">
                  <w:rPr>
                    <w:rStyle w:val="Hyperlink"/>
                    <w:noProof/>
                  </w:rPr>
                </w:rPrChange>
              </w:rPr>
              <w:delText>Profil Perusahaan</w:delText>
            </w:r>
            <w:r w:rsidDel="00B57DB5">
              <w:rPr>
                <w:noProof/>
                <w:webHidden/>
              </w:rPr>
              <w:tab/>
              <w:delText>51</w:delText>
            </w:r>
          </w:del>
        </w:p>
        <w:p w14:paraId="7024DD16" w14:textId="4A9F4FAC" w:rsidR="006243FB" w:rsidDel="00B57DB5" w:rsidRDefault="006243FB">
          <w:pPr>
            <w:pStyle w:val="TOC2"/>
            <w:tabs>
              <w:tab w:val="left" w:pos="880"/>
              <w:tab w:val="right" w:leader="dot" w:pos="8494"/>
            </w:tabs>
            <w:rPr>
              <w:del w:id="964" w:author="Ilham Nur Pratama" w:date="2023-05-15T20:27:00Z"/>
              <w:rFonts w:asciiTheme="minorHAnsi" w:hAnsiTheme="minorHAnsi" w:cstheme="minorBidi"/>
              <w:noProof/>
              <w:sz w:val="22"/>
            </w:rPr>
          </w:pPr>
          <w:del w:id="965" w:author="Ilham Nur Pratama" w:date="2023-05-15T20:27:00Z">
            <w:r w:rsidRPr="00080C6C" w:rsidDel="00B57DB5">
              <w:rPr>
                <w:rPrChange w:id="966" w:author="ilham.nur@office.ui.ac.id" w:date="2023-05-14T06:35:00Z">
                  <w:rPr>
                    <w:rStyle w:val="Hyperlink"/>
                    <w:noProof/>
                  </w:rPr>
                </w:rPrChange>
              </w:rPr>
              <w:delText>3.2</w:delText>
            </w:r>
            <w:r w:rsidDel="00B57DB5">
              <w:rPr>
                <w:rFonts w:asciiTheme="minorHAnsi" w:hAnsiTheme="minorHAnsi" w:cstheme="minorBidi"/>
                <w:noProof/>
                <w:sz w:val="22"/>
              </w:rPr>
              <w:tab/>
            </w:r>
            <w:r w:rsidRPr="00080C6C" w:rsidDel="00B57DB5">
              <w:rPr>
                <w:rPrChange w:id="967" w:author="ilham.nur@office.ui.ac.id" w:date="2023-05-14T06:35:00Z">
                  <w:rPr>
                    <w:rStyle w:val="Hyperlink"/>
                    <w:noProof/>
                  </w:rPr>
                </w:rPrChange>
              </w:rPr>
              <w:delText>Metodologi Riset</w:delText>
            </w:r>
            <w:r w:rsidDel="00B57DB5">
              <w:rPr>
                <w:noProof/>
                <w:webHidden/>
              </w:rPr>
              <w:tab/>
              <w:delText>53</w:delText>
            </w:r>
          </w:del>
        </w:p>
        <w:p w14:paraId="51427F04" w14:textId="7A50A876" w:rsidR="006243FB" w:rsidDel="00B57DB5" w:rsidRDefault="006243FB">
          <w:pPr>
            <w:pStyle w:val="TOC2"/>
            <w:tabs>
              <w:tab w:val="left" w:pos="880"/>
              <w:tab w:val="right" w:leader="dot" w:pos="8494"/>
            </w:tabs>
            <w:rPr>
              <w:del w:id="968" w:author="Ilham Nur Pratama" w:date="2023-05-15T20:27:00Z"/>
              <w:rFonts w:asciiTheme="minorHAnsi" w:hAnsiTheme="minorHAnsi" w:cstheme="minorBidi"/>
              <w:noProof/>
              <w:sz w:val="22"/>
            </w:rPr>
          </w:pPr>
          <w:del w:id="969" w:author="Ilham Nur Pratama" w:date="2023-05-15T20:27:00Z">
            <w:r w:rsidRPr="00080C6C" w:rsidDel="00B57DB5">
              <w:rPr>
                <w:rPrChange w:id="970" w:author="ilham.nur@office.ui.ac.id" w:date="2023-05-14T06:35:00Z">
                  <w:rPr>
                    <w:rStyle w:val="Hyperlink"/>
                    <w:noProof/>
                  </w:rPr>
                </w:rPrChange>
              </w:rPr>
              <w:delText>3.3</w:delText>
            </w:r>
            <w:r w:rsidDel="00B57DB5">
              <w:rPr>
                <w:rFonts w:asciiTheme="minorHAnsi" w:hAnsiTheme="minorHAnsi" w:cstheme="minorBidi"/>
                <w:noProof/>
                <w:sz w:val="22"/>
              </w:rPr>
              <w:tab/>
            </w:r>
            <w:r w:rsidRPr="00080C6C" w:rsidDel="00B57DB5">
              <w:rPr>
                <w:rPrChange w:id="971" w:author="ilham.nur@office.ui.ac.id" w:date="2023-05-14T06:35:00Z">
                  <w:rPr>
                    <w:rStyle w:val="Hyperlink"/>
                    <w:noProof/>
                  </w:rPr>
                </w:rPrChange>
              </w:rPr>
              <w:delText>Studi Literatur</w:delText>
            </w:r>
            <w:r w:rsidDel="00B57DB5">
              <w:rPr>
                <w:noProof/>
                <w:webHidden/>
              </w:rPr>
              <w:tab/>
              <w:delText>53</w:delText>
            </w:r>
          </w:del>
        </w:p>
        <w:p w14:paraId="7F0F9730" w14:textId="76E57356" w:rsidR="006243FB" w:rsidDel="00B57DB5" w:rsidRDefault="006243FB">
          <w:pPr>
            <w:pStyle w:val="TOC2"/>
            <w:tabs>
              <w:tab w:val="left" w:pos="880"/>
              <w:tab w:val="right" w:leader="dot" w:pos="8494"/>
            </w:tabs>
            <w:rPr>
              <w:del w:id="972" w:author="Ilham Nur Pratama" w:date="2023-05-15T20:27:00Z"/>
              <w:rFonts w:asciiTheme="minorHAnsi" w:hAnsiTheme="minorHAnsi" w:cstheme="minorBidi"/>
              <w:noProof/>
              <w:sz w:val="22"/>
            </w:rPr>
          </w:pPr>
          <w:del w:id="973" w:author="Ilham Nur Pratama" w:date="2023-05-15T20:27:00Z">
            <w:r w:rsidRPr="00080C6C" w:rsidDel="00B57DB5">
              <w:rPr>
                <w:rPrChange w:id="974" w:author="ilham.nur@office.ui.ac.id" w:date="2023-05-14T06:35:00Z">
                  <w:rPr>
                    <w:rStyle w:val="Hyperlink"/>
                    <w:noProof/>
                  </w:rPr>
                </w:rPrChange>
              </w:rPr>
              <w:delText>3.4</w:delText>
            </w:r>
            <w:r w:rsidDel="00B57DB5">
              <w:rPr>
                <w:rFonts w:asciiTheme="minorHAnsi" w:hAnsiTheme="minorHAnsi" w:cstheme="minorBidi"/>
                <w:noProof/>
                <w:sz w:val="22"/>
              </w:rPr>
              <w:tab/>
            </w:r>
            <w:r w:rsidRPr="00080C6C" w:rsidDel="00B57DB5">
              <w:rPr>
                <w:rPrChange w:id="975" w:author="ilham.nur@office.ui.ac.id" w:date="2023-05-14T06:35:00Z">
                  <w:rPr>
                    <w:rStyle w:val="Hyperlink"/>
                    <w:noProof/>
                  </w:rPr>
                </w:rPrChange>
              </w:rPr>
              <w:delText>Keselarasan dengan Ilmu Teknik Industri</w:delText>
            </w:r>
            <w:r w:rsidDel="00B57DB5">
              <w:rPr>
                <w:noProof/>
                <w:webHidden/>
              </w:rPr>
              <w:tab/>
              <w:delText>54</w:delText>
            </w:r>
          </w:del>
        </w:p>
        <w:p w14:paraId="14280B5E" w14:textId="1DD586E8" w:rsidR="006243FB" w:rsidDel="00B57DB5" w:rsidRDefault="006243FB">
          <w:pPr>
            <w:pStyle w:val="TOC2"/>
            <w:tabs>
              <w:tab w:val="left" w:pos="880"/>
              <w:tab w:val="right" w:leader="dot" w:pos="8494"/>
            </w:tabs>
            <w:rPr>
              <w:del w:id="976" w:author="Ilham Nur Pratama" w:date="2023-05-15T20:27:00Z"/>
              <w:rFonts w:asciiTheme="minorHAnsi" w:hAnsiTheme="minorHAnsi" w:cstheme="minorBidi"/>
              <w:noProof/>
              <w:sz w:val="22"/>
            </w:rPr>
          </w:pPr>
          <w:del w:id="977" w:author="Ilham Nur Pratama" w:date="2023-05-15T20:27:00Z">
            <w:r w:rsidRPr="00080C6C" w:rsidDel="00B57DB5">
              <w:rPr>
                <w:rPrChange w:id="978" w:author="ilham.nur@office.ui.ac.id" w:date="2023-05-14T06:35:00Z">
                  <w:rPr>
                    <w:rStyle w:val="Hyperlink"/>
                    <w:noProof/>
                  </w:rPr>
                </w:rPrChange>
              </w:rPr>
              <w:delText>3.5</w:delText>
            </w:r>
            <w:r w:rsidDel="00B57DB5">
              <w:rPr>
                <w:rFonts w:asciiTheme="minorHAnsi" w:hAnsiTheme="minorHAnsi" w:cstheme="minorBidi"/>
                <w:noProof/>
                <w:sz w:val="22"/>
              </w:rPr>
              <w:tab/>
            </w:r>
            <w:r w:rsidRPr="00080C6C" w:rsidDel="00B57DB5">
              <w:rPr>
                <w:rPrChange w:id="979" w:author="ilham.nur@office.ui.ac.id" w:date="2023-05-14T06:35:00Z">
                  <w:rPr>
                    <w:rStyle w:val="Hyperlink"/>
                    <w:noProof/>
                  </w:rPr>
                </w:rPrChange>
              </w:rPr>
              <w:delText>Mencari dan Menentukan Celah Penelitian</w:delText>
            </w:r>
            <w:r w:rsidDel="00B57DB5">
              <w:rPr>
                <w:noProof/>
                <w:webHidden/>
              </w:rPr>
              <w:tab/>
              <w:delText>56</w:delText>
            </w:r>
          </w:del>
        </w:p>
        <w:p w14:paraId="5F48E399" w14:textId="4D69C64D" w:rsidR="006243FB" w:rsidDel="00B57DB5" w:rsidRDefault="006243FB">
          <w:pPr>
            <w:pStyle w:val="TOC2"/>
            <w:tabs>
              <w:tab w:val="left" w:pos="880"/>
              <w:tab w:val="right" w:leader="dot" w:pos="8494"/>
            </w:tabs>
            <w:rPr>
              <w:del w:id="980" w:author="Ilham Nur Pratama" w:date="2023-05-15T20:27:00Z"/>
              <w:rFonts w:asciiTheme="minorHAnsi" w:hAnsiTheme="minorHAnsi" w:cstheme="minorBidi"/>
              <w:noProof/>
              <w:sz w:val="22"/>
            </w:rPr>
          </w:pPr>
          <w:del w:id="981" w:author="Ilham Nur Pratama" w:date="2023-05-15T20:27:00Z">
            <w:r w:rsidRPr="00080C6C" w:rsidDel="00B57DB5">
              <w:rPr>
                <w:rPrChange w:id="982" w:author="ilham.nur@office.ui.ac.id" w:date="2023-05-14T06:35:00Z">
                  <w:rPr>
                    <w:rStyle w:val="Hyperlink"/>
                    <w:noProof/>
                  </w:rPr>
                </w:rPrChange>
              </w:rPr>
              <w:delText>3.6</w:delText>
            </w:r>
            <w:r w:rsidDel="00B57DB5">
              <w:rPr>
                <w:rFonts w:asciiTheme="minorHAnsi" w:hAnsiTheme="minorHAnsi" w:cstheme="minorBidi"/>
                <w:noProof/>
                <w:sz w:val="22"/>
              </w:rPr>
              <w:tab/>
            </w:r>
            <w:r w:rsidRPr="00080C6C" w:rsidDel="00B57DB5">
              <w:rPr>
                <w:rPrChange w:id="983" w:author="ilham.nur@office.ui.ac.id" w:date="2023-05-14T06:35:00Z">
                  <w:rPr>
                    <w:rStyle w:val="Hyperlink"/>
                    <w:noProof/>
                  </w:rPr>
                </w:rPrChange>
              </w:rPr>
              <w:delText>Penentuan Sumber dan Pakar</w:delText>
            </w:r>
            <w:r w:rsidDel="00B57DB5">
              <w:rPr>
                <w:noProof/>
                <w:webHidden/>
              </w:rPr>
              <w:tab/>
              <w:delText>57</w:delText>
            </w:r>
          </w:del>
        </w:p>
        <w:p w14:paraId="0A50453E" w14:textId="13260A7F" w:rsidR="006243FB" w:rsidDel="00B57DB5" w:rsidRDefault="006243FB">
          <w:pPr>
            <w:pStyle w:val="TOC2"/>
            <w:tabs>
              <w:tab w:val="left" w:pos="880"/>
              <w:tab w:val="right" w:leader="dot" w:pos="8494"/>
            </w:tabs>
            <w:rPr>
              <w:del w:id="984" w:author="Ilham Nur Pratama" w:date="2023-05-15T20:27:00Z"/>
              <w:rFonts w:asciiTheme="minorHAnsi" w:hAnsiTheme="minorHAnsi" w:cstheme="minorBidi"/>
              <w:noProof/>
              <w:sz w:val="22"/>
            </w:rPr>
          </w:pPr>
          <w:del w:id="985" w:author="Ilham Nur Pratama" w:date="2023-05-15T20:27:00Z">
            <w:r w:rsidRPr="00080C6C" w:rsidDel="00B57DB5">
              <w:rPr>
                <w:rPrChange w:id="986" w:author="ilham.nur@office.ui.ac.id" w:date="2023-05-14T06:35:00Z">
                  <w:rPr>
                    <w:rStyle w:val="Hyperlink"/>
                    <w:noProof/>
                  </w:rPr>
                </w:rPrChange>
              </w:rPr>
              <w:delText>3.7</w:delText>
            </w:r>
            <w:r w:rsidDel="00B57DB5">
              <w:rPr>
                <w:rFonts w:asciiTheme="minorHAnsi" w:hAnsiTheme="minorHAnsi" w:cstheme="minorBidi"/>
                <w:noProof/>
                <w:sz w:val="22"/>
              </w:rPr>
              <w:tab/>
            </w:r>
            <w:r w:rsidRPr="00080C6C" w:rsidDel="00B57DB5">
              <w:rPr>
                <w:rPrChange w:id="987" w:author="ilham.nur@office.ui.ac.id" w:date="2023-05-14T06:35:00Z">
                  <w:rPr>
                    <w:rStyle w:val="Hyperlink"/>
                    <w:noProof/>
                  </w:rPr>
                </w:rPrChange>
              </w:rPr>
              <w:delText>Melakukan Penyusunan Kuesioner</w:delText>
            </w:r>
            <w:r w:rsidDel="00B57DB5">
              <w:rPr>
                <w:noProof/>
                <w:webHidden/>
              </w:rPr>
              <w:tab/>
              <w:delText>60</w:delText>
            </w:r>
          </w:del>
        </w:p>
        <w:p w14:paraId="447D1B23" w14:textId="39435D2A" w:rsidR="006243FB" w:rsidDel="00B57DB5" w:rsidRDefault="006243FB">
          <w:pPr>
            <w:pStyle w:val="TOC2"/>
            <w:tabs>
              <w:tab w:val="left" w:pos="880"/>
              <w:tab w:val="right" w:leader="dot" w:pos="8494"/>
            </w:tabs>
            <w:rPr>
              <w:del w:id="988" w:author="Ilham Nur Pratama" w:date="2023-05-15T20:27:00Z"/>
              <w:rFonts w:asciiTheme="minorHAnsi" w:hAnsiTheme="minorHAnsi" w:cstheme="minorBidi"/>
              <w:noProof/>
              <w:sz w:val="22"/>
            </w:rPr>
          </w:pPr>
          <w:del w:id="989" w:author="Ilham Nur Pratama" w:date="2023-05-15T20:27:00Z">
            <w:r w:rsidRPr="00080C6C" w:rsidDel="00B57DB5">
              <w:rPr>
                <w:rPrChange w:id="990" w:author="ilham.nur@office.ui.ac.id" w:date="2023-05-14T06:35:00Z">
                  <w:rPr>
                    <w:rStyle w:val="Hyperlink"/>
                    <w:noProof/>
                  </w:rPr>
                </w:rPrChange>
              </w:rPr>
              <w:delText>3.8</w:delText>
            </w:r>
            <w:r w:rsidDel="00B57DB5">
              <w:rPr>
                <w:rFonts w:asciiTheme="minorHAnsi" w:hAnsiTheme="minorHAnsi" w:cstheme="minorBidi"/>
                <w:noProof/>
                <w:sz w:val="22"/>
              </w:rPr>
              <w:tab/>
            </w:r>
            <w:r w:rsidRPr="00080C6C" w:rsidDel="00B57DB5">
              <w:rPr>
                <w:rPrChange w:id="991" w:author="ilham.nur@office.ui.ac.id" w:date="2023-05-14T06:35:00Z">
                  <w:rPr>
                    <w:rStyle w:val="Hyperlink"/>
                    <w:noProof/>
                  </w:rPr>
                </w:rPrChange>
              </w:rPr>
              <w:delText>Melakukan Pengumpulan Data</w:delText>
            </w:r>
            <w:r w:rsidDel="00B57DB5">
              <w:rPr>
                <w:noProof/>
                <w:webHidden/>
              </w:rPr>
              <w:tab/>
              <w:delText>63</w:delText>
            </w:r>
          </w:del>
        </w:p>
        <w:p w14:paraId="0E86EFB9" w14:textId="4D9921EE" w:rsidR="006243FB" w:rsidDel="00B57DB5" w:rsidRDefault="006243FB">
          <w:pPr>
            <w:pStyle w:val="TOC3"/>
            <w:rPr>
              <w:del w:id="992" w:author="Ilham Nur Pratama" w:date="2023-05-15T20:27:00Z"/>
              <w:rFonts w:asciiTheme="minorHAnsi" w:hAnsiTheme="minorHAnsi" w:cstheme="minorBidi"/>
              <w:noProof/>
              <w:sz w:val="22"/>
            </w:rPr>
          </w:pPr>
          <w:del w:id="993" w:author="Ilham Nur Pratama" w:date="2023-05-15T20:27:00Z">
            <w:r w:rsidRPr="00080C6C" w:rsidDel="00B57DB5">
              <w:rPr>
                <w:rPrChange w:id="994" w:author="ilham.nur@office.ui.ac.id" w:date="2023-05-14T06:35:00Z">
                  <w:rPr>
                    <w:rStyle w:val="Hyperlink"/>
                    <w:noProof/>
                  </w:rPr>
                </w:rPrChange>
              </w:rPr>
              <w:delText>3.8.1</w:delText>
            </w:r>
            <w:r w:rsidDel="00B57DB5">
              <w:rPr>
                <w:rFonts w:asciiTheme="minorHAnsi" w:hAnsiTheme="minorHAnsi" w:cstheme="minorBidi"/>
                <w:noProof/>
                <w:sz w:val="22"/>
              </w:rPr>
              <w:tab/>
            </w:r>
            <w:r w:rsidRPr="00080C6C" w:rsidDel="00B57DB5">
              <w:rPr>
                <w:rPrChange w:id="995" w:author="ilham.nur@office.ui.ac.id" w:date="2023-05-14T06:35:00Z">
                  <w:rPr>
                    <w:rStyle w:val="Hyperlink"/>
                    <w:noProof/>
                  </w:rPr>
                </w:rPrChange>
              </w:rPr>
              <w:delText xml:space="preserve">Data </w:delText>
            </w:r>
            <w:r w:rsidRPr="00080C6C" w:rsidDel="00B57DB5">
              <w:rPr>
                <w:rPrChange w:id="996" w:author="ilham.nur@office.ui.ac.id" w:date="2023-05-14T06:35:00Z">
                  <w:rPr>
                    <w:rStyle w:val="Hyperlink"/>
                    <w:i/>
                    <w:iCs/>
                    <w:noProof/>
                  </w:rPr>
                </w:rPrChange>
              </w:rPr>
              <w:delText>Project Management Case</w:delText>
            </w:r>
            <w:r w:rsidDel="00B57DB5">
              <w:rPr>
                <w:noProof/>
                <w:webHidden/>
              </w:rPr>
              <w:tab/>
              <w:delText>63</w:delText>
            </w:r>
          </w:del>
        </w:p>
        <w:p w14:paraId="69A75629" w14:textId="4D5CDA93" w:rsidR="006243FB" w:rsidDel="00B57DB5" w:rsidRDefault="006243FB">
          <w:pPr>
            <w:pStyle w:val="TOC3"/>
            <w:rPr>
              <w:del w:id="997" w:author="Ilham Nur Pratama" w:date="2023-05-15T20:27:00Z"/>
              <w:rFonts w:asciiTheme="minorHAnsi" w:hAnsiTheme="minorHAnsi" w:cstheme="minorBidi"/>
              <w:noProof/>
              <w:sz w:val="22"/>
            </w:rPr>
          </w:pPr>
          <w:del w:id="998" w:author="Ilham Nur Pratama" w:date="2023-05-15T20:27:00Z">
            <w:r w:rsidRPr="00080C6C" w:rsidDel="00B57DB5">
              <w:rPr>
                <w:rPrChange w:id="999" w:author="ilham.nur@office.ui.ac.id" w:date="2023-05-14T06:35:00Z">
                  <w:rPr>
                    <w:rStyle w:val="Hyperlink"/>
                    <w:i/>
                    <w:iCs/>
                    <w:noProof/>
                  </w:rPr>
                </w:rPrChange>
              </w:rPr>
              <w:delText>3.8.2</w:delText>
            </w:r>
            <w:r w:rsidDel="00B57DB5">
              <w:rPr>
                <w:rFonts w:asciiTheme="minorHAnsi" w:hAnsiTheme="minorHAnsi" w:cstheme="minorBidi"/>
                <w:noProof/>
                <w:sz w:val="22"/>
              </w:rPr>
              <w:tab/>
            </w:r>
            <w:r w:rsidRPr="00080C6C" w:rsidDel="00B57DB5">
              <w:rPr>
                <w:rPrChange w:id="1000" w:author="ilham.nur@office.ui.ac.id" w:date="2023-05-14T06:35:00Z">
                  <w:rPr>
                    <w:rStyle w:val="Hyperlink"/>
                    <w:noProof/>
                  </w:rPr>
                </w:rPrChange>
              </w:rPr>
              <w:delText xml:space="preserve">Data </w:delText>
            </w:r>
            <w:r w:rsidRPr="00080C6C" w:rsidDel="00B57DB5">
              <w:rPr>
                <w:rPrChange w:id="1001" w:author="ilham.nur@office.ui.ac.id" w:date="2023-05-14T06:35:00Z">
                  <w:rPr>
                    <w:rStyle w:val="Hyperlink"/>
                    <w:i/>
                    <w:iCs/>
                    <w:noProof/>
                  </w:rPr>
                </w:rPrChange>
              </w:rPr>
              <w:delText>Expert Case</w:delText>
            </w:r>
            <w:r w:rsidDel="00B57DB5">
              <w:rPr>
                <w:noProof/>
                <w:webHidden/>
              </w:rPr>
              <w:tab/>
              <w:delText>65</w:delText>
            </w:r>
          </w:del>
        </w:p>
        <w:p w14:paraId="53A14773" w14:textId="67109691" w:rsidR="006243FB" w:rsidDel="00B57DB5" w:rsidRDefault="006243FB">
          <w:pPr>
            <w:pStyle w:val="TOC3"/>
            <w:rPr>
              <w:del w:id="1002" w:author="Ilham Nur Pratama" w:date="2023-05-15T20:27:00Z"/>
              <w:rFonts w:asciiTheme="minorHAnsi" w:hAnsiTheme="minorHAnsi" w:cstheme="minorBidi"/>
              <w:noProof/>
              <w:sz w:val="22"/>
            </w:rPr>
          </w:pPr>
          <w:del w:id="1003" w:author="Ilham Nur Pratama" w:date="2023-05-15T20:27:00Z">
            <w:r w:rsidRPr="00080C6C" w:rsidDel="00B57DB5">
              <w:rPr>
                <w:rPrChange w:id="1004" w:author="ilham.nur@office.ui.ac.id" w:date="2023-05-14T06:35:00Z">
                  <w:rPr>
                    <w:rStyle w:val="Hyperlink"/>
                    <w:noProof/>
                  </w:rPr>
                </w:rPrChange>
              </w:rPr>
              <w:delText>3.8.3</w:delText>
            </w:r>
            <w:r w:rsidDel="00B57DB5">
              <w:rPr>
                <w:rFonts w:asciiTheme="minorHAnsi" w:hAnsiTheme="minorHAnsi" w:cstheme="minorBidi"/>
                <w:noProof/>
                <w:sz w:val="22"/>
              </w:rPr>
              <w:tab/>
            </w:r>
            <w:r w:rsidRPr="00080C6C" w:rsidDel="00B57DB5">
              <w:rPr>
                <w:rPrChange w:id="1005" w:author="ilham.nur@office.ui.ac.id" w:date="2023-05-14T06:35:00Z">
                  <w:rPr>
                    <w:rStyle w:val="Hyperlink"/>
                    <w:noProof/>
                  </w:rPr>
                </w:rPrChange>
              </w:rPr>
              <w:delText xml:space="preserve">Data </w:delText>
            </w:r>
            <w:r w:rsidRPr="00080C6C" w:rsidDel="00B57DB5">
              <w:rPr>
                <w:rPrChange w:id="1006" w:author="ilham.nur@office.ui.ac.id" w:date="2023-05-14T06:35:00Z">
                  <w:rPr>
                    <w:rStyle w:val="Hyperlink"/>
                    <w:i/>
                    <w:iCs/>
                    <w:noProof/>
                  </w:rPr>
                </w:rPrChange>
              </w:rPr>
              <w:delText>Work Allocation Study Case</w:delText>
            </w:r>
            <w:r w:rsidDel="00B57DB5">
              <w:rPr>
                <w:noProof/>
                <w:webHidden/>
              </w:rPr>
              <w:tab/>
              <w:delText>68</w:delText>
            </w:r>
          </w:del>
        </w:p>
        <w:p w14:paraId="6D3ED779" w14:textId="3DE3FA57" w:rsidR="006243FB" w:rsidDel="00B57DB5" w:rsidRDefault="006243FB">
          <w:pPr>
            <w:pStyle w:val="TOC2"/>
            <w:tabs>
              <w:tab w:val="left" w:pos="880"/>
              <w:tab w:val="right" w:leader="dot" w:pos="8494"/>
            </w:tabs>
            <w:rPr>
              <w:del w:id="1007" w:author="Ilham Nur Pratama" w:date="2023-05-15T20:27:00Z"/>
              <w:rFonts w:asciiTheme="minorHAnsi" w:hAnsiTheme="minorHAnsi" w:cstheme="minorBidi"/>
              <w:noProof/>
              <w:sz w:val="22"/>
            </w:rPr>
          </w:pPr>
          <w:del w:id="1008" w:author="Ilham Nur Pratama" w:date="2023-05-15T20:27:00Z">
            <w:r w:rsidRPr="00080C6C" w:rsidDel="00B57DB5">
              <w:rPr>
                <w:rPrChange w:id="1009" w:author="ilham.nur@office.ui.ac.id" w:date="2023-05-14T06:35:00Z">
                  <w:rPr>
                    <w:rStyle w:val="Hyperlink"/>
                    <w:noProof/>
                  </w:rPr>
                </w:rPrChange>
              </w:rPr>
              <w:delText>3.9</w:delText>
            </w:r>
            <w:r w:rsidDel="00B57DB5">
              <w:rPr>
                <w:rFonts w:asciiTheme="minorHAnsi" w:hAnsiTheme="minorHAnsi" w:cstheme="minorBidi"/>
                <w:noProof/>
                <w:sz w:val="22"/>
              </w:rPr>
              <w:tab/>
            </w:r>
            <w:r w:rsidRPr="00080C6C" w:rsidDel="00B57DB5">
              <w:rPr>
                <w:rPrChange w:id="1010" w:author="ilham.nur@office.ui.ac.id" w:date="2023-05-14T06:35:00Z">
                  <w:rPr>
                    <w:rStyle w:val="Hyperlink"/>
                    <w:noProof/>
                  </w:rPr>
                </w:rPrChange>
              </w:rPr>
              <w:delText>Perancangan Arsitektur Sistem</w:delText>
            </w:r>
            <w:r w:rsidDel="00B57DB5">
              <w:rPr>
                <w:noProof/>
                <w:webHidden/>
              </w:rPr>
              <w:tab/>
              <w:delText>71</w:delText>
            </w:r>
          </w:del>
        </w:p>
        <w:p w14:paraId="1EDD2EDA" w14:textId="4117EF91" w:rsidR="006243FB" w:rsidDel="00B57DB5" w:rsidRDefault="006243FB">
          <w:pPr>
            <w:pStyle w:val="TOC3"/>
            <w:rPr>
              <w:del w:id="1011" w:author="Ilham Nur Pratama" w:date="2023-05-15T20:27:00Z"/>
              <w:rFonts w:asciiTheme="minorHAnsi" w:hAnsiTheme="minorHAnsi" w:cstheme="minorBidi"/>
              <w:noProof/>
              <w:sz w:val="22"/>
            </w:rPr>
          </w:pPr>
          <w:del w:id="1012" w:author="Ilham Nur Pratama" w:date="2023-05-15T20:27:00Z">
            <w:r w:rsidRPr="00080C6C" w:rsidDel="00B57DB5">
              <w:rPr>
                <w:rPrChange w:id="1013" w:author="ilham.nur@office.ui.ac.id" w:date="2023-05-14T06:35:00Z">
                  <w:rPr>
                    <w:rStyle w:val="Hyperlink"/>
                    <w:noProof/>
                  </w:rPr>
                </w:rPrChange>
              </w:rPr>
              <w:delText>3.9.1</w:delText>
            </w:r>
            <w:r w:rsidDel="00B57DB5">
              <w:rPr>
                <w:rFonts w:asciiTheme="minorHAnsi" w:hAnsiTheme="minorHAnsi" w:cstheme="minorBidi"/>
                <w:noProof/>
                <w:sz w:val="22"/>
              </w:rPr>
              <w:tab/>
            </w:r>
            <w:r w:rsidRPr="00080C6C" w:rsidDel="00B57DB5">
              <w:rPr>
                <w:rPrChange w:id="1014" w:author="ilham.nur@office.ui.ac.id" w:date="2023-05-14T06:35:00Z">
                  <w:rPr>
                    <w:rStyle w:val="Hyperlink"/>
                    <w:noProof/>
                  </w:rPr>
                </w:rPrChange>
              </w:rPr>
              <w:delText>Arsitektur Sistem</w:delText>
            </w:r>
            <w:r w:rsidDel="00B57DB5">
              <w:rPr>
                <w:noProof/>
                <w:webHidden/>
              </w:rPr>
              <w:tab/>
              <w:delText>72</w:delText>
            </w:r>
          </w:del>
        </w:p>
        <w:p w14:paraId="265B1845" w14:textId="5EB68C05" w:rsidR="006243FB" w:rsidDel="00B57DB5" w:rsidRDefault="006243FB">
          <w:pPr>
            <w:pStyle w:val="TOC2"/>
            <w:tabs>
              <w:tab w:val="left" w:pos="880"/>
              <w:tab w:val="right" w:leader="dot" w:pos="8494"/>
            </w:tabs>
            <w:rPr>
              <w:del w:id="1015" w:author="Ilham Nur Pratama" w:date="2023-05-15T20:27:00Z"/>
              <w:rFonts w:asciiTheme="minorHAnsi" w:hAnsiTheme="minorHAnsi" w:cstheme="minorBidi"/>
              <w:noProof/>
              <w:sz w:val="22"/>
            </w:rPr>
          </w:pPr>
          <w:del w:id="1016" w:author="Ilham Nur Pratama" w:date="2023-05-15T20:27:00Z">
            <w:r w:rsidRPr="00080C6C" w:rsidDel="00B57DB5">
              <w:rPr>
                <w:rPrChange w:id="1017" w:author="ilham.nur@office.ui.ac.id" w:date="2023-05-14T06:35:00Z">
                  <w:rPr>
                    <w:rStyle w:val="Hyperlink"/>
                    <w:noProof/>
                  </w:rPr>
                </w:rPrChange>
              </w:rPr>
              <w:delText>3.10</w:delText>
            </w:r>
            <w:r w:rsidDel="00B57DB5">
              <w:rPr>
                <w:rFonts w:asciiTheme="minorHAnsi" w:hAnsiTheme="minorHAnsi" w:cstheme="minorBidi"/>
                <w:noProof/>
                <w:sz w:val="22"/>
              </w:rPr>
              <w:tab/>
            </w:r>
            <w:r w:rsidRPr="00080C6C" w:rsidDel="00B57DB5">
              <w:rPr>
                <w:rPrChange w:id="1018" w:author="ilham.nur@office.ui.ac.id" w:date="2023-05-14T06:35:00Z">
                  <w:rPr>
                    <w:rStyle w:val="Hyperlink"/>
                    <w:noProof/>
                  </w:rPr>
                </w:rPrChange>
              </w:rPr>
              <w:delText>Melakukan Pembangunan Basis Data</w:delText>
            </w:r>
            <w:r w:rsidDel="00B57DB5">
              <w:rPr>
                <w:noProof/>
                <w:webHidden/>
              </w:rPr>
              <w:tab/>
              <w:delText>88</w:delText>
            </w:r>
          </w:del>
        </w:p>
        <w:p w14:paraId="0FBED5F4" w14:textId="1A857CA6" w:rsidR="006243FB" w:rsidDel="00B57DB5" w:rsidRDefault="006243FB">
          <w:pPr>
            <w:pStyle w:val="TOC3"/>
            <w:rPr>
              <w:del w:id="1019" w:author="Ilham Nur Pratama" w:date="2023-05-15T20:27:00Z"/>
              <w:rFonts w:asciiTheme="minorHAnsi" w:hAnsiTheme="minorHAnsi" w:cstheme="minorBidi"/>
              <w:noProof/>
              <w:sz w:val="22"/>
            </w:rPr>
          </w:pPr>
          <w:del w:id="1020" w:author="Ilham Nur Pratama" w:date="2023-05-15T20:27:00Z">
            <w:r w:rsidRPr="00080C6C" w:rsidDel="00B57DB5">
              <w:rPr>
                <w:rPrChange w:id="1021" w:author="ilham.nur@office.ui.ac.id" w:date="2023-05-14T06:35:00Z">
                  <w:rPr>
                    <w:rStyle w:val="Hyperlink"/>
                    <w:noProof/>
                  </w:rPr>
                </w:rPrChange>
              </w:rPr>
              <w:delText>3.10.1</w:delText>
            </w:r>
            <w:r w:rsidDel="00B57DB5">
              <w:rPr>
                <w:rFonts w:asciiTheme="minorHAnsi" w:hAnsiTheme="minorHAnsi" w:cstheme="minorBidi"/>
                <w:noProof/>
                <w:sz w:val="22"/>
              </w:rPr>
              <w:tab/>
            </w:r>
            <w:r w:rsidRPr="00080C6C" w:rsidDel="00B57DB5">
              <w:rPr>
                <w:rPrChange w:id="1022" w:author="ilham.nur@office.ui.ac.id" w:date="2023-05-14T06:35:00Z">
                  <w:rPr>
                    <w:rStyle w:val="Hyperlink"/>
                    <w:noProof/>
                  </w:rPr>
                </w:rPrChange>
              </w:rPr>
              <w:delText>Struktur Basis Data</w:delText>
            </w:r>
            <w:r w:rsidDel="00B57DB5">
              <w:rPr>
                <w:noProof/>
                <w:webHidden/>
              </w:rPr>
              <w:tab/>
              <w:delText>89</w:delText>
            </w:r>
          </w:del>
        </w:p>
        <w:p w14:paraId="27229EAD" w14:textId="0028861F" w:rsidR="006243FB" w:rsidDel="00B57DB5" w:rsidRDefault="006243FB">
          <w:pPr>
            <w:pStyle w:val="TOC3"/>
            <w:rPr>
              <w:del w:id="1023" w:author="Ilham Nur Pratama" w:date="2023-05-15T20:27:00Z"/>
              <w:rFonts w:asciiTheme="minorHAnsi" w:hAnsiTheme="minorHAnsi" w:cstheme="minorBidi"/>
              <w:noProof/>
              <w:sz w:val="22"/>
            </w:rPr>
          </w:pPr>
          <w:del w:id="1024" w:author="Ilham Nur Pratama" w:date="2023-05-15T20:27:00Z">
            <w:r w:rsidRPr="00080C6C" w:rsidDel="00B57DB5">
              <w:rPr>
                <w:rPrChange w:id="1025" w:author="ilham.nur@office.ui.ac.id" w:date="2023-05-14T06:35:00Z">
                  <w:rPr>
                    <w:rStyle w:val="Hyperlink"/>
                    <w:noProof/>
                  </w:rPr>
                </w:rPrChange>
              </w:rPr>
              <w:delText>3.10.2</w:delText>
            </w:r>
            <w:r w:rsidDel="00B57DB5">
              <w:rPr>
                <w:rFonts w:asciiTheme="minorHAnsi" w:hAnsiTheme="minorHAnsi" w:cstheme="minorBidi"/>
                <w:noProof/>
                <w:sz w:val="22"/>
              </w:rPr>
              <w:tab/>
            </w:r>
            <w:r w:rsidRPr="00080C6C" w:rsidDel="00B57DB5">
              <w:rPr>
                <w:rPrChange w:id="1026" w:author="ilham.nur@office.ui.ac.id" w:date="2023-05-14T06:35:00Z">
                  <w:rPr>
                    <w:rStyle w:val="Hyperlink"/>
                    <w:noProof/>
                  </w:rPr>
                </w:rPrChange>
              </w:rPr>
              <w:delText>Data Flow Diagram</w:delText>
            </w:r>
            <w:r w:rsidDel="00B57DB5">
              <w:rPr>
                <w:noProof/>
                <w:webHidden/>
              </w:rPr>
              <w:tab/>
              <w:delText>95</w:delText>
            </w:r>
          </w:del>
        </w:p>
        <w:p w14:paraId="762E0CB0" w14:textId="681EA7F2" w:rsidR="006243FB" w:rsidDel="00B57DB5" w:rsidRDefault="006243FB">
          <w:pPr>
            <w:pStyle w:val="TOC2"/>
            <w:tabs>
              <w:tab w:val="left" w:pos="880"/>
              <w:tab w:val="right" w:leader="dot" w:pos="8494"/>
            </w:tabs>
            <w:rPr>
              <w:del w:id="1027" w:author="Ilham Nur Pratama" w:date="2023-05-15T20:27:00Z"/>
              <w:rFonts w:asciiTheme="minorHAnsi" w:hAnsiTheme="minorHAnsi" w:cstheme="minorBidi"/>
              <w:noProof/>
              <w:sz w:val="22"/>
            </w:rPr>
          </w:pPr>
          <w:del w:id="1028" w:author="Ilham Nur Pratama" w:date="2023-05-15T20:27:00Z">
            <w:r w:rsidRPr="00080C6C" w:rsidDel="00B57DB5">
              <w:rPr>
                <w:rPrChange w:id="1029" w:author="ilham.nur@office.ui.ac.id" w:date="2023-05-14T06:35:00Z">
                  <w:rPr>
                    <w:rStyle w:val="Hyperlink"/>
                    <w:noProof/>
                  </w:rPr>
                </w:rPrChange>
              </w:rPr>
              <w:delText>3.11</w:delText>
            </w:r>
            <w:r w:rsidDel="00B57DB5">
              <w:rPr>
                <w:rFonts w:asciiTheme="minorHAnsi" w:hAnsiTheme="minorHAnsi" w:cstheme="minorBidi"/>
                <w:noProof/>
                <w:sz w:val="22"/>
              </w:rPr>
              <w:tab/>
            </w:r>
            <w:r w:rsidRPr="00080C6C" w:rsidDel="00B57DB5">
              <w:rPr>
                <w:rPrChange w:id="1030" w:author="ilham.nur@office.ui.ac.id" w:date="2023-05-14T06:35:00Z">
                  <w:rPr>
                    <w:rStyle w:val="Hyperlink"/>
                    <w:noProof/>
                  </w:rPr>
                </w:rPrChange>
              </w:rPr>
              <w:delText xml:space="preserve">Pemodelan Proses Bisnis </w:delText>
            </w:r>
            <w:r w:rsidRPr="00080C6C" w:rsidDel="00B57DB5">
              <w:rPr>
                <w:rPrChange w:id="1031" w:author="ilham.nur@office.ui.ac.id" w:date="2023-05-14T06:35:00Z">
                  <w:rPr>
                    <w:rStyle w:val="Hyperlink"/>
                    <w:i/>
                    <w:iCs/>
                    <w:noProof/>
                  </w:rPr>
                </w:rPrChange>
              </w:rPr>
              <w:delText xml:space="preserve">as is </w:delText>
            </w:r>
            <w:r w:rsidRPr="00080C6C" w:rsidDel="00B57DB5">
              <w:rPr>
                <w:rPrChange w:id="1032" w:author="ilham.nur@office.ui.ac.id" w:date="2023-05-14T06:35:00Z">
                  <w:rPr>
                    <w:rStyle w:val="Hyperlink"/>
                    <w:noProof/>
                  </w:rPr>
                </w:rPrChange>
              </w:rPr>
              <w:delText>untuk Proses Alokasi Pekerjaan dan Sumber Daya</w:delText>
            </w:r>
            <w:r w:rsidDel="00B57DB5">
              <w:rPr>
                <w:noProof/>
                <w:webHidden/>
              </w:rPr>
              <w:tab/>
              <w:delText>98</w:delText>
            </w:r>
          </w:del>
        </w:p>
        <w:p w14:paraId="5FA9C4D4" w14:textId="7A9AF50C" w:rsidR="006243FB" w:rsidDel="00B57DB5" w:rsidRDefault="006243FB">
          <w:pPr>
            <w:pStyle w:val="TOC3"/>
            <w:rPr>
              <w:del w:id="1033" w:author="Ilham Nur Pratama" w:date="2023-05-15T20:27:00Z"/>
              <w:rFonts w:asciiTheme="minorHAnsi" w:hAnsiTheme="minorHAnsi" w:cstheme="minorBidi"/>
              <w:noProof/>
              <w:sz w:val="22"/>
            </w:rPr>
          </w:pPr>
          <w:del w:id="1034" w:author="Ilham Nur Pratama" w:date="2023-05-15T20:27:00Z">
            <w:r w:rsidRPr="00080C6C" w:rsidDel="00B57DB5">
              <w:rPr>
                <w:rPrChange w:id="1035" w:author="ilham.nur@office.ui.ac.id" w:date="2023-05-14T06:35:00Z">
                  <w:rPr>
                    <w:rStyle w:val="Hyperlink"/>
                    <w:noProof/>
                  </w:rPr>
                </w:rPrChange>
              </w:rPr>
              <w:delText>3.11.1</w:delText>
            </w:r>
            <w:r w:rsidDel="00B57DB5">
              <w:rPr>
                <w:rFonts w:asciiTheme="minorHAnsi" w:hAnsiTheme="minorHAnsi" w:cstheme="minorBidi"/>
                <w:noProof/>
                <w:sz w:val="22"/>
              </w:rPr>
              <w:tab/>
            </w:r>
            <w:r w:rsidRPr="00080C6C" w:rsidDel="00B57DB5">
              <w:rPr>
                <w:rPrChange w:id="1036" w:author="ilham.nur@office.ui.ac.id" w:date="2023-05-14T06:35:00Z">
                  <w:rPr>
                    <w:rStyle w:val="Hyperlink"/>
                    <w:noProof/>
                  </w:rPr>
                </w:rPrChange>
              </w:rPr>
              <w:delText xml:space="preserve">Pemodelan Proses Bisnis kondisi </w:delText>
            </w:r>
            <w:r w:rsidRPr="00080C6C" w:rsidDel="00B57DB5">
              <w:rPr>
                <w:rPrChange w:id="1037" w:author="ilham.nur@office.ui.ac.id" w:date="2023-05-14T06:35:00Z">
                  <w:rPr>
                    <w:rStyle w:val="Hyperlink"/>
                    <w:i/>
                    <w:iCs/>
                    <w:noProof/>
                  </w:rPr>
                </w:rPrChange>
              </w:rPr>
              <w:delText>As Is</w:delText>
            </w:r>
            <w:r w:rsidDel="00B57DB5">
              <w:rPr>
                <w:noProof/>
                <w:webHidden/>
              </w:rPr>
              <w:tab/>
              <w:delText>101</w:delText>
            </w:r>
          </w:del>
        </w:p>
        <w:p w14:paraId="0EF0F3D4" w14:textId="7DA75BD0" w:rsidR="006243FB" w:rsidDel="00B57DB5" w:rsidRDefault="006243FB">
          <w:pPr>
            <w:pStyle w:val="TOC2"/>
            <w:tabs>
              <w:tab w:val="left" w:pos="880"/>
              <w:tab w:val="right" w:leader="dot" w:pos="8494"/>
            </w:tabs>
            <w:rPr>
              <w:del w:id="1038" w:author="Ilham Nur Pratama" w:date="2023-05-15T20:27:00Z"/>
              <w:rFonts w:asciiTheme="minorHAnsi" w:hAnsiTheme="minorHAnsi" w:cstheme="minorBidi"/>
              <w:noProof/>
              <w:sz w:val="22"/>
            </w:rPr>
          </w:pPr>
          <w:del w:id="1039" w:author="Ilham Nur Pratama" w:date="2023-05-15T20:27:00Z">
            <w:r w:rsidRPr="00080C6C" w:rsidDel="00B57DB5">
              <w:rPr>
                <w:rPrChange w:id="1040" w:author="ilham.nur@office.ui.ac.id" w:date="2023-05-14T06:35:00Z">
                  <w:rPr>
                    <w:rStyle w:val="Hyperlink"/>
                    <w:noProof/>
                  </w:rPr>
                </w:rPrChange>
              </w:rPr>
              <w:delText>3.12</w:delText>
            </w:r>
            <w:r w:rsidDel="00B57DB5">
              <w:rPr>
                <w:rFonts w:asciiTheme="minorHAnsi" w:hAnsiTheme="minorHAnsi" w:cstheme="minorBidi"/>
                <w:noProof/>
                <w:sz w:val="22"/>
              </w:rPr>
              <w:tab/>
            </w:r>
            <w:r w:rsidRPr="00080C6C" w:rsidDel="00B57DB5">
              <w:rPr>
                <w:rPrChange w:id="1041" w:author="ilham.nur@office.ui.ac.id" w:date="2023-05-14T06:35:00Z">
                  <w:rPr>
                    <w:rStyle w:val="Hyperlink"/>
                    <w:noProof/>
                  </w:rPr>
                </w:rPrChange>
              </w:rPr>
              <w:delText>Pembangunan Sistem Optimasi Alokasi Pekerjaan dan Sumber Daya</w:delText>
            </w:r>
            <w:r w:rsidDel="00B57DB5">
              <w:rPr>
                <w:noProof/>
                <w:webHidden/>
              </w:rPr>
              <w:tab/>
              <w:delText>107</w:delText>
            </w:r>
          </w:del>
        </w:p>
        <w:p w14:paraId="4CC6B454" w14:textId="3DDB8188" w:rsidR="006243FB" w:rsidDel="00B57DB5" w:rsidRDefault="006243FB">
          <w:pPr>
            <w:pStyle w:val="TOC2"/>
            <w:tabs>
              <w:tab w:val="left" w:pos="880"/>
              <w:tab w:val="right" w:leader="dot" w:pos="8494"/>
            </w:tabs>
            <w:rPr>
              <w:del w:id="1042" w:author="Ilham Nur Pratama" w:date="2023-05-15T20:27:00Z"/>
              <w:rFonts w:asciiTheme="minorHAnsi" w:hAnsiTheme="minorHAnsi" w:cstheme="minorBidi"/>
              <w:noProof/>
              <w:sz w:val="22"/>
            </w:rPr>
          </w:pPr>
          <w:del w:id="1043" w:author="Ilham Nur Pratama" w:date="2023-05-15T20:27:00Z">
            <w:r w:rsidRPr="00080C6C" w:rsidDel="00B57DB5">
              <w:rPr>
                <w:rPrChange w:id="1044" w:author="ilham.nur@office.ui.ac.id" w:date="2023-05-14T06:35:00Z">
                  <w:rPr>
                    <w:rStyle w:val="Hyperlink"/>
                    <w:noProof/>
                  </w:rPr>
                </w:rPrChange>
              </w:rPr>
              <w:delText>3.13</w:delText>
            </w:r>
            <w:r w:rsidDel="00B57DB5">
              <w:rPr>
                <w:rFonts w:asciiTheme="minorHAnsi" w:hAnsiTheme="minorHAnsi" w:cstheme="minorBidi"/>
                <w:noProof/>
                <w:sz w:val="22"/>
              </w:rPr>
              <w:tab/>
            </w:r>
            <w:r w:rsidRPr="00080C6C" w:rsidDel="00B57DB5">
              <w:rPr>
                <w:rPrChange w:id="1045" w:author="ilham.nur@office.ui.ac.id" w:date="2023-05-14T06:35:00Z">
                  <w:rPr>
                    <w:rStyle w:val="Hyperlink"/>
                    <w:noProof/>
                  </w:rPr>
                </w:rPrChange>
              </w:rPr>
              <w:delText>Simulasi Sistem Optimasi Alokasi Pekerjaan dan Sumber Daya</w:delText>
            </w:r>
            <w:r w:rsidDel="00B57DB5">
              <w:rPr>
                <w:noProof/>
                <w:webHidden/>
              </w:rPr>
              <w:tab/>
              <w:delText>110</w:delText>
            </w:r>
          </w:del>
        </w:p>
        <w:p w14:paraId="7E00C9B6" w14:textId="25D04A51" w:rsidR="006243FB" w:rsidDel="00B57DB5" w:rsidRDefault="006243FB">
          <w:pPr>
            <w:pStyle w:val="TOC3"/>
            <w:rPr>
              <w:del w:id="1046" w:author="Ilham Nur Pratama" w:date="2023-05-15T20:27:00Z"/>
              <w:rFonts w:asciiTheme="minorHAnsi" w:hAnsiTheme="minorHAnsi" w:cstheme="minorBidi"/>
              <w:noProof/>
              <w:sz w:val="22"/>
            </w:rPr>
          </w:pPr>
          <w:del w:id="1047" w:author="Ilham Nur Pratama" w:date="2023-05-15T20:27:00Z">
            <w:r w:rsidRPr="00080C6C" w:rsidDel="00B57DB5">
              <w:rPr>
                <w:rPrChange w:id="1048" w:author="ilham.nur@office.ui.ac.id" w:date="2023-05-14T06:35:00Z">
                  <w:rPr>
                    <w:rStyle w:val="Hyperlink"/>
                    <w:noProof/>
                  </w:rPr>
                </w:rPrChange>
              </w:rPr>
              <w:delText>3.13.1</w:delText>
            </w:r>
            <w:r w:rsidDel="00B57DB5">
              <w:rPr>
                <w:rFonts w:asciiTheme="minorHAnsi" w:hAnsiTheme="minorHAnsi" w:cstheme="minorBidi"/>
                <w:noProof/>
                <w:sz w:val="22"/>
              </w:rPr>
              <w:tab/>
            </w:r>
            <w:r w:rsidRPr="00080C6C" w:rsidDel="00B57DB5">
              <w:rPr>
                <w:rPrChange w:id="1049" w:author="ilham.nur@office.ui.ac.id" w:date="2023-05-14T06:35:00Z">
                  <w:rPr>
                    <w:rStyle w:val="Hyperlink"/>
                    <w:noProof/>
                  </w:rPr>
                </w:rPrChange>
              </w:rPr>
              <w:delText>Simulasi Sistem</w:delText>
            </w:r>
            <w:r w:rsidDel="00B57DB5">
              <w:rPr>
                <w:noProof/>
                <w:webHidden/>
              </w:rPr>
              <w:tab/>
              <w:delText>110</w:delText>
            </w:r>
          </w:del>
        </w:p>
        <w:p w14:paraId="7F474B17" w14:textId="213E6627" w:rsidR="006243FB" w:rsidDel="00B57DB5" w:rsidRDefault="006243FB">
          <w:pPr>
            <w:pStyle w:val="TOC3"/>
            <w:rPr>
              <w:del w:id="1050" w:author="Ilham Nur Pratama" w:date="2023-05-15T20:27:00Z"/>
              <w:rFonts w:asciiTheme="minorHAnsi" w:hAnsiTheme="minorHAnsi" w:cstheme="minorBidi"/>
              <w:noProof/>
              <w:sz w:val="22"/>
            </w:rPr>
          </w:pPr>
          <w:del w:id="1051" w:author="Ilham Nur Pratama" w:date="2023-05-15T20:27:00Z">
            <w:r w:rsidRPr="00080C6C" w:rsidDel="00B57DB5">
              <w:rPr>
                <w:rPrChange w:id="1052" w:author="ilham.nur@office.ui.ac.id" w:date="2023-05-14T06:35:00Z">
                  <w:rPr>
                    <w:rStyle w:val="Hyperlink"/>
                    <w:noProof/>
                  </w:rPr>
                </w:rPrChange>
              </w:rPr>
              <w:delText>3.13.2</w:delText>
            </w:r>
            <w:r w:rsidDel="00B57DB5">
              <w:rPr>
                <w:rFonts w:asciiTheme="minorHAnsi" w:hAnsiTheme="minorHAnsi" w:cstheme="minorBidi"/>
                <w:noProof/>
                <w:sz w:val="22"/>
              </w:rPr>
              <w:tab/>
            </w:r>
            <w:r w:rsidRPr="00080C6C" w:rsidDel="00B57DB5">
              <w:rPr>
                <w:rPrChange w:id="1053" w:author="ilham.nur@office.ui.ac.id" w:date="2023-05-14T06:35:00Z">
                  <w:rPr>
                    <w:rStyle w:val="Hyperlink"/>
                    <w:noProof/>
                  </w:rPr>
                </w:rPrChange>
              </w:rPr>
              <w:delText>Optimasi Sistem</w:delText>
            </w:r>
            <w:r w:rsidDel="00B57DB5">
              <w:rPr>
                <w:noProof/>
                <w:webHidden/>
              </w:rPr>
              <w:tab/>
              <w:delText>115</w:delText>
            </w:r>
          </w:del>
        </w:p>
        <w:p w14:paraId="6D18BAD9" w14:textId="4D2722A8" w:rsidR="006243FB" w:rsidDel="00B57DB5" w:rsidRDefault="006243FB">
          <w:pPr>
            <w:pStyle w:val="TOC2"/>
            <w:tabs>
              <w:tab w:val="left" w:pos="880"/>
              <w:tab w:val="right" w:leader="dot" w:pos="8494"/>
            </w:tabs>
            <w:rPr>
              <w:del w:id="1054" w:author="Ilham Nur Pratama" w:date="2023-05-15T20:27:00Z"/>
              <w:rFonts w:asciiTheme="minorHAnsi" w:hAnsiTheme="minorHAnsi" w:cstheme="minorBidi"/>
              <w:noProof/>
              <w:sz w:val="22"/>
            </w:rPr>
          </w:pPr>
          <w:del w:id="1055" w:author="Ilham Nur Pratama" w:date="2023-05-15T20:27:00Z">
            <w:r w:rsidRPr="00080C6C" w:rsidDel="00B57DB5">
              <w:rPr>
                <w:rPrChange w:id="1056" w:author="ilham.nur@office.ui.ac.id" w:date="2023-05-14T06:35:00Z">
                  <w:rPr>
                    <w:rStyle w:val="Hyperlink"/>
                    <w:noProof/>
                  </w:rPr>
                </w:rPrChange>
              </w:rPr>
              <w:delText>3.14</w:delText>
            </w:r>
            <w:r w:rsidDel="00B57DB5">
              <w:rPr>
                <w:rFonts w:asciiTheme="minorHAnsi" w:hAnsiTheme="minorHAnsi" w:cstheme="minorBidi"/>
                <w:noProof/>
                <w:sz w:val="22"/>
              </w:rPr>
              <w:tab/>
            </w:r>
            <w:r w:rsidRPr="00080C6C" w:rsidDel="00B57DB5">
              <w:rPr>
                <w:rPrChange w:id="1057" w:author="ilham.nur@office.ui.ac.id" w:date="2023-05-14T06:35:00Z">
                  <w:rPr>
                    <w:rStyle w:val="Hyperlink"/>
                    <w:noProof/>
                  </w:rPr>
                </w:rPrChange>
              </w:rPr>
              <w:delText xml:space="preserve">Pemodelan Proses Bisnis </w:delText>
            </w:r>
            <w:r w:rsidRPr="00080C6C" w:rsidDel="00B57DB5">
              <w:rPr>
                <w:rPrChange w:id="1058" w:author="ilham.nur@office.ui.ac.id" w:date="2023-05-14T06:35:00Z">
                  <w:rPr>
                    <w:rStyle w:val="Hyperlink"/>
                    <w:i/>
                    <w:iCs/>
                    <w:noProof/>
                  </w:rPr>
                </w:rPrChange>
              </w:rPr>
              <w:delText>To Be</w:delText>
            </w:r>
            <w:r w:rsidRPr="00080C6C" w:rsidDel="00B57DB5">
              <w:rPr>
                <w:rPrChange w:id="1059" w:author="ilham.nur@office.ui.ac.id" w:date="2023-05-14T06:35:00Z">
                  <w:rPr>
                    <w:rStyle w:val="Hyperlink"/>
                    <w:noProof/>
                  </w:rPr>
                </w:rPrChange>
              </w:rPr>
              <w:delText xml:space="preserve"> untuk Proses Alokasi Pekerjaan dan Sumber Daya</w:delText>
            </w:r>
            <w:r w:rsidDel="00B57DB5">
              <w:rPr>
                <w:noProof/>
                <w:webHidden/>
              </w:rPr>
              <w:tab/>
              <w:delText>120</w:delText>
            </w:r>
          </w:del>
        </w:p>
        <w:p w14:paraId="68C4FCA8" w14:textId="414346EA" w:rsidR="006243FB" w:rsidDel="00B57DB5" w:rsidRDefault="006243FB">
          <w:pPr>
            <w:pStyle w:val="TOC3"/>
            <w:rPr>
              <w:del w:id="1060" w:author="Ilham Nur Pratama" w:date="2023-05-15T20:27:00Z"/>
              <w:rFonts w:asciiTheme="minorHAnsi" w:hAnsiTheme="minorHAnsi" w:cstheme="minorBidi"/>
              <w:noProof/>
              <w:sz w:val="22"/>
            </w:rPr>
          </w:pPr>
          <w:del w:id="1061" w:author="Ilham Nur Pratama" w:date="2023-05-15T20:27:00Z">
            <w:r w:rsidRPr="00080C6C" w:rsidDel="00B57DB5">
              <w:rPr>
                <w:rPrChange w:id="1062" w:author="ilham.nur@office.ui.ac.id" w:date="2023-05-14T06:35:00Z">
                  <w:rPr>
                    <w:rStyle w:val="Hyperlink"/>
                    <w:i/>
                    <w:iCs/>
                    <w:noProof/>
                  </w:rPr>
                </w:rPrChange>
              </w:rPr>
              <w:delText>3.14.1</w:delText>
            </w:r>
            <w:r w:rsidDel="00B57DB5">
              <w:rPr>
                <w:rFonts w:asciiTheme="minorHAnsi" w:hAnsiTheme="minorHAnsi" w:cstheme="minorBidi"/>
                <w:noProof/>
                <w:sz w:val="22"/>
              </w:rPr>
              <w:tab/>
            </w:r>
            <w:r w:rsidRPr="00080C6C" w:rsidDel="00B57DB5">
              <w:rPr>
                <w:rPrChange w:id="1063" w:author="ilham.nur@office.ui.ac.id" w:date="2023-05-14T06:35:00Z">
                  <w:rPr>
                    <w:rStyle w:val="Hyperlink"/>
                    <w:noProof/>
                  </w:rPr>
                </w:rPrChange>
              </w:rPr>
              <w:delText xml:space="preserve">Pemodelan Bisnis </w:delText>
            </w:r>
            <w:r w:rsidRPr="00080C6C" w:rsidDel="00B57DB5">
              <w:rPr>
                <w:rPrChange w:id="1064" w:author="ilham.nur@office.ui.ac.id" w:date="2023-05-14T06:35:00Z">
                  <w:rPr>
                    <w:rStyle w:val="Hyperlink"/>
                    <w:i/>
                    <w:iCs/>
                    <w:noProof/>
                  </w:rPr>
                </w:rPrChange>
              </w:rPr>
              <w:delText>To Be</w:delText>
            </w:r>
            <w:r w:rsidDel="00B57DB5">
              <w:rPr>
                <w:noProof/>
                <w:webHidden/>
              </w:rPr>
              <w:tab/>
              <w:delText>120</w:delText>
            </w:r>
          </w:del>
        </w:p>
        <w:p w14:paraId="681DB389" w14:textId="6197410D" w:rsidR="006243FB" w:rsidDel="00B57DB5" w:rsidRDefault="006243FB">
          <w:pPr>
            <w:pStyle w:val="TOC2"/>
            <w:tabs>
              <w:tab w:val="left" w:pos="880"/>
              <w:tab w:val="right" w:leader="dot" w:pos="8494"/>
            </w:tabs>
            <w:rPr>
              <w:del w:id="1065" w:author="Ilham Nur Pratama" w:date="2023-05-15T20:27:00Z"/>
              <w:rFonts w:asciiTheme="minorHAnsi" w:hAnsiTheme="minorHAnsi" w:cstheme="minorBidi"/>
              <w:noProof/>
              <w:sz w:val="22"/>
            </w:rPr>
          </w:pPr>
          <w:del w:id="1066" w:author="Ilham Nur Pratama" w:date="2023-05-15T20:27:00Z">
            <w:r w:rsidRPr="00080C6C" w:rsidDel="00B57DB5">
              <w:rPr>
                <w:rPrChange w:id="1067" w:author="ilham.nur@office.ui.ac.id" w:date="2023-05-14T06:35:00Z">
                  <w:rPr>
                    <w:rStyle w:val="Hyperlink"/>
                    <w:noProof/>
                  </w:rPr>
                </w:rPrChange>
              </w:rPr>
              <w:delText>3.15</w:delText>
            </w:r>
            <w:r w:rsidDel="00B57DB5">
              <w:rPr>
                <w:rFonts w:asciiTheme="minorHAnsi" w:hAnsiTheme="minorHAnsi" w:cstheme="minorBidi"/>
                <w:noProof/>
                <w:sz w:val="22"/>
              </w:rPr>
              <w:tab/>
            </w:r>
            <w:r w:rsidRPr="00080C6C" w:rsidDel="00B57DB5">
              <w:rPr>
                <w:rPrChange w:id="1068" w:author="ilham.nur@office.ui.ac.id" w:date="2023-05-14T06:35:00Z">
                  <w:rPr>
                    <w:rStyle w:val="Hyperlink"/>
                    <w:noProof/>
                  </w:rPr>
                </w:rPrChange>
              </w:rPr>
              <w:delText>Analisis dan Kesimpulan</w:delText>
            </w:r>
            <w:r w:rsidDel="00B57DB5">
              <w:rPr>
                <w:noProof/>
                <w:webHidden/>
              </w:rPr>
              <w:tab/>
              <w:delText>125</w:delText>
            </w:r>
          </w:del>
        </w:p>
        <w:p w14:paraId="567D8E4C" w14:textId="10C5BA9C" w:rsidR="006243FB" w:rsidDel="00B57DB5" w:rsidRDefault="006243FB">
          <w:pPr>
            <w:pStyle w:val="TOC1"/>
            <w:tabs>
              <w:tab w:val="left" w:pos="1100"/>
            </w:tabs>
            <w:rPr>
              <w:del w:id="1069" w:author="Ilham Nur Pratama" w:date="2023-05-15T20:27:00Z"/>
              <w:rFonts w:asciiTheme="minorHAnsi" w:hAnsiTheme="minorHAnsi" w:cstheme="minorBidi"/>
              <w:b w:val="0"/>
              <w:noProof/>
              <w:sz w:val="22"/>
            </w:rPr>
          </w:pPr>
          <w:del w:id="1070" w:author="Ilham Nur Pratama" w:date="2023-05-15T20:27:00Z">
            <w:r w:rsidRPr="00080C6C" w:rsidDel="00B57DB5">
              <w:rPr>
                <w:rPrChange w:id="1071" w:author="ilham.nur@office.ui.ac.id" w:date="2023-05-14T06:35:00Z">
                  <w:rPr>
                    <w:rStyle w:val="Hyperlink"/>
                    <w:noProof/>
                  </w:rPr>
                </w:rPrChange>
              </w:rPr>
              <w:delText>BAB 4</w:delText>
            </w:r>
            <w:r w:rsidDel="00B57DB5">
              <w:rPr>
                <w:rFonts w:asciiTheme="minorHAnsi" w:hAnsiTheme="minorHAnsi" w:cstheme="minorBidi"/>
                <w:b w:val="0"/>
                <w:noProof/>
                <w:sz w:val="22"/>
              </w:rPr>
              <w:tab/>
            </w:r>
            <w:r w:rsidRPr="00080C6C" w:rsidDel="00B57DB5">
              <w:rPr>
                <w:rPrChange w:id="1072" w:author="ilham.nur@office.ui.ac.id" w:date="2023-05-14T06:35:00Z">
                  <w:rPr>
                    <w:rStyle w:val="Hyperlink"/>
                    <w:noProof/>
                  </w:rPr>
                </w:rPrChange>
              </w:rPr>
              <w:delText>ANALISIS DAN PEMBAHASAN HASIL RISET</w:delText>
            </w:r>
            <w:r w:rsidDel="00B57DB5">
              <w:rPr>
                <w:noProof/>
                <w:webHidden/>
              </w:rPr>
              <w:tab/>
              <w:delText>126</w:delText>
            </w:r>
          </w:del>
        </w:p>
        <w:p w14:paraId="29C8D94B" w14:textId="5B3B009A" w:rsidR="006243FB" w:rsidDel="00B57DB5" w:rsidRDefault="006243FB">
          <w:pPr>
            <w:pStyle w:val="TOC2"/>
            <w:tabs>
              <w:tab w:val="left" w:pos="880"/>
              <w:tab w:val="right" w:leader="dot" w:pos="8494"/>
            </w:tabs>
            <w:rPr>
              <w:del w:id="1073" w:author="Ilham Nur Pratama" w:date="2023-05-15T20:27:00Z"/>
              <w:rFonts w:asciiTheme="minorHAnsi" w:hAnsiTheme="minorHAnsi" w:cstheme="minorBidi"/>
              <w:noProof/>
              <w:sz w:val="22"/>
            </w:rPr>
          </w:pPr>
          <w:del w:id="1074" w:author="Ilham Nur Pratama" w:date="2023-05-15T20:27:00Z">
            <w:r w:rsidRPr="00080C6C" w:rsidDel="00B57DB5">
              <w:rPr>
                <w:rPrChange w:id="1075" w:author="ilham.nur@office.ui.ac.id" w:date="2023-05-14T06:35:00Z">
                  <w:rPr>
                    <w:rStyle w:val="Hyperlink"/>
                    <w:noProof/>
                  </w:rPr>
                </w:rPrChange>
              </w:rPr>
              <w:delText>4.1</w:delText>
            </w:r>
            <w:r w:rsidDel="00B57DB5">
              <w:rPr>
                <w:rFonts w:asciiTheme="minorHAnsi" w:hAnsiTheme="minorHAnsi" w:cstheme="minorBidi"/>
                <w:noProof/>
                <w:sz w:val="22"/>
              </w:rPr>
              <w:tab/>
            </w:r>
            <w:r w:rsidRPr="00080C6C" w:rsidDel="00B57DB5">
              <w:rPr>
                <w:rPrChange w:id="1076" w:author="ilham.nur@office.ui.ac.id" w:date="2023-05-14T06:35:00Z">
                  <w:rPr>
                    <w:rStyle w:val="Hyperlink"/>
                    <w:noProof/>
                  </w:rPr>
                </w:rPrChange>
              </w:rPr>
              <w:delText>Analisis Pembangunan Sistem</w:delText>
            </w:r>
            <w:r w:rsidDel="00B57DB5">
              <w:rPr>
                <w:noProof/>
                <w:webHidden/>
              </w:rPr>
              <w:tab/>
              <w:delText>126</w:delText>
            </w:r>
          </w:del>
        </w:p>
        <w:p w14:paraId="1944EA5D" w14:textId="245D1B44" w:rsidR="006243FB" w:rsidDel="00B57DB5" w:rsidRDefault="006243FB">
          <w:pPr>
            <w:pStyle w:val="TOC2"/>
            <w:tabs>
              <w:tab w:val="left" w:pos="880"/>
              <w:tab w:val="right" w:leader="dot" w:pos="8494"/>
            </w:tabs>
            <w:rPr>
              <w:del w:id="1077" w:author="Ilham Nur Pratama" w:date="2023-05-15T20:27:00Z"/>
              <w:rFonts w:asciiTheme="minorHAnsi" w:hAnsiTheme="minorHAnsi" w:cstheme="minorBidi"/>
              <w:noProof/>
              <w:sz w:val="22"/>
            </w:rPr>
          </w:pPr>
          <w:del w:id="1078" w:author="Ilham Nur Pratama" w:date="2023-05-15T20:27:00Z">
            <w:r w:rsidRPr="00080C6C" w:rsidDel="00B57DB5">
              <w:rPr>
                <w:rPrChange w:id="1079" w:author="ilham.nur@office.ui.ac.id" w:date="2023-05-14T06:35:00Z">
                  <w:rPr>
                    <w:rStyle w:val="Hyperlink"/>
                    <w:noProof/>
                  </w:rPr>
                </w:rPrChange>
              </w:rPr>
              <w:delText>4.2</w:delText>
            </w:r>
            <w:r w:rsidDel="00B57DB5">
              <w:rPr>
                <w:rFonts w:asciiTheme="minorHAnsi" w:hAnsiTheme="minorHAnsi" w:cstheme="minorBidi"/>
                <w:noProof/>
                <w:sz w:val="22"/>
              </w:rPr>
              <w:tab/>
            </w:r>
            <w:r w:rsidRPr="00080C6C" w:rsidDel="00B57DB5">
              <w:rPr>
                <w:rPrChange w:id="1080" w:author="ilham.nur@office.ui.ac.id" w:date="2023-05-14T06:35:00Z">
                  <w:rPr>
                    <w:rStyle w:val="Hyperlink"/>
                    <w:noProof/>
                  </w:rPr>
                </w:rPrChange>
              </w:rPr>
              <w:delText xml:space="preserve">Perbandingan Proses </w:delText>
            </w:r>
            <w:r w:rsidRPr="00080C6C" w:rsidDel="00B57DB5">
              <w:rPr>
                <w:rPrChange w:id="1081" w:author="ilham.nur@office.ui.ac.id" w:date="2023-05-14T06:35:00Z">
                  <w:rPr>
                    <w:rStyle w:val="Hyperlink"/>
                    <w:i/>
                    <w:iCs/>
                    <w:noProof/>
                  </w:rPr>
                </w:rPrChange>
              </w:rPr>
              <w:delText xml:space="preserve">As Is </w:delText>
            </w:r>
            <w:r w:rsidRPr="00080C6C" w:rsidDel="00B57DB5">
              <w:rPr>
                <w:rPrChange w:id="1082" w:author="ilham.nur@office.ui.ac.id" w:date="2023-05-14T06:35:00Z">
                  <w:rPr>
                    <w:rStyle w:val="Hyperlink"/>
                    <w:noProof/>
                  </w:rPr>
                </w:rPrChange>
              </w:rPr>
              <w:delText xml:space="preserve">dengan </w:delText>
            </w:r>
            <w:r w:rsidRPr="00080C6C" w:rsidDel="00B57DB5">
              <w:rPr>
                <w:rPrChange w:id="1083" w:author="ilham.nur@office.ui.ac.id" w:date="2023-05-14T06:35:00Z">
                  <w:rPr>
                    <w:rStyle w:val="Hyperlink"/>
                    <w:i/>
                    <w:iCs/>
                    <w:noProof/>
                  </w:rPr>
                </w:rPrChange>
              </w:rPr>
              <w:delText>To Be</w:delText>
            </w:r>
            <w:r w:rsidDel="00B57DB5">
              <w:rPr>
                <w:noProof/>
                <w:webHidden/>
              </w:rPr>
              <w:tab/>
              <w:delText>127</w:delText>
            </w:r>
          </w:del>
        </w:p>
        <w:p w14:paraId="03DFBCA4" w14:textId="4E1DDE1C" w:rsidR="006243FB" w:rsidDel="00B57DB5" w:rsidRDefault="006243FB">
          <w:pPr>
            <w:pStyle w:val="TOC3"/>
            <w:rPr>
              <w:del w:id="1084" w:author="Ilham Nur Pratama" w:date="2023-05-15T20:27:00Z"/>
              <w:rFonts w:asciiTheme="minorHAnsi" w:hAnsiTheme="minorHAnsi" w:cstheme="minorBidi"/>
              <w:noProof/>
              <w:sz w:val="22"/>
            </w:rPr>
          </w:pPr>
          <w:del w:id="1085" w:author="Ilham Nur Pratama" w:date="2023-05-15T20:27:00Z">
            <w:r w:rsidRPr="00080C6C" w:rsidDel="00B57DB5">
              <w:rPr>
                <w:rPrChange w:id="1086" w:author="ilham.nur@office.ui.ac.id" w:date="2023-05-14T06:35:00Z">
                  <w:rPr>
                    <w:rStyle w:val="Hyperlink"/>
                    <w:noProof/>
                  </w:rPr>
                </w:rPrChange>
              </w:rPr>
              <w:delText>4.2.1</w:delText>
            </w:r>
            <w:r w:rsidDel="00B57DB5">
              <w:rPr>
                <w:rFonts w:asciiTheme="minorHAnsi" w:hAnsiTheme="minorHAnsi" w:cstheme="minorBidi"/>
                <w:noProof/>
                <w:sz w:val="22"/>
              </w:rPr>
              <w:tab/>
            </w:r>
            <w:r w:rsidRPr="00080C6C" w:rsidDel="00B57DB5">
              <w:rPr>
                <w:rPrChange w:id="1087" w:author="ilham.nur@office.ui.ac.id" w:date="2023-05-14T06:35:00Z">
                  <w:rPr>
                    <w:rStyle w:val="Hyperlink"/>
                    <w:noProof/>
                  </w:rPr>
                </w:rPrChange>
              </w:rPr>
              <w:delText>Analisis Biaya Pekerjaan</w:delText>
            </w:r>
            <w:r w:rsidDel="00B57DB5">
              <w:rPr>
                <w:noProof/>
                <w:webHidden/>
              </w:rPr>
              <w:tab/>
              <w:delText>132</w:delText>
            </w:r>
          </w:del>
        </w:p>
        <w:p w14:paraId="3954A4AA" w14:textId="5C2FCFB7" w:rsidR="006243FB" w:rsidDel="00B57DB5" w:rsidRDefault="006243FB">
          <w:pPr>
            <w:pStyle w:val="TOC3"/>
            <w:rPr>
              <w:del w:id="1088" w:author="Ilham Nur Pratama" w:date="2023-05-15T20:27:00Z"/>
              <w:rFonts w:asciiTheme="minorHAnsi" w:hAnsiTheme="minorHAnsi" w:cstheme="minorBidi"/>
              <w:noProof/>
              <w:sz w:val="22"/>
            </w:rPr>
          </w:pPr>
          <w:del w:id="1089" w:author="Ilham Nur Pratama" w:date="2023-05-15T20:27:00Z">
            <w:r w:rsidRPr="00080C6C" w:rsidDel="00B57DB5">
              <w:rPr>
                <w:rPrChange w:id="1090" w:author="ilham.nur@office.ui.ac.id" w:date="2023-05-14T06:35:00Z">
                  <w:rPr>
                    <w:rStyle w:val="Hyperlink"/>
                    <w:noProof/>
                  </w:rPr>
                </w:rPrChange>
              </w:rPr>
              <w:delText>4.2.2</w:delText>
            </w:r>
            <w:r w:rsidDel="00B57DB5">
              <w:rPr>
                <w:rFonts w:asciiTheme="minorHAnsi" w:hAnsiTheme="minorHAnsi" w:cstheme="minorBidi"/>
                <w:noProof/>
                <w:sz w:val="22"/>
              </w:rPr>
              <w:tab/>
            </w:r>
            <w:r w:rsidRPr="00080C6C" w:rsidDel="00B57DB5">
              <w:rPr>
                <w:rPrChange w:id="1091" w:author="ilham.nur@office.ui.ac.id" w:date="2023-05-14T06:35:00Z">
                  <w:rPr>
                    <w:rStyle w:val="Hyperlink"/>
                    <w:noProof/>
                  </w:rPr>
                </w:rPrChange>
              </w:rPr>
              <w:delText>Analisis Perulangan Pekerjaan</w:delText>
            </w:r>
            <w:r w:rsidDel="00B57DB5">
              <w:rPr>
                <w:noProof/>
                <w:webHidden/>
              </w:rPr>
              <w:tab/>
              <w:delText>134</w:delText>
            </w:r>
          </w:del>
        </w:p>
        <w:p w14:paraId="7F3DD35D" w14:textId="59415132" w:rsidR="006243FB" w:rsidDel="00B57DB5" w:rsidRDefault="006243FB">
          <w:pPr>
            <w:pStyle w:val="TOC3"/>
            <w:rPr>
              <w:del w:id="1092" w:author="Ilham Nur Pratama" w:date="2023-05-15T20:27:00Z"/>
              <w:rFonts w:asciiTheme="minorHAnsi" w:hAnsiTheme="minorHAnsi" w:cstheme="minorBidi"/>
              <w:noProof/>
              <w:sz w:val="22"/>
            </w:rPr>
          </w:pPr>
          <w:del w:id="1093" w:author="Ilham Nur Pratama" w:date="2023-05-15T20:27:00Z">
            <w:r w:rsidRPr="00080C6C" w:rsidDel="00B57DB5">
              <w:rPr>
                <w:rPrChange w:id="1094" w:author="ilham.nur@office.ui.ac.id" w:date="2023-05-14T06:35:00Z">
                  <w:rPr>
                    <w:rStyle w:val="Hyperlink"/>
                    <w:noProof/>
                  </w:rPr>
                </w:rPrChange>
              </w:rPr>
              <w:delText>4.2.3</w:delText>
            </w:r>
            <w:r w:rsidDel="00B57DB5">
              <w:rPr>
                <w:rFonts w:asciiTheme="minorHAnsi" w:hAnsiTheme="minorHAnsi" w:cstheme="minorBidi"/>
                <w:noProof/>
                <w:sz w:val="22"/>
              </w:rPr>
              <w:tab/>
            </w:r>
            <w:r w:rsidRPr="00080C6C" w:rsidDel="00B57DB5">
              <w:rPr>
                <w:rPrChange w:id="1095" w:author="ilham.nur@office.ui.ac.id" w:date="2023-05-14T06:35:00Z">
                  <w:rPr>
                    <w:rStyle w:val="Hyperlink"/>
                    <w:noProof/>
                  </w:rPr>
                </w:rPrChange>
              </w:rPr>
              <w:delText>Analisis Durasi Pekerjaan</w:delText>
            </w:r>
            <w:r w:rsidDel="00B57DB5">
              <w:rPr>
                <w:noProof/>
                <w:webHidden/>
              </w:rPr>
              <w:tab/>
              <w:delText>135</w:delText>
            </w:r>
          </w:del>
        </w:p>
        <w:p w14:paraId="01E28D2D" w14:textId="2101FE1C" w:rsidR="006243FB" w:rsidDel="00B57DB5" w:rsidRDefault="006243FB">
          <w:pPr>
            <w:pStyle w:val="TOC3"/>
            <w:rPr>
              <w:del w:id="1096" w:author="Ilham Nur Pratama" w:date="2023-05-15T20:27:00Z"/>
              <w:rFonts w:asciiTheme="minorHAnsi" w:hAnsiTheme="minorHAnsi" w:cstheme="minorBidi"/>
              <w:noProof/>
              <w:sz w:val="22"/>
            </w:rPr>
          </w:pPr>
          <w:del w:id="1097" w:author="Ilham Nur Pratama" w:date="2023-05-15T20:27:00Z">
            <w:r w:rsidRPr="00080C6C" w:rsidDel="00B57DB5">
              <w:rPr>
                <w:rPrChange w:id="1098" w:author="ilham.nur@office.ui.ac.id" w:date="2023-05-14T06:35:00Z">
                  <w:rPr>
                    <w:rStyle w:val="Hyperlink"/>
                    <w:noProof/>
                  </w:rPr>
                </w:rPrChange>
              </w:rPr>
              <w:delText>4.2.4</w:delText>
            </w:r>
            <w:r w:rsidDel="00B57DB5">
              <w:rPr>
                <w:rFonts w:asciiTheme="minorHAnsi" w:hAnsiTheme="minorHAnsi" w:cstheme="minorBidi"/>
                <w:noProof/>
                <w:sz w:val="22"/>
              </w:rPr>
              <w:tab/>
            </w:r>
            <w:r w:rsidRPr="00080C6C" w:rsidDel="00B57DB5">
              <w:rPr>
                <w:rPrChange w:id="1099" w:author="ilham.nur@office.ui.ac.id" w:date="2023-05-14T06:35:00Z">
                  <w:rPr>
                    <w:rStyle w:val="Hyperlink"/>
                    <w:noProof/>
                  </w:rPr>
                </w:rPrChange>
              </w:rPr>
              <w:delText>Analisis Waktu Tunggu Pekerjaan</w:delText>
            </w:r>
            <w:r w:rsidDel="00B57DB5">
              <w:rPr>
                <w:noProof/>
                <w:webHidden/>
              </w:rPr>
              <w:tab/>
              <w:delText>136</w:delText>
            </w:r>
          </w:del>
        </w:p>
        <w:p w14:paraId="6B4EAA85" w14:textId="75630C39" w:rsidR="006243FB" w:rsidDel="00B57DB5" w:rsidRDefault="006243FB">
          <w:pPr>
            <w:pStyle w:val="TOC2"/>
            <w:tabs>
              <w:tab w:val="left" w:pos="880"/>
              <w:tab w:val="right" w:leader="dot" w:pos="8494"/>
            </w:tabs>
            <w:rPr>
              <w:del w:id="1100" w:author="Ilham Nur Pratama" w:date="2023-05-15T20:27:00Z"/>
              <w:rFonts w:asciiTheme="minorHAnsi" w:hAnsiTheme="minorHAnsi" w:cstheme="minorBidi"/>
              <w:noProof/>
              <w:sz w:val="22"/>
            </w:rPr>
          </w:pPr>
          <w:del w:id="1101" w:author="Ilham Nur Pratama" w:date="2023-05-15T20:27:00Z">
            <w:r w:rsidRPr="00080C6C" w:rsidDel="00B57DB5">
              <w:rPr>
                <w:rPrChange w:id="1102" w:author="ilham.nur@office.ui.ac.id" w:date="2023-05-14T06:35:00Z">
                  <w:rPr>
                    <w:rStyle w:val="Hyperlink"/>
                    <w:noProof/>
                  </w:rPr>
                </w:rPrChange>
              </w:rPr>
              <w:delText>4.3</w:delText>
            </w:r>
            <w:r w:rsidDel="00B57DB5">
              <w:rPr>
                <w:rFonts w:asciiTheme="minorHAnsi" w:hAnsiTheme="minorHAnsi" w:cstheme="minorBidi"/>
                <w:noProof/>
                <w:sz w:val="22"/>
              </w:rPr>
              <w:tab/>
            </w:r>
            <w:r w:rsidRPr="00080C6C" w:rsidDel="00B57DB5">
              <w:rPr>
                <w:rPrChange w:id="1103" w:author="ilham.nur@office.ui.ac.id" w:date="2023-05-14T06:35:00Z">
                  <w:rPr>
                    <w:rStyle w:val="Hyperlink"/>
                    <w:noProof/>
                  </w:rPr>
                </w:rPrChange>
              </w:rPr>
              <w:delText>Hasil Komparasi Waktu Penyelesaian Proyek Sebelum dan Sesudah Optimasi</w:delText>
            </w:r>
            <w:r w:rsidDel="00B57DB5">
              <w:rPr>
                <w:noProof/>
                <w:webHidden/>
              </w:rPr>
              <w:tab/>
              <w:delText>138</w:delText>
            </w:r>
          </w:del>
        </w:p>
        <w:p w14:paraId="43F0B2D8" w14:textId="456024C7" w:rsidR="006243FB" w:rsidDel="00B57DB5" w:rsidRDefault="006243FB">
          <w:pPr>
            <w:pStyle w:val="TOC1"/>
            <w:tabs>
              <w:tab w:val="left" w:pos="1100"/>
            </w:tabs>
            <w:rPr>
              <w:del w:id="1104" w:author="Ilham Nur Pratama" w:date="2023-05-15T20:27:00Z"/>
              <w:rFonts w:asciiTheme="minorHAnsi" w:hAnsiTheme="minorHAnsi" w:cstheme="minorBidi"/>
              <w:b w:val="0"/>
              <w:noProof/>
              <w:sz w:val="22"/>
            </w:rPr>
          </w:pPr>
          <w:del w:id="1105" w:author="Ilham Nur Pratama" w:date="2023-05-15T20:27:00Z">
            <w:r w:rsidRPr="00080C6C" w:rsidDel="00B57DB5">
              <w:rPr>
                <w:rPrChange w:id="1106" w:author="ilham.nur@office.ui.ac.id" w:date="2023-05-14T06:35:00Z">
                  <w:rPr>
                    <w:rStyle w:val="Hyperlink"/>
                    <w:noProof/>
                  </w:rPr>
                </w:rPrChange>
              </w:rPr>
              <w:delText>BAB 5</w:delText>
            </w:r>
            <w:r w:rsidDel="00B57DB5">
              <w:rPr>
                <w:rFonts w:asciiTheme="minorHAnsi" w:hAnsiTheme="minorHAnsi" w:cstheme="minorBidi"/>
                <w:b w:val="0"/>
                <w:noProof/>
                <w:sz w:val="22"/>
              </w:rPr>
              <w:tab/>
            </w:r>
            <w:r w:rsidRPr="00080C6C" w:rsidDel="00B57DB5">
              <w:rPr>
                <w:rPrChange w:id="1107" w:author="ilham.nur@office.ui.ac.id" w:date="2023-05-14T06:35:00Z">
                  <w:rPr>
                    <w:rStyle w:val="Hyperlink"/>
                    <w:noProof/>
                  </w:rPr>
                </w:rPrChange>
              </w:rPr>
              <w:delText>KESIMPULAN</w:delText>
            </w:r>
            <w:r w:rsidDel="00B57DB5">
              <w:rPr>
                <w:noProof/>
                <w:webHidden/>
              </w:rPr>
              <w:tab/>
              <w:delText>139</w:delText>
            </w:r>
          </w:del>
        </w:p>
        <w:p w14:paraId="0409E310" w14:textId="5DC9FA9B" w:rsidR="006243FB" w:rsidDel="00B57DB5" w:rsidRDefault="006243FB">
          <w:pPr>
            <w:pStyle w:val="TOC1"/>
            <w:rPr>
              <w:del w:id="1108" w:author="Ilham Nur Pratama" w:date="2023-05-15T20:27:00Z"/>
              <w:rFonts w:asciiTheme="minorHAnsi" w:hAnsiTheme="minorHAnsi" w:cstheme="minorBidi"/>
              <w:b w:val="0"/>
              <w:noProof/>
              <w:sz w:val="22"/>
            </w:rPr>
          </w:pPr>
          <w:del w:id="1109" w:author="Ilham Nur Pratama" w:date="2023-05-15T20:27:00Z">
            <w:r w:rsidRPr="00080C6C" w:rsidDel="00B57DB5">
              <w:rPr>
                <w:rPrChange w:id="1110" w:author="ilham.nur@office.ui.ac.id" w:date="2023-05-14T06:35:00Z">
                  <w:rPr>
                    <w:rStyle w:val="Hyperlink"/>
                    <w:noProof/>
                  </w:rPr>
                </w:rPrChange>
              </w:rPr>
              <w:delText>DAFTAR REFERENSI</w:delText>
            </w:r>
            <w:r w:rsidDel="00B57DB5">
              <w:rPr>
                <w:noProof/>
                <w:webHidden/>
              </w:rPr>
              <w:tab/>
              <w:delText>140</w:delText>
            </w:r>
          </w:del>
        </w:p>
        <w:p w14:paraId="0A588115" w14:textId="5B61E5F7" w:rsidR="006243FB" w:rsidDel="00B57DB5" w:rsidRDefault="006243FB">
          <w:pPr>
            <w:pStyle w:val="TOC1"/>
            <w:rPr>
              <w:del w:id="1111" w:author="Ilham Nur Pratama" w:date="2023-05-15T20:27:00Z"/>
              <w:rFonts w:asciiTheme="minorHAnsi" w:hAnsiTheme="minorHAnsi" w:cstheme="minorBidi"/>
              <w:b w:val="0"/>
              <w:noProof/>
              <w:sz w:val="22"/>
            </w:rPr>
          </w:pPr>
          <w:del w:id="1112" w:author="Ilham Nur Pratama" w:date="2023-05-15T20:27:00Z">
            <w:r w:rsidRPr="00080C6C" w:rsidDel="00B57DB5">
              <w:rPr>
                <w:rPrChange w:id="1113" w:author="ilham.nur@office.ui.ac.id" w:date="2023-05-14T06:35:00Z">
                  <w:rPr>
                    <w:rStyle w:val="Hyperlink"/>
                    <w:noProof/>
                  </w:rPr>
                </w:rPrChange>
              </w:rPr>
              <w:delText>LAMPIRAN</w:delText>
            </w:r>
            <w:r w:rsidDel="00B57DB5">
              <w:rPr>
                <w:noProof/>
                <w:webHidden/>
              </w:rPr>
              <w:tab/>
              <w:delText>145</w:delText>
            </w:r>
          </w:del>
        </w:p>
        <w:p w14:paraId="005CB2D0" w14:textId="32CF68B8" w:rsidR="006243FB" w:rsidDel="00B57DB5" w:rsidRDefault="006243FB">
          <w:pPr>
            <w:pStyle w:val="TOC2"/>
            <w:tabs>
              <w:tab w:val="right" w:leader="dot" w:pos="8494"/>
            </w:tabs>
            <w:rPr>
              <w:del w:id="1114" w:author="Ilham Nur Pratama" w:date="2023-05-15T20:27:00Z"/>
              <w:rFonts w:asciiTheme="minorHAnsi" w:hAnsiTheme="minorHAnsi" w:cstheme="minorBidi"/>
              <w:noProof/>
              <w:sz w:val="22"/>
            </w:rPr>
          </w:pPr>
          <w:del w:id="1115" w:author="Ilham Nur Pratama" w:date="2023-05-15T20:27:00Z">
            <w:r w:rsidRPr="00080C6C" w:rsidDel="00B57DB5">
              <w:rPr>
                <w:rPrChange w:id="1116" w:author="ilham.nur@office.ui.ac.id" w:date="2023-05-14T06:35:00Z">
                  <w:rPr>
                    <w:rStyle w:val="Hyperlink"/>
                    <w:noProof/>
                  </w:rPr>
                </w:rPrChange>
              </w:rPr>
              <w:delText xml:space="preserve">Lampiran-1: Data Hasil Simulasi Proses </w:delText>
            </w:r>
            <w:r w:rsidRPr="00080C6C" w:rsidDel="00B57DB5">
              <w:rPr>
                <w:rPrChange w:id="1117" w:author="ilham.nur@office.ui.ac.id" w:date="2023-05-14T06:35:00Z">
                  <w:rPr>
                    <w:rStyle w:val="Hyperlink"/>
                    <w:i/>
                    <w:iCs/>
                    <w:noProof/>
                  </w:rPr>
                </w:rPrChange>
              </w:rPr>
              <w:delText>As Is</w:delText>
            </w:r>
            <w:r w:rsidRPr="00080C6C" w:rsidDel="00B57DB5">
              <w:rPr>
                <w:rPrChange w:id="1118" w:author="ilham.nur@office.ui.ac.id" w:date="2023-05-14T06:35:00Z">
                  <w:rPr>
                    <w:rStyle w:val="Hyperlink"/>
                    <w:noProof/>
                  </w:rPr>
                </w:rPrChange>
              </w:rPr>
              <w:delText xml:space="preserve"> dan </w:delText>
            </w:r>
            <w:r w:rsidRPr="00080C6C" w:rsidDel="00B57DB5">
              <w:rPr>
                <w:rPrChange w:id="1119" w:author="ilham.nur@office.ui.ac.id" w:date="2023-05-14T06:35:00Z">
                  <w:rPr>
                    <w:rStyle w:val="Hyperlink"/>
                    <w:i/>
                    <w:iCs/>
                    <w:noProof/>
                  </w:rPr>
                </w:rPrChange>
              </w:rPr>
              <w:delText>To Be</w:delText>
            </w:r>
            <w:r w:rsidDel="00B57DB5">
              <w:rPr>
                <w:noProof/>
                <w:webHidden/>
              </w:rPr>
              <w:tab/>
              <w:delText>145</w:delText>
            </w:r>
          </w:del>
        </w:p>
        <w:p w14:paraId="14E05A2A" w14:textId="024ED155" w:rsidR="006F5ED2" w:rsidRDefault="006F5ED2">
          <w:r>
            <w:rPr>
              <w:b/>
              <w:bCs/>
              <w:noProof/>
            </w:rPr>
            <w:fldChar w:fldCharType="end"/>
          </w:r>
        </w:p>
      </w:sdtContent>
    </w:sdt>
    <w:p w14:paraId="24FB3B75" w14:textId="77777777" w:rsidR="00E923D8" w:rsidRPr="00E01F98" w:rsidRDefault="00E923D8" w:rsidP="00E01F98"/>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1120" w:name="_Toc120139618"/>
      <w:bookmarkStart w:id="1121" w:name="_Toc135601393"/>
      <w:r>
        <w:lastRenderedPageBreak/>
        <w:t>DAFTAR GAMBAR</w:t>
      </w:r>
      <w:bookmarkEnd w:id="1120"/>
      <w:bookmarkEnd w:id="1121"/>
    </w:p>
    <w:p w14:paraId="2B09DF9B" w14:textId="77777777" w:rsidR="00863A40" w:rsidRPr="00863A40" w:rsidRDefault="00863A40" w:rsidP="00863A40"/>
    <w:p w14:paraId="435E44F7" w14:textId="52424209" w:rsidR="00985B1D" w:rsidRDefault="00F5566B">
      <w:pPr>
        <w:pStyle w:val="TableofFigures"/>
        <w:tabs>
          <w:tab w:val="right" w:leader="dot" w:pos="8494"/>
        </w:tabs>
        <w:rPr>
          <w:ins w:id="1122" w:author="Ilham Nur Pratama" w:date="2023-05-21T22:43:00Z"/>
          <w:rFonts w:asciiTheme="minorHAnsi" w:eastAsiaTheme="minorEastAsia" w:hAnsiTheme="minorHAnsi"/>
          <w:noProof/>
          <w:kern w:val="2"/>
          <w:sz w:val="22"/>
          <w:lang w:val="en-ID" w:eastAsia="en-ID"/>
          <w14:ligatures w14:val="standardContextual"/>
        </w:rPr>
      </w:pPr>
      <w:r>
        <w:fldChar w:fldCharType="begin"/>
      </w:r>
      <w:r>
        <w:instrText xml:space="preserve"> TOC \h \z \c "Gambar" </w:instrText>
      </w:r>
      <w:r>
        <w:fldChar w:fldCharType="separate"/>
      </w:r>
      <w:ins w:id="1123" w:author="Ilham Nur Pratama" w:date="2023-05-21T22:43:00Z">
        <w:r w:rsidR="00985B1D" w:rsidRPr="00596621">
          <w:rPr>
            <w:rStyle w:val="Hyperlink"/>
            <w:noProof/>
          </w:rPr>
          <w:fldChar w:fldCharType="begin"/>
        </w:r>
        <w:r w:rsidR="00985B1D" w:rsidRPr="00596621">
          <w:rPr>
            <w:rStyle w:val="Hyperlink"/>
            <w:noProof/>
          </w:rPr>
          <w:instrText xml:space="preserve"> </w:instrText>
        </w:r>
        <w:r w:rsidR="00985B1D">
          <w:rPr>
            <w:noProof/>
          </w:rPr>
          <w:instrText>HYPERLINK \l "_Toc135601472"</w:instrText>
        </w:r>
        <w:r w:rsidR="00985B1D" w:rsidRPr="00596621">
          <w:rPr>
            <w:rStyle w:val="Hyperlink"/>
            <w:noProof/>
          </w:rPr>
          <w:instrText xml:space="preserve"> </w:instrText>
        </w:r>
        <w:r w:rsidR="00985B1D" w:rsidRPr="00596621">
          <w:rPr>
            <w:rStyle w:val="Hyperlink"/>
            <w:noProof/>
          </w:rPr>
        </w:r>
        <w:r w:rsidR="00985B1D" w:rsidRPr="00596621">
          <w:rPr>
            <w:rStyle w:val="Hyperlink"/>
            <w:noProof/>
          </w:rPr>
          <w:fldChar w:fldCharType="separate"/>
        </w:r>
        <w:r w:rsidR="00985B1D" w:rsidRPr="00596621">
          <w:rPr>
            <w:rStyle w:val="Hyperlink"/>
            <w:noProof/>
          </w:rPr>
          <w:t>Gambar 1.1 Data performa proyek berdasarkan daerah</w:t>
        </w:r>
        <w:r w:rsidR="00985B1D">
          <w:rPr>
            <w:noProof/>
            <w:webHidden/>
          </w:rPr>
          <w:tab/>
        </w:r>
        <w:r w:rsidR="00985B1D">
          <w:rPr>
            <w:noProof/>
            <w:webHidden/>
          </w:rPr>
          <w:fldChar w:fldCharType="begin"/>
        </w:r>
        <w:r w:rsidR="00985B1D">
          <w:rPr>
            <w:noProof/>
            <w:webHidden/>
          </w:rPr>
          <w:instrText xml:space="preserve"> PAGEREF _Toc135601472 \h </w:instrText>
        </w:r>
      </w:ins>
      <w:r w:rsidR="00985B1D">
        <w:rPr>
          <w:noProof/>
          <w:webHidden/>
        </w:rPr>
      </w:r>
      <w:r w:rsidR="00985B1D">
        <w:rPr>
          <w:noProof/>
          <w:webHidden/>
        </w:rPr>
        <w:fldChar w:fldCharType="separate"/>
      </w:r>
      <w:ins w:id="1124" w:author="Ilham Nur Pratama" w:date="2023-05-24T22:54:00Z">
        <w:r w:rsidR="000D26C4">
          <w:rPr>
            <w:noProof/>
            <w:webHidden/>
          </w:rPr>
          <w:t>2</w:t>
        </w:r>
      </w:ins>
      <w:ins w:id="1125" w:author="Ilham Nur Pratama" w:date="2023-05-21T22:43:00Z">
        <w:r w:rsidR="00985B1D">
          <w:rPr>
            <w:noProof/>
            <w:webHidden/>
          </w:rPr>
          <w:fldChar w:fldCharType="end"/>
        </w:r>
        <w:r w:rsidR="00985B1D" w:rsidRPr="00596621">
          <w:rPr>
            <w:rStyle w:val="Hyperlink"/>
            <w:noProof/>
          </w:rPr>
          <w:fldChar w:fldCharType="end"/>
        </w:r>
      </w:ins>
    </w:p>
    <w:p w14:paraId="12888A14" w14:textId="4CFDD524" w:rsidR="00985B1D" w:rsidRDefault="00985B1D">
      <w:pPr>
        <w:pStyle w:val="TableofFigures"/>
        <w:tabs>
          <w:tab w:val="right" w:leader="dot" w:pos="8494"/>
        </w:tabs>
        <w:rPr>
          <w:ins w:id="1126" w:author="Ilham Nur Pratama" w:date="2023-05-21T22:43:00Z"/>
          <w:rFonts w:asciiTheme="minorHAnsi" w:eastAsiaTheme="minorEastAsia" w:hAnsiTheme="minorHAnsi"/>
          <w:noProof/>
          <w:kern w:val="2"/>
          <w:sz w:val="22"/>
          <w:lang w:val="en-ID" w:eastAsia="en-ID"/>
          <w14:ligatures w14:val="standardContextual"/>
        </w:rPr>
      </w:pPr>
      <w:ins w:id="1127"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73"</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1.2 Kendala yang mengakibatkan keterlambatan proyek menurut Association Project Management</w:t>
        </w:r>
        <w:r>
          <w:rPr>
            <w:noProof/>
            <w:webHidden/>
          </w:rPr>
          <w:tab/>
        </w:r>
        <w:r>
          <w:rPr>
            <w:noProof/>
            <w:webHidden/>
          </w:rPr>
          <w:fldChar w:fldCharType="begin"/>
        </w:r>
        <w:r>
          <w:rPr>
            <w:noProof/>
            <w:webHidden/>
          </w:rPr>
          <w:instrText xml:space="preserve"> PAGEREF _Toc135601473 \h </w:instrText>
        </w:r>
      </w:ins>
      <w:r>
        <w:rPr>
          <w:noProof/>
          <w:webHidden/>
        </w:rPr>
      </w:r>
      <w:r>
        <w:rPr>
          <w:noProof/>
          <w:webHidden/>
        </w:rPr>
        <w:fldChar w:fldCharType="separate"/>
      </w:r>
      <w:ins w:id="1128" w:author="Ilham Nur Pratama" w:date="2023-05-24T22:54:00Z">
        <w:r w:rsidR="000D26C4">
          <w:rPr>
            <w:noProof/>
            <w:webHidden/>
          </w:rPr>
          <w:t>3</w:t>
        </w:r>
      </w:ins>
      <w:ins w:id="1129" w:author="Ilham Nur Pratama" w:date="2023-05-21T22:43:00Z">
        <w:r>
          <w:rPr>
            <w:noProof/>
            <w:webHidden/>
          </w:rPr>
          <w:fldChar w:fldCharType="end"/>
        </w:r>
        <w:r w:rsidRPr="00596621">
          <w:rPr>
            <w:rStyle w:val="Hyperlink"/>
            <w:noProof/>
          </w:rPr>
          <w:fldChar w:fldCharType="end"/>
        </w:r>
      </w:ins>
    </w:p>
    <w:p w14:paraId="1B25ECA5" w14:textId="6AA02B65" w:rsidR="00985B1D" w:rsidRDefault="00985B1D">
      <w:pPr>
        <w:pStyle w:val="TableofFigures"/>
        <w:tabs>
          <w:tab w:val="right" w:leader="dot" w:pos="8494"/>
        </w:tabs>
        <w:rPr>
          <w:ins w:id="1130" w:author="Ilham Nur Pratama" w:date="2023-05-21T22:43:00Z"/>
          <w:rFonts w:asciiTheme="minorHAnsi" w:eastAsiaTheme="minorEastAsia" w:hAnsiTheme="minorHAnsi"/>
          <w:noProof/>
          <w:kern w:val="2"/>
          <w:sz w:val="22"/>
          <w:lang w:val="en-ID" w:eastAsia="en-ID"/>
          <w14:ligatures w14:val="standardContextual"/>
        </w:rPr>
      </w:pPr>
      <w:ins w:id="1131"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74"</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1.3 Diagram Pareto yang menggambarkan kendala keterlambatan proyek PT Pembayaran Digital Indonesia</w:t>
        </w:r>
        <w:r>
          <w:rPr>
            <w:noProof/>
            <w:webHidden/>
          </w:rPr>
          <w:tab/>
        </w:r>
        <w:r>
          <w:rPr>
            <w:noProof/>
            <w:webHidden/>
          </w:rPr>
          <w:fldChar w:fldCharType="begin"/>
        </w:r>
        <w:r>
          <w:rPr>
            <w:noProof/>
            <w:webHidden/>
          </w:rPr>
          <w:instrText xml:space="preserve"> PAGEREF _Toc135601474 \h </w:instrText>
        </w:r>
      </w:ins>
      <w:r>
        <w:rPr>
          <w:noProof/>
          <w:webHidden/>
        </w:rPr>
      </w:r>
      <w:r>
        <w:rPr>
          <w:noProof/>
          <w:webHidden/>
        </w:rPr>
        <w:fldChar w:fldCharType="separate"/>
      </w:r>
      <w:ins w:id="1132" w:author="Ilham Nur Pratama" w:date="2023-05-24T22:54:00Z">
        <w:r w:rsidR="000D26C4">
          <w:rPr>
            <w:noProof/>
            <w:webHidden/>
          </w:rPr>
          <w:t>5</w:t>
        </w:r>
      </w:ins>
      <w:ins w:id="1133" w:author="Ilham Nur Pratama" w:date="2023-05-21T22:43:00Z">
        <w:r>
          <w:rPr>
            <w:noProof/>
            <w:webHidden/>
          </w:rPr>
          <w:fldChar w:fldCharType="end"/>
        </w:r>
        <w:r w:rsidRPr="00596621">
          <w:rPr>
            <w:rStyle w:val="Hyperlink"/>
            <w:noProof/>
          </w:rPr>
          <w:fldChar w:fldCharType="end"/>
        </w:r>
      </w:ins>
    </w:p>
    <w:p w14:paraId="18F44571" w14:textId="2ACC8435" w:rsidR="00985B1D" w:rsidRDefault="00985B1D">
      <w:pPr>
        <w:pStyle w:val="TableofFigures"/>
        <w:tabs>
          <w:tab w:val="right" w:leader="dot" w:pos="8494"/>
        </w:tabs>
        <w:rPr>
          <w:ins w:id="1134" w:author="Ilham Nur Pratama" w:date="2023-05-21T22:43:00Z"/>
          <w:rFonts w:asciiTheme="minorHAnsi" w:eastAsiaTheme="minorEastAsia" w:hAnsiTheme="minorHAnsi"/>
          <w:noProof/>
          <w:kern w:val="2"/>
          <w:sz w:val="22"/>
          <w:lang w:val="en-ID" w:eastAsia="en-ID"/>
          <w14:ligatures w14:val="standardContextual"/>
        </w:rPr>
      </w:pPr>
      <w:ins w:id="1135"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75"</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1.4 Performa waktu penyelesaian proyek pada PT.X yang mengalami keterlambatan di tahun 2021</w:t>
        </w:r>
        <w:r>
          <w:rPr>
            <w:noProof/>
            <w:webHidden/>
          </w:rPr>
          <w:tab/>
        </w:r>
        <w:r>
          <w:rPr>
            <w:noProof/>
            <w:webHidden/>
          </w:rPr>
          <w:fldChar w:fldCharType="begin"/>
        </w:r>
        <w:r>
          <w:rPr>
            <w:noProof/>
            <w:webHidden/>
          </w:rPr>
          <w:instrText xml:space="preserve"> PAGEREF _Toc135601475 \h </w:instrText>
        </w:r>
      </w:ins>
      <w:r>
        <w:rPr>
          <w:noProof/>
          <w:webHidden/>
        </w:rPr>
      </w:r>
      <w:r>
        <w:rPr>
          <w:noProof/>
          <w:webHidden/>
        </w:rPr>
        <w:fldChar w:fldCharType="separate"/>
      </w:r>
      <w:ins w:id="1136" w:author="Ilham Nur Pratama" w:date="2023-05-24T22:54:00Z">
        <w:r w:rsidR="000D26C4">
          <w:rPr>
            <w:noProof/>
            <w:webHidden/>
          </w:rPr>
          <w:t>6</w:t>
        </w:r>
      </w:ins>
      <w:ins w:id="1137" w:author="Ilham Nur Pratama" w:date="2023-05-21T22:43:00Z">
        <w:r>
          <w:rPr>
            <w:noProof/>
            <w:webHidden/>
          </w:rPr>
          <w:fldChar w:fldCharType="end"/>
        </w:r>
        <w:r w:rsidRPr="00596621">
          <w:rPr>
            <w:rStyle w:val="Hyperlink"/>
            <w:noProof/>
          </w:rPr>
          <w:fldChar w:fldCharType="end"/>
        </w:r>
      </w:ins>
    </w:p>
    <w:p w14:paraId="48D0C3FE" w14:textId="1707E419" w:rsidR="00985B1D" w:rsidRDefault="00985B1D">
      <w:pPr>
        <w:pStyle w:val="TableofFigures"/>
        <w:tabs>
          <w:tab w:val="right" w:leader="dot" w:pos="8494"/>
        </w:tabs>
        <w:rPr>
          <w:ins w:id="1138" w:author="Ilham Nur Pratama" w:date="2023-05-21T22:43:00Z"/>
          <w:rFonts w:asciiTheme="minorHAnsi" w:eastAsiaTheme="minorEastAsia" w:hAnsiTheme="minorHAnsi"/>
          <w:noProof/>
          <w:kern w:val="2"/>
          <w:sz w:val="22"/>
          <w:lang w:val="en-ID" w:eastAsia="en-ID"/>
          <w14:ligatures w14:val="standardContextual"/>
        </w:rPr>
      </w:pPr>
      <w:ins w:id="1139"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76"</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1.5 Ringkasan Metodologi Penelitian</w:t>
        </w:r>
        <w:r>
          <w:rPr>
            <w:noProof/>
            <w:webHidden/>
          </w:rPr>
          <w:tab/>
        </w:r>
        <w:r>
          <w:rPr>
            <w:noProof/>
            <w:webHidden/>
          </w:rPr>
          <w:fldChar w:fldCharType="begin"/>
        </w:r>
        <w:r>
          <w:rPr>
            <w:noProof/>
            <w:webHidden/>
          </w:rPr>
          <w:instrText xml:space="preserve"> PAGEREF _Toc135601476 \h </w:instrText>
        </w:r>
      </w:ins>
      <w:r>
        <w:rPr>
          <w:noProof/>
          <w:webHidden/>
        </w:rPr>
      </w:r>
      <w:r>
        <w:rPr>
          <w:noProof/>
          <w:webHidden/>
        </w:rPr>
        <w:fldChar w:fldCharType="separate"/>
      </w:r>
      <w:ins w:id="1140" w:author="Ilham Nur Pratama" w:date="2023-05-24T22:54:00Z">
        <w:r w:rsidR="000D26C4">
          <w:rPr>
            <w:noProof/>
            <w:webHidden/>
          </w:rPr>
          <w:t>19</w:t>
        </w:r>
      </w:ins>
      <w:ins w:id="1141" w:author="Ilham Nur Pratama" w:date="2023-05-21T22:43:00Z">
        <w:r>
          <w:rPr>
            <w:noProof/>
            <w:webHidden/>
          </w:rPr>
          <w:fldChar w:fldCharType="end"/>
        </w:r>
        <w:r w:rsidRPr="00596621">
          <w:rPr>
            <w:rStyle w:val="Hyperlink"/>
            <w:noProof/>
          </w:rPr>
          <w:fldChar w:fldCharType="end"/>
        </w:r>
      </w:ins>
    </w:p>
    <w:p w14:paraId="0BFBCE9A" w14:textId="6803484D" w:rsidR="00985B1D" w:rsidRDefault="00985B1D">
      <w:pPr>
        <w:pStyle w:val="TableofFigures"/>
        <w:tabs>
          <w:tab w:val="right" w:leader="dot" w:pos="8494"/>
        </w:tabs>
        <w:rPr>
          <w:ins w:id="1142" w:author="Ilham Nur Pratama" w:date="2023-05-21T22:43:00Z"/>
          <w:rFonts w:asciiTheme="minorHAnsi" w:eastAsiaTheme="minorEastAsia" w:hAnsiTheme="minorHAnsi"/>
          <w:noProof/>
          <w:kern w:val="2"/>
          <w:sz w:val="22"/>
          <w:lang w:val="en-ID" w:eastAsia="en-ID"/>
          <w14:ligatures w14:val="standardContextual"/>
        </w:rPr>
      </w:pPr>
      <w:ins w:id="1143"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77"</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2.1 Hubungan kompleksitas proyek dengan bantuan fleksibilitas manajemen proyek dengan hasil akhir proyek</w:t>
        </w:r>
        <w:r>
          <w:rPr>
            <w:noProof/>
            <w:webHidden/>
          </w:rPr>
          <w:tab/>
        </w:r>
        <w:r>
          <w:rPr>
            <w:noProof/>
            <w:webHidden/>
          </w:rPr>
          <w:fldChar w:fldCharType="begin"/>
        </w:r>
        <w:r>
          <w:rPr>
            <w:noProof/>
            <w:webHidden/>
          </w:rPr>
          <w:instrText xml:space="preserve"> PAGEREF _Toc135601477 \h </w:instrText>
        </w:r>
      </w:ins>
      <w:r>
        <w:rPr>
          <w:noProof/>
          <w:webHidden/>
        </w:rPr>
      </w:r>
      <w:r>
        <w:rPr>
          <w:noProof/>
          <w:webHidden/>
        </w:rPr>
        <w:fldChar w:fldCharType="separate"/>
      </w:r>
      <w:ins w:id="1144" w:author="Ilham Nur Pratama" w:date="2023-05-24T22:54:00Z">
        <w:r w:rsidR="000D26C4">
          <w:rPr>
            <w:noProof/>
            <w:webHidden/>
          </w:rPr>
          <w:t>24</w:t>
        </w:r>
      </w:ins>
      <w:ins w:id="1145" w:author="Ilham Nur Pratama" w:date="2023-05-21T22:43:00Z">
        <w:r>
          <w:rPr>
            <w:noProof/>
            <w:webHidden/>
          </w:rPr>
          <w:fldChar w:fldCharType="end"/>
        </w:r>
        <w:r w:rsidRPr="00596621">
          <w:rPr>
            <w:rStyle w:val="Hyperlink"/>
            <w:noProof/>
          </w:rPr>
          <w:fldChar w:fldCharType="end"/>
        </w:r>
      </w:ins>
    </w:p>
    <w:p w14:paraId="5631AFED" w14:textId="61C2ED3B" w:rsidR="00985B1D" w:rsidRDefault="00985B1D">
      <w:pPr>
        <w:pStyle w:val="TableofFigures"/>
        <w:tabs>
          <w:tab w:val="right" w:leader="dot" w:pos="8494"/>
        </w:tabs>
        <w:rPr>
          <w:ins w:id="1146" w:author="Ilham Nur Pratama" w:date="2023-05-21T22:43:00Z"/>
          <w:rFonts w:asciiTheme="minorHAnsi" w:eastAsiaTheme="minorEastAsia" w:hAnsiTheme="minorHAnsi"/>
          <w:noProof/>
          <w:kern w:val="2"/>
          <w:sz w:val="22"/>
          <w:lang w:val="en-ID" w:eastAsia="en-ID"/>
          <w14:ligatures w14:val="standardContextual"/>
        </w:rPr>
      </w:pPr>
      <w:ins w:id="1147"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78"</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2.2 Aspek dan komponen penyusun </w:t>
        </w:r>
        <w:r w:rsidRPr="00596621">
          <w:rPr>
            <w:rStyle w:val="Hyperlink"/>
            <w:i/>
            <w:noProof/>
          </w:rPr>
          <w:t>Gartner Framework</w:t>
        </w:r>
        <w:r>
          <w:rPr>
            <w:noProof/>
            <w:webHidden/>
          </w:rPr>
          <w:tab/>
        </w:r>
        <w:r>
          <w:rPr>
            <w:noProof/>
            <w:webHidden/>
          </w:rPr>
          <w:fldChar w:fldCharType="begin"/>
        </w:r>
        <w:r>
          <w:rPr>
            <w:noProof/>
            <w:webHidden/>
          </w:rPr>
          <w:instrText xml:space="preserve"> PAGEREF _Toc135601478 \h </w:instrText>
        </w:r>
      </w:ins>
      <w:r>
        <w:rPr>
          <w:noProof/>
          <w:webHidden/>
        </w:rPr>
      </w:r>
      <w:r>
        <w:rPr>
          <w:noProof/>
          <w:webHidden/>
        </w:rPr>
        <w:fldChar w:fldCharType="separate"/>
      </w:r>
      <w:ins w:id="1148" w:author="Ilham Nur Pratama" w:date="2023-05-24T22:54:00Z">
        <w:r w:rsidR="000D26C4">
          <w:rPr>
            <w:noProof/>
            <w:webHidden/>
          </w:rPr>
          <w:t>34</w:t>
        </w:r>
      </w:ins>
      <w:ins w:id="1149" w:author="Ilham Nur Pratama" w:date="2023-05-21T22:43:00Z">
        <w:r>
          <w:rPr>
            <w:noProof/>
            <w:webHidden/>
          </w:rPr>
          <w:fldChar w:fldCharType="end"/>
        </w:r>
        <w:r w:rsidRPr="00596621">
          <w:rPr>
            <w:rStyle w:val="Hyperlink"/>
            <w:noProof/>
          </w:rPr>
          <w:fldChar w:fldCharType="end"/>
        </w:r>
      </w:ins>
    </w:p>
    <w:p w14:paraId="4B3709F6" w14:textId="2B4BCE2F" w:rsidR="00985B1D" w:rsidRDefault="00985B1D">
      <w:pPr>
        <w:pStyle w:val="TableofFigures"/>
        <w:tabs>
          <w:tab w:val="right" w:leader="dot" w:pos="8494"/>
        </w:tabs>
        <w:rPr>
          <w:ins w:id="1150" w:author="Ilham Nur Pratama" w:date="2023-05-21T22:43:00Z"/>
          <w:rFonts w:asciiTheme="minorHAnsi" w:eastAsiaTheme="minorEastAsia" w:hAnsiTheme="minorHAnsi"/>
          <w:noProof/>
          <w:kern w:val="2"/>
          <w:sz w:val="22"/>
          <w:lang w:val="en-ID" w:eastAsia="en-ID"/>
          <w14:ligatures w14:val="standardContextual"/>
        </w:rPr>
      </w:pPr>
      <w:ins w:id="1151"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79"</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2.3 Pembagian MCDM berdasarkan data, kriteria yang digunakan, dan jumlah hasil yang dikeluarkan</w:t>
        </w:r>
        <w:r>
          <w:rPr>
            <w:noProof/>
            <w:webHidden/>
          </w:rPr>
          <w:tab/>
        </w:r>
        <w:r>
          <w:rPr>
            <w:noProof/>
            <w:webHidden/>
          </w:rPr>
          <w:fldChar w:fldCharType="begin"/>
        </w:r>
        <w:r>
          <w:rPr>
            <w:noProof/>
            <w:webHidden/>
          </w:rPr>
          <w:instrText xml:space="preserve"> PAGEREF _Toc135601479 \h </w:instrText>
        </w:r>
      </w:ins>
      <w:r>
        <w:rPr>
          <w:noProof/>
          <w:webHidden/>
        </w:rPr>
      </w:r>
      <w:r>
        <w:rPr>
          <w:noProof/>
          <w:webHidden/>
        </w:rPr>
        <w:fldChar w:fldCharType="separate"/>
      </w:r>
      <w:ins w:id="1152" w:author="Ilham Nur Pratama" w:date="2023-05-24T22:54:00Z">
        <w:r w:rsidR="000D26C4">
          <w:rPr>
            <w:noProof/>
            <w:webHidden/>
          </w:rPr>
          <w:t>40</w:t>
        </w:r>
      </w:ins>
      <w:ins w:id="1153" w:author="Ilham Nur Pratama" w:date="2023-05-21T22:43:00Z">
        <w:r>
          <w:rPr>
            <w:noProof/>
            <w:webHidden/>
          </w:rPr>
          <w:fldChar w:fldCharType="end"/>
        </w:r>
        <w:r w:rsidRPr="00596621">
          <w:rPr>
            <w:rStyle w:val="Hyperlink"/>
            <w:noProof/>
          </w:rPr>
          <w:fldChar w:fldCharType="end"/>
        </w:r>
      </w:ins>
    </w:p>
    <w:p w14:paraId="19860DAB" w14:textId="0CC575B8" w:rsidR="00985B1D" w:rsidRDefault="00985B1D">
      <w:pPr>
        <w:pStyle w:val="TableofFigures"/>
        <w:tabs>
          <w:tab w:val="right" w:leader="dot" w:pos="8494"/>
        </w:tabs>
        <w:rPr>
          <w:ins w:id="1154" w:author="Ilham Nur Pratama" w:date="2023-05-21T22:43:00Z"/>
          <w:rFonts w:asciiTheme="minorHAnsi" w:eastAsiaTheme="minorEastAsia" w:hAnsiTheme="minorHAnsi"/>
          <w:noProof/>
          <w:kern w:val="2"/>
          <w:sz w:val="22"/>
          <w:lang w:val="en-ID" w:eastAsia="en-ID"/>
          <w14:ligatures w14:val="standardContextual"/>
        </w:rPr>
      </w:pPr>
      <w:ins w:id="1155"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80"</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2.4 Kombinasi MCDM untuk membentuk sebuah MCDM yang bersifat hybrid</w:t>
        </w:r>
        <w:r>
          <w:rPr>
            <w:noProof/>
            <w:webHidden/>
          </w:rPr>
          <w:tab/>
        </w:r>
        <w:r>
          <w:rPr>
            <w:noProof/>
            <w:webHidden/>
          </w:rPr>
          <w:fldChar w:fldCharType="begin"/>
        </w:r>
        <w:r>
          <w:rPr>
            <w:noProof/>
            <w:webHidden/>
          </w:rPr>
          <w:instrText xml:space="preserve"> PAGEREF _Toc135601480 \h </w:instrText>
        </w:r>
      </w:ins>
      <w:r>
        <w:rPr>
          <w:noProof/>
          <w:webHidden/>
        </w:rPr>
      </w:r>
      <w:r>
        <w:rPr>
          <w:noProof/>
          <w:webHidden/>
        </w:rPr>
        <w:fldChar w:fldCharType="separate"/>
      </w:r>
      <w:ins w:id="1156" w:author="Ilham Nur Pratama" w:date="2023-05-24T22:54:00Z">
        <w:r w:rsidR="000D26C4">
          <w:rPr>
            <w:noProof/>
            <w:webHidden/>
          </w:rPr>
          <w:t>41</w:t>
        </w:r>
      </w:ins>
      <w:ins w:id="1157" w:author="Ilham Nur Pratama" w:date="2023-05-21T22:43:00Z">
        <w:r>
          <w:rPr>
            <w:noProof/>
            <w:webHidden/>
          </w:rPr>
          <w:fldChar w:fldCharType="end"/>
        </w:r>
        <w:r w:rsidRPr="00596621">
          <w:rPr>
            <w:rStyle w:val="Hyperlink"/>
            <w:noProof/>
          </w:rPr>
          <w:fldChar w:fldCharType="end"/>
        </w:r>
      </w:ins>
    </w:p>
    <w:p w14:paraId="46C710CB" w14:textId="0BA8308D" w:rsidR="00985B1D" w:rsidRDefault="00985B1D">
      <w:pPr>
        <w:pStyle w:val="TableofFigures"/>
        <w:tabs>
          <w:tab w:val="right" w:leader="dot" w:pos="8494"/>
        </w:tabs>
        <w:rPr>
          <w:ins w:id="1158" w:author="Ilham Nur Pratama" w:date="2023-05-21T22:43:00Z"/>
          <w:rFonts w:asciiTheme="minorHAnsi" w:eastAsiaTheme="minorEastAsia" w:hAnsiTheme="minorHAnsi"/>
          <w:noProof/>
          <w:kern w:val="2"/>
          <w:sz w:val="22"/>
          <w:lang w:val="en-ID" w:eastAsia="en-ID"/>
          <w14:ligatures w14:val="standardContextual"/>
        </w:rPr>
      </w:pPr>
      <w:ins w:id="1159"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81"</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2.5 Koneksi hirarki pada endal penentuan keputusan menggunakan ANP</w:t>
        </w:r>
        <w:r>
          <w:rPr>
            <w:noProof/>
            <w:webHidden/>
          </w:rPr>
          <w:tab/>
        </w:r>
        <w:r>
          <w:rPr>
            <w:noProof/>
            <w:webHidden/>
          </w:rPr>
          <w:fldChar w:fldCharType="begin"/>
        </w:r>
        <w:r>
          <w:rPr>
            <w:noProof/>
            <w:webHidden/>
          </w:rPr>
          <w:instrText xml:space="preserve"> PAGEREF _Toc135601481 \h </w:instrText>
        </w:r>
      </w:ins>
      <w:r>
        <w:rPr>
          <w:noProof/>
          <w:webHidden/>
        </w:rPr>
      </w:r>
      <w:r>
        <w:rPr>
          <w:noProof/>
          <w:webHidden/>
        </w:rPr>
        <w:fldChar w:fldCharType="separate"/>
      </w:r>
      <w:ins w:id="1160" w:author="Ilham Nur Pratama" w:date="2023-05-24T22:54:00Z">
        <w:r w:rsidR="000D26C4">
          <w:rPr>
            <w:noProof/>
            <w:webHidden/>
          </w:rPr>
          <w:t>43</w:t>
        </w:r>
      </w:ins>
      <w:ins w:id="1161" w:author="Ilham Nur Pratama" w:date="2023-05-21T22:43:00Z">
        <w:r>
          <w:rPr>
            <w:noProof/>
            <w:webHidden/>
          </w:rPr>
          <w:fldChar w:fldCharType="end"/>
        </w:r>
        <w:r w:rsidRPr="00596621">
          <w:rPr>
            <w:rStyle w:val="Hyperlink"/>
            <w:noProof/>
          </w:rPr>
          <w:fldChar w:fldCharType="end"/>
        </w:r>
      </w:ins>
    </w:p>
    <w:p w14:paraId="5DDC1403" w14:textId="2083C063" w:rsidR="00985B1D" w:rsidRDefault="00985B1D">
      <w:pPr>
        <w:pStyle w:val="TableofFigures"/>
        <w:tabs>
          <w:tab w:val="right" w:leader="dot" w:pos="8494"/>
        </w:tabs>
        <w:rPr>
          <w:ins w:id="1162" w:author="Ilham Nur Pratama" w:date="2023-05-21T22:43:00Z"/>
          <w:rFonts w:asciiTheme="minorHAnsi" w:eastAsiaTheme="minorEastAsia" w:hAnsiTheme="minorHAnsi"/>
          <w:noProof/>
          <w:kern w:val="2"/>
          <w:sz w:val="22"/>
          <w:lang w:val="en-ID" w:eastAsia="en-ID"/>
          <w14:ligatures w14:val="standardContextual"/>
        </w:rPr>
      </w:pPr>
      <w:ins w:id="1163"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82"</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2.6 Tata cara MCDM menggunakan metode COPRAS</w:t>
        </w:r>
        <w:r>
          <w:rPr>
            <w:noProof/>
            <w:webHidden/>
          </w:rPr>
          <w:tab/>
        </w:r>
        <w:r>
          <w:rPr>
            <w:noProof/>
            <w:webHidden/>
          </w:rPr>
          <w:fldChar w:fldCharType="begin"/>
        </w:r>
        <w:r>
          <w:rPr>
            <w:noProof/>
            <w:webHidden/>
          </w:rPr>
          <w:instrText xml:space="preserve"> PAGEREF _Toc135601482 \h </w:instrText>
        </w:r>
      </w:ins>
      <w:r>
        <w:rPr>
          <w:noProof/>
          <w:webHidden/>
        </w:rPr>
      </w:r>
      <w:r>
        <w:rPr>
          <w:noProof/>
          <w:webHidden/>
        </w:rPr>
        <w:fldChar w:fldCharType="separate"/>
      </w:r>
      <w:ins w:id="1164" w:author="Ilham Nur Pratama" w:date="2023-05-24T22:54:00Z">
        <w:r w:rsidR="000D26C4">
          <w:rPr>
            <w:noProof/>
            <w:webHidden/>
          </w:rPr>
          <w:t>45</w:t>
        </w:r>
      </w:ins>
      <w:ins w:id="1165" w:author="Ilham Nur Pratama" w:date="2023-05-21T22:43:00Z">
        <w:r>
          <w:rPr>
            <w:noProof/>
            <w:webHidden/>
          </w:rPr>
          <w:fldChar w:fldCharType="end"/>
        </w:r>
        <w:r w:rsidRPr="00596621">
          <w:rPr>
            <w:rStyle w:val="Hyperlink"/>
            <w:noProof/>
          </w:rPr>
          <w:fldChar w:fldCharType="end"/>
        </w:r>
      </w:ins>
    </w:p>
    <w:p w14:paraId="5EF88FE1" w14:textId="1B355138" w:rsidR="00985B1D" w:rsidRDefault="00985B1D">
      <w:pPr>
        <w:pStyle w:val="TableofFigures"/>
        <w:tabs>
          <w:tab w:val="right" w:leader="dot" w:pos="8494"/>
        </w:tabs>
        <w:rPr>
          <w:ins w:id="1166" w:author="Ilham Nur Pratama" w:date="2023-05-21T22:43:00Z"/>
          <w:rFonts w:asciiTheme="minorHAnsi" w:eastAsiaTheme="minorEastAsia" w:hAnsiTheme="minorHAnsi"/>
          <w:noProof/>
          <w:kern w:val="2"/>
          <w:sz w:val="22"/>
          <w:lang w:val="en-ID" w:eastAsia="en-ID"/>
          <w14:ligatures w14:val="standardContextual"/>
        </w:rPr>
      </w:pPr>
      <w:ins w:id="1167"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83"</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2.7 Jenis kecerdasan buatan dan ML secara lingkup garis besar</w:t>
        </w:r>
        <w:r>
          <w:rPr>
            <w:noProof/>
            <w:webHidden/>
          </w:rPr>
          <w:tab/>
        </w:r>
        <w:r>
          <w:rPr>
            <w:noProof/>
            <w:webHidden/>
          </w:rPr>
          <w:fldChar w:fldCharType="begin"/>
        </w:r>
        <w:r>
          <w:rPr>
            <w:noProof/>
            <w:webHidden/>
          </w:rPr>
          <w:instrText xml:space="preserve"> PAGEREF _Toc135601483 \h </w:instrText>
        </w:r>
      </w:ins>
      <w:r>
        <w:rPr>
          <w:noProof/>
          <w:webHidden/>
        </w:rPr>
      </w:r>
      <w:r>
        <w:rPr>
          <w:noProof/>
          <w:webHidden/>
        </w:rPr>
        <w:fldChar w:fldCharType="separate"/>
      </w:r>
      <w:ins w:id="1168" w:author="Ilham Nur Pratama" w:date="2023-05-24T22:54:00Z">
        <w:r w:rsidR="000D26C4">
          <w:rPr>
            <w:noProof/>
            <w:webHidden/>
          </w:rPr>
          <w:t>46</w:t>
        </w:r>
      </w:ins>
      <w:ins w:id="1169" w:author="Ilham Nur Pratama" w:date="2023-05-21T22:43:00Z">
        <w:r>
          <w:rPr>
            <w:noProof/>
            <w:webHidden/>
          </w:rPr>
          <w:fldChar w:fldCharType="end"/>
        </w:r>
        <w:r w:rsidRPr="00596621">
          <w:rPr>
            <w:rStyle w:val="Hyperlink"/>
            <w:noProof/>
          </w:rPr>
          <w:fldChar w:fldCharType="end"/>
        </w:r>
      </w:ins>
    </w:p>
    <w:p w14:paraId="00B48DF3" w14:textId="3E112521" w:rsidR="00985B1D" w:rsidRDefault="00985B1D">
      <w:pPr>
        <w:pStyle w:val="TableofFigures"/>
        <w:tabs>
          <w:tab w:val="right" w:leader="dot" w:pos="8494"/>
        </w:tabs>
        <w:rPr>
          <w:ins w:id="1170" w:author="Ilham Nur Pratama" w:date="2023-05-21T22:43:00Z"/>
          <w:rFonts w:asciiTheme="minorHAnsi" w:eastAsiaTheme="minorEastAsia" w:hAnsiTheme="minorHAnsi"/>
          <w:noProof/>
          <w:kern w:val="2"/>
          <w:sz w:val="22"/>
          <w:lang w:val="en-ID" w:eastAsia="en-ID"/>
          <w14:ligatures w14:val="standardContextual"/>
        </w:rPr>
      </w:pPr>
      <w:ins w:id="1171"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84"</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2.8 Contoh Plot </w:t>
        </w:r>
        <w:r w:rsidRPr="00596621">
          <w:rPr>
            <w:rStyle w:val="Hyperlink"/>
            <w:i/>
            <w:noProof/>
          </w:rPr>
          <w:t xml:space="preserve">Support Vector </w:t>
        </w:r>
        <w:r w:rsidRPr="00596621">
          <w:rPr>
            <w:rStyle w:val="Hyperlink"/>
            <w:noProof/>
          </w:rPr>
          <w:t>dalam sebuah bidang SVM</w:t>
        </w:r>
        <w:r>
          <w:rPr>
            <w:noProof/>
            <w:webHidden/>
          </w:rPr>
          <w:tab/>
        </w:r>
        <w:r>
          <w:rPr>
            <w:noProof/>
            <w:webHidden/>
          </w:rPr>
          <w:fldChar w:fldCharType="begin"/>
        </w:r>
        <w:r>
          <w:rPr>
            <w:noProof/>
            <w:webHidden/>
          </w:rPr>
          <w:instrText xml:space="preserve"> PAGEREF _Toc135601484 \h </w:instrText>
        </w:r>
      </w:ins>
      <w:r>
        <w:rPr>
          <w:noProof/>
          <w:webHidden/>
        </w:rPr>
      </w:r>
      <w:r>
        <w:rPr>
          <w:noProof/>
          <w:webHidden/>
        </w:rPr>
        <w:fldChar w:fldCharType="separate"/>
      </w:r>
      <w:ins w:id="1172" w:author="Ilham Nur Pratama" w:date="2023-05-24T22:54:00Z">
        <w:r w:rsidR="000D26C4">
          <w:rPr>
            <w:noProof/>
            <w:webHidden/>
          </w:rPr>
          <w:t>48</w:t>
        </w:r>
      </w:ins>
      <w:ins w:id="1173" w:author="Ilham Nur Pratama" w:date="2023-05-21T22:43:00Z">
        <w:r>
          <w:rPr>
            <w:noProof/>
            <w:webHidden/>
          </w:rPr>
          <w:fldChar w:fldCharType="end"/>
        </w:r>
        <w:r w:rsidRPr="00596621">
          <w:rPr>
            <w:rStyle w:val="Hyperlink"/>
            <w:noProof/>
          </w:rPr>
          <w:fldChar w:fldCharType="end"/>
        </w:r>
      </w:ins>
    </w:p>
    <w:p w14:paraId="29B64346" w14:textId="15A30AA3" w:rsidR="00985B1D" w:rsidRDefault="00985B1D">
      <w:pPr>
        <w:pStyle w:val="TableofFigures"/>
        <w:tabs>
          <w:tab w:val="right" w:leader="dot" w:pos="8494"/>
        </w:tabs>
        <w:rPr>
          <w:ins w:id="1174" w:author="Ilham Nur Pratama" w:date="2023-05-21T22:43:00Z"/>
          <w:rFonts w:asciiTheme="minorHAnsi" w:eastAsiaTheme="minorEastAsia" w:hAnsiTheme="minorHAnsi"/>
          <w:noProof/>
          <w:kern w:val="2"/>
          <w:sz w:val="22"/>
          <w:lang w:val="en-ID" w:eastAsia="en-ID"/>
          <w14:ligatures w14:val="standardContextual"/>
        </w:rPr>
      </w:pPr>
      <w:ins w:id="1175"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85"</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2.9 Ilustrasi struktur </w:t>
        </w:r>
        <w:r w:rsidRPr="00596621">
          <w:rPr>
            <w:rStyle w:val="Hyperlink"/>
            <w:i/>
            <w:noProof/>
          </w:rPr>
          <w:t>random forest</w:t>
        </w:r>
        <w:r w:rsidRPr="00596621">
          <w:rPr>
            <w:rStyle w:val="Hyperlink"/>
            <w:noProof/>
          </w:rPr>
          <w:t xml:space="preserve"> dalam menyelesaikan permasalahan</w:t>
        </w:r>
        <w:r>
          <w:rPr>
            <w:noProof/>
            <w:webHidden/>
          </w:rPr>
          <w:tab/>
        </w:r>
        <w:r>
          <w:rPr>
            <w:noProof/>
            <w:webHidden/>
          </w:rPr>
          <w:fldChar w:fldCharType="begin"/>
        </w:r>
        <w:r>
          <w:rPr>
            <w:noProof/>
            <w:webHidden/>
          </w:rPr>
          <w:instrText xml:space="preserve"> PAGEREF _Toc135601485 \h </w:instrText>
        </w:r>
      </w:ins>
      <w:r>
        <w:rPr>
          <w:noProof/>
          <w:webHidden/>
        </w:rPr>
      </w:r>
      <w:r>
        <w:rPr>
          <w:noProof/>
          <w:webHidden/>
        </w:rPr>
        <w:fldChar w:fldCharType="separate"/>
      </w:r>
      <w:ins w:id="1176" w:author="Ilham Nur Pratama" w:date="2023-05-24T22:54:00Z">
        <w:r w:rsidR="000D26C4">
          <w:rPr>
            <w:noProof/>
            <w:webHidden/>
          </w:rPr>
          <w:t>49</w:t>
        </w:r>
      </w:ins>
      <w:ins w:id="1177" w:author="Ilham Nur Pratama" w:date="2023-05-21T22:43:00Z">
        <w:r>
          <w:rPr>
            <w:noProof/>
            <w:webHidden/>
          </w:rPr>
          <w:fldChar w:fldCharType="end"/>
        </w:r>
        <w:r w:rsidRPr="00596621">
          <w:rPr>
            <w:rStyle w:val="Hyperlink"/>
            <w:noProof/>
          </w:rPr>
          <w:fldChar w:fldCharType="end"/>
        </w:r>
      </w:ins>
    </w:p>
    <w:p w14:paraId="503F9D69" w14:textId="4BD45174" w:rsidR="00985B1D" w:rsidRDefault="00985B1D">
      <w:pPr>
        <w:pStyle w:val="TableofFigures"/>
        <w:tabs>
          <w:tab w:val="right" w:leader="dot" w:pos="8494"/>
        </w:tabs>
        <w:rPr>
          <w:ins w:id="1178" w:author="Ilham Nur Pratama" w:date="2023-05-21T22:43:00Z"/>
          <w:rFonts w:asciiTheme="minorHAnsi" w:eastAsiaTheme="minorEastAsia" w:hAnsiTheme="minorHAnsi"/>
          <w:noProof/>
          <w:kern w:val="2"/>
          <w:sz w:val="22"/>
          <w:lang w:val="en-ID" w:eastAsia="en-ID"/>
          <w14:ligatures w14:val="standardContextual"/>
        </w:rPr>
      </w:pPr>
      <w:ins w:id="1179"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86"</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3.1 Diagram alir detil penelitan</w:t>
        </w:r>
        <w:r>
          <w:rPr>
            <w:noProof/>
            <w:webHidden/>
          </w:rPr>
          <w:tab/>
        </w:r>
        <w:r>
          <w:rPr>
            <w:noProof/>
            <w:webHidden/>
          </w:rPr>
          <w:fldChar w:fldCharType="begin"/>
        </w:r>
        <w:r>
          <w:rPr>
            <w:noProof/>
            <w:webHidden/>
          </w:rPr>
          <w:instrText xml:space="preserve"> PAGEREF _Toc135601486 \h </w:instrText>
        </w:r>
      </w:ins>
      <w:r>
        <w:rPr>
          <w:noProof/>
          <w:webHidden/>
        </w:rPr>
      </w:r>
      <w:r>
        <w:rPr>
          <w:noProof/>
          <w:webHidden/>
        </w:rPr>
        <w:fldChar w:fldCharType="separate"/>
      </w:r>
      <w:ins w:id="1180" w:author="Ilham Nur Pratama" w:date="2023-05-24T22:54:00Z">
        <w:r w:rsidR="000D26C4">
          <w:rPr>
            <w:noProof/>
            <w:webHidden/>
          </w:rPr>
          <w:t>55</w:t>
        </w:r>
      </w:ins>
      <w:ins w:id="1181" w:author="Ilham Nur Pratama" w:date="2023-05-21T22:43:00Z">
        <w:r>
          <w:rPr>
            <w:noProof/>
            <w:webHidden/>
          </w:rPr>
          <w:fldChar w:fldCharType="end"/>
        </w:r>
        <w:r w:rsidRPr="00596621">
          <w:rPr>
            <w:rStyle w:val="Hyperlink"/>
            <w:noProof/>
          </w:rPr>
          <w:fldChar w:fldCharType="end"/>
        </w:r>
      </w:ins>
    </w:p>
    <w:p w14:paraId="3386A757" w14:textId="2DA691DF" w:rsidR="00985B1D" w:rsidRDefault="00985B1D">
      <w:pPr>
        <w:pStyle w:val="TableofFigures"/>
        <w:tabs>
          <w:tab w:val="right" w:leader="dot" w:pos="8494"/>
        </w:tabs>
        <w:rPr>
          <w:ins w:id="1182" w:author="Ilham Nur Pratama" w:date="2023-05-21T22:43:00Z"/>
          <w:rFonts w:asciiTheme="minorHAnsi" w:eastAsiaTheme="minorEastAsia" w:hAnsiTheme="minorHAnsi"/>
          <w:noProof/>
          <w:kern w:val="2"/>
          <w:sz w:val="22"/>
          <w:lang w:val="en-ID" w:eastAsia="en-ID"/>
          <w14:ligatures w14:val="standardContextual"/>
        </w:rPr>
      </w:pPr>
      <w:ins w:id="1183"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87"</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3.2 Area penelitian yang dilakukan yang berhubungan dengan bidak Teknik Industri</w:t>
        </w:r>
        <w:r>
          <w:rPr>
            <w:noProof/>
            <w:webHidden/>
          </w:rPr>
          <w:tab/>
        </w:r>
        <w:r>
          <w:rPr>
            <w:noProof/>
            <w:webHidden/>
          </w:rPr>
          <w:fldChar w:fldCharType="begin"/>
        </w:r>
        <w:r>
          <w:rPr>
            <w:noProof/>
            <w:webHidden/>
          </w:rPr>
          <w:instrText xml:space="preserve"> PAGEREF _Toc135601487 \h </w:instrText>
        </w:r>
      </w:ins>
      <w:r>
        <w:rPr>
          <w:noProof/>
          <w:webHidden/>
        </w:rPr>
      </w:r>
      <w:r>
        <w:rPr>
          <w:noProof/>
          <w:webHidden/>
        </w:rPr>
        <w:fldChar w:fldCharType="separate"/>
      </w:r>
      <w:ins w:id="1184" w:author="Ilham Nur Pratama" w:date="2023-05-24T22:54:00Z">
        <w:r w:rsidR="000D26C4">
          <w:rPr>
            <w:noProof/>
            <w:webHidden/>
          </w:rPr>
          <w:t>58</w:t>
        </w:r>
      </w:ins>
      <w:ins w:id="1185" w:author="Ilham Nur Pratama" w:date="2023-05-21T22:43:00Z">
        <w:r>
          <w:rPr>
            <w:noProof/>
            <w:webHidden/>
          </w:rPr>
          <w:fldChar w:fldCharType="end"/>
        </w:r>
        <w:r w:rsidRPr="00596621">
          <w:rPr>
            <w:rStyle w:val="Hyperlink"/>
            <w:noProof/>
          </w:rPr>
          <w:fldChar w:fldCharType="end"/>
        </w:r>
      </w:ins>
    </w:p>
    <w:p w14:paraId="4FCE7CD6" w14:textId="54B03A7E" w:rsidR="00985B1D" w:rsidRDefault="00985B1D">
      <w:pPr>
        <w:pStyle w:val="TableofFigures"/>
        <w:tabs>
          <w:tab w:val="right" w:leader="dot" w:pos="8494"/>
        </w:tabs>
        <w:rPr>
          <w:ins w:id="1186" w:author="Ilham Nur Pratama" w:date="2023-05-21T22:43:00Z"/>
          <w:rFonts w:asciiTheme="minorHAnsi" w:eastAsiaTheme="minorEastAsia" w:hAnsiTheme="minorHAnsi"/>
          <w:noProof/>
          <w:kern w:val="2"/>
          <w:sz w:val="22"/>
          <w:lang w:val="en-ID" w:eastAsia="en-ID"/>
          <w14:ligatures w14:val="standardContextual"/>
        </w:rPr>
      </w:pPr>
      <w:ins w:id="1187"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88"</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3.3 Sampel VosViewer terkait topik riset yang akan dibahas</w:t>
        </w:r>
        <w:r>
          <w:rPr>
            <w:noProof/>
            <w:webHidden/>
          </w:rPr>
          <w:tab/>
        </w:r>
        <w:r>
          <w:rPr>
            <w:noProof/>
            <w:webHidden/>
          </w:rPr>
          <w:fldChar w:fldCharType="begin"/>
        </w:r>
        <w:r>
          <w:rPr>
            <w:noProof/>
            <w:webHidden/>
          </w:rPr>
          <w:instrText xml:space="preserve"> PAGEREF _Toc135601488 \h </w:instrText>
        </w:r>
      </w:ins>
      <w:r>
        <w:rPr>
          <w:noProof/>
          <w:webHidden/>
        </w:rPr>
      </w:r>
      <w:r>
        <w:rPr>
          <w:noProof/>
          <w:webHidden/>
        </w:rPr>
        <w:fldChar w:fldCharType="separate"/>
      </w:r>
      <w:ins w:id="1188" w:author="Ilham Nur Pratama" w:date="2023-05-24T22:54:00Z">
        <w:r w:rsidR="000D26C4">
          <w:rPr>
            <w:noProof/>
            <w:webHidden/>
          </w:rPr>
          <w:t>59</w:t>
        </w:r>
      </w:ins>
      <w:ins w:id="1189" w:author="Ilham Nur Pratama" w:date="2023-05-21T22:43:00Z">
        <w:r>
          <w:rPr>
            <w:noProof/>
            <w:webHidden/>
          </w:rPr>
          <w:fldChar w:fldCharType="end"/>
        </w:r>
        <w:r w:rsidRPr="00596621">
          <w:rPr>
            <w:rStyle w:val="Hyperlink"/>
            <w:noProof/>
          </w:rPr>
          <w:fldChar w:fldCharType="end"/>
        </w:r>
      </w:ins>
    </w:p>
    <w:p w14:paraId="3F97FB7A" w14:textId="0CCA789F" w:rsidR="00985B1D" w:rsidRDefault="00985B1D">
      <w:pPr>
        <w:pStyle w:val="TableofFigures"/>
        <w:tabs>
          <w:tab w:val="right" w:leader="dot" w:pos="8494"/>
        </w:tabs>
        <w:rPr>
          <w:ins w:id="1190" w:author="Ilham Nur Pratama" w:date="2023-05-21T22:43:00Z"/>
          <w:rFonts w:asciiTheme="minorHAnsi" w:eastAsiaTheme="minorEastAsia" w:hAnsiTheme="minorHAnsi"/>
          <w:noProof/>
          <w:kern w:val="2"/>
          <w:sz w:val="22"/>
          <w:lang w:val="en-ID" w:eastAsia="en-ID"/>
          <w14:ligatures w14:val="standardContextual"/>
        </w:rPr>
      </w:pPr>
      <w:ins w:id="1191"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89"</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3.4 Persepsi Karyawan PT PDI terhadap proyek yang dikerjakan</w:t>
        </w:r>
        <w:r>
          <w:rPr>
            <w:noProof/>
            <w:webHidden/>
          </w:rPr>
          <w:tab/>
        </w:r>
        <w:r>
          <w:rPr>
            <w:noProof/>
            <w:webHidden/>
          </w:rPr>
          <w:fldChar w:fldCharType="begin"/>
        </w:r>
        <w:r>
          <w:rPr>
            <w:noProof/>
            <w:webHidden/>
          </w:rPr>
          <w:instrText xml:space="preserve"> PAGEREF _Toc135601489 \h </w:instrText>
        </w:r>
      </w:ins>
      <w:r>
        <w:rPr>
          <w:noProof/>
          <w:webHidden/>
        </w:rPr>
      </w:r>
      <w:r>
        <w:rPr>
          <w:noProof/>
          <w:webHidden/>
        </w:rPr>
        <w:fldChar w:fldCharType="separate"/>
      </w:r>
      <w:ins w:id="1192" w:author="Ilham Nur Pratama" w:date="2023-05-24T22:54:00Z">
        <w:r w:rsidR="000D26C4">
          <w:rPr>
            <w:noProof/>
            <w:webHidden/>
          </w:rPr>
          <w:t>67</w:t>
        </w:r>
      </w:ins>
      <w:ins w:id="1193" w:author="Ilham Nur Pratama" w:date="2023-05-21T22:43:00Z">
        <w:r>
          <w:rPr>
            <w:noProof/>
            <w:webHidden/>
          </w:rPr>
          <w:fldChar w:fldCharType="end"/>
        </w:r>
        <w:r w:rsidRPr="00596621">
          <w:rPr>
            <w:rStyle w:val="Hyperlink"/>
            <w:noProof/>
          </w:rPr>
          <w:fldChar w:fldCharType="end"/>
        </w:r>
      </w:ins>
    </w:p>
    <w:p w14:paraId="44975A13" w14:textId="71CFAF00" w:rsidR="00985B1D" w:rsidRDefault="00985B1D">
      <w:pPr>
        <w:pStyle w:val="TableofFigures"/>
        <w:tabs>
          <w:tab w:val="right" w:leader="dot" w:pos="8494"/>
        </w:tabs>
        <w:rPr>
          <w:ins w:id="1194" w:author="Ilham Nur Pratama" w:date="2023-05-21T22:43:00Z"/>
          <w:rFonts w:asciiTheme="minorHAnsi" w:eastAsiaTheme="minorEastAsia" w:hAnsiTheme="minorHAnsi"/>
          <w:noProof/>
          <w:kern w:val="2"/>
          <w:sz w:val="22"/>
          <w:lang w:val="en-ID" w:eastAsia="en-ID"/>
          <w14:ligatures w14:val="standardContextual"/>
        </w:rPr>
      </w:pPr>
      <w:ins w:id="1195"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90"</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3.5 Kompetensi Karyawan PT PDI dalam mengerjakan pekerjaan dalam satu waktu</w:t>
        </w:r>
        <w:r>
          <w:rPr>
            <w:noProof/>
            <w:webHidden/>
          </w:rPr>
          <w:tab/>
        </w:r>
        <w:r>
          <w:rPr>
            <w:noProof/>
            <w:webHidden/>
          </w:rPr>
          <w:fldChar w:fldCharType="begin"/>
        </w:r>
        <w:r>
          <w:rPr>
            <w:noProof/>
            <w:webHidden/>
          </w:rPr>
          <w:instrText xml:space="preserve"> PAGEREF _Toc135601490 \h </w:instrText>
        </w:r>
      </w:ins>
      <w:r>
        <w:rPr>
          <w:noProof/>
          <w:webHidden/>
        </w:rPr>
      </w:r>
      <w:r>
        <w:rPr>
          <w:noProof/>
          <w:webHidden/>
        </w:rPr>
        <w:fldChar w:fldCharType="separate"/>
      </w:r>
      <w:ins w:id="1196" w:author="Ilham Nur Pratama" w:date="2023-05-24T22:54:00Z">
        <w:r w:rsidR="000D26C4">
          <w:rPr>
            <w:noProof/>
            <w:webHidden/>
          </w:rPr>
          <w:t>67</w:t>
        </w:r>
      </w:ins>
      <w:ins w:id="1197" w:author="Ilham Nur Pratama" w:date="2023-05-21T22:43:00Z">
        <w:r>
          <w:rPr>
            <w:noProof/>
            <w:webHidden/>
          </w:rPr>
          <w:fldChar w:fldCharType="end"/>
        </w:r>
        <w:r w:rsidRPr="00596621">
          <w:rPr>
            <w:rStyle w:val="Hyperlink"/>
            <w:noProof/>
          </w:rPr>
          <w:fldChar w:fldCharType="end"/>
        </w:r>
      </w:ins>
    </w:p>
    <w:p w14:paraId="7D67742C" w14:textId="1D0E4F47" w:rsidR="00985B1D" w:rsidRDefault="00985B1D">
      <w:pPr>
        <w:pStyle w:val="TableofFigures"/>
        <w:tabs>
          <w:tab w:val="right" w:leader="dot" w:pos="8494"/>
        </w:tabs>
        <w:rPr>
          <w:ins w:id="1198" w:author="Ilham Nur Pratama" w:date="2023-05-21T22:43:00Z"/>
          <w:rFonts w:asciiTheme="minorHAnsi" w:eastAsiaTheme="minorEastAsia" w:hAnsiTheme="minorHAnsi"/>
          <w:noProof/>
          <w:kern w:val="2"/>
          <w:sz w:val="22"/>
          <w:lang w:val="en-ID" w:eastAsia="en-ID"/>
          <w14:ligatures w14:val="standardContextual"/>
        </w:rPr>
      </w:pPr>
      <w:ins w:id="1199"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91"</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3.6 Performa karyawan PT PDI dalam menyelesaikan tenggat pekerjaan</w:t>
        </w:r>
        <w:r>
          <w:rPr>
            <w:noProof/>
            <w:webHidden/>
          </w:rPr>
          <w:tab/>
        </w:r>
        <w:r>
          <w:rPr>
            <w:noProof/>
            <w:webHidden/>
          </w:rPr>
          <w:fldChar w:fldCharType="begin"/>
        </w:r>
        <w:r>
          <w:rPr>
            <w:noProof/>
            <w:webHidden/>
          </w:rPr>
          <w:instrText xml:space="preserve"> PAGEREF _Toc135601491 \h </w:instrText>
        </w:r>
      </w:ins>
      <w:r>
        <w:rPr>
          <w:noProof/>
          <w:webHidden/>
        </w:rPr>
      </w:r>
      <w:r>
        <w:rPr>
          <w:noProof/>
          <w:webHidden/>
        </w:rPr>
        <w:fldChar w:fldCharType="separate"/>
      </w:r>
      <w:ins w:id="1200" w:author="Ilham Nur Pratama" w:date="2023-05-24T22:54:00Z">
        <w:r w:rsidR="000D26C4">
          <w:rPr>
            <w:noProof/>
            <w:webHidden/>
          </w:rPr>
          <w:t>68</w:t>
        </w:r>
      </w:ins>
      <w:ins w:id="1201" w:author="Ilham Nur Pratama" w:date="2023-05-21T22:43:00Z">
        <w:r>
          <w:rPr>
            <w:noProof/>
            <w:webHidden/>
          </w:rPr>
          <w:fldChar w:fldCharType="end"/>
        </w:r>
        <w:r w:rsidRPr="00596621">
          <w:rPr>
            <w:rStyle w:val="Hyperlink"/>
            <w:noProof/>
          </w:rPr>
          <w:fldChar w:fldCharType="end"/>
        </w:r>
      </w:ins>
    </w:p>
    <w:p w14:paraId="04E0C40F" w14:textId="3FDBF342" w:rsidR="00985B1D" w:rsidRDefault="00985B1D">
      <w:pPr>
        <w:pStyle w:val="TableofFigures"/>
        <w:tabs>
          <w:tab w:val="right" w:leader="dot" w:pos="8494"/>
        </w:tabs>
        <w:rPr>
          <w:ins w:id="1202" w:author="Ilham Nur Pratama" w:date="2023-05-21T22:43:00Z"/>
          <w:rFonts w:asciiTheme="minorHAnsi" w:eastAsiaTheme="minorEastAsia" w:hAnsiTheme="minorHAnsi"/>
          <w:noProof/>
          <w:kern w:val="2"/>
          <w:sz w:val="22"/>
          <w:lang w:val="en-ID" w:eastAsia="en-ID"/>
          <w14:ligatures w14:val="standardContextual"/>
        </w:rPr>
      </w:pPr>
      <w:ins w:id="1203"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92"</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3.7 Pertimbangan pakar dalam memilih sumber daya yang akan melakukan pekerjaaan</w:t>
        </w:r>
        <w:r>
          <w:rPr>
            <w:noProof/>
            <w:webHidden/>
          </w:rPr>
          <w:tab/>
        </w:r>
        <w:r>
          <w:rPr>
            <w:noProof/>
            <w:webHidden/>
          </w:rPr>
          <w:fldChar w:fldCharType="begin"/>
        </w:r>
        <w:r>
          <w:rPr>
            <w:noProof/>
            <w:webHidden/>
          </w:rPr>
          <w:instrText xml:space="preserve"> PAGEREF _Toc135601492 \h </w:instrText>
        </w:r>
      </w:ins>
      <w:r>
        <w:rPr>
          <w:noProof/>
          <w:webHidden/>
        </w:rPr>
      </w:r>
      <w:r>
        <w:rPr>
          <w:noProof/>
          <w:webHidden/>
        </w:rPr>
        <w:fldChar w:fldCharType="separate"/>
      </w:r>
      <w:ins w:id="1204" w:author="Ilham Nur Pratama" w:date="2023-05-24T22:54:00Z">
        <w:r w:rsidR="000D26C4">
          <w:rPr>
            <w:noProof/>
            <w:webHidden/>
          </w:rPr>
          <w:t>69</w:t>
        </w:r>
      </w:ins>
      <w:ins w:id="1205" w:author="Ilham Nur Pratama" w:date="2023-05-21T22:43:00Z">
        <w:r>
          <w:rPr>
            <w:noProof/>
            <w:webHidden/>
          </w:rPr>
          <w:fldChar w:fldCharType="end"/>
        </w:r>
        <w:r w:rsidRPr="00596621">
          <w:rPr>
            <w:rStyle w:val="Hyperlink"/>
            <w:noProof/>
          </w:rPr>
          <w:fldChar w:fldCharType="end"/>
        </w:r>
      </w:ins>
    </w:p>
    <w:p w14:paraId="3DCE2188" w14:textId="2508BDF0" w:rsidR="00985B1D" w:rsidRDefault="00985B1D">
      <w:pPr>
        <w:pStyle w:val="TableofFigures"/>
        <w:tabs>
          <w:tab w:val="right" w:leader="dot" w:pos="8494"/>
        </w:tabs>
        <w:rPr>
          <w:ins w:id="1206" w:author="Ilham Nur Pratama" w:date="2023-05-21T22:43:00Z"/>
          <w:rFonts w:asciiTheme="minorHAnsi" w:eastAsiaTheme="minorEastAsia" w:hAnsiTheme="minorHAnsi"/>
          <w:noProof/>
          <w:kern w:val="2"/>
          <w:sz w:val="22"/>
          <w:lang w:val="en-ID" w:eastAsia="en-ID"/>
          <w14:ligatures w14:val="standardContextual"/>
        </w:rPr>
      </w:pPr>
      <w:ins w:id="1207" w:author="Ilham Nur Pratama" w:date="2023-05-21T22:43:00Z">
        <w:r w:rsidRPr="00596621">
          <w:rPr>
            <w:rStyle w:val="Hyperlink"/>
            <w:noProof/>
          </w:rPr>
          <w:lastRenderedPageBreak/>
          <w:fldChar w:fldCharType="begin"/>
        </w:r>
        <w:r w:rsidRPr="00596621">
          <w:rPr>
            <w:rStyle w:val="Hyperlink"/>
            <w:noProof/>
          </w:rPr>
          <w:instrText xml:space="preserve"> </w:instrText>
        </w:r>
        <w:r>
          <w:rPr>
            <w:noProof/>
          </w:rPr>
          <w:instrText>HYPERLINK \l "_Toc135601493"</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3.8 Pertimbangan jumlah proyek yang dibebankan pada sumber daya</w:t>
        </w:r>
        <w:r>
          <w:rPr>
            <w:noProof/>
            <w:webHidden/>
          </w:rPr>
          <w:tab/>
        </w:r>
        <w:r>
          <w:rPr>
            <w:noProof/>
            <w:webHidden/>
          </w:rPr>
          <w:fldChar w:fldCharType="begin"/>
        </w:r>
        <w:r>
          <w:rPr>
            <w:noProof/>
            <w:webHidden/>
          </w:rPr>
          <w:instrText xml:space="preserve"> PAGEREF _Toc135601493 \h </w:instrText>
        </w:r>
      </w:ins>
      <w:r>
        <w:rPr>
          <w:noProof/>
          <w:webHidden/>
        </w:rPr>
      </w:r>
      <w:r>
        <w:rPr>
          <w:noProof/>
          <w:webHidden/>
        </w:rPr>
        <w:fldChar w:fldCharType="separate"/>
      </w:r>
      <w:ins w:id="1208" w:author="Ilham Nur Pratama" w:date="2023-05-24T22:54:00Z">
        <w:r w:rsidR="000D26C4">
          <w:rPr>
            <w:noProof/>
            <w:webHidden/>
          </w:rPr>
          <w:t>69</w:t>
        </w:r>
      </w:ins>
      <w:ins w:id="1209" w:author="Ilham Nur Pratama" w:date="2023-05-21T22:43:00Z">
        <w:r>
          <w:rPr>
            <w:noProof/>
            <w:webHidden/>
          </w:rPr>
          <w:fldChar w:fldCharType="end"/>
        </w:r>
        <w:r w:rsidRPr="00596621">
          <w:rPr>
            <w:rStyle w:val="Hyperlink"/>
            <w:noProof/>
          </w:rPr>
          <w:fldChar w:fldCharType="end"/>
        </w:r>
      </w:ins>
    </w:p>
    <w:p w14:paraId="27E92D15" w14:textId="40EB219E" w:rsidR="00985B1D" w:rsidRDefault="00985B1D">
      <w:pPr>
        <w:pStyle w:val="TableofFigures"/>
        <w:tabs>
          <w:tab w:val="right" w:leader="dot" w:pos="8494"/>
        </w:tabs>
        <w:rPr>
          <w:ins w:id="1210" w:author="Ilham Nur Pratama" w:date="2023-05-21T22:43:00Z"/>
          <w:rFonts w:asciiTheme="minorHAnsi" w:eastAsiaTheme="minorEastAsia" w:hAnsiTheme="minorHAnsi"/>
          <w:noProof/>
          <w:kern w:val="2"/>
          <w:sz w:val="22"/>
          <w:lang w:val="en-ID" w:eastAsia="en-ID"/>
          <w14:ligatures w14:val="standardContextual"/>
        </w:rPr>
      </w:pPr>
      <w:ins w:id="1211"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94"</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3.9 Pertimbangan pakar dalam menunjuk sumber daya spesifik</w:t>
        </w:r>
        <w:r>
          <w:rPr>
            <w:noProof/>
            <w:webHidden/>
          </w:rPr>
          <w:tab/>
        </w:r>
        <w:r>
          <w:rPr>
            <w:noProof/>
            <w:webHidden/>
          </w:rPr>
          <w:fldChar w:fldCharType="begin"/>
        </w:r>
        <w:r>
          <w:rPr>
            <w:noProof/>
            <w:webHidden/>
          </w:rPr>
          <w:instrText xml:space="preserve"> PAGEREF _Toc135601494 \h </w:instrText>
        </w:r>
      </w:ins>
      <w:r>
        <w:rPr>
          <w:noProof/>
          <w:webHidden/>
        </w:rPr>
      </w:r>
      <w:r>
        <w:rPr>
          <w:noProof/>
          <w:webHidden/>
        </w:rPr>
        <w:fldChar w:fldCharType="separate"/>
      </w:r>
      <w:ins w:id="1212" w:author="Ilham Nur Pratama" w:date="2023-05-24T22:54:00Z">
        <w:r w:rsidR="000D26C4">
          <w:rPr>
            <w:noProof/>
            <w:webHidden/>
          </w:rPr>
          <w:t>70</w:t>
        </w:r>
      </w:ins>
      <w:ins w:id="1213" w:author="Ilham Nur Pratama" w:date="2023-05-21T22:43:00Z">
        <w:r>
          <w:rPr>
            <w:noProof/>
            <w:webHidden/>
          </w:rPr>
          <w:fldChar w:fldCharType="end"/>
        </w:r>
        <w:r w:rsidRPr="00596621">
          <w:rPr>
            <w:rStyle w:val="Hyperlink"/>
            <w:noProof/>
          </w:rPr>
          <w:fldChar w:fldCharType="end"/>
        </w:r>
      </w:ins>
    </w:p>
    <w:p w14:paraId="37734DD4" w14:textId="12816848" w:rsidR="00985B1D" w:rsidRDefault="00985B1D">
      <w:pPr>
        <w:pStyle w:val="TableofFigures"/>
        <w:tabs>
          <w:tab w:val="right" w:leader="dot" w:pos="8494"/>
        </w:tabs>
        <w:rPr>
          <w:ins w:id="1214" w:author="Ilham Nur Pratama" w:date="2023-05-21T22:43:00Z"/>
          <w:rFonts w:asciiTheme="minorHAnsi" w:eastAsiaTheme="minorEastAsia" w:hAnsiTheme="minorHAnsi"/>
          <w:noProof/>
          <w:kern w:val="2"/>
          <w:sz w:val="22"/>
          <w:lang w:val="en-ID" w:eastAsia="en-ID"/>
          <w14:ligatures w14:val="standardContextual"/>
        </w:rPr>
      </w:pPr>
      <w:ins w:id="1215"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95"</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3.10 Pertimbangan Penunjukan Sumber Daya pengganti</w:t>
        </w:r>
        <w:r>
          <w:rPr>
            <w:noProof/>
            <w:webHidden/>
          </w:rPr>
          <w:tab/>
        </w:r>
        <w:r>
          <w:rPr>
            <w:noProof/>
            <w:webHidden/>
          </w:rPr>
          <w:fldChar w:fldCharType="begin"/>
        </w:r>
        <w:r>
          <w:rPr>
            <w:noProof/>
            <w:webHidden/>
          </w:rPr>
          <w:instrText xml:space="preserve"> PAGEREF _Toc135601495 \h </w:instrText>
        </w:r>
      </w:ins>
      <w:r>
        <w:rPr>
          <w:noProof/>
          <w:webHidden/>
        </w:rPr>
      </w:r>
      <w:r>
        <w:rPr>
          <w:noProof/>
          <w:webHidden/>
        </w:rPr>
        <w:fldChar w:fldCharType="separate"/>
      </w:r>
      <w:ins w:id="1216" w:author="Ilham Nur Pratama" w:date="2023-05-24T22:54:00Z">
        <w:r w:rsidR="000D26C4">
          <w:rPr>
            <w:noProof/>
            <w:webHidden/>
          </w:rPr>
          <w:t>70</w:t>
        </w:r>
      </w:ins>
      <w:ins w:id="1217" w:author="Ilham Nur Pratama" w:date="2023-05-21T22:43:00Z">
        <w:r>
          <w:rPr>
            <w:noProof/>
            <w:webHidden/>
          </w:rPr>
          <w:fldChar w:fldCharType="end"/>
        </w:r>
        <w:r w:rsidRPr="00596621">
          <w:rPr>
            <w:rStyle w:val="Hyperlink"/>
            <w:noProof/>
          </w:rPr>
          <w:fldChar w:fldCharType="end"/>
        </w:r>
      </w:ins>
    </w:p>
    <w:p w14:paraId="5D7D97A1" w14:textId="1CA33B3A" w:rsidR="00985B1D" w:rsidRPr="00F91145" w:rsidRDefault="00985B1D">
      <w:pPr>
        <w:pStyle w:val="TableofFigures"/>
        <w:tabs>
          <w:tab w:val="right" w:leader="dot" w:pos="8494"/>
        </w:tabs>
        <w:rPr>
          <w:ins w:id="1218" w:author="Ilham Nur Pratama" w:date="2023-05-21T22:43:00Z"/>
          <w:rFonts w:asciiTheme="minorHAnsi" w:eastAsiaTheme="minorEastAsia" w:hAnsiTheme="minorHAnsi"/>
          <w:noProof/>
          <w:kern w:val="2"/>
          <w:sz w:val="22"/>
          <w:lang w:val="en-ID" w:eastAsia="en-ID"/>
          <w14:ligatures w14:val="standardContextual"/>
        </w:rPr>
      </w:pPr>
      <w:ins w:id="1219" w:author="Ilham Nur Pratama" w:date="2023-05-21T22:43:00Z">
        <w:r w:rsidRPr="00F91145">
          <w:rPr>
            <w:rStyle w:val="Hyperlink"/>
            <w:noProof/>
          </w:rPr>
          <w:fldChar w:fldCharType="begin"/>
        </w:r>
        <w:r w:rsidRPr="00F91145">
          <w:rPr>
            <w:rStyle w:val="Hyperlink"/>
            <w:noProof/>
          </w:rPr>
          <w:instrText xml:space="preserve"> </w:instrText>
        </w:r>
        <w:r w:rsidRPr="00F91145">
          <w:rPr>
            <w:noProof/>
          </w:rPr>
          <w:instrText>HYPERLINK \l "_Toc135601496"</w:instrText>
        </w:r>
        <w:r w:rsidRPr="00F91145">
          <w:rPr>
            <w:rStyle w:val="Hyperlink"/>
            <w:noProof/>
          </w:rPr>
          <w:instrText xml:space="preserve"> </w:instrText>
        </w:r>
        <w:r w:rsidRPr="00F91145">
          <w:rPr>
            <w:rStyle w:val="Hyperlink"/>
            <w:noProof/>
          </w:rPr>
        </w:r>
        <w:r w:rsidRPr="00F91145">
          <w:rPr>
            <w:rStyle w:val="Hyperlink"/>
            <w:noProof/>
          </w:rPr>
          <w:fldChar w:fldCharType="separate"/>
        </w:r>
        <w:r w:rsidRPr="00F91145">
          <w:rPr>
            <w:rStyle w:val="Hyperlink"/>
            <w:noProof/>
            <w:rPrChange w:id="1220" w:author="Ilham Nur Pratama" w:date="2023-05-21T22:43:00Z">
              <w:rPr>
                <w:rStyle w:val="Hyperlink"/>
                <w:b/>
                <w:bCs/>
                <w:noProof/>
              </w:rPr>
            </w:rPrChange>
          </w:rPr>
          <w:t xml:space="preserve">Gambar 3.11 Preferensi alokasi pekerjaan untuk </w:t>
        </w:r>
        <w:r w:rsidRPr="00F91145">
          <w:rPr>
            <w:rStyle w:val="Hyperlink"/>
            <w:i/>
            <w:iCs/>
            <w:noProof/>
            <w:rPrChange w:id="1221" w:author="Ilham Nur Pratama" w:date="2023-05-21T22:43:00Z">
              <w:rPr>
                <w:rStyle w:val="Hyperlink"/>
                <w:b/>
                <w:bCs/>
                <w:i/>
                <w:iCs/>
                <w:noProof/>
              </w:rPr>
            </w:rPrChange>
          </w:rPr>
          <w:t>deliverables</w:t>
        </w:r>
        <w:r w:rsidRPr="00F91145">
          <w:rPr>
            <w:rStyle w:val="Hyperlink"/>
            <w:noProof/>
            <w:rPrChange w:id="1222" w:author="Ilham Nur Pratama" w:date="2023-05-21T22:43:00Z">
              <w:rPr>
                <w:rStyle w:val="Hyperlink"/>
                <w:b/>
                <w:bCs/>
                <w:noProof/>
              </w:rPr>
            </w:rPrChange>
          </w:rPr>
          <w:t xml:space="preserve"> sedikit dengan kesulitan tinggi</w:t>
        </w:r>
        <w:r w:rsidRPr="00F91145">
          <w:rPr>
            <w:noProof/>
            <w:webHidden/>
          </w:rPr>
          <w:tab/>
        </w:r>
        <w:r w:rsidRPr="00F91145">
          <w:rPr>
            <w:noProof/>
            <w:webHidden/>
          </w:rPr>
          <w:fldChar w:fldCharType="begin"/>
        </w:r>
        <w:r w:rsidRPr="00F91145">
          <w:rPr>
            <w:noProof/>
            <w:webHidden/>
          </w:rPr>
          <w:instrText xml:space="preserve"> PAGEREF _Toc135601496 \h </w:instrText>
        </w:r>
      </w:ins>
      <w:r w:rsidRPr="00F91145">
        <w:rPr>
          <w:noProof/>
          <w:webHidden/>
        </w:rPr>
      </w:r>
      <w:r w:rsidRPr="00F91145">
        <w:rPr>
          <w:noProof/>
          <w:webHidden/>
        </w:rPr>
        <w:fldChar w:fldCharType="separate"/>
      </w:r>
      <w:ins w:id="1223" w:author="Ilham Nur Pratama" w:date="2023-05-24T22:54:00Z">
        <w:r w:rsidR="000D26C4">
          <w:rPr>
            <w:noProof/>
            <w:webHidden/>
          </w:rPr>
          <w:t>72</w:t>
        </w:r>
      </w:ins>
      <w:ins w:id="1224" w:author="Ilham Nur Pratama" w:date="2023-05-21T22:43:00Z">
        <w:r w:rsidRPr="00F91145">
          <w:rPr>
            <w:noProof/>
            <w:webHidden/>
          </w:rPr>
          <w:fldChar w:fldCharType="end"/>
        </w:r>
        <w:r w:rsidRPr="00F91145">
          <w:rPr>
            <w:rStyle w:val="Hyperlink"/>
            <w:noProof/>
          </w:rPr>
          <w:fldChar w:fldCharType="end"/>
        </w:r>
      </w:ins>
    </w:p>
    <w:p w14:paraId="362EDE9F" w14:textId="2585505B" w:rsidR="00985B1D" w:rsidRPr="00F91145" w:rsidRDefault="00985B1D">
      <w:pPr>
        <w:pStyle w:val="TableofFigures"/>
        <w:tabs>
          <w:tab w:val="right" w:leader="dot" w:pos="8494"/>
        </w:tabs>
        <w:rPr>
          <w:ins w:id="1225" w:author="Ilham Nur Pratama" w:date="2023-05-21T22:43:00Z"/>
          <w:rFonts w:asciiTheme="minorHAnsi" w:eastAsiaTheme="minorEastAsia" w:hAnsiTheme="minorHAnsi"/>
          <w:noProof/>
          <w:kern w:val="2"/>
          <w:sz w:val="22"/>
          <w:lang w:val="en-ID" w:eastAsia="en-ID"/>
          <w14:ligatures w14:val="standardContextual"/>
        </w:rPr>
      </w:pPr>
      <w:ins w:id="1226" w:author="Ilham Nur Pratama" w:date="2023-05-21T22:43:00Z">
        <w:r w:rsidRPr="00F91145">
          <w:rPr>
            <w:rStyle w:val="Hyperlink"/>
            <w:noProof/>
          </w:rPr>
          <w:fldChar w:fldCharType="begin"/>
        </w:r>
        <w:r w:rsidRPr="00F91145">
          <w:rPr>
            <w:rStyle w:val="Hyperlink"/>
            <w:noProof/>
          </w:rPr>
          <w:instrText xml:space="preserve"> </w:instrText>
        </w:r>
        <w:r w:rsidRPr="00F91145">
          <w:rPr>
            <w:noProof/>
          </w:rPr>
          <w:instrText>HYPERLINK \l "_Toc135601497"</w:instrText>
        </w:r>
        <w:r w:rsidRPr="00F91145">
          <w:rPr>
            <w:rStyle w:val="Hyperlink"/>
            <w:noProof/>
          </w:rPr>
          <w:instrText xml:space="preserve"> </w:instrText>
        </w:r>
        <w:r w:rsidRPr="00F91145">
          <w:rPr>
            <w:rStyle w:val="Hyperlink"/>
            <w:noProof/>
          </w:rPr>
        </w:r>
        <w:r w:rsidRPr="00F91145">
          <w:rPr>
            <w:rStyle w:val="Hyperlink"/>
            <w:noProof/>
          </w:rPr>
          <w:fldChar w:fldCharType="separate"/>
        </w:r>
        <w:r w:rsidRPr="00F91145">
          <w:rPr>
            <w:rStyle w:val="Hyperlink"/>
            <w:noProof/>
            <w:rPrChange w:id="1227" w:author="Ilham Nur Pratama" w:date="2023-05-21T22:43:00Z">
              <w:rPr>
                <w:rStyle w:val="Hyperlink"/>
                <w:b/>
                <w:bCs/>
                <w:noProof/>
              </w:rPr>
            </w:rPrChange>
          </w:rPr>
          <w:t xml:space="preserve">Gambar 3.12 Preferensi alokasi pekerja untuk proyek dengan </w:t>
        </w:r>
        <w:r w:rsidRPr="00F91145">
          <w:rPr>
            <w:rStyle w:val="Hyperlink"/>
            <w:i/>
            <w:noProof/>
            <w:rPrChange w:id="1228" w:author="Ilham Nur Pratama" w:date="2023-05-21T22:43:00Z">
              <w:rPr>
                <w:rStyle w:val="Hyperlink"/>
                <w:b/>
                <w:bCs/>
                <w:i/>
                <w:noProof/>
              </w:rPr>
            </w:rPrChange>
          </w:rPr>
          <w:t>deliverables</w:t>
        </w:r>
        <w:r w:rsidRPr="00F91145">
          <w:rPr>
            <w:rStyle w:val="Hyperlink"/>
            <w:noProof/>
            <w:rPrChange w:id="1229" w:author="Ilham Nur Pratama" w:date="2023-05-21T22:43:00Z">
              <w:rPr>
                <w:rStyle w:val="Hyperlink"/>
                <w:b/>
                <w:bCs/>
                <w:noProof/>
              </w:rPr>
            </w:rPrChange>
          </w:rPr>
          <w:t xml:space="preserve"> banyak dan kesulitan rendah</w:t>
        </w:r>
        <w:r w:rsidRPr="00F91145">
          <w:rPr>
            <w:noProof/>
            <w:webHidden/>
          </w:rPr>
          <w:tab/>
        </w:r>
        <w:r w:rsidRPr="00F91145">
          <w:rPr>
            <w:noProof/>
            <w:webHidden/>
          </w:rPr>
          <w:fldChar w:fldCharType="begin"/>
        </w:r>
        <w:r w:rsidRPr="00F91145">
          <w:rPr>
            <w:noProof/>
            <w:webHidden/>
          </w:rPr>
          <w:instrText xml:space="preserve"> PAGEREF _Toc135601497 \h </w:instrText>
        </w:r>
      </w:ins>
      <w:r w:rsidRPr="00F91145">
        <w:rPr>
          <w:noProof/>
          <w:webHidden/>
        </w:rPr>
      </w:r>
      <w:r w:rsidRPr="00F91145">
        <w:rPr>
          <w:noProof/>
          <w:webHidden/>
        </w:rPr>
        <w:fldChar w:fldCharType="separate"/>
      </w:r>
      <w:ins w:id="1230" w:author="Ilham Nur Pratama" w:date="2023-05-24T22:54:00Z">
        <w:r w:rsidR="000D26C4">
          <w:rPr>
            <w:noProof/>
            <w:webHidden/>
          </w:rPr>
          <w:t>72</w:t>
        </w:r>
      </w:ins>
      <w:ins w:id="1231" w:author="Ilham Nur Pratama" w:date="2023-05-21T22:43:00Z">
        <w:r w:rsidRPr="00F91145">
          <w:rPr>
            <w:noProof/>
            <w:webHidden/>
          </w:rPr>
          <w:fldChar w:fldCharType="end"/>
        </w:r>
        <w:r w:rsidRPr="00F91145">
          <w:rPr>
            <w:rStyle w:val="Hyperlink"/>
            <w:noProof/>
          </w:rPr>
          <w:fldChar w:fldCharType="end"/>
        </w:r>
      </w:ins>
    </w:p>
    <w:p w14:paraId="3F1F3927" w14:textId="729EF47C" w:rsidR="00985B1D" w:rsidRDefault="00985B1D">
      <w:pPr>
        <w:pStyle w:val="TableofFigures"/>
        <w:tabs>
          <w:tab w:val="right" w:leader="dot" w:pos="8494"/>
        </w:tabs>
        <w:rPr>
          <w:ins w:id="1232" w:author="Ilham Nur Pratama" w:date="2023-05-21T22:43:00Z"/>
          <w:rFonts w:asciiTheme="minorHAnsi" w:eastAsiaTheme="minorEastAsia" w:hAnsiTheme="minorHAnsi"/>
          <w:noProof/>
          <w:kern w:val="2"/>
          <w:sz w:val="22"/>
          <w:lang w:val="en-ID" w:eastAsia="en-ID"/>
          <w14:ligatures w14:val="standardContextual"/>
        </w:rPr>
      </w:pPr>
      <w:ins w:id="1233"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98"</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3.13 Preferensi alokasi pekerja untuk proyek dengan </w:t>
        </w:r>
        <w:r w:rsidRPr="00596621">
          <w:rPr>
            <w:rStyle w:val="Hyperlink"/>
            <w:i/>
            <w:noProof/>
          </w:rPr>
          <w:t xml:space="preserve">delivarables </w:t>
        </w:r>
        <w:r w:rsidRPr="00596621">
          <w:rPr>
            <w:rStyle w:val="Hyperlink"/>
            <w:noProof/>
          </w:rPr>
          <w:t>sedikit dengan tingkat kesulitan rendah</w:t>
        </w:r>
        <w:r>
          <w:rPr>
            <w:noProof/>
            <w:webHidden/>
          </w:rPr>
          <w:tab/>
        </w:r>
        <w:r>
          <w:rPr>
            <w:noProof/>
            <w:webHidden/>
          </w:rPr>
          <w:fldChar w:fldCharType="begin"/>
        </w:r>
        <w:r>
          <w:rPr>
            <w:noProof/>
            <w:webHidden/>
          </w:rPr>
          <w:instrText xml:space="preserve"> PAGEREF _Toc135601498 \h </w:instrText>
        </w:r>
      </w:ins>
      <w:r>
        <w:rPr>
          <w:noProof/>
          <w:webHidden/>
        </w:rPr>
      </w:r>
      <w:r>
        <w:rPr>
          <w:noProof/>
          <w:webHidden/>
        </w:rPr>
        <w:fldChar w:fldCharType="separate"/>
      </w:r>
      <w:ins w:id="1234" w:author="Ilham Nur Pratama" w:date="2023-05-24T22:54:00Z">
        <w:r w:rsidR="000D26C4">
          <w:rPr>
            <w:noProof/>
            <w:webHidden/>
          </w:rPr>
          <w:t>73</w:t>
        </w:r>
      </w:ins>
      <w:ins w:id="1235" w:author="Ilham Nur Pratama" w:date="2023-05-21T22:43:00Z">
        <w:r>
          <w:rPr>
            <w:noProof/>
            <w:webHidden/>
          </w:rPr>
          <w:fldChar w:fldCharType="end"/>
        </w:r>
        <w:r w:rsidRPr="00596621">
          <w:rPr>
            <w:rStyle w:val="Hyperlink"/>
            <w:noProof/>
          </w:rPr>
          <w:fldChar w:fldCharType="end"/>
        </w:r>
      </w:ins>
    </w:p>
    <w:p w14:paraId="2BE05A45" w14:textId="08B0B43F" w:rsidR="00985B1D" w:rsidRDefault="00985B1D">
      <w:pPr>
        <w:pStyle w:val="TableofFigures"/>
        <w:tabs>
          <w:tab w:val="right" w:leader="dot" w:pos="8494"/>
        </w:tabs>
        <w:rPr>
          <w:ins w:id="1236" w:author="Ilham Nur Pratama" w:date="2023-05-21T22:43:00Z"/>
          <w:rFonts w:asciiTheme="minorHAnsi" w:eastAsiaTheme="minorEastAsia" w:hAnsiTheme="minorHAnsi"/>
          <w:noProof/>
          <w:kern w:val="2"/>
          <w:sz w:val="22"/>
          <w:lang w:val="en-ID" w:eastAsia="en-ID"/>
          <w14:ligatures w14:val="standardContextual"/>
        </w:rPr>
      </w:pPr>
      <w:ins w:id="1237"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499"</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3.14 Preferensi alokasi pekerja untuk proyek dengan </w:t>
        </w:r>
        <w:r w:rsidRPr="00596621">
          <w:rPr>
            <w:rStyle w:val="Hyperlink"/>
            <w:i/>
            <w:noProof/>
          </w:rPr>
          <w:t xml:space="preserve">delivarables </w:t>
        </w:r>
        <w:r w:rsidRPr="00596621">
          <w:rPr>
            <w:rStyle w:val="Hyperlink"/>
            <w:noProof/>
          </w:rPr>
          <w:t>banyak dengan tingkat kesulitan tinggi</w:t>
        </w:r>
        <w:r>
          <w:rPr>
            <w:noProof/>
            <w:webHidden/>
          </w:rPr>
          <w:tab/>
        </w:r>
        <w:r>
          <w:rPr>
            <w:noProof/>
            <w:webHidden/>
          </w:rPr>
          <w:fldChar w:fldCharType="begin"/>
        </w:r>
        <w:r>
          <w:rPr>
            <w:noProof/>
            <w:webHidden/>
          </w:rPr>
          <w:instrText xml:space="preserve"> PAGEREF _Toc135601499 \h </w:instrText>
        </w:r>
      </w:ins>
      <w:r>
        <w:rPr>
          <w:noProof/>
          <w:webHidden/>
        </w:rPr>
      </w:r>
      <w:r>
        <w:rPr>
          <w:noProof/>
          <w:webHidden/>
        </w:rPr>
        <w:fldChar w:fldCharType="separate"/>
      </w:r>
      <w:ins w:id="1238" w:author="Ilham Nur Pratama" w:date="2023-05-24T22:54:00Z">
        <w:r w:rsidR="000D26C4">
          <w:rPr>
            <w:noProof/>
            <w:webHidden/>
          </w:rPr>
          <w:t>73</w:t>
        </w:r>
      </w:ins>
      <w:ins w:id="1239" w:author="Ilham Nur Pratama" w:date="2023-05-21T22:43:00Z">
        <w:r>
          <w:rPr>
            <w:noProof/>
            <w:webHidden/>
          </w:rPr>
          <w:fldChar w:fldCharType="end"/>
        </w:r>
        <w:r w:rsidRPr="00596621">
          <w:rPr>
            <w:rStyle w:val="Hyperlink"/>
            <w:noProof/>
          </w:rPr>
          <w:fldChar w:fldCharType="end"/>
        </w:r>
      </w:ins>
    </w:p>
    <w:p w14:paraId="58F3DF62" w14:textId="4D16E0DD" w:rsidR="00985B1D" w:rsidRDefault="00985B1D">
      <w:pPr>
        <w:pStyle w:val="TableofFigures"/>
        <w:tabs>
          <w:tab w:val="right" w:leader="dot" w:pos="8494"/>
        </w:tabs>
        <w:rPr>
          <w:ins w:id="1240" w:author="Ilham Nur Pratama" w:date="2023-05-21T22:43:00Z"/>
          <w:rFonts w:asciiTheme="minorHAnsi" w:eastAsiaTheme="minorEastAsia" w:hAnsiTheme="minorHAnsi"/>
          <w:noProof/>
          <w:kern w:val="2"/>
          <w:sz w:val="22"/>
          <w:lang w:val="en-ID" w:eastAsia="en-ID"/>
          <w14:ligatures w14:val="standardContextual"/>
        </w:rPr>
      </w:pPr>
      <w:ins w:id="1241"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00"</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3.15 Arsitektur sistem secara garis besar terkait dengan sistem optimasi alokasi pekerjaan dan sumber daya yang akan diintegrasi dengan SIMP</w:t>
        </w:r>
        <w:r>
          <w:rPr>
            <w:noProof/>
            <w:webHidden/>
          </w:rPr>
          <w:tab/>
        </w:r>
        <w:r>
          <w:rPr>
            <w:noProof/>
            <w:webHidden/>
          </w:rPr>
          <w:fldChar w:fldCharType="begin"/>
        </w:r>
        <w:r>
          <w:rPr>
            <w:noProof/>
            <w:webHidden/>
          </w:rPr>
          <w:instrText xml:space="preserve"> PAGEREF _Toc135601500 \h </w:instrText>
        </w:r>
      </w:ins>
      <w:r>
        <w:rPr>
          <w:noProof/>
          <w:webHidden/>
        </w:rPr>
      </w:r>
      <w:r>
        <w:rPr>
          <w:noProof/>
          <w:webHidden/>
        </w:rPr>
        <w:fldChar w:fldCharType="separate"/>
      </w:r>
      <w:ins w:id="1242" w:author="Ilham Nur Pratama" w:date="2023-05-24T22:54:00Z">
        <w:r w:rsidR="000D26C4">
          <w:rPr>
            <w:noProof/>
            <w:webHidden/>
          </w:rPr>
          <w:t>77</w:t>
        </w:r>
      </w:ins>
      <w:ins w:id="1243" w:author="Ilham Nur Pratama" w:date="2023-05-21T22:43:00Z">
        <w:r>
          <w:rPr>
            <w:noProof/>
            <w:webHidden/>
          </w:rPr>
          <w:fldChar w:fldCharType="end"/>
        </w:r>
        <w:r w:rsidRPr="00596621">
          <w:rPr>
            <w:rStyle w:val="Hyperlink"/>
            <w:noProof/>
          </w:rPr>
          <w:fldChar w:fldCharType="end"/>
        </w:r>
      </w:ins>
    </w:p>
    <w:p w14:paraId="1ECD9609" w14:textId="5A68B896" w:rsidR="00985B1D" w:rsidRDefault="00985B1D">
      <w:pPr>
        <w:pStyle w:val="TableofFigures"/>
        <w:tabs>
          <w:tab w:val="right" w:leader="dot" w:pos="8494"/>
        </w:tabs>
        <w:rPr>
          <w:ins w:id="1244" w:author="Ilham Nur Pratama" w:date="2023-05-21T22:43:00Z"/>
          <w:rFonts w:asciiTheme="minorHAnsi" w:eastAsiaTheme="minorEastAsia" w:hAnsiTheme="minorHAnsi"/>
          <w:noProof/>
          <w:kern w:val="2"/>
          <w:sz w:val="22"/>
          <w:lang w:val="en-ID" w:eastAsia="en-ID"/>
          <w14:ligatures w14:val="standardContextual"/>
        </w:rPr>
      </w:pPr>
      <w:ins w:id="1245"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01"</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3.16 </w:t>
        </w:r>
        <w:r w:rsidRPr="00596621">
          <w:rPr>
            <w:rStyle w:val="Hyperlink"/>
            <w:i/>
            <w:noProof/>
          </w:rPr>
          <w:t xml:space="preserve">Enterprise Architecture </w:t>
        </w:r>
        <w:r w:rsidRPr="00596621">
          <w:rPr>
            <w:rStyle w:val="Hyperlink"/>
            <w:noProof/>
          </w:rPr>
          <w:t>dari Sistem Optimasi Alokasi Pekerjaan dan Sumber Daya</w:t>
        </w:r>
        <w:r>
          <w:rPr>
            <w:noProof/>
            <w:webHidden/>
          </w:rPr>
          <w:tab/>
        </w:r>
        <w:r>
          <w:rPr>
            <w:noProof/>
            <w:webHidden/>
          </w:rPr>
          <w:fldChar w:fldCharType="begin"/>
        </w:r>
        <w:r>
          <w:rPr>
            <w:noProof/>
            <w:webHidden/>
          </w:rPr>
          <w:instrText xml:space="preserve"> PAGEREF _Toc135601501 \h </w:instrText>
        </w:r>
      </w:ins>
      <w:r>
        <w:rPr>
          <w:noProof/>
          <w:webHidden/>
        </w:rPr>
      </w:r>
      <w:r>
        <w:rPr>
          <w:noProof/>
          <w:webHidden/>
        </w:rPr>
        <w:fldChar w:fldCharType="separate"/>
      </w:r>
      <w:ins w:id="1246" w:author="Ilham Nur Pratama" w:date="2023-05-24T22:54:00Z">
        <w:r w:rsidR="000D26C4">
          <w:rPr>
            <w:noProof/>
            <w:webHidden/>
          </w:rPr>
          <w:t>79</w:t>
        </w:r>
      </w:ins>
      <w:ins w:id="1247" w:author="Ilham Nur Pratama" w:date="2023-05-21T22:43:00Z">
        <w:r>
          <w:rPr>
            <w:noProof/>
            <w:webHidden/>
          </w:rPr>
          <w:fldChar w:fldCharType="end"/>
        </w:r>
        <w:r w:rsidRPr="00596621">
          <w:rPr>
            <w:rStyle w:val="Hyperlink"/>
            <w:noProof/>
          </w:rPr>
          <w:fldChar w:fldCharType="end"/>
        </w:r>
      </w:ins>
    </w:p>
    <w:p w14:paraId="50018C2B" w14:textId="4A46983E" w:rsidR="00985B1D" w:rsidRDefault="00985B1D">
      <w:pPr>
        <w:pStyle w:val="TableofFigures"/>
        <w:tabs>
          <w:tab w:val="right" w:leader="dot" w:pos="8494"/>
        </w:tabs>
        <w:rPr>
          <w:ins w:id="1248" w:author="Ilham Nur Pratama" w:date="2023-05-21T22:43:00Z"/>
          <w:rFonts w:asciiTheme="minorHAnsi" w:eastAsiaTheme="minorEastAsia" w:hAnsiTheme="minorHAnsi"/>
          <w:noProof/>
          <w:kern w:val="2"/>
          <w:sz w:val="22"/>
          <w:lang w:val="en-ID" w:eastAsia="en-ID"/>
          <w14:ligatures w14:val="standardContextual"/>
        </w:rPr>
      </w:pPr>
      <w:ins w:id="1249"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02"</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3.17 Model konseptual ERD SOAPSD</w:t>
        </w:r>
        <w:r>
          <w:rPr>
            <w:noProof/>
            <w:webHidden/>
          </w:rPr>
          <w:tab/>
        </w:r>
        <w:r>
          <w:rPr>
            <w:noProof/>
            <w:webHidden/>
          </w:rPr>
          <w:fldChar w:fldCharType="begin"/>
        </w:r>
        <w:r>
          <w:rPr>
            <w:noProof/>
            <w:webHidden/>
          </w:rPr>
          <w:instrText xml:space="preserve"> PAGEREF _Toc135601502 \h </w:instrText>
        </w:r>
      </w:ins>
      <w:r>
        <w:rPr>
          <w:noProof/>
          <w:webHidden/>
        </w:rPr>
      </w:r>
      <w:r>
        <w:rPr>
          <w:noProof/>
          <w:webHidden/>
        </w:rPr>
        <w:fldChar w:fldCharType="separate"/>
      </w:r>
      <w:ins w:id="1250" w:author="Ilham Nur Pratama" w:date="2023-05-24T22:54:00Z">
        <w:r w:rsidR="000D26C4">
          <w:rPr>
            <w:noProof/>
            <w:webHidden/>
          </w:rPr>
          <w:t>97</w:t>
        </w:r>
      </w:ins>
      <w:ins w:id="1251" w:author="Ilham Nur Pratama" w:date="2023-05-21T22:43:00Z">
        <w:r>
          <w:rPr>
            <w:noProof/>
            <w:webHidden/>
          </w:rPr>
          <w:fldChar w:fldCharType="end"/>
        </w:r>
        <w:r w:rsidRPr="00596621">
          <w:rPr>
            <w:rStyle w:val="Hyperlink"/>
            <w:noProof/>
          </w:rPr>
          <w:fldChar w:fldCharType="end"/>
        </w:r>
      </w:ins>
    </w:p>
    <w:p w14:paraId="666B3099" w14:textId="133FEC2B" w:rsidR="00985B1D" w:rsidRDefault="00985B1D">
      <w:pPr>
        <w:pStyle w:val="TableofFigures"/>
        <w:tabs>
          <w:tab w:val="right" w:leader="dot" w:pos="8494"/>
        </w:tabs>
        <w:rPr>
          <w:ins w:id="1252" w:author="Ilham Nur Pratama" w:date="2023-05-21T22:43:00Z"/>
          <w:rFonts w:asciiTheme="minorHAnsi" w:eastAsiaTheme="minorEastAsia" w:hAnsiTheme="minorHAnsi"/>
          <w:noProof/>
          <w:kern w:val="2"/>
          <w:sz w:val="22"/>
          <w:lang w:val="en-ID" w:eastAsia="en-ID"/>
          <w14:ligatures w14:val="standardContextual"/>
        </w:rPr>
      </w:pPr>
      <w:ins w:id="1253"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03"</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3.18 </w:t>
        </w:r>
        <w:r w:rsidRPr="00596621">
          <w:rPr>
            <w:rStyle w:val="Hyperlink"/>
            <w:i/>
            <w:noProof/>
          </w:rPr>
          <w:t>Entity Relational Diagram</w:t>
        </w:r>
        <w:r w:rsidRPr="00596621">
          <w:rPr>
            <w:rStyle w:val="Hyperlink"/>
            <w:noProof/>
          </w:rPr>
          <w:t xml:space="preserve"> Logikal dari Sistem optimasi Alokasi Pekerjaan dan Sumber Daya</w:t>
        </w:r>
        <w:r>
          <w:rPr>
            <w:noProof/>
            <w:webHidden/>
          </w:rPr>
          <w:tab/>
        </w:r>
        <w:r>
          <w:rPr>
            <w:noProof/>
            <w:webHidden/>
          </w:rPr>
          <w:fldChar w:fldCharType="begin"/>
        </w:r>
        <w:r>
          <w:rPr>
            <w:noProof/>
            <w:webHidden/>
          </w:rPr>
          <w:instrText xml:space="preserve"> PAGEREF _Toc135601503 \h </w:instrText>
        </w:r>
      </w:ins>
      <w:r>
        <w:rPr>
          <w:noProof/>
          <w:webHidden/>
        </w:rPr>
      </w:r>
      <w:r>
        <w:rPr>
          <w:noProof/>
          <w:webHidden/>
        </w:rPr>
        <w:fldChar w:fldCharType="separate"/>
      </w:r>
      <w:ins w:id="1254" w:author="Ilham Nur Pratama" w:date="2023-05-24T22:54:00Z">
        <w:r w:rsidR="000D26C4">
          <w:rPr>
            <w:noProof/>
            <w:webHidden/>
          </w:rPr>
          <w:t>98</w:t>
        </w:r>
      </w:ins>
      <w:ins w:id="1255" w:author="Ilham Nur Pratama" w:date="2023-05-21T22:43:00Z">
        <w:r>
          <w:rPr>
            <w:noProof/>
            <w:webHidden/>
          </w:rPr>
          <w:fldChar w:fldCharType="end"/>
        </w:r>
        <w:r w:rsidRPr="00596621">
          <w:rPr>
            <w:rStyle w:val="Hyperlink"/>
            <w:noProof/>
          </w:rPr>
          <w:fldChar w:fldCharType="end"/>
        </w:r>
      </w:ins>
    </w:p>
    <w:p w14:paraId="39345BC3" w14:textId="2A70D372" w:rsidR="00985B1D" w:rsidRDefault="00985B1D">
      <w:pPr>
        <w:pStyle w:val="TableofFigures"/>
        <w:tabs>
          <w:tab w:val="right" w:leader="dot" w:pos="8494"/>
        </w:tabs>
        <w:rPr>
          <w:ins w:id="1256" w:author="Ilham Nur Pratama" w:date="2023-05-21T22:43:00Z"/>
          <w:rFonts w:asciiTheme="minorHAnsi" w:eastAsiaTheme="minorEastAsia" w:hAnsiTheme="minorHAnsi"/>
          <w:noProof/>
          <w:kern w:val="2"/>
          <w:sz w:val="22"/>
          <w:lang w:val="en-ID" w:eastAsia="en-ID"/>
          <w14:ligatures w14:val="standardContextual"/>
        </w:rPr>
      </w:pPr>
      <w:ins w:id="1257"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04"</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3.19 </w:t>
        </w:r>
        <w:r w:rsidRPr="00596621">
          <w:rPr>
            <w:rStyle w:val="Hyperlink"/>
            <w:i/>
            <w:noProof/>
          </w:rPr>
          <w:t>Data Flow Diagram</w:t>
        </w:r>
        <w:r w:rsidRPr="00596621">
          <w:rPr>
            <w:rStyle w:val="Hyperlink"/>
            <w:noProof/>
          </w:rPr>
          <w:t xml:space="preserve"> Level 0 dari SOAPSD</w:t>
        </w:r>
        <w:r>
          <w:rPr>
            <w:noProof/>
            <w:webHidden/>
          </w:rPr>
          <w:tab/>
        </w:r>
        <w:r>
          <w:rPr>
            <w:noProof/>
            <w:webHidden/>
          </w:rPr>
          <w:fldChar w:fldCharType="begin"/>
        </w:r>
        <w:r>
          <w:rPr>
            <w:noProof/>
            <w:webHidden/>
          </w:rPr>
          <w:instrText xml:space="preserve"> PAGEREF _Toc135601504 \h </w:instrText>
        </w:r>
      </w:ins>
      <w:r>
        <w:rPr>
          <w:noProof/>
          <w:webHidden/>
        </w:rPr>
      </w:r>
      <w:r>
        <w:rPr>
          <w:noProof/>
          <w:webHidden/>
        </w:rPr>
        <w:fldChar w:fldCharType="separate"/>
      </w:r>
      <w:ins w:id="1258" w:author="Ilham Nur Pratama" w:date="2023-05-24T22:54:00Z">
        <w:r w:rsidR="000D26C4">
          <w:rPr>
            <w:noProof/>
            <w:webHidden/>
          </w:rPr>
          <w:t>104</w:t>
        </w:r>
      </w:ins>
      <w:ins w:id="1259" w:author="Ilham Nur Pratama" w:date="2023-05-21T22:43:00Z">
        <w:r>
          <w:rPr>
            <w:noProof/>
            <w:webHidden/>
          </w:rPr>
          <w:fldChar w:fldCharType="end"/>
        </w:r>
        <w:r w:rsidRPr="00596621">
          <w:rPr>
            <w:rStyle w:val="Hyperlink"/>
            <w:noProof/>
          </w:rPr>
          <w:fldChar w:fldCharType="end"/>
        </w:r>
      </w:ins>
    </w:p>
    <w:p w14:paraId="28B11D2F" w14:textId="7029602A" w:rsidR="00985B1D" w:rsidRDefault="00985B1D">
      <w:pPr>
        <w:pStyle w:val="TableofFigures"/>
        <w:tabs>
          <w:tab w:val="right" w:leader="dot" w:pos="8494"/>
        </w:tabs>
        <w:rPr>
          <w:ins w:id="1260" w:author="Ilham Nur Pratama" w:date="2023-05-21T22:43:00Z"/>
          <w:rFonts w:asciiTheme="minorHAnsi" w:eastAsiaTheme="minorEastAsia" w:hAnsiTheme="minorHAnsi"/>
          <w:noProof/>
          <w:kern w:val="2"/>
          <w:sz w:val="22"/>
          <w:lang w:val="en-ID" w:eastAsia="en-ID"/>
          <w14:ligatures w14:val="standardContextual"/>
        </w:rPr>
      </w:pPr>
      <w:ins w:id="1261"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05"</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3.20 BPMN Kondisi As is grup proses manajemen proyek</w:t>
        </w:r>
        <w:r>
          <w:rPr>
            <w:noProof/>
            <w:webHidden/>
          </w:rPr>
          <w:tab/>
        </w:r>
        <w:r>
          <w:rPr>
            <w:noProof/>
            <w:webHidden/>
          </w:rPr>
          <w:fldChar w:fldCharType="begin"/>
        </w:r>
        <w:r>
          <w:rPr>
            <w:noProof/>
            <w:webHidden/>
          </w:rPr>
          <w:instrText xml:space="preserve"> PAGEREF _Toc135601505 \h </w:instrText>
        </w:r>
      </w:ins>
      <w:r>
        <w:rPr>
          <w:noProof/>
          <w:webHidden/>
        </w:rPr>
      </w:r>
      <w:r>
        <w:rPr>
          <w:noProof/>
          <w:webHidden/>
        </w:rPr>
        <w:fldChar w:fldCharType="separate"/>
      </w:r>
      <w:ins w:id="1262" w:author="Ilham Nur Pratama" w:date="2023-05-24T22:54:00Z">
        <w:r w:rsidR="000D26C4">
          <w:rPr>
            <w:noProof/>
            <w:webHidden/>
          </w:rPr>
          <w:t>110</w:t>
        </w:r>
      </w:ins>
      <w:ins w:id="1263" w:author="Ilham Nur Pratama" w:date="2023-05-21T22:43:00Z">
        <w:r>
          <w:rPr>
            <w:noProof/>
            <w:webHidden/>
          </w:rPr>
          <w:fldChar w:fldCharType="end"/>
        </w:r>
        <w:r w:rsidRPr="00596621">
          <w:rPr>
            <w:rStyle w:val="Hyperlink"/>
            <w:noProof/>
          </w:rPr>
          <w:fldChar w:fldCharType="end"/>
        </w:r>
      </w:ins>
    </w:p>
    <w:p w14:paraId="2DB969A5" w14:textId="08BC3558" w:rsidR="00985B1D" w:rsidRDefault="00985B1D">
      <w:pPr>
        <w:pStyle w:val="TableofFigures"/>
        <w:tabs>
          <w:tab w:val="right" w:leader="dot" w:pos="8494"/>
        </w:tabs>
        <w:rPr>
          <w:ins w:id="1264" w:author="Ilham Nur Pratama" w:date="2023-05-21T22:43:00Z"/>
          <w:rFonts w:asciiTheme="minorHAnsi" w:eastAsiaTheme="minorEastAsia" w:hAnsiTheme="minorHAnsi"/>
          <w:noProof/>
          <w:kern w:val="2"/>
          <w:sz w:val="22"/>
          <w:lang w:val="en-ID" w:eastAsia="en-ID"/>
          <w14:ligatures w14:val="standardContextual"/>
        </w:rPr>
      </w:pPr>
      <w:ins w:id="1265"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06"</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3.21 Grafik hasil simulasi penggunaan sumber daya simulasi proses </w:t>
        </w:r>
        <w:r w:rsidRPr="00596621">
          <w:rPr>
            <w:rStyle w:val="Hyperlink"/>
            <w:i/>
            <w:noProof/>
          </w:rPr>
          <w:t>as is</w:t>
        </w:r>
        <w:r>
          <w:rPr>
            <w:noProof/>
            <w:webHidden/>
          </w:rPr>
          <w:tab/>
        </w:r>
        <w:r>
          <w:rPr>
            <w:noProof/>
            <w:webHidden/>
          </w:rPr>
          <w:fldChar w:fldCharType="begin"/>
        </w:r>
        <w:r>
          <w:rPr>
            <w:noProof/>
            <w:webHidden/>
          </w:rPr>
          <w:instrText xml:space="preserve"> PAGEREF _Toc135601506 \h </w:instrText>
        </w:r>
      </w:ins>
      <w:r>
        <w:rPr>
          <w:noProof/>
          <w:webHidden/>
        </w:rPr>
      </w:r>
      <w:r>
        <w:rPr>
          <w:noProof/>
          <w:webHidden/>
        </w:rPr>
        <w:fldChar w:fldCharType="separate"/>
      </w:r>
      <w:ins w:id="1266" w:author="Ilham Nur Pratama" w:date="2023-05-24T22:54:00Z">
        <w:r w:rsidR="000D26C4">
          <w:rPr>
            <w:noProof/>
            <w:webHidden/>
          </w:rPr>
          <w:t>114</w:t>
        </w:r>
      </w:ins>
      <w:ins w:id="1267" w:author="Ilham Nur Pratama" w:date="2023-05-21T22:43:00Z">
        <w:r>
          <w:rPr>
            <w:noProof/>
            <w:webHidden/>
          </w:rPr>
          <w:fldChar w:fldCharType="end"/>
        </w:r>
        <w:r w:rsidRPr="00596621">
          <w:rPr>
            <w:rStyle w:val="Hyperlink"/>
            <w:noProof/>
          </w:rPr>
          <w:fldChar w:fldCharType="end"/>
        </w:r>
      </w:ins>
    </w:p>
    <w:p w14:paraId="3D16A30D" w14:textId="265FEC9A" w:rsidR="00985B1D" w:rsidRDefault="00985B1D">
      <w:pPr>
        <w:pStyle w:val="TableofFigures"/>
        <w:tabs>
          <w:tab w:val="right" w:leader="dot" w:pos="8494"/>
        </w:tabs>
        <w:rPr>
          <w:ins w:id="1268" w:author="Ilham Nur Pratama" w:date="2023-05-21T22:43:00Z"/>
          <w:rFonts w:asciiTheme="minorHAnsi" w:eastAsiaTheme="minorEastAsia" w:hAnsiTheme="minorHAnsi"/>
          <w:noProof/>
          <w:kern w:val="2"/>
          <w:sz w:val="22"/>
          <w:lang w:val="en-ID" w:eastAsia="en-ID"/>
          <w14:ligatures w14:val="standardContextual"/>
        </w:rPr>
      </w:pPr>
      <w:ins w:id="1269"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07"</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3.22 Diagram alir Sistem Optimasi Alokasi Pekerjaan dan Sumber Daya (SOAPSD)</w:t>
        </w:r>
        <w:r>
          <w:rPr>
            <w:noProof/>
            <w:webHidden/>
          </w:rPr>
          <w:tab/>
        </w:r>
        <w:r>
          <w:rPr>
            <w:noProof/>
            <w:webHidden/>
          </w:rPr>
          <w:fldChar w:fldCharType="begin"/>
        </w:r>
        <w:r>
          <w:rPr>
            <w:noProof/>
            <w:webHidden/>
          </w:rPr>
          <w:instrText xml:space="preserve"> PAGEREF _Toc135601507 \h </w:instrText>
        </w:r>
      </w:ins>
      <w:r>
        <w:rPr>
          <w:noProof/>
          <w:webHidden/>
        </w:rPr>
      </w:r>
      <w:r>
        <w:rPr>
          <w:noProof/>
          <w:webHidden/>
        </w:rPr>
        <w:fldChar w:fldCharType="separate"/>
      </w:r>
      <w:ins w:id="1270" w:author="Ilham Nur Pratama" w:date="2023-05-24T22:54:00Z">
        <w:r w:rsidR="000D26C4">
          <w:rPr>
            <w:noProof/>
            <w:webHidden/>
          </w:rPr>
          <w:t>116</w:t>
        </w:r>
      </w:ins>
      <w:ins w:id="1271" w:author="Ilham Nur Pratama" w:date="2023-05-21T22:43:00Z">
        <w:r>
          <w:rPr>
            <w:noProof/>
            <w:webHidden/>
          </w:rPr>
          <w:fldChar w:fldCharType="end"/>
        </w:r>
        <w:r w:rsidRPr="00596621">
          <w:rPr>
            <w:rStyle w:val="Hyperlink"/>
            <w:noProof/>
          </w:rPr>
          <w:fldChar w:fldCharType="end"/>
        </w:r>
      </w:ins>
    </w:p>
    <w:p w14:paraId="287A07D6" w14:textId="52B31889" w:rsidR="00985B1D" w:rsidRDefault="00985B1D">
      <w:pPr>
        <w:pStyle w:val="TableofFigures"/>
        <w:tabs>
          <w:tab w:val="right" w:leader="dot" w:pos="8494"/>
        </w:tabs>
        <w:rPr>
          <w:ins w:id="1272" w:author="Ilham Nur Pratama" w:date="2023-05-21T22:43:00Z"/>
          <w:rFonts w:asciiTheme="minorHAnsi" w:eastAsiaTheme="minorEastAsia" w:hAnsiTheme="minorHAnsi"/>
          <w:noProof/>
          <w:kern w:val="2"/>
          <w:sz w:val="22"/>
          <w:lang w:val="en-ID" w:eastAsia="en-ID"/>
          <w14:ligatures w14:val="standardContextual"/>
        </w:rPr>
      </w:pPr>
      <w:ins w:id="1273"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08"</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3.23 Diagram Sequence untuk SOAPSD</w:t>
        </w:r>
        <w:r>
          <w:rPr>
            <w:noProof/>
            <w:webHidden/>
          </w:rPr>
          <w:tab/>
        </w:r>
        <w:r>
          <w:rPr>
            <w:noProof/>
            <w:webHidden/>
          </w:rPr>
          <w:fldChar w:fldCharType="begin"/>
        </w:r>
        <w:r>
          <w:rPr>
            <w:noProof/>
            <w:webHidden/>
          </w:rPr>
          <w:instrText xml:space="preserve"> PAGEREF _Toc135601508 \h </w:instrText>
        </w:r>
      </w:ins>
      <w:r>
        <w:rPr>
          <w:noProof/>
          <w:webHidden/>
        </w:rPr>
      </w:r>
      <w:r>
        <w:rPr>
          <w:noProof/>
          <w:webHidden/>
        </w:rPr>
        <w:fldChar w:fldCharType="separate"/>
      </w:r>
      <w:ins w:id="1274" w:author="Ilham Nur Pratama" w:date="2023-05-24T22:54:00Z">
        <w:r w:rsidR="000D26C4">
          <w:rPr>
            <w:noProof/>
            <w:webHidden/>
          </w:rPr>
          <w:t>118</w:t>
        </w:r>
      </w:ins>
      <w:ins w:id="1275" w:author="Ilham Nur Pratama" w:date="2023-05-21T22:43:00Z">
        <w:r>
          <w:rPr>
            <w:noProof/>
            <w:webHidden/>
          </w:rPr>
          <w:fldChar w:fldCharType="end"/>
        </w:r>
        <w:r w:rsidRPr="00596621">
          <w:rPr>
            <w:rStyle w:val="Hyperlink"/>
            <w:noProof/>
          </w:rPr>
          <w:fldChar w:fldCharType="end"/>
        </w:r>
      </w:ins>
    </w:p>
    <w:p w14:paraId="6C8B559C" w14:textId="7C05B010" w:rsidR="00985B1D" w:rsidRDefault="00985B1D">
      <w:pPr>
        <w:pStyle w:val="TableofFigures"/>
        <w:tabs>
          <w:tab w:val="right" w:leader="dot" w:pos="8494"/>
        </w:tabs>
        <w:rPr>
          <w:ins w:id="1276" w:author="Ilham Nur Pratama" w:date="2023-05-21T22:43:00Z"/>
          <w:rFonts w:asciiTheme="minorHAnsi" w:eastAsiaTheme="minorEastAsia" w:hAnsiTheme="minorHAnsi"/>
          <w:noProof/>
          <w:kern w:val="2"/>
          <w:sz w:val="22"/>
          <w:lang w:val="en-ID" w:eastAsia="en-ID"/>
          <w14:ligatures w14:val="standardContextual"/>
        </w:rPr>
      </w:pPr>
      <w:ins w:id="1277"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09"</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3.24 Tampilan SOAPSD ketika melakukan optimasi alokasi pekerjaan dan sumber daya</w:t>
        </w:r>
        <w:r>
          <w:rPr>
            <w:noProof/>
            <w:webHidden/>
          </w:rPr>
          <w:tab/>
        </w:r>
        <w:r>
          <w:rPr>
            <w:noProof/>
            <w:webHidden/>
          </w:rPr>
          <w:fldChar w:fldCharType="begin"/>
        </w:r>
        <w:r>
          <w:rPr>
            <w:noProof/>
            <w:webHidden/>
          </w:rPr>
          <w:instrText xml:space="preserve"> PAGEREF _Toc135601509 \h </w:instrText>
        </w:r>
      </w:ins>
      <w:r>
        <w:rPr>
          <w:noProof/>
          <w:webHidden/>
        </w:rPr>
      </w:r>
      <w:r>
        <w:rPr>
          <w:noProof/>
          <w:webHidden/>
        </w:rPr>
        <w:fldChar w:fldCharType="separate"/>
      </w:r>
      <w:ins w:id="1278" w:author="Ilham Nur Pratama" w:date="2023-05-24T22:54:00Z">
        <w:r w:rsidR="000D26C4">
          <w:rPr>
            <w:noProof/>
            <w:webHidden/>
          </w:rPr>
          <w:t>119</w:t>
        </w:r>
      </w:ins>
      <w:ins w:id="1279" w:author="Ilham Nur Pratama" w:date="2023-05-21T22:43:00Z">
        <w:r>
          <w:rPr>
            <w:noProof/>
            <w:webHidden/>
          </w:rPr>
          <w:fldChar w:fldCharType="end"/>
        </w:r>
        <w:r w:rsidRPr="00596621">
          <w:rPr>
            <w:rStyle w:val="Hyperlink"/>
            <w:noProof/>
          </w:rPr>
          <w:fldChar w:fldCharType="end"/>
        </w:r>
      </w:ins>
    </w:p>
    <w:p w14:paraId="38603CB4" w14:textId="1A310039" w:rsidR="00985B1D" w:rsidRDefault="00985B1D">
      <w:pPr>
        <w:pStyle w:val="TableofFigures"/>
        <w:tabs>
          <w:tab w:val="right" w:leader="dot" w:pos="8494"/>
        </w:tabs>
        <w:rPr>
          <w:ins w:id="1280" w:author="Ilham Nur Pratama" w:date="2023-05-21T22:43:00Z"/>
          <w:rFonts w:asciiTheme="minorHAnsi" w:eastAsiaTheme="minorEastAsia" w:hAnsiTheme="minorHAnsi"/>
          <w:noProof/>
          <w:kern w:val="2"/>
          <w:sz w:val="22"/>
          <w:lang w:val="en-ID" w:eastAsia="en-ID"/>
          <w14:ligatures w14:val="standardContextual"/>
        </w:rPr>
      </w:pPr>
      <w:ins w:id="1281"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10"</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3.25 BPMN kondisi </w:t>
        </w:r>
        <w:r w:rsidRPr="00596621">
          <w:rPr>
            <w:rStyle w:val="Hyperlink"/>
            <w:i/>
            <w:noProof/>
          </w:rPr>
          <w:t>to be</w:t>
        </w:r>
        <w:r w:rsidRPr="00596621">
          <w:rPr>
            <w:rStyle w:val="Hyperlink"/>
            <w:noProof/>
          </w:rPr>
          <w:t xml:space="preserve"> setelah diimplementasikan SOAPSD</w:t>
        </w:r>
        <w:r>
          <w:rPr>
            <w:noProof/>
            <w:webHidden/>
          </w:rPr>
          <w:tab/>
        </w:r>
        <w:r>
          <w:rPr>
            <w:noProof/>
            <w:webHidden/>
          </w:rPr>
          <w:fldChar w:fldCharType="begin"/>
        </w:r>
        <w:r>
          <w:rPr>
            <w:noProof/>
            <w:webHidden/>
          </w:rPr>
          <w:instrText xml:space="preserve"> PAGEREF _Toc135601510 \h </w:instrText>
        </w:r>
      </w:ins>
      <w:r>
        <w:rPr>
          <w:noProof/>
          <w:webHidden/>
        </w:rPr>
      </w:r>
      <w:r>
        <w:rPr>
          <w:noProof/>
          <w:webHidden/>
        </w:rPr>
        <w:fldChar w:fldCharType="separate"/>
      </w:r>
      <w:ins w:id="1282" w:author="Ilham Nur Pratama" w:date="2023-05-24T22:54:00Z">
        <w:r w:rsidR="000D26C4">
          <w:rPr>
            <w:noProof/>
            <w:webHidden/>
          </w:rPr>
          <w:t>133</w:t>
        </w:r>
      </w:ins>
      <w:ins w:id="1283" w:author="Ilham Nur Pratama" w:date="2023-05-21T22:43:00Z">
        <w:r>
          <w:rPr>
            <w:noProof/>
            <w:webHidden/>
          </w:rPr>
          <w:fldChar w:fldCharType="end"/>
        </w:r>
        <w:r w:rsidRPr="00596621">
          <w:rPr>
            <w:rStyle w:val="Hyperlink"/>
            <w:noProof/>
          </w:rPr>
          <w:fldChar w:fldCharType="end"/>
        </w:r>
      </w:ins>
    </w:p>
    <w:p w14:paraId="5F05A91E" w14:textId="5824BAFA" w:rsidR="00985B1D" w:rsidRDefault="00985B1D">
      <w:pPr>
        <w:pStyle w:val="TableofFigures"/>
        <w:tabs>
          <w:tab w:val="right" w:leader="dot" w:pos="8494"/>
        </w:tabs>
        <w:rPr>
          <w:ins w:id="1284" w:author="Ilham Nur Pratama" w:date="2023-05-21T22:43:00Z"/>
          <w:rFonts w:asciiTheme="minorHAnsi" w:eastAsiaTheme="minorEastAsia" w:hAnsiTheme="minorHAnsi"/>
          <w:noProof/>
          <w:kern w:val="2"/>
          <w:sz w:val="22"/>
          <w:lang w:val="en-ID" w:eastAsia="en-ID"/>
          <w14:ligatures w14:val="standardContextual"/>
        </w:rPr>
      </w:pPr>
      <w:ins w:id="1285"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11"</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3.26 Grafik hasil simulasi penggunaan sumber daya simulasi proses </w:t>
        </w:r>
        <w:r w:rsidRPr="00596621">
          <w:rPr>
            <w:rStyle w:val="Hyperlink"/>
            <w:i/>
            <w:noProof/>
          </w:rPr>
          <w:t>to be</w:t>
        </w:r>
        <w:r>
          <w:rPr>
            <w:noProof/>
            <w:webHidden/>
          </w:rPr>
          <w:tab/>
        </w:r>
        <w:r>
          <w:rPr>
            <w:noProof/>
            <w:webHidden/>
          </w:rPr>
          <w:fldChar w:fldCharType="begin"/>
        </w:r>
        <w:r>
          <w:rPr>
            <w:noProof/>
            <w:webHidden/>
          </w:rPr>
          <w:instrText xml:space="preserve"> PAGEREF _Toc135601511 \h </w:instrText>
        </w:r>
      </w:ins>
      <w:r>
        <w:rPr>
          <w:noProof/>
          <w:webHidden/>
        </w:rPr>
      </w:r>
      <w:r>
        <w:rPr>
          <w:noProof/>
          <w:webHidden/>
        </w:rPr>
        <w:fldChar w:fldCharType="separate"/>
      </w:r>
      <w:ins w:id="1286" w:author="Ilham Nur Pratama" w:date="2023-05-24T22:54:00Z">
        <w:r w:rsidR="000D26C4">
          <w:rPr>
            <w:noProof/>
            <w:webHidden/>
          </w:rPr>
          <w:t>137</w:t>
        </w:r>
      </w:ins>
      <w:ins w:id="1287" w:author="Ilham Nur Pratama" w:date="2023-05-21T22:43:00Z">
        <w:r>
          <w:rPr>
            <w:noProof/>
            <w:webHidden/>
          </w:rPr>
          <w:fldChar w:fldCharType="end"/>
        </w:r>
        <w:r w:rsidRPr="00596621">
          <w:rPr>
            <w:rStyle w:val="Hyperlink"/>
            <w:noProof/>
          </w:rPr>
          <w:fldChar w:fldCharType="end"/>
        </w:r>
      </w:ins>
    </w:p>
    <w:p w14:paraId="7735DB08" w14:textId="0E8EC6E3" w:rsidR="00985B1D" w:rsidRDefault="00985B1D">
      <w:pPr>
        <w:pStyle w:val="TableofFigures"/>
        <w:tabs>
          <w:tab w:val="right" w:leader="dot" w:pos="8494"/>
        </w:tabs>
        <w:rPr>
          <w:ins w:id="1288" w:author="Ilham Nur Pratama" w:date="2023-05-21T22:43:00Z"/>
          <w:rFonts w:asciiTheme="minorHAnsi" w:eastAsiaTheme="minorEastAsia" w:hAnsiTheme="minorHAnsi"/>
          <w:noProof/>
          <w:kern w:val="2"/>
          <w:sz w:val="22"/>
          <w:lang w:val="en-ID" w:eastAsia="en-ID"/>
          <w14:ligatures w14:val="standardContextual"/>
        </w:rPr>
      </w:pPr>
      <w:ins w:id="1289"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12"</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4.1 Peta panas Biaya dari Proses </w:t>
        </w:r>
        <w:r w:rsidRPr="00596621">
          <w:rPr>
            <w:rStyle w:val="Hyperlink"/>
            <w:i/>
            <w:noProof/>
          </w:rPr>
          <w:t>as is</w:t>
        </w:r>
        <w:r>
          <w:rPr>
            <w:noProof/>
            <w:webHidden/>
          </w:rPr>
          <w:tab/>
        </w:r>
        <w:r>
          <w:rPr>
            <w:noProof/>
            <w:webHidden/>
          </w:rPr>
          <w:fldChar w:fldCharType="begin"/>
        </w:r>
        <w:r>
          <w:rPr>
            <w:noProof/>
            <w:webHidden/>
          </w:rPr>
          <w:instrText xml:space="preserve"> PAGEREF _Toc135601512 \h </w:instrText>
        </w:r>
      </w:ins>
      <w:r>
        <w:rPr>
          <w:noProof/>
          <w:webHidden/>
        </w:rPr>
      </w:r>
      <w:r>
        <w:rPr>
          <w:noProof/>
          <w:webHidden/>
        </w:rPr>
        <w:fldChar w:fldCharType="separate"/>
      </w:r>
      <w:ins w:id="1290" w:author="Ilham Nur Pratama" w:date="2023-05-24T22:54:00Z">
        <w:r w:rsidR="000D26C4">
          <w:rPr>
            <w:noProof/>
            <w:webHidden/>
          </w:rPr>
          <w:t>147</w:t>
        </w:r>
      </w:ins>
      <w:ins w:id="1291" w:author="Ilham Nur Pratama" w:date="2023-05-21T22:43:00Z">
        <w:r>
          <w:rPr>
            <w:noProof/>
            <w:webHidden/>
          </w:rPr>
          <w:fldChar w:fldCharType="end"/>
        </w:r>
        <w:r w:rsidRPr="00596621">
          <w:rPr>
            <w:rStyle w:val="Hyperlink"/>
            <w:noProof/>
          </w:rPr>
          <w:fldChar w:fldCharType="end"/>
        </w:r>
      </w:ins>
    </w:p>
    <w:p w14:paraId="6820BAC3" w14:textId="7A0846D1" w:rsidR="00985B1D" w:rsidRDefault="00985B1D">
      <w:pPr>
        <w:pStyle w:val="TableofFigures"/>
        <w:tabs>
          <w:tab w:val="right" w:leader="dot" w:pos="8494"/>
        </w:tabs>
        <w:rPr>
          <w:ins w:id="1292" w:author="Ilham Nur Pratama" w:date="2023-05-21T22:43:00Z"/>
          <w:rFonts w:asciiTheme="minorHAnsi" w:eastAsiaTheme="minorEastAsia" w:hAnsiTheme="minorHAnsi"/>
          <w:noProof/>
          <w:kern w:val="2"/>
          <w:sz w:val="22"/>
          <w:lang w:val="en-ID" w:eastAsia="en-ID"/>
          <w14:ligatures w14:val="standardContextual"/>
        </w:rPr>
      </w:pPr>
      <w:ins w:id="1293"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13"</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4.2 Peta panas perulangan pekerjaan dari proses </w:t>
        </w:r>
        <w:r w:rsidRPr="00596621">
          <w:rPr>
            <w:rStyle w:val="Hyperlink"/>
            <w:i/>
            <w:noProof/>
          </w:rPr>
          <w:t>as is</w:t>
        </w:r>
        <w:r>
          <w:rPr>
            <w:noProof/>
            <w:webHidden/>
          </w:rPr>
          <w:tab/>
        </w:r>
        <w:r>
          <w:rPr>
            <w:noProof/>
            <w:webHidden/>
          </w:rPr>
          <w:fldChar w:fldCharType="begin"/>
        </w:r>
        <w:r>
          <w:rPr>
            <w:noProof/>
            <w:webHidden/>
          </w:rPr>
          <w:instrText xml:space="preserve"> PAGEREF _Toc135601513 \h </w:instrText>
        </w:r>
      </w:ins>
      <w:r>
        <w:rPr>
          <w:noProof/>
          <w:webHidden/>
        </w:rPr>
      </w:r>
      <w:r>
        <w:rPr>
          <w:noProof/>
          <w:webHidden/>
        </w:rPr>
        <w:fldChar w:fldCharType="separate"/>
      </w:r>
      <w:ins w:id="1294" w:author="Ilham Nur Pratama" w:date="2023-05-24T22:54:00Z">
        <w:r w:rsidR="000D26C4">
          <w:rPr>
            <w:noProof/>
            <w:webHidden/>
          </w:rPr>
          <w:t>148</w:t>
        </w:r>
      </w:ins>
      <w:ins w:id="1295" w:author="Ilham Nur Pratama" w:date="2023-05-21T22:43:00Z">
        <w:r>
          <w:rPr>
            <w:noProof/>
            <w:webHidden/>
          </w:rPr>
          <w:fldChar w:fldCharType="end"/>
        </w:r>
        <w:r w:rsidRPr="00596621">
          <w:rPr>
            <w:rStyle w:val="Hyperlink"/>
            <w:noProof/>
          </w:rPr>
          <w:fldChar w:fldCharType="end"/>
        </w:r>
      </w:ins>
    </w:p>
    <w:p w14:paraId="4AA9CA98" w14:textId="3173C71E" w:rsidR="00985B1D" w:rsidRDefault="00985B1D">
      <w:pPr>
        <w:pStyle w:val="TableofFigures"/>
        <w:tabs>
          <w:tab w:val="right" w:leader="dot" w:pos="8494"/>
        </w:tabs>
        <w:rPr>
          <w:ins w:id="1296" w:author="Ilham Nur Pratama" w:date="2023-05-21T22:43:00Z"/>
          <w:rFonts w:asciiTheme="minorHAnsi" w:eastAsiaTheme="minorEastAsia" w:hAnsiTheme="minorHAnsi"/>
          <w:noProof/>
          <w:kern w:val="2"/>
          <w:sz w:val="22"/>
          <w:lang w:val="en-ID" w:eastAsia="en-ID"/>
          <w14:ligatures w14:val="standardContextual"/>
        </w:rPr>
      </w:pPr>
      <w:ins w:id="1297"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14"</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4.3 Peta panas durasi dari proses </w:t>
        </w:r>
        <w:r w:rsidRPr="00596621">
          <w:rPr>
            <w:rStyle w:val="Hyperlink"/>
            <w:i/>
            <w:noProof/>
          </w:rPr>
          <w:t>as is</w:t>
        </w:r>
        <w:r>
          <w:rPr>
            <w:noProof/>
            <w:webHidden/>
          </w:rPr>
          <w:tab/>
        </w:r>
        <w:r>
          <w:rPr>
            <w:noProof/>
            <w:webHidden/>
          </w:rPr>
          <w:fldChar w:fldCharType="begin"/>
        </w:r>
        <w:r>
          <w:rPr>
            <w:noProof/>
            <w:webHidden/>
          </w:rPr>
          <w:instrText xml:space="preserve"> PAGEREF _Toc135601514 \h </w:instrText>
        </w:r>
      </w:ins>
      <w:r>
        <w:rPr>
          <w:noProof/>
          <w:webHidden/>
        </w:rPr>
      </w:r>
      <w:r>
        <w:rPr>
          <w:noProof/>
          <w:webHidden/>
        </w:rPr>
        <w:fldChar w:fldCharType="separate"/>
      </w:r>
      <w:ins w:id="1298" w:author="Ilham Nur Pratama" w:date="2023-05-24T22:54:00Z">
        <w:r w:rsidR="000D26C4">
          <w:rPr>
            <w:noProof/>
            <w:webHidden/>
          </w:rPr>
          <w:t>149</w:t>
        </w:r>
      </w:ins>
      <w:ins w:id="1299" w:author="Ilham Nur Pratama" w:date="2023-05-21T22:43:00Z">
        <w:r>
          <w:rPr>
            <w:noProof/>
            <w:webHidden/>
          </w:rPr>
          <w:fldChar w:fldCharType="end"/>
        </w:r>
        <w:r w:rsidRPr="00596621">
          <w:rPr>
            <w:rStyle w:val="Hyperlink"/>
            <w:noProof/>
          </w:rPr>
          <w:fldChar w:fldCharType="end"/>
        </w:r>
      </w:ins>
    </w:p>
    <w:p w14:paraId="6ECDF771" w14:textId="487E10AC" w:rsidR="00985B1D" w:rsidRDefault="00985B1D">
      <w:pPr>
        <w:pStyle w:val="TableofFigures"/>
        <w:tabs>
          <w:tab w:val="right" w:leader="dot" w:pos="8494"/>
        </w:tabs>
        <w:rPr>
          <w:ins w:id="1300" w:author="Ilham Nur Pratama" w:date="2023-05-21T22:43:00Z"/>
          <w:rFonts w:asciiTheme="minorHAnsi" w:eastAsiaTheme="minorEastAsia" w:hAnsiTheme="minorHAnsi"/>
          <w:noProof/>
          <w:kern w:val="2"/>
          <w:sz w:val="22"/>
          <w:lang w:val="en-ID" w:eastAsia="en-ID"/>
          <w14:ligatures w14:val="standardContextual"/>
        </w:rPr>
      </w:pPr>
      <w:ins w:id="1301"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15"</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4.4 Peta panas waktu tunggu proses </w:t>
        </w:r>
        <w:r w:rsidRPr="00596621">
          <w:rPr>
            <w:rStyle w:val="Hyperlink"/>
            <w:i/>
            <w:noProof/>
          </w:rPr>
          <w:t>as is</w:t>
        </w:r>
        <w:r>
          <w:rPr>
            <w:noProof/>
            <w:webHidden/>
          </w:rPr>
          <w:tab/>
        </w:r>
        <w:r>
          <w:rPr>
            <w:noProof/>
            <w:webHidden/>
          </w:rPr>
          <w:fldChar w:fldCharType="begin"/>
        </w:r>
        <w:r>
          <w:rPr>
            <w:noProof/>
            <w:webHidden/>
          </w:rPr>
          <w:instrText xml:space="preserve"> PAGEREF _Toc135601515 \h </w:instrText>
        </w:r>
      </w:ins>
      <w:r>
        <w:rPr>
          <w:noProof/>
          <w:webHidden/>
        </w:rPr>
      </w:r>
      <w:r>
        <w:rPr>
          <w:noProof/>
          <w:webHidden/>
        </w:rPr>
        <w:fldChar w:fldCharType="separate"/>
      </w:r>
      <w:ins w:id="1302" w:author="Ilham Nur Pratama" w:date="2023-05-24T22:54:00Z">
        <w:r w:rsidR="000D26C4">
          <w:rPr>
            <w:noProof/>
            <w:webHidden/>
          </w:rPr>
          <w:t>150</w:t>
        </w:r>
      </w:ins>
      <w:ins w:id="1303" w:author="Ilham Nur Pratama" w:date="2023-05-21T22:43:00Z">
        <w:r>
          <w:rPr>
            <w:noProof/>
            <w:webHidden/>
          </w:rPr>
          <w:fldChar w:fldCharType="end"/>
        </w:r>
        <w:r w:rsidRPr="00596621">
          <w:rPr>
            <w:rStyle w:val="Hyperlink"/>
            <w:noProof/>
          </w:rPr>
          <w:fldChar w:fldCharType="end"/>
        </w:r>
      </w:ins>
    </w:p>
    <w:p w14:paraId="6E9A9C2A" w14:textId="1F0564D6" w:rsidR="00985B1D" w:rsidRDefault="00985B1D">
      <w:pPr>
        <w:pStyle w:val="TableofFigures"/>
        <w:tabs>
          <w:tab w:val="right" w:leader="dot" w:pos="8494"/>
        </w:tabs>
        <w:rPr>
          <w:ins w:id="1304" w:author="Ilham Nur Pratama" w:date="2023-05-21T22:43:00Z"/>
          <w:rFonts w:asciiTheme="minorHAnsi" w:eastAsiaTheme="minorEastAsia" w:hAnsiTheme="minorHAnsi"/>
          <w:noProof/>
          <w:kern w:val="2"/>
          <w:sz w:val="22"/>
          <w:lang w:val="en-ID" w:eastAsia="en-ID"/>
          <w14:ligatures w14:val="standardContextual"/>
        </w:rPr>
      </w:pPr>
      <w:ins w:id="1305" w:author="Ilham Nur Pratama" w:date="2023-05-21T22:43:00Z">
        <w:r w:rsidRPr="00596621">
          <w:rPr>
            <w:rStyle w:val="Hyperlink"/>
            <w:noProof/>
          </w:rPr>
          <w:lastRenderedPageBreak/>
          <w:fldChar w:fldCharType="begin"/>
        </w:r>
        <w:r w:rsidRPr="00596621">
          <w:rPr>
            <w:rStyle w:val="Hyperlink"/>
            <w:noProof/>
          </w:rPr>
          <w:instrText xml:space="preserve"> </w:instrText>
        </w:r>
        <w:r>
          <w:rPr>
            <w:noProof/>
          </w:rPr>
          <w:instrText>HYPERLINK \l "_Toc135601516"</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4.5 Peta Panas proses </w:t>
        </w:r>
        <w:r w:rsidRPr="00596621">
          <w:rPr>
            <w:rStyle w:val="Hyperlink"/>
            <w:i/>
            <w:noProof/>
          </w:rPr>
          <w:t>to be</w:t>
        </w:r>
        <w:r w:rsidRPr="00596621">
          <w:rPr>
            <w:rStyle w:val="Hyperlink"/>
            <w:noProof/>
          </w:rPr>
          <w:t xml:space="preserve"> untuk biaya</w:t>
        </w:r>
        <w:r>
          <w:rPr>
            <w:noProof/>
            <w:webHidden/>
          </w:rPr>
          <w:tab/>
        </w:r>
        <w:r>
          <w:rPr>
            <w:noProof/>
            <w:webHidden/>
          </w:rPr>
          <w:fldChar w:fldCharType="begin"/>
        </w:r>
        <w:r>
          <w:rPr>
            <w:noProof/>
            <w:webHidden/>
          </w:rPr>
          <w:instrText xml:space="preserve"> PAGEREF _Toc135601516 \h </w:instrText>
        </w:r>
      </w:ins>
      <w:r>
        <w:rPr>
          <w:noProof/>
          <w:webHidden/>
        </w:rPr>
      </w:r>
      <w:r>
        <w:rPr>
          <w:noProof/>
          <w:webHidden/>
        </w:rPr>
        <w:fldChar w:fldCharType="separate"/>
      </w:r>
      <w:ins w:id="1306" w:author="Ilham Nur Pratama" w:date="2023-05-24T22:54:00Z">
        <w:r w:rsidR="000D26C4">
          <w:rPr>
            <w:noProof/>
            <w:webHidden/>
          </w:rPr>
          <w:t>153</w:t>
        </w:r>
      </w:ins>
      <w:ins w:id="1307" w:author="Ilham Nur Pratama" w:date="2023-05-21T22:43:00Z">
        <w:r>
          <w:rPr>
            <w:noProof/>
            <w:webHidden/>
          </w:rPr>
          <w:fldChar w:fldCharType="end"/>
        </w:r>
        <w:r w:rsidRPr="00596621">
          <w:rPr>
            <w:rStyle w:val="Hyperlink"/>
            <w:noProof/>
          </w:rPr>
          <w:fldChar w:fldCharType="end"/>
        </w:r>
      </w:ins>
    </w:p>
    <w:p w14:paraId="3C65E9AD" w14:textId="1621376B" w:rsidR="00985B1D" w:rsidRDefault="00985B1D">
      <w:pPr>
        <w:pStyle w:val="TableofFigures"/>
        <w:tabs>
          <w:tab w:val="right" w:leader="dot" w:pos="8494"/>
        </w:tabs>
        <w:rPr>
          <w:ins w:id="1308" w:author="Ilham Nur Pratama" w:date="2023-05-21T22:43:00Z"/>
          <w:rFonts w:asciiTheme="minorHAnsi" w:eastAsiaTheme="minorEastAsia" w:hAnsiTheme="minorHAnsi"/>
          <w:noProof/>
          <w:kern w:val="2"/>
          <w:sz w:val="22"/>
          <w:lang w:val="en-ID" w:eastAsia="en-ID"/>
          <w14:ligatures w14:val="standardContextual"/>
        </w:rPr>
      </w:pPr>
      <w:ins w:id="1309"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17"</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4.6 Peta Panas proses </w:t>
        </w:r>
        <w:r w:rsidRPr="00596621">
          <w:rPr>
            <w:rStyle w:val="Hyperlink"/>
            <w:i/>
            <w:noProof/>
          </w:rPr>
          <w:t xml:space="preserve">to be </w:t>
        </w:r>
        <w:r w:rsidRPr="00596621">
          <w:rPr>
            <w:rStyle w:val="Hyperlink"/>
            <w:noProof/>
          </w:rPr>
          <w:t>untuk perulangan</w:t>
        </w:r>
        <w:r>
          <w:rPr>
            <w:noProof/>
            <w:webHidden/>
          </w:rPr>
          <w:tab/>
        </w:r>
        <w:r>
          <w:rPr>
            <w:noProof/>
            <w:webHidden/>
          </w:rPr>
          <w:fldChar w:fldCharType="begin"/>
        </w:r>
        <w:r>
          <w:rPr>
            <w:noProof/>
            <w:webHidden/>
          </w:rPr>
          <w:instrText xml:space="preserve"> PAGEREF _Toc135601517 \h </w:instrText>
        </w:r>
      </w:ins>
      <w:r>
        <w:rPr>
          <w:noProof/>
          <w:webHidden/>
        </w:rPr>
      </w:r>
      <w:r>
        <w:rPr>
          <w:noProof/>
          <w:webHidden/>
        </w:rPr>
        <w:fldChar w:fldCharType="separate"/>
      </w:r>
      <w:ins w:id="1310" w:author="Ilham Nur Pratama" w:date="2023-05-24T22:54:00Z">
        <w:r w:rsidR="000D26C4">
          <w:rPr>
            <w:noProof/>
            <w:webHidden/>
          </w:rPr>
          <w:t>154</w:t>
        </w:r>
      </w:ins>
      <w:ins w:id="1311" w:author="Ilham Nur Pratama" w:date="2023-05-21T22:43:00Z">
        <w:r>
          <w:rPr>
            <w:noProof/>
            <w:webHidden/>
          </w:rPr>
          <w:fldChar w:fldCharType="end"/>
        </w:r>
        <w:r w:rsidRPr="00596621">
          <w:rPr>
            <w:rStyle w:val="Hyperlink"/>
            <w:noProof/>
          </w:rPr>
          <w:fldChar w:fldCharType="end"/>
        </w:r>
      </w:ins>
    </w:p>
    <w:p w14:paraId="2CC25369" w14:textId="27DC7A99" w:rsidR="00985B1D" w:rsidRDefault="00985B1D">
      <w:pPr>
        <w:pStyle w:val="TableofFigures"/>
        <w:tabs>
          <w:tab w:val="right" w:leader="dot" w:pos="8494"/>
        </w:tabs>
        <w:rPr>
          <w:ins w:id="1312" w:author="Ilham Nur Pratama" w:date="2023-05-21T22:43:00Z"/>
          <w:rFonts w:asciiTheme="minorHAnsi" w:eastAsiaTheme="minorEastAsia" w:hAnsiTheme="minorHAnsi"/>
          <w:noProof/>
          <w:kern w:val="2"/>
          <w:sz w:val="22"/>
          <w:lang w:val="en-ID" w:eastAsia="en-ID"/>
          <w14:ligatures w14:val="standardContextual"/>
        </w:rPr>
      </w:pPr>
      <w:ins w:id="1313"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18"</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4.7 Peta Panas proses </w:t>
        </w:r>
        <w:r w:rsidRPr="00596621">
          <w:rPr>
            <w:rStyle w:val="Hyperlink"/>
            <w:i/>
            <w:noProof/>
          </w:rPr>
          <w:t>to be</w:t>
        </w:r>
        <w:r w:rsidRPr="00596621">
          <w:rPr>
            <w:rStyle w:val="Hyperlink"/>
            <w:noProof/>
          </w:rPr>
          <w:t xml:space="preserve"> untuk durasi</w:t>
        </w:r>
        <w:r>
          <w:rPr>
            <w:noProof/>
            <w:webHidden/>
          </w:rPr>
          <w:tab/>
        </w:r>
        <w:r>
          <w:rPr>
            <w:noProof/>
            <w:webHidden/>
          </w:rPr>
          <w:fldChar w:fldCharType="begin"/>
        </w:r>
        <w:r>
          <w:rPr>
            <w:noProof/>
            <w:webHidden/>
          </w:rPr>
          <w:instrText xml:space="preserve"> PAGEREF _Toc135601518 \h </w:instrText>
        </w:r>
      </w:ins>
      <w:r>
        <w:rPr>
          <w:noProof/>
          <w:webHidden/>
        </w:rPr>
      </w:r>
      <w:r>
        <w:rPr>
          <w:noProof/>
          <w:webHidden/>
        </w:rPr>
        <w:fldChar w:fldCharType="separate"/>
      </w:r>
      <w:ins w:id="1314" w:author="Ilham Nur Pratama" w:date="2023-05-24T22:54:00Z">
        <w:r w:rsidR="000D26C4">
          <w:rPr>
            <w:noProof/>
            <w:webHidden/>
          </w:rPr>
          <w:t>155</w:t>
        </w:r>
      </w:ins>
      <w:ins w:id="1315" w:author="Ilham Nur Pratama" w:date="2023-05-21T22:43:00Z">
        <w:r>
          <w:rPr>
            <w:noProof/>
            <w:webHidden/>
          </w:rPr>
          <w:fldChar w:fldCharType="end"/>
        </w:r>
        <w:r w:rsidRPr="00596621">
          <w:rPr>
            <w:rStyle w:val="Hyperlink"/>
            <w:noProof/>
          </w:rPr>
          <w:fldChar w:fldCharType="end"/>
        </w:r>
      </w:ins>
    </w:p>
    <w:p w14:paraId="3606BA83" w14:textId="5EDCB584" w:rsidR="00985B1D" w:rsidRDefault="00985B1D">
      <w:pPr>
        <w:pStyle w:val="TableofFigures"/>
        <w:tabs>
          <w:tab w:val="right" w:leader="dot" w:pos="8494"/>
        </w:tabs>
        <w:rPr>
          <w:ins w:id="1316" w:author="Ilham Nur Pratama" w:date="2023-05-21T22:43:00Z"/>
          <w:rFonts w:asciiTheme="minorHAnsi" w:eastAsiaTheme="minorEastAsia" w:hAnsiTheme="minorHAnsi"/>
          <w:noProof/>
          <w:kern w:val="2"/>
          <w:sz w:val="22"/>
          <w:lang w:val="en-ID" w:eastAsia="en-ID"/>
          <w14:ligatures w14:val="standardContextual"/>
        </w:rPr>
      </w:pPr>
      <w:ins w:id="1317"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19"</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 xml:space="preserve">Gambar 4.8 Peta Panas proses </w:t>
        </w:r>
        <w:r w:rsidRPr="00596621">
          <w:rPr>
            <w:rStyle w:val="Hyperlink"/>
            <w:i/>
            <w:noProof/>
          </w:rPr>
          <w:t xml:space="preserve">to be </w:t>
        </w:r>
        <w:r w:rsidRPr="00596621">
          <w:rPr>
            <w:rStyle w:val="Hyperlink"/>
            <w:noProof/>
          </w:rPr>
          <w:t>untuk waktu tunggu</w:t>
        </w:r>
        <w:r>
          <w:rPr>
            <w:noProof/>
            <w:webHidden/>
          </w:rPr>
          <w:tab/>
        </w:r>
        <w:r>
          <w:rPr>
            <w:noProof/>
            <w:webHidden/>
          </w:rPr>
          <w:fldChar w:fldCharType="begin"/>
        </w:r>
        <w:r>
          <w:rPr>
            <w:noProof/>
            <w:webHidden/>
          </w:rPr>
          <w:instrText xml:space="preserve"> PAGEREF _Toc135601519 \h </w:instrText>
        </w:r>
      </w:ins>
      <w:r>
        <w:rPr>
          <w:noProof/>
          <w:webHidden/>
        </w:rPr>
      </w:r>
      <w:r>
        <w:rPr>
          <w:noProof/>
          <w:webHidden/>
        </w:rPr>
        <w:fldChar w:fldCharType="separate"/>
      </w:r>
      <w:ins w:id="1318" w:author="Ilham Nur Pratama" w:date="2023-05-24T22:54:00Z">
        <w:r w:rsidR="000D26C4">
          <w:rPr>
            <w:noProof/>
            <w:webHidden/>
          </w:rPr>
          <w:t>156</w:t>
        </w:r>
      </w:ins>
      <w:ins w:id="1319" w:author="Ilham Nur Pratama" w:date="2023-05-21T22:43:00Z">
        <w:r>
          <w:rPr>
            <w:noProof/>
            <w:webHidden/>
          </w:rPr>
          <w:fldChar w:fldCharType="end"/>
        </w:r>
        <w:r w:rsidRPr="00596621">
          <w:rPr>
            <w:rStyle w:val="Hyperlink"/>
            <w:noProof/>
          </w:rPr>
          <w:fldChar w:fldCharType="end"/>
        </w:r>
      </w:ins>
    </w:p>
    <w:p w14:paraId="3B2E057D" w14:textId="49AB0B51" w:rsidR="00985B1D" w:rsidRDefault="00985B1D">
      <w:pPr>
        <w:pStyle w:val="TableofFigures"/>
        <w:tabs>
          <w:tab w:val="right" w:leader="dot" w:pos="8494"/>
        </w:tabs>
        <w:rPr>
          <w:ins w:id="1320" w:author="Ilham Nur Pratama" w:date="2023-05-21T22:43:00Z"/>
          <w:rFonts w:asciiTheme="minorHAnsi" w:eastAsiaTheme="minorEastAsia" w:hAnsiTheme="minorHAnsi"/>
          <w:noProof/>
          <w:kern w:val="2"/>
          <w:sz w:val="22"/>
          <w:lang w:val="en-ID" w:eastAsia="en-ID"/>
          <w14:ligatures w14:val="standardContextual"/>
        </w:rPr>
      </w:pPr>
      <w:ins w:id="1321"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20"</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4.9 Histogram dan boxplot untuk parameter waktu</w:t>
        </w:r>
        <w:r>
          <w:rPr>
            <w:noProof/>
            <w:webHidden/>
          </w:rPr>
          <w:tab/>
        </w:r>
        <w:r>
          <w:rPr>
            <w:noProof/>
            <w:webHidden/>
          </w:rPr>
          <w:fldChar w:fldCharType="begin"/>
        </w:r>
        <w:r>
          <w:rPr>
            <w:noProof/>
            <w:webHidden/>
          </w:rPr>
          <w:instrText xml:space="preserve"> PAGEREF _Toc135601520 \h </w:instrText>
        </w:r>
      </w:ins>
      <w:r>
        <w:rPr>
          <w:noProof/>
          <w:webHidden/>
        </w:rPr>
      </w:r>
      <w:r>
        <w:rPr>
          <w:noProof/>
          <w:webHidden/>
        </w:rPr>
        <w:fldChar w:fldCharType="separate"/>
      </w:r>
      <w:ins w:id="1322" w:author="Ilham Nur Pratama" w:date="2023-05-24T22:54:00Z">
        <w:r w:rsidR="000D26C4">
          <w:rPr>
            <w:noProof/>
            <w:webHidden/>
          </w:rPr>
          <w:t>166</w:t>
        </w:r>
      </w:ins>
      <w:ins w:id="1323" w:author="Ilham Nur Pratama" w:date="2023-05-21T22:43:00Z">
        <w:r>
          <w:rPr>
            <w:noProof/>
            <w:webHidden/>
          </w:rPr>
          <w:fldChar w:fldCharType="end"/>
        </w:r>
        <w:r w:rsidRPr="00596621">
          <w:rPr>
            <w:rStyle w:val="Hyperlink"/>
            <w:noProof/>
          </w:rPr>
          <w:fldChar w:fldCharType="end"/>
        </w:r>
      </w:ins>
    </w:p>
    <w:p w14:paraId="6F955457" w14:textId="7E3196B4" w:rsidR="00985B1D" w:rsidRDefault="00985B1D">
      <w:pPr>
        <w:pStyle w:val="TableofFigures"/>
        <w:tabs>
          <w:tab w:val="right" w:leader="dot" w:pos="8494"/>
        </w:tabs>
        <w:rPr>
          <w:ins w:id="1324" w:author="Ilham Nur Pratama" w:date="2023-05-21T22:43:00Z"/>
          <w:rFonts w:asciiTheme="minorHAnsi" w:eastAsiaTheme="minorEastAsia" w:hAnsiTheme="minorHAnsi"/>
          <w:noProof/>
          <w:kern w:val="2"/>
          <w:sz w:val="22"/>
          <w:lang w:val="en-ID" w:eastAsia="en-ID"/>
          <w14:ligatures w14:val="standardContextual"/>
        </w:rPr>
      </w:pPr>
      <w:ins w:id="1325" w:author="Ilham Nur Pratama" w:date="2023-05-21T22:43:00Z">
        <w:r w:rsidRPr="00596621">
          <w:rPr>
            <w:rStyle w:val="Hyperlink"/>
            <w:noProof/>
          </w:rPr>
          <w:fldChar w:fldCharType="begin"/>
        </w:r>
        <w:r w:rsidRPr="00596621">
          <w:rPr>
            <w:rStyle w:val="Hyperlink"/>
            <w:noProof/>
          </w:rPr>
          <w:instrText xml:space="preserve"> </w:instrText>
        </w:r>
        <w:r>
          <w:rPr>
            <w:noProof/>
          </w:rPr>
          <w:instrText>HYPERLINK \l "_Toc135601521"</w:instrText>
        </w:r>
        <w:r w:rsidRPr="00596621">
          <w:rPr>
            <w:rStyle w:val="Hyperlink"/>
            <w:noProof/>
          </w:rPr>
          <w:instrText xml:space="preserve"> </w:instrText>
        </w:r>
        <w:r w:rsidRPr="00596621">
          <w:rPr>
            <w:rStyle w:val="Hyperlink"/>
            <w:noProof/>
          </w:rPr>
        </w:r>
        <w:r w:rsidRPr="00596621">
          <w:rPr>
            <w:rStyle w:val="Hyperlink"/>
            <w:noProof/>
          </w:rPr>
          <w:fldChar w:fldCharType="separate"/>
        </w:r>
        <w:r w:rsidRPr="00596621">
          <w:rPr>
            <w:rStyle w:val="Hyperlink"/>
            <w:noProof/>
          </w:rPr>
          <w:t>Gambar 4.10 Histogram dan boxplot untuk parameter biaya</w:t>
        </w:r>
        <w:r>
          <w:rPr>
            <w:noProof/>
            <w:webHidden/>
          </w:rPr>
          <w:tab/>
        </w:r>
        <w:r>
          <w:rPr>
            <w:noProof/>
            <w:webHidden/>
          </w:rPr>
          <w:fldChar w:fldCharType="begin"/>
        </w:r>
        <w:r>
          <w:rPr>
            <w:noProof/>
            <w:webHidden/>
          </w:rPr>
          <w:instrText xml:space="preserve"> PAGEREF _Toc135601521 \h </w:instrText>
        </w:r>
      </w:ins>
      <w:r>
        <w:rPr>
          <w:noProof/>
          <w:webHidden/>
        </w:rPr>
      </w:r>
      <w:r>
        <w:rPr>
          <w:noProof/>
          <w:webHidden/>
        </w:rPr>
        <w:fldChar w:fldCharType="separate"/>
      </w:r>
      <w:ins w:id="1326" w:author="Ilham Nur Pratama" w:date="2023-05-24T22:54:00Z">
        <w:r w:rsidR="000D26C4">
          <w:rPr>
            <w:noProof/>
            <w:webHidden/>
          </w:rPr>
          <w:t>166</w:t>
        </w:r>
      </w:ins>
      <w:ins w:id="1327" w:author="Ilham Nur Pratama" w:date="2023-05-21T22:43:00Z">
        <w:r>
          <w:rPr>
            <w:noProof/>
            <w:webHidden/>
          </w:rPr>
          <w:fldChar w:fldCharType="end"/>
        </w:r>
        <w:r w:rsidRPr="00596621">
          <w:rPr>
            <w:rStyle w:val="Hyperlink"/>
            <w:noProof/>
          </w:rPr>
          <w:fldChar w:fldCharType="end"/>
        </w:r>
      </w:ins>
    </w:p>
    <w:p w14:paraId="41D4073F" w14:textId="4ED175D5" w:rsidR="00B57DB5" w:rsidRPr="00D76848" w:rsidDel="00B837CD" w:rsidRDefault="00B57DB5">
      <w:pPr>
        <w:pStyle w:val="TableofFigures"/>
        <w:tabs>
          <w:tab w:val="right" w:leader="dot" w:pos="8494"/>
        </w:tabs>
        <w:rPr>
          <w:del w:id="1328" w:author="Ilham Nur Pratama" w:date="2023-05-15T20:30:00Z"/>
          <w:rFonts w:asciiTheme="minorHAnsi" w:eastAsiaTheme="minorEastAsia" w:hAnsiTheme="minorHAnsi"/>
          <w:noProof/>
          <w:kern w:val="2"/>
          <w:sz w:val="22"/>
          <w:lang w:val="en-ID" w:eastAsia="en-ID"/>
          <w14:ligatures w14:val="standardContextual"/>
        </w:rPr>
      </w:pPr>
      <w:del w:id="1329" w:author="Ilham Nur Pratama" w:date="2023-05-15T20:30:00Z">
        <w:r w:rsidRPr="00D76848" w:rsidDel="00B837CD">
          <w:rPr>
            <w:rStyle w:val="Hyperlink"/>
            <w:noProof/>
          </w:rPr>
          <w:delText>Gambar 1.1 Data performa proyek berdasarkan daerah</w:delText>
        </w:r>
        <w:r w:rsidRPr="00D76848" w:rsidDel="00B837CD">
          <w:rPr>
            <w:noProof/>
            <w:webHidden/>
          </w:rPr>
          <w:tab/>
          <w:delText>2</w:delText>
        </w:r>
      </w:del>
    </w:p>
    <w:p w14:paraId="7E26D619" w14:textId="73DE3FE0" w:rsidR="00B57DB5" w:rsidRPr="00D76848" w:rsidDel="00B837CD" w:rsidRDefault="00B57DB5">
      <w:pPr>
        <w:pStyle w:val="TableofFigures"/>
        <w:tabs>
          <w:tab w:val="right" w:leader="dot" w:pos="8494"/>
        </w:tabs>
        <w:rPr>
          <w:del w:id="1330" w:author="Ilham Nur Pratama" w:date="2023-05-15T20:30:00Z"/>
          <w:rFonts w:asciiTheme="minorHAnsi" w:eastAsiaTheme="minorEastAsia" w:hAnsiTheme="minorHAnsi"/>
          <w:noProof/>
          <w:kern w:val="2"/>
          <w:sz w:val="22"/>
          <w:lang w:val="en-ID" w:eastAsia="en-ID"/>
          <w14:ligatures w14:val="standardContextual"/>
        </w:rPr>
      </w:pPr>
      <w:del w:id="1331" w:author="Ilham Nur Pratama" w:date="2023-05-15T20:30:00Z">
        <w:r w:rsidRPr="00D76848" w:rsidDel="00B837CD">
          <w:rPr>
            <w:rStyle w:val="Hyperlink"/>
            <w:noProof/>
          </w:rPr>
          <w:delText>Gambar 1.2 Kendala yang mengakibatkan keterlambatan proyek menurut Association Project Management</w:delText>
        </w:r>
        <w:r w:rsidRPr="00D76848" w:rsidDel="00B837CD">
          <w:rPr>
            <w:noProof/>
            <w:webHidden/>
          </w:rPr>
          <w:tab/>
          <w:delText>3</w:delText>
        </w:r>
      </w:del>
    </w:p>
    <w:p w14:paraId="32F07199" w14:textId="3334B39E" w:rsidR="00B57DB5" w:rsidRPr="00D76848" w:rsidDel="00B837CD" w:rsidRDefault="00B57DB5">
      <w:pPr>
        <w:pStyle w:val="TableofFigures"/>
        <w:tabs>
          <w:tab w:val="right" w:leader="dot" w:pos="8494"/>
        </w:tabs>
        <w:rPr>
          <w:del w:id="1332" w:author="Ilham Nur Pratama" w:date="2023-05-15T20:30:00Z"/>
          <w:rFonts w:asciiTheme="minorHAnsi" w:eastAsiaTheme="minorEastAsia" w:hAnsiTheme="minorHAnsi"/>
          <w:noProof/>
          <w:kern w:val="2"/>
          <w:sz w:val="22"/>
          <w:lang w:val="en-ID" w:eastAsia="en-ID"/>
          <w14:ligatures w14:val="standardContextual"/>
        </w:rPr>
      </w:pPr>
      <w:del w:id="1333" w:author="Ilham Nur Pratama" w:date="2023-05-15T20:30:00Z">
        <w:r w:rsidRPr="00D76848" w:rsidDel="00B837CD">
          <w:rPr>
            <w:rStyle w:val="Hyperlink"/>
            <w:noProof/>
          </w:rPr>
          <w:delText>Gambar 1.3 Diagram Pareto yang menggambarkan kendala keterlambatan proyek PT Pembayaran Digital Indonesia</w:delText>
        </w:r>
        <w:r w:rsidRPr="00D76848" w:rsidDel="00B837CD">
          <w:rPr>
            <w:noProof/>
            <w:webHidden/>
          </w:rPr>
          <w:tab/>
          <w:delText>5</w:delText>
        </w:r>
      </w:del>
    </w:p>
    <w:p w14:paraId="4D42BF71" w14:textId="02EDD5BE" w:rsidR="00B57DB5" w:rsidRPr="00D76848" w:rsidDel="00B837CD" w:rsidRDefault="00B57DB5">
      <w:pPr>
        <w:pStyle w:val="TableofFigures"/>
        <w:tabs>
          <w:tab w:val="right" w:leader="dot" w:pos="8494"/>
        </w:tabs>
        <w:rPr>
          <w:del w:id="1334" w:author="Ilham Nur Pratama" w:date="2023-05-15T20:30:00Z"/>
          <w:rFonts w:asciiTheme="minorHAnsi" w:eastAsiaTheme="minorEastAsia" w:hAnsiTheme="minorHAnsi"/>
          <w:noProof/>
          <w:kern w:val="2"/>
          <w:sz w:val="22"/>
          <w:lang w:val="en-ID" w:eastAsia="en-ID"/>
          <w14:ligatures w14:val="standardContextual"/>
        </w:rPr>
      </w:pPr>
      <w:del w:id="1335" w:author="Ilham Nur Pratama" w:date="2023-05-15T20:30:00Z">
        <w:r w:rsidRPr="00D76848" w:rsidDel="00B837CD">
          <w:rPr>
            <w:rStyle w:val="Hyperlink"/>
            <w:noProof/>
          </w:rPr>
          <w:delText>Gambar 1.4 Performa waktu penyelesaian proyek pada PT.X yang mengalami keterlambatan di tahun 2021</w:delText>
        </w:r>
        <w:r w:rsidRPr="00D76848" w:rsidDel="00B837CD">
          <w:rPr>
            <w:noProof/>
            <w:webHidden/>
          </w:rPr>
          <w:tab/>
          <w:delText>6</w:delText>
        </w:r>
      </w:del>
    </w:p>
    <w:p w14:paraId="14B7291F" w14:textId="5A0F97E5" w:rsidR="00B57DB5" w:rsidRPr="00D76848" w:rsidDel="00B837CD" w:rsidRDefault="00B57DB5">
      <w:pPr>
        <w:pStyle w:val="TableofFigures"/>
        <w:tabs>
          <w:tab w:val="right" w:leader="dot" w:pos="8494"/>
        </w:tabs>
        <w:rPr>
          <w:del w:id="1336" w:author="Ilham Nur Pratama" w:date="2023-05-15T20:30:00Z"/>
          <w:rFonts w:asciiTheme="minorHAnsi" w:eastAsiaTheme="minorEastAsia" w:hAnsiTheme="minorHAnsi"/>
          <w:noProof/>
          <w:kern w:val="2"/>
          <w:sz w:val="22"/>
          <w:lang w:val="en-ID" w:eastAsia="en-ID"/>
          <w14:ligatures w14:val="standardContextual"/>
        </w:rPr>
      </w:pPr>
      <w:del w:id="1337" w:author="Ilham Nur Pratama" w:date="2023-05-15T20:30:00Z">
        <w:r w:rsidRPr="00D76848" w:rsidDel="00B837CD">
          <w:rPr>
            <w:rStyle w:val="Hyperlink"/>
            <w:noProof/>
          </w:rPr>
          <w:delText>Gambar 1.5 Ringkasan Metodologi Penelitian</w:delText>
        </w:r>
        <w:r w:rsidRPr="00D76848" w:rsidDel="00B837CD">
          <w:rPr>
            <w:noProof/>
            <w:webHidden/>
          </w:rPr>
          <w:tab/>
          <w:delText>19</w:delText>
        </w:r>
      </w:del>
    </w:p>
    <w:p w14:paraId="51B14049" w14:textId="42BB6C4A" w:rsidR="00B57DB5" w:rsidRPr="00D76848" w:rsidDel="00B837CD" w:rsidRDefault="00B57DB5">
      <w:pPr>
        <w:pStyle w:val="TableofFigures"/>
        <w:tabs>
          <w:tab w:val="right" w:leader="dot" w:pos="8494"/>
        </w:tabs>
        <w:rPr>
          <w:del w:id="1338" w:author="Ilham Nur Pratama" w:date="2023-05-15T20:30:00Z"/>
          <w:rFonts w:asciiTheme="minorHAnsi" w:eastAsiaTheme="minorEastAsia" w:hAnsiTheme="minorHAnsi"/>
          <w:noProof/>
          <w:kern w:val="2"/>
          <w:sz w:val="22"/>
          <w:lang w:val="en-ID" w:eastAsia="en-ID"/>
          <w14:ligatures w14:val="standardContextual"/>
        </w:rPr>
      </w:pPr>
      <w:del w:id="1339" w:author="Ilham Nur Pratama" w:date="2023-05-15T20:30:00Z">
        <w:r w:rsidRPr="00D76848" w:rsidDel="00B837CD">
          <w:rPr>
            <w:rStyle w:val="Hyperlink"/>
            <w:noProof/>
          </w:rPr>
          <w:delText>Gambar 2.1 Hubungan kompleksitas proyek dengan bantuan fleksibilitas manajemen proyek dengan hasil akhir proyek</w:delText>
        </w:r>
        <w:r w:rsidRPr="00D76848" w:rsidDel="00B837CD">
          <w:rPr>
            <w:noProof/>
            <w:webHidden/>
          </w:rPr>
          <w:tab/>
          <w:delText>24</w:delText>
        </w:r>
      </w:del>
    </w:p>
    <w:p w14:paraId="17FC08F0" w14:textId="6B385D95" w:rsidR="00B57DB5" w:rsidRPr="00D76848" w:rsidDel="00B837CD" w:rsidRDefault="00B57DB5">
      <w:pPr>
        <w:pStyle w:val="TableofFigures"/>
        <w:tabs>
          <w:tab w:val="right" w:leader="dot" w:pos="8494"/>
        </w:tabs>
        <w:rPr>
          <w:del w:id="1340" w:author="Ilham Nur Pratama" w:date="2023-05-15T20:30:00Z"/>
          <w:rFonts w:asciiTheme="minorHAnsi" w:eastAsiaTheme="minorEastAsia" w:hAnsiTheme="minorHAnsi"/>
          <w:noProof/>
          <w:kern w:val="2"/>
          <w:sz w:val="22"/>
          <w:lang w:val="en-ID" w:eastAsia="en-ID"/>
          <w14:ligatures w14:val="standardContextual"/>
        </w:rPr>
      </w:pPr>
      <w:del w:id="1341" w:author="Ilham Nur Pratama" w:date="2023-05-15T20:30:00Z">
        <w:r w:rsidRPr="00D76848" w:rsidDel="00B837CD">
          <w:rPr>
            <w:rStyle w:val="Hyperlink"/>
            <w:noProof/>
          </w:rPr>
          <w:delText xml:space="preserve">Gambar 2.2 Aspek dan komponen penyusun </w:delText>
        </w:r>
        <w:r w:rsidRPr="00D76848" w:rsidDel="00B837CD">
          <w:rPr>
            <w:rStyle w:val="Hyperlink"/>
            <w:i/>
            <w:noProof/>
          </w:rPr>
          <w:delText>Gartner Framework</w:delText>
        </w:r>
        <w:r w:rsidRPr="00D76848" w:rsidDel="00B837CD">
          <w:rPr>
            <w:noProof/>
            <w:webHidden/>
          </w:rPr>
          <w:tab/>
          <w:delText>32</w:delText>
        </w:r>
      </w:del>
    </w:p>
    <w:p w14:paraId="3AEF9F8D" w14:textId="76C7792B" w:rsidR="00B57DB5" w:rsidRPr="00D76848" w:rsidDel="00B837CD" w:rsidRDefault="00B57DB5">
      <w:pPr>
        <w:pStyle w:val="TableofFigures"/>
        <w:tabs>
          <w:tab w:val="right" w:leader="dot" w:pos="8494"/>
        </w:tabs>
        <w:rPr>
          <w:del w:id="1342" w:author="Ilham Nur Pratama" w:date="2023-05-15T20:30:00Z"/>
          <w:rFonts w:asciiTheme="minorHAnsi" w:eastAsiaTheme="minorEastAsia" w:hAnsiTheme="minorHAnsi"/>
          <w:noProof/>
          <w:kern w:val="2"/>
          <w:sz w:val="22"/>
          <w:lang w:val="en-ID" w:eastAsia="en-ID"/>
          <w14:ligatures w14:val="standardContextual"/>
        </w:rPr>
      </w:pPr>
      <w:del w:id="1343" w:author="Ilham Nur Pratama" w:date="2023-05-15T20:30:00Z">
        <w:r w:rsidRPr="00D76848" w:rsidDel="00B837CD">
          <w:rPr>
            <w:rStyle w:val="Hyperlink"/>
            <w:noProof/>
          </w:rPr>
          <w:delText>Gambar 2.3 Pembagian MCDM berdasarkan data, kriteria yang digunakan, dan jumlah hasil yang dikeluarkan</w:delText>
        </w:r>
        <w:r w:rsidRPr="00D76848" w:rsidDel="00B837CD">
          <w:rPr>
            <w:noProof/>
            <w:webHidden/>
          </w:rPr>
          <w:tab/>
          <w:delText>38</w:delText>
        </w:r>
      </w:del>
    </w:p>
    <w:p w14:paraId="15C8BF30" w14:textId="6DEAA8E2" w:rsidR="00B57DB5" w:rsidRPr="00D76848" w:rsidDel="00B837CD" w:rsidRDefault="00B57DB5">
      <w:pPr>
        <w:pStyle w:val="TableofFigures"/>
        <w:tabs>
          <w:tab w:val="right" w:leader="dot" w:pos="8494"/>
        </w:tabs>
        <w:rPr>
          <w:del w:id="1344" w:author="Ilham Nur Pratama" w:date="2023-05-15T20:30:00Z"/>
          <w:rFonts w:asciiTheme="minorHAnsi" w:eastAsiaTheme="minorEastAsia" w:hAnsiTheme="minorHAnsi"/>
          <w:noProof/>
          <w:kern w:val="2"/>
          <w:sz w:val="22"/>
          <w:lang w:val="en-ID" w:eastAsia="en-ID"/>
          <w14:ligatures w14:val="standardContextual"/>
        </w:rPr>
      </w:pPr>
      <w:del w:id="1345" w:author="Ilham Nur Pratama" w:date="2023-05-15T20:30:00Z">
        <w:r w:rsidRPr="00D76848" w:rsidDel="00B837CD">
          <w:rPr>
            <w:rStyle w:val="Hyperlink"/>
            <w:noProof/>
          </w:rPr>
          <w:delText>Gambar 2.4 Kombinasi MCDM untuk membentuk sebuah MCDM yang bersifat hybrid</w:delText>
        </w:r>
        <w:r w:rsidRPr="00D76848" w:rsidDel="00B837CD">
          <w:rPr>
            <w:noProof/>
            <w:webHidden/>
          </w:rPr>
          <w:tab/>
          <w:delText>39</w:delText>
        </w:r>
      </w:del>
    </w:p>
    <w:p w14:paraId="515B5B8B" w14:textId="42B7EE80" w:rsidR="00B57DB5" w:rsidRPr="00D76848" w:rsidDel="00B837CD" w:rsidRDefault="00B57DB5">
      <w:pPr>
        <w:pStyle w:val="TableofFigures"/>
        <w:tabs>
          <w:tab w:val="right" w:leader="dot" w:pos="8494"/>
        </w:tabs>
        <w:rPr>
          <w:del w:id="1346" w:author="Ilham Nur Pratama" w:date="2023-05-15T20:30:00Z"/>
          <w:rFonts w:asciiTheme="minorHAnsi" w:eastAsiaTheme="minorEastAsia" w:hAnsiTheme="minorHAnsi"/>
          <w:noProof/>
          <w:kern w:val="2"/>
          <w:sz w:val="22"/>
          <w:lang w:val="en-ID" w:eastAsia="en-ID"/>
          <w14:ligatures w14:val="standardContextual"/>
        </w:rPr>
      </w:pPr>
      <w:del w:id="1347" w:author="Ilham Nur Pratama" w:date="2023-05-15T20:30:00Z">
        <w:r w:rsidRPr="00D76848" w:rsidDel="00B837CD">
          <w:rPr>
            <w:rStyle w:val="Hyperlink"/>
            <w:noProof/>
          </w:rPr>
          <w:delText>Gambar 2.5 Koneksi hirarki pada teknik penentuan keputusan menggunakan ANP</w:delText>
        </w:r>
        <w:r w:rsidRPr="00D76848" w:rsidDel="00B837CD">
          <w:rPr>
            <w:noProof/>
            <w:webHidden/>
          </w:rPr>
          <w:tab/>
          <w:delText>41</w:delText>
        </w:r>
      </w:del>
    </w:p>
    <w:p w14:paraId="38D3CBCC" w14:textId="725E2443" w:rsidR="00B57DB5" w:rsidRPr="00D76848" w:rsidDel="00B837CD" w:rsidRDefault="00B57DB5">
      <w:pPr>
        <w:pStyle w:val="TableofFigures"/>
        <w:tabs>
          <w:tab w:val="right" w:leader="dot" w:pos="8494"/>
        </w:tabs>
        <w:rPr>
          <w:del w:id="1348" w:author="Ilham Nur Pratama" w:date="2023-05-15T20:30:00Z"/>
          <w:rFonts w:asciiTheme="minorHAnsi" w:eastAsiaTheme="minorEastAsia" w:hAnsiTheme="minorHAnsi"/>
          <w:noProof/>
          <w:kern w:val="2"/>
          <w:sz w:val="22"/>
          <w:lang w:val="en-ID" w:eastAsia="en-ID"/>
          <w14:ligatures w14:val="standardContextual"/>
        </w:rPr>
      </w:pPr>
      <w:del w:id="1349" w:author="Ilham Nur Pratama" w:date="2023-05-15T20:30:00Z">
        <w:r w:rsidRPr="00D76848" w:rsidDel="00B837CD">
          <w:rPr>
            <w:rStyle w:val="Hyperlink"/>
            <w:noProof/>
          </w:rPr>
          <w:delText>Gambar 2.6 Tata cara MCDM menggunakan metode COPRAS</w:delText>
        </w:r>
        <w:r w:rsidRPr="00D76848" w:rsidDel="00B837CD">
          <w:rPr>
            <w:noProof/>
            <w:webHidden/>
          </w:rPr>
          <w:tab/>
          <w:delText>43</w:delText>
        </w:r>
      </w:del>
    </w:p>
    <w:p w14:paraId="303E24F5" w14:textId="2FF23591" w:rsidR="00B57DB5" w:rsidRPr="00D76848" w:rsidDel="00B837CD" w:rsidRDefault="00B57DB5">
      <w:pPr>
        <w:pStyle w:val="TableofFigures"/>
        <w:tabs>
          <w:tab w:val="right" w:leader="dot" w:pos="8494"/>
        </w:tabs>
        <w:rPr>
          <w:del w:id="1350" w:author="Ilham Nur Pratama" w:date="2023-05-15T20:30:00Z"/>
          <w:rFonts w:asciiTheme="minorHAnsi" w:eastAsiaTheme="minorEastAsia" w:hAnsiTheme="minorHAnsi"/>
          <w:noProof/>
          <w:kern w:val="2"/>
          <w:sz w:val="22"/>
          <w:lang w:val="en-ID" w:eastAsia="en-ID"/>
          <w14:ligatures w14:val="standardContextual"/>
        </w:rPr>
      </w:pPr>
      <w:del w:id="1351" w:author="Ilham Nur Pratama" w:date="2023-05-15T20:30:00Z">
        <w:r w:rsidRPr="00D76848" w:rsidDel="00B837CD">
          <w:rPr>
            <w:rStyle w:val="Hyperlink"/>
            <w:noProof/>
          </w:rPr>
          <w:delText>Gambar 2.7 Jenis kecerdasan buatan dan ML secara lingkup garis besar</w:delText>
        </w:r>
        <w:r w:rsidRPr="00D76848" w:rsidDel="00B837CD">
          <w:rPr>
            <w:noProof/>
            <w:webHidden/>
          </w:rPr>
          <w:tab/>
          <w:delText>44</w:delText>
        </w:r>
      </w:del>
    </w:p>
    <w:p w14:paraId="5B1C884B" w14:textId="24957C57" w:rsidR="00B57DB5" w:rsidRPr="00D76848" w:rsidDel="00B837CD" w:rsidRDefault="00B57DB5">
      <w:pPr>
        <w:pStyle w:val="TableofFigures"/>
        <w:tabs>
          <w:tab w:val="right" w:leader="dot" w:pos="8494"/>
        </w:tabs>
        <w:rPr>
          <w:del w:id="1352" w:author="Ilham Nur Pratama" w:date="2023-05-15T20:30:00Z"/>
          <w:rFonts w:asciiTheme="minorHAnsi" w:eastAsiaTheme="minorEastAsia" w:hAnsiTheme="minorHAnsi"/>
          <w:noProof/>
          <w:kern w:val="2"/>
          <w:sz w:val="22"/>
          <w:lang w:val="en-ID" w:eastAsia="en-ID"/>
          <w14:ligatures w14:val="standardContextual"/>
        </w:rPr>
      </w:pPr>
      <w:del w:id="1353" w:author="Ilham Nur Pratama" w:date="2023-05-15T20:30:00Z">
        <w:r w:rsidRPr="00D76848" w:rsidDel="00B837CD">
          <w:rPr>
            <w:rStyle w:val="Hyperlink"/>
            <w:noProof/>
          </w:rPr>
          <w:delText xml:space="preserve">Gambar 2.8 Contoh Plot </w:delText>
        </w:r>
        <w:r w:rsidRPr="00D76848" w:rsidDel="00B837CD">
          <w:rPr>
            <w:rStyle w:val="Hyperlink"/>
            <w:i/>
            <w:noProof/>
          </w:rPr>
          <w:delText xml:space="preserve">Support Vector </w:delText>
        </w:r>
        <w:r w:rsidRPr="00D76848" w:rsidDel="00B837CD">
          <w:rPr>
            <w:rStyle w:val="Hyperlink"/>
            <w:noProof/>
          </w:rPr>
          <w:delText>dalam sebuah bidang SVM</w:delText>
        </w:r>
        <w:r w:rsidRPr="00D76848" w:rsidDel="00B837CD">
          <w:rPr>
            <w:noProof/>
            <w:webHidden/>
          </w:rPr>
          <w:tab/>
          <w:delText>46</w:delText>
        </w:r>
      </w:del>
    </w:p>
    <w:p w14:paraId="70A59569" w14:textId="441614C7" w:rsidR="00B57DB5" w:rsidRPr="00D76848" w:rsidDel="00B837CD" w:rsidRDefault="00B57DB5">
      <w:pPr>
        <w:pStyle w:val="TableofFigures"/>
        <w:tabs>
          <w:tab w:val="right" w:leader="dot" w:pos="8494"/>
        </w:tabs>
        <w:rPr>
          <w:del w:id="1354" w:author="Ilham Nur Pratama" w:date="2023-05-15T20:30:00Z"/>
          <w:rFonts w:asciiTheme="minorHAnsi" w:eastAsiaTheme="minorEastAsia" w:hAnsiTheme="minorHAnsi"/>
          <w:noProof/>
          <w:kern w:val="2"/>
          <w:sz w:val="22"/>
          <w:lang w:val="en-ID" w:eastAsia="en-ID"/>
          <w14:ligatures w14:val="standardContextual"/>
        </w:rPr>
      </w:pPr>
      <w:del w:id="1355" w:author="Ilham Nur Pratama" w:date="2023-05-15T20:30:00Z">
        <w:r w:rsidRPr="00D76848" w:rsidDel="00B837CD">
          <w:rPr>
            <w:rStyle w:val="Hyperlink"/>
            <w:noProof/>
          </w:rPr>
          <w:delText xml:space="preserve">Gambar 2.9 Ilustrasi struktur </w:delText>
        </w:r>
        <w:r w:rsidRPr="00D76848" w:rsidDel="00B837CD">
          <w:rPr>
            <w:rStyle w:val="Hyperlink"/>
            <w:i/>
            <w:noProof/>
          </w:rPr>
          <w:delText>random forest</w:delText>
        </w:r>
        <w:r w:rsidRPr="00D76848" w:rsidDel="00B837CD">
          <w:rPr>
            <w:rStyle w:val="Hyperlink"/>
            <w:noProof/>
          </w:rPr>
          <w:delText xml:space="preserve"> dalam menyelesaikan permasalahan</w:delText>
        </w:r>
        <w:r w:rsidRPr="00D76848" w:rsidDel="00B837CD">
          <w:rPr>
            <w:noProof/>
            <w:webHidden/>
          </w:rPr>
          <w:tab/>
          <w:delText>47</w:delText>
        </w:r>
      </w:del>
    </w:p>
    <w:p w14:paraId="1B61DA21" w14:textId="5E796333" w:rsidR="00B57DB5" w:rsidRPr="00D76848" w:rsidDel="00B837CD" w:rsidRDefault="00B57DB5">
      <w:pPr>
        <w:pStyle w:val="TableofFigures"/>
        <w:tabs>
          <w:tab w:val="right" w:leader="dot" w:pos="8494"/>
        </w:tabs>
        <w:rPr>
          <w:del w:id="1356" w:author="Ilham Nur Pratama" w:date="2023-05-15T20:30:00Z"/>
          <w:rFonts w:asciiTheme="minorHAnsi" w:eastAsiaTheme="minorEastAsia" w:hAnsiTheme="minorHAnsi"/>
          <w:noProof/>
          <w:kern w:val="2"/>
          <w:sz w:val="22"/>
          <w:lang w:val="en-ID" w:eastAsia="en-ID"/>
          <w14:ligatures w14:val="standardContextual"/>
        </w:rPr>
      </w:pPr>
      <w:del w:id="1357" w:author="Ilham Nur Pratama" w:date="2023-05-15T20:30:00Z">
        <w:r w:rsidRPr="00D76848" w:rsidDel="00B837CD">
          <w:rPr>
            <w:rStyle w:val="Hyperlink"/>
            <w:noProof/>
          </w:rPr>
          <w:delText>Gambar 3.1 Diagram alir detil penelitan</w:delText>
        </w:r>
        <w:r w:rsidRPr="00D76848" w:rsidDel="00B837CD">
          <w:rPr>
            <w:noProof/>
            <w:webHidden/>
          </w:rPr>
          <w:tab/>
          <w:delText>53</w:delText>
        </w:r>
      </w:del>
    </w:p>
    <w:p w14:paraId="13F9D691" w14:textId="4D372134" w:rsidR="00B57DB5" w:rsidRPr="00D76848" w:rsidDel="00B837CD" w:rsidRDefault="00B57DB5">
      <w:pPr>
        <w:pStyle w:val="TableofFigures"/>
        <w:tabs>
          <w:tab w:val="right" w:leader="dot" w:pos="8494"/>
        </w:tabs>
        <w:rPr>
          <w:del w:id="1358" w:author="Ilham Nur Pratama" w:date="2023-05-15T20:30:00Z"/>
          <w:rFonts w:asciiTheme="minorHAnsi" w:eastAsiaTheme="minorEastAsia" w:hAnsiTheme="minorHAnsi"/>
          <w:noProof/>
          <w:kern w:val="2"/>
          <w:sz w:val="22"/>
          <w:lang w:val="en-ID" w:eastAsia="en-ID"/>
          <w14:ligatures w14:val="standardContextual"/>
        </w:rPr>
      </w:pPr>
      <w:del w:id="1359" w:author="Ilham Nur Pratama" w:date="2023-05-15T20:30:00Z">
        <w:r w:rsidRPr="00D76848" w:rsidDel="00B837CD">
          <w:rPr>
            <w:rStyle w:val="Hyperlink"/>
            <w:noProof/>
          </w:rPr>
          <w:delText>Gambar 3.2 Area penelitian yang dilakukan yang berhubungan dengan bidak Teknik Industri</w:delText>
        </w:r>
        <w:r w:rsidRPr="00D76848" w:rsidDel="00B837CD">
          <w:rPr>
            <w:noProof/>
            <w:webHidden/>
          </w:rPr>
          <w:tab/>
          <w:delText>56</w:delText>
        </w:r>
      </w:del>
    </w:p>
    <w:p w14:paraId="72A94374" w14:textId="1D92CE3C" w:rsidR="00B57DB5" w:rsidRPr="00D76848" w:rsidDel="00B837CD" w:rsidRDefault="00B57DB5">
      <w:pPr>
        <w:pStyle w:val="TableofFigures"/>
        <w:tabs>
          <w:tab w:val="right" w:leader="dot" w:pos="8494"/>
        </w:tabs>
        <w:rPr>
          <w:del w:id="1360" w:author="Ilham Nur Pratama" w:date="2023-05-15T20:30:00Z"/>
          <w:rFonts w:asciiTheme="minorHAnsi" w:eastAsiaTheme="minorEastAsia" w:hAnsiTheme="minorHAnsi"/>
          <w:noProof/>
          <w:kern w:val="2"/>
          <w:sz w:val="22"/>
          <w:lang w:val="en-ID" w:eastAsia="en-ID"/>
          <w14:ligatures w14:val="standardContextual"/>
        </w:rPr>
      </w:pPr>
      <w:del w:id="1361" w:author="Ilham Nur Pratama" w:date="2023-05-15T20:30:00Z">
        <w:r w:rsidRPr="00D76848" w:rsidDel="00B837CD">
          <w:rPr>
            <w:rStyle w:val="Hyperlink"/>
            <w:noProof/>
          </w:rPr>
          <w:delText>Gambar 3.3 Sampel VosViewer terkait topik riset yang akan dibahas</w:delText>
        </w:r>
        <w:r w:rsidRPr="00D76848" w:rsidDel="00B837CD">
          <w:rPr>
            <w:noProof/>
            <w:webHidden/>
          </w:rPr>
          <w:tab/>
          <w:delText>57</w:delText>
        </w:r>
      </w:del>
    </w:p>
    <w:p w14:paraId="628D9D9E" w14:textId="3BE8B845" w:rsidR="00B57DB5" w:rsidRPr="00D76848" w:rsidDel="00B837CD" w:rsidRDefault="00B57DB5">
      <w:pPr>
        <w:pStyle w:val="TableofFigures"/>
        <w:tabs>
          <w:tab w:val="right" w:leader="dot" w:pos="8494"/>
        </w:tabs>
        <w:rPr>
          <w:del w:id="1362" w:author="Ilham Nur Pratama" w:date="2023-05-15T20:30:00Z"/>
          <w:rFonts w:asciiTheme="minorHAnsi" w:eastAsiaTheme="minorEastAsia" w:hAnsiTheme="minorHAnsi"/>
          <w:noProof/>
          <w:kern w:val="2"/>
          <w:sz w:val="22"/>
          <w:lang w:val="en-ID" w:eastAsia="en-ID"/>
          <w14:ligatures w14:val="standardContextual"/>
        </w:rPr>
      </w:pPr>
      <w:del w:id="1363" w:author="Ilham Nur Pratama" w:date="2023-05-15T20:30:00Z">
        <w:r w:rsidRPr="00D76848" w:rsidDel="00B837CD">
          <w:rPr>
            <w:rStyle w:val="Hyperlink"/>
            <w:noProof/>
          </w:rPr>
          <w:delText>Gambar 3.4 Persepsi Karyawan PT PDI terhadap proyek yang dikerjakan</w:delText>
        </w:r>
        <w:r w:rsidRPr="00D76848" w:rsidDel="00B837CD">
          <w:rPr>
            <w:noProof/>
            <w:webHidden/>
          </w:rPr>
          <w:tab/>
          <w:delText>64</w:delText>
        </w:r>
      </w:del>
    </w:p>
    <w:p w14:paraId="6DE4A690" w14:textId="271A4E91" w:rsidR="00B57DB5" w:rsidRPr="00D76848" w:rsidDel="00B837CD" w:rsidRDefault="00B57DB5">
      <w:pPr>
        <w:pStyle w:val="TableofFigures"/>
        <w:tabs>
          <w:tab w:val="right" w:leader="dot" w:pos="8494"/>
        </w:tabs>
        <w:rPr>
          <w:del w:id="1364" w:author="Ilham Nur Pratama" w:date="2023-05-15T20:30:00Z"/>
          <w:rFonts w:asciiTheme="minorHAnsi" w:eastAsiaTheme="minorEastAsia" w:hAnsiTheme="minorHAnsi"/>
          <w:noProof/>
          <w:kern w:val="2"/>
          <w:sz w:val="22"/>
          <w:lang w:val="en-ID" w:eastAsia="en-ID"/>
          <w14:ligatures w14:val="standardContextual"/>
        </w:rPr>
      </w:pPr>
      <w:del w:id="1365" w:author="Ilham Nur Pratama" w:date="2023-05-15T20:30:00Z">
        <w:r w:rsidRPr="00D76848" w:rsidDel="00B837CD">
          <w:rPr>
            <w:rStyle w:val="Hyperlink"/>
            <w:noProof/>
          </w:rPr>
          <w:delText>Gambar 3.5 Kompetensi Karyawan PT PDI dalam mengerjakan pekerjaan dalam satu waktu</w:delText>
        </w:r>
        <w:r w:rsidRPr="00D76848" w:rsidDel="00B837CD">
          <w:rPr>
            <w:noProof/>
            <w:webHidden/>
          </w:rPr>
          <w:tab/>
          <w:delText>64</w:delText>
        </w:r>
      </w:del>
    </w:p>
    <w:p w14:paraId="77D6DF4A" w14:textId="30BF29A5" w:rsidR="00B57DB5" w:rsidRPr="00D76848" w:rsidDel="00B837CD" w:rsidRDefault="00B57DB5">
      <w:pPr>
        <w:pStyle w:val="TableofFigures"/>
        <w:tabs>
          <w:tab w:val="right" w:leader="dot" w:pos="8494"/>
        </w:tabs>
        <w:rPr>
          <w:del w:id="1366" w:author="Ilham Nur Pratama" w:date="2023-05-15T20:30:00Z"/>
          <w:rFonts w:asciiTheme="minorHAnsi" w:eastAsiaTheme="minorEastAsia" w:hAnsiTheme="minorHAnsi"/>
          <w:noProof/>
          <w:kern w:val="2"/>
          <w:sz w:val="22"/>
          <w:lang w:val="en-ID" w:eastAsia="en-ID"/>
          <w14:ligatures w14:val="standardContextual"/>
        </w:rPr>
      </w:pPr>
      <w:del w:id="1367" w:author="Ilham Nur Pratama" w:date="2023-05-15T20:30:00Z">
        <w:r w:rsidRPr="00D76848" w:rsidDel="00B837CD">
          <w:rPr>
            <w:rStyle w:val="Hyperlink"/>
            <w:noProof/>
          </w:rPr>
          <w:delText>Gambar 3.6 Performa karyawan PT PDI dalam menyelesaikan tenggat pekerjaan</w:delText>
        </w:r>
        <w:r w:rsidRPr="00D76848" w:rsidDel="00B837CD">
          <w:rPr>
            <w:noProof/>
            <w:webHidden/>
          </w:rPr>
          <w:tab/>
          <w:delText>65</w:delText>
        </w:r>
      </w:del>
    </w:p>
    <w:p w14:paraId="09411931" w14:textId="775BFF48" w:rsidR="00B57DB5" w:rsidRPr="00D76848" w:rsidDel="00B837CD" w:rsidRDefault="00B57DB5">
      <w:pPr>
        <w:pStyle w:val="TableofFigures"/>
        <w:tabs>
          <w:tab w:val="right" w:leader="dot" w:pos="8494"/>
        </w:tabs>
        <w:rPr>
          <w:del w:id="1368" w:author="Ilham Nur Pratama" w:date="2023-05-15T20:30:00Z"/>
          <w:rFonts w:asciiTheme="minorHAnsi" w:eastAsiaTheme="minorEastAsia" w:hAnsiTheme="minorHAnsi"/>
          <w:noProof/>
          <w:kern w:val="2"/>
          <w:sz w:val="22"/>
          <w:lang w:val="en-ID" w:eastAsia="en-ID"/>
          <w14:ligatures w14:val="standardContextual"/>
        </w:rPr>
      </w:pPr>
      <w:del w:id="1369" w:author="Ilham Nur Pratama" w:date="2023-05-15T20:30:00Z">
        <w:r w:rsidRPr="00D76848" w:rsidDel="00B837CD">
          <w:rPr>
            <w:rStyle w:val="Hyperlink"/>
            <w:noProof/>
          </w:rPr>
          <w:delText>Gambar 3.7 Pertimbangan pakar dalam memilih sumber daya yang akan melakukan pekerjaaan</w:delText>
        </w:r>
        <w:r w:rsidRPr="00D76848" w:rsidDel="00B837CD">
          <w:rPr>
            <w:noProof/>
            <w:webHidden/>
          </w:rPr>
          <w:tab/>
          <w:delText>66</w:delText>
        </w:r>
      </w:del>
    </w:p>
    <w:p w14:paraId="2170114B" w14:textId="635E6B17" w:rsidR="00B57DB5" w:rsidRPr="00D76848" w:rsidDel="00B837CD" w:rsidRDefault="00B57DB5">
      <w:pPr>
        <w:pStyle w:val="TableofFigures"/>
        <w:tabs>
          <w:tab w:val="right" w:leader="dot" w:pos="8494"/>
        </w:tabs>
        <w:rPr>
          <w:del w:id="1370" w:author="Ilham Nur Pratama" w:date="2023-05-15T20:30:00Z"/>
          <w:rFonts w:asciiTheme="minorHAnsi" w:eastAsiaTheme="minorEastAsia" w:hAnsiTheme="minorHAnsi"/>
          <w:noProof/>
          <w:kern w:val="2"/>
          <w:sz w:val="22"/>
          <w:lang w:val="en-ID" w:eastAsia="en-ID"/>
          <w14:ligatures w14:val="standardContextual"/>
        </w:rPr>
      </w:pPr>
      <w:del w:id="1371" w:author="Ilham Nur Pratama" w:date="2023-05-15T20:30:00Z">
        <w:r w:rsidRPr="00D76848" w:rsidDel="00B837CD">
          <w:rPr>
            <w:rStyle w:val="Hyperlink"/>
            <w:noProof/>
          </w:rPr>
          <w:delText>Gambar 3.8 Pertimbangan jumlah proyek yang dibebankan pada sumber daya</w:delText>
        </w:r>
        <w:r w:rsidRPr="00D76848" w:rsidDel="00B837CD">
          <w:rPr>
            <w:noProof/>
            <w:webHidden/>
          </w:rPr>
          <w:tab/>
          <w:delText>66</w:delText>
        </w:r>
      </w:del>
    </w:p>
    <w:p w14:paraId="63542F54" w14:textId="2745B5EE" w:rsidR="00B57DB5" w:rsidRPr="00D76848" w:rsidDel="00B837CD" w:rsidRDefault="00B57DB5">
      <w:pPr>
        <w:pStyle w:val="TableofFigures"/>
        <w:tabs>
          <w:tab w:val="right" w:leader="dot" w:pos="8494"/>
        </w:tabs>
        <w:rPr>
          <w:del w:id="1372" w:author="Ilham Nur Pratama" w:date="2023-05-15T20:30:00Z"/>
          <w:rFonts w:asciiTheme="minorHAnsi" w:eastAsiaTheme="minorEastAsia" w:hAnsiTheme="minorHAnsi"/>
          <w:noProof/>
          <w:kern w:val="2"/>
          <w:sz w:val="22"/>
          <w:lang w:val="en-ID" w:eastAsia="en-ID"/>
          <w14:ligatures w14:val="standardContextual"/>
        </w:rPr>
      </w:pPr>
      <w:del w:id="1373" w:author="Ilham Nur Pratama" w:date="2023-05-15T20:30:00Z">
        <w:r w:rsidRPr="00D76848" w:rsidDel="00B837CD">
          <w:rPr>
            <w:rStyle w:val="Hyperlink"/>
            <w:noProof/>
          </w:rPr>
          <w:delText>Gambar 3.9 Pertimbangan pakar dalam menunjuk sumber daya spesifik</w:delText>
        </w:r>
        <w:r w:rsidRPr="00D76848" w:rsidDel="00B837CD">
          <w:rPr>
            <w:noProof/>
            <w:webHidden/>
          </w:rPr>
          <w:tab/>
          <w:delText>67</w:delText>
        </w:r>
      </w:del>
    </w:p>
    <w:p w14:paraId="2FA8957D" w14:textId="61F69C05" w:rsidR="00B57DB5" w:rsidRPr="00D76848" w:rsidDel="00B837CD" w:rsidRDefault="00B57DB5">
      <w:pPr>
        <w:pStyle w:val="TableofFigures"/>
        <w:tabs>
          <w:tab w:val="right" w:leader="dot" w:pos="8494"/>
        </w:tabs>
        <w:rPr>
          <w:del w:id="1374" w:author="Ilham Nur Pratama" w:date="2023-05-15T20:30:00Z"/>
          <w:rFonts w:asciiTheme="minorHAnsi" w:eastAsiaTheme="minorEastAsia" w:hAnsiTheme="minorHAnsi"/>
          <w:noProof/>
          <w:kern w:val="2"/>
          <w:sz w:val="22"/>
          <w:lang w:val="en-ID" w:eastAsia="en-ID"/>
          <w14:ligatures w14:val="standardContextual"/>
        </w:rPr>
      </w:pPr>
      <w:del w:id="1375" w:author="Ilham Nur Pratama" w:date="2023-05-15T20:30:00Z">
        <w:r w:rsidRPr="00D76848" w:rsidDel="00B837CD">
          <w:rPr>
            <w:rStyle w:val="Hyperlink"/>
            <w:noProof/>
          </w:rPr>
          <w:delText>Gambar 3.10 Pertimbangan Penunjukan Sumber Daya pengganti</w:delText>
        </w:r>
        <w:r w:rsidRPr="00D76848" w:rsidDel="00B837CD">
          <w:rPr>
            <w:noProof/>
            <w:webHidden/>
          </w:rPr>
          <w:tab/>
          <w:delText>67</w:delText>
        </w:r>
      </w:del>
    </w:p>
    <w:p w14:paraId="717BAC6E" w14:textId="2692DF99" w:rsidR="00B57DB5" w:rsidRPr="00D76848" w:rsidDel="00B837CD" w:rsidRDefault="00B57DB5">
      <w:pPr>
        <w:pStyle w:val="TableofFigures"/>
        <w:tabs>
          <w:tab w:val="right" w:leader="dot" w:pos="8494"/>
        </w:tabs>
        <w:rPr>
          <w:del w:id="1376" w:author="Ilham Nur Pratama" w:date="2023-05-15T20:30:00Z"/>
          <w:rFonts w:asciiTheme="minorHAnsi" w:eastAsiaTheme="minorEastAsia" w:hAnsiTheme="minorHAnsi"/>
          <w:noProof/>
          <w:kern w:val="2"/>
          <w:sz w:val="22"/>
          <w:lang w:val="en-ID" w:eastAsia="en-ID"/>
          <w14:ligatures w14:val="standardContextual"/>
        </w:rPr>
      </w:pPr>
      <w:del w:id="1377" w:author="Ilham Nur Pratama" w:date="2023-05-15T20:30:00Z">
        <w:r w:rsidRPr="00D76848" w:rsidDel="00B837CD">
          <w:rPr>
            <w:rStyle w:val="Hyperlink"/>
            <w:noProof/>
            <w:rPrChange w:id="1378" w:author="Ilham Nur Pratama" w:date="2023-05-21T07:27:00Z">
              <w:rPr>
                <w:rStyle w:val="Hyperlink"/>
                <w:b/>
                <w:bCs/>
                <w:noProof/>
              </w:rPr>
            </w:rPrChange>
          </w:rPr>
          <w:delText xml:space="preserve">Gambar 3.11 Preferensi alokasi pekerjaan untuk </w:delText>
        </w:r>
        <w:r w:rsidRPr="00D76848" w:rsidDel="00B837CD">
          <w:rPr>
            <w:rStyle w:val="Hyperlink"/>
            <w:i/>
            <w:iCs/>
            <w:noProof/>
            <w:rPrChange w:id="1379" w:author="Ilham Nur Pratama" w:date="2023-05-21T07:27:00Z">
              <w:rPr>
                <w:rStyle w:val="Hyperlink"/>
                <w:b/>
                <w:bCs/>
                <w:i/>
                <w:iCs/>
                <w:noProof/>
              </w:rPr>
            </w:rPrChange>
          </w:rPr>
          <w:delText>deliverables</w:delText>
        </w:r>
        <w:r w:rsidRPr="00D76848" w:rsidDel="00B837CD">
          <w:rPr>
            <w:rStyle w:val="Hyperlink"/>
            <w:noProof/>
            <w:rPrChange w:id="1380" w:author="Ilham Nur Pratama" w:date="2023-05-21T07:27:00Z">
              <w:rPr>
                <w:rStyle w:val="Hyperlink"/>
                <w:b/>
                <w:bCs/>
                <w:noProof/>
              </w:rPr>
            </w:rPrChange>
          </w:rPr>
          <w:delText xml:space="preserve"> sedikit dengan kesulitan tinggi</w:delText>
        </w:r>
        <w:r w:rsidRPr="00D76848" w:rsidDel="00B837CD">
          <w:rPr>
            <w:noProof/>
            <w:webHidden/>
          </w:rPr>
          <w:tab/>
          <w:delText>69</w:delText>
        </w:r>
      </w:del>
    </w:p>
    <w:p w14:paraId="3092F7DD" w14:textId="18B7BFC5" w:rsidR="00B57DB5" w:rsidRPr="00D76848" w:rsidDel="00B837CD" w:rsidRDefault="00B57DB5">
      <w:pPr>
        <w:pStyle w:val="TableofFigures"/>
        <w:tabs>
          <w:tab w:val="right" w:leader="dot" w:pos="8494"/>
        </w:tabs>
        <w:rPr>
          <w:del w:id="1381" w:author="Ilham Nur Pratama" w:date="2023-05-15T20:30:00Z"/>
          <w:rFonts w:asciiTheme="minorHAnsi" w:eastAsiaTheme="minorEastAsia" w:hAnsiTheme="minorHAnsi"/>
          <w:noProof/>
          <w:kern w:val="2"/>
          <w:sz w:val="22"/>
          <w:lang w:val="en-ID" w:eastAsia="en-ID"/>
          <w14:ligatures w14:val="standardContextual"/>
        </w:rPr>
      </w:pPr>
      <w:del w:id="1382" w:author="Ilham Nur Pratama" w:date="2023-05-15T20:30:00Z">
        <w:r w:rsidRPr="00D76848" w:rsidDel="00B837CD">
          <w:rPr>
            <w:rStyle w:val="Hyperlink"/>
            <w:noProof/>
          </w:rPr>
          <w:drawing>
            <wp:inline distT="0" distB="0" distL="0" distR="0" wp14:anchorId="135A17F7" wp14:editId="7847BCE0">
              <wp:extent cx="4572000" cy="2743200"/>
              <wp:effectExtent l="0" t="0" r="0" b="0"/>
              <wp:docPr id="1813580923" name="Chart 1813580923">
                <a:extLst xmlns:a="http://schemas.openxmlformats.org/drawingml/2006/main">
                  <a:ext uri="{FF2B5EF4-FFF2-40B4-BE49-F238E27FC236}">
                    <a16:creationId xmlns:a16="http://schemas.microsoft.com/office/drawing/2014/main" id="{B71D1C80-C702-C667-0178-97B11B95C8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D76848" w:rsidDel="00B837CD">
          <w:rPr>
            <w:rStyle w:val="Hyperlink"/>
            <w:noProof/>
            <w:rPrChange w:id="1383" w:author="Ilham Nur Pratama" w:date="2023-05-21T07:27:00Z">
              <w:rPr>
                <w:rStyle w:val="Hyperlink"/>
                <w:b/>
                <w:bCs/>
                <w:noProof/>
              </w:rPr>
            </w:rPrChange>
          </w:rPr>
          <w:delText xml:space="preserve">Gambar 3.12 Preferensi alokasi pekerja untuk proyek dengan </w:delText>
        </w:r>
        <w:r w:rsidRPr="00D76848" w:rsidDel="00B837CD">
          <w:rPr>
            <w:rStyle w:val="Hyperlink"/>
            <w:i/>
            <w:noProof/>
            <w:rPrChange w:id="1384" w:author="Ilham Nur Pratama" w:date="2023-05-21T07:27:00Z">
              <w:rPr>
                <w:rStyle w:val="Hyperlink"/>
                <w:b/>
                <w:bCs/>
                <w:i/>
                <w:noProof/>
              </w:rPr>
            </w:rPrChange>
          </w:rPr>
          <w:delText>deliverables</w:delText>
        </w:r>
        <w:r w:rsidRPr="00D76848" w:rsidDel="00B837CD">
          <w:rPr>
            <w:rStyle w:val="Hyperlink"/>
            <w:noProof/>
            <w:rPrChange w:id="1385" w:author="Ilham Nur Pratama" w:date="2023-05-21T07:27:00Z">
              <w:rPr>
                <w:rStyle w:val="Hyperlink"/>
                <w:b/>
                <w:bCs/>
                <w:noProof/>
              </w:rPr>
            </w:rPrChange>
          </w:rPr>
          <w:delText xml:space="preserve"> banyak dan kesulitan rendah</w:delText>
        </w:r>
        <w:r w:rsidRPr="00D76848" w:rsidDel="00B837CD">
          <w:rPr>
            <w:noProof/>
            <w:webHidden/>
          </w:rPr>
          <w:tab/>
          <w:delText>69</w:delText>
        </w:r>
      </w:del>
    </w:p>
    <w:p w14:paraId="113BB586" w14:textId="72109550" w:rsidR="00B57DB5" w:rsidRPr="00D76848" w:rsidDel="00B837CD" w:rsidRDefault="00B57DB5">
      <w:pPr>
        <w:pStyle w:val="TableofFigures"/>
        <w:tabs>
          <w:tab w:val="right" w:leader="dot" w:pos="8494"/>
        </w:tabs>
        <w:rPr>
          <w:del w:id="1386" w:author="Ilham Nur Pratama" w:date="2023-05-15T20:30:00Z"/>
          <w:rFonts w:asciiTheme="minorHAnsi" w:eastAsiaTheme="minorEastAsia" w:hAnsiTheme="minorHAnsi"/>
          <w:noProof/>
          <w:kern w:val="2"/>
          <w:sz w:val="22"/>
          <w:lang w:val="en-ID" w:eastAsia="en-ID"/>
          <w14:ligatures w14:val="standardContextual"/>
        </w:rPr>
      </w:pPr>
      <w:del w:id="1387" w:author="Ilham Nur Pratama" w:date="2023-05-15T20:30:00Z">
        <w:r w:rsidRPr="00D76848" w:rsidDel="00B837CD">
          <w:rPr>
            <w:rStyle w:val="Hyperlink"/>
            <w:noProof/>
          </w:rPr>
          <w:delText xml:space="preserve">Gambar 3.13 Preferensi alokasi pekerja untuk proyek dengan </w:delText>
        </w:r>
        <w:r w:rsidRPr="00D76848" w:rsidDel="00B837CD">
          <w:rPr>
            <w:rStyle w:val="Hyperlink"/>
            <w:i/>
            <w:noProof/>
          </w:rPr>
          <w:delText xml:space="preserve">delivarables </w:delText>
        </w:r>
        <w:r w:rsidRPr="00D76848" w:rsidDel="00B837CD">
          <w:rPr>
            <w:rStyle w:val="Hyperlink"/>
            <w:noProof/>
          </w:rPr>
          <w:delText>sedikit dengan tingkat kesulitan rendah</w:delText>
        </w:r>
        <w:r w:rsidRPr="00D76848" w:rsidDel="00B837CD">
          <w:rPr>
            <w:noProof/>
            <w:webHidden/>
          </w:rPr>
          <w:tab/>
          <w:delText>70</w:delText>
        </w:r>
      </w:del>
    </w:p>
    <w:p w14:paraId="3AAFA029" w14:textId="4DB3E95D" w:rsidR="00B57DB5" w:rsidRPr="00D76848" w:rsidDel="00B837CD" w:rsidRDefault="00B57DB5">
      <w:pPr>
        <w:pStyle w:val="TableofFigures"/>
        <w:tabs>
          <w:tab w:val="right" w:leader="dot" w:pos="8494"/>
        </w:tabs>
        <w:rPr>
          <w:del w:id="1388" w:author="Ilham Nur Pratama" w:date="2023-05-15T20:30:00Z"/>
          <w:rFonts w:asciiTheme="minorHAnsi" w:eastAsiaTheme="minorEastAsia" w:hAnsiTheme="minorHAnsi"/>
          <w:noProof/>
          <w:kern w:val="2"/>
          <w:sz w:val="22"/>
          <w:lang w:val="en-ID" w:eastAsia="en-ID"/>
          <w14:ligatures w14:val="standardContextual"/>
        </w:rPr>
      </w:pPr>
      <w:del w:id="1389" w:author="Ilham Nur Pratama" w:date="2023-05-15T20:30:00Z">
        <w:r w:rsidRPr="00D76848" w:rsidDel="00B837CD">
          <w:rPr>
            <w:rStyle w:val="Hyperlink"/>
            <w:noProof/>
          </w:rPr>
          <w:delText xml:space="preserve">Gambar 3.14 Preferensi alokasi pekerja untuk proyek dengan </w:delText>
        </w:r>
        <w:r w:rsidRPr="00D76848" w:rsidDel="00B837CD">
          <w:rPr>
            <w:rStyle w:val="Hyperlink"/>
            <w:i/>
            <w:noProof/>
          </w:rPr>
          <w:delText xml:space="preserve">delivarables </w:delText>
        </w:r>
        <w:r w:rsidRPr="00D76848" w:rsidDel="00B837CD">
          <w:rPr>
            <w:rStyle w:val="Hyperlink"/>
            <w:noProof/>
          </w:rPr>
          <w:delText>banyak dengan tingkat kesulitan tinggi</w:delText>
        </w:r>
        <w:r w:rsidRPr="00D76848" w:rsidDel="00B837CD">
          <w:rPr>
            <w:noProof/>
            <w:webHidden/>
          </w:rPr>
          <w:tab/>
          <w:delText>70</w:delText>
        </w:r>
      </w:del>
    </w:p>
    <w:p w14:paraId="7EA00D7F" w14:textId="1BF19953" w:rsidR="00B57DB5" w:rsidRPr="00D76848" w:rsidDel="00B837CD" w:rsidRDefault="00B57DB5">
      <w:pPr>
        <w:pStyle w:val="TableofFigures"/>
        <w:tabs>
          <w:tab w:val="right" w:leader="dot" w:pos="8494"/>
        </w:tabs>
        <w:rPr>
          <w:del w:id="1390" w:author="Ilham Nur Pratama" w:date="2023-05-15T20:30:00Z"/>
          <w:rFonts w:asciiTheme="minorHAnsi" w:eastAsiaTheme="minorEastAsia" w:hAnsiTheme="minorHAnsi"/>
          <w:noProof/>
          <w:kern w:val="2"/>
          <w:sz w:val="22"/>
          <w:lang w:val="en-ID" w:eastAsia="en-ID"/>
          <w14:ligatures w14:val="standardContextual"/>
        </w:rPr>
      </w:pPr>
      <w:del w:id="1391" w:author="Ilham Nur Pratama" w:date="2023-05-15T20:30:00Z">
        <w:r w:rsidRPr="00D76848" w:rsidDel="00B837CD">
          <w:rPr>
            <w:rStyle w:val="Hyperlink"/>
            <w:noProof/>
          </w:rPr>
          <w:delText>Gambar 3.15 Arsitektur sistem secara garis besar terkait dengan sistem optimasi alokasi pekerjaan dan sumber daya yang akan diintegrasi dengan SIMP</w:delText>
        </w:r>
        <w:r w:rsidRPr="00D76848" w:rsidDel="00B837CD">
          <w:rPr>
            <w:noProof/>
            <w:webHidden/>
          </w:rPr>
          <w:tab/>
          <w:delText>72</w:delText>
        </w:r>
      </w:del>
    </w:p>
    <w:p w14:paraId="5D32C1B6" w14:textId="4E2CACA0" w:rsidR="00B57DB5" w:rsidRPr="00D76848" w:rsidDel="00B837CD" w:rsidRDefault="00B57DB5">
      <w:pPr>
        <w:pStyle w:val="TableofFigures"/>
        <w:tabs>
          <w:tab w:val="right" w:leader="dot" w:pos="8494"/>
        </w:tabs>
        <w:rPr>
          <w:del w:id="1392" w:author="Ilham Nur Pratama" w:date="2023-05-15T20:30:00Z"/>
          <w:rFonts w:asciiTheme="minorHAnsi" w:eastAsiaTheme="minorEastAsia" w:hAnsiTheme="minorHAnsi"/>
          <w:noProof/>
          <w:kern w:val="2"/>
          <w:sz w:val="22"/>
          <w:lang w:val="en-ID" w:eastAsia="en-ID"/>
          <w14:ligatures w14:val="standardContextual"/>
        </w:rPr>
      </w:pPr>
      <w:del w:id="1393" w:author="Ilham Nur Pratama" w:date="2023-05-15T20:30:00Z">
        <w:r w:rsidRPr="00D76848" w:rsidDel="00B837CD">
          <w:rPr>
            <w:rStyle w:val="Hyperlink"/>
            <w:noProof/>
          </w:rPr>
          <w:delText xml:space="preserve">Gambar 3.16 </w:delText>
        </w:r>
        <w:r w:rsidRPr="00D76848" w:rsidDel="00B837CD">
          <w:rPr>
            <w:rStyle w:val="Hyperlink"/>
            <w:i/>
            <w:noProof/>
          </w:rPr>
          <w:delText xml:space="preserve">Enterprise Architecture </w:delText>
        </w:r>
        <w:r w:rsidRPr="00D76848" w:rsidDel="00B837CD">
          <w:rPr>
            <w:rStyle w:val="Hyperlink"/>
            <w:noProof/>
          </w:rPr>
          <w:delText>dari Sistem Optimasi Alokasi Pekerjaan dan Sumber Daya</w:delText>
        </w:r>
        <w:r w:rsidRPr="00D76848" w:rsidDel="00B837CD">
          <w:rPr>
            <w:noProof/>
            <w:webHidden/>
          </w:rPr>
          <w:tab/>
          <w:delText>74</w:delText>
        </w:r>
      </w:del>
    </w:p>
    <w:p w14:paraId="7F3E57A1" w14:textId="078EBAC9" w:rsidR="00B57DB5" w:rsidRPr="00D76848" w:rsidDel="00B837CD" w:rsidRDefault="00B57DB5">
      <w:pPr>
        <w:pStyle w:val="TableofFigures"/>
        <w:tabs>
          <w:tab w:val="right" w:leader="dot" w:pos="8494"/>
        </w:tabs>
        <w:rPr>
          <w:del w:id="1394" w:author="Ilham Nur Pratama" w:date="2023-05-15T20:30:00Z"/>
          <w:rFonts w:asciiTheme="minorHAnsi" w:eastAsiaTheme="minorEastAsia" w:hAnsiTheme="minorHAnsi"/>
          <w:noProof/>
          <w:kern w:val="2"/>
          <w:sz w:val="22"/>
          <w:lang w:val="en-ID" w:eastAsia="en-ID"/>
          <w14:ligatures w14:val="standardContextual"/>
        </w:rPr>
      </w:pPr>
      <w:del w:id="1395" w:author="Ilham Nur Pratama" w:date="2023-05-15T20:30:00Z">
        <w:r w:rsidRPr="00D76848" w:rsidDel="00B837CD">
          <w:rPr>
            <w:rStyle w:val="Hyperlink"/>
            <w:noProof/>
          </w:rPr>
          <w:delText>Gambar 3.17 Model konseptual ERD SOAPSD</w:delText>
        </w:r>
        <w:r w:rsidRPr="00D76848" w:rsidDel="00B837CD">
          <w:rPr>
            <w:noProof/>
            <w:webHidden/>
          </w:rPr>
          <w:tab/>
          <w:delText>90</w:delText>
        </w:r>
      </w:del>
    </w:p>
    <w:p w14:paraId="15B4A6A3" w14:textId="4A24A5C4" w:rsidR="00B57DB5" w:rsidRPr="00D76848" w:rsidDel="00B837CD" w:rsidRDefault="00B57DB5">
      <w:pPr>
        <w:pStyle w:val="TableofFigures"/>
        <w:tabs>
          <w:tab w:val="right" w:leader="dot" w:pos="8494"/>
        </w:tabs>
        <w:rPr>
          <w:del w:id="1396" w:author="Ilham Nur Pratama" w:date="2023-05-15T20:30:00Z"/>
          <w:rFonts w:asciiTheme="minorHAnsi" w:eastAsiaTheme="minorEastAsia" w:hAnsiTheme="minorHAnsi"/>
          <w:noProof/>
          <w:kern w:val="2"/>
          <w:sz w:val="22"/>
          <w:lang w:val="en-ID" w:eastAsia="en-ID"/>
          <w14:ligatures w14:val="standardContextual"/>
        </w:rPr>
      </w:pPr>
      <w:del w:id="1397" w:author="Ilham Nur Pratama" w:date="2023-05-15T20:30:00Z">
        <w:r w:rsidRPr="00D76848" w:rsidDel="00B837CD">
          <w:rPr>
            <w:rStyle w:val="Hyperlink"/>
            <w:noProof/>
          </w:rPr>
          <w:delText xml:space="preserve">Gambar 3.18 </w:delText>
        </w:r>
        <w:r w:rsidRPr="00D76848" w:rsidDel="00B837CD">
          <w:rPr>
            <w:rStyle w:val="Hyperlink"/>
            <w:i/>
            <w:noProof/>
          </w:rPr>
          <w:delText>Entity Relational Diagram</w:delText>
        </w:r>
        <w:r w:rsidRPr="00D76848" w:rsidDel="00B837CD">
          <w:rPr>
            <w:rStyle w:val="Hyperlink"/>
            <w:noProof/>
          </w:rPr>
          <w:delText xml:space="preserve"> Logikal dari Sistem optimasi Alokasi Pekerjaan dan Sumber Daya</w:delText>
        </w:r>
        <w:r w:rsidRPr="00D76848" w:rsidDel="00B837CD">
          <w:rPr>
            <w:noProof/>
            <w:webHidden/>
          </w:rPr>
          <w:tab/>
          <w:delText>91</w:delText>
        </w:r>
      </w:del>
    </w:p>
    <w:p w14:paraId="4E698B76" w14:textId="321B7C54" w:rsidR="00B57DB5" w:rsidRPr="00D76848" w:rsidDel="00B837CD" w:rsidRDefault="00B57DB5">
      <w:pPr>
        <w:pStyle w:val="TableofFigures"/>
        <w:tabs>
          <w:tab w:val="right" w:leader="dot" w:pos="8494"/>
        </w:tabs>
        <w:rPr>
          <w:del w:id="1398" w:author="Ilham Nur Pratama" w:date="2023-05-15T20:30:00Z"/>
          <w:rFonts w:asciiTheme="minorHAnsi" w:eastAsiaTheme="minorEastAsia" w:hAnsiTheme="minorHAnsi"/>
          <w:noProof/>
          <w:kern w:val="2"/>
          <w:sz w:val="22"/>
          <w:lang w:val="en-ID" w:eastAsia="en-ID"/>
          <w14:ligatures w14:val="standardContextual"/>
        </w:rPr>
      </w:pPr>
      <w:del w:id="1399" w:author="Ilham Nur Pratama" w:date="2023-05-15T20:30:00Z">
        <w:r w:rsidRPr="00D76848" w:rsidDel="00B837CD">
          <w:rPr>
            <w:rStyle w:val="Hyperlink"/>
            <w:noProof/>
          </w:rPr>
          <w:delText xml:space="preserve">Gambar 3.19 </w:delText>
        </w:r>
        <w:r w:rsidRPr="00D76848" w:rsidDel="00B837CD">
          <w:rPr>
            <w:rStyle w:val="Hyperlink"/>
            <w:i/>
            <w:noProof/>
          </w:rPr>
          <w:delText>Data Flow Diagram</w:delText>
        </w:r>
        <w:r w:rsidRPr="00D76848" w:rsidDel="00B837CD">
          <w:rPr>
            <w:rStyle w:val="Hyperlink"/>
            <w:noProof/>
          </w:rPr>
          <w:delText xml:space="preserve"> Level 0 dari SOAPSD</w:delText>
        </w:r>
        <w:r w:rsidRPr="00D76848" w:rsidDel="00B837CD">
          <w:rPr>
            <w:noProof/>
            <w:webHidden/>
          </w:rPr>
          <w:tab/>
          <w:delText>96</w:delText>
        </w:r>
      </w:del>
    </w:p>
    <w:p w14:paraId="42181C50" w14:textId="63BB7807" w:rsidR="00B57DB5" w:rsidRPr="00D76848" w:rsidDel="00B837CD" w:rsidRDefault="00B57DB5">
      <w:pPr>
        <w:pStyle w:val="TableofFigures"/>
        <w:tabs>
          <w:tab w:val="right" w:leader="dot" w:pos="8494"/>
        </w:tabs>
        <w:rPr>
          <w:del w:id="1400" w:author="Ilham Nur Pratama" w:date="2023-05-15T20:30:00Z"/>
          <w:rFonts w:asciiTheme="minorHAnsi" w:eastAsiaTheme="minorEastAsia" w:hAnsiTheme="minorHAnsi"/>
          <w:noProof/>
          <w:kern w:val="2"/>
          <w:sz w:val="22"/>
          <w:lang w:val="en-ID" w:eastAsia="en-ID"/>
          <w14:ligatures w14:val="standardContextual"/>
        </w:rPr>
      </w:pPr>
      <w:del w:id="1401" w:author="Ilham Nur Pratama" w:date="2023-05-15T20:30:00Z">
        <w:r w:rsidRPr="00D76848" w:rsidDel="00B837CD">
          <w:rPr>
            <w:rStyle w:val="Hyperlink"/>
            <w:noProof/>
          </w:rPr>
          <w:delText>Gambar 3.20 BPMN Kondisi As is grup proses manajemen proyek</w:delText>
        </w:r>
        <w:r w:rsidRPr="00D76848" w:rsidDel="00B837CD">
          <w:rPr>
            <w:noProof/>
            <w:webHidden/>
          </w:rPr>
          <w:tab/>
          <w:delText>102</w:delText>
        </w:r>
      </w:del>
    </w:p>
    <w:p w14:paraId="3202F8DD" w14:textId="678A065E" w:rsidR="00B57DB5" w:rsidRPr="00D76848" w:rsidDel="00B837CD" w:rsidRDefault="00B57DB5">
      <w:pPr>
        <w:pStyle w:val="TableofFigures"/>
        <w:tabs>
          <w:tab w:val="right" w:leader="dot" w:pos="8494"/>
        </w:tabs>
        <w:rPr>
          <w:del w:id="1402" w:author="Ilham Nur Pratama" w:date="2023-05-15T20:30:00Z"/>
          <w:rFonts w:asciiTheme="minorHAnsi" w:eastAsiaTheme="minorEastAsia" w:hAnsiTheme="minorHAnsi"/>
          <w:noProof/>
          <w:kern w:val="2"/>
          <w:sz w:val="22"/>
          <w:lang w:val="en-ID" w:eastAsia="en-ID"/>
          <w14:ligatures w14:val="standardContextual"/>
        </w:rPr>
      </w:pPr>
      <w:del w:id="1403" w:author="Ilham Nur Pratama" w:date="2023-05-15T20:30:00Z">
        <w:r w:rsidRPr="00D76848" w:rsidDel="00B837CD">
          <w:rPr>
            <w:rStyle w:val="Hyperlink"/>
            <w:noProof/>
          </w:rPr>
          <w:delText xml:space="preserve">Gambar 3.21 Grafik hasil simulasi penggunaan sumber daya simulasi proses </w:delText>
        </w:r>
        <w:r w:rsidRPr="00D76848" w:rsidDel="00B837CD">
          <w:rPr>
            <w:rStyle w:val="Hyperlink"/>
            <w:i/>
            <w:noProof/>
          </w:rPr>
          <w:delText>as is</w:delText>
        </w:r>
        <w:r w:rsidRPr="00D76848" w:rsidDel="00B837CD">
          <w:rPr>
            <w:noProof/>
            <w:webHidden/>
          </w:rPr>
          <w:tab/>
          <w:delText>105</w:delText>
        </w:r>
      </w:del>
    </w:p>
    <w:p w14:paraId="3711FAEC" w14:textId="7E788B22" w:rsidR="00B57DB5" w:rsidRPr="00D76848" w:rsidDel="00B837CD" w:rsidRDefault="00B57DB5">
      <w:pPr>
        <w:pStyle w:val="TableofFigures"/>
        <w:tabs>
          <w:tab w:val="right" w:leader="dot" w:pos="8494"/>
        </w:tabs>
        <w:rPr>
          <w:del w:id="1404" w:author="Ilham Nur Pratama" w:date="2023-05-15T20:30:00Z"/>
          <w:rFonts w:asciiTheme="minorHAnsi" w:eastAsiaTheme="minorEastAsia" w:hAnsiTheme="minorHAnsi"/>
          <w:noProof/>
          <w:kern w:val="2"/>
          <w:sz w:val="22"/>
          <w:lang w:val="en-ID" w:eastAsia="en-ID"/>
          <w14:ligatures w14:val="standardContextual"/>
        </w:rPr>
      </w:pPr>
      <w:del w:id="1405" w:author="Ilham Nur Pratama" w:date="2023-05-15T20:30:00Z">
        <w:r w:rsidRPr="00D76848" w:rsidDel="00B837CD">
          <w:rPr>
            <w:rStyle w:val="Hyperlink"/>
            <w:noProof/>
          </w:rPr>
          <w:delText>Gambar 3.22 Diagram alir Sistem Optimasi Alokasi Pekerjaan dan Sumber Daya (SOAPSD)</w:delText>
        </w:r>
        <w:r w:rsidRPr="00D76848" w:rsidDel="00B837CD">
          <w:rPr>
            <w:noProof/>
            <w:webHidden/>
          </w:rPr>
          <w:tab/>
          <w:delText>107</w:delText>
        </w:r>
      </w:del>
    </w:p>
    <w:p w14:paraId="47D3F1E5" w14:textId="646AF7F7" w:rsidR="00B57DB5" w:rsidRPr="00D76848" w:rsidDel="00B837CD" w:rsidRDefault="00B57DB5">
      <w:pPr>
        <w:pStyle w:val="TableofFigures"/>
        <w:tabs>
          <w:tab w:val="right" w:leader="dot" w:pos="8494"/>
        </w:tabs>
        <w:rPr>
          <w:del w:id="1406" w:author="Ilham Nur Pratama" w:date="2023-05-15T20:30:00Z"/>
          <w:rFonts w:asciiTheme="minorHAnsi" w:eastAsiaTheme="minorEastAsia" w:hAnsiTheme="minorHAnsi"/>
          <w:noProof/>
          <w:kern w:val="2"/>
          <w:sz w:val="22"/>
          <w:lang w:val="en-ID" w:eastAsia="en-ID"/>
          <w14:ligatures w14:val="standardContextual"/>
        </w:rPr>
      </w:pPr>
      <w:del w:id="1407" w:author="Ilham Nur Pratama" w:date="2023-05-15T20:30:00Z">
        <w:r w:rsidRPr="00D76848" w:rsidDel="00B837CD">
          <w:rPr>
            <w:rStyle w:val="Hyperlink"/>
            <w:noProof/>
          </w:rPr>
          <w:delText>Gambar 3.23 Diagram Sequence untuk SOAPSD</w:delText>
        </w:r>
        <w:r w:rsidRPr="00D76848" w:rsidDel="00B837CD">
          <w:rPr>
            <w:noProof/>
            <w:webHidden/>
          </w:rPr>
          <w:tab/>
          <w:delText>109</w:delText>
        </w:r>
      </w:del>
    </w:p>
    <w:p w14:paraId="28F3C6F1" w14:textId="78F05210" w:rsidR="00B57DB5" w:rsidRPr="00D76848" w:rsidDel="00B837CD" w:rsidRDefault="00B57DB5">
      <w:pPr>
        <w:pStyle w:val="TableofFigures"/>
        <w:tabs>
          <w:tab w:val="right" w:leader="dot" w:pos="8494"/>
        </w:tabs>
        <w:rPr>
          <w:del w:id="1408" w:author="Ilham Nur Pratama" w:date="2023-05-15T20:30:00Z"/>
          <w:rFonts w:asciiTheme="minorHAnsi" w:eastAsiaTheme="minorEastAsia" w:hAnsiTheme="minorHAnsi"/>
          <w:noProof/>
          <w:kern w:val="2"/>
          <w:sz w:val="22"/>
          <w:lang w:val="en-ID" w:eastAsia="en-ID"/>
          <w14:ligatures w14:val="standardContextual"/>
        </w:rPr>
      </w:pPr>
      <w:del w:id="1409" w:author="Ilham Nur Pratama" w:date="2023-05-15T20:30:00Z">
        <w:r w:rsidRPr="00D76848" w:rsidDel="00B837CD">
          <w:rPr>
            <w:rStyle w:val="Hyperlink"/>
            <w:noProof/>
          </w:rPr>
          <w:delText>Gambar 3.24 Tampilan SOAPSD ketika melakukan optimasi alokasi pekerjaan dan sumber daya</w:delText>
        </w:r>
        <w:r w:rsidRPr="00D76848" w:rsidDel="00B837CD">
          <w:rPr>
            <w:noProof/>
            <w:webHidden/>
          </w:rPr>
          <w:tab/>
          <w:delText>110</w:delText>
        </w:r>
      </w:del>
    </w:p>
    <w:p w14:paraId="2B23E2D8" w14:textId="03387EE4" w:rsidR="00B57DB5" w:rsidRPr="00D76848" w:rsidDel="00B837CD" w:rsidRDefault="00B57DB5">
      <w:pPr>
        <w:pStyle w:val="TableofFigures"/>
        <w:tabs>
          <w:tab w:val="right" w:leader="dot" w:pos="8494"/>
        </w:tabs>
        <w:rPr>
          <w:del w:id="1410" w:author="Ilham Nur Pratama" w:date="2023-05-15T20:30:00Z"/>
          <w:rFonts w:asciiTheme="minorHAnsi" w:eastAsiaTheme="minorEastAsia" w:hAnsiTheme="minorHAnsi"/>
          <w:noProof/>
          <w:kern w:val="2"/>
          <w:sz w:val="22"/>
          <w:lang w:val="en-ID" w:eastAsia="en-ID"/>
          <w14:ligatures w14:val="standardContextual"/>
        </w:rPr>
      </w:pPr>
      <w:del w:id="1411" w:author="Ilham Nur Pratama" w:date="2023-05-15T20:30:00Z">
        <w:r w:rsidRPr="00D76848" w:rsidDel="00B837CD">
          <w:rPr>
            <w:rStyle w:val="Hyperlink"/>
            <w:noProof/>
          </w:rPr>
          <w:delText xml:space="preserve">Gambar 3.25 BPMN kondisi </w:delText>
        </w:r>
        <w:r w:rsidRPr="00D76848" w:rsidDel="00B837CD">
          <w:rPr>
            <w:rStyle w:val="Hyperlink"/>
            <w:i/>
            <w:noProof/>
          </w:rPr>
          <w:delText>to be</w:delText>
        </w:r>
        <w:r w:rsidRPr="00D76848" w:rsidDel="00B837CD">
          <w:rPr>
            <w:rStyle w:val="Hyperlink"/>
            <w:noProof/>
          </w:rPr>
          <w:delText xml:space="preserve"> setelah diimplementasikan SOAPSD</w:delText>
        </w:r>
        <w:r w:rsidRPr="00D76848" w:rsidDel="00B837CD">
          <w:rPr>
            <w:noProof/>
            <w:webHidden/>
          </w:rPr>
          <w:tab/>
          <w:delText>121</w:delText>
        </w:r>
      </w:del>
    </w:p>
    <w:p w14:paraId="1AC24366" w14:textId="154FD73C" w:rsidR="00B57DB5" w:rsidRPr="00D76848" w:rsidDel="00B837CD" w:rsidRDefault="00B57DB5">
      <w:pPr>
        <w:pStyle w:val="TableofFigures"/>
        <w:tabs>
          <w:tab w:val="right" w:leader="dot" w:pos="8494"/>
        </w:tabs>
        <w:rPr>
          <w:del w:id="1412" w:author="Ilham Nur Pratama" w:date="2023-05-15T20:30:00Z"/>
          <w:rFonts w:asciiTheme="minorHAnsi" w:eastAsiaTheme="minorEastAsia" w:hAnsiTheme="minorHAnsi"/>
          <w:noProof/>
          <w:kern w:val="2"/>
          <w:sz w:val="22"/>
          <w:lang w:val="en-ID" w:eastAsia="en-ID"/>
          <w14:ligatures w14:val="standardContextual"/>
        </w:rPr>
      </w:pPr>
      <w:del w:id="1413" w:author="Ilham Nur Pratama" w:date="2023-05-15T20:30:00Z">
        <w:r w:rsidRPr="00D76848" w:rsidDel="00B837CD">
          <w:rPr>
            <w:rStyle w:val="Hyperlink"/>
            <w:noProof/>
          </w:rPr>
          <w:delText xml:space="preserve">Gambar 3.26 Grafik hasil simulasi penggunaan sumber daya simulasi proses </w:delText>
        </w:r>
        <w:r w:rsidRPr="00D76848" w:rsidDel="00B837CD">
          <w:rPr>
            <w:rStyle w:val="Hyperlink"/>
            <w:i/>
            <w:noProof/>
          </w:rPr>
          <w:delText>to be</w:delText>
        </w:r>
        <w:r w:rsidRPr="00D76848" w:rsidDel="00B837CD">
          <w:rPr>
            <w:noProof/>
            <w:webHidden/>
          </w:rPr>
          <w:tab/>
          <w:delText>124</w:delText>
        </w:r>
      </w:del>
    </w:p>
    <w:p w14:paraId="29A06C1C" w14:textId="46AC9305" w:rsidR="00B57DB5" w:rsidRPr="00D76848" w:rsidDel="00B837CD" w:rsidRDefault="00B57DB5">
      <w:pPr>
        <w:pStyle w:val="TableofFigures"/>
        <w:tabs>
          <w:tab w:val="right" w:leader="dot" w:pos="8494"/>
        </w:tabs>
        <w:rPr>
          <w:del w:id="1414" w:author="Ilham Nur Pratama" w:date="2023-05-15T20:30:00Z"/>
          <w:rFonts w:asciiTheme="minorHAnsi" w:eastAsiaTheme="minorEastAsia" w:hAnsiTheme="minorHAnsi"/>
          <w:noProof/>
          <w:kern w:val="2"/>
          <w:sz w:val="22"/>
          <w:lang w:val="en-ID" w:eastAsia="en-ID"/>
          <w14:ligatures w14:val="standardContextual"/>
        </w:rPr>
      </w:pPr>
      <w:del w:id="1415" w:author="Ilham Nur Pratama" w:date="2023-05-15T20:30:00Z">
        <w:r w:rsidRPr="00D76848" w:rsidDel="00B837CD">
          <w:rPr>
            <w:rStyle w:val="Hyperlink"/>
            <w:noProof/>
          </w:rPr>
          <w:delText xml:space="preserve">Gambar 4.1 Peta panas Biaya dari Proses </w:delText>
        </w:r>
        <w:r w:rsidRPr="00D76848" w:rsidDel="00B837CD">
          <w:rPr>
            <w:rStyle w:val="Hyperlink"/>
            <w:i/>
            <w:noProof/>
          </w:rPr>
          <w:delText>as is</w:delText>
        </w:r>
        <w:r w:rsidRPr="00D76848" w:rsidDel="00B837CD">
          <w:rPr>
            <w:noProof/>
            <w:webHidden/>
          </w:rPr>
          <w:tab/>
          <w:delText>127</w:delText>
        </w:r>
      </w:del>
    </w:p>
    <w:p w14:paraId="0A602FAA" w14:textId="243B8297" w:rsidR="00B57DB5" w:rsidRPr="00D76848" w:rsidDel="00B837CD" w:rsidRDefault="00B57DB5">
      <w:pPr>
        <w:pStyle w:val="TableofFigures"/>
        <w:tabs>
          <w:tab w:val="right" w:leader="dot" w:pos="8494"/>
        </w:tabs>
        <w:rPr>
          <w:del w:id="1416" w:author="Ilham Nur Pratama" w:date="2023-05-15T20:30:00Z"/>
          <w:rFonts w:asciiTheme="minorHAnsi" w:eastAsiaTheme="minorEastAsia" w:hAnsiTheme="minorHAnsi"/>
          <w:noProof/>
          <w:kern w:val="2"/>
          <w:sz w:val="22"/>
          <w:lang w:val="en-ID" w:eastAsia="en-ID"/>
          <w14:ligatures w14:val="standardContextual"/>
        </w:rPr>
      </w:pPr>
      <w:del w:id="1417" w:author="Ilham Nur Pratama" w:date="2023-05-15T20:30:00Z">
        <w:r w:rsidRPr="00D76848" w:rsidDel="00B837CD">
          <w:rPr>
            <w:rStyle w:val="Hyperlink"/>
            <w:noProof/>
          </w:rPr>
          <w:delText xml:space="preserve">Gambar 4.2 Peta penas perulangan pekerjaan dari proses </w:delText>
        </w:r>
        <w:r w:rsidRPr="00D76848" w:rsidDel="00B837CD">
          <w:rPr>
            <w:rStyle w:val="Hyperlink"/>
            <w:i/>
            <w:noProof/>
          </w:rPr>
          <w:delText>as is</w:delText>
        </w:r>
        <w:r w:rsidRPr="00D76848" w:rsidDel="00B837CD">
          <w:rPr>
            <w:noProof/>
            <w:webHidden/>
          </w:rPr>
          <w:tab/>
          <w:delText>128</w:delText>
        </w:r>
      </w:del>
    </w:p>
    <w:p w14:paraId="271136CB" w14:textId="5C3DBC64" w:rsidR="00B57DB5" w:rsidRPr="00D76848" w:rsidDel="00B837CD" w:rsidRDefault="00B57DB5">
      <w:pPr>
        <w:pStyle w:val="TableofFigures"/>
        <w:tabs>
          <w:tab w:val="right" w:leader="dot" w:pos="8494"/>
        </w:tabs>
        <w:rPr>
          <w:del w:id="1418" w:author="Ilham Nur Pratama" w:date="2023-05-15T20:30:00Z"/>
          <w:rFonts w:asciiTheme="minorHAnsi" w:eastAsiaTheme="minorEastAsia" w:hAnsiTheme="minorHAnsi"/>
          <w:noProof/>
          <w:kern w:val="2"/>
          <w:sz w:val="22"/>
          <w:lang w:val="en-ID" w:eastAsia="en-ID"/>
          <w14:ligatures w14:val="standardContextual"/>
        </w:rPr>
      </w:pPr>
      <w:del w:id="1419" w:author="Ilham Nur Pratama" w:date="2023-05-15T20:30:00Z">
        <w:r w:rsidRPr="00D76848" w:rsidDel="00B837CD">
          <w:rPr>
            <w:rStyle w:val="Hyperlink"/>
            <w:noProof/>
          </w:rPr>
          <w:delText xml:space="preserve">Gambar 4.3 Peta panas durasi dari proses </w:delText>
        </w:r>
        <w:r w:rsidRPr="00D76848" w:rsidDel="00B837CD">
          <w:rPr>
            <w:rStyle w:val="Hyperlink"/>
            <w:i/>
            <w:noProof/>
          </w:rPr>
          <w:delText>as is</w:delText>
        </w:r>
        <w:r w:rsidRPr="00D76848" w:rsidDel="00B837CD">
          <w:rPr>
            <w:noProof/>
            <w:webHidden/>
          </w:rPr>
          <w:tab/>
          <w:delText>128</w:delText>
        </w:r>
      </w:del>
    </w:p>
    <w:p w14:paraId="5A6FDFC3" w14:textId="777BF216" w:rsidR="00B57DB5" w:rsidRPr="00D76848" w:rsidDel="00B837CD" w:rsidRDefault="00B57DB5">
      <w:pPr>
        <w:pStyle w:val="TableofFigures"/>
        <w:tabs>
          <w:tab w:val="right" w:leader="dot" w:pos="8494"/>
        </w:tabs>
        <w:rPr>
          <w:del w:id="1420" w:author="Ilham Nur Pratama" w:date="2023-05-15T20:30:00Z"/>
          <w:rFonts w:asciiTheme="minorHAnsi" w:eastAsiaTheme="minorEastAsia" w:hAnsiTheme="minorHAnsi"/>
          <w:noProof/>
          <w:kern w:val="2"/>
          <w:sz w:val="22"/>
          <w:lang w:val="en-ID" w:eastAsia="en-ID"/>
          <w14:ligatures w14:val="standardContextual"/>
        </w:rPr>
      </w:pPr>
      <w:del w:id="1421" w:author="Ilham Nur Pratama" w:date="2023-05-15T20:30:00Z">
        <w:r w:rsidRPr="00D76848" w:rsidDel="00B837CD">
          <w:rPr>
            <w:rStyle w:val="Hyperlink"/>
            <w:noProof/>
          </w:rPr>
          <w:delText xml:space="preserve">Gambar 4.4 Peta panas waktu tunggu proses </w:delText>
        </w:r>
        <w:r w:rsidRPr="00D76848" w:rsidDel="00B837CD">
          <w:rPr>
            <w:rStyle w:val="Hyperlink"/>
            <w:i/>
            <w:noProof/>
          </w:rPr>
          <w:delText>as is</w:delText>
        </w:r>
        <w:r w:rsidRPr="00D76848" w:rsidDel="00B837CD">
          <w:rPr>
            <w:noProof/>
            <w:webHidden/>
          </w:rPr>
          <w:tab/>
          <w:delText>128</w:delText>
        </w:r>
      </w:del>
    </w:p>
    <w:p w14:paraId="10E829C3" w14:textId="42C745C4" w:rsidR="00B57DB5" w:rsidRPr="00D76848" w:rsidDel="00B837CD" w:rsidRDefault="00B57DB5">
      <w:pPr>
        <w:pStyle w:val="TableofFigures"/>
        <w:tabs>
          <w:tab w:val="right" w:leader="dot" w:pos="8494"/>
        </w:tabs>
        <w:rPr>
          <w:del w:id="1422" w:author="Ilham Nur Pratama" w:date="2023-05-15T20:30:00Z"/>
          <w:rFonts w:asciiTheme="minorHAnsi" w:eastAsiaTheme="minorEastAsia" w:hAnsiTheme="minorHAnsi"/>
          <w:noProof/>
          <w:kern w:val="2"/>
          <w:sz w:val="22"/>
          <w:lang w:val="en-ID" w:eastAsia="en-ID"/>
          <w14:ligatures w14:val="standardContextual"/>
        </w:rPr>
      </w:pPr>
      <w:del w:id="1423" w:author="Ilham Nur Pratama" w:date="2023-05-15T20:30:00Z">
        <w:r w:rsidRPr="00D76848" w:rsidDel="00B837CD">
          <w:rPr>
            <w:rStyle w:val="Hyperlink"/>
            <w:noProof/>
          </w:rPr>
          <w:delText xml:space="preserve">Gambar 4.5 Peta Panas proses </w:delText>
        </w:r>
        <w:r w:rsidRPr="00D76848" w:rsidDel="00B837CD">
          <w:rPr>
            <w:rStyle w:val="Hyperlink"/>
            <w:i/>
            <w:noProof/>
          </w:rPr>
          <w:delText>to be</w:delText>
        </w:r>
        <w:r w:rsidRPr="00D76848" w:rsidDel="00B837CD">
          <w:rPr>
            <w:rStyle w:val="Hyperlink"/>
            <w:noProof/>
          </w:rPr>
          <w:delText xml:space="preserve"> untuk biaya</w:delText>
        </w:r>
        <w:r w:rsidRPr="00D76848" w:rsidDel="00B837CD">
          <w:rPr>
            <w:noProof/>
            <w:webHidden/>
          </w:rPr>
          <w:tab/>
          <w:delText>130</w:delText>
        </w:r>
      </w:del>
    </w:p>
    <w:p w14:paraId="3596E339" w14:textId="270DBEDE" w:rsidR="00B57DB5" w:rsidRPr="00D76848" w:rsidDel="00B837CD" w:rsidRDefault="00B57DB5">
      <w:pPr>
        <w:pStyle w:val="TableofFigures"/>
        <w:tabs>
          <w:tab w:val="right" w:leader="dot" w:pos="8494"/>
        </w:tabs>
        <w:rPr>
          <w:del w:id="1424" w:author="Ilham Nur Pratama" w:date="2023-05-15T20:30:00Z"/>
          <w:rFonts w:asciiTheme="minorHAnsi" w:eastAsiaTheme="minorEastAsia" w:hAnsiTheme="minorHAnsi"/>
          <w:noProof/>
          <w:kern w:val="2"/>
          <w:sz w:val="22"/>
          <w:lang w:val="en-ID" w:eastAsia="en-ID"/>
          <w14:ligatures w14:val="standardContextual"/>
        </w:rPr>
      </w:pPr>
      <w:del w:id="1425" w:author="Ilham Nur Pratama" w:date="2023-05-15T20:30:00Z">
        <w:r w:rsidRPr="00D76848" w:rsidDel="00B837CD">
          <w:rPr>
            <w:rStyle w:val="Hyperlink"/>
            <w:noProof/>
          </w:rPr>
          <w:delText xml:space="preserve">Gambar 4.6 Peta Panas proses </w:delText>
        </w:r>
        <w:r w:rsidRPr="00D76848" w:rsidDel="00B837CD">
          <w:rPr>
            <w:rStyle w:val="Hyperlink"/>
            <w:i/>
            <w:noProof/>
          </w:rPr>
          <w:delText xml:space="preserve">to be </w:delText>
        </w:r>
        <w:r w:rsidRPr="00D76848" w:rsidDel="00B837CD">
          <w:rPr>
            <w:rStyle w:val="Hyperlink"/>
            <w:noProof/>
          </w:rPr>
          <w:delText>untuk perulangan</w:delText>
        </w:r>
        <w:r w:rsidRPr="00D76848" w:rsidDel="00B837CD">
          <w:rPr>
            <w:noProof/>
            <w:webHidden/>
          </w:rPr>
          <w:tab/>
          <w:delText>130</w:delText>
        </w:r>
      </w:del>
    </w:p>
    <w:p w14:paraId="7897E330" w14:textId="0BA79E8E" w:rsidR="00B57DB5" w:rsidRPr="00D76848" w:rsidDel="00B837CD" w:rsidRDefault="00B57DB5">
      <w:pPr>
        <w:pStyle w:val="TableofFigures"/>
        <w:tabs>
          <w:tab w:val="right" w:leader="dot" w:pos="8494"/>
        </w:tabs>
        <w:rPr>
          <w:del w:id="1426" w:author="Ilham Nur Pratama" w:date="2023-05-15T20:30:00Z"/>
          <w:rFonts w:asciiTheme="minorHAnsi" w:eastAsiaTheme="minorEastAsia" w:hAnsiTheme="minorHAnsi"/>
          <w:noProof/>
          <w:kern w:val="2"/>
          <w:sz w:val="22"/>
          <w:lang w:val="en-ID" w:eastAsia="en-ID"/>
          <w14:ligatures w14:val="standardContextual"/>
        </w:rPr>
      </w:pPr>
      <w:del w:id="1427" w:author="Ilham Nur Pratama" w:date="2023-05-15T20:30:00Z">
        <w:r w:rsidRPr="00D76848" w:rsidDel="00B837CD">
          <w:rPr>
            <w:rStyle w:val="Hyperlink"/>
            <w:noProof/>
          </w:rPr>
          <w:delText xml:space="preserve">Gambar 4.7 Peta Panas proses </w:delText>
        </w:r>
        <w:r w:rsidRPr="00D76848" w:rsidDel="00B837CD">
          <w:rPr>
            <w:rStyle w:val="Hyperlink"/>
            <w:i/>
            <w:noProof/>
          </w:rPr>
          <w:delText>to be</w:delText>
        </w:r>
        <w:r w:rsidRPr="00D76848" w:rsidDel="00B837CD">
          <w:rPr>
            <w:rStyle w:val="Hyperlink"/>
            <w:noProof/>
          </w:rPr>
          <w:delText xml:space="preserve"> untuk durasi</w:delText>
        </w:r>
        <w:r w:rsidRPr="00D76848" w:rsidDel="00B837CD">
          <w:rPr>
            <w:noProof/>
            <w:webHidden/>
          </w:rPr>
          <w:tab/>
          <w:delText>131</w:delText>
        </w:r>
      </w:del>
    </w:p>
    <w:p w14:paraId="75F38E56" w14:textId="7C8B28D1" w:rsidR="00B57DB5" w:rsidRPr="00D76848" w:rsidDel="00B837CD" w:rsidRDefault="00B57DB5">
      <w:pPr>
        <w:pStyle w:val="TableofFigures"/>
        <w:tabs>
          <w:tab w:val="right" w:leader="dot" w:pos="8494"/>
        </w:tabs>
        <w:rPr>
          <w:del w:id="1428" w:author="Ilham Nur Pratama" w:date="2023-05-15T20:30:00Z"/>
          <w:rFonts w:asciiTheme="minorHAnsi" w:eastAsiaTheme="minorEastAsia" w:hAnsiTheme="minorHAnsi"/>
          <w:noProof/>
          <w:kern w:val="2"/>
          <w:sz w:val="22"/>
          <w:lang w:val="en-ID" w:eastAsia="en-ID"/>
          <w14:ligatures w14:val="standardContextual"/>
        </w:rPr>
      </w:pPr>
      <w:del w:id="1429" w:author="Ilham Nur Pratama" w:date="2023-05-15T20:30:00Z">
        <w:r w:rsidRPr="00D76848" w:rsidDel="00B837CD">
          <w:rPr>
            <w:rStyle w:val="Hyperlink"/>
            <w:noProof/>
          </w:rPr>
          <w:delText xml:space="preserve">Gambar 4.8 Peta Panas proses </w:delText>
        </w:r>
        <w:r w:rsidRPr="00D76848" w:rsidDel="00B837CD">
          <w:rPr>
            <w:rStyle w:val="Hyperlink"/>
            <w:i/>
            <w:noProof/>
          </w:rPr>
          <w:delText xml:space="preserve">to be </w:delText>
        </w:r>
        <w:r w:rsidRPr="00D76848" w:rsidDel="00B837CD">
          <w:rPr>
            <w:rStyle w:val="Hyperlink"/>
            <w:noProof/>
          </w:rPr>
          <w:delText>untuk waktu tunggu</w:delText>
        </w:r>
        <w:r w:rsidRPr="00D76848" w:rsidDel="00B837CD">
          <w:rPr>
            <w:noProof/>
            <w:webHidden/>
          </w:rPr>
          <w:tab/>
          <w:delText>131</w:delText>
        </w:r>
      </w:del>
    </w:p>
    <w:p w14:paraId="1BA87AA5" w14:textId="3AC3B7BC" w:rsidR="00B57DB5" w:rsidRPr="00D76848" w:rsidDel="00B837CD" w:rsidRDefault="00B57DB5">
      <w:pPr>
        <w:pStyle w:val="TableofFigures"/>
        <w:tabs>
          <w:tab w:val="right" w:leader="dot" w:pos="8494"/>
        </w:tabs>
        <w:rPr>
          <w:del w:id="1430" w:author="Ilham Nur Pratama" w:date="2023-05-15T20:30:00Z"/>
          <w:rFonts w:asciiTheme="minorHAnsi" w:eastAsiaTheme="minorEastAsia" w:hAnsiTheme="minorHAnsi"/>
          <w:noProof/>
          <w:kern w:val="2"/>
          <w:sz w:val="22"/>
          <w:lang w:val="en-ID" w:eastAsia="en-ID"/>
          <w14:ligatures w14:val="standardContextual"/>
        </w:rPr>
      </w:pPr>
      <w:del w:id="1431" w:author="Ilham Nur Pratama" w:date="2023-05-15T20:30:00Z">
        <w:r w:rsidRPr="00D76848" w:rsidDel="00B837CD">
          <w:rPr>
            <w:rStyle w:val="Hyperlink"/>
            <w:noProof/>
          </w:rPr>
          <w:delText>Gambar 4.9 Histogram dan boxplot untuk parameter waktu</w:delText>
        </w:r>
        <w:r w:rsidRPr="00D76848" w:rsidDel="00B837CD">
          <w:rPr>
            <w:noProof/>
            <w:webHidden/>
          </w:rPr>
          <w:tab/>
          <w:delText>141</w:delText>
        </w:r>
      </w:del>
    </w:p>
    <w:p w14:paraId="2975DA18" w14:textId="541E4D93" w:rsidR="00B57DB5" w:rsidRPr="00D76848" w:rsidDel="00B837CD" w:rsidRDefault="00B57DB5">
      <w:pPr>
        <w:pStyle w:val="TableofFigures"/>
        <w:tabs>
          <w:tab w:val="right" w:leader="dot" w:pos="8494"/>
        </w:tabs>
        <w:rPr>
          <w:del w:id="1432" w:author="Ilham Nur Pratama" w:date="2023-05-15T20:30:00Z"/>
          <w:rFonts w:asciiTheme="minorHAnsi" w:eastAsiaTheme="minorEastAsia" w:hAnsiTheme="minorHAnsi"/>
          <w:noProof/>
          <w:kern w:val="2"/>
          <w:sz w:val="22"/>
          <w:lang w:val="en-ID" w:eastAsia="en-ID"/>
          <w14:ligatures w14:val="standardContextual"/>
        </w:rPr>
      </w:pPr>
      <w:del w:id="1433" w:author="Ilham Nur Pratama" w:date="2023-05-15T20:30:00Z">
        <w:r w:rsidRPr="00D76848" w:rsidDel="00B837CD">
          <w:rPr>
            <w:rStyle w:val="Hyperlink"/>
            <w:noProof/>
          </w:rPr>
          <w:delText>Gambar 4.10 Histogram dan boxplot untuk parameter biaya</w:delText>
        </w:r>
        <w:r w:rsidRPr="00D76848" w:rsidDel="00B837CD">
          <w:rPr>
            <w:noProof/>
            <w:webHidden/>
          </w:rPr>
          <w:tab/>
          <w:delText>141</w:delText>
        </w:r>
      </w:del>
    </w:p>
    <w:p w14:paraId="026E2140" w14:textId="293C8F81" w:rsidR="00B57DB5" w:rsidRPr="00D76848" w:rsidDel="00B57DB5" w:rsidRDefault="00B57DB5">
      <w:pPr>
        <w:pStyle w:val="TableofFigures"/>
        <w:tabs>
          <w:tab w:val="right" w:leader="dot" w:pos="8494"/>
        </w:tabs>
        <w:rPr>
          <w:del w:id="1434" w:author="Ilham Nur Pratama" w:date="2023-05-15T20:29:00Z"/>
          <w:rFonts w:asciiTheme="minorHAnsi" w:eastAsiaTheme="minorEastAsia" w:hAnsiTheme="minorHAnsi"/>
          <w:noProof/>
          <w:kern w:val="2"/>
          <w:sz w:val="22"/>
          <w:lang w:val="en-ID" w:eastAsia="en-ID"/>
          <w14:ligatures w14:val="standardContextual"/>
        </w:rPr>
      </w:pPr>
      <w:del w:id="1435" w:author="Ilham Nur Pratama" w:date="2023-05-15T20:29:00Z">
        <w:r w:rsidRPr="00D76848" w:rsidDel="00B57DB5">
          <w:rPr>
            <w:rStyle w:val="Hyperlink"/>
            <w:noProof/>
          </w:rPr>
          <w:delText>Gambar 1.1 Data performa proyek berdasarkan daerah</w:delText>
        </w:r>
        <w:r w:rsidRPr="00D76848" w:rsidDel="00B57DB5">
          <w:rPr>
            <w:noProof/>
            <w:webHidden/>
          </w:rPr>
          <w:tab/>
          <w:delText>2</w:delText>
        </w:r>
      </w:del>
    </w:p>
    <w:p w14:paraId="55FE439B" w14:textId="51750925" w:rsidR="00B57DB5" w:rsidRPr="00D76848" w:rsidDel="00B57DB5" w:rsidRDefault="00B57DB5">
      <w:pPr>
        <w:pStyle w:val="TableofFigures"/>
        <w:tabs>
          <w:tab w:val="right" w:leader="dot" w:pos="8494"/>
        </w:tabs>
        <w:rPr>
          <w:del w:id="1436" w:author="Ilham Nur Pratama" w:date="2023-05-15T20:29:00Z"/>
          <w:rFonts w:asciiTheme="minorHAnsi" w:eastAsiaTheme="minorEastAsia" w:hAnsiTheme="minorHAnsi"/>
          <w:noProof/>
          <w:kern w:val="2"/>
          <w:sz w:val="22"/>
          <w:lang w:val="en-ID" w:eastAsia="en-ID"/>
          <w14:ligatures w14:val="standardContextual"/>
        </w:rPr>
      </w:pPr>
      <w:del w:id="1437" w:author="Ilham Nur Pratama" w:date="2023-05-15T20:29:00Z">
        <w:r w:rsidRPr="00D76848" w:rsidDel="00B57DB5">
          <w:rPr>
            <w:rStyle w:val="Hyperlink"/>
            <w:noProof/>
          </w:rPr>
          <w:delText>Gambar 1.2 Kendala yang mengakibatkan keterlambatan proyek menurut Association Project Management</w:delText>
        </w:r>
        <w:r w:rsidRPr="00D76848" w:rsidDel="00B57DB5">
          <w:rPr>
            <w:noProof/>
            <w:webHidden/>
          </w:rPr>
          <w:tab/>
          <w:delText>3</w:delText>
        </w:r>
      </w:del>
    </w:p>
    <w:p w14:paraId="1674635C" w14:textId="4B593B65" w:rsidR="00B57DB5" w:rsidRPr="00D76848" w:rsidDel="00B57DB5" w:rsidRDefault="00B57DB5">
      <w:pPr>
        <w:pStyle w:val="TableofFigures"/>
        <w:tabs>
          <w:tab w:val="right" w:leader="dot" w:pos="8494"/>
        </w:tabs>
        <w:rPr>
          <w:del w:id="1438" w:author="Ilham Nur Pratama" w:date="2023-05-15T20:29:00Z"/>
          <w:rFonts w:asciiTheme="minorHAnsi" w:eastAsiaTheme="minorEastAsia" w:hAnsiTheme="minorHAnsi"/>
          <w:noProof/>
          <w:kern w:val="2"/>
          <w:sz w:val="22"/>
          <w:lang w:val="en-ID" w:eastAsia="en-ID"/>
          <w14:ligatures w14:val="standardContextual"/>
        </w:rPr>
      </w:pPr>
      <w:del w:id="1439" w:author="Ilham Nur Pratama" w:date="2023-05-15T20:29:00Z">
        <w:r w:rsidRPr="00D76848" w:rsidDel="00B57DB5">
          <w:rPr>
            <w:rStyle w:val="Hyperlink"/>
            <w:noProof/>
          </w:rPr>
          <w:delText>Gambar 1.3 Diagram Pareto yang menggambarkan kendala keterlambatan proyek PT Pembayaran Digital Indonesia</w:delText>
        </w:r>
        <w:r w:rsidRPr="00D76848" w:rsidDel="00B57DB5">
          <w:rPr>
            <w:noProof/>
            <w:webHidden/>
          </w:rPr>
          <w:tab/>
          <w:delText>5</w:delText>
        </w:r>
      </w:del>
    </w:p>
    <w:p w14:paraId="0A1486EF" w14:textId="32B4D797" w:rsidR="00B57DB5" w:rsidRPr="00D76848" w:rsidDel="00B57DB5" w:rsidRDefault="00B57DB5">
      <w:pPr>
        <w:pStyle w:val="TableofFigures"/>
        <w:tabs>
          <w:tab w:val="right" w:leader="dot" w:pos="8494"/>
        </w:tabs>
        <w:rPr>
          <w:del w:id="1440" w:author="Ilham Nur Pratama" w:date="2023-05-15T20:29:00Z"/>
          <w:rFonts w:asciiTheme="minorHAnsi" w:eastAsiaTheme="minorEastAsia" w:hAnsiTheme="minorHAnsi"/>
          <w:noProof/>
          <w:kern w:val="2"/>
          <w:sz w:val="22"/>
          <w:lang w:val="en-ID" w:eastAsia="en-ID"/>
          <w14:ligatures w14:val="standardContextual"/>
        </w:rPr>
      </w:pPr>
      <w:del w:id="1441" w:author="Ilham Nur Pratama" w:date="2023-05-15T20:29:00Z">
        <w:r w:rsidRPr="00D76848" w:rsidDel="00B57DB5">
          <w:rPr>
            <w:rStyle w:val="Hyperlink"/>
            <w:noProof/>
          </w:rPr>
          <w:delText>Gambar 1.4 Performa waktu penyelesaian proyek pada PT.X yang mengalami keterlambatan di tahun 2021</w:delText>
        </w:r>
        <w:r w:rsidRPr="00D76848" w:rsidDel="00B57DB5">
          <w:rPr>
            <w:noProof/>
            <w:webHidden/>
          </w:rPr>
          <w:tab/>
          <w:delText>6</w:delText>
        </w:r>
      </w:del>
    </w:p>
    <w:p w14:paraId="50892F61" w14:textId="52DBA35B" w:rsidR="00B57DB5" w:rsidRPr="00D76848" w:rsidDel="00B57DB5" w:rsidRDefault="00B57DB5">
      <w:pPr>
        <w:pStyle w:val="TableofFigures"/>
        <w:tabs>
          <w:tab w:val="right" w:leader="dot" w:pos="8494"/>
        </w:tabs>
        <w:rPr>
          <w:del w:id="1442" w:author="Ilham Nur Pratama" w:date="2023-05-15T20:29:00Z"/>
          <w:rFonts w:asciiTheme="minorHAnsi" w:eastAsiaTheme="minorEastAsia" w:hAnsiTheme="minorHAnsi"/>
          <w:noProof/>
          <w:kern w:val="2"/>
          <w:sz w:val="22"/>
          <w:lang w:val="en-ID" w:eastAsia="en-ID"/>
          <w14:ligatures w14:val="standardContextual"/>
        </w:rPr>
      </w:pPr>
      <w:del w:id="1443" w:author="Ilham Nur Pratama" w:date="2023-05-15T20:29:00Z">
        <w:r w:rsidRPr="00D76848" w:rsidDel="00B57DB5">
          <w:rPr>
            <w:rStyle w:val="Hyperlink"/>
            <w:noProof/>
          </w:rPr>
          <w:delText>Gambar 1.5 Ringkasan Metodologi Penelitian</w:delText>
        </w:r>
        <w:r w:rsidRPr="00D76848" w:rsidDel="00B57DB5">
          <w:rPr>
            <w:noProof/>
            <w:webHidden/>
          </w:rPr>
          <w:tab/>
          <w:delText>19</w:delText>
        </w:r>
      </w:del>
    </w:p>
    <w:p w14:paraId="39EB6AB0" w14:textId="62170FDB" w:rsidR="00B57DB5" w:rsidRPr="00D76848" w:rsidDel="00B57DB5" w:rsidRDefault="00B57DB5">
      <w:pPr>
        <w:pStyle w:val="TableofFigures"/>
        <w:tabs>
          <w:tab w:val="right" w:leader="dot" w:pos="8494"/>
        </w:tabs>
        <w:rPr>
          <w:del w:id="1444" w:author="Ilham Nur Pratama" w:date="2023-05-15T20:29:00Z"/>
          <w:rFonts w:asciiTheme="minorHAnsi" w:eastAsiaTheme="minorEastAsia" w:hAnsiTheme="minorHAnsi"/>
          <w:noProof/>
          <w:kern w:val="2"/>
          <w:sz w:val="22"/>
          <w:lang w:val="en-ID" w:eastAsia="en-ID"/>
          <w14:ligatures w14:val="standardContextual"/>
        </w:rPr>
      </w:pPr>
      <w:del w:id="1445" w:author="Ilham Nur Pratama" w:date="2023-05-15T20:29:00Z">
        <w:r w:rsidRPr="00D76848" w:rsidDel="00B57DB5">
          <w:rPr>
            <w:rStyle w:val="Hyperlink"/>
            <w:noProof/>
          </w:rPr>
          <w:delText>Gambar 2.1 Hubungan kompleksitas proyek dengan bantuan fleksibilitas manajemen proyek dengan hasil akhir proyek</w:delText>
        </w:r>
        <w:r w:rsidRPr="00D76848" w:rsidDel="00B57DB5">
          <w:rPr>
            <w:noProof/>
            <w:webHidden/>
          </w:rPr>
          <w:tab/>
          <w:delText>24</w:delText>
        </w:r>
      </w:del>
    </w:p>
    <w:p w14:paraId="1768C299" w14:textId="2E733252" w:rsidR="00B57DB5" w:rsidRPr="00D76848" w:rsidDel="00B57DB5" w:rsidRDefault="00B57DB5">
      <w:pPr>
        <w:pStyle w:val="TableofFigures"/>
        <w:tabs>
          <w:tab w:val="right" w:leader="dot" w:pos="8494"/>
        </w:tabs>
        <w:rPr>
          <w:del w:id="1446" w:author="Ilham Nur Pratama" w:date="2023-05-15T20:29:00Z"/>
          <w:rFonts w:asciiTheme="minorHAnsi" w:eastAsiaTheme="minorEastAsia" w:hAnsiTheme="minorHAnsi"/>
          <w:noProof/>
          <w:kern w:val="2"/>
          <w:sz w:val="22"/>
          <w:lang w:val="en-ID" w:eastAsia="en-ID"/>
          <w14:ligatures w14:val="standardContextual"/>
        </w:rPr>
      </w:pPr>
      <w:del w:id="1447" w:author="Ilham Nur Pratama" w:date="2023-05-15T20:29:00Z">
        <w:r w:rsidRPr="00D76848" w:rsidDel="00B57DB5">
          <w:rPr>
            <w:rStyle w:val="Hyperlink"/>
            <w:noProof/>
          </w:rPr>
          <w:delText xml:space="preserve">Gambar 2.2 Aspek dan komponen penyusun </w:delText>
        </w:r>
        <w:r w:rsidRPr="00D76848" w:rsidDel="00B57DB5">
          <w:rPr>
            <w:rStyle w:val="Hyperlink"/>
            <w:i/>
            <w:noProof/>
          </w:rPr>
          <w:delText>Gartner Framework</w:delText>
        </w:r>
        <w:r w:rsidRPr="00D76848" w:rsidDel="00B57DB5">
          <w:rPr>
            <w:noProof/>
            <w:webHidden/>
          </w:rPr>
          <w:tab/>
          <w:delText>32</w:delText>
        </w:r>
      </w:del>
    </w:p>
    <w:p w14:paraId="28FE2733" w14:textId="459D47D8" w:rsidR="00B57DB5" w:rsidRPr="00D76848" w:rsidDel="00B57DB5" w:rsidRDefault="00B57DB5">
      <w:pPr>
        <w:pStyle w:val="TableofFigures"/>
        <w:tabs>
          <w:tab w:val="right" w:leader="dot" w:pos="8494"/>
        </w:tabs>
        <w:rPr>
          <w:del w:id="1448" w:author="Ilham Nur Pratama" w:date="2023-05-15T20:29:00Z"/>
          <w:rFonts w:asciiTheme="minorHAnsi" w:eastAsiaTheme="minorEastAsia" w:hAnsiTheme="minorHAnsi"/>
          <w:noProof/>
          <w:kern w:val="2"/>
          <w:sz w:val="22"/>
          <w:lang w:val="en-ID" w:eastAsia="en-ID"/>
          <w14:ligatures w14:val="standardContextual"/>
        </w:rPr>
      </w:pPr>
      <w:del w:id="1449" w:author="Ilham Nur Pratama" w:date="2023-05-15T20:29:00Z">
        <w:r w:rsidRPr="00D76848" w:rsidDel="00B57DB5">
          <w:rPr>
            <w:rStyle w:val="Hyperlink"/>
            <w:noProof/>
          </w:rPr>
          <w:delText>Gambar 2.3 Pembagian MCDM berdasarkan data, kriteria yang digunakan, dan jumlah hasil yang dikeluarkan</w:delText>
        </w:r>
        <w:r w:rsidRPr="00D76848" w:rsidDel="00B57DB5">
          <w:rPr>
            <w:noProof/>
            <w:webHidden/>
          </w:rPr>
          <w:tab/>
          <w:delText>38</w:delText>
        </w:r>
      </w:del>
    </w:p>
    <w:p w14:paraId="39328B2C" w14:textId="64A6681B" w:rsidR="00B57DB5" w:rsidRPr="00D76848" w:rsidDel="00B57DB5" w:rsidRDefault="00B57DB5">
      <w:pPr>
        <w:pStyle w:val="TableofFigures"/>
        <w:tabs>
          <w:tab w:val="right" w:leader="dot" w:pos="8494"/>
        </w:tabs>
        <w:rPr>
          <w:del w:id="1450" w:author="Ilham Nur Pratama" w:date="2023-05-15T20:29:00Z"/>
          <w:rFonts w:asciiTheme="minorHAnsi" w:eastAsiaTheme="minorEastAsia" w:hAnsiTheme="minorHAnsi"/>
          <w:noProof/>
          <w:kern w:val="2"/>
          <w:sz w:val="22"/>
          <w:lang w:val="en-ID" w:eastAsia="en-ID"/>
          <w14:ligatures w14:val="standardContextual"/>
        </w:rPr>
      </w:pPr>
      <w:del w:id="1451" w:author="Ilham Nur Pratama" w:date="2023-05-15T20:29:00Z">
        <w:r w:rsidRPr="00D76848" w:rsidDel="00B57DB5">
          <w:rPr>
            <w:rStyle w:val="Hyperlink"/>
            <w:noProof/>
          </w:rPr>
          <w:delText>Gambar 2.4 Kombinasi MCDM untuk membentuk sebuah MCDM yang bersifat hybrid</w:delText>
        </w:r>
        <w:r w:rsidRPr="00D76848" w:rsidDel="00B57DB5">
          <w:rPr>
            <w:noProof/>
            <w:webHidden/>
          </w:rPr>
          <w:tab/>
          <w:delText>39</w:delText>
        </w:r>
      </w:del>
    </w:p>
    <w:p w14:paraId="6311E0F0" w14:textId="2E123B75" w:rsidR="00B57DB5" w:rsidRPr="00D76848" w:rsidDel="00B57DB5" w:rsidRDefault="00B57DB5">
      <w:pPr>
        <w:pStyle w:val="TableofFigures"/>
        <w:tabs>
          <w:tab w:val="right" w:leader="dot" w:pos="8494"/>
        </w:tabs>
        <w:rPr>
          <w:del w:id="1452" w:author="Ilham Nur Pratama" w:date="2023-05-15T20:29:00Z"/>
          <w:rFonts w:asciiTheme="minorHAnsi" w:eastAsiaTheme="minorEastAsia" w:hAnsiTheme="minorHAnsi"/>
          <w:noProof/>
          <w:kern w:val="2"/>
          <w:sz w:val="22"/>
          <w:lang w:val="en-ID" w:eastAsia="en-ID"/>
          <w14:ligatures w14:val="standardContextual"/>
        </w:rPr>
      </w:pPr>
      <w:del w:id="1453" w:author="Ilham Nur Pratama" w:date="2023-05-15T20:29:00Z">
        <w:r w:rsidRPr="00D76848" w:rsidDel="00B57DB5">
          <w:rPr>
            <w:rStyle w:val="Hyperlink"/>
            <w:noProof/>
          </w:rPr>
          <w:delText>Gambar 2.5 Koneksi hirarki pada teknik penentuan keputusan menggunakan ANP</w:delText>
        </w:r>
        <w:r w:rsidRPr="00D76848" w:rsidDel="00B57DB5">
          <w:rPr>
            <w:noProof/>
            <w:webHidden/>
          </w:rPr>
          <w:tab/>
          <w:delText>41</w:delText>
        </w:r>
      </w:del>
    </w:p>
    <w:p w14:paraId="3FEF3BBE" w14:textId="0AAE06EF" w:rsidR="00B57DB5" w:rsidRPr="00D76848" w:rsidDel="00B57DB5" w:rsidRDefault="00B57DB5">
      <w:pPr>
        <w:pStyle w:val="TableofFigures"/>
        <w:tabs>
          <w:tab w:val="right" w:leader="dot" w:pos="8494"/>
        </w:tabs>
        <w:rPr>
          <w:del w:id="1454" w:author="Ilham Nur Pratama" w:date="2023-05-15T20:29:00Z"/>
          <w:rFonts w:asciiTheme="minorHAnsi" w:eastAsiaTheme="minorEastAsia" w:hAnsiTheme="minorHAnsi"/>
          <w:noProof/>
          <w:kern w:val="2"/>
          <w:sz w:val="22"/>
          <w:lang w:val="en-ID" w:eastAsia="en-ID"/>
          <w14:ligatures w14:val="standardContextual"/>
        </w:rPr>
      </w:pPr>
      <w:del w:id="1455" w:author="Ilham Nur Pratama" w:date="2023-05-15T20:29:00Z">
        <w:r w:rsidRPr="00D76848" w:rsidDel="00B57DB5">
          <w:rPr>
            <w:rStyle w:val="Hyperlink"/>
            <w:noProof/>
          </w:rPr>
          <w:delText>Gambar 2.6 Tata cara MCDM menggunakan metode COPRAS</w:delText>
        </w:r>
        <w:r w:rsidRPr="00D76848" w:rsidDel="00B57DB5">
          <w:rPr>
            <w:noProof/>
            <w:webHidden/>
          </w:rPr>
          <w:tab/>
          <w:delText>43</w:delText>
        </w:r>
      </w:del>
    </w:p>
    <w:p w14:paraId="57D3B8B8" w14:textId="5198F5D0" w:rsidR="00B57DB5" w:rsidRPr="00D76848" w:rsidDel="00B57DB5" w:rsidRDefault="00B57DB5">
      <w:pPr>
        <w:pStyle w:val="TableofFigures"/>
        <w:tabs>
          <w:tab w:val="right" w:leader="dot" w:pos="8494"/>
        </w:tabs>
        <w:rPr>
          <w:del w:id="1456" w:author="Ilham Nur Pratama" w:date="2023-05-15T20:29:00Z"/>
          <w:rFonts w:asciiTheme="minorHAnsi" w:eastAsiaTheme="minorEastAsia" w:hAnsiTheme="minorHAnsi"/>
          <w:noProof/>
          <w:kern w:val="2"/>
          <w:sz w:val="22"/>
          <w:lang w:val="en-ID" w:eastAsia="en-ID"/>
          <w14:ligatures w14:val="standardContextual"/>
        </w:rPr>
      </w:pPr>
      <w:del w:id="1457" w:author="Ilham Nur Pratama" w:date="2023-05-15T20:29:00Z">
        <w:r w:rsidRPr="00D76848" w:rsidDel="00B57DB5">
          <w:rPr>
            <w:rStyle w:val="Hyperlink"/>
            <w:noProof/>
          </w:rPr>
          <w:delText>Gambar 2.7 Jenis kecerdasan buatan dan ML secara lingkup garis besar</w:delText>
        </w:r>
        <w:r w:rsidRPr="00D76848" w:rsidDel="00B57DB5">
          <w:rPr>
            <w:noProof/>
            <w:webHidden/>
          </w:rPr>
          <w:tab/>
          <w:delText>44</w:delText>
        </w:r>
      </w:del>
    </w:p>
    <w:p w14:paraId="70625CBB" w14:textId="56C17895" w:rsidR="00B57DB5" w:rsidRPr="00D76848" w:rsidDel="00B57DB5" w:rsidRDefault="00B57DB5">
      <w:pPr>
        <w:pStyle w:val="TableofFigures"/>
        <w:tabs>
          <w:tab w:val="right" w:leader="dot" w:pos="8494"/>
        </w:tabs>
        <w:rPr>
          <w:del w:id="1458" w:author="Ilham Nur Pratama" w:date="2023-05-15T20:29:00Z"/>
          <w:rFonts w:asciiTheme="minorHAnsi" w:eastAsiaTheme="minorEastAsia" w:hAnsiTheme="minorHAnsi"/>
          <w:noProof/>
          <w:kern w:val="2"/>
          <w:sz w:val="22"/>
          <w:lang w:val="en-ID" w:eastAsia="en-ID"/>
          <w14:ligatures w14:val="standardContextual"/>
        </w:rPr>
      </w:pPr>
      <w:del w:id="1459" w:author="Ilham Nur Pratama" w:date="2023-05-15T20:29:00Z">
        <w:r w:rsidRPr="00D76848" w:rsidDel="00B57DB5">
          <w:rPr>
            <w:rStyle w:val="Hyperlink"/>
            <w:noProof/>
          </w:rPr>
          <w:delText xml:space="preserve">Gambar 2.8 Contoh Plot </w:delText>
        </w:r>
        <w:r w:rsidRPr="00D76848" w:rsidDel="00B57DB5">
          <w:rPr>
            <w:rStyle w:val="Hyperlink"/>
            <w:i/>
            <w:noProof/>
          </w:rPr>
          <w:delText xml:space="preserve">Support Vector </w:delText>
        </w:r>
        <w:r w:rsidRPr="00D76848" w:rsidDel="00B57DB5">
          <w:rPr>
            <w:rStyle w:val="Hyperlink"/>
            <w:noProof/>
          </w:rPr>
          <w:delText>dalam sebuah bidang SVM</w:delText>
        </w:r>
        <w:r w:rsidRPr="00D76848" w:rsidDel="00B57DB5">
          <w:rPr>
            <w:noProof/>
            <w:webHidden/>
          </w:rPr>
          <w:tab/>
          <w:delText>46</w:delText>
        </w:r>
      </w:del>
    </w:p>
    <w:p w14:paraId="088C75BC" w14:textId="1A59FD63" w:rsidR="00B57DB5" w:rsidRPr="00D76848" w:rsidDel="00B57DB5" w:rsidRDefault="00B57DB5">
      <w:pPr>
        <w:pStyle w:val="TableofFigures"/>
        <w:tabs>
          <w:tab w:val="right" w:leader="dot" w:pos="8494"/>
        </w:tabs>
        <w:rPr>
          <w:del w:id="1460" w:author="Ilham Nur Pratama" w:date="2023-05-15T20:29:00Z"/>
          <w:rFonts w:asciiTheme="minorHAnsi" w:eastAsiaTheme="minorEastAsia" w:hAnsiTheme="minorHAnsi"/>
          <w:noProof/>
          <w:kern w:val="2"/>
          <w:sz w:val="22"/>
          <w:lang w:val="en-ID" w:eastAsia="en-ID"/>
          <w14:ligatures w14:val="standardContextual"/>
        </w:rPr>
      </w:pPr>
      <w:del w:id="1461" w:author="Ilham Nur Pratama" w:date="2023-05-15T20:29:00Z">
        <w:r w:rsidRPr="00D76848" w:rsidDel="00B57DB5">
          <w:rPr>
            <w:rStyle w:val="Hyperlink"/>
            <w:noProof/>
          </w:rPr>
          <w:delText xml:space="preserve">Gambar 2.9 Ilustrasi struktur </w:delText>
        </w:r>
        <w:r w:rsidRPr="00D76848" w:rsidDel="00B57DB5">
          <w:rPr>
            <w:rStyle w:val="Hyperlink"/>
            <w:i/>
            <w:noProof/>
          </w:rPr>
          <w:delText>random forest</w:delText>
        </w:r>
        <w:r w:rsidRPr="00D76848" w:rsidDel="00B57DB5">
          <w:rPr>
            <w:rStyle w:val="Hyperlink"/>
            <w:noProof/>
          </w:rPr>
          <w:delText xml:space="preserve"> dalam menyelesaikan permasalahan</w:delText>
        </w:r>
        <w:r w:rsidRPr="00D76848" w:rsidDel="00B57DB5">
          <w:rPr>
            <w:noProof/>
            <w:webHidden/>
          </w:rPr>
          <w:tab/>
          <w:delText>47</w:delText>
        </w:r>
      </w:del>
    </w:p>
    <w:p w14:paraId="0F8D7442" w14:textId="3033424F" w:rsidR="00B57DB5" w:rsidRPr="00D76848" w:rsidDel="00B57DB5" w:rsidRDefault="00B57DB5">
      <w:pPr>
        <w:pStyle w:val="TableofFigures"/>
        <w:tabs>
          <w:tab w:val="right" w:leader="dot" w:pos="8494"/>
        </w:tabs>
        <w:rPr>
          <w:del w:id="1462" w:author="Ilham Nur Pratama" w:date="2023-05-15T20:29:00Z"/>
          <w:rFonts w:asciiTheme="minorHAnsi" w:eastAsiaTheme="minorEastAsia" w:hAnsiTheme="minorHAnsi"/>
          <w:noProof/>
          <w:kern w:val="2"/>
          <w:sz w:val="22"/>
          <w:lang w:val="en-ID" w:eastAsia="en-ID"/>
          <w14:ligatures w14:val="standardContextual"/>
        </w:rPr>
      </w:pPr>
      <w:del w:id="1463" w:author="Ilham Nur Pratama" w:date="2023-05-15T20:29:00Z">
        <w:r w:rsidRPr="00D76848" w:rsidDel="00B57DB5">
          <w:rPr>
            <w:rStyle w:val="Hyperlink"/>
            <w:noProof/>
          </w:rPr>
          <w:delText>Gambar 3.1 Diagram alir detil penelitan</w:delText>
        </w:r>
        <w:r w:rsidRPr="00D76848" w:rsidDel="00B57DB5">
          <w:rPr>
            <w:noProof/>
            <w:webHidden/>
          </w:rPr>
          <w:tab/>
          <w:delText>53</w:delText>
        </w:r>
      </w:del>
    </w:p>
    <w:p w14:paraId="40B1BBFA" w14:textId="7E67FEE6" w:rsidR="00B57DB5" w:rsidRPr="00D76848" w:rsidDel="00B57DB5" w:rsidRDefault="00B57DB5">
      <w:pPr>
        <w:pStyle w:val="TableofFigures"/>
        <w:tabs>
          <w:tab w:val="right" w:leader="dot" w:pos="8494"/>
        </w:tabs>
        <w:rPr>
          <w:del w:id="1464" w:author="Ilham Nur Pratama" w:date="2023-05-15T20:29:00Z"/>
          <w:rFonts w:asciiTheme="minorHAnsi" w:eastAsiaTheme="minorEastAsia" w:hAnsiTheme="minorHAnsi"/>
          <w:noProof/>
          <w:kern w:val="2"/>
          <w:sz w:val="22"/>
          <w:lang w:val="en-ID" w:eastAsia="en-ID"/>
          <w14:ligatures w14:val="standardContextual"/>
        </w:rPr>
      </w:pPr>
      <w:del w:id="1465" w:author="Ilham Nur Pratama" w:date="2023-05-15T20:29:00Z">
        <w:r w:rsidRPr="00D76848" w:rsidDel="00B57DB5">
          <w:rPr>
            <w:rStyle w:val="Hyperlink"/>
            <w:noProof/>
          </w:rPr>
          <w:delText>Gambar 3.2 Area penelitian yang dilakukan yang berhubungan dengan bidak Teknik Industri</w:delText>
        </w:r>
        <w:r w:rsidRPr="00D76848" w:rsidDel="00B57DB5">
          <w:rPr>
            <w:noProof/>
            <w:webHidden/>
          </w:rPr>
          <w:tab/>
          <w:delText>56</w:delText>
        </w:r>
      </w:del>
    </w:p>
    <w:p w14:paraId="7D8541E7" w14:textId="22ABF468" w:rsidR="00B57DB5" w:rsidRPr="00D76848" w:rsidDel="00B57DB5" w:rsidRDefault="00B57DB5">
      <w:pPr>
        <w:pStyle w:val="TableofFigures"/>
        <w:tabs>
          <w:tab w:val="right" w:leader="dot" w:pos="8494"/>
        </w:tabs>
        <w:rPr>
          <w:del w:id="1466" w:author="Ilham Nur Pratama" w:date="2023-05-15T20:29:00Z"/>
          <w:rFonts w:asciiTheme="minorHAnsi" w:eastAsiaTheme="minorEastAsia" w:hAnsiTheme="minorHAnsi"/>
          <w:noProof/>
          <w:kern w:val="2"/>
          <w:sz w:val="22"/>
          <w:lang w:val="en-ID" w:eastAsia="en-ID"/>
          <w14:ligatures w14:val="standardContextual"/>
        </w:rPr>
      </w:pPr>
      <w:del w:id="1467" w:author="Ilham Nur Pratama" w:date="2023-05-15T20:29:00Z">
        <w:r w:rsidRPr="00D76848" w:rsidDel="00B57DB5">
          <w:rPr>
            <w:rStyle w:val="Hyperlink"/>
            <w:noProof/>
          </w:rPr>
          <w:delText>Gambar 3.3 Sampel VosViewer terkait topik riset yang akan dibahas</w:delText>
        </w:r>
        <w:r w:rsidRPr="00D76848" w:rsidDel="00B57DB5">
          <w:rPr>
            <w:noProof/>
            <w:webHidden/>
          </w:rPr>
          <w:tab/>
          <w:delText>57</w:delText>
        </w:r>
      </w:del>
    </w:p>
    <w:p w14:paraId="7C3E442F" w14:textId="5AB0E695" w:rsidR="00B57DB5" w:rsidRPr="00D76848" w:rsidDel="00B57DB5" w:rsidRDefault="00B57DB5">
      <w:pPr>
        <w:pStyle w:val="TableofFigures"/>
        <w:tabs>
          <w:tab w:val="right" w:leader="dot" w:pos="8494"/>
        </w:tabs>
        <w:rPr>
          <w:del w:id="1468" w:author="Ilham Nur Pratama" w:date="2023-05-15T20:29:00Z"/>
          <w:rFonts w:asciiTheme="minorHAnsi" w:eastAsiaTheme="minorEastAsia" w:hAnsiTheme="minorHAnsi"/>
          <w:noProof/>
          <w:kern w:val="2"/>
          <w:sz w:val="22"/>
          <w:lang w:val="en-ID" w:eastAsia="en-ID"/>
          <w14:ligatures w14:val="standardContextual"/>
        </w:rPr>
      </w:pPr>
      <w:del w:id="1469" w:author="Ilham Nur Pratama" w:date="2023-05-15T20:29:00Z">
        <w:r w:rsidRPr="00D76848" w:rsidDel="00B57DB5">
          <w:rPr>
            <w:rStyle w:val="Hyperlink"/>
            <w:noProof/>
          </w:rPr>
          <w:delText>Gambar 3.4 Persepsi Karyawan PT PDI terhadap proyek yang dikerjakan</w:delText>
        </w:r>
        <w:r w:rsidRPr="00D76848" w:rsidDel="00B57DB5">
          <w:rPr>
            <w:noProof/>
            <w:webHidden/>
          </w:rPr>
          <w:tab/>
          <w:delText>64</w:delText>
        </w:r>
      </w:del>
    </w:p>
    <w:p w14:paraId="7BCAB648" w14:textId="55F63074" w:rsidR="00B57DB5" w:rsidRPr="00D76848" w:rsidDel="00B57DB5" w:rsidRDefault="00B57DB5">
      <w:pPr>
        <w:pStyle w:val="TableofFigures"/>
        <w:tabs>
          <w:tab w:val="right" w:leader="dot" w:pos="8494"/>
        </w:tabs>
        <w:rPr>
          <w:del w:id="1470" w:author="Ilham Nur Pratama" w:date="2023-05-15T20:29:00Z"/>
          <w:rFonts w:asciiTheme="minorHAnsi" w:eastAsiaTheme="minorEastAsia" w:hAnsiTheme="minorHAnsi"/>
          <w:noProof/>
          <w:kern w:val="2"/>
          <w:sz w:val="22"/>
          <w:lang w:val="en-ID" w:eastAsia="en-ID"/>
          <w14:ligatures w14:val="standardContextual"/>
        </w:rPr>
      </w:pPr>
      <w:del w:id="1471" w:author="Ilham Nur Pratama" w:date="2023-05-15T20:29:00Z">
        <w:r w:rsidRPr="00D76848" w:rsidDel="00B57DB5">
          <w:rPr>
            <w:rStyle w:val="Hyperlink"/>
            <w:noProof/>
          </w:rPr>
          <w:delText>Gambar 3.5 Kompetensi Karyawan PT PDI dalam mengerjakan pekerjaan dalam satu waktu</w:delText>
        </w:r>
        <w:r w:rsidRPr="00D76848" w:rsidDel="00B57DB5">
          <w:rPr>
            <w:noProof/>
            <w:webHidden/>
          </w:rPr>
          <w:tab/>
          <w:delText>64</w:delText>
        </w:r>
      </w:del>
    </w:p>
    <w:p w14:paraId="2ABFE80F" w14:textId="4C73AD7B" w:rsidR="00B57DB5" w:rsidRPr="00D76848" w:rsidDel="00B57DB5" w:rsidRDefault="00B57DB5">
      <w:pPr>
        <w:pStyle w:val="TableofFigures"/>
        <w:tabs>
          <w:tab w:val="right" w:leader="dot" w:pos="8494"/>
        </w:tabs>
        <w:rPr>
          <w:del w:id="1472" w:author="Ilham Nur Pratama" w:date="2023-05-15T20:29:00Z"/>
          <w:rFonts w:asciiTheme="minorHAnsi" w:eastAsiaTheme="minorEastAsia" w:hAnsiTheme="minorHAnsi"/>
          <w:noProof/>
          <w:kern w:val="2"/>
          <w:sz w:val="22"/>
          <w:lang w:val="en-ID" w:eastAsia="en-ID"/>
          <w14:ligatures w14:val="standardContextual"/>
        </w:rPr>
      </w:pPr>
      <w:del w:id="1473" w:author="Ilham Nur Pratama" w:date="2023-05-15T20:29:00Z">
        <w:r w:rsidRPr="00D76848" w:rsidDel="00B57DB5">
          <w:rPr>
            <w:rStyle w:val="Hyperlink"/>
            <w:noProof/>
          </w:rPr>
          <w:delText>Gambar 3.6 Performa karyawan PT PDI dalam menyelesaikan tenggat pekerjaan</w:delText>
        </w:r>
        <w:r w:rsidRPr="00D76848" w:rsidDel="00B57DB5">
          <w:rPr>
            <w:noProof/>
            <w:webHidden/>
          </w:rPr>
          <w:tab/>
          <w:delText>65</w:delText>
        </w:r>
      </w:del>
    </w:p>
    <w:p w14:paraId="1F3663B0" w14:textId="2BCD1402" w:rsidR="00B57DB5" w:rsidRPr="00D76848" w:rsidDel="00B57DB5" w:rsidRDefault="00B57DB5">
      <w:pPr>
        <w:pStyle w:val="TableofFigures"/>
        <w:tabs>
          <w:tab w:val="right" w:leader="dot" w:pos="8494"/>
        </w:tabs>
        <w:rPr>
          <w:del w:id="1474" w:author="Ilham Nur Pratama" w:date="2023-05-15T20:29:00Z"/>
          <w:rFonts w:asciiTheme="minorHAnsi" w:eastAsiaTheme="minorEastAsia" w:hAnsiTheme="minorHAnsi"/>
          <w:noProof/>
          <w:kern w:val="2"/>
          <w:sz w:val="22"/>
          <w:lang w:val="en-ID" w:eastAsia="en-ID"/>
          <w14:ligatures w14:val="standardContextual"/>
        </w:rPr>
      </w:pPr>
      <w:del w:id="1475" w:author="Ilham Nur Pratama" w:date="2023-05-15T20:29:00Z">
        <w:r w:rsidRPr="00D76848" w:rsidDel="00B57DB5">
          <w:rPr>
            <w:rStyle w:val="Hyperlink"/>
            <w:noProof/>
          </w:rPr>
          <w:delText>Gambar 3.7 Pertimbangan pakar dalam memilih sumber daya yang akan melakukan pekerjaaan</w:delText>
        </w:r>
        <w:r w:rsidRPr="00D76848" w:rsidDel="00B57DB5">
          <w:rPr>
            <w:noProof/>
            <w:webHidden/>
          </w:rPr>
          <w:tab/>
          <w:delText>66</w:delText>
        </w:r>
      </w:del>
    </w:p>
    <w:p w14:paraId="049B216C" w14:textId="0D3B1C66" w:rsidR="00B57DB5" w:rsidRPr="00D76848" w:rsidDel="00B57DB5" w:rsidRDefault="00B57DB5">
      <w:pPr>
        <w:pStyle w:val="TableofFigures"/>
        <w:tabs>
          <w:tab w:val="right" w:leader="dot" w:pos="8494"/>
        </w:tabs>
        <w:rPr>
          <w:del w:id="1476" w:author="Ilham Nur Pratama" w:date="2023-05-15T20:29:00Z"/>
          <w:rFonts w:asciiTheme="minorHAnsi" w:eastAsiaTheme="minorEastAsia" w:hAnsiTheme="minorHAnsi"/>
          <w:noProof/>
          <w:kern w:val="2"/>
          <w:sz w:val="22"/>
          <w:lang w:val="en-ID" w:eastAsia="en-ID"/>
          <w14:ligatures w14:val="standardContextual"/>
        </w:rPr>
      </w:pPr>
      <w:del w:id="1477" w:author="Ilham Nur Pratama" w:date="2023-05-15T20:29:00Z">
        <w:r w:rsidRPr="00D76848" w:rsidDel="00B57DB5">
          <w:rPr>
            <w:rStyle w:val="Hyperlink"/>
            <w:noProof/>
          </w:rPr>
          <w:delText>Gambar 3.8 Pertimbangan jumlah proyek yang dibebankan pada sumber daya</w:delText>
        </w:r>
        <w:r w:rsidRPr="00D76848" w:rsidDel="00B57DB5">
          <w:rPr>
            <w:noProof/>
            <w:webHidden/>
          </w:rPr>
          <w:tab/>
          <w:delText>66</w:delText>
        </w:r>
      </w:del>
    </w:p>
    <w:p w14:paraId="4E5DCE7A" w14:textId="3E08CEA2" w:rsidR="00B57DB5" w:rsidRPr="00D76848" w:rsidDel="00B57DB5" w:rsidRDefault="00B57DB5">
      <w:pPr>
        <w:pStyle w:val="TableofFigures"/>
        <w:tabs>
          <w:tab w:val="right" w:leader="dot" w:pos="8494"/>
        </w:tabs>
        <w:rPr>
          <w:del w:id="1478" w:author="Ilham Nur Pratama" w:date="2023-05-15T20:29:00Z"/>
          <w:rFonts w:asciiTheme="minorHAnsi" w:eastAsiaTheme="minorEastAsia" w:hAnsiTheme="minorHAnsi"/>
          <w:noProof/>
          <w:kern w:val="2"/>
          <w:sz w:val="22"/>
          <w:lang w:val="en-ID" w:eastAsia="en-ID"/>
          <w14:ligatures w14:val="standardContextual"/>
        </w:rPr>
      </w:pPr>
      <w:del w:id="1479" w:author="Ilham Nur Pratama" w:date="2023-05-15T20:29:00Z">
        <w:r w:rsidRPr="00D76848" w:rsidDel="00B57DB5">
          <w:rPr>
            <w:rStyle w:val="Hyperlink"/>
            <w:noProof/>
          </w:rPr>
          <w:delText>Gambar 3.9 Pertimbangan pakar dalam menunjuk sumber daya spesifik</w:delText>
        </w:r>
        <w:r w:rsidRPr="00D76848" w:rsidDel="00B57DB5">
          <w:rPr>
            <w:noProof/>
            <w:webHidden/>
          </w:rPr>
          <w:tab/>
          <w:delText>67</w:delText>
        </w:r>
      </w:del>
    </w:p>
    <w:p w14:paraId="7FC6F888" w14:textId="5D141058" w:rsidR="00B57DB5" w:rsidRPr="00D76848" w:rsidDel="00B57DB5" w:rsidRDefault="00B57DB5">
      <w:pPr>
        <w:pStyle w:val="TableofFigures"/>
        <w:tabs>
          <w:tab w:val="right" w:leader="dot" w:pos="8494"/>
        </w:tabs>
        <w:rPr>
          <w:del w:id="1480" w:author="Ilham Nur Pratama" w:date="2023-05-15T20:29:00Z"/>
          <w:rFonts w:asciiTheme="minorHAnsi" w:eastAsiaTheme="minorEastAsia" w:hAnsiTheme="minorHAnsi"/>
          <w:noProof/>
          <w:kern w:val="2"/>
          <w:sz w:val="22"/>
          <w:lang w:val="en-ID" w:eastAsia="en-ID"/>
          <w14:ligatures w14:val="standardContextual"/>
        </w:rPr>
      </w:pPr>
      <w:del w:id="1481" w:author="Ilham Nur Pratama" w:date="2023-05-15T20:29:00Z">
        <w:r w:rsidRPr="00D76848" w:rsidDel="00B57DB5">
          <w:rPr>
            <w:rStyle w:val="Hyperlink"/>
            <w:noProof/>
          </w:rPr>
          <w:delText>Gambar 3.10 Pertimbangan Penunjukan Sumber Daya pengganti</w:delText>
        </w:r>
        <w:r w:rsidRPr="00D76848" w:rsidDel="00B57DB5">
          <w:rPr>
            <w:noProof/>
            <w:webHidden/>
          </w:rPr>
          <w:tab/>
          <w:delText>67</w:delText>
        </w:r>
      </w:del>
    </w:p>
    <w:p w14:paraId="0F396DEC" w14:textId="5756D2C5" w:rsidR="00B57DB5" w:rsidRPr="00D76848" w:rsidDel="00B57DB5" w:rsidRDefault="00B57DB5">
      <w:pPr>
        <w:pStyle w:val="TableofFigures"/>
        <w:tabs>
          <w:tab w:val="right" w:leader="dot" w:pos="8494"/>
        </w:tabs>
        <w:rPr>
          <w:del w:id="1482" w:author="Ilham Nur Pratama" w:date="2023-05-15T20:29:00Z"/>
          <w:rFonts w:asciiTheme="minorHAnsi" w:eastAsiaTheme="minorEastAsia" w:hAnsiTheme="minorHAnsi"/>
          <w:noProof/>
          <w:kern w:val="2"/>
          <w:sz w:val="22"/>
          <w:lang w:val="en-ID" w:eastAsia="en-ID"/>
          <w14:ligatures w14:val="standardContextual"/>
        </w:rPr>
      </w:pPr>
      <w:del w:id="1483" w:author="Ilham Nur Pratama" w:date="2023-05-15T20:29:00Z">
        <w:r w:rsidRPr="00D76848" w:rsidDel="00B57DB5">
          <w:rPr>
            <w:rStyle w:val="Hyperlink"/>
            <w:noProof/>
            <w:rPrChange w:id="1484" w:author="Ilham Nur Pratama" w:date="2023-05-21T07:27:00Z">
              <w:rPr>
                <w:rStyle w:val="Hyperlink"/>
                <w:b/>
                <w:bCs/>
                <w:noProof/>
              </w:rPr>
            </w:rPrChange>
          </w:rPr>
          <w:delText xml:space="preserve">Gambar 3.11 Preferensi alokasi pekerjaan untuk </w:delText>
        </w:r>
        <w:r w:rsidRPr="00D76848" w:rsidDel="00B57DB5">
          <w:rPr>
            <w:rStyle w:val="Hyperlink"/>
            <w:i/>
            <w:iCs/>
            <w:noProof/>
            <w:rPrChange w:id="1485" w:author="Ilham Nur Pratama" w:date="2023-05-21T07:27:00Z">
              <w:rPr>
                <w:rStyle w:val="Hyperlink"/>
                <w:b/>
                <w:bCs/>
                <w:i/>
                <w:iCs/>
                <w:noProof/>
              </w:rPr>
            </w:rPrChange>
          </w:rPr>
          <w:delText>deliverables</w:delText>
        </w:r>
        <w:r w:rsidRPr="00D76848" w:rsidDel="00B57DB5">
          <w:rPr>
            <w:rStyle w:val="Hyperlink"/>
            <w:noProof/>
            <w:rPrChange w:id="1486" w:author="Ilham Nur Pratama" w:date="2023-05-21T07:27:00Z">
              <w:rPr>
                <w:rStyle w:val="Hyperlink"/>
                <w:b/>
                <w:bCs/>
                <w:noProof/>
              </w:rPr>
            </w:rPrChange>
          </w:rPr>
          <w:delText xml:space="preserve"> sedikit dengan kesulitan tinggi</w:delText>
        </w:r>
        <w:r w:rsidRPr="00D76848" w:rsidDel="00B57DB5">
          <w:rPr>
            <w:rStyle w:val="Hyperlink"/>
            <w:noProof/>
          </w:rPr>
          <w:drawing>
            <wp:inline distT="0" distB="0" distL="0" distR="0" wp14:anchorId="6277D04C" wp14:editId="7325E478">
              <wp:extent cx="4572000" cy="2743200"/>
              <wp:effectExtent l="0" t="0" r="0" b="0"/>
              <wp:docPr id="876656999" name="Chart 876656999">
                <a:extLst xmlns:a="http://schemas.openxmlformats.org/drawingml/2006/main">
                  <a:ext uri="{FF2B5EF4-FFF2-40B4-BE49-F238E27FC236}">
                    <a16:creationId xmlns:a16="http://schemas.microsoft.com/office/drawing/2014/main" id="{B71D1C80-C702-C667-0178-97B11B95C8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D76848" w:rsidDel="00B57DB5">
          <w:rPr>
            <w:rStyle w:val="Hyperlink"/>
            <w:noProof/>
            <w:rPrChange w:id="1487" w:author="Ilham Nur Pratama" w:date="2023-05-21T07:27:00Z">
              <w:rPr>
                <w:rStyle w:val="Hyperlink"/>
                <w:b/>
                <w:bCs/>
                <w:noProof/>
              </w:rPr>
            </w:rPrChange>
          </w:rPr>
          <w:delText xml:space="preserve">Gambar 3.12 Preferensi alokasi pekerja untuk proyek dengan </w:delText>
        </w:r>
        <w:r w:rsidRPr="00D76848" w:rsidDel="00B57DB5">
          <w:rPr>
            <w:rStyle w:val="Hyperlink"/>
            <w:i/>
            <w:noProof/>
            <w:rPrChange w:id="1488" w:author="Ilham Nur Pratama" w:date="2023-05-21T07:27:00Z">
              <w:rPr>
                <w:rStyle w:val="Hyperlink"/>
                <w:b/>
                <w:bCs/>
                <w:i/>
                <w:noProof/>
              </w:rPr>
            </w:rPrChange>
          </w:rPr>
          <w:delText>deliverables</w:delText>
        </w:r>
        <w:r w:rsidRPr="00D76848" w:rsidDel="00B57DB5">
          <w:rPr>
            <w:rStyle w:val="Hyperlink"/>
            <w:noProof/>
            <w:rPrChange w:id="1489" w:author="Ilham Nur Pratama" w:date="2023-05-21T07:27:00Z">
              <w:rPr>
                <w:rStyle w:val="Hyperlink"/>
                <w:b/>
                <w:bCs/>
                <w:noProof/>
              </w:rPr>
            </w:rPrChange>
          </w:rPr>
          <w:delText xml:space="preserve"> banyak dan kesulitan rendah</w:delText>
        </w:r>
        <w:r w:rsidRPr="00D76848" w:rsidDel="00B57DB5">
          <w:rPr>
            <w:noProof/>
            <w:webHidden/>
          </w:rPr>
          <w:tab/>
          <w:delText>69</w:delText>
        </w:r>
      </w:del>
    </w:p>
    <w:p w14:paraId="293ABB98" w14:textId="2FB6E0C7" w:rsidR="00B57DB5" w:rsidRPr="00D76848" w:rsidDel="00B57DB5" w:rsidRDefault="00B57DB5">
      <w:pPr>
        <w:pStyle w:val="TableofFigures"/>
        <w:tabs>
          <w:tab w:val="right" w:leader="dot" w:pos="8494"/>
        </w:tabs>
        <w:rPr>
          <w:del w:id="1490" w:author="Ilham Nur Pratama" w:date="2023-05-15T20:29:00Z"/>
          <w:rFonts w:asciiTheme="minorHAnsi" w:eastAsiaTheme="minorEastAsia" w:hAnsiTheme="minorHAnsi"/>
          <w:noProof/>
          <w:kern w:val="2"/>
          <w:sz w:val="22"/>
          <w:lang w:val="en-ID" w:eastAsia="en-ID"/>
          <w14:ligatures w14:val="standardContextual"/>
        </w:rPr>
      </w:pPr>
      <w:del w:id="1491" w:author="Ilham Nur Pratama" w:date="2023-05-15T20:29:00Z">
        <w:r w:rsidRPr="00D76848" w:rsidDel="00B57DB5">
          <w:rPr>
            <w:rStyle w:val="Hyperlink"/>
            <w:noProof/>
          </w:rPr>
          <w:delText xml:space="preserve">Gambar 3.13 Preferensi alokasi pekerja untuk proyek dengan </w:delText>
        </w:r>
        <w:r w:rsidRPr="00D76848" w:rsidDel="00B57DB5">
          <w:rPr>
            <w:rStyle w:val="Hyperlink"/>
            <w:i/>
            <w:noProof/>
          </w:rPr>
          <w:delText xml:space="preserve">delivarables </w:delText>
        </w:r>
        <w:r w:rsidRPr="00D76848" w:rsidDel="00B57DB5">
          <w:rPr>
            <w:rStyle w:val="Hyperlink"/>
            <w:noProof/>
          </w:rPr>
          <w:delText>sedikit dengan tingkat kesulitan rendah</w:delText>
        </w:r>
        <w:r w:rsidRPr="00D76848" w:rsidDel="00B57DB5">
          <w:rPr>
            <w:noProof/>
            <w:webHidden/>
          </w:rPr>
          <w:tab/>
          <w:delText>70</w:delText>
        </w:r>
      </w:del>
    </w:p>
    <w:p w14:paraId="4D3B8D49" w14:textId="67FA4CDA" w:rsidR="00B57DB5" w:rsidRPr="00D76848" w:rsidDel="00B57DB5" w:rsidRDefault="00B57DB5">
      <w:pPr>
        <w:pStyle w:val="TableofFigures"/>
        <w:tabs>
          <w:tab w:val="right" w:leader="dot" w:pos="8494"/>
        </w:tabs>
        <w:rPr>
          <w:del w:id="1492" w:author="Ilham Nur Pratama" w:date="2023-05-15T20:29:00Z"/>
          <w:rFonts w:asciiTheme="minorHAnsi" w:eastAsiaTheme="minorEastAsia" w:hAnsiTheme="minorHAnsi"/>
          <w:noProof/>
          <w:kern w:val="2"/>
          <w:sz w:val="22"/>
          <w:lang w:val="en-ID" w:eastAsia="en-ID"/>
          <w14:ligatures w14:val="standardContextual"/>
        </w:rPr>
      </w:pPr>
      <w:del w:id="1493" w:author="Ilham Nur Pratama" w:date="2023-05-15T20:29:00Z">
        <w:r w:rsidRPr="00D76848" w:rsidDel="00B57DB5">
          <w:rPr>
            <w:rStyle w:val="Hyperlink"/>
            <w:noProof/>
          </w:rPr>
          <w:delText xml:space="preserve">Gambar 3.14 Preferensi alokasi pekerja untuk proyek dengan </w:delText>
        </w:r>
        <w:r w:rsidRPr="00D76848" w:rsidDel="00B57DB5">
          <w:rPr>
            <w:rStyle w:val="Hyperlink"/>
            <w:i/>
            <w:noProof/>
          </w:rPr>
          <w:delText xml:space="preserve">delivarables </w:delText>
        </w:r>
        <w:r w:rsidRPr="00D76848" w:rsidDel="00B57DB5">
          <w:rPr>
            <w:rStyle w:val="Hyperlink"/>
            <w:noProof/>
          </w:rPr>
          <w:delText>banyak dengan tingkat kesulitan tinggi</w:delText>
        </w:r>
        <w:r w:rsidRPr="00D76848" w:rsidDel="00B57DB5">
          <w:rPr>
            <w:noProof/>
            <w:webHidden/>
          </w:rPr>
          <w:tab/>
          <w:delText>70</w:delText>
        </w:r>
      </w:del>
    </w:p>
    <w:p w14:paraId="00A805E9" w14:textId="385E7F20" w:rsidR="00B57DB5" w:rsidRPr="00D76848" w:rsidDel="00B57DB5" w:rsidRDefault="00B57DB5">
      <w:pPr>
        <w:pStyle w:val="TableofFigures"/>
        <w:tabs>
          <w:tab w:val="right" w:leader="dot" w:pos="8494"/>
        </w:tabs>
        <w:rPr>
          <w:del w:id="1494" w:author="Ilham Nur Pratama" w:date="2023-05-15T20:29:00Z"/>
          <w:rFonts w:asciiTheme="minorHAnsi" w:eastAsiaTheme="minorEastAsia" w:hAnsiTheme="minorHAnsi"/>
          <w:noProof/>
          <w:kern w:val="2"/>
          <w:sz w:val="22"/>
          <w:lang w:val="en-ID" w:eastAsia="en-ID"/>
          <w14:ligatures w14:val="standardContextual"/>
        </w:rPr>
      </w:pPr>
      <w:del w:id="1495" w:author="Ilham Nur Pratama" w:date="2023-05-15T20:29:00Z">
        <w:r w:rsidRPr="00D76848" w:rsidDel="00B57DB5">
          <w:rPr>
            <w:rStyle w:val="Hyperlink"/>
            <w:noProof/>
          </w:rPr>
          <w:delText>Gambar 3.15 Arsitektur sistem secara garis besar terkait dengan sistem optimasi alokasi pekerjaan dan sumber daya yang akan diintegrasi dengan SIMP</w:delText>
        </w:r>
        <w:r w:rsidRPr="00D76848" w:rsidDel="00B57DB5">
          <w:rPr>
            <w:noProof/>
            <w:webHidden/>
          </w:rPr>
          <w:tab/>
          <w:delText>72</w:delText>
        </w:r>
      </w:del>
    </w:p>
    <w:p w14:paraId="48F76DB2" w14:textId="6D6264ED" w:rsidR="00B57DB5" w:rsidRPr="00D76848" w:rsidDel="00B57DB5" w:rsidRDefault="00B57DB5">
      <w:pPr>
        <w:pStyle w:val="TableofFigures"/>
        <w:tabs>
          <w:tab w:val="right" w:leader="dot" w:pos="8494"/>
        </w:tabs>
        <w:rPr>
          <w:del w:id="1496" w:author="Ilham Nur Pratama" w:date="2023-05-15T20:29:00Z"/>
          <w:rFonts w:asciiTheme="minorHAnsi" w:eastAsiaTheme="minorEastAsia" w:hAnsiTheme="minorHAnsi"/>
          <w:noProof/>
          <w:kern w:val="2"/>
          <w:sz w:val="22"/>
          <w:lang w:val="en-ID" w:eastAsia="en-ID"/>
          <w14:ligatures w14:val="standardContextual"/>
        </w:rPr>
      </w:pPr>
      <w:del w:id="1497" w:author="Ilham Nur Pratama" w:date="2023-05-15T20:29:00Z">
        <w:r w:rsidRPr="00D76848" w:rsidDel="00B57DB5">
          <w:rPr>
            <w:rStyle w:val="Hyperlink"/>
            <w:noProof/>
          </w:rPr>
          <w:delText xml:space="preserve">Gambar 3.16 </w:delText>
        </w:r>
        <w:r w:rsidRPr="00D76848" w:rsidDel="00B57DB5">
          <w:rPr>
            <w:rStyle w:val="Hyperlink"/>
            <w:i/>
            <w:noProof/>
          </w:rPr>
          <w:delText xml:space="preserve">Enterprise Architecture </w:delText>
        </w:r>
        <w:r w:rsidRPr="00D76848" w:rsidDel="00B57DB5">
          <w:rPr>
            <w:rStyle w:val="Hyperlink"/>
            <w:noProof/>
          </w:rPr>
          <w:delText>dari Sistem Optimasi Alokasi Pekerjaan dan Sumber Daya</w:delText>
        </w:r>
        <w:r w:rsidRPr="00D76848" w:rsidDel="00B57DB5">
          <w:rPr>
            <w:noProof/>
            <w:webHidden/>
          </w:rPr>
          <w:tab/>
          <w:delText>74</w:delText>
        </w:r>
      </w:del>
    </w:p>
    <w:p w14:paraId="57382C64" w14:textId="08E65A0D" w:rsidR="00B57DB5" w:rsidRPr="00D76848" w:rsidDel="00B57DB5" w:rsidRDefault="00B57DB5">
      <w:pPr>
        <w:pStyle w:val="TableofFigures"/>
        <w:tabs>
          <w:tab w:val="right" w:leader="dot" w:pos="8494"/>
        </w:tabs>
        <w:rPr>
          <w:del w:id="1498" w:author="Ilham Nur Pratama" w:date="2023-05-15T20:29:00Z"/>
          <w:rFonts w:asciiTheme="minorHAnsi" w:eastAsiaTheme="minorEastAsia" w:hAnsiTheme="minorHAnsi"/>
          <w:noProof/>
          <w:kern w:val="2"/>
          <w:sz w:val="22"/>
          <w:lang w:val="en-ID" w:eastAsia="en-ID"/>
          <w14:ligatures w14:val="standardContextual"/>
        </w:rPr>
      </w:pPr>
      <w:del w:id="1499" w:author="Ilham Nur Pratama" w:date="2023-05-15T20:29:00Z">
        <w:r w:rsidRPr="00D76848" w:rsidDel="00B57DB5">
          <w:rPr>
            <w:rStyle w:val="Hyperlink"/>
            <w:noProof/>
          </w:rPr>
          <w:delText>Gambar 3.17 Model konseptual ERD SOAPSD</w:delText>
        </w:r>
        <w:r w:rsidRPr="00D76848" w:rsidDel="00B57DB5">
          <w:rPr>
            <w:noProof/>
            <w:webHidden/>
          </w:rPr>
          <w:tab/>
          <w:delText>90</w:delText>
        </w:r>
      </w:del>
    </w:p>
    <w:p w14:paraId="210BDEC2" w14:textId="20AFCB96" w:rsidR="00B57DB5" w:rsidRPr="00D76848" w:rsidDel="00B57DB5" w:rsidRDefault="00B57DB5">
      <w:pPr>
        <w:pStyle w:val="TableofFigures"/>
        <w:tabs>
          <w:tab w:val="right" w:leader="dot" w:pos="8494"/>
        </w:tabs>
        <w:rPr>
          <w:del w:id="1500" w:author="Ilham Nur Pratama" w:date="2023-05-15T20:29:00Z"/>
          <w:rFonts w:asciiTheme="minorHAnsi" w:eastAsiaTheme="minorEastAsia" w:hAnsiTheme="minorHAnsi"/>
          <w:noProof/>
          <w:kern w:val="2"/>
          <w:sz w:val="22"/>
          <w:lang w:val="en-ID" w:eastAsia="en-ID"/>
          <w14:ligatures w14:val="standardContextual"/>
        </w:rPr>
      </w:pPr>
      <w:del w:id="1501" w:author="Ilham Nur Pratama" w:date="2023-05-15T20:29:00Z">
        <w:r w:rsidRPr="00D76848" w:rsidDel="00B57DB5">
          <w:rPr>
            <w:rStyle w:val="Hyperlink"/>
            <w:noProof/>
          </w:rPr>
          <w:delText xml:space="preserve">Gambar 3.18 </w:delText>
        </w:r>
        <w:r w:rsidRPr="00D76848" w:rsidDel="00B57DB5">
          <w:rPr>
            <w:rStyle w:val="Hyperlink"/>
            <w:i/>
            <w:noProof/>
          </w:rPr>
          <w:delText>Entity Relational Diagram</w:delText>
        </w:r>
        <w:r w:rsidRPr="00D76848" w:rsidDel="00B57DB5">
          <w:rPr>
            <w:rStyle w:val="Hyperlink"/>
            <w:noProof/>
          </w:rPr>
          <w:delText xml:space="preserve"> Logikal dari Sistem optimasi Alokasi Pekerjaan dan Sumber Daya</w:delText>
        </w:r>
        <w:r w:rsidRPr="00D76848" w:rsidDel="00B57DB5">
          <w:rPr>
            <w:noProof/>
            <w:webHidden/>
          </w:rPr>
          <w:tab/>
          <w:delText>91</w:delText>
        </w:r>
      </w:del>
    </w:p>
    <w:p w14:paraId="5F6D7791" w14:textId="26D40E3F" w:rsidR="00B57DB5" w:rsidRPr="00D76848" w:rsidDel="00B57DB5" w:rsidRDefault="00B57DB5">
      <w:pPr>
        <w:pStyle w:val="TableofFigures"/>
        <w:tabs>
          <w:tab w:val="right" w:leader="dot" w:pos="8494"/>
        </w:tabs>
        <w:rPr>
          <w:del w:id="1502" w:author="Ilham Nur Pratama" w:date="2023-05-15T20:29:00Z"/>
          <w:rFonts w:asciiTheme="minorHAnsi" w:eastAsiaTheme="minorEastAsia" w:hAnsiTheme="minorHAnsi"/>
          <w:noProof/>
          <w:kern w:val="2"/>
          <w:sz w:val="22"/>
          <w:lang w:val="en-ID" w:eastAsia="en-ID"/>
          <w14:ligatures w14:val="standardContextual"/>
        </w:rPr>
      </w:pPr>
      <w:del w:id="1503" w:author="Ilham Nur Pratama" w:date="2023-05-15T20:29:00Z">
        <w:r w:rsidRPr="00D76848" w:rsidDel="00B57DB5">
          <w:rPr>
            <w:rStyle w:val="Hyperlink"/>
            <w:noProof/>
          </w:rPr>
          <w:delText xml:space="preserve">Gambar 3.19 </w:delText>
        </w:r>
        <w:r w:rsidRPr="00D76848" w:rsidDel="00B57DB5">
          <w:rPr>
            <w:rStyle w:val="Hyperlink"/>
            <w:i/>
            <w:noProof/>
          </w:rPr>
          <w:delText>Data Flow Diagram</w:delText>
        </w:r>
        <w:r w:rsidRPr="00D76848" w:rsidDel="00B57DB5">
          <w:rPr>
            <w:rStyle w:val="Hyperlink"/>
            <w:noProof/>
          </w:rPr>
          <w:delText xml:space="preserve"> Level 0 dari SOAPSD</w:delText>
        </w:r>
        <w:r w:rsidRPr="00D76848" w:rsidDel="00B57DB5">
          <w:rPr>
            <w:noProof/>
            <w:webHidden/>
          </w:rPr>
          <w:tab/>
          <w:delText>96</w:delText>
        </w:r>
      </w:del>
    </w:p>
    <w:p w14:paraId="0590CD45" w14:textId="0BC06FDC" w:rsidR="00B57DB5" w:rsidRPr="00D76848" w:rsidDel="00B57DB5" w:rsidRDefault="00B57DB5">
      <w:pPr>
        <w:pStyle w:val="TableofFigures"/>
        <w:tabs>
          <w:tab w:val="right" w:leader="dot" w:pos="8494"/>
        </w:tabs>
        <w:rPr>
          <w:del w:id="1504" w:author="Ilham Nur Pratama" w:date="2023-05-15T20:29:00Z"/>
          <w:rFonts w:asciiTheme="minorHAnsi" w:eastAsiaTheme="minorEastAsia" w:hAnsiTheme="minorHAnsi"/>
          <w:noProof/>
          <w:kern w:val="2"/>
          <w:sz w:val="22"/>
          <w:lang w:val="en-ID" w:eastAsia="en-ID"/>
          <w14:ligatures w14:val="standardContextual"/>
        </w:rPr>
      </w:pPr>
      <w:del w:id="1505" w:author="Ilham Nur Pratama" w:date="2023-05-15T20:29:00Z">
        <w:r w:rsidRPr="00D76848" w:rsidDel="00B57DB5">
          <w:rPr>
            <w:rStyle w:val="Hyperlink"/>
            <w:noProof/>
          </w:rPr>
          <w:delText>Gambar 3.20 BPMN Kondisi As is grup proses manajemen proyek</w:delText>
        </w:r>
        <w:r w:rsidRPr="00D76848" w:rsidDel="00B57DB5">
          <w:rPr>
            <w:noProof/>
            <w:webHidden/>
          </w:rPr>
          <w:tab/>
          <w:delText>102</w:delText>
        </w:r>
      </w:del>
    </w:p>
    <w:p w14:paraId="1F1F9082" w14:textId="34EC7639" w:rsidR="00B57DB5" w:rsidRPr="00D76848" w:rsidDel="00B57DB5" w:rsidRDefault="00B57DB5">
      <w:pPr>
        <w:pStyle w:val="TableofFigures"/>
        <w:tabs>
          <w:tab w:val="right" w:leader="dot" w:pos="8494"/>
        </w:tabs>
        <w:rPr>
          <w:del w:id="1506" w:author="Ilham Nur Pratama" w:date="2023-05-15T20:29:00Z"/>
          <w:rFonts w:asciiTheme="minorHAnsi" w:eastAsiaTheme="minorEastAsia" w:hAnsiTheme="minorHAnsi"/>
          <w:noProof/>
          <w:kern w:val="2"/>
          <w:sz w:val="22"/>
          <w:lang w:val="en-ID" w:eastAsia="en-ID"/>
          <w14:ligatures w14:val="standardContextual"/>
        </w:rPr>
      </w:pPr>
      <w:del w:id="1507" w:author="Ilham Nur Pratama" w:date="2023-05-15T20:29:00Z">
        <w:r w:rsidRPr="00D76848" w:rsidDel="00B57DB5">
          <w:rPr>
            <w:rStyle w:val="Hyperlink"/>
            <w:noProof/>
          </w:rPr>
          <w:delText xml:space="preserve">Gambar 3.21 Grafik hasil simulasi penggunaan sumber daya simulasi proses </w:delText>
        </w:r>
        <w:r w:rsidRPr="00D76848" w:rsidDel="00B57DB5">
          <w:rPr>
            <w:rStyle w:val="Hyperlink"/>
            <w:i/>
            <w:noProof/>
          </w:rPr>
          <w:delText>as is</w:delText>
        </w:r>
        <w:r w:rsidRPr="00D76848" w:rsidDel="00B57DB5">
          <w:rPr>
            <w:noProof/>
            <w:webHidden/>
          </w:rPr>
          <w:tab/>
          <w:delText>105</w:delText>
        </w:r>
      </w:del>
    </w:p>
    <w:p w14:paraId="18F786CC" w14:textId="232BDF6E" w:rsidR="00B57DB5" w:rsidRPr="00D76848" w:rsidDel="00B57DB5" w:rsidRDefault="00B57DB5">
      <w:pPr>
        <w:pStyle w:val="TableofFigures"/>
        <w:tabs>
          <w:tab w:val="right" w:leader="dot" w:pos="8494"/>
        </w:tabs>
        <w:rPr>
          <w:del w:id="1508" w:author="Ilham Nur Pratama" w:date="2023-05-15T20:29:00Z"/>
          <w:rFonts w:asciiTheme="minorHAnsi" w:eastAsiaTheme="minorEastAsia" w:hAnsiTheme="minorHAnsi"/>
          <w:noProof/>
          <w:kern w:val="2"/>
          <w:sz w:val="22"/>
          <w:lang w:val="en-ID" w:eastAsia="en-ID"/>
          <w14:ligatures w14:val="standardContextual"/>
        </w:rPr>
      </w:pPr>
      <w:del w:id="1509" w:author="Ilham Nur Pratama" w:date="2023-05-15T20:29:00Z">
        <w:r w:rsidRPr="00D76848" w:rsidDel="00B57DB5">
          <w:rPr>
            <w:rStyle w:val="Hyperlink"/>
            <w:noProof/>
          </w:rPr>
          <w:delText>Gambar 3.22 Diagram alir Sistem Optimasi Alokasi Pekerjaan dan Sumber Daya (SOAPSD)</w:delText>
        </w:r>
        <w:r w:rsidRPr="00D76848" w:rsidDel="00B57DB5">
          <w:rPr>
            <w:noProof/>
            <w:webHidden/>
          </w:rPr>
          <w:tab/>
          <w:delText>107</w:delText>
        </w:r>
      </w:del>
    </w:p>
    <w:p w14:paraId="6AFB0318" w14:textId="7C26956F" w:rsidR="00B57DB5" w:rsidRPr="00D76848" w:rsidDel="00B57DB5" w:rsidRDefault="00B57DB5">
      <w:pPr>
        <w:pStyle w:val="TableofFigures"/>
        <w:tabs>
          <w:tab w:val="right" w:leader="dot" w:pos="8494"/>
        </w:tabs>
        <w:rPr>
          <w:del w:id="1510" w:author="Ilham Nur Pratama" w:date="2023-05-15T20:29:00Z"/>
          <w:rFonts w:asciiTheme="minorHAnsi" w:eastAsiaTheme="minorEastAsia" w:hAnsiTheme="minorHAnsi"/>
          <w:noProof/>
          <w:kern w:val="2"/>
          <w:sz w:val="22"/>
          <w:lang w:val="en-ID" w:eastAsia="en-ID"/>
          <w14:ligatures w14:val="standardContextual"/>
        </w:rPr>
      </w:pPr>
      <w:del w:id="1511" w:author="Ilham Nur Pratama" w:date="2023-05-15T20:29:00Z">
        <w:r w:rsidRPr="00D76848" w:rsidDel="00B57DB5">
          <w:rPr>
            <w:rStyle w:val="Hyperlink"/>
            <w:noProof/>
          </w:rPr>
          <w:delText>Gambar 3.23 Diagram Sequence untuk SOAPSD</w:delText>
        </w:r>
        <w:r w:rsidRPr="00D76848" w:rsidDel="00B57DB5">
          <w:rPr>
            <w:noProof/>
            <w:webHidden/>
          </w:rPr>
          <w:tab/>
          <w:delText>109</w:delText>
        </w:r>
      </w:del>
    </w:p>
    <w:p w14:paraId="3AB29865" w14:textId="21A1C7AC" w:rsidR="00B57DB5" w:rsidRPr="00D76848" w:rsidDel="00B57DB5" w:rsidRDefault="00B57DB5">
      <w:pPr>
        <w:pStyle w:val="TableofFigures"/>
        <w:tabs>
          <w:tab w:val="right" w:leader="dot" w:pos="8494"/>
        </w:tabs>
        <w:rPr>
          <w:del w:id="1512" w:author="Ilham Nur Pratama" w:date="2023-05-15T20:29:00Z"/>
          <w:rFonts w:asciiTheme="minorHAnsi" w:eastAsiaTheme="minorEastAsia" w:hAnsiTheme="minorHAnsi"/>
          <w:noProof/>
          <w:kern w:val="2"/>
          <w:sz w:val="22"/>
          <w:lang w:val="en-ID" w:eastAsia="en-ID"/>
          <w14:ligatures w14:val="standardContextual"/>
        </w:rPr>
      </w:pPr>
      <w:del w:id="1513" w:author="Ilham Nur Pratama" w:date="2023-05-15T20:29:00Z">
        <w:r w:rsidRPr="00D76848" w:rsidDel="00B57DB5">
          <w:rPr>
            <w:rStyle w:val="Hyperlink"/>
            <w:noProof/>
          </w:rPr>
          <w:delText>Gambar 3.24 Tampilan SOAPSD ketika melakukan optimasi alokasi pekerjaan dan sumber daya</w:delText>
        </w:r>
        <w:r w:rsidRPr="00D76848" w:rsidDel="00B57DB5">
          <w:rPr>
            <w:noProof/>
            <w:webHidden/>
          </w:rPr>
          <w:tab/>
          <w:delText>110</w:delText>
        </w:r>
      </w:del>
    </w:p>
    <w:p w14:paraId="708D2B16" w14:textId="10A7502B" w:rsidR="00B57DB5" w:rsidRPr="00D76848" w:rsidDel="00B57DB5" w:rsidRDefault="00B57DB5">
      <w:pPr>
        <w:pStyle w:val="TableofFigures"/>
        <w:tabs>
          <w:tab w:val="right" w:leader="dot" w:pos="8494"/>
        </w:tabs>
        <w:rPr>
          <w:del w:id="1514" w:author="Ilham Nur Pratama" w:date="2023-05-15T20:29:00Z"/>
          <w:rFonts w:asciiTheme="minorHAnsi" w:eastAsiaTheme="minorEastAsia" w:hAnsiTheme="minorHAnsi"/>
          <w:noProof/>
          <w:kern w:val="2"/>
          <w:sz w:val="22"/>
          <w:lang w:val="en-ID" w:eastAsia="en-ID"/>
          <w14:ligatures w14:val="standardContextual"/>
        </w:rPr>
      </w:pPr>
      <w:del w:id="1515" w:author="Ilham Nur Pratama" w:date="2023-05-15T20:29:00Z">
        <w:r w:rsidRPr="00D76848" w:rsidDel="00B57DB5">
          <w:rPr>
            <w:rStyle w:val="Hyperlink"/>
            <w:noProof/>
          </w:rPr>
          <w:delText xml:space="preserve">Gambar 3.25 BPMN kondisi </w:delText>
        </w:r>
        <w:r w:rsidRPr="00D76848" w:rsidDel="00B57DB5">
          <w:rPr>
            <w:rStyle w:val="Hyperlink"/>
            <w:i/>
            <w:noProof/>
          </w:rPr>
          <w:delText>to be</w:delText>
        </w:r>
        <w:r w:rsidRPr="00D76848" w:rsidDel="00B57DB5">
          <w:rPr>
            <w:rStyle w:val="Hyperlink"/>
            <w:noProof/>
          </w:rPr>
          <w:delText xml:space="preserve"> setelah diimplementasikan SOAPSD</w:delText>
        </w:r>
        <w:r w:rsidRPr="00D76848" w:rsidDel="00B57DB5">
          <w:rPr>
            <w:noProof/>
            <w:webHidden/>
          </w:rPr>
          <w:tab/>
          <w:delText>121</w:delText>
        </w:r>
      </w:del>
    </w:p>
    <w:p w14:paraId="72BAE75F" w14:textId="26E77377" w:rsidR="00B57DB5" w:rsidRPr="00D76848" w:rsidDel="00B57DB5" w:rsidRDefault="00B57DB5">
      <w:pPr>
        <w:pStyle w:val="TableofFigures"/>
        <w:tabs>
          <w:tab w:val="right" w:leader="dot" w:pos="8494"/>
        </w:tabs>
        <w:rPr>
          <w:del w:id="1516" w:author="Ilham Nur Pratama" w:date="2023-05-15T20:29:00Z"/>
          <w:rFonts w:asciiTheme="minorHAnsi" w:eastAsiaTheme="minorEastAsia" w:hAnsiTheme="minorHAnsi"/>
          <w:noProof/>
          <w:kern w:val="2"/>
          <w:sz w:val="22"/>
          <w:lang w:val="en-ID" w:eastAsia="en-ID"/>
          <w14:ligatures w14:val="standardContextual"/>
        </w:rPr>
      </w:pPr>
      <w:del w:id="1517" w:author="Ilham Nur Pratama" w:date="2023-05-15T20:29:00Z">
        <w:r w:rsidRPr="00D76848" w:rsidDel="00B57DB5">
          <w:rPr>
            <w:rStyle w:val="Hyperlink"/>
            <w:noProof/>
          </w:rPr>
          <w:delText xml:space="preserve">Gambar 3.26 Grafik hasil simulasi penggunaan sumber daya simulasi proses </w:delText>
        </w:r>
        <w:r w:rsidRPr="00D76848" w:rsidDel="00B57DB5">
          <w:rPr>
            <w:rStyle w:val="Hyperlink"/>
            <w:i/>
            <w:noProof/>
          </w:rPr>
          <w:delText>to be</w:delText>
        </w:r>
        <w:r w:rsidRPr="00D76848" w:rsidDel="00B57DB5">
          <w:rPr>
            <w:noProof/>
            <w:webHidden/>
          </w:rPr>
          <w:tab/>
          <w:delText>124</w:delText>
        </w:r>
      </w:del>
    </w:p>
    <w:p w14:paraId="074B156F" w14:textId="7DBB76B8" w:rsidR="00B57DB5" w:rsidRPr="00D76848" w:rsidDel="00B57DB5" w:rsidRDefault="00B57DB5">
      <w:pPr>
        <w:pStyle w:val="TableofFigures"/>
        <w:tabs>
          <w:tab w:val="right" w:leader="dot" w:pos="8494"/>
        </w:tabs>
        <w:rPr>
          <w:del w:id="1518" w:author="Ilham Nur Pratama" w:date="2023-05-15T20:29:00Z"/>
          <w:rFonts w:asciiTheme="minorHAnsi" w:eastAsiaTheme="minorEastAsia" w:hAnsiTheme="minorHAnsi"/>
          <w:noProof/>
          <w:kern w:val="2"/>
          <w:sz w:val="22"/>
          <w:lang w:val="en-ID" w:eastAsia="en-ID"/>
          <w14:ligatures w14:val="standardContextual"/>
        </w:rPr>
      </w:pPr>
      <w:del w:id="1519" w:author="Ilham Nur Pratama" w:date="2023-05-15T20:29:00Z">
        <w:r w:rsidRPr="00D76848" w:rsidDel="00B57DB5">
          <w:rPr>
            <w:rStyle w:val="Hyperlink"/>
            <w:noProof/>
          </w:rPr>
          <w:delText xml:space="preserve">Gambar 4.1 Peta panas Biaya dari Proses </w:delText>
        </w:r>
        <w:r w:rsidRPr="00D76848" w:rsidDel="00B57DB5">
          <w:rPr>
            <w:rStyle w:val="Hyperlink"/>
            <w:i/>
            <w:noProof/>
          </w:rPr>
          <w:delText>as is</w:delText>
        </w:r>
        <w:r w:rsidRPr="00D76848" w:rsidDel="00B57DB5">
          <w:rPr>
            <w:noProof/>
            <w:webHidden/>
          </w:rPr>
          <w:tab/>
          <w:delText>127</w:delText>
        </w:r>
      </w:del>
    </w:p>
    <w:p w14:paraId="668208C8" w14:textId="20960C55" w:rsidR="00B57DB5" w:rsidRPr="00D76848" w:rsidDel="00B57DB5" w:rsidRDefault="00B57DB5">
      <w:pPr>
        <w:pStyle w:val="TableofFigures"/>
        <w:tabs>
          <w:tab w:val="right" w:leader="dot" w:pos="8494"/>
        </w:tabs>
        <w:rPr>
          <w:del w:id="1520" w:author="Ilham Nur Pratama" w:date="2023-05-15T20:29:00Z"/>
          <w:rFonts w:asciiTheme="minorHAnsi" w:eastAsiaTheme="minorEastAsia" w:hAnsiTheme="minorHAnsi"/>
          <w:noProof/>
          <w:kern w:val="2"/>
          <w:sz w:val="22"/>
          <w:lang w:val="en-ID" w:eastAsia="en-ID"/>
          <w14:ligatures w14:val="standardContextual"/>
        </w:rPr>
      </w:pPr>
      <w:del w:id="1521" w:author="Ilham Nur Pratama" w:date="2023-05-15T20:29:00Z">
        <w:r w:rsidRPr="00D76848" w:rsidDel="00B57DB5">
          <w:rPr>
            <w:rStyle w:val="Hyperlink"/>
            <w:noProof/>
          </w:rPr>
          <w:delText xml:space="preserve">Gambar 4.2 Peta penas perulangan pekerjaan dari proses </w:delText>
        </w:r>
        <w:r w:rsidRPr="00D76848" w:rsidDel="00B57DB5">
          <w:rPr>
            <w:rStyle w:val="Hyperlink"/>
            <w:i/>
            <w:noProof/>
          </w:rPr>
          <w:delText>as is</w:delText>
        </w:r>
        <w:r w:rsidRPr="00D76848" w:rsidDel="00B57DB5">
          <w:rPr>
            <w:noProof/>
            <w:webHidden/>
          </w:rPr>
          <w:tab/>
          <w:delText>128</w:delText>
        </w:r>
      </w:del>
    </w:p>
    <w:p w14:paraId="2597C91C" w14:textId="2382A53B" w:rsidR="00B57DB5" w:rsidRPr="00D76848" w:rsidDel="00B57DB5" w:rsidRDefault="00B57DB5">
      <w:pPr>
        <w:pStyle w:val="TableofFigures"/>
        <w:tabs>
          <w:tab w:val="right" w:leader="dot" w:pos="8494"/>
        </w:tabs>
        <w:rPr>
          <w:del w:id="1522" w:author="Ilham Nur Pratama" w:date="2023-05-15T20:29:00Z"/>
          <w:rFonts w:asciiTheme="minorHAnsi" w:eastAsiaTheme="minorEastAsia" w:hAnsiTheme="minorHAnsi"/>
          <w:noProof/>
          <w:kern w:val="2"/>
          <w:sz w:val="22"/>
          <w:lang w:val="en-ID" w:eastAsia="en-ID"/>
          <w14:ligatures w14:val="standardContextual"/>
        </w:rPr>
      </w:pPr>
      <w:del w:id="1523" w:author="Ilham Nur Pratama" w:date="2023-05-15T20:29:00Z">
        <w:r w:rsidRPr="00D76848" w:rsidDel="00B57DB5">
          <w:rPr>
            <w:rStyle w:val="Hyperlink"/>
            <w:noProof/>
          </w:rPr>
          <w:delText xml:space="preserve">Gambar 4.3 Peta panas durasi dari proses </w:delText>
        </w:r>
        <w:r w:rsidRPr="00D76848" w:rsidDel="00B57DB5">
          <w:rPr>
            <w:rStyle w:val="Hyperlink"/>
            <w:i/>
            <w:noProof/>
          </w:rPr>
          <w:delText>as is</w:delText>
        </w:r>
        <w:r w:rsidRPr="00D76848" w:rsidDel="00B57DB5">
          <w:rPr>
            <w:noProof/>
            <w:webHidden/>
          </w:rPr>
          <w:tab/>
          <w:delText>128</w:delText>
        </w:r>
      </w:del>
    </w:p>
    <w:p w14:paraId="4B0AF297" w14:textId="7EFF039D" w:rsidR="00B57DB5" w:rsidRPr="00D76848" w:rsidDel="00B57DB5" w:rsidRDefault="00B57DB5">
      <w:pPr>
        <w:pStyle w:val="TableofFigures"/>
        <w:tabs>
          <w:tab w:val="right" w:leader="dot" w:pos="8494"/>
        </w:tabs>
        <w:rPr>
          <w:del w:id="1524" w:author="Ilham Nur Pratama" w:date="2023-05-15T20:29:00Z"/>
          <w:rFonts w:asciiTheme="minorHAnsi" w:eastAsiaTheme="minorEastAsia" w:hAnsiTheme="minorHAnsi"/>
          <w:noProof/>
          <w:kern w:val="2"/>
          <w:sz w:val="22"/>
          <w:lang w:val="en-ID" w:eastAsia="en-ID"/>
          <w14:ligatures w14:val="standardContextual"/>
        </w:rPr>
      </w:pPr>
      <w:del w:id="1525" w:author="Ilham Nur Pratama" w:date="2023-05-15T20:29:00Z">
        <w:r w:rsidRPr="00D76848" w:rsidDel="00B57DB5">
          <w:rPr>
            <w:rStyle w:val="Hyperlink"/>
            <w:noProof/>
          </w:rPr>
          <w:delText xml:space="preserve">Gambar 4.4 Peta panas waktu tunggu proses </w:delText>
        </w:r>
        <w:r w:rsidRPr="00D76848" w:rsidDel="00B57DB5">
          <w:rPr>
            <w:rStyle w:val="Hyperlink"/>
            <w:i/>
            <w:noProof/>
          </w:rPr>
          <w:delText>as is</w:delText>
        </w:r>
        <w:r w:rsidRPr="00D76848" w:rsidDel="00B57DB5">
          <w:rPr>
            <w:noProof/>
            <w:webHidden/>
          </w:rPr>
          <w:tab/>
          <w:delText>128</w:delText>
        </w:r>
      </w:del>
    </w:p>
    <w:p w14:paraId="7E096644" w14:textId="76A06E8F" w:rsidR="00B57DB5" w:rsidRPr="00D76848" w:rsidDel="00B57DB5" w:rsidRDefault="00B57DB5">
      <w:pPr>
        <w:pStyle w:val="TableofFigures"/>
        <w:tabs>
          <w:tab w:val="right" w:leader="dot" w:pos="8494"/>
        </w:tabs>
        <w:rPr>
          <w:del w:id="1526" w:author="Ilham Nur Pratama" w:date="2023-05-15T20:29:00Z"/>
          <w:rFonts w:asciiTheme="minorHAnsi" w:eastAsiaTheme="minorEastAsia" w:hAnsiTheme="minorHAnsi"/>
          <w:noProof/>
          <w:kern w:val="2"/>
          <w:sz w:val="22"/>
          <w:lang w:val="en-ID" w:eastAsia="en-ID"/>
          <w14:ligatures w14:val="standardContextual"/>
        </w:rPr>
      </w:pPr>
      <w:del w:id="1527" w:author="Ilham Nur Pratama" w:date="2023-05-15T20:29:00Z">
        <w:r w:rsidRPr="00D76848" w:rsidDel="00B57DB5">
          <w:rPr>
            <w:rStyle w:val="Hyperlink"/>
            <w:noProof/>
          </w:rPr>
          <w:delText xml:space="preserve">Gambar 4.5 Peta Panas proses </w:delText>
        </w:r>
        <w:r w:rsidRPr="00D76848" w:rsidDel="00B57DB5">
          <w:rPr>
            <w:rStyle w:val="Hyperlink"/>
            <w:i/>
            <w:noProof/>
          </w:rPr>
          <w:delText>to be</w:delText>
        </w:r>
        <w:r w:rsidRPr="00D76848" w:rsidDel="00B57DB5">
          <w:rPr>
            <w:rStyle w:val="Hyperlink"/>
            <w:noProof/>
          </w:rPr>
          <w:delText xml:space="preserve"> untuk biaya</w:delText>
        </w:r>
        <w:r w:rsidRPr="00D76848" w:rsidDel="00B57DB5">
          <w:rPr>
            <w:noProof/>
            <w:webHidden/>
          </w:rPr>
          <w:tab/>
          <w:delText>130</w:delText>
        </w:r>
      </w:del>
    </w:p>
    <w:p w14:paraId="49A52F9F" w14:textId="44A73BAA" w:rsidR="00B57DB5" w:rsidRPr="00D76848" w:rsidDel="00B57DB5" w:rsidRDefault="00B57DB5">
      <w:pPr>
        <w:pStyle w:val="TableofFigures"/>
        <w:tabs>
          <w:tab w:val="right" w:leader="dot" w:pos="8494"/>
        </w:tabs>
        <w:rPr>
          <w:del w:id="1528" w:author="Ilham Nur Pratama" w:date="2023-05-15T20:29:00Z"/>
          <w:rFonts w:asciiTheme="minorHAnsi" w:eastAsiaTheme="minorEastAsia" w:hAnsiTheme="minorHAnsi"/>
          <w:noProof/>
          <w:kern w:val="2"/>
          <w:sz w:val="22"/>
          <w:lang w:val="en-ID" w:eastAsia="en-ID"/>
          <w14:ligatures w14:val="standardContextual"/>
        </w:rPr>
      </w:pPr>
      <w:del w:id="1529" w:author="Ilham Nur Pratama" w:date="2023-05-15T20:29:00Z">
        <w:r w:rsidRPr="00D76848" w:rsidDel="00B57DB5">
          <w:rPr>
            <w:rStyle w:val="Hyperlink"/>
            <w:noProof/>
          </w:rPr>
          <w:delText xml:space="preserve">Gambar 4.6 Peta Panas proses </w:delText>
        </w:r>
        <w:r w:rsidRPr="00D76848" w:rsidDel="00B57DB5">
          <w:rPr>
            <w:rStyle w:val="Hyperlink"/>
            <w:i/>
            <w:noProof/>
          </w:rPr>
          <w:delText xml:space="preserve">to be </w:delText>
        </w:r>
        <w:r w:rsidRPr="00D76848" w:rsidDel="00B57DB5">
          <w:rPr>
            <w:rStyle w:val="Hyperlink"/>
            <w:noProof/>
          </w:rPr>
          <w:delText>untuk perulangan</w:delText>
        </w:r>
        <w:r w:rsidRPr="00D76848" w:rsidDel="00B57DB5">
          <w:rPr>
            <w:noProof/>
            <w:webHidden/>
          </w:rPr>
          <w:tab/>
          <w:delText>130</w:delText>
        </w:r>
      </w:del>
    </w:p>
    <w:p w14:paraId="6120B669" w14:textId="302881FC" w:rsidR="00B57DB5" w:rsidRPr="00D76848" w:rsidDel="00B57DB5" w:rsidRDefault="00B57DB5">
      <w:pPr>
        <w:pStyle w:val="TableofFigures"/>
        <w:tabs>
          <w:tab w:val="right" w:leader="dot" w:pos="8494"/>
        </w:tabs>
        <w:rPr>
          <w:del w:id="1530" w:author="Ilham Nur Pratama" w:date="2023-05-15T20:29:00Z"/>
          <w:rFonts w:asciiTheme="minorHAnsi" w:eastAsiaTheme="minorEastAsia" w:hAnsiTheme="minorHAnsi"/>
          <w:noProof/>
          <w:kern w:val="2"/>
          <w:sz w:val="22"/>
          <w:lang w:val="en-ID" w:eastAsia="en-ID"/>
          <w14:ligatures w14:val="standardContextual"/>
        </w:rPr>
      </w:pPr>
      <w:del w:id="1531" w:author="Ilham Nur Pratama" w:date="2023-05-15T20:29:00Z">
        <w:r w:rsidRPr="00D76848" w:rsidDel="00B57DB5">
          <w:rPr>
            <w:rStyle w:val="Hyperlink"/>
            <w:noProof/>
          </w:rPr>
          <w:delText xml:space="preserve">Gambar 4.7 Peta Panas proses </w:delText>
        </w:r>
        <w:r w:rsidRPr="00D76848" w:rsidDel="00B57DB5">
          <w:rPr>
            <w:rStyle w:val="Hyperlink"/>
            <w:i/>
            <w:noProof/>
          </w:rPr>
          <w:delText>to be</w:delText>
        </w:r>
        <w:r w:rsidRPr="00D76848" w:rsidDel="00B57DB5">
          <w:rPr>
            <w:rStyle w:val="Hyperlink"/>
            <w:noProof/>
          </w:rPr>
          <w:delText xml:space="preserve"> untuk durasi</w:delText>
        </w:r>
        <w:r w:rsidRPr="00D76848" w:rsidDel="00B57DB5">
          <w:rPr>
            <w:noProof/>
            <w:webHidden/>
          </w:rPr>
          <w:tab/>
          <w:delText>131</w:delText>
        </w:r>
      </w:del>
    </w:p>
    <w:p w14:paraId="3F02B735" w14:textId="051A3C53" w:rsidR="00B57DB5" w:rsidRPr="00D76848" w:rsidDel="00B57DB5" w:rsidRDefault="00B57DB5">
      <w:pPr>
        <w:pStyle w:val="TableofFigures"/>
        <w:tabs>
          <w:tab w:val="right" w:leader="dot" w:pos="8494"/>
        </w:tabs>
        <w:rPr>
          <w:del w:id="1532" w:author="Ilham Nur Pratama" w:date="2023-05-15T20:29:00Z"/>
          <w:rFonts w:asciiTheme="minorHAnsi" w:eastAsiaTheme="minorEastAsia" w:hAnsiTheme="minorHAnsi"/>
          <w:noProof/>
          <w:kern w:val="2"/>
          <w:sz w:val="22"/>
          <w:lang w:val="en-ID" w:eastAsia="en-ID"/>
          <w14:ligatures w14:val="standardContextual"/>
        </w:rPr>
      </w:pPr>
      <w:del w:id="1533" w:author="Ilham Nur Pratama" w:date="2023-05-15T20:29:00Z">
        <w:r w:rsidRPr="00D76848" w:rsidDel="00B57DB5">
          <w:rPr>
            <w:rStyle w:val="Hyperlink"/>
            <w:noProof/>
          </w:rPr>
          <w:delText xml:space="preserve">Gambar 4.8 Peta Panas proses </w:delText>
        </w:r>
        <w:r w:rsidRPr="00D76848" w:rsidDel="00B57DB5">
          <w:rPr>
            <w:rStyle w:val="Hyperlink"/>
            <w:i/>
            <w:noProof/>
          </w:rPr>
          <w:delText xml:space="preserve">to be </w:delText>
        </w:r>
        <w:r w:rsidRPr="00D76848" w:rsidDel="00B57DB5">
          <w:rPr>
            <w:rStyle w:val="Hyperlink"/>
            <w:noProof/>
          </w:rPr>
          <w:delText>untuk waktu tunggu</w:delText>
        </w:r>
        <w:r w:rsidRPr="00D76848" w:rsidDel="00B57DB5">
          <w:rPr>
            <w:noProof/>
            <w:webHidden/>
          </w:rPr>
          <w:tab/>
          <w:delText>131</w:delText>
        </w:r>
      </w:del>
    </w:p>
    <w:p w14:paraId="663B36A8" w14:textId="7B73140C" w:rsidR="00B57DB5" w:rsidRPr="00D76848" w:rsidDel="00B57DB5" w:rsidRDefault="00B57DB5">
      <w:pPr>
        <w:pStyle w:val="TableofFigures"/>
        <w:tabs>
          <w:tab w:val="right" w:leader="dot" w:pos="8494"/>
        </w:tabs>
        <w:rPr>
          <w:del w:id="1534" w:author="Ilham Nur Pratama" w:date="2023-05-15T20:29:00Z"/>
          <w:rFonts w:asciiTheme="minorHAnsi" w:eastAsiaTheme="minorEastAsia" w:hAnsiTheme="minorHAnsi"/>
          <w:noProof/>
          <w:kern w:val="2"/>
          <w:sz w:val="22"/>
          <w:lang w:val="en-ID" w:eastAsia="en-ID"/>
          <w14:ligatures w14:val="standardContextual"/>
        </w:rPr>
      </w:pPr>
      <w:del w:id="1535" w:author="Ilham Nur Pratama" w:date="2023-05-15T20:29:00Z">
        <w:r w:rsidRPr="00D76848" w:rsidDel="00B57DB5">
          <w:rPr>
            <w:rStyle w:val="Hyperlink"/>
            <w:noProof/>
          </w:rPr>
          <w:delText>Gambar 4.9 Histogram dan boxplot untuk parameter waktu</w:delText>
        </w:r>
        <w:r w:rsidRPr="00D76848" w:rsidDel="00B57DB5">
          <w:rPr>
            <w:noProof/>
            <w:webHidden/>
          </w:rPr>
          <w:tab/>
          <w:delText>141</w:delText>
        </w:r>
      </w:del>
    </w:p>
    <w:p w14:paraId="08ACB309" w14:textId="1233F342" w:rsidR="00B57DB5" w:rsidRPr="00D76848" w:rsidDel="00B57DB5" w:rsidRDefault="00B57DB5">
      <w:pPr>
        <w:pStyle w:val="TableofFigures"/>
        <w:tabs>
          <w:tab w:val="right" w:leader="dot" w:pos="8494"/>
        </w:tabs>
        <w:rPr>
          <w:del w:id="1536" w:author="Ilham Nur Pratama" w:date="2023-05-15T20:29:00Z"/>
          <w:rFonts w:asciiTheme="minorHAnsi" w:eastAsiaTheme="minorEastAsia" w:hAnsiTheme="minorHAnsi"/>
          <w:noProof/>
          <w:kern w:val="2"/>
          <w:sz w:val="22"/>
          <w:lang w:val="en-ID" w:eastAsia="en-ID"/>
          <w14:ligatures w14:val="standardContextual"/>
        </w:rPr>
      </w:pPr>
      <w:del w:id="1537" w:author="Ilham Nur Pratama" w:date="2023-05-15T20:29:00Z">
        <w:r w:rsidRPr="00D76848" w:rsidDel="00B57DB5">
          <w:rPr>
            <w:rStyle w:val="Hyperlink"/>
            <w:noProof/>
          </w:rPr>
          <w:delText>Gambar 4.10 Histogram dan boxplot untuk parameter biaya</w:delText>
        </w:r>
        <w:r w:rsidRPr="00D76848" w:rsidDel="00B57DB5">
          <w:rPr>
            <w:noProof/>
            <w:webHidden/>
          </w:rPr>
          <w:tab/>
          <w:delText>141</w:delText>
        </w:r>
      </w:del>
    </w:p>
    <w:p w14:paraId="35AEED0E" w14:textId="645D183D" w:rsidR="006243FB" w:rsidRPr="00D76848" w:rsidDel="00B57DB5" w:rsidRDefault="006243FB">
      <w:pPr>
        <w:pStyle w:val="TableofFigures"/>
        <w:tabs>
          <w:tab w:val="right" w:leader="dot" w:pos="8494"/>
        </w:tabs>
        <w:rPr>
          <w:del w:id="1538" w:author="Ilham Nur Pratama" w:date="2023-05-15T20:28:00Z"/>
          <w:rFonts w:asciiTheme="minorHAnsi" w:eastAsiaTheme="minorEastAsia" w:hAnsiTheme="minorHAnsi"/>
          <w:noProof/>
          <w:sz w:val="22"/>
        </w:rPr>
      </w:pPr>
      <w:del w:id="1539" w:author="Ilham Nur Pratama" w:date="2023-05-15T20:28:00Z">
        <w:r w:rsidRPr="00D76848" w:rsidDel="00B57DB5">
          <w:rPr>
            <w:rPrChange w:id="1540" w:author="Ilham Nur Pratama" w:date="2023-05-21T07:27:00Z">
              <w:rPr>
                <w:rStyle w:val="Hyperlink"/>
                <w:noProof/>
              </w:rPr>
            </w:rPrChange>
          </w:rPr>
          <w:delText>Gambar 1.1 Data performa proyek berdasarkan daerah</w:delText>
        </w:r>
        <w:r w:rsidRPr="00D76848" w:rsidDel="00B57DB5">
          <w:rPr>
            <w:noProof/>
            <w:webHidden/>
          </w:rPr>
          <w:tab/>
          <w:delText>2</w:delText>
        </w:r>
      </w:del>
    </w:p>
    <w:p w14:paraId="12C90A94" w14:textId="5109493D" w:rsidR="006243FB" w:rsidRPr="00D76848" w:rsidDel="00B57DB5" w:rsidRDefault="006243FB">
      <w:pPr>
        <w:pStyle w:val="TableofFigures"/>
        <w:tabs>
          <w:tab w:val="right" w:leader="dot" w:pos="8494"/>
        </w:tabs>
        <w:rPr>
          <w:del w:id="1541" w:author="Ilham Nur Pratama" w:date="2023-05-15T20:28:00Z"/>
          <w:rFonts w:asciiTheme="minorHAnsi" w:eastAsiaTheme="minorEastAsia" w:hAnsiTheme="minorHAnsi"/>
          <w:noProof/>
          <w:sz w:val="22"/>
        </w:rPr>
      </w:pPr>
      <w:del w:id="1542" w:author="Ilham Nur Pratama" w:date="2023-05-15T20:28:00Z">
        <w:r w:rsidRPr="00D76848" w:rsidDel="00B57DB5">
          <w:rPr>
            <w:rPrChange w:id="1543" w:author="Ilham Nur Pratama" w:date="2023-05-21T07:27:00Z">
              <w:rPr>
                <w:rStyle w:val="Hyperlink"/>
                <w:noProof/>
              </w:rPr>
            </w:rPrChange>
          </w:rPr>
          <w:delText>Gambar 1.2 Kendala yang mengakibatkan keterlambatan proyek menurut Association Project Management</w:delText>
        </w:r>
        <w:r w:rsidRPr="00D76848" w:rsidDel="00B57DB5">
          <w:rPr>
            <w:noProof/>
            <w:webHidden/>
          </w:rPr>
          <w:tab/>
          <w:delText>3</w:delText>
        </w:r>
      </w:del>
    </w:p>
    <w:p w14:paraId="45A79719" w14:textId="0EDF626A" w:rsidR="006243FB" w:rsidRPr="00D76848" w:rsidDel="00B57DB5" w:rsidRDefault="006243FB">
      <w:pPr>
        <w:pStyle w:val="TableofFigures"/>
        <w:tabs>
          <w:tab w:val="right" w:leader="dot" w:pos="8494"/>
        </w:tabs>
        <w:rPr>
          <w:del w:id="1544" w:author="Ilham Nur Pratama" w:date="2023-05-15T20:28:00Z"/>
          <w:rFonts w:asciiTheme="minorHAnsi" w:eastAsiaTheme="minorEastAsia" w:hAnsiTheme="minorHAnsi"/>
          <w:noProof/>
          <w:sz w:val="22"/>
        </w:rPr>
      </w:pPr>
      <w:del w:id="1545" w:author="Ilham Nur Pratama" w:date="2023-05-15T20:28:00Z">
        <w:r w:rsidRPr="00D76848" w:rsidDel="00B57DB5">
          <w:rPr>
            <w:rPrChange w:id="1546" w:author="Ilham Nur Pratama" w:date="2023-05-21T07:27:00Z">
              <w:rPr>
                <w:rStyle w:val="Hyperlink"/>
                <w:noProof/>
              </w:rPr>
            </w:rPrChange>
          </w:rPr>
          <w:delText>Gambar 1.3 Diagram Pareto yang menggambarkan kendala keterlambatan proyek PT Pembayaran Digital Indonesia</w:delText>
        </w:r>
        <w:r w:rsidRPr="00D76848" w:rsidDel="00B57DB5">
          <w:rPr>
            <w:noProof/>
            <w:webHidden/>
          </w:rPr>
          <w:tab/>
          <w:delText>5</w:delText>
        </w:r>
      </w:del>
    </w:p>
    <w:p w14:paraId="495C70EC" w14:textId="5C7506E1" w:rsidR="006243FB" w:rsidRPr="00D76848" w:rsidDel="00B57DB5" w:rsidRDefault="006243FB">
      <w:pPr>
        <w:pStyle w:val="TableofFigures"/>
        <w:tabs>
          <w:tab w:val="right" w:leader="dot" w:pos="8494"/>
        </w:tabs>
        <w:rPr>
          <w:del w:id="1547" w:author="Ilham Nur Pratama" w:date="2023-05-15T20:28:00Z"/>
          <w:rFonts w:asciiTheme="minorHAnsi" w:eastAsiaTheme="minorEastAsia" w:hAnsiTheme="minorHAnsi"/>
          <w:noProof/>
          <w:sz w:val="22"/>
        </w:rPr>
      </w:pPr>
      <w:del w:id="1548" w:author="Ilham Nur Pratama" w:date="2023-05-15T20:28:00Z">
        <w:r w:rsidRPr="00D76848" w:rsidDel="00B57DB5">
          <w:rPr>
            <w:rPrChange w:id="1549" w:author="Ilham Nur Pratama" w:date="2023-05-21T07:27:00Z">
              <w:rPr>
                <w:rStyle w:val="Hyperlink"/>
                <w:noProof/>
              </w:rPr>
            </w:rPrChange>
          </w:rPr>
          <w:delText>Gambar 1.4 Performa waktu penyelesaian proyek pada PT.X yang mengalami keterlambatan di tahun 2021</w:delText>
        </w:r>
        <w:r w:rsidRPr="00D76848" w:rsidDel="00B57DB5">
          <w:rPr>
            <w:noProof/>
            <w:webHidden/>
          </w:rPr>
          <w:tab/>
          <w:delText>6</w:delText>
        </w:r>
      </w:del>
    </w:p>
    <w:p w14:paraId="7A64FB93" w14:textId="02A525D5" w:rsidR="006243FB" w:rsidRPr="00D76848" w:rsidDel="00B57DB5" w:rsidRDefault="006243FB">
      <w:pPr>
        <w:pStyle w:val="TableofFigures"/>
        <w:tabs>
          <w:tab w:val="right" w:leader="dot" w:pos="8494"/>
        </w:tabs>
        <w:rPr>
          <w:del w:id="1550" w:author="Ilham Nur Pratama" w:date="2023-05-15T20:28:00Z"/>
          <w:rFonts w:asciiTheme="minorHAnsi" w:eastAsiaTheme="minorEastAsia" w:hAnsiTheme="minorHAnsi"/>
          <w:noProof/>
          <w:sz w:val="22"/>
        </w:rPr>
      </w:pPr>
      <w:del w:id="1551" w:author="Ilham Nur Pratama" w:date="2023-05-15T20:28:00Z">
        <w:r w:rsidRPr="00D76848" w:rsidDel="00B57DB5">
          <w:rPr>
            <w:rPrChange w:id="1552" w:author="Ilham Nur Pratama" w:date="2023-05-21T07:27:00Z">
              <w:rPr>
                <w:rStyle w:val="Hyperlink"/>
                <w:noProof/>
              </w:rPr>
            </w:rPrChange>
          </w:rPr>
          <w:delText>Gambar 1.5 Ringkasan Metodologi Penelitian</w:delText>
        </w:r>
        <w:r w:rsidRPr="00D76848" w:rsidDel="00B57DB5">
          <w:rPr>
            <w:noProof/>
            <w:webHidden/>
          </w:rPr>
          <w:tab/>
          <w:delText>19</w:delText>
        </w:r>
      </w:del>
    </w:p>
    <w:p w14:paraId="0F14418C" w14:textId="0D30E91A" w:rsidR="006243FB" w:rsidRPr="00D76848" w:rsidDel="00B57DB5" w:rsidRDefault="006243FB">
      <w:pPr>
        <w:pStyle w:val="TableofFigures"/>
        <w:tabs>
          <w:tab w:val="right" w:leader="dot" w:pos="8494"/>
        </w:tabs>
        <w:rPr>
          <w:del w:id="1553" w:author="Ilham Nur Pratama" w:date="2023-05-15T20:28:00Z"/>
          <w:rFonts w:asciiTheme="minorHAnsi" w:eastAsiaTheme="minorEastAsia" w:hAnsiTheme="minorHAnsi"/>
          <w:noProof/>
          <w:sz w:val="22"/>
        </w:rPr>
      </w:pPr>
      <w:del w:id="1554" w:author="Ilham Nur Pratama" w:date="2023-05-15T20:28:00Z">
        <w:r w:rsidRPr="00D76848" w:rsidDel="00B57DB5">
          <w:rPr>
            <w:rPrChange w:id="1555" w:author="Ilham Nur Pratama" w:date="2023-05-21T07:27:00Z">
              <w:rPr>
                <w:rStyle w:val="Hyperlink"/>
                <w:noProof/>
              </w:rPr>
            </w:rPrChange>
          </w:rPr>
          <w:delText>Gambar 2.1 Hubungan kompleksitas proyek dengan bantuan fleksibilitas manajemen proyek dengan hasil akhir proyek</w:delText>
        </w:r>
        <w:r w:rsidRPr="00D76848" w:rsidDel="00B57DB5">
          <w:rPr>
            <w:noProof/>
            <w:webHidden/>
          </w:rPr>
          <w:tab/>
          <w:delText>24</w:delText>
        </w:r>
      </w:del>
    </w:p>
    <w:p w14:paraId="1723572D" w14:textId="3C7D6659" w:rsidR="006243FB" w:rsidRPr="00D76848" w:rsidDel="00B57DB5" w:rsidRDefault="006243FB">
      <w:pPr>
        <w:pStyle w:val="TableofFigures"/>
        <w:tabs>
          <w:tab w:val="right" w:leader="dot" w:pos="8494"/>
        </w:tabs>
        <w:rPr>
          <w:del w:id="1556" w:author="Ilham Nur Pratama" w:date="2023-05-15T20:28:00Z"/>
          <w:rFonts w:asciiTheme="minorHAnsi" w:eastAsiaTheme="minorEastAsia" w:hAnsiTheme="minorHAnsi"/>
          <w:noProof/>
          <w:sz w:val="22"/>
        </w:rPr>
      </w:pPr>
      <w:del w:id="1557" w:author="Ilham Nur Pratama" w:date="2023-05-15T20:28:00Z">
        <w:r w:rsidRPr="00D76848" w:rsidDel="00B57DB5">
          <w:rPr>
            <w:rPrChange w:id="1558" w:author="Ilham Nur Pratama" w:date="2023-05-21T07:27:00Z">
              <w:rPr>
                <w:rStyle w:val="Hyperlink"/>
                <w:noProof/>
              </w:rPr>
            </w:rPrChange>
          </w:rPr>
          <w:delText xml:space="preserve">Gambar 2.2 Aspek dan komponen penyusun </w:delText>
        </w:r>
        <w:r w:rsidRPr="00D76848" w:rsidDel="00B57DB5">
          <w:rPr>
            <w:rPrChange w:id="1559" w:author="Ilham Nur Pratama" w:date="2023-05-21T07:27:00Z">
              <w:rPr>
                <w:rStyle w:val="Hyperlink"/>
                <w:i/>
                <w:noProof/>
              </w:rPr>
            </w:rPrChange>
          </w:rPr>
          <w:delText>Gartner Framework</w:delText>
        </w:r>
        <w:r w:rsidRPr="00D76848" w:rsidDel="00B57DB5">
          <w:rPr>
            <w:noProof/>
            <w:webHidden/>
          </w:rPr>
          <w:tab/>
          <w:delText>32</w:delText>
        </w:r>
      </w:del>
    </w:p>
    <w:p w14:paraId="41D41F7B" w14:textId="53FF317A" w:rsidR="006243FB" w:rsidRPr="00D76848" w:rsidDel="00B57DB5" w:rsidRDefault="006243FB">
      <w:pPr>
        <w:pStyle w:val="TableofFigures"/>
        <w:tabs>
          <w:tab w:val="right" w:leader="dot" w:pos="8494"/>
        </w:tabs>
        <w:rPr>
          <w:del w:id="1560" w:author="Ilham Nur Pratama" w:date="2023-05-15T20:28:00Z"/>
          <w:rFonts w:asciiTheme="minorHAnsi" w:eastAsiaTheme="minorEastAsia" w:hAnsiTheme="minorHAnsi"/>
          <w:noProof/>
          <w:sz w:val="22"/>
        </w:rPr>
      </w:pPr>
      <w:del w:id="1561" w:author="Ilham Nur Pratama" w:date="2023-05-15T20:28:00Z">
        <w:r w:rsidRPr="00D76848" w:rsidDel="00B57DB5">
          <w:rPr>
            <w:rPrChange w:id="1562" w:author="Ilham Nur Pratama" w:date="2023-05-21T07:27:00Z">
              <w:rPr>
                <w:rStyle w:val="Hyperlink"/>
                <w:noProof/>
              </w:rPr>
            </w:rPrChange>
          </w:rPr>
          <w:delText>Gambar 2.3 Pembagian MCDM berdasarkan data, kriteria yang digunakan, dan jumlah hasil yang dikeluarkan</w:delText>
        </w:r>
        <w:r w:rsidRPr="00D76848" w:rsidDel="00B57DB5">
          <w:rPr>
            <w:noProof/>
            <w:webHidden/>
          </w:rPr>
          <w:tab/>
          <w:delText>38</w:delText>
        </w:r>
      </w:del>
    </w:p>
    <w:p w14:paraId="01C88C20" w14:textId="0DB660AC" w:rsidR="006243FB" w:rsidRPr="00D76848" w:rsidDel="00B57DB5" w:rsidRDefault="006243FB">
      <w:pPr>
        <w:pStyle w:val="TableofFigures"/>
        <w:tabs>
          <w:tab w:val="right" w:leader="dot" w:pos="8494"/>
        </w:tabs>
        <w:rPr>
          <w:del w:id="1563" w:author="Ilham Nur Pratama" w:date="2023-05-15T20:28:00Z"/>
          <w:rFonts w:asciiTheme="minorHAnsi" w:eastAsiaTheme="minorEastAsia" w:hAnsiTheme="minorHAnsi"/>
          <w:noProof/>
          <w:sz w:val="22"/>
        </w:rPr>
      </w:pPr>
      <w:del w:id="1564" w:author="Ilham Nur Pratama" w:date="2023-05-15T20:28:00Z">
        <w:r w:rsidRPr="00D76848" w:rsidDel="00B57DB5">
          <w:rPr>
            <w:rPrChange w:id="1565" w:author="Ilham Nur Pratama" w:date="2023-05-21T07:27:00Z">
              <w:rPr>
                <w:rStyle w:val="Hyperlink"/>
                <w:noProof/>
              </w:rPr>
            </w:rPrChange>
          </w:rPr>
          <w:delText>Gambar 2.4 Kombinasi MCDM untuk membentuk sebuah MCDM yang bersifat hybrid</w:delText>
        </w:r>
        <w:r w:rsidRPr="00D76848" w:rsidDel="00B57DB5">
          <w:rPr>
            <w:noProof/>
            <w:webHidden/>
          </w:rPr>
          <w:tab/>
          <w:delText>39</w:delText>
        </w:r>
      </w:del>
    </w:p>
    <w:p w14:paraId="05B46452" w14:textId="03ECBF82" w:rsidR="006243FB" w:rsidRPr="00D76848" w:rsidDel="00B57DB5" w:rsidRDefault="006243FB">
      <w:pPr>
        <w:pStyle w:val="TableofFigures"/>
        <w:tabs>
          <w:tab w:val="right" w:leader="dot" w:pos="8494"/>
        </w:tabs>
        <w:rPr>
          <w:del w:id="1566" w:author="Ilham Nur Pratama" w:date="2023-05-15T20:28:00Z"/>
          <w:rFonts w:asciiTheme="minorHAnsi" w:eastAsiaTheme="minorEastAsia" w:hAnsiTheme="minorHAnsi"/>
          <w:noProof/>
          <w:sz w:val="22"/>
        </w:rPr>
      </w:pPr>
      <w:del w:id="1567" w:author="Ilham Nur Pratama" w:date="2023-05-15T20:28:00Z">
        <w:r w:rsidRPr="00D76848" w:rsidDel="00B57DB5">
          <w:rPr>
            <w:rPrChange w:id="1568" w:author="Ilham Nur Pratama" w:date="2023-05-21T07:27:00Z">
              <w:rPr>
                <w:rStyle w:val="Hyperlink"/>
                <w:noProof/>
              </w:rPr>
            </w:rPrChange>
          </w:rPr>
          <w:delText>Gambar 2.5 Koneksi hirarki pada teknik penentuan keputusan menggunakan ANP</w:delText>
        </w:r>
        <w:r w:rsidRPr="00D76848" w:rsidDel="00B57DB5">
          <w:rPr>
            <w:noProof/>
            <w:webHidden/>
          </w:rPr>
          <w:tab/>
          <w:delText>41</w:delText>
        </w:r>
      </w:del>
    </w:p>
    <w:p w14:paraId="74795636" w14:textId="209DDC12" w:rsidR="006243FB" w:rsidRPr="00D76848" w:rsidDel="00B57DB5" w:rsidRDefault="006243FB">
      <w:pPr>
        <w:pStyle w:val="TableofFigures"/>
        <w:tabs>
          <w:tab w:val="right" w:leader="dot" w:pos="8494"/>
        </w:tabs>
        <w:rPr>
          <w:del w:id="1569" w:author="Ilham Nur Pratama" w:date="2023-05-15T20:28:00Z"/>
          <w:rFonts w:asciiTheme="minorHAnsi" w:eastAsiaTheme="minorEastAsia" w:hAnsiTheme="minorHAnsi"/>
          <w:noProof/>
          <w:sz w:val="22"/>
        </w:rPr>
      </w:pPr>
      <w:del w:id="1570" w:author="Ilham Nur Pratama" w:date="2023-05-15T20:28:00Z">
        <w:r w:rsidRPr="00D76848" w:rsidDel="00B57DB5">
          <w:rPr>
            <w:rPrChange w:id="1571" w:author="Ilham Nur Pratama" w:date="2023-05-21T07:27:00Z">
              <w:rPr>
                <w:rStyle w:val="Hyperlink"/>
                <w:noProof/>
              </w:rPr>
            </w:rPrChange>
          </w:rPr>
          <w:delText>Gambar 2.6 Tata cara MCDM menggunakan metode COPRAS</w:delText>
        </w:r>
        <w:r w:rsidRPr="00D76848" w:rsidDel="00B57DB5">
          <w:rPr>
            <w:noProof/>
            <w:webHidden/>
          </w:rPr>
          <w:tab/>
          <w:delText>43</w:delText>
        </w:r>
      </w:del>
    </w:p>
    <w:p w14:paraId="6DED3DD5" w14:textId="0526DE95" w:rsidR="006243FB" w:rsidRPr="00D76848" w:rsidDel="00B57DB5" w:rsidRDefault="006243FB">
      <w:pPr>
        <w:pStyle w:val="TableofFigures"/>
        <w:tabs>
          <w:tab w:val="right" w:leader="dot" w:pos="8494"/>
        </w:tabs>
        <w:rPr>
          <w:del w:id="1572" w:author="Ilham Nur Pratama" w:date="2023-05-15T20:28:00Z"/>
          <w:rFonts w:asciiTheme="minorHAnsi" w:eastAsiaTheme="minorEastAsia" w:hAnsiTheme="minorHAnsi"/>
          <w:noProof/>
          <w:sz w:val="22"/>
        </w:rPr>
      </w:pPr>
      <w:del w:id="1573" w:author="Ilham Nur Pratama" w:date="2023-05-15T20:28:00Z">
        <w:r w:rsidRPr="00D76848" w:rsidDel="00B57DB5">
          <w:rPr>
            <w:rPrChange w:id="1574" w:author="Ilham Nur Pratama" w:date="2023-05-21T07:27:00Z">
              <w:rPr>
                <w:rStyle w:val="Hyperlink"/>
                <w:noProof/>
              </w:rPr>
            </w:rPrChange>
          </w:rPr>
          <w:delText>Gambar 2.7 Jenis kecerdasan buatan dan ML secara lingkup garis besar</w:delText>
        </w:r>
        <w:r w:rsidRPr="00D76848" w:rsidDel="00B57DB5">
          <w:rPr>
            <w:noProof/>
            <w:webHidden/>
          </w:rPr>
          <w:tab/>
          <w:delText>44</w:delText>
        </w:r>
      </w:del>
    </w:p>
    <w:p w14:paraId="4169F869" w14:textId="3CB78F5D" w:rsidR="006243FB" w:rsidRPr="00D76848" w:rsidDel="00B57DB5" w:rsidRDefault="006243FB">
      <w:pPr>
        <w:pStyle w:val="TableofFigures"/>
        <w:tabs>
          <w:tab w:val="right" w:leader="dot" w:pos="8494"/>
        </w:tabs>
        <w:rPr>
          <w:del w:id="1575" w:author="Ilham Nur Pratama" w:date="2023-05-15T20:28:00Z"/>
          <w:rFonts w:asciiTheme="minorHAnsi" w:eastAsiaTheme="minorEastAsia" w:hAnsiTheme="minorHAnsi"/>
          <w:noProof/>
          <w:sz w:val="22"/>
        </w:rPr>
      </w:pPr>
      <w:del w:id="1576" w:author="Ilham Nur Pratama" w:date="2023-05-15T20:28:00Z">
        <w:r w:rsidRPr="00D76848" w:rsidDel="00B57DB5">
          <w:rPr>
            <w:rPrChange w:id="1577" w:author="Ilham Nur Pratama" w:date="2023-05-21T07:27:00Z">
              <w:rPr>
                <w:rStyle w:val="Hyperlink"/>
                <w:noProof/>
              </w:rPr>
            </w:rPrChange>
          </w:rPr>
          <w:delText xml:space="preserve">Gambar 2.8 Contoh Plot </w:delText>
        </w:r>
        <w:r w:rsidRPr="00D76848" w:rsidDel="00B57DB5">
          <w:rPr>
            <w:rPrChange w:id="1578" w:author="Ilham Nur Pratama" w:date="2023-05-21T07:27:00Z">
              <w:rPr>
                <w:rStyle w:val="Hyperlink"/>
                <w:i/>
                <w:noProof/>
              </w:rPr>
            </w:rPrChange>
          </w:rPr>
          <w:delText xml:space="preserve">Support Vector </w:delText>
        </w:r>
        <w:r w:rsidRPr="00D76848" w:rsidDel="00B57DB5">
          <w:rPr>
            <w:rPrChange w:id="1579" w:author="Ilham Nur Pratama" w:date="2023-05-21T07:27:00Z">
              <w:rPr>
                <w:rStyle w:val="Hyperlink"/>
                <w:noProof/>
              </w:rPr>
            </w:rPrChange>
          </w:rPr>
          <w:delText>dalam sebuah bidang SVM</w:delText>
        </w:r>
        <w:r w:rsidRPr="00D76848" w:rsidDel="00B57DB5">
          <w:rPr>
            <w:noProof/>
            <w:webHidden/>
          </w:rPr>
          <w:tab/>
          <w:delText>46</w:delText>
        </w:r>
      </w:del>
    </w:p>
    <w:p w14:paraId="196B9A81" w14:textId="38DA7CE4" w:rsidR="006243FB" w:rsidRPr="00D76848" w:rsidDel="00B57DB5" w:rsidRDefault="006243FB">
      <w:pPr>
        <w:pStyle w:val="TableofFigures"/>
        <w:tabs>
          <w:tab w:val="right" w:leader="dot" w:pos="8494"/>
        </w:tabs>
        <w:rPr>
          <w:del w:id="1580" w:author="Ilham Nur Pratama" w:date="2023-05-15T20:28:00Z"/>
          <w:rFonts w:asciiTheme="minorHAnsi" w:eastAsiaTheme="minorEastAsia" w:hAnsiTheme="minorHAnsi"/>
          <w:noProof/>
          <w:sz w:val="22"/>
        </w:rPr>
      </w:pPr>
      <w:del w:id="1581" w:author="Ilham Nur Pratama" w:date="2023-05-15T20:28:00Z">
        <w:r w:rsidRPr="00D76848" w:rsidDel="00B57DB5">
          <w:rPr>
            <w:rPrChange w:id="1582" w:author="Ilham Nur Pratama" w:date="2023-05-21T07:27:00Z">
              <w:rPr>
                <w:rStyle w:val="Hyperlink"/>
                <w:noProof/>
              </w:rPr>
            </w:rPrChange>
          </w:rPr>
          <w:delText xml:space="preserve">Gambar 2.9 Ilustrasi struktur </w:delText>
        </w:r>
        <w:r w:rsidRPr="00D76848" w:rsidDel="00B57DB5">
          <w:rPr>
            <w:rPrChange w:id="1583" w:author="Ilham Nur Pratama" w:date="2023-05-21T07:27:00Z">
              <w:rPr>
                <w:rStyle w:val="Hyperlink"/>
                <w:i/>
                <w:noProof/>
              </w:rPr>
            </w:rPrChange>
          </w:rPr>
          <w:delText>random forest</w:delText>
        </w:r>
        <w:r w:rsidRPr="00D76848" w:rsidDel="00B57DB5">
          <w:rPr>
            <w:rPrChange w:id="1584" w:author="Ilham Nur Pratama" w:date="2023-05-21T07:27:00Z">
              <w:rPr>
                <w:rStyle w:val="Hyperlink"/>
                <w:noProof/>
              </w:rPr>
            </w:rPrChange>
          </w:rPr>
          <w:delText xml:space="preserve"> dalam menyelesaikan permasalahan</w:delText>
        </w:r>
        <w:r w:rsidRPr="00D76848" w:rsidDel="00B57DB5">
          <w:rPr>
            <w:noProof/>
            <w:webHidden/>
          </w:rPr>
          <w:tab/>
          <w:delText>47</w:delText>
        </w:r>
      </w:del>
    </w:p>
    <w:p w14:paraId="50130FD8" w14:textId="2D8A41BD" w:rsidR="006243FB" w:rsidRPr="00D76848" w:rsidDel="00B57DB5" w:rsidRDefault="006243FB">
      <w:pPr>
        <w:pStyle w:val="TableofFigures"/>
        <w:tabs>
          <w:tab w:val="right" w:leader="dot" w:pos="8494"/>
        </w:tabs>
        <w:rPr>
          <w:del w:id="1585" w:author="Ilham Nur Pratama" w:date="2023-05-15T20:28:00Z"/>
          <w:rFonts w:asciiTheme="minorHAnsi" w:eastAsiaTheme="minorEastAsia" w:hAnsiTheme="minorHAnsi"/>
          <w:noProof/>
          <w:sz w:val="22"/>
        </w:rPr>
      </w:pPr>
      <w:del w:id="1586" w:author="Ilham Nur Pratama" w:date="2023-05-15T20:28:00Z">
        <w:r w:rsidRPr="00D76848" w:rsidDel="00B57DB5">
          <w:rPr>
            <w:rPrChange w:id="1587" w:author="Ilham Nur Pratama" w:date="2023-05-21T07:27:00Z">
              <w:rPr>
                <w:rStyle w:val="Hyperlink"/>
                <w:noProof/>
              </w:rPr>
            </w:rPrChange>
          </w:rPr>
          <w:delText>Gambar 3.1 Diagram alir detil penelitan</w:delText>
        </w:r>
        <w:r w:rsidRPr="00D76848" w:rsidDel="00B57DB5">
          <w:rPr>
            <w:noProof/>
            <w:webHidden/>
          </w:rPr>
          <w:tab/>
          <w:delText>53</w:delText>
        </w:r>
      </w:del>
    </w:p>
    <w:p w14:paraId="0653A82A" w14:textId="7C39C6FC" w:rsidR="006243FB" w:rsidRPr="00D76848" w:rsidDel="00B57DB5" w:rsidRDefault="006243FB">
      <w:pPr>
        <w:pStyle w:val="TableofFigures"/>
        <w:tabs>
          <w:tab w:val="right" w:leader="dot" w:pos="8494"/>
        </w:tabs>
        <w:rPr>
          <w:del w:id="1588" w:author="Ilham Nur Pratama" w:date="2023-05-15T20:28:00Z"/>
          <w:rFonts w:asciiTheme="minorHAnsi" w:eastAsiaTheme="minorEastAsia" w:hAnsiTheme="minorHAnsi"/>
          <w:noProof/>
          <w:sz w:val="22"/>
        </w:rPr>
      </w:pPr>
      <w:del w:id="1589" w:author="Ilham Nur Pratama" w:date="2023-05-15T20:28:00Z">
        <w:r w:rsidRPr="00D76848" w:rsidDel="00B57DB5">
          <w:rPr>
            <w:rPrChange w:id="1590" w:author="Ilham Nur Pratama" w:date="2023-05-21T07:27:00Z">
              <w:rPr>
                <w:rStyle w:val="Hyperlink"/>
                <w:noProof/>
              </w:rPr>
            </w:rPrChange>
          </w:rPr>
          <w:delText>Gambar 3.2 Area penelitian yang dilakukan yang berhubungan dengan bidak Teknik Industri</w:delText>
        </w:r>
        <w:r w:rsidRPr="00D76848" w:rsidDel="00B57DB5">
          <w:rPr>
            <w:noProof/>
            <w:webHidden/>
          </w:rPr>
          <w:tab/>
          <w:delText>56</w:delText>
        </w:r>
      </w:del>
    </w:p>
    <w:p w14:paraId="52670CCD" w14:textId="4AAEE4D8" w:rsidR="006243FB" w:rsidRPr="00D76848" w:rsidDel="00B57DB5" w:rsidRDefault="006243FB">
      <w:pPr>
        <w:pStyle w:val="TableofFigures"/>
        <w:tabs>
          <w:tab w:val="right" w:leader="dot" w:pos="8494"/>
        </w:tabs>
        <w:rPr>
          <w:del w:id="1591" w:author="Ilham Nur Pratama" w:date="2023-05-15T20:28:00Z"/>
          <w:rFonts w:asciiTheme="minorHAnsi" w:eastAsiaTheme="minorEastAsia" w:hAnsiTheme="minorHAnsi"/>
          <w:noProof/>
          <w:sz w:val="22"/>
        </w:rPr>
      </w:pPr>
      <w:del w:id="1592" w:author="Ilham Nur Pratama" w:date="2023-05-15T20:28:00Z">
        <w:r w:rsidRPr="00D76848" w:rsidDel="00B57DB5">
          <w:rPr>
            <w:rPrChange w:id="1593" w:author="Ilham Nur Pratama" w:date="2023-05-21T07:27:00Z">
              <w:rPr>
                <w:rStyle w:val="Hyperlink"/>
                <w:noProof/>
              </w:rPr>
            </w:rPrChange>
          </w:rPr>
          <w:delText>Gambar 3.3 Sampel VosViewer terkait topik riset yang akan dibahas</w:delText>
        </w:r>
        <w:r w:rsidRPr="00D76848" w:rsidDel="00B57DB5">
          <w:rPr>
            <w:noProof/>
            <w:webHidden/>
          </w:rPr>
          <w:tab/>
          <w:delText>57</w:delText>
        </w:r>
      </w:del>
    </w:p>
    <w:p w14:paraId="5663017E" w14:textId="6863CEF6" w:rsidR="006243FB" w:rsidRPr="00D76848" w:rsidDel="00B57DB5" w:rsidRDefault="006243FB">
      <w:pPr>
        <w:pStyle w:val="TableofFigures"/>
        <w:tabs>
          <w:tab w:val="right" w:leader="dot" w:pos="8494"/>
        </w:tabs>
        <w:rPr>
          <w:del w:id="1594" w:author="Ilham Nur Pratama" w:date="2023-05-15T20:28:00Z"/>
          <w:rFonts w:asciiTheme="minorHAnsi" w:eastAsiaTheme="minorEastAsia" w:hAnsiTheme="minorHAnsi"/>
          <w:noProof/>
          <w:sz w:val="22"/>
        </w:rPr>
      </w:pPr>
      <w:del w:id="1595" w:author="Ilham Nur Pratama" w:date="2023-05-15T20:28:00Z">
        <w:r w:rsidRPr="00D76848" w:rsidDel="00B57DB5">
          <w:rPr>
            <w:rPrChange w:id="1596" w:author="Ilham Nur Pratama" w:date="2023-05-21T07:27:00Z">
              <w:rPr>
                <w:rStyle w:val="Hyperlink"/>
                <w:noProof/>
              </w:rPr>
            </w:rPrChange>
          </w:rPr>
          <w:delText>Gambar 3.4 Persepsi Karyawan PT PDI terhadap proyek yang dikerjakan</w:delText>
        </w:r>
        <w:r w:rsidRPr="00D76848" w:rsidDel="00B57DB5">
          <w:rPr>
            <w:noProof/>
            <w:webHidden/>
          </w:rPr>
          <w:tab/>
          <w:delText>64</w:delText>
        </w:r>
      </w:del>
    </w:p>
    <w:p w14:paraId="2F3D23A1" w14:textId="28D96F0E" w:rsidR="006243FB" w:rsidRPr="00D76848" w:rsidDel="00B57DB5" w:rsidRDefault="006243FB">
      <w:pPr>
        <w:pStyle w:val="TableofFigures"/>
        <w:tabs>
          <w:tab w:val="right" w:leader="dot" w:pos="8494"/>
        </w:tabs>
        <w:rPr>
          <w:del w:id="1597" w:author="Ilham Nur Pratama" w:date="2023-05-15T20:28:00Z"/>
          <w:rFonts w:asciiTheme="minorHAnsi" w:eastAsiaTheme="minorEastAsia" w:hAnsiTheme="minorHAnsi"/>
          <w:noProof/>
          <w:sz w:val="22"/>
        </w:rPr>
      </w:pPr>
      <w:del w:id="1598" w:author="Ilham Nur Pratama" w:date="2023-05-15T20:28:00Z">
        <w:r w:rsidRPr="00D76848" w:rsidDel="00B57DB5">
          <w:rPr>
            <w:rPrChange w:id="1599" w:author="Ilham Nur Pratama" w:date="2023-05-21T07:27:00Z">
              <w:rPr>
                <w:rStyle w:val="Hyperlink"/>
                <w:noProof/>
              </w:rPr>
            </w:rPrChange>
          </w:rPr>
          <w:delText>Gambar 3.5 Kompetensi Karyawan PT PDI dalam mengerjakan pekerjaan dalam satu waktu</w:delText>
        </w:r>
        <w:r w:rsidRPr="00D76848" w:rsidDel="00B57DB5">
          <w:rPr>
            <w:noProof/>
            <w:webHidden/>
          </w:rPr>
          <w:tab/>
          <w:delText>64</w:delText>
        </w:r>
      </w:del>
    </w:p>
    <w:p w14:paraId="578C9DB2" w14:textId="44D116F4" w:rsidR="006243FB" w:rsidRPr="00D76848" w:rsidDel="00B57DB5" w:rsidRDefault="006243FB">
      <w:pPr>
        <w:pStyle w:val="TableofFigures"/>
        <w:tabs>
          <w:tab w:val="right" w:leader="dot" w:pos="8494"/>
        </w:tabs>
        <w:rPr>
          <w:del w:id="1600" w:author="Ilham Nur Pratama" w:date="2023-05-15T20:28:00Z"/>
          <w:rFonts w:asciiTheme="minorHAnsi" w:eastAsiaTheme="minorEastAsia" w:hAnsiTheme="minorHAnsi"/>
          <w:noProof/>
          <w:sz w:val="22"/>
        </w:rPr>
      </w:pPr>
      <w:del w:id="1601" w:author="Ilham Nur Pratama" w:date="2023-05-15T20:28:00Z">
        <w:r w:rsidRPr="00D76848" w:rsidDel="00B57DB5">
          <w:rPr>
            <w:rPrChange w:id="1602" w:author="Ilham Nur Pratama" w:date="2023-05-21T07:27:00Z">
              <w:rPr>
                <w:rStyle w:val="Hyperlink"/>
                <w:noProof/>
              </w:rPr>
            </w:rPrChange>
          </w:rPr>
          <w:delText>Gambar 3.6 Performa karyawan PT PDI dalam menyelesaikan tenggat pekerjaan</w:delText>
        </w:r>
        <w:r w:rsidRPr="00D76848" w:rsidDel="00B57DB5">
          <w:rPr>
            <w:noProof/>
            <w:webHidden/>
          </w:rPr>
          <w:tab/>
          <w:delText>65</w:delText>
        </w:r>
      </w:del>
    </w:p>
    <w:p w14:paraId="488A9712" w14:textId="6C8835B1" w:rsidR="006243FB" w:rsidRPr="00D76848" w:rsidDel="00B57DB5" w:rsidRDefault="006243FB">
      <w:pPr>
        <w:pStyle w:val="TableofFigures"/>
        <w:tabs>
          <w:tab w:val="right" w:leader="dot" w:pos="8494"/>
        </w:tabs>
        <w:rPr>
          <w:del w:id="1603" w:author="Ilham Nur Pratama" w:date="2023-05-15T20:28:00Z"/>
          <w:rFonts w:asciiTheme="minorHAnsi" w:eastAsiaTheme="minorEastAsia" w:hAnsiTheme="minorHAnsi"/>
          <w:noProof/>
          <w:sz w:val="22"/>
        </w:rPr>
      </w:pPr>
      <w:del w:id="1604" w:author="Ilham Nur Pratama" w:date="2023-05-15T20:28:00Z">
        <w:r w:rsidRPr="00D76848" w:rsidDel="00B57DB5">
          <w:rPr>
            <w:rPrChange w:id="1605" w:author="Ilham Nur Pratama" w:date="2023-05-21T07:27:00Z">
              <w:rPr>
                <w:rStyle w:val="Hyperlink"/>
                <w:noProof/>
              </w:rPr>
            </w:rPrChange>
          </w:rPr>
          <w:delText>Gambar 3.7 Pertimbangan pakar dalam memilih sumber daya yang akan melakukan pekerjaaan</w:delText>
        </w:r>
        <w:r w:rsidRPr="00D76848" w:rsidDel="00B57DB5">
          <w:rPr>
            <w:noProof/>
            <w:webHidden/>
          </w:rPr>
          <w:tab/>
          <w:delText>66</w:delText>
        </w:r>
      </w:del>
    </w:p>
    <w:p w14:paraId="07D26C7A" w14:textId="71B53988" w:rsidR="006243FB" w:rsidRPr="00D76848" w:rsidDel="00B57DB5" w:rsidRDefault="006243FB">
      <w:pPr>
        <w:pStyle w:val="TableofFigures"/>
        <w:tabs>
          <w:tab w:val="right" w:leader="dot" w:pos="8494"/>
        </w:tabs>
        <w:rPr>
          <w:del w:id="1606" w:author="Ilham Nur Pratama" w:date="2023-05-15T20:28:00Z"/>
          <w:rFonts w:asciiTheme="minorHAnsi" w:eastAsiaTheme="minorEastAsia" w:hAnsiTheme="minorHAnsi"/>
          <w:noProof/>
          <w:sz w:val="22"/>
        </w:rPr>
      </w:pPr>
      <w:del w:id="1607" w:author="Ilham Nur Pratama" w:date="2023-05-15T20:28:00Z">
        <w:r w:rsidRPr="00D76848" w:rsidDel="00B57DB5">
          <w:rPr>
            <w:rPrChange w:id="1608" w:author="Ilham Nur Pratama" w:date="2023-05-21T07:27:00Z">
              <w:rPr>
                <w:rStyle w:val="Hyperlink"/>
                <w:noProof/>
              </w:rPr>
            </w:rPrChange>
          </w:rPr>
          <w:delText>Gambar 3.8 Pertimbangan jumlah proyek yang dibebankan pada sumber daya</w:delText>
        </w:r>
        <w:r w:rsidRPr="00D76848" w:rsidDel="00B57DB5">
          <w:rPr>
            <w:noProof/>
            <w:webHidden/>
          </w:rPr>
          <w:tab/>
          <w:delText>66</w:delText>
        </w:r>
      </w:del>
    </w:p>
    <w:p w14:paraId="2E983D1E" w14:textId="13E84F1C" w:rsidR="006243FB" w:rsidRPr="00D76848" w:rsidDel="00B57DB5" w:rsidRDefault="006243FB">
      <w:pPr>
        <w:pStyle w:val="TableofFigures"/>
        <w:tabs>
          <w:tab w:val="right" w:leader="dot" w:pos="8494"/>
        </w:tabs>
        <w:rPr>
          <w:del w:id="1609" w:author="Ilham Nur Pratama" w:date="2023-05-15T20:28:00Z"/>
          <w:rFonts w:asciiTheme="minorHAnsi" w:eastAsiaTheme="minorEastAsia" w:hAnsiTheme="minorHAnsi"/>
          <w:noProof/>
          <w:sz w:val="22"/>
        </w:rPr>
      </w:pPr>
      <w:del w:id="1610" w:author="Ilham Nur Pratama" w:date="2023-05-15T20:28:00Z">
        <w:r w:rsidRPr="00D76848" w:rsidDel="00B57DB5">
          <w:rPr>
            <w:rPrChange w:id="1611" w:author="Ilham Nur Pratama" w:date="2023-05-21T07:27:00Z">
              <w:rPr>
                <w:rStyle w:val="Hyperlink"/>
                <w:noProof/>
              </w:rPr>
            </w:rPrChange>
          </w:rPr>
          <w:delText>Gambar 3.9 Pertimbangan pakar dalam menunjuk sumber daya spesifik</w:delText>
        </w:r>
        <w:r w:rsidRPr="00D76848" w:rsidDel="00B57DB5">
          <w:rPr>
            <w:noProof/>
            <w:webHidden/>
          </w:rPr>
          <w:tab/>
          <w:delText>67</w:delText>
        </w:r>
      </w:del>
    </w:p>
    <w:p w14:paraId="216D759A" w14:textId="3B094D63" w:rsidR="006243FB" w:rsidRPr="00D76848" w:rsidDel="00B57DB5" w:rsidRDefault="006243FB">
      <w:pPr>
        <w:pStyle w:val="TableofFigures"/>
        <w:tabs>
          <w:tab w:val="right" w:leader="dot" w:pos="8494"/>
        </w:tabs>
        <w:rPr>
          <w:del w:id="1612" w:author="Ilham Nur Pratama" w:date="2023-05-15T20:28:00Z"/>
          <w:rFonts w:asciiTheme="minorHAnsi" w:eastAsiaTheme="minorEastAsia" w:hAnsiTheme="minorHAnsi"/>
          <w:noProof/>
          <w:sz w:val="22"/>
        </w:rPr>
      </w:pPr>
      <w:del w:id="1613" w:author="Ilham Nur Pratama" w:date="2023-05-15T20:28:00Z">
        <w:r w:rsidRPr="00D76848" w:rsidDel="00B57DB5">
          <w:rPr>
            <w:rPrChange w:id="1614" w:author="Ilham Nur Pratama" w:date="2023-05-21T07:27:00Z">
              <w:rPr>
                <w:rStyle w:val="Hyperlink"/>
                <w:noProof/>
              </w:rPr>
            </w:rPrChange>
          </w:rPr>
          <w:delText>Gambar 3.10 Pertimbangan Penunjukan Sumber Daya pengganti</w:delText>
        </w:r>
        <w:r w:rsidRPr="00D76848" w:rsidDel="00B57DB5">
          <w:rPr>
            <w:noProof/>
            <w:webHidden/>
          </w:rPr>
          <w:tab/>
          <w:delText>67</w:delText>
        </w:r>
      </w:del>
    </w:p>
    <w:p w14:paraId="7F455647" w14:textId="2912DCDD" w:rsidR="006243FB" w:rsidRPr="00D76848" w:rsidDel="00B57DB5" w:rsidRDefault="006243FB">
      <w:pPr>
        <w:pStyle w:val="TableofFigures"/>
        <w:tabs>
          <w:tab w:val="right" w:leader="dot" w:pos="8494"/>
        </w:tabs>
        <w:rPr>
          <w:del w:id="1615" w:author="Ilham Nur Pratama" w:date="2023-05-15T20:28:00Z"/>
          <w:rFonts w:asciiTheme="minorHAnsi" w:eastAsiaTheme="minorEastAsia" w:hAnsiTheme="minorHAnsi"/>
          <w:noProof/>
          <w:sz w:val="22"/>
        </w:rPr>
      </w:pPr>
      <w:del w:id="1616" w:author="Ilham Nur Pratama" w:date="2023-05-15T20:28:00Z">
        <w:r w:rsidRPr="00D76848" w:rsidDel="00B57DB5">
          <w:rPr>
            <w:rPrChange w:id="1617" w:author="Ilham Nur Pratama" w:date="2023-05-21T07:27:00Z">
              <w:rPr>
                <w:rStyle w:val="Hyperlink"/>
                <w:b/>
                <w:bCs/>
                <w:noProof/>
              </w:rPr>
            </w:rPrChange>
          </w:rPr>
          <w:delText xml:space="preserve">Gambar 3.11 Preferensi alokasi pekerjaan untuk </w:delText>
        </w:r>
        <w:r w:rsidRPr="00D76848" w:rsidDel="00B57DB5">
          <w:rPr>
            <w:rPrChange w:id="1618" w:author="Ilham Nur Pratama" w:date="2023-05-21T07:27:00Z">
              <w:rPr>
                <w:rStyle w:val="Hyperlink"/>
                <w:b/>
                <w:bCs/>
                <w:i/>
                <w:iCs/>
                <w:noProof/>
              </w:rPr>
            </w:rPrChange>
          </w:rPr>
          <w:delText>deliverables</w:delText>
        </w:r>
        <w:r w:rsidRPr="00D76848" w:rsidDel="00B57DB5">
          <w:rPr>
            <w:rPrChange w:id="1619" w:author="Ilham Nur Pratama" w:date="2023-05-21T07:27:00Z">
              <w:rPr>
                <w:rStyle w:val="Hyperlink"/>
                <w:b/>
                <w:bCs/>
                <w:noProof/>
              </w:rPr>
            </w:rPrChange>
          </w:rPr>
          <w:delText xml:space="preserve"> sedikit dengan kesulitan tinggi</w:delText>
        </w:r>
        <w:r w:rsidRPr="00D76848" w:rsidDel="00B57DB5">
          <w:rPr>
            <w:noProof/>
            <w:webHidden/>
          </w:rPr>
          <w:tab/>
          <w:delText>69</w:delText>
        </w:r>
      </w:del>
    </w:p>
    <w:p w14:paraId="220BF0FC" w14:textId="45C91BA8" w:rsidR="006243FB" w:rsidRPr="00D76848" w:rsidDel="00B57DB5" w:rsidRDefault="006243FB">
      <w:pPr>
        <w:pStyle w:val="TableofFigures"/>
        <w:tabs>
          <w:tab w:val="right" w:leader="dot" w:pos="8494"/>
        </w:tabs>
        <w:rPr>
          <w:del w:id="1620" w:author="Ilham Nur Pratama" w:date="2023-05-15T20:28:00Z"/>
          <w:rFonts w:asciiTheme="minorHAnsi" w:eastAsiaTheme="minorEastAsia" w:hAnsiTheme="minorHAnsi"/>
          <w:noProof/>
          <w:sz w:val="22"/>
        </w:rPr>
      </w:pPr>
      <w:del w:id="1621" w:author="Ilham Nur Pratama" w:date="2023-05-15T20:28:00Z">
        <w:r w:rsidRPr="00D76848" w:rsidDel="00B57DB5">
          <w:rPr>
            <w:rPrChange w:id="1622" w:author="Ilham Nur Pratama" w:date="2023-05-21T07:27:00Z">
              <w:rPr>
                <w:rStyle w:val="Hyperlink"/>
                <w:b/>
                <w:bCs/>
                <w:noProof/>
              </w:rPr>
            </w:rPrChange>
          </w:rPr>
          <w:delText xml:space="preserve">Gambar 3.12 Preferensi alokasi pekerja untuk proyek dengan </w:delText>
        </w:r>
        <w:r w:rsidRPr="00D76848" w:rsidDel="00B57DB5">
          <w:rPr>
            <w:rPrChange w:id="1623" w:author="Ilham Nur Pratama" w:date="2023-05-21T07:27:00Z">
              <w:rPr>
                <w:rStyle w:val="Hyperlink"/>
                <w:b/>
                <w:bCs/>
                <w:i/>
                <w:noProof/>
              </w:rPr>
            </w:rPrChange>
          </w:rPr>
          <w:delText>deliverables</w:delText>
        </w:r>
        <w:r w:rsidRPr="00D76848" w:rsidDel="00B57DB5">
          <w:rPr>
            <w:rPrChange w:id="1624" w:author="Ilham Nur Pratama" w:date="2023-05-21T07:27:00Z">
              <w:rPr>
                <w:rStyle w:val="Hyperlink"/>
                <w:b/>
                <w:bCs/>
                <w:noProof/>
              </w:rPr>
            </w:rPrChange>
          </w:rPr>
          <w:delText xml:space="preserve"> banyak dan kesulitan rendah</w:delText>
        </w:r>
        <w:r w:rsidRPr="00D76848" w:rsidDel="00B57DB5">
          <w:rPr>
            <w:noProof/>
            <w:webHidden/>
          </w:rPr>
          <w:tab/>
          <w:delText>69</w:delText>
        </w:r>
      </w:del>
    </w:p>
    <w:p w14:paraId="3F28AB85" w14:textId="5B33BE0A" w:rsidR="006243FB" w:rsidRPr="00D76848" w:rsidDel="00B57DB5" w:rsidRDefault="006243FB">
      <w:pPr>
        <w:pStyle w:val="TableofFigures"/>
        <w:tabs>
          <w:tab w:val="right" w:leader="dot" w:pos="8494"/>
        </w:tabs>
        <w:rPr>
          <w:del w:id="1625" w:author="Ilham Nur Pratama" w:date="2023-05-15T20:28:00Z"/>
          <w:rFonts w:asciiTheme="minorHAnsi" w:eastAsiaTheme="minorEastAsia" w:hAnsiTheme="minorHAnsi"/>
          <w:noProof/>
          <w:sz w:val="22"/>
        </w:rPr>
      </w:pPr>
      <w:del w:id="1626" w:author="Ilham Nur Pratama" w:date="2023-05-15T20:28:00Z">
        <w:r w:rsidRPr="00D76848" w:rsidDel="00B57DB5">
          <w:rPr>
            <w:rPrChange w:id="1627" w:author="Ilham Nur Pratama" w:date="2023-05-21T07:27:00Z">
              <w:rPr>
                <w:rStyle w:val="Hyperlink"/>
                <w:noProof/>
              </w:rPr>
            </w:rPrChange>
          </w:rPr>
          <w:delText xml:space="preserve">Gambar 3.13 Preferensi alokasi pekerja untuk proyek dengan </w:delText>
        </w:r>
        <w:r w:rsidRPr="00D76848" w:rsidDel="00B57DB5">
          <w:rPr>
            <w:rPrChange w:id="1628" w:author="Ilham Nur Pratama" w:date="2023-05-21T07:27:00Z">
              <w:rPr>
                <w:rStyle w:val="Hyperlink"/>
                <w:i/>
                <w:noProof/>
              </w:rPr>
            </w:rPrChange>
          </w:rPr>
          <w:delText xml:space="preserve">delivarables </w:delText>
        </w:r>
        <w:r w:rsidRPr="00D76848" w:rsidDel="00B57DB5">
          <w:rPr>
            <w:rPrChange w:id="1629" w:author="Ilham Nur Pratama" w:date="2023-05-21T07:27:00Z">
              <w:rPr>
                <w:rStyle w:val="Hyperlink"/>
                <w:noProof/>
              </w:rPr>
            </w:rPrChange>
          </w:rPr>
          <w:delText>sedikit dengan tingkat kesulitan rendah</w:delText>
        </w:r>
        <w:r w:rsidRPr="00D76848" w:rsidDel="00B57DB5">
          <w:rPr>
            <w:noProof/>
            <w:webHidden/>
          </w:rPr>
          <w:tab/>
          <w:delText>70</w:delText>
        </w:r>
      </w:del>
    </w:p>
    <w:p w14:paraId="1648DB18" w14:textId="6A1C6D80" w:rsidR="006243FB" w:rsidRPr="00D76848" w:rsidDel="00B57DB5" w:rsidRDefault="006243FB">
      <w:pPr>
        <w:pStyle w:val="TableofFigures"/>
        <w:tabs>
          <w:tab w:val="right" w:leader="dot" w:pos="8494"/>
        </w:tabs>
        <w:rPr>
          <w:del w:id="1630" w:author="Ilham Nur Pratama" w:date="2023-05-15T20:28:00Z"/>
          <w:rFonts w:asciiTheme="minorHAnsi" w:eastAsiaTheme="minorEastAsia" w:hAnsiTheme="minorHAnsi"/>
          <w:noProof/>
          <w:sz w:val="22"/>
        </w:rPr>
      </w:pPr>
      <w:del w:id="1631" w:author="Ilham Nur Pratama" w:date="2023-05-15T20:28:00Z">
        <w:r w:rsidRPr="00D76848" w:rsidDel="00B57DB5">
          <w:rPr>
            <w:rPrChange w:id="1632" w:author="Ilham Nur Pratama" w:date="2023-05-21T07:27:00Z">
              <w:rPr>
                <w:rStyle w:val="Hyperlink"/>
                <w:noProof/>
              </w:rPr>
            </w:rPrChange>
          </w:rPr>
          <w:delText xml:space="preserve">Gambar 3.14 Preferensi alokasi pekerja untuk proyek dengan </w:delText>
        </w:r>
        <w:r w:rsidRPr="00D76848" w:rsidDel="00B57DB5">
          <w:rPr>
            <w:rPrChange w:id="1633" w:author="Ilham Nur Pratama" w:date="2023-05-21T07:27:00Z">
              <w:rPr>
                <w:rStyle w:val="Hyperlink"/>
                <w:i/>
                <w:noProof/>
              </w:rPr>
            </w:rPrChange>
          </w:rPr>
          <w:delText xml:space="preserve">delivarables </w:delText>
        </w:r>
        <w:r w:rsidRPr="00D76848" w:rsidDel="00B57DB5">
          <w:rPr>
            <w:rPrChange w:id="1634" w:author="Ilham Nur Pratama" w:date="2023-05-21T07:27:00Z">
              <w:rPr>
                <w:rStyle w:val="Hyperlink"/>
                <w:noProof/>
              </w:rPr>
            </w:rPrChange>
          </w:rPr>
          <w:delText>banyak dengan tingkat kesulitan tinggi</w:delText>
        </w:r>
        <w:r w:rsidRPr="00D76848" w:rsidDel="00B57DB5">
          <w:rPr>
            <w:noProof/>
            <w:webHidden/>
          </w:rPr>
          <w:tab/>
          <w:delText>70</w:delText>
        </w:r>
      </w:del>
    </w:p>
    <w:p w14:paraId="0409F007" w14:textId="6B78B121" w:rsidR="006243FB" w:rsidRPr="00D76848" w:rsidDel="00B57DB5" w:rsidRDefault="006243FB">
      <w:pPr>
        <w:pStyle w:val="TableofFigures"/>
        <w:tabs>
          <w:tab w:val="right" w:leader="dot" w:pos="8494"/>
        </w:tabs>
        <w:rPr>
          <w:del w:id="1635" w:author="Ilham Nur Pratama" w:date="2023-05-15T20:28:00Z"/>
          <w:rFonts w:asciiTheme="minorHAnsi" w:eastAsiaTheme="minorEastAsia" w:hAnsiTheme="minorHAnsi"/>
          <w:noProof/>
          <w:sz w:val="22"/>
        </w:rPr>
      </w:pPr>
      <w:del w:id="1636" w:author="Ilham Nur Pratama" w:date="2023-05-15T20:28:00Z">
        <w:r w:rsidRPr="00D76848" w:rsidDel="00B57DB5">
          <w:rPr>
            <w:rPrChange w:id="1637" w:author="Ilham Nur Pratama" w:date="2023-05-21T07:27:00Z">
              <w:rPr>
                <w:rStyle w:val="Hyperlink"/>
                <w:noProof/>
              </w:rPr>
            </w:rPrChange>
          </w:rPr>
          <w:delText>Gambar 3.15 Arsitektur sistem secara garis besar terkait dengan sistem optimasi alokasi pekerjaan dan sumber daya yang akan diintegrasi dengan SIMP</w:delText>
        </w:r>
        <w:r w:rsidRPr="00D76848" w:rsidDel="00B57DB5">
          <w:rPr>
            <w:noProof/>
            <w:webHidden/>
          </w:rPr>
          <w:tab/>
          <w:delText>72</w:delText>
        </w:r>
      </w:del>
    </w:p>
    <w:p w14:paraId="0C49FAE3" w14:textId="4CBBD1C9" w:rsidR="006243FB" w:rsidRPr="00D76848" w:rsidDel="00B57DB5" w:rsidRDefault="006243FB">
      <w:pPr>
        <w:pStyle w:val="TableofFigures"/>
        <w:tabs>
          <w:tab w:val="right" w:leader="dot" w:pos="8494"/>
        </w:tabs>
        <w:rPr>
          <w:del w:id="1638" w:author="Ilham Nur Pratama" w:date="2023-05-15T20:28:00Z"/>
          <w:rFonts w:asciiTheme="minorHAnsi" w:eastAsiaTheme="minorEastAsia" w:hAnsiTheme="minorHAnsi"/>
          <w:noProof/>
          <w:sz w:val="22"/>
        </w:rPr>
      </w:pPr>
      <w:del w:id="1639" w:author="Ilham Nur Pratama" w:date="2023-05-15T20:28:00Z">
        <w:r w:rsidRPr="00D76848" w:rsidDel="00B57DB5">
          <w:rPr>
            <w:rPrChange w:id="1640" w:author="Ilham Nur Pratama" w:date="2023-05-21T07:27:00Z">
              <w:rPr>
                <w:rStyle w:val="Hyperlink"/>
                <w:noProof/>
              </w:rPr>
            </w:rPrChange>
          </w:rPr>
          <w:delText xml:space="preserve">Gambar 3.16 </w:delText>
        </w:r>
        <w:r w:rsidRPr="00D76848" w:rsidDel="00B57DB5">
          <w:rPr>
            <w:rPrChange w:id="1641" w:author="Ilham Nur Pratama" w:date="2023-05-21T07:27:00Z">
              <w:rPr>
                <w:rStyle w:val="Hyperlink"/>
                <w:i/>
                <w:noProof/>
              </w:rPr>
            </w:rPrChange>
          </w:rPr>
          <w:delText xml:space="preserve">Enterprise Architecture </w:delText>
        </w:r>
        <w:r w:rsidRPr="00D76848" w:rsidDel="00B57DB5">
          <w:rPr>
            <w:rPrChange w:id="1642" w:author="Ilham Nur Pratama" w:date="2023-05-21T07:27:00Z">
              <w:rPr>
                <w:rStyle w:val="Hyperlink"/>
                <w:noProof/>
              </w:rPr>
            </w:rPrChange>
          </w:rPr>
          <w:delText>dari Sistem Optimasi Alokasi Pekerjaan dan Sumber Daya</w:delText>
        </w:r>
        <w:r w:rsidRPr="00D76848" w:rsidDel="00B57DB5">
          <w:rPr>
            <w:noProof/>
            <w:webHidden/>
          </w:rPr>
          <w:tab/>
          <w:delText>74</w:delText>
        </w:r>
      </w:del>
    </w:p>
    <w:p w14:paraId="0D2A8EBD" w14:textId="1E24961A" w:rsidR="006243FB" w:rsidRPr="00D76848" w:rsidDel="00B57DB5" w:rsidRDefault="006243FB">
      <w:pPr>
        <w:pStyle w:val="TableofFigures"/>
        <w:tabs>
          <w:tab w:val="right" w:leader="dot" w:pos="8494"/>
        </w:tabs>
        <w:rPr>
          <w:del w:id="1643" w:author="Ilham Nur Pratama" w:date="2023-05-15T20:28:00Z"/>
          <w:rFonts w:asciiTheme="minorHAnsi" w:eastAsiaTheme="minorEastAsia" w:hAnsiTheme="minorHAnsi"/>
          <w:noProof/>
          <w:sz w:val="22"/>
        </w:rPr>
      </w:pPr>
      <w:del w:id="1644" w:author="Ilham Nur Pratama" w:date="2023-05-15T20:28:00Z">
        <w:r w:rsidRPr="00D76848" w:rsidDel="00B57DB5">
          <w:rPr>
            <w:rPrChange w:id="1645" w:author="Ilham Nur Pratama" w:date="2023-05-21T07:27:00Z">
              <w:rPr>
                <w:rStyle w:val="Hyperlink"/>
                <w:noProof/>
              </w:rPr>
            </w:rPrChange>
          </w:rPr>
          <w:delText>Gambar 3.17 Model konseptual ERD SOAPSD</w:delText>
        </w:r>
        <w:r w:rsidRPr="00D76848" w:rsidDel="00B57DB5">
          <w:rPr>
            <w:noProof/>
            <w:webHidden/>
          </w:rPr>
          <w:tab/>
          <w:delText>90</w:delText>
        </w:r>
      </w:del>
    </w:p>
    <w:p w14:paraId="34B2ABF2" w14:textId="38A98887" w:rsidR="006243FB" w:rsidRPr="00D76848" w:rsidDel="00B57DB5" w:rsidRDefault="006243FB">
      <w:pPr>
        <w:pStyle w:val="TableofFigures"/>
        <w:tabs>
          <w:tab w:val="right" w:leader="dot" w:pos="8494"/>
        </w:tabs>
        <w:rPr>
          <w:del w:id="1646" w:author="Ilham Nur Pratama" w:date="2023-05-15T20:28:00Z"/>
          <w:rFonts w:asciiTheme="minorHAnsi" w:eastAsiaTheme="minorEastAsia" w:hAnsiTheme="minorHAnsi"/>
          <w:noProof/>
          <w:sz w:val="22"/>
        </w:rPr>
      </w:pPr>
      <w:del w:id="1647" w:author="Ilham Nur Pratama" w:date="2023-05-15T20:28:00Z">
        <w:r w:rsidRPr="00D76848" w:rsidDel="00B57DB5">
          <w:rPr>
            <w:rPrChange w:id="1648" w:author="Ilham Nur Pratama" w:date="2023-05-21T07:27:00Z">
              <w:rPr>
                <w:rStyle w:val="Hyperlink"/>
                <w:noProof/>
              </w:rPr>
            </w:rPrChange>
          </w:rPr>
          <w:delText xml:space="preserve">Gambar 3.18 </w:delText>
        </w:r>
        <w:r w:rsidRPr="00D76848" w:rsidDel="00B57DB5">
          <w:rPr>
            <w:rPrChange w:id="1649" w:author="Ilham Nur Pratama" w:date="2023-05-21T07:27:00Z">
              <w:rPr>
                <w:rStyle w:val="Hyperlink"/>
                <w:i/>
                <w:noProof/>
              </w:rPr>
            </w:rPrChange>
          </w:rPr>
          <w:delText>Entity Relational Diagram</w:delText>
        </w:r>
        <w:r w:rsidRPr="00D76848" w:rsidDel="00B57DB5">
          <w:rPr>
            <w:rPrChange w:id="1650" w:author="Ilham Nur Pratama" w:date="2023-05-21T07:27:00Z">
              <w:rPr>
                <w:rStyle w:val="Hyperlink"/>
                <w:noProof/>
              </w:rPr>
            </w:rPrChange>
          </w:rPr>
          <w:delText xml:space="preserve"> Logikal dari Sistem optimasi Alokasi Pekerjaan dan Sumber Daya</w:delText>
        </w:r>
        <w:r w:rsidRPr="00D76848" w:rsidDel="00B57DB5">
          <w:rPr>
            <w:noProof/>
            <w:webHidden/>
          </w:rPr>
          <w:tab/>
          <w:delText>91</w:delText>
        </w:r>
      </w:del>
    </w:p>
    <w:p w14:paraId="457B4119" w14:textId="4E8EA9AF" w:rsidR="006243FB" w:rsidRPr="00D76848" w:rsidDel="00B57DB5" w:rsidRDefault="006243FB">
      <w:pPr>
        <w:pStyle w:val="TableofFigures"/>
        <w:tabs>
          <w:tab w:val="right" w:leader="dot" w:pos="8494"/>
        </w:tabs>
        <w:rPr>
          <w:del w:id="1651" w:author="Ilham Nur Pratama" w:date="2023-05-15T20:28:00Z"/>
          <w:rFonts w:asciiTheme="minorHAnsi" w:eastAsiaTheme="minorEastAsia" w:hAnsiTheme="minorHAnsi"/>
          <w:noProof/>
          <w:sz w:val="22"/>
        </w:rPr>
      </w:pPr>
      <w:del w:id="1652" w:author="Ilham Nur Pratama" w:date="2023-05-15T20:28:00Z">
        <w:r w:rsidRPr="00D76848" w:rsidDel="00B57DB5">
          <w:rPr>
            <w:rPrChange w:id="1653" w:author="Ilham Nur Pratama" w:date="2023-05-21T07:27:00Z">
              <w:rPr>
                <w:rStyle w:val="Hyperlink"/>
                <w:noProof/>
              </w:rPr>
            </w:rPrChange>
          </w:rPr>
          <w:delText xml:space="preserve">Gambar 3.19 </w:delText>
        </w:r>
        <w:r w:rsidRPr="00D76848" w:rsidDel="00B57DB5">
          <w:rPr>
            <w:rPrChange w:id="1654" w:author="Ilham Nur Pratama" w:date="2023-05-21T07:27:00Z">
              <w:rPr>
                <w:rStyle w:val="Hyperlink"/>
                <w:i/>
                <w:noProof/>
              </w:rPr>
            </w:rPrChange>
          </w:rPr>
          <w:delText>Data Flow Diagram</w:delText>
        </w:r>
        <w:r w:rsidRPr="00D76848" w:rsidDel="00B57DB5">
          <w:rPr>
            <w:rPrChange w:id="1655" w:author="Ilham Nur Pratama" w:date="2023-05-21T07:27:00Z">
              <w:rPr>
                <w:rStyle w:val="Hyperlink"/>
                <w:noProof/>
              </w:rPr>
            </w:rPrChange>
          </w:rPr>
          <w:delText xml:space="preserve"> Level 0 dari SOAPSD</w:delText>
        </w:r>
        <w:r w:rsidRPr="00D76848" w:rsidDel="00B57DB5">
          <w:rPr>
            <w:noProof/>
            <w:webHidden/>
          </w:rPr>
          <w:tab/>
          <w:delText>96</w:delText>
        </w:r>
      </w:del>
    </w:p>
    <w:p w14:paraId="247D4249" w14:textId="1A2444F9" w:rsidR="006243FB" w:rsidRPr="00D76848" w:rsidDel="00B57DB5" w:rsidRDefault="006243FB">
      <w:pPr>
        <w:pStyle w:val="TableofFigures"/>
        <w:tabs>
          <w:tab w:val="right" w:leader="dot" w:pos="8494"/>
        </w:tabs>
        <w:rPr>
          <w:del w:id="1656" w:author="Ilham Nur Pratama" w:date="2023-05-15T20:28:00Z"/>
          <w:rFonts w:asciiTheme="minorHAnsi" w:eastAsiaTheme="minorEastAsia" w:hAnsiTheme="minorHAnsi"/>
          <w:noProof/>
          <w:sz w:val="22"/>
        </w:rPr>
      </w:pPr>
      <w:del w:id="1657" w:author="Ilham Nur Pratama" w:date="2023-05-15T20:28:00Z">
        <w:r w:rsidRPr="00D76848" w:rsidDel="00B57DB5">
          <w:rPr>
            <w:rPrChange w:id="1658" w:author="Ilham Nur Pratama" w:date="2023-05-21T07:27:00Z">
              <w:rPr>
                <w:rStyle w:val="Hyperlink"/>
                <w:noProof/>
              </w:rPr>
            </w:rPrChange>
          </w:rPr>
          <w:delText>Gambar 3.20 BPMN Kondisi As is grup proses manajemen proyek</w:delText>
        </w:r>
        <w:r w:rsidRPr="00D76848" w:rsidDel="00B57DB5">
          <w:rPr>
            <w:noProof/>
            <w:webHidden/>
          </w:rPr>
          <w:tab/>
          <w:delText>102</w:delText>
        </w:r>
      </w:del>
    </w:p>
    <w:p w14:paraId="7464BB11" w14:textId="34AAACEA" w:rsidR="006243FB" w:rsidRPr="00D76848" w:rsidDel="00B57DB5" w:rsidRDefault="006243FB">
      <w:pPr>
        <w:pStyle w:val="TableofFigures"/>
        <w:tabs>
          <w:tab w:val="right" w:leader="dot" w:pos="8494"/>
        </w:tabs>
        <w:rPr>
          <w:del w:id="1659" w:author="Ilham Nur Pratama" w:date="2023-05-15T20:28:00Z"/>
          <w:rFonts w:asciiTheme="minorHAnsi" w:eastAsiaTheme="minorEastAsia" w:hAnsiTheme="minorHAnsi"/>
          <w:noProof/>
          <w:sz w:val="22"/>
        </w:rPr>
      </w:pPr>
      <w:del w:id="1660" w:author="Ilham Nur Pratama" w:date="2023-05-15T20:28:00Z">
        <w:r w:rsidRPr="00D76848" w:rsidDel="00B57DB5">
          <w:rPr>
            <w:rPrChange w:id="1661" w:author="Ilham Nur Pratama" w:date="2023-05-21T07:27:00Z">
              <w:rPr>
                <w:rStyle w:val="Hyperlink"/>
                <w:noProof/>
              </w:rPr>
            </w:rPrChange>
          </w:rPr>
          <w:delText xml:space="preserve">Gambar 3.21 Grafik hasil simulasi penggunaan sumber daya simulasi proses </w:delText>
        </w:r>
        <w:r w:rsidRPr="00D76848" w:rsidDel="00B57DB5">
          <w:rPr>
            <w:rPrChange w:id="1662" w:author="Ilham Nur Pratama" w:date="2023-05-21T07:27:00Z">
              <w:rPr>
                <w:rStyle w:val="Hyperlink"/>
                <w:i/>
                <w:noProof/>
              </w:rPr>
            </w:rPrChange>
          </w:rPr>
          <w:delText>as is</w:delText>
        </w:r>
        <w:r w:rsidRPr="00D76848" w:rsidDel="00B57DB5">
          <w:rPr>
            <w:noProof/>
            <w:webHidden/>
          </w:rPr>
          <w:tab/>
          <w:delText>105</w:delText>
        </w:r>
      </w:del>
    </w:p>
    <w:p w14:paraId="57695F21" w14:textId="713A826E" w:rsidR="006243FB" w:rsidRPr="00D76848" w:rsidDel="00B57DB5" w:rsidRDefault="006243FB">
      <w:pPr>
        <w:pStyle w:val="TableofFigures"/>
        <w:tabs>
          <w:tab w:val="right" w:leader="dot" w:pos="8494"/>
        </w:tabs>
        <w:rPr>
          <w:del w:id="1663" w:author="Ilham Nur Pratama" w:date="2023-05-15T20:28:00Z"/>
          <w:rFonts w:asciiTheme="minorHAnsi" w:eastAsiaTheme="minorEastAsia" w:hAnsiTheme="minorHAnsi"/>
          <w:noProof/>
          <w:sz w:val="22"/>
        </w:rPr>
      </w:pPr>
      <w:del w:id="1664" w:author="Ilham Nur Pratama" w:date="2023-05-15T20:28:00Z">
        <w:r w:rsidRPr="00D76848" w:rsidDel="00B57DB5">
          <w:rPr>
            <w:rPrChange w:id="1665" w:author="Ilham Nur Pratama" w:date="2023-05-21T07:27:00Z">
              <w:rPr>
                <w:rStyle w:val="Hyperlink"/>
                <w:noProof/>
              </w:rPr>
            </w:rPrChange>
          </w:rPr>
          <w:delText>Gambar 3.22 Diagram alir Sistem Optimasi Alokasi Pekerjaan dan Sumber Daya (SOAPSD)</w:delText>
        </w:r>
        <w:r w:rsidRPr="00D76848" w:rsidDel="00B57DB5">
          <w:rPr>
            <w:noProof/>
            <w:webHidden/>
          </w:rPr>
          <w:tab/>
          <w:delText>108</w:delText>
        </w:r>
      </w:del>
    </w:p>
    <w:p w14:paraId="00735AD2" w14:textId="0FF8C713" w:rsidR="006243FB" w:rsidRPr="00D76848" w:rsidDel="00B57DB5" w:rsidRDefault="006243FB">
      <w:pPr>
        <w:pStyle w:val="TableofFigures"/>
        <w:tabs>
          <w:tab w:val="right" w:leader="dot" w:pos="8494"/>
        </w:tabs>
        <w:rPr>
          <w:del w:id="1666" w:author="Ilham Nur Pratama" w:date="2023-05-15T20:28:00Z"/>
          <w:rFonts w:asciiTheme="minorHAnsi" w:eastAsiaTheme="minorEastAsia" w:hAnsiTheme="minorHAnsi"/>
          <w:noProof/>
          <w:sz w:val="22"/>
        </w:rPr>
      </w:pPr>
      <w:del w:id="1667" w:author="Ilham Nur Pratama" w:date="2023-05-15T20:28:00Z">
        <w:r w:rsidRPr="00D76848" w:rsidDel="00B57DB5">
          <w:rPr>
            <w:rPrChange w:id="1668" w:author="Ilham Nur Pratama" w:date="2023-05-21T07:27:00Z">
              <w:rPr>
                <w:rStyle w:val="Hyperlink"/>
                <w:noProof/>
              </w:rPr>
            </w:rPrChange>
          </w:rPr>
          <w:delText>Gambar 3.23 Diagram Sequence untuk SOAPSD</w:delText>
        </w:r>
        <w:r w:rsidRPr="00D76848" w:rsidDel="00B57DB5">
          <w:rPr>
            <w:noProof/>
            <w:webHidden/>
          </w:rPr>
          <w:tab/>
          <w:delText>109</w:delText>
        </w:r>
      </w:del>
    </w:p>
    <w:p w14:paraId="646FD7FE" w14:textId="66AE03D4" w:rsidR="006243FB" w:rsidRPr="00D76848" w:rsidDel="00B57DB5" w:rsidRDefault="006243FB">
      <w:pPr>
        <w:pStyle w:val="TableofFigures"/>
        <w:tabs>
          <w:tab w:val="right" w:leader="dot" w:pos="8494"/>
        </w:tabs>
        <w:rPr>
          <w:del w:id="1669" w:author="Ilham Nur Pratama" w:date="2023-05-15T20:28:00Z"/>
          <w:rFonts w:asciiTheme="minorHAnsi" w:eastAsiaTheme="minorEastAsia" w:hAnsiTheme="minorHAnsi"/>
          <w:noProof/>
          <w:sz w:val="22"/>
        </w:rPr>
      </w:pPr>
      <w:del w:id="1670" w:author="Ilham Nur Pratama" w:date="2023-05-15T20:28:00Z">
        <w:r w:rsidRPr="00D76848" w:rsidDel="00B57DB5">
          <w:rPr>
            <w:rPrChange w:id="1671" w:author="Ilham Nur Pratama" w:date="2023-05-21T07:27:00Z">
              <w:rPr>
                <w:rStyle w:val="Hyperlink"/>
                <w:noProof/>
              </w:rPr>
            </w:rPrChange>
          </w:rPr>
          <w:delText>Gambar 3.24 Tampilan SOAPSD ketika melakukan optimasi alokasi pekerjaan dan sumber daya</w:delText>
        </w:r>
        <w:r w:rsidRPr="00D76848" w:rsidDel="00B57DB5">
          <w:rPr>
            <w:noProof/>
            <w:webHidden/>
          </w:rPr>
          <w:tab/>
          <w:delText>110</w:delText>
        </w:r>
      </w:del>
    </w:p>
    <w:p w14:paraId="31BE23D6" w14:textId="581A03A6" w:rsidR="006243FB" w:rsidRPr="00D76848" w:rsidDel="00B57DB5" w:rsidRDefault="006243FB">
      <w:pPr>
        <w:pStyle w:val="TableofFigures"/>
        <w:tabs>
          <w:tab w:val="right" w:leader="dot" w:pos="8494"/>
        </w:tabs>
        <w:rPr>
          <w:del w:id="1672" w:author="Ilham Nur Pratama" w:date="2023-05-15T20:28:00Z"/>
          <w:rFonts w:asciiTheme="minorHAnsi" w:eastAsiaTheme="minorEastAsia" w:hAnsiTheme="minorHAnsi"/>
          <w:noProof/>
          <w:sz w:val="22"/>
        </w:rPr>
      </w:pPr>
      <w:del w:id="1673" w:author="Ilham Nur Pratama" w:date="2023-05-15T20:28:00Z">
        <w:r w:rsidRPr="00D76848" w:rsidDel="00B57DB5">
          <w:rPr>
            <w:rPrChange w:id="1674" w:author="Ilham Nur Pratama" w:date="2023-05-21T07:27:00Z">
              <w:rPr>
                <w:rStyle w:val="Hyperlink"/>
                <w:noProof/>
              </w:rPr>
            </w:rPrChange>
          </w:rPr>
          <w:delText xml:space="preserve">Gambar 3.25 BPMN kondisi </w:delText>
        </w:r>
        <w:r w:rsidRPr="00D76848" w:rsidDel="00B57DB5">
          <w:rPr>
            <w:rPrChange w:id="1675" w:author="Ilham Nur Pratama" w:date="2023-05-21T07:27:00Z">
              <w:rPr>
                <w:rStyle w:val="Hyperlink"/>
                <w:i/>
                <w:noProof/>
              </w:rPr>
            </w:rPrChange>
          </w:rPr>
          <w:delText>to be</w:delText>
        </w:r>
        <w:r w:rsidRPr="00D76848" w:rsidDel="00B57DB5">
          <w:rPr>
            <w:rPrChange w:id="1676" w:author="Ilham Nur Pratama" w:date="2023-05-21T07:27:00Z">
              <w:rPr>
                <w:rStyle w:val="Hyperlink"/>
                <w:noProof/>
              </w:rPr>
            </w:rPrChange>
          </w:rPr>
          <w:delText xml:space="preserve"> setelah diimplementasikan SOAPSD</w:delText>
        </w:r>
        <w:r w:rsidRPr="00D76848" w:rsidDel="00B57DB5">
          <w:rPr>
            <w:noProof/>
            <w:webHidden/>
          </w:rPr>
          <w:tab/>
          <w:delText>121</w:delText>
        </w:r>
      </w:del>
    </w:p>
    <w:p w14:paraId="667191A5" w14:textId="17D26D9E" w:rsidR="006243FB" w:rsidRPr="00D76848" w:rsidDel="00B57DB5" w:rsidRDefault="006243FB">
      <w:pPr>
        <w:pStyle w:val="TableofFigures"/>
        <w:tabs>
          <w:tab w:val="right" w:leader="dot" w:pos="8494"/>
        </w:tabs>
        <w:rPr>
          <w:del w:id="1677" w:author="Ilham Nur Pratama" w:date="2023-05-15T20:28:00Z"/>
          <w:rFonts w:asciiTheme="minorHAnsi" w:eastAsiaTheme="minorEastAsia" w:hAnsiTheme="minorHAnsi"/>
          <w:noProof/>
          <w:sz w:val="22"/>
        </w:rPr>
      </w:pPr>
      <w:del w:id="1678" w:author="Ilham Nur Pratama" w:date="2023-05-15T20:28:00Z">
        <w:r w:rsidRPr="00D76848" w:rsidDel="00B57DB5">
          <w:rPr>
            <w:rPrChange w:id="1679" w:author="Ilham Nur Pratama" w:date="2023-05-21T07:27:00Z">
              <w:rPr>
                <w:rStyle w:val="Hyperlink"/>
                <w:noProof/>
              </w:rPr>
            </w:rPrChange>
          </w:rPr>
          <w:delText xml:space="preserve">Gambar 3.26 Grafik hasil simulasi penggunaan sumber daya simulasi proses </w:delText>
        </w:r>
        <w:r w:rsidRPr="00D76848" w:rsidDel="00B57DB5">
          <w:rPr>
            <w:rPrChange w:id="1680" w:author="Ilham Nur Pratama" w:date="2023-05-21T07:27:00Z">
              <w:rPr>
                <w:rStyle w:val="Hyperlink"/>
                <w:i/>
                <w:noProof/>
              </w:rPr>
            </w:rPrChange>
          </w:rPr>
          <w:delText>to be</w:delText>
        </w:r>
        <w:r w:rsidRPr="00D76848" w:rsidDel="00B57DB5">
          <w:rPr>
            <w:noProof/>
            <w:webHidden/>
          </w:rPr>
          <w:tab/>
          <w:delText>124</w:delText>
        </w:r>
      </w:del>
    </w:p>
    <w:p w14:paraId="2DED5D08" w14:textId="56E8E612" w:rsidR="006243FB" w:rsidRPr="00D76848" w:rsidDel="00B57DB5" w:rsidRDefault="006243FB">
      <w:pPr>
        <w:pStyle w:val="TableofFigures"/>
        <w:tabs>
          <w:tab w:val="right" w:leader="dot" w:pos="8494"/>
        </w:tabs>
        <w:rPr>
          <w:del w:id="1681" w:author="Ilham Nur Pratama" w:date="2023-05-15T20:28:00Z"/>
          <w:rFonts w:asciiTheme="minorHAnsi" w:eastAsiaTheme="minorEastAsia" w:hAnsiTheme="minorHAnsi"/>
          <w:noProof/>
          <w:sz w:val="22"/>
        </w:rPr>
      </w:pPr>
      <w:del w:id="1682" w:author="Ilham Nur Pratama" w:date="2023-05-15T20:28:00Z">
        <w:r w:rsidRPr="00D76848" w:rsidDel="00B57DB5">
          <w:rPr>
            <w:rPrChange w:id="1683" w:author="Ilham Nur Pratama" w:date="2023-05-21T07:27:00Z">
              <w:rPr>
                <w:rStyle w:val="Hyperlink"/>
                <w:noProof/>
              </w:rPr>
            </w:rPrChange>
          </w:rPr>
          <w:delText xml:space="preserve">Gambar 4.1 Peta panas Biaya dari Proses </w:delText>
        </w:r>
        <w:r w:rsidRPr="00D76848" w:rsidDel="00B57DB5">
          <w:rPr>
            <w:rPrChange w:id="1684" w:author="Ilham Nur Pratama" w:date="2023-05-21T07:27:00Z">
              <w:rPr>
                <w:rStyle w:val="Hyperlink"/>
                <w:i/>
                <w:noProof/>
              </w:rPr>
            </w:rPrChange>
          </w:rPr>
          <w:delText>as is</w:delText>
        </w:r>
        <w:r w:rsidRPr="00D76848" w:rsidDel="00B57DB5">
          <w:rPr>
            <w:noProof/>
            <w:webHidden/>
          </w:rPr>
          <w:tab/>
          <w:delText>127</w:delText>
        </w:r>
      </w:del>
    </w:p>
    <w:p w14:paraId="0616B993" w14:textId="1A4C655F" w:rsidR="006243FB" w:rsidRPr="00D76848" w:rsidDel="00B57DB5" w:rsidRDefault="006243FB">
      <w:pPr>
        <w:pStyle w:val="TableofFigures"/>
        <w:tabs>
          <w:tab w:val="right" w:leader="dot" w:pos="8494"/>
        </w:tabs>
        <w:rPr>
          <w:del w:id="1685" w:author="Ilham Nur Pratama" w:date="2023-05-15T20:28:00Z"/>
          <w:rFonts w:asciiTheme="minorHAnsi" w:eastAsiaTheme="minorEastAsia" w:hAnsiTheme="minorHAnsi"/>
          <w:noProof/>
          <w:sz w:val="22"/>
        </w:rPr>
      </w:pPr>
      <w:del w:id="1686" w:author="Ilham Nur Pratama" w:date="2023-05-15T20:28:00Z">
        <w:r w:rsidRPr="00D76848" w:rsidDel="00B57DB5">
          <w:rPr>
            <w:rPrChange w:id="1687" w:author="Ilham Nur Pratama" w:date="2023-05-21T07:27:00Z">
              <w:rPr>
                <w:rStyle w:val="Hyperlink"/>
                <w:noProof/>
              </w:rPr>
            </w:rPrChange>
          </w:rPr>
          <w:delText xml:space="preserve">Gambar 4.2 Peta penas perulangan pekerjaan dari proses </w:delText>
        </w:r>
        <w:r w:rsidRPr="00D76848" w:rsidDel="00B57DB5">
          <w:rPr>
            <w:rPrChange w:id="1688" w:author="Ilham Nur Pratama" w:date="2023-05-21T07:27:00Z">
              <w:rPr>
                <w:rStyle w:val="Hyperlink"/>
                <w:i/>
                <w:noProof/>
              </w:rPr>
            </w:rPrChange>
          </w:rPr>
          <w:delText>as is</w:delText>
        </w:r>
        <w:r w:rsidRPr="00D76848" w:rsidDel="00B57DB5">
          <w:rPr>
            <w:noProof/>
            <w:webHidden/>
          </w:rPr>
          <w:tab/>
          <w:delText>128</w:delText>
        </w:r>
      </w:del>
    </w:p>
    <w:p w14:paraId="30DA02B0" w14:textId="03C91FCE" w:rsidR="006243FB" w:rsidRPr="00D76848" w:rsidDel="00B57DB5" w:rsidRDefault="006243FB">
      <w:pPr>
        <w:pStyle w:val="TableofFigures"/>
        <w:tabs>
          <w:tab w:val="right" w:leader="dot" w:pos="8494"/>
        </w:tabs>
        <w:rPr>
          <w:del w:id="1689" w:author="Ilham Nur Pratama" w:date="2023-05-15T20:28:00Z"/>
          <w:rFonts w:asciiTheme="minorHAnsi" w:eastAsiaTheme="minorEastAsia" w:hAnsiTheme="minorHAnsi"/>
          <w:noProof/>
          <w:sz w:val="22"/>
        </w:rPr>
      </w:pPr>
      <w:del w:id="1690" w:author="Ilham Nur Pratama" w:date="2023-05-15T20:28:00Z">
        <w:r w:rsidRPr="00D76848" w:rsidDel="00B57DB5">
          <w:rPr>
            <w:rPrChange w:id="1691" w:author="Ilham Nur Pratama" w:date="2023-05-21T07:27:00Z">
              <w:rPr>
                <w:rStyle w:val="Hyperlink"/>
                <w:noProof/>
              </w:rPr>
            </w:rPrChange>
          </w:rPr>
          <w:delText xml:space="preserve">Gambar 4.3 Peta panas durasi dari proses </w:delText>
        </w:r>
        <w:r w:rsidRPr="00D76848" w:rsidDel="00B57DB5">
          <w:rPr>
            <w:rPrChange w:id="1692" w:author="Ilham Nur Pratama" w:date="2023-05-21T07:27:00Z">
              <w:rPr>
                <w:rStyle w:val="Hyperlink"/>
                <w:i/>
                <w:noProof/>
              </w:rPr>
            </w:rPrChange>
          </w:rPr>
          <w:delText>as is</w:delText>
        </w:r>
        <w:r w:rsidRPr="00D76848" w:rsidDel="00B57DB5">
          <w:rPr>
            <w:noProof/>
            <w:webHidden/>
          </w:rPr>
          <w:tab/>
          <w:delText>128</w:delText>
        </w:r>
      </w:del>
    </w:p>
    <w:p w14:paraId="36A5DBF3" w14:textId="437AAD70" w:rsidR="006243FB" w:rsidRPr="00D76848" w:rsidDel="00B57DB5" w:rsidRDefault="006243FB">
      <w:pPr>
        <w:pStyle w:val="TableofFigures"/>
        <w:tabs>
          <w:tab w:val="right" w:leader="dot" w:pos="8494"/>
        </w:tabs>
        <w:rPr>
          <w:del w:id="1693" w:author="Ilham Nur Pratama" w:date="2023-05-15T20:28:00Z"/>
          <w:rFonts w:asciiTheme="minorHAnsi" w:eastAsiaTheme="minorEastAsia" w:hAnsiTheme="minorHAnsi"/>
          <w:noProof/>
          <w:sz w:val="22"/>
        </w:rPr>
      </w:pPr>
      <w:del w:id="1694" w:author="Ilham Nur Pratama" w:date="2023-05-15T20:28:00Z">
        <w:r w:rsidRPr="00D76848" w:rsidDel="00B57DB5">
          <w:rPr>
            <w:rPrChange w:id="1695" w:author="Ilham Nur Pratama" w:date="2023-05-21T07:27:00Z">
              <w:rPr>
                <w:rStyle w:val="Hyperlink"/>
                <w:noProof/>
              </w:rPr>
            </w:rPrChange>
          </w:rPr>
          <w:delText xml:space="preserve">Gambar 4.4 Peta panas waktu tunggu proses </w:delText>
        </w:r>
        <w:r w:rsidRPr="00D76848" w:rsidDel="00B57DB5">
          <w:rPr>
            <w:rPrChange w:id="1696" w:author="Ilham Nur Pratama" w:date="2023-05-21T07:27:00Z">
              <w:rPr>
                <w:rStyle w:val="Hyperlink"/>
                <w:i/>
                <w:noProof/>
              </w:rPr>
            </w:rPrChange>
          </w:rPr>
          <w:delText>as is</w:delText>
        </w:r>
        <w:r w:rsidRPr="00D76848" w:rsidDel="00B57DB5">
          <w:rPr>
            <w:noProof/>
            <w:webHidden/>
          </w:rPr>
          <w:tab/>
          <w:delText>128</w:delText>
        </w:r>
      </w:del>
    </w:p>
    <w:p w14:paraId="13F3D418" w14:textId="2473048B" w:rsidR="006243FB" w:rsidRPr="00D76848" w:rsidDel="00B57DB5" w:rsidRDefault="006243FB">
      <w:pPr>
        <w:pStyle w:val="TableofFigures"/>
        <w:tabs>
          <w:tab w:val="right" w:leader="dot" w:pos="8494"/>
        </w:tabs>
        <w:rPr>
          <w:del w:id="1697" w:author="Ilham Nur Pratama" w:date="2023-05-15T20:28:00Z"/>
          <w:rFonts w:asciiTheme="minorHAnsi" w:eastAsiaTheme="minorEastAsia" w:hAnsiTheme="minorHAnsi"/>
          <w:noProof/>
          <w:sz w:val="22"/>
        </w:rPr>
      </w:pPr>
      <w:del w:id="1698" w:author="Ilham Nur Pratama" w:date="2023-05-15T20:28:00Z">
        <w:r w:rsidRPr="00D76848" w:rsidDel="00B57DB5">
          <w:rPr>
            <w:rPrChange w:id="1699" w:author="Ilham Nur Pratama" w:date="2023-05-21T07:27:00Z">
              <w:rPr>
                <w:rStyle w:val="Hyperlink"/>
                <w:noProof/>
              </w:rPr>
            </w:rPrChange>
          </w:rPr>
          <w:delText xml:space="preserve">Gambar 4.5 Peta Panas proses </w:delText>
        </w:r>
        <w:r w:rsidRPr="00D76848" w:rsidDel="00B57DB5">
          <w:rPr>
            <w:rPrChange w:id="1700" w:author="Ilham Nur Pratama" w:date="2023-05-21T07:27:00Z">
              <w:rPr>
                <w:rStyle w:val="Hyperlink"/>
                <w:i/>
                <w:noProof/>
              </w:rPr>
            </w:rPrChange>
          </w:rPr>
          <w:delText>to be</w:delText>
        </w:r>
        <w:r w:rsidRPr="00D76848" w:rsidDel="00B57DB5">
          <w:rPr>
            <w:rPrChange w:id="1701" w:author="Ilham Nur Pratama" w:date="2023-05-21T07:27:00Z">
              <w:rPr>
                <w:rStyle w:val="Hyperlink"/>
                <w:noProof/>
              </w:rPr>
            </w:rPrChange>
          </w:rPr>
          <w:delText xml:space="preserve"> untuk biaya</w:delText>
        </w:r>
        <w:r w:rsidRPr="00D76848" w:rsidDel="00B57DB5">
          <w:rPr>
            <w:noProof/>
            <w:webHidden/>
          </w:rPr>
          <w:tab/>
          <w:delText>130</w:delText>
        </w:r>
      </w:del>
    </w:p>
    <w:p w14:paraId="0C1C55E4" w14:textId="18BF807D" w:rsidR="006243FB" w:rsidRPr="00D76848" w:rsidDel="00B57DB5" w:rsidRDefault="006243FB">
      <w:pPr>
        <w:pStyle w:val="TableofFigures"/>
        <w:tabs>
          <w:tab w:val="right" w:leader="dot" w:pos="8494"/>
        </w:tabs>
        <w:rPr>
          <w:del w:id="1702" w:author="Ilham Nur Pratama" w:date="2023-05-15T20:28:00Z"/>
          <w:rFonts w:asciiTheme="minorHAnsi" w:eastAsiaTheme="minorEastAsia" w:hAnsiTheme="minorHAnsi"/>
          <w:noProof/>
          <w:sz w:val="22"/>
        </w:rPr>
      </w:pPr>
      <w:del w:id="1703" w:author="Ilham Nur Pratama" w:date="2023-05-15T20:28:00Z">
        <w:r w:rsidRPr="00D76848" w:rsidDel="00B57DB5">
          <w:rPr>
            <w:rPrChange w:id="1704" w:author="Ilham Nur Pratama" w:date="2023-05-21T07:27:00Z">
              <w:rPr>
                <w:rStyle w:val="Hyperlink"/>
                <w:noProof/>
              </w:rPr>
            </w:rPrChange>
          </w:rPr>
          <w:delText xml:space="preserve">Gambar 4.6 Peta Panas proses </w:delText>
        </w:r>
        <w:r w:rsidRPr="00D76848" w:rsidDel="00B57DB5">
          <w:rPr>
            <w:rPrChange w:id="1705" w:author="Ilham Nur Pratama" w:date="2023-05-21T07:27:00Z">
              <w:rPr>
                <w:rStyle w:val="Hyperlink"/>
                <w:i/>
                <w:noProof/>
              </w:rPr>
            </w:rPrChange>
          </w:rPr>
          <w:delText xml:space="preserve">to be </w:delText>
        </w:r>
        <w:r w:rsidRPr="00D76848" w:rsidDel="00B57DB5">
          <w:rPr>
            <w:rPrChange w:id="1706" w:author="Ilham Nur Pratama" w:date="2023-05-21T07:27:00Z">
              <w:rPr>
                <w:rStyle w:val="Hyperlink"/>
                <w:noProof/>
              </w:rPr>
            </w:rPrChange>
          </w:rPr>
          <w:delText>untuk perulangan</w:delText>
        </w:r>
        <w:r w:rsidRPr="00D76848" w:rsidDel="00B57DB5">
          <w:rPr>
            <w:noProof/>
            <w:webHidden/>
          </w:rPr>
          <w:tab/>
          <w:delText>130</w:delText>
        </w:r>
      </w:del>
    </w:p>
    <w:p w14:paraId="3617D602" w14:textId="4A360B69" w:rsidR="006243FB" w:rsidRPr="00D76848" w:rsidDel="00B57DB5" w:rsidRDefault="006243FB">
      <w:pPr>
        <w:pStyle w:val="TableofFigures"/>
        <w:tabs>
          <w:tab w:val="right" w:leader="dot" w:pos="8494"/>
        </w:tabs>
        <w:rPr>
          <w:del w:id="1707" w:author="Ilham Nur Pratama" w:date="2023-05-15T20:28:00Z"/>
          <w:rFonts w:asciiTheme="minorHAnsi" w:eastAsiaTheme="minorEastAsia" w:hAnsiTheme="minorHAnsi"/>
          <w:noProof/>
          <w:sz w:val="22"/>
        </w:rPr>
      </w:pPr>
      <w:del w:id="1708" w:author="Ilham Nur Pratama" w:date="2023-05-15T20:28:00Z">
        <w:r w:rsidRPr="00D76848" w:rsidDel="00B57DB5">
          <w:rPr>
            <w:rPrChange w:id="1709" w:author="Ilham Nur Pratama" w:date="2023-05-21T07:27:00Z">
              <w:rPr>
                <w:rStyle w:val="Hyperlink"/>
                <w:noProof/>
              </w:rPr>
            </w:rPrChange>
          </w:rPr>
          <w:delText xml:space="preserve">Gambar 4.7 Peta Panas proses </w:delText>
        </w:r>
        <w:r w:rsidRPr="00D76848" w:rsidDel="00B57DB5">
          <w:rPr>
            <w:rPrChange w:id="1710" w:author="Ilham Nur Pratama" w:date="2023-05-21T07:27:00Z">
              <w:rPr>
                <w:rStyle w:val="Hyperlink"/>
                <w:i/>
                <w:noProof/>
              </w:rPr>
            </w:rPrChange>
          </w:rPr>
          <w:delText>to be</w:delText>
        </w:r>
        <w:r w:rsidRPr="00D76848" w:rsidDel="00B57DB5">
          <w:rPr>
            <w:rPrChange w:id="1711" w:author="Ilham Nur Pratama" w:date="2023-05-21T07:27:00Z">
              <w:rPr>
                <w:rStyle w:val="Hyperlink"/>
                <w:noProof/>
              </w:rPr>
            </w:rPrChange>
          </w:rPr>
          <w:delText xml:space="preserve"> untuk durasi</w:delText>
        </w:r>
        <w:r w:rsidRPr="00D76848" w:rsidDel="00B57DB5">
          <w:rPr>
            <w:noProof/>
            <w:webHidden/>
          </w:rPr>
          <w:tab/>
          <w:delText>131</w:delText>
        </w:r>
      </w:del>
    </w:p>
    <w:p w14:paraId="4B79DDD2" w14:textId="499A28A5" w:rsidR="006243FB" w:rsidRPr="00D76848" w:rsidDel="00B57DB5" w:rsidRDefault="006243FB">
      <w:pPr>
        <w:pStyle w:val="TableofFigures"/>
        <w:tabs>
          <w:tab w:val="right" w:leader="dot" w:pos="8494"/>
        </w:tabs>
        <w:rPr>
          <w:del w:id="1712" w:author="Ilham Nur Pratama" w:date="2023-05-15T20:28:00Z"/>
          <w:rFonts w:asciiTheme="minorHAnsi" w:eastAsiaTheme="minorEastAsia" w:hAnsiTheme="minorHAnsi"/>
          <w:noProof/>
          <w:sz w:val="22"/>
        </w:rPr>
      </w:pPr>
      <w:del w:id="1713" w:author="Ilham Nur Pratama" w:date="2023-05-15T20:28:00Z">
        <w:r w:rsidRPr="00D76848" w:rsidDel="00B57DB5">
          <w:rPr>
            <w:rPrChange w:id="1714" w:author="Ilham Nur Pratama" w:date="2023-05-21T07:27:00Z">
              <w:rPr>
                <w:rStyle w:val="Hyperlink"/>
                <w:noProof/>
              </w:rPr>
            </w:rPrChange>
          </w:rPr>
          <w:delText xml:space="preserve">Gambar 4.8 Peta Panas proses </w:delText>
        </w:r>
        <w:r w:rsidRPr="00D76848" w:rsidDel="00B57DB5">
          <w:rPr>
            <w:rPrChange w:id="1715" w:author="Ilham Nur Pratama" w:date="2023-05-21T07:27:00Z">
              <w:rPr>
                <w:rStyle w:val="Hyperlink"/>
                <w:i/>
                <w:noProof/>
              </w:rPr>
            </w:rPrChange>
          </w:rPr>
          <w:delText xml:space="preserve">to be </w:delText>
        </w:r>
        <w:r w:rsidRPr="00D76848" w:rsidDel="00B57DB5">
          <w:rPr>
            <w:rPrChange w:id="1716" w:author="Ilham Nur Pratama" w:date="2023-05-21T07:27:00Z">
              <w:rPr>
                <w:rStyle w:val="Hyperlink"/>
                <w:noProof/>
              </w:rPr>
            </w:rPrChange>
          </w:rPr>
          <w:delText>untuk waktu tunggu</w:delText>
        </w:r>
        <w:r w:rsidRPr="00D76848" w:rsidDel="00B57DB5">
          <w:rPr>
            <w:noProof/>
            <w:webHidden/>
          </w:rPr>
          <w:tab/>
          <w:delText>131</w:delText>
        </w:r>
      </w:del>
    </w:p>
    <w:p w14:paraId="7C2333DC" w14:textId="145B4A08"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1717" w:name="_Toc120139619"/>
      <w:bookmarkStart w:id="1718" w:name="_Toc135601394"/>
      <w:r>
        <w:lastRenderedPageBreak/>
        <w:t>DAFTAR TABEL</w:t>
      </w:r>
      <w:bookmarkEnd w:id="1717"/>
      <w:bookmarkEnd w:id="1718"/>
    </w:p>
    <w:p w14:paraId="135A4971" w14:textId="77777777" w:rsidR="00863A40" w:rsidRPr="00863A40" w:rsidRDefault="00863A40" w:rsidP="00863A40"/>
    <w:p w14:paraId="0F860845" w14:textId="04319E0A" w:rsidR="00985B1D" w:rsidRDefault="00F5566B">
      <w:pPr>
        <w:pStyle w:val="TableofFigures"/>
        <w:tabs>
          <w:tab w:val="right" w:leader="dot" w:pos="8494"/>
        </w:tabs>
        <w:rPr>
          <w:ins w:id="1719" w:author="Ilham Nur Pratama" w:date="2023-05-21T22:43:00Z"/>
          <w:rFonts w:asciiTheme="minorHAnsi" w:eastAsiaTheme="minorEastAsia" w:hAnsiTheme="minorHAnsi"/>
          <w:noProof/>
          <w:kern w:val="2"/>
          <w:sz w:val="22"/>
          <w:lang w:val="en-ID" w:eastAsia="en-ID"/>
          <w14:ligatures w14:val="standardContextual"/>
        </w:rPr>
      </w:pPr>
      <w:r>
        <w:fldChar w:fldCharType="begin"/>
      </w:r>
      <w:r>
        <w:instrText xml:space="preserve"> TOC \h \z \c "Tabel" </w:instrText>
      </w:r>
      <w:r>
        <w:fldChar w:fldCharType="separate"/>
      </w:r>
      <w:ins w:id="1720" w:author="Ilham Nur Pratama" w:date="2023-05-21T22:43:00Z">
        <w:r w:rsidR="00985B1D" w:rsidRPr="007B7E81">
          <w:rPr>
            <w:rStyle w:val="Hyperlink"/>
            <w:noProof/>
          </w:rPr>
          <w:fldChar w:fldCharType="begin"/>
        </w:r>
        <w:r w:rsidR="00985B1D" w:rsidRPr="007B7E81">
          <w:rPr>
            <w:rStyle w:val="Hyperlink"/>
            <w:noProof/>
          </w:rPr>
          <w:instrText xml:space="preserve"> </w:instrText>
        </w:r>
        <w:r w:rsidR="00985B1D">
          <w:rPr>
            <w:noProof/>
          </w:rPr>
          <w:instrText>HYPERLINK \l "_Toc135601522"</w:instrText>
        </w:r>
        <w:r w:rsidR="00985B1D" w:rsidRPr="007B7E81">
          <w:rPr>
            <w:rStyle w:val="Hyperlink"/>
            <w:noProof/>
          </w:rPr>
          <w:instrText xml:space="preserve"> </w:instrText>
        </w:r>
        <w:r w:rsidR="00985B1D" w:rsidRPr="007B7E81">
          <w:rPr>
            <w:rStyle w:val="Hyperlink"/>
            <w:noProof/>
          </w:rPr>
        </w:r>
        <w:r w:rsidR="00985B1D" w:rsidRPr="007B7E81">
          <w:rPr>
            <w:rStyle w:val="Hyperlink"/>
            <w:noProof/>
          </w:rPr>
          <w:fldChar w:fldCharType="separate"/>
        </w:r>
        <w:r w:rsidR="00985B1D" w:rsidRPr="007B7E81">
          <w:rPr>
            <w:rStyle w:val="Hyperlink"/>
            <w:noProof/>
          </w:rPr>
          <w:t>Tabel 1.1 Penelitian terdahulu terkait dengan manajemen pekerjaan dan sumber daya pada proyek</w:t>
        </w:r>
        <w:r w:rsidR="00985B1D">
          <w:rPr>
            <w:noProof/>
            <w:webHidden/>
          </w:rPr>
          <w:tab/>
        </w:r>
        <w:r w:rsidR="00985B1D">
          <w:rPr>
            <w:noProof/>
            <w:webHidden/>
          </w:rPr>
          <w:fldChar w:fldCharType="begin"/>
        </w:r>
        <w:r w:rsidR="00985B1D">
          <w:rPr>
            <w:noProof/>
            <w:webHidden/>
          </w:rPr>
          <w:instrText xml:space="preserve"> PAGEREF _Toc135601522 \h </w:instrText>
        </w:r>
      </w:ins>
      <w:r w:rsidR="00985B1D">
        <w:rPr>
          <w:noProof/>
          <w:webHidden/>
        </w:rPr>
      </w:r>
      <w:r w:rsidR="00985B1D">
        <w:rPr>
          <w:noProof/>
          <w:webHidden/>
        </w:rPr>
        <w:fldChar w:fldCharType="separate"/>
      </w:r>
      <w:ins w:id="1721" w:author="Ilham Nur Pratama" w:date="2023-05-24T22:54:00Z">
        <w:r w:rsidR="000D26C4">
          <w:rPr>
            <w:noProof/>
            <w:webHidden/>
          </w:rPr>
          <w:t>8</w:t>
        </w:r>
      </w:ins>
      <w:ins w:id="1722" w:author="Ilham Nur Pratama" w:date="2023-05-21T22:43:00Z">
        <w:r w:rsidR="00985B1D">
          <w:rPr>
            <w:noProof/>
            <w:webHidden/>
          </w:rPr>
          <w:fldChar w:fldCharType="end"/>
        </w:r>
        <w:r w:rsidR="00985B1D" w:rsidRPr="007B7E81">
          <w:rPr>
            <w:rStyle w:val="Hyperlink"/>
            <w:noProof/>
          </w:rPr>
          <w:fldChar w:fldCharType="end"/>
        </w:r>
      </w:ins>
    </w:p>
    <w:p w14:paraId="23F8020E" w14:textId="587243D6" w:rsidR="00985B1D" w:rsidRDefault="00985B1D">
      <w:pPr>
        <w:pStyle w:val="TableofFigures"/>
        <w:tabs>
          <w:tab w:val="right" w:leader="dot" w:pos="8494"/>
        </w:tabs>
        <w:rPr>
          <w:ins w:id="1723" w:author="Ilham Nur Pratama" w:date="2023-05-21T22:43:00Z"/>
          <w:rFonts w:asciiTheme="minorHAnsi" w:eastAsiaTheme="minorEastAsia" w:hAnsiTheme="minorHAnsi"/>
          <w:noProof/>
          <w:kern w:val="2"/>
          <w:sz w:val="22"/>
          <w:lang w:val="en-ID" w:eastAsia="en-ID"/>
          <w14:ligatures w14:val="standardContextual"/>
        </w:rPr>
      </w:pPr>
      <w:ins w:id="1724"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23"</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1.2 Penelitian terdahulu terkait dengan manajemen pekerjaan dan sumber daya pada proyek (sambungan)</w:t>
        </w:r>
        <w:r>
          <w:rPr>
            <w:noProof/>
            <w:webHidden/>
          </w:rPr>
          <w:tab/>
        </w:r>
        <w:r>
          <w:rPr>
            <w:noProof/>
            <w:webHidden/>
          </w:rPr>
          <w:fldChar w:fldCharType="begin"/>
        </w:r>
        <w:r>
          <w:rPr>
            <w:noProof/>
            <w:webHidden/>
          </w:rPr>
          <w:instrText xml:space="preserve"> PAGEREF _Toc135601523 \h </w:instrText>
        </w:r>
      </w:ins>
      <w:r>
        <w:rPr>
          <w:noProof/>
          <w:webHidden/>
        </w:rPr>
      </w:r>
      <w:r>
        <w:rPr>
          <w:noProof/>
          <w:webHidden/>
        </w:rPr>
        <w:fldChar w:fldCharType="separate"/>
      </w:r>
      <w:ins w:id="1725" w:author="Ilham Nur Pratama" w:date="2023-05-24T22:54:00Z">
        <w:r w:rsidR="000D26C4">
          <w:rPr>
            <w:noProof/>
            <w:webHidden/>
          </w:rPr>
          <w:t>9</w:t>
        </w:r>
      </w:ins>
      <w:ins w:id="1726" w:author="Ilham Nur Pratama" w:date="2023-05-21T22:43:00Z">
        <w:r>
          <w:rPr>
            <w:noProof/>
            <w:webHidden/>
          </w:rPr>
          <w:fldChar w:fldCharType="end"/>
        </w:r>
        <w:r w:rsidRPr="007B7E81">
          <w:rPr>
            <w:rStyle w:val="Hyperlink"/>
            <w:noProof/>
          </w:rPr>
          <w:fldChar w:fldCharType="end"/>
        </w:r>
      </w:ins>
    </w:p>
    <w:p w14:paraId="7C739565" w14:textId="703657C8" w:rsidR="00985B1D" w:rsidRDefault="00985B1D">
      <w:pPr>
        <w:pStyle w:val="TableofFigures"/>
        <w:tabs>
          <w:tab w:val="right" w:leader="dot" w:pos="8494"/>
        </w:tabs>
        <w:rPr>
          <w:ins w:id="1727" w:author="Ilham Nur Pratama" w:date="2023-05-21T22:43:00Z"/>
          <w:rFonts w:asciiTheme="minorHAnsi" w:eastAsiaTheme="minorEastAsia" w:hAnsiTheme="minorHAnsi"/>
          <w:noProof/>
          <w:kern w:val="2"/>
          <w:sz w:val="22"/>
          <w:lang w:val="en-ID" w:eastAsia="en-ID"/>
          <w14:ligatures w14:val="standardContextual"/>
        </w:rPr>
      </w:pPr>
      <w:ins w:id="1728"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24"</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1.3 Penelitian terdahulu terkait dengan penggunaan Sistem Informasi Manajemen Proyek</w:t>
        </w:r>
        <w:r>
          <w:rPr>
            <w:noProof/>
            <w:webHidden/>
          </w:rPr>
          <w:tab/>
        </w:r>
        <w:r>
          <w:rPr>
            <w:noProof/>
            <w:webHidden/>
          </w:rPr>
          <w:fldChar w:fldCharType="begin"/>
        </w:r>
        <w:r>
          <w:rPr>
            <w:noProof/>
            <w:webHidden/>
          </w:rPr>
          <w:instrText xml:space="preserve"> PAGEREF _Toc135601524 \h </w:instrText>
        </w:r>
      </w:ins>
      <w:r>
        <w:rPr>
          <w:noProof/>
          <w:webHidden/>
        </w:rPr>
      </w:r>
      <w:r>
        <w:rPr>
          <w:noProof/>
          <w:webHidden/>
        </w:rPr>
        <w:fldChar w:fldCharType="separate"/>
      </w:r>
      <w:ins w:id="1729" w:author="Ilham Nur Pratama" w:date="2023-05-24T22:54:00Z">
        <w:r w:rsidR="000D26C4">
          <w:rPr>
            <w:noProof/>
            <w:webHidden/>
          </w:rPr>
          <w:t>10</w:t>
        </w:r>
      </w:ins>
      <w:ins w:id="1730" w:author="Ilham Nur Pratama" w:date="2023-05-21T22:43:00Z">
        <w:r>
          <w:rPr>
            <w:noProof/>
            <w:webHidden/>
          </w:rPr>
          <w:fldChar w:fldCharType="end"/>
        </w:r>
        <w:r w:rsidRPr="007B7E81">
          <w:rPr>
            <w:rStyle w:val="Hyperlink"/>
            <w:noProof/>
          </w:rPr>
          <w:fldChar w:fldCharType="end"/>
        </w:r>
      </w:ins>
    </w:p>
    <w:p w14:paraId="79373A60" w14:textId="78A25D27" w:rsidR="00985B1D" w:rsidRDefault="00985B1D">
      <w:pPr>
        <w:pStyle w:val="TableofFigures"/>
        <w:tabs>
          <w:tab w:val="right" w:leader="dot" w:pos="8494"/>
        </w:tabs>
        <w:rPr>
          <w:ins w:id="1731" w:author="Ilham Nur Pratama" w:date="2023-05-21T22:43:00Z"/>
          <w:rFonts w:asciiTheme="minorHAnsi" w:eastAsiaTheme="minorEastAsia" w:hAnsiTheme="minorHAnsi"/>
          <w:noProof/>
          <w:kern w:val="2"/>
          <w:sz w:val="22"/>
          <w:lang w:val="en-ID" w:eastAsia="en-ID"/>
          <w14:ligatures w14:val="standardContextual"/>
        </w:rPr>
      </w:pPr>
      <w:ins w:id="1732"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25"</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1.4 Penelitian terdahulu terkait dengan penggunaan Sistem Informasi Manajemen Proyek (sambungan)</w:t>
        </w:r>
        <w:r>
          <w:rPr>
            <w:noProof/>
            <w:webHidden/>
          </w:rPr>
          <w:tab/>
        </w:r>
        <w:r>
          <w:rPr>
            <w:noProof/>
            <w:webHidden/>
          </w:rPr>
          <w:fldChar w:fldCharType="begin"/>
        </w:r>
        <w:r>
          <w:rPr>
            <w:noProof/>
            <w:webHidden/>
          </w:rPr>
          <w:instrText xml:space="preserve"> PAGEREF _Toc135601525 \h </w:instrText>
        </w:r>
      </w:ins>
      <w:r>
        <w:rPr>
          <w:noProof/>
          <w:webHidden/>
        </w:rPr>
      </w:r>
      <w:r>
        <w:rPr>
          <w:noProof/>
          <w:webHidden/>
        </w:rPr>
        <w:fldChar w:fldCharType="separate"/>
      </w:r>
      <w:ins w:id="1733" w:author="Ilham Nur Pratama" w:date="2023-05-24T22:54:00Z">
        <w:r w:rsidR="000D26C4">
          <w:rPr>
            <w:noProof/>
            <w:webHidden/>
          </w:rPr>
          <w:t>11</w:t>
        </w:r>
      </w:ins>
      <w:ins w:id="1734" w:author="Ilham Nur Pratama" w:date="2023-05-21T22:43:00Z">
        <w:r>
          <w:rPr>
            <w:noProof/>
            <w:webHidden/>
          </w:rPr>
          <w:fldChar w:fldCharType="end"/>
        </w:r>
        <w:r w:rsidRPr="007B7E81">
          <w:rPr>
            <w:rStyle w:val="Hyperlink"/>
            <w:noProof/>
          </w:rPr>
          <w:fldChar w:fldCharType="end"/>
        </w:r>
      </w:ins>
    </w:p>
    <w:p w14:paraId="56C76A49" w14:textId="36DF82FC" w:rsidR="00985B1D" w:rsidRDefault="00985B1D">
      <w:pPr>
        <w:pStyle w:val="TableofFigures"/>
        <w:tabs>
          <w:tab w:val="right" w:leader="dot" w:pos="8494"/>
        </w:tabs>
        <w:rPr>
          <w:ins w:id="1735" w:author="Ilham Nur Pratama" w:date="2023-05-21T22:43:00Z"/>
          <w:rFonts w:asciiTheme="minorHAnsi" w:eastAsiaTheme="minorEastAsia" w:hAnsiTheme="minorHAnsi"/>
          <w:noProof/>
          <w:kern w:val="2"/>
          <w:sz w:val="22"/>
          <w:lang w:val="en-ID" w:eastAsia="en-ID"/>
          <w14:ligatures w14:val="standardContextual"/>
        </w:rPr>
      </w:pPr>
      <w:ins w:id="1736"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26"</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1.5 Penelitian terdahulu terkait dengan penggunaan Sistem Informasi Manajemen Proyek (sambungan)</w:t>
        </w:r>
        <w:r>
          <w:rPr>
            <w:noProof/>
            <w:webHidden/>
          </w:rPr>
          <w:tab/>
        </w:r>
        <w:r>
          <w:rPr>
            <w:noProof/>
            <w:webHidden/>
          </w:rPr>
          <w:fldChar w:fldCharType="begin"/>
        </w:r>
        <w:r>
          <w:rPr>
            <w:noProof/>
            <w:webHidden/>
          </w:rPr>
          <w:instrText xml:space="preserve"> PAGEREF _Toc135601526 \h </w:instrText>
        </w:r>
      </w:ins>
      <w:r>
        <w:rPr>
          <w:noProof/>
          <w:webHidden/>
        </w:rPr>
      </w:r>
      <w:r>
        <w:rPr>
          <w:noProof/>
          <w:webHidden/>
        </w:rPr>
        <w:fldChar w:fldCharType="separate"/>
      </w:r>
      <w:ins w:id="1737" w:author="Ilham Nur Pratama" w:date="2023-05-24T22:54:00Z">
        <w:r w:rsidR="000D26C4">
          <w:rPr>
            <w:noProof/>
            <w:webHidden/>
          </w:rPr>
          <w:t>12</w:t>
        </w:r>
      </w:ins>
      <w:ins w:id="1738" w:author="Ilham Nur Pratama" w:date="2023-05-21T22:43:00Z">
        <w:r>
          <w:rPr>
            <w:noProof/>
            <w:webHidden/>
          </w:rPr>
          <w:fldChar w:fldCharType="end"/>
        </w:r>
        <w:r w:rsidRPr="007B7E81">
          <w:rPr>
            <w:rStyle w:val="Hyperlink"/>
            <w:noProof/>
          </w:rPr>
          <w:fldChar w:fldCharType="end"/>
        </w:r>
      </w:ins>
    </w:p>
    <w:p w14:paraId="3B4564A3" w14:textId="12361154" w:rsidR="00985B1D" w:rsidRDefault="00985B1D">
      <w:pPr>
        <w:pStyle w:val="TableofFigures"/>
        <w:tabs>
          <w:tab w:val="right" w:leader="dot" w:pos="8494"/>
        </w:tabs>
        <w:rPr>
          <w:ins w:id="1739" w:author="Ilham Nur Pratama" w:date="2023-05-21T22:43:00Z"/>
          <w:rFonts w:asciiTheme="minorHAnsi" w:eastAsiaTheme="minorEastAsia" w:hAnsiTheme="minorHAnsi"/>
          <w:noProof/>
          <w:kern w:val="2"/>
          <w:sz w:val="22"/>
          <w:lang w:val="en-ID" w:eastAsia="en-ID"/>
          <w14:ligatures w14:val="standardContextual"/>
        </w:rPr>
      </w:pPr>
      <w:ins w:id="1740"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27"</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1.6 Penelitian terdahulu terkait pengambilan keputusan dengan alat bantu pengambilan keputusan dalam bidang manajemen proyek</w:t>
        </w:r>
        <w:r>
          <w:rPr>
            <w:noProof/>
            <w:webHidden/>
          </w:rPr>
          <w:tab/>
        </w:r>
        <w:r>
          <w:rPr>
            <w:noProof/>
            <w:webHidden/>
          </w:rPr>
          <w:fldChar w:fldCharType="begin"/>
        </w:r>
        <w:r>
          <w:rPr>
            <w:noProof/>
            <w:webHidden/>
          </w:rPr>
          <w:instrText xml:space="preserve"> PAGEREF _Toc135601527 \h </w:instrText>
        </w:r>
      </w:ins>
      <w:r>
        <w:rPr>
          <w:noProof/>
          <w:webHidden/>
        </w:rPr>
      </w:r>
      <w:r>
        <w:rPr>
          <w:noProof/>
          <w:webHidden/>
        </w:rPr>
        <w:fldChar w:fldCharType="separate"/>
      </w:r>
      <w:ins w:id="1741" w:author="Ilham Nur Pratama" w:date="2023-05-24T22:54:00Z">
        <w:r w:rsidR="000D26C4">
          <w:rPr>
            <w:noProof/>
            <w:webHidden/>
          </w:rPr>
          <w:t>13</w:t>
        </w:r>
      </w:ins>
      <w:ins w:id="1742" w:author="Ilham Nur Pratama" w:date="2023-05-21T22:43:00Z">
        <w:r>
          <w:rPr>
            <w:noProof/>
            <w:webHidden/>
          </w:rPr>
          <w:fldChar w:fldCharType="end"/>
        </w:r>
        <w:r w:rsidRPr="007B7E81">
          <w:rPr>
            <w:rStyle w:val="Hyperlink"/>
            <w:noProof/>
          </w:rPr>
          <w:fldChar w:fldCharType="end"/>
        </w:r>
      </w:ins>
    </w:p>
    <w:p w14:paraId="70328D31" w14:textId="18E2AF56" w:rsidR="00985B1D" w:rsidRDefault="00985B1D">
      <w:pPr>
        <w:pStyle w:val="TableofFigures"/>
        <w:tabs>
          <w:tab w:val="right" w:leader="dot" w:pos="8494"/>
        </w:tabs>
        <w:rPr>
          <w:ins w:id="1743" w:author="Ilham Nur Pratama" w:date="2023-05-21T22:43:00Z"/>
          <w:rFonts w:asciiTheme="minorHAnsi" w:eastAsiaTheme="minorEastAsia" w:hAnsiTheme="minorHAnsi"/>
          <w:noProof/>
          <w:kern w:val="2"/>
          <w:sz w:val="22"/>
          <w:lang w:val="en-ID" w:eastAsia="en-ID"/>
          <w14:ligatures w14:val="standardContextual"/>
        </w:rPr>
      </w:pPr>
      <w:ins w:id="1744"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28"</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1.7 Penelitian terdahulu terkait pengambilan keputusan dengan alat bantu pengambilan keputusan dalam bidang manajemen proyek (sambungan)</w:t>
        </w:r>
        <w:r>
          <w:rPr>
            <w:noProof/>
            <w:webHidden/>
          </w:rPr>
          <w:tab/>
        </w:r>
        <w:r>
          <w:rPr>
            <w:noProof/>
            <w:webHidden/>
          </w:rPr>
          <w:fldChar w:fldCharType="begin"/>
        </w:r>
        <w:r>
          <w:rPr>
            <w:noProof/>
            <w:webHidden/>
          </w:rPr>
          <w:instrText xml:space="preserve"> PAGEREF _Toc135601528 \h </w:instrText>
        </w:r>
      </w:ins>
      <w:r>
        <w:rPr>
          <w:noProof/>
          <w:webHidden/>
        </w:rPr>
      </w:r>
      <w:r>
        <w:rPr>
          <w:noProof/>
          <w:webHidden/>
        </w:rPr>
        <w:fldChar w:fldCharType="separate"/>
      </w:r>
      <w:ins w:id="1745" w:author="Ilham Nur Pratama" w:date="2023-05-24T22:54:00Z">
        <w:r w:rsidR="000D26C4">
          <w:rPr>
            <w:noProof/>
            <w:webHidden/>
          </w:rPr>
          <w:t>14</w:t>
        </w:r>
      </w:ins>
      <w:ins w:id="1746" w:author="Ilham Nur Pratama" w:date="2023-05-21T22:43:00Z">
        <w:r>
          <w:rPr>
            <w:noProof/>
            <w:webHidden/>
          </w:rPr>
          <w:fldChar w:fldCharType="end"/>
        </w:r>
        <w:r w:rsidRPr="007B7E81">
          <w:rPr>
            <w:rStyle w:val="Hyperlink"/>
            <w:noProof/>
          </w:rPr>
          <w:fldChar w:fldCharType="end"/>
        </w:r>
      </w:ins>
    </w:p>
    <w:p w14:paraId="5E5F71AE" w14:textId="3A55B66F" w:rsidR="00985B1D" w:rsidRDefault="00985B1D">
      <w:pPr>
        <w:pStyle w:val="TableofFigures"/>
        <w:tabs>
          <w:tab w:val="right" w:leader="dot" w:pos="8494"/>
        </w:tabs>
        <w:rPr>
          <w:ins w:id="1747" w:author="Ilham Nur Pratama" w:date="2023-05-21T22:43:00Z"/>
          <w:rFonts w:asciiTheme="minorHAnsi" w:eastAsiaTheme="minorEastAsia" w:hAnsiTheme="minorHAnsi"/>
          <w:noProof/>
          <w:kern w:val="2"/>
          <w:sz w:val="22"/>
          <w:lang w:val="en-ID" w:eastAsia="en-ID"/>
          <w14:ligatures w14:val="standardContextual"/>
        </w:rPr>
      </w:pPr>
      <w:ins w:id="1748"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29"</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1.8 Penelitian terdahulu terkait pengambilan keputusan dengan alat bantu pengambilan keputusan dalam bidang manajemen proyek (sambungan)</w:t>
        </w:r>
        <w:r>
          <w:rPr>
            <w:noProof/>
            <w:webHidden/>
          </w:rPr>
          <w:tab/>
        </w:r>
        <w:r>
          <w:rPr>
            <w:noProof/>
            <w:webHidden/>
          </w:rPr>
          <w:fldChar w:fldCharType="begin"/>
        </w:r>
        <w:r>
          <w:rPr>
            <w:noProof/>
            <w:webHidden/>
          </w:rPr>
          <w:instrText xml:space="preserve"> PAGEREF _Toc135601529 \h </w:instrText>
        </w:r>
      </w:ins>
      <w:r>
        <w:rPr>
          <w:noProof/>
          <w:webHidden/>
        </w:rPr>
      </w:r>
      <w:r>
        <w:rPr>
          <w:noProof/>
          <w:webHidden/>
        </w:rPr>
        <w:fldChar w:fldCharType="separate"/>
      </w:r>
      <w:ins w:id="1749" w:author="Ilham Nur Pratama" w:date="2023-05-24T22:54:00Z">
        <w:r w:rsidR="000D26C4">
          <w:rPr>
            <w:noProof/>
            <w:webHidden/>
          </w:rPr>
          <w:t>15</w:t>
        </w:r>
      </w:ins>
      <w:ins w:id="1750" w:author="Ilham Nur Pratama" w:date="2023-05-21T22:43:00Z">
        <w:r>
          <w:rPr>
            <w:noProof/>
            <w:webHidden/>
          </w:rPr>
          <w:fldChar w:fldCharType="end"/>
        </w:r>
        <w:r w:rsidRPr="007B7E81">
          <w:rPr>
            <w:rStyle w:val="Hyperlink"/>
            <w:noProof/>
          </w:rPr>
          <w:fldChar w:fldCharType="end"/>
        </w:r>
      </w:ins>
    </w:p>
    <w:p w14:paraId="0E991B2C" w14:textId="314E8C4A" w:rsidR="00985B1D" w:rsidRDefault="00985B1D">
      <w:pPr>
        <w:pStyle w:val="TableofFigures"/>
        <w:tabs>
          <w:tab w:val="right" w:leader="dot" w:pos="8494"/>
        </w:tabs>
        <w:rPr>
          <w:ins w:id="1751" w:author="Ilham Nur Pratama" w:date="2023-05-21T22:43:00Z"/>
          <w:rFonts w:asciiTheme="minorHAnsi" w:eastAsiaTheme="minorEastAsia" w:hAnsiTheme="minorHAnsi"/>
          <w:noProof/>
          <w:kern w:val="2"/>
          <w:sz w:val="22"/>
          <w:lang w:val="en-ID" w:eastAsia="en-ID"/>
          <w14:ligatures w14:val="standardContextual"/>
        </w:rPr>
      </w:pPr>
      <w:ins w:id="1752"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30"</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2.1 Kategori area manajemen proyek yang dijadikan tolok ukur untuk pengukuran performa proyek (van Besouw &amp; Bond-Barnard, 2021)</w:t>
        </w:r>
        <w:r>
          <w:rPr>
            <w:noProof/>
            <w:webHidden/>
          </w:rPr>
          <w:tab/>
        </w:r>
        <w:r>
          <w:rPr>
            <w:noProof/>
            <w:webHidden/>
          </w:rPr>
          <w:fldChar w:fldCharType="begin"/>
        </w:r>
        <w:r>
          <w:rPr>
            <w:noProof/>
            <w:webHidden/>
          </w:rPr>
          <w:instrText xml:space="preserve"> PAGEREF _Toc135601530 \h </w:instrText>
        </w:r>
      </w:ins>
      <w:r>
        <w:rPr>
          <w:noProof/>
          <w:webHidden/>
        </w:rPr>
      </w:r>
      <w:r>
        <w:rPr>
          <w:noProof/>
          <w:webHidden/>
        </w:rPr>
        <w:fldChar w:fldCharType="separate"/>
      </w:r>
      <w:ins w:id="1753" w:author="Ilham Nur Pratama" w:date="2023-05-24T22:54:00Z">
        <w:r w:rsidR="000D26C4">
          <w:rPr>
            <w:noProof/>
            <w:webHidden/>
          </w:rPr>
          <w:t>26</w:t>
        </w:r>
      </w:ins>
      <w:ins w:id="1754" w:author="Ilham Nur Pratama" w:date="2023-05-21T22:43:00Z">
        <w:r>
          <w:rPr>
            <w:noProof/>
            <w:webHidden/>
          </w:rPr>
          <w:fldChar w:fldCharType="end"/>
        </w:r>
        <w:r w:rsidRPr="007B7E81">
          <w:rPr>
            <w:rStyle w:val="Hyperlink"/>
            <w:noProof/>
          </w:rPr>
          <w:fldChar w:fldCharType="end"/>
        </w:r>
      </w:ins>
    </w:p>
    <w:p w14:paraId="22B41D3C" w14:textId="24E7F065" w:rsidR="00985B1D" w:rsidRDefault="00985B1D">
      <w:pPr>
        <w:pStyle w:val="TableofFigures"/>
        <w:tabs>
          <w:tab w:val="right" w:leader="dot" w:pos="8494"/>
        </w:tabs>
        <w:rPr>
          <w:ins w:id="1755" w:author="Ilham Nur Pratama" w:date="2023-05-21T22:43:00Z"/>
          <w:rFonts w:asciiTheme="minorHAnsi" w:eastAsiaTheme="minorEastAsia" w:hAnsiTheme="minorHAnsi"/>
          <w:noProof/>
          <w:kern w:val="2"/>
          <w:sz w:val="22"/>
          <w:lang w:val="en-ID" w:eastAsia="en-ID"/>
          <w14:ligatures w14:val="standardContextual"/>
        </w:rPr>
      </w:pPr>
      <w:ins w:id="1756"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31"</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2.2 Kategori area manajemen proyek yang dijadikan tolok ukur untuk pengukuran performa proyek (van Besouw &amp; Bond-Barnard, 2021) (sambungan)</w:t>
        </w:r>
        <w:r>
          <w:rPr>
            <w:noProof/>
            <w:webHidden/>
          </w:rPr>
          <w:tab/>
        </w:r>
        <w:r>
          <w:rPr>
            <w:noProof/>
            <w:webHidden/>
          </w:rPr>
          <w:fldChar w:fldCharType="begin"/>
        </w:r>
        <w:r>
          <w:rPr>
            <w:noProof/>
            <w:webHidden/>
          </w:rPr>
          <w:instrText xml:space="preserve"> PAGEREF _Toc135601531 \h </w:instrText>
        </w:r>
      </w:ins>
      <w:r>
        <w:rPr>
          <w:noProof/>
          <w:webHidden/>
        </w:rPr>
      </w:r>
      <w:r>
        <w:rPr>
          <w:noProof/>
          <w:webHidden/>
        </w:rPr>
        <w:fldChar w:fldCharType="separate"/>
      </w:r>
      <w:ins w:id="1757" w:author="Ilham Nur Pratama" w:date="2023-05-24T22:54:00Z">
        <w:r w:rsidR="000D26C4">
          <w:rPr>
            <w:noProof/>
            <w:webHidden/>
          </w:rPr>
          <w:t>27</w:t>
        </w:r>
      </w:ins>
      <w:ins w:id="1758" w:author="Ilham Nur Pratama" w:date="2023-05-21T22:43:00Z">
        <w:r>
          <w:rPr>
            <w:noProof/>
            <w:webHidden/>
          </w:rPr>
          <w:fldChar w:fldCharType="end"/>
        </w:r>
        <w:r w:rsidRPr="007B7E81">
          <w:rPr>
            <w:rStyle w:val="Hyperlink"/>
            <w:noProof/>
          </w:rPr>
          <w:fldChar w:fldCharType="end"/>
        </w:r>
      </w:ins>
    </w:p>
    <w:p w14:paraId="72D24DC0" w14:textId="5EF43220" w:rsidR="00985B1D" w:rsidRDefault="00985B1D">
      <w:pPr>
        <w:pStyle w:val="TableofFigures"/>
        <w:tabs>
          <w:tab w:val="right" w:leader="dot" w:pos="8494"/>
        </w:tabs>
        <w:rPr>
          <w:ins w:id="1759" w:author="Ilham Nur Pratama" w:date="2023-05-21T22:43:00Z"/>
          <w:rFonts w:asciiTheme="minorHAnsi" w:eastAsiaTheme="minorEastAsia" w:hAnsiTheme="minorHAnsi"/>
          <w:noProof/>
          <w:kern w:val="2"/>
          <w:sz w:val="22"/>
          <w:lang w:val="en-ID" w:eastAsia="en-ID"/>
          <w14:ligatures w14:val="standardContextual"/>
        </w:rPr>
      </w:pPr>
      <w:ins w:id="1760"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32"</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2.3 Perbandingan SIMP Komersial berdasarkan kelebihan dan kekurangan (van Besouw &amp; Bond-Barnard, 2021)</w:t>
        </w:r>
        <w:r>
          <w:rPr>
            <w:noProof/>
            <w:webHidden/>
          </w:rPr>
          <w:tab/>
        </w:r>
        <w:r>
          <w:rPr>
            <w:noProof/>
            <w:webHidden/>
          </w:rPr>
          <w:fldChar w:fldCharType="begin"/>
        </w:r>
        <w:r>
          <w:rPr>
            <w:noProof/>
            <w:webHidden/>
          </w:rPr>
          <w:instrText xml:space="preserve"> PAGEREF _Toc135601532 \h </w:instrText>
        </w:r>
      </w:ins>
      <w:r>
        <w:rPr>
          <w:noProof/>
          <w:webHidden/>
        </w:rPr>
      </w:r>
      <w:r>
        <w:rPr>
          <w:noProof/>
          <w:webHidden/>
        </w:rPr>
        <w:fldChar w:fldCharType="separate"/>
      </w:r>
      <w:ins w:id="1761" w:author="Ilham Nur Pratama" w:date="2023-05-24T22:54:00Z">
        <w:r w:rsidR="000D26C4">
          <w:rPr>
            <w:noProof/>
            <w:webHidden/>
          </w:rPr>
          <w:t>30</w:t>
        </w:r>
      </w:ins>
      <w:ins w:id="1762" w:author="Ilham Nur Pratama" w:date="2023-05-21T22:43:00Z">
        <w:r>
          <w:rPr>
            <w:noProof/>
            <w:webHidden/>
          </w:rPr>
          <w:fldChar w:fldCharType="end"/>
        </w:r>
        <w:r w:rsidRPr="007B7E81">
          <w:rPr>
            <w:rStyle w:val="Hyperlink"/>
            <w:noProof/>
          </w:rPr>
          <w:fldChar w:fldCharType="end"/>
        </w:r>
      </w:ins>
    </w:p>
    <w:p w14:paraId="08FDBF7B" w14:textId="3440532E" w:rsidR="00985B1D" w:rsidRDefault="00985B1D">
      <w:pPr>
        <w:pStyle w:val="TableofFigures"/>
        <w:tabs>
          <w:tab w:val="right" w:leader="dot" w:pos="8494"/>
        </w:tabs>
        <w:rPr>
          <w:ins w:id="1763" w:author="Ilham Nur Pratama" w:date="2023-05-21T22:43:00Z"/>
          <w:rFonts w:asciiTheme="minorHAnsi" w:eastAsiaTheme="minorEastAsia" w:hAnsiTheme="minorHAnsi"/>
          <w:noProof/>
          <w:kern w:val="2"/>
          <w:sz w:val="22"/>
          <w:lang w:val="en-ID" w:eastAsia="en-ID"/>
          <w14:ligatures w14:val="standardContextual"/>
        </w:rPr>
      </w:pPr>
      <w:ins w:id="1764"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33"</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2.4 Perbandingan SIMP Komersial berdasarkan kelebihan dan kekurangan (van Besouw &amp; Bond-Barnard, 2021) (sambungan)</w:t>
        </w:r>
        <w:r>
          <w:rPr>
            <w:noProof/>
            <w:webHidden/>
          </w:rPr>
          <w:tab/>
        </w:r>
        <w:r>
          <w:rPr>
            <w:noProof/>
            <w:webHidden/>
          </w:rPr>
          <w:fldChar w:fldCharType="begin"/>
        </w:r>
        <w:r>
          <w:rPr>
            <w:noProof/>
            <w:webHidden/>
          </w:rPr>
          <w:instrText xml:space="preserve"> PAGEREF _Toc135601533 \h </w:instrText>
        </w:r>
      </w:ins>
      <w:r>
        <w:rPr>
          <w:noProof/>
          <w:webHidden/>
        </w:rPr>
      </w:r>
      <w:r>
        <w:rPr>
          <w:noProof/>
          <w:webHidden/>
        </w:rPr>
        <w:fldChar w:fldCharType="separate"/>
      </w:r>
      <w:ins w:id="1765" w:author="Ilham Nur Pratama" w:date="2023-05-24T22:54:00Z">
        <w:r w:rsidR="000D26C4">
          <w:rPr>
            <w:noProof/>
            <w:webHidden/>
          </w:rPr>
          <w:t>31</w:t>
        </w:r>
      </w:ins>
      <w:ins w:id="1766" w:author="Ilham Nur Pratama" w:date="2023-05-21T22:43:00Z">
        <w:r>
          <w:rPr>
            <w:noProof/>
            <w:webHidden/>
          </w:rPr>
          <w:fldChar w:fldCharType="end"/>
        </w:r>
        <w:r w:rsidRPr="007B7E81">
          <w:rPr>
            <w:rStyle w:val="Hyperlink"/>
            <w:noProof/>
          </w:rPr>
          <w:fldChar w:fldCharType="end"/>
        </w:r>
      </w:ins>
    </w:p>
    <w:p w14:paraId="09A78790" w14:textId="4CDA8B78" w:rsidR="00985B1D" w:rsidRDefault="00985B1D">
      <w:pPr>
        <w:pStyle w:val="TableofFigures"/>
        <w:tabs>
          <w:tab w:val="right" w:leader="dot" w:pos="8494"/>
        </w:tabs>
        <w:rPr>
          <w:ins w:id="1767" w:author="Ilham Nur Pratama" w:date="2023-05-21T22:43:00Z"/>
          <w:rFonts w:asciiTheme="minorHAnsi" w:eastAsiaTheme="minorEastAsia" w:hAnsiTheme="minorHAnsi"/>
          <w:noProof/>
          <w:kern w:val="2"/>
          <w:sz w:val="22"/>
          <w:lang w:val="en-ID" w:eastAsia="en-ID"/>
          <w14:ligatures w14:val="standardContextual"/>
        </w:rPr>
      </w:pPr>
      <w:ins w:id="1768"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34"</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2.5 Rangkuman perbandingan metode MCDM yang umum digunakan (Zlaugotne et al., 2020)</w:t>
        </w:r>
        <w:r>
          <w:rPr>
            <w:noProof/>
            <w:webHidden/>
          </w:rPr>
          <w:tab/>
        </w:r>
        <w:r>
          <w:rPr>
            <w:noProof/>
            <w:webHidden/>
          </w:rPr>
          <w:fldChar w:fldCharType="begin"/>
        </w:r>
        <w:r>
          <w:rPr>
            <w:noProof/>
            <w:webHidden/>
          </w:rPr>
          <w:instrText xml:space="preserve"> PAGEREF _Toc135601534 \h </w:instrText>
        </w:r>
      </w:ins>
      <w:r>
        <w:rPr>
          <w:noProof/>
          <w:webHidden/>
        </w:rPr>
      </w:r>
      <w:r>
        <w:rPr>
          <w:noProof/>
          <w:webHidden/>
        </w:rPr>
        <w:fldChar w:fldCharType="separate"/>
      </w:r>
      <w:ins w:id="1769" w:author="Ilham Nur Pratama" w:date="2023-05-24T22:54:00Z">
        <w:r w:rsidR="000D26C4">
          <w:rPr>
            <w:noProof/>
            <w:webHidden/>
          </w:rPr>
          <w:t>42</w:t>
        </w:r>
      </w:ins>
      <w:ins w:id="1770" w:author="Ilham Nur Pratama" w:date="2023-05-21T22:43:00Z">
        <w:r>
          <w:rPr>
            <w:noProof/>
            <w:webHidden/>
          </w:rPr>
          <w:fldChar w:fldCharType="end"/>
        </w:r>
        <w:r w:rsidRPr="007B7E81">
          <w:rPr>
            <w:rStyle w:val="Hyperlink"/>
            <w:noProof/>
          </w:rPr>
          <w:fldChar w:fldCharType="end"/>
        </w:r>
      </w:ins>
    </w:p>
    <w:p w14:paraId="7B08436D" w14:textId="6D56014E" w:rsidR="00985B1D" w:rsidRDefault="00985B1D">
      <w:pPr>
        <w:pStyle w:val="TableofFigures"/>
        <w:tabs>
          <w:tab w:val="right" w:leader="dot" w:pos="8494"/>
        </w:tabs>
        <w:rPr>
          <w:ins w:id="1771" w:author="Ilham Nur Pratama" w:date="2023-05-21T22:43:00Z"/>
          <w:rFonts w:asciiTheme="minorHAnsi" w:eastAsiaTheme="minorEastAsia" w:hAnsiTheme="minorHAnsi"/>
          <w:noProof/>
          <w:kern w:val="2"/>
          <w:sz w:val="22"/>
          <w:lang w:val="en-ID" w:eastAsia="en-ID"/>
          <w14:ligatures w14:val="standardContextual"/>
        </w:rPr>
      </w:pPr>
      <w:ins w:id="1772"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35"</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1 Keselarasan bidang ilmu Teknik Industri dengan penelitian</w:t>
        </w:r>
        <w:r>
          <w:rPr>
            <w:noProof/>
            <w:webHidden/>
          </w:rPr>
          <w:tab/>
        </w:r>
        <w:r>
          <w:rPr>
            <w:noProof/>
            <w:webHidden/>
          </w:rPr>
          <w:fldChar w:fldCharType="begin"/>
        </w:r>
        <w:r>
          <w:rPr>
            <w:noProof/>
            <w:webHidden/>
          </w:rPr>
          <w:instrText xml:space="preserve"> PAGEREF _Toc135601535 \h </w:instrText>
        </w:r>
      </w:ins>
      <w:r>
        <w:rPr>
          <w:noProof/>
          <w:webHidden/>
        </w:rPr>
      </w:r>
      <w:r>
        <w:rPr>
          <w:noProof/>
          <w:webHidden/>
        </w:rPr>
        <w:fldChar w:fldCharType="separate"/>
      </w:r>
      <w:ins w:id="1773" w:author="Ilham Nur Pratama" w:date="2023-05-24T22:54:00Z">
        <w:r w:rsidR="000D26C4">
          <w:rPr>
            <w:noProof/>
            <w:webHidden/>
          </w:rPr>
          <w:t>56</w:t>
        </w:r>
      </w:ins>
      <w:ins w:id="1774" w:author="Ilham Nur Pratama" w:date="2023-05-21T22:43:00Z">
        <w:r>
          <w:rPr>
            <w:noProof/>
            <w:webHidden/>
          </w:rPr>
          <w:fldChar w:fldCharType="end"/>
        </w:r>
        <w:r w:rsidRPr="007B7E81">
          <w:rPr>
            <w:rStyle w:val="Hyperlink"/>
            <w:noProof/>
          </w:rPr>
          <w:fldChar w:fldCharType="end"/>
        </w:r>
      </w:ins>
    </w:p>
    <w:p w14:paraId="070F9B92" w14:textId="31EACAFD" w:rsidR="00985B1D" w:rsidRDefault="00985B1D">
      <w:pPr>
        <w:pStyle w:val="TableofFigures"/>
        <w:tabs>
          <w:tab w:val="right" w:leader="dot" w:pos="8494"/>
        </w:tabs>
        <w:rPr>
          <w:ins w:id="1775" w:author="Ilham Nur Pratama" w:date="2023-05-21T22:43:00Z"/>
          <w:rFonts w:asciiTheme="minorHAnsi" w:eastAsiaTheme="minorEastAsia" w:hAnsiTheme="minorHAnsi"/>
          <w:noProof/>
          <w:kern w:val="2"/>
          <w:sz w:val="22"/>
          <w:lang w:val="en-ID" w:eastAsia="en-ID"/>
          <w14:ligatures w14:val="standardContextual"/>
        </w:rPr>
      </w:pPr>
      <w:ins w:id="1776"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36"</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2 Keselarasan bidang ilmu Teknik Industri dengan penelitian (sambungan)</w:t>
        </w:r>
        <w:r>
          <w:rPr>
            <w:noProof/>
            <w:webHidden/>
          </w:rPr>
          <w:tab/>
        </w:r>
        <w:r>
          <w:rPr>
            <w:noProof/>
            <w:webHidden/>
          </w:rPr>
          <w:fldChar w:fldCharType="begin"/>
        </w:r>
        <w:r>
          <w:rPr>
            <w:noProof/>
            <w:webHidden/>
          </w:rPr>
          <w:instrText xml:space="preserve"> PAGEREF _Toc135601536 \h </w:instrText>
        </w:r>
      </w:ins>
      <w:r>
        <w:rPr>
          <w:noProof/>
          <w:webHidden/>
        </w:rPr>
      </w:r>
      <w:r>
        <w:rPr>
          <w:noProof/>
          <w:webHidden/>
        </w:rPr>
        <w:fldChar w:fldCharType="separate"/>
      </w:r>
      <w:ins w:id="1777" w:author="Ilham Nur Pratama" w:date="2023-05-24T22:54:00Z">
        <w:r w:rsidR="000D26C4">
          <w:rPr>
            <w:noProof/>
            <w:webHidden/>
          </w:rPr>
          <w:t>57</w:t>
        </w:r>
      </w:ins>
      <w:ins w:id="1778" w:author="Ilham Nur Pratama" w:date="2023-05-21T22:43:00Z">
        <w:r>
          <w:rPr>
            <w:noProof/>
            <w:webHidden/>
          </w:rPr>
          <w:fldChar w:fldCharType="end"/>
        </w:r>
        <w:r w:rsidRPr="007B7E81">
          <w:rPr>
            <w:rStyle w:val="Hyperlink"/>
            <w:noProof/>
          </w:rPr>
          <w:fldChar w:fldCharType="end"/>
        </w:r>
      </w:ins>
    </w:p>
    <w:p w14:paraId="7CCFE3F6" w14:textId="3F7ADCCD" w:rsidR="00985B1D" w:rsidRDefault="00985B1D">
      <w:pPr>
        <w:pStyle w:val="TableofFigures"/>
        <w:tabs>
          <w:tab w:val="right" w:leader="dot" w:pos="8494"/>
        </w:tabs>
        <w:rPr>
          <w:ins w:id="1779" w:author="Ilham Nur Pratama" w:date="2023-05-21T22:43:00Z"/>
          <w:rFonts w:asciiTheme="minorHAnsi" w:eastAsiaTheme="minorEastAsia" w:hAnsiTheme="minorHAnsi"/>
          <w:noProof/>
          <w:kern w:val="2"/>
          <w:sz w:val="22"/>
          <w:lang w:val="en-ID" w:eastAsia="en-ID"/>
          <w14:ligatures w14:val="standardContextual"/>
        </w:rPr>
      </w:pPr>
      <w:ins w:id="1780"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37"</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3 Profil Pakar yang memberikan informasi terkait penelitian ini</w:t>
        </w:r>
        <w:r>
          <w:rPr>
            <w:noProof/>
            <w:webHidden/>
          </w:rPr>
          <w:tab/>
        </w:r>
        <w:r>
          <w:rPr>
            <w:noProof/>
            <w:webHidden/>
          </w:rPr>
          <w:fldChar w:fldCharType="begin"/>
        </w:r>
        <w:r>
          <w:rPr>
            <w:noProof/>
            <w:webHidden/>
          </w:rPr>
          <w:instrText xml:space="preserve"> PAGEREF _Toc135601537 \h </w:instrText>
        </w:r>
      </w:ins>
      <w:r>
        <w:rPr>
          <w:noProof/>
          <w:webHidden/>
        </w:rPr>
      </w:r>
      <w:r>
        <w:rPr>
          <w:noProof/>
          <w:webHidden/>
        </w:rPr>
        <w:fldChar w:fldCharType="separate"/>
      </w:r>
      <w:ins w:id="1781" w:author="Ilham Nur Pratama" w:date="2023-05-24T22:54:00Z">
        <w:r w:rsidR="000D26C4">
          <w:rPr>
            <w:noProof/>
            <w:webHidden/>
          </w:rPr>
          <w:t>61</w:t>
        </w:r>
      </w:ins>
      <w:ins w:id="1782" w:author="Ilham Nur Pratama" w:date="2023-05-21T22:43:00Z">
        <w:r>
          <w:rPr>
            <w:noProof/>
            <w:webHidden/>
          </w:rPr>
          <w:fldChar w:fldCharType="end"/>
        </w:r>
        <w:r w:rsidRPr="007B7E81">
          <w:rPr>
            <w:rStyle w:val="Hyperlink"/>
            <w:noProof/>
          </w:rPr>
          <w:fldChar w:fldCharType="end"/>
        </w:r>
      </w:ins>
    </w:p>
    <w:p w14:paraId="4E694FD9" w14:textId="1E93163B" w:rsidR="00985B1D" w:rsidRDefault="00985B1D">
      <w:pPr>
        <w:pStyle w:val="TableofFigures"/>
        <w:tabs>
          <w:tab w:val="right" w:leader="dot" w:pos="8494"/>
        </w:tabs>
        <w:rPr>
          <w:ins w:id="1783" w:author="Ilham Nur Pratama" w:date="2023-05-21T22:43:00Z"/>
          <w:rFonts w:asciiTheme="minorHAnsi" w:eastAsiaTheme="minorEastAsia" w:hAnsiTheme="minorHAnsi"/>
          <w:noProof/>
          <w:kern w:val="2"/>
          <w:sz w:val="22"/>
          <w:lang w:val="en-ID" w:eastAsia="en-ID"/>
          <w14:ligatures w14:val="standardContextual"/>
        </w:rPr>
      </w:pPr>
      <w:ins w:id="1784"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38"</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4 Acuan penelitian terdahulu terkait komponen kuesioner</w:t>
        </w:r>
        <w:r>
          <w:rPr>
            <w:noProof/>
            <w:webHidden/>
          </w:rPr>
          <w:tab/>
        </w:r>
        <w:r>
          <w:rPr>
            <w:noProof/>
            <w:webHidden/>
          </w:rPr>
          <w:fldChar w:fldCharType="begin"/>
        </w:r>
        <w:r>
          <w:rPr>
            <w:noProof/>
            <w:webHidden/>
          </w:rPr>
          <w:instrText xml:space="preserve"> PAGEREF _Toc135601538 \h </w:instrText>
        </w:r>
      </w:ins>
      <w:r>
        <w:rPr>
          <w:noProof/>
          <w:webHidden/>
        </w:rPr>
      </w:r>
      <w:r>
        <w:rPr>
          <w:noProof/>
          <w:webHidden/>
        </w:rPr>
        <w:fldChar w:fldCharType="separate"/>
      </w:r>
      <w:ins w:id="1785" w:author="Ilham Nur Pratama" w:date="2023-05-24T22:54:00Z">
        <w:r w:rsidR="000D26C4">
          <w:rPr>
            <w:noProof/>
            <w:webHidden/>
          </w:rPr>
          <w:t>63</w:t>
        </w:r>
      </w:ins>
      <w:ins w:id="1786" w:author="Ilham Nur Pratama" w:date="2023-05-21T22:43:00Z">
        <w:r>
          <w:rPr>
            <w:noProof/>
            <w:webHidden/>
          </w:rPr>
          <w:fldChar w:fldCharType="end"/>
        </w:r>
        <w:r w:rsidRPr="007B7E81">
          <w:rPr>
            <w:rStyle w:val="Hyperlink"/>
            <w:noProof/>
          </w:rPr>
          <w:fldChar w:fldCharType="end"/>
        </w:r>
      </w:ins>
    </w:p>
    <w:p w14:paraId="39291EDC" w14:textId="2BE20EA6" w:rsidR="00985B1D" w:rsidRDefault="00985B1D">
      <w:pPr>
        <w:pStyle w:val="TableofFigures"/>
        <w:tabs>
          <w:tab w:val="right" w:leader="dot" w:pos="8494"/>
        </w:tabs>
        <w:rPr>
          <w:ins w:id="1787" w:author="Ilham Nur Pratama" w:date="2023-05-21T22:43:00Z"/>
          <w:rFonts w:asciiTheme="minorHAnsi" w:eastAsiaTheme="minorEastAsia" w:hAnsiTheme="minorHAnsi"/>
          <w:noProof/>
          <w:kern w:val="2"/>
          <w:sz w:val="22"/>
          <w:lang w:val="en-ID" w:eastAsia="en-ID"/>
          <w14:ligatures w14:val="standardContextual"/>
        </w:rPr>
      </w:pPr>
      <w:ins w:id="1788" w:author="Ilham Nur Pratama" w:date="2023-05-21T22:43:00Z">
        <w:r w:rsidRPr="007B7E81">
          <w:rPr>
            <w:rStyle w:val="Hyperlink"/>
            <w:noProof/>
          </w:rPr>
          <w:lastRenderedPageBreak/>
          <w:fldChar w:fldCharType="begin"/>
        </w:r>
        <w:r w:rsidRPr="007B7E81">
          <w:rPr>
            <w:rStyle w:val="Hyperlink"/>
            <w:noProof/>
          </w:rPr>
          <w:instrText xml:space="preserve"> </w:instrText>
        </w:r>
        <w:r>
          <w:rPr>
            <w:noProof/>
          </w:rPr>
          <w:instrText>HYPERLINK \l "_Toc135601539"</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5 Acuan penelitian terdahulu terkait komponen kuesioner (sambungan)</w:t>
        </w:r>
        <w:r>
          <w:rPr>
            <w:noProof/>
            <w:webHidden/>
          </w:rPr>
          <w:tab/>
        </w:r>
        <w:r>
          <w:rPr>
            <w:noProof/>
            <w:webHidden/>
          </w:rPr>
          <w:fldChar w:fldCharType="begin"/>
        </w:r>
        <w:r>
          <w:rPr>
            <w:noProof/>
            <w:webHidden/>
          </w:rPr>
          <w:instrText xml:space="preserve"> PAGEREF _Toc135601539 \h </w:instrText>
        </w:r>
      </w:ins>
      <w:r>
        <w:rPr>
          <w:noProof/>
          <w:webHidden/>
        </w:rPr>
      </w:r>
      <w:r>
        <w:rPr>
          <w:noProof/>
          <w:webHidden/>
        </w:rPr>
        <w:fldChar w:fldCharType="separate"/>
      </w:r>
      <w:ins w:id="1789" w:author="Ilham Nur Pratama" w:date="2023-05-24T22:54:00Z">
        <w:r w:rsidR="000D26C4">
          <w:rPr>
            <w:noProof/>
            <w:webHidden/>
          </w:rPr>
          <w:t>64</w:t>
        </w:r>
      </w:ins>
      <w:ins w:id="1790" w:author="Ilham Nur Pratama" w:date="2023-05-21T22:43:00Z">
        <w:r>
          <w:rPr>
            <w:noProof/>
            <w:webHidden/>
          </w:rPr>
          <w:fldChar w:fldCharType="end"/>
        </w:r>
        <w:r w:rsidRPr="007B7E81">
          <w:rPr>
            <w:rStyle w:val="Hyperlink"/>
            <w:noProof/>
          </w:rPr>
          <w:fldChar w:fldCharType="end"/>
        </w:r>
      </w:ins>
    </w:p>
    <w:p w14:paraId="7991AE64" w14:textId="58CEF44C" w:rsidR="00985B1D" w:rsidRDefault="00985B1D">
      <w:pPr>
        <w:pStyle w:val="TableofFigures"/>
        <w:tabs>
          <w:tab w:val="right" w:leader="dot" w:pos="8494"/>
        </w:tabs>
        <w:rPr>
          <w:ins w:id="1791" w:author="Ilham Nur Pratama" w:date="2023-05-21T22:43:00Z"/>
          <w:rFonts w:asciiTheme="minorHAnsi" w:eastAsiaTheme="minorEastAsia" w:hAnsiTheme="minorHAnsi"/>
          <w:noProof/>
          <w:kern w:val="2"/>
          <w:sz w:val="22"/>
          <w:lang w:val="en-ID" w:eastAsia="en-ID"/>
          <w14:ligatures w14:val="standardContextual"/>
        </w:rPr>
      </w:pPr>
      <w:ins w:id="1792"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40"</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6 Acuan penelitian terdahulu terkait komponen kuesioner (sambungan)</w:t>
        </w:r>
        <w:r>
          <w:rPr>
            <w:noProof/>
            <w:webHidden/>
          </w:rPr>
          <w:tab/>
        </w:r>
        <w:r>
          <w:rPr>
            <w:noProof/>
            <w:webHidden/>
          </w:rPr>
          <w:fldChar w:fldCharType="begin"/>
        </w:r>
        <w:r>
          <w:rPr>
            <w:noProof/>
            <w:webHidden/>
          </w:rPr>
          <w:instrText xml:space="preserve"> PAGEREF _Toc135601540 \h </w:instrText>
        </w:r>
      </w:ins>
      <w:r>
        <w:rPr>
          <w:noProof/>
          <w:webHidden/>
        </w:rPr>
      </w:r>
      <w:r>
        <w:rPr>
          <w:noProof/>
          <w:webHidden/>
        </w:rPr>
        <w:fldChar w:fldCharType="separate"/>
      </w:r>
      <w:ins w:id="1793" w:author="Ilham Nur Pratama" w:date="2023-05-24T22:54:00Z">
        <w:r w:rsidR="000D26C4">
          <w:rPr>
            <w:noProof/>
            <w:webHidden/>
          </w:rPr>
          <w:t>65</w:t>
        </w:r>
      </w:ins>
      <w:ins w:id="1794" w:author="Ilham Nur Pratama" w:date="2023-05-21T22:43:00Z">
        <w:r>
          <w:rPr>
            <w:noProof/>
            <w:webHidden/>
          </w:rPr>
          <w:fldChar w:fldCharType="end"/>
        </w:r>
        <w:r w:rsidRPr="007B7E81">
          <w:rPr>
            <w:rStyle w:val="Hyperlink"/>
            <w:noProof/>
          </w:rPr>
          <w:fldChar w:fldCharType="end"/>
        </w:r>
      </w:ins>
    </w:p>
    <w:p w14:paraId="64DC35AD" w14:textId="1FB246E3" w:rsidR="00985B1D" w:rsidRDefault="00985B1D">
      <w:pPr>
        <w:pStyle w:val="TableofFigures"/>
        <w:tabs>
          <w:tab w:val="right" w:leader="dot" w:pos="8494"/>
        </w:tabs>
        <w:rPr>
          <w:ins w:id="1795" w:author="Ilham Nur Pratama" w:date="2023-05-21T22:43:00Z"/>
          <w:rFonts w:asciiTheme="minorHAnsi" w:eastAsiaTheme="minorEastAsia" w:hAnsiTheme="minorHAnsi"/>
          <w:noProof/>
          <w:kern w:val="2"/>
          <w:sz w:val="22"/>
          <w:lang w:val="en-ID" w:eastAsia="en-ID"/>
          <w14:ligatures w14:val="standardContextual"/>
        </w:rPr>
      </w:pPr>
      <w:ins w:id="1796"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41"</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7 Kondisi PIECES pada SIMP yang berjalan pada PT PDI</w:t>
        </w:r>
        <w:r>
          <w:rPr>
            <w:noProof/>
            <w:webHidden/>
          </w:rPr>
          <w:tab/>
        </w:r>
        <w:r>
          <w:rPr>
            <w:noProof/>
            <w:webHidden/>
          </w:rPr>
          <w:fldChar w:fldCharType="begin"/>
        </w:r>
        <w:r>
          <w:rPr>
            <w:noProof/>
            <w:webHidden/>
          </w:rPr>
          <w:instrText xml:space="preserve"> PAGEREF _Toc135601541 \h </w:instrText>
        </w:r>
      </w:ins>
      <w:r>
        <w:rPr>
          <w:noProof/>
          <w:webHidden/>
        </w:rPr>
      </w:r>
      <w:r>
        <w:rPr>
          <w:noProof/>
          <w:webHidden/>
        </w:rPr>
        <w:fldChar w:fldCharType="separate"/>
      </w:r>
      <w:ins w:id="1797" w:author="Ilham Nur Pratama" w:date="2023-05-24T22:54:00Z">
        <w:r w:rsidR="000D26C4">
          <w:rPr>
            <w:noProof/>
            <w:webHidden/>
          </w:rPr>
          <w:t>74</w:t>
        </w:r>
      </w:ins>
      <w:ins w:id="1798" w:author="Ilham Nur Pratama" w:date="2023-05-21T22:43:00Z">
        <w:r>
          <w:rPr>
            <w:noProof/>
            <w:webHidden/>
          </w:rPr>
          <w:fldChar w:fldCharType="end"/>
        </w:r>
        <w:r w:rsidRPr="007B7E81">
          <w:rPr>
            <w:rStyle w:val="Hyperlink"/>
            <w:noProof/>
          </w:rPr>
          <w:fldChar w:fldCharType="end"/>
        </w:r>
      </w:ins>
    </w:p>
    <w:p w14:paraId="6F0417B8" w14:textId="278CA29C" w:rsidR="00985B1D" w:rsidRDefault="00985B1D">
      <w:pPr>
        <w:pStyle w:val="TableofFigures"/>
        <w:tabs>
          <w:tab w:val="right" w:leader="dot" w:pos="8494"/>
        </w:tabs>
        <w:rPr>
          <w:ins w:id="1799" w:author="Ilham Nur Pratama" w:date="2023-05-21T22:43:00Z"/>
          <w:rFonts w:asciiTheme="minorHAnsi" w:eastAsiaTheme="minorEastAsia" w:hAnsiTheme="minorHAnsi"/>
          <w:noProof/>
          <w:kern w:val="2"/>
          <w:sz w:val="22"/>
          <w:lang w:val="en-ID" w:eastAsia="en-ID"/>
          <w14:ligatures w14:val="standardContextual"/>
        </w:rPr>
      </w:pPr>
      <w:ins w:id="1800"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42"</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8 Kondisi PIECES pada SIMP yang berjalan pada PT PDI (sambungan)</w:t>
        </w:r>
        <w:r>
          <w:rPr>
            <w:noProof/>
            <w:webHidden/>
          </w:rPr>
          <w:tab/>
        </w:r>
        <w:r>
          <w:rPr>
            <w:noProof/>
            <w:webHidden/>
          </w:rPr>
          <w:fldChar w:fldCharType="begin"/>
        </w:r>
        <w:r>
          <w:rPr>
            <w:noProof/>
            <w:webHidden/>
          </w:rPr>
          <w:instrText xml:space="preserve"> PAGEREF _Toc135601542 \h </w:instrText>
        </w:r>
      </w:ins>
      <w:r>
        <w:rPr>
          <w:noProof/>
          <w:webHidden/>
        </w:rPr>
      </w:r>
      <w:r>
        <w:rPr>
          <w:noProof/>
          <w:webHidden/>
        </w:rPr>
        <w:fldChar w:fldCharType="separate"/>
      </w:r>
      <w:ins w:id="1801" w:author="Ilham Nur Pratama" w:date="2023-05-24T22:54:00Z">
        <w:r w:rsidR="000D26C4">
          <w:rPr>
            <w:noProof/>
            <w:webHidden/>
          </w:rPr>
          <w:t>75</w:t>
        </w:r>
      </w:ins>
      <w:ins w:id="1802" w:author="Ilham Nur Pratama" w:date="2023-05-21T22:43:00Z">
        <w:r>
          <w:rPr>
            <w:noProof/>
            <w:webHidden/>
          </w:rPr>
          <w:fldChar w:fldCharType="end"/>
        </w:r>
        <w:r w:rsidRPr="007B7E81">
          <w:rPr>
            <w:rStyle w:val="Hyperlink"/>
            <w:noProof/>
          </w:rPr>
          <w:fldChar w:fldCharType="end"/>
        </w:r>
      </w:ins>
    </w:p>
    <w:p w14:paraId="0B0EE0F0" w14:textId="1366FFBE" w:rsidR="00985B1D" w:rsidRDefault="00985B1D">
      <w:pPr>
        <w:pStyle w:val="TableofFigures"/>
        <w:tabs>
          <w:tab w:val="right" w:leader="dot" w:pos="8494"/>
        </w:tabs>
        <w:rPr>
          <w:ins w:id="1803" w:author="Ilham Nur Pratama" w:date="2023-05-21T22:43:00Z"/>
          <w:rFonts w:asciiTheme="minorHAnsi" w:eastAsiaTheme="minorEastAsia" w:hAnsiTheme="minorHAnsi"/>
          <w:noProof/>
          <w:kern w:val="2"/>
          <w:sz w:val="22"/>
          <w:lang w:val="en-ID" w:eastAsia="en-ID"/>
          <w14:ligatures w14:val="standardContextual"/>
        </w:rPr>
      </w:pPr>
      <w:ins w:id="1804"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43"</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9 Kondisi PIECES pada SIMP yang berjalan pada PT PDI (sambungan)</w:t>
        </w:r>
        <w:r>
          <w:rPr>
            <w:noProof/>
            <w:webHidden/>
          </w:rPr>
          <w:tab/>
        </w:r>
        <w:r>
          <w:rPr>
            <w:noProof/>
            <w:webHidden/>
          </w:rPr>
          <w:fldChar w:fldCharType="begin"/>
        </w:r>
        <w:r>
          <w:rPr>
            <w:noProof/>
            <w:webHidden/>
          </w:rPr>
          <w:instrText xml:space="preserve"> PAGEREF _Toc135601543 \h </w:instrText>
        </w:r>
      </w:ins>
      <w:r>
        <w:rPr>
          <w:noProof/>
          <w:webHidden/>
        </w:rPr>
      </w:r>
      <w:r>
        <w:rPr>
          <w:noProof/>
          <w:webHidden/>
        </w:rPr>
        <w:fldChar w:fldCharType="separate"/>
      </w:r>
      <w:ins w:id="1805" w:author="Ilham Nur Pratama" w:date="2023-05-24T22:54:00Z">
        <w:r w:rsidR="000D26C4">
          <w:rPr>
            <w:noProof/>
            <w:webHidden/>
          </w:rPr>
          <w:t>76</w:t>
        </w:r>
      </w:ins>
      <w:ins w:id="1806" w:author="Ilham Nur Pratama" w:date="2023-05-21T22:43:00Z">
        <w:r>
          <w:rPr>
            <w:noProof/>
            <w:webHidden/>
          </w:rPr>
          <w:fldChar w:fldCharType="end"/>
        </w:r>
        <w:r w:rsidRPr="007B7E81">
          <w:rPr>
            <w:rStyle w:val="Hyperlink"/>
            <w:noProof/>
          </w:rPr>
          <w:fldChar w:fldCharType="end"/>
        </w:r>
      </w:ins>
    </w:p>
    <w:p w14:paraId="54D80AAA" w14:textId="2041EAB2" w:rsidR="00985B1D" w:rsidRDefault="00985B1D">
      <w:pPr>
        <w:pStyle w:val="TableofFigures"/>
        <w:tabs>
          <w:tab w:val="right" w:leader="dot" w:pos="8494"/>
        </w:tabs>
        <w:rPr>
          <w:ins w:id="1807" w:author="Ilham Nur Pratama" w:date="2023-05-21T22:43:00Z"/>
          <w:rFonts w:asciiTheme="minorHAnsi" w:eastAsiaTheme="minorEastAsia" w:hAnsiTheme="minorHAnsi"/>
          <w:noProof/>
          <w:kern w:val="2"/>
          <w:sz w:val="22"/>
          <w:lang w:val="en-ID" w:eastAsia="en-ID"/>
          <w14:ligatures w14:val="standardContextual"/>
        </w:rPr>
      </w:pPr>
      <w:ins w:id="1808"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44"</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10 Elemen Bisnis EA SOAPSD</w:t>
        </w:r>
        <w:r>
          <w:rPr>
            <w:noProof/>
            <w:webHidden/>
          </w:rPr>
          <w:tab/>
        </w:r>
        <w:r>
          <w:rPr>
            <w:noProof/>
            <w:webHidden/>
          </w:rPr>
          <w:fldChar w:fldCharType="begin"/>
        </w:r>
        <w:r>
          <w:rPr>
            <w:noProof/>
            <w:webHidden/>
          </w:rPr>
          <w:instrText xml:space="preserve"> PAGEREF _Toc135601544 \h </w:instrText>
        </w:r>
      </w:ins>
      <w:r>
        <w:rPr>
          <w:noProof/>
          <w:webHidden/>
        </w:rPr>
      </w:r>
      <w:r>
        <w:rPr>
          <w:noProof/>
          <w:webHidden/>
        </w:rPr>
        <w:fldChar w:fldCharType="separate"/>
      </w:r>
      <w:ins w:id="1809" w:author="Ilham Nur Pratama" w:date="2023-05-24T22:54:00Z">
        <w:r w:rsidR="000D26C4">
          <w:rPr>
            <w:noProof/>
            <w:webHidden/>
          </w:rPr>
          <w:t>80</w:t>
        </w:r>
      </w:ins>
      <w:ins w:id="1810" w:author="Ilham Nur Pratama" w:date="2023-05-21T22:43:00Z">
        <w:r>
          <w:rPr>
            <w:noProof/>
            <w:webHidden/>
          </w:rPr>
          <w:fldChar w:fldCharType="end"/>
        </w:r>
        <w:r w:rsidRPr="007B7E81">
          <w:rPr>
            <w:rStyle w:val="Hyperlink"/>
            <w:noProof/>
          </w:rPr>
          <w:fldChar w:fldCharType="end"/>
        </w:r>
      </w:ins>
    </w:p>
    <w:p w14:paraId="7F1DED6D" w14:textId="663F386F" w:rsidR="00985B1D" w:rsidRDefault="00985B1D">
      <w:pPr>
        <w:pStyle w:val="TableofFigures"/>
        <w:tabs>
          <w:tab w:val="right" w:leader="dot" w:pos="8494"/>
        </w:tabs>
        <w:rPr>
          <w:ins w:id="1811" w:author="Ilham Nur Pratama" w:date="2023-05-21T22:43:00Z"/>
          <w:rFonts w:asciiTheme="minorHAnsi" w:eastAsiaTheme="minorEastAsia" w:hAnsiTheme="minorHAnsi"/>
          <w:noProof/>
          <w:kern w:val="2"/>
          <w:sz w:val="22"/>
          <w:lang w:val="en-ID" w:eastAsia="en-ID"/>
          <w14:ligatures w14:val="standardContextual"/>
        </w:rPr>
      </w:pPr>
      <w:ins w:id="1812"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45"</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11 Elemen Bisnis EA SOAPSD (sambungan)</w:t>
        </w:r>
        <w:r>
          <w:rPr>
            <w:noProof/>
            <w:webHidden/>
          </w:rPr>
          <w:tab/>
        </w:r>
        <w:r>
          <w:rPr>
            <w:noProof/>
            <w:webHidden/>
          </w:rPr>
          <w:fldChar w:fldCharType="begin"/>
        </w:r>
        <w:r>
          <w:rPr>
            <w:noProof/>
            <w:webHidden/>
          </w:rPr>
          <w:instrText xml:space="preserve"> PAGEREF _Toc135601545 \h </w:instrText>
        </w:r>
      </w:ins>
      <w:r>
        <w:rPr>
          <w:noProof/>
          <w:webHidden/>
        </w:rPr>
      </w:r>
      <w:r>
        <w:rPr>
          <w:noProof/>
          <w:webHidden/>
        </w:rPr>
        <w:fldChar w:fldCharType="separate"/>
      </w:r>
      <w:ins w:id="1813" w:author="Ilham Nur Pratama" w:date="2023-05-24T22:54:00Z">
        <w:r w:rsidR="000D26C4">
          <w:rPr>
            <w:noProof/>
            <w:webHidden/>
          </w:rPr>
          <w:t>81</w:t>
        </w:r>
      </w:ins>
      <w:ins w:id="1814" w:author="Ilham Nur Pratama" w:date="2023-05-21T22:43:00Z">
        <w:r>
          <w:rPr>
            <w:noProof/>
            <w:webHidden/>
          </w:rPr>
          <w:fldChar w:fldCharType="end"/>
        </w:r>
        <w:r w:rsidRPr="007B7E81">
          <w:rPr>
            <w:rStyle w:val="Hyperlink"/>
            <w:noProof/>
          </w:rPr>
          <w:fldChar w:fldCharType="end"/>
        </w:r>
      </w:ins>
    </w:p>
    <w:p w14:paraId="3A2A6E5A" w14:textId="15BB2C6D" w:rsidR="00985B1D" w:rsidRDefault="00985B1D">
      <w:pPr>
        <w:pStyle w:val="TableofFigures"/>
        <w:tabs>
          <w:tab w:val="right" w:leader="dot" w:pos="8494"/>
        </w:tabs>
        <w:rPr>
          <w:ins w:id="1815" w:author="Ilham Nur Pratama" w:date="2023-05-21T22:43:00Z"/>
          <w:rFonts w:asciiTheme="minorHAnsi" w:eastAsiaTheme="minorEastAsia" w:hAnsiTheme="minorHAnsi"/>
          <w:noProof/>
          <w:kern w:val="2"/>
          <w:sz w:val="22"/>
          <w:lang w:val="en-ID" w:eastAsia="en-ID"/>
          <w14:ligatures w14:val="standardContextual"/>
        </w:rPr>
      </w:pPr>
      <w:ins w:id="1816"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46"</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12 Elemen Bisnis EA SOAPSD (sambungan)</w:t>
        </w:r>
        <w:r>
          <w:rPr>
            <w:noProof/>
            <w:webHidden/>
          </w:rPr>
          <w:tab/>
        </w:r>
        <w:r>
          <w:rPr>
            <w:noProof/>
            <w:webHidden/>
          </w:rPr>
          <w:fldChar w:fldCharType="begin"/>
        </w:r>
        <w:r>
          <w:rPr>
            <w:noProof/>
            <w:webHidden/>
          </w:rPr>
          <w:instrText xml:space="preserve"> PAGEREF _Toc135601546 \h </w:instrText>
        </w:r>
      </w:ins>
      <w:r>
        <w:rPr>
          <w:noProof/>
          <w:webHidden/>
        </w:rPr>
      </w:r>
      <w:r>
        <w:rPr>
          <w:noProof/>
          <w:webHidden/>
        </w:rPr>
        <w:fldChar w:fldCharType="separate"/>
      </w:r>
      <w:ins w:id="1817" w:author="Ilham Nur Pratama" w:date="2023-05-24T22:54:00Z">
        <w:r w:rsidR="000D26C4">
          <w:rPr>
            <w:noProof/>
            <w:webHidden/>
          </w:rPr>
          <w:t>82</w:t>
        </w:r>
      </w:ins>
      <w:ins w:id="1818" w:author="Ilham Nur Pratama" w:date="2023-05-21T22:43:00Z">
        <w:r>
          <w:rPr>
            <w:noProof/>
            <w:webHidden/>
          </w:rPr>
          <w:fldChar w:fldCharType="end"/>
        </w:r>
        <w:r w:rsidRPr="007B7E81">
          <w:rPr>
            <w:rStyle w:val="Hyperlink"/>
            <w:noProof/>
          </w:rPr>
          <w:fldChar w:fldCharType="end"/>
        </w:r>
      </w:ins>
    </w:p>
    <w:p w14:paraId="08D84100" w14:textId="598B62BE" w:rsidR="00985B1D" w:rsidRDefault="00985B1D">
      <w:pPr>
        <w:pStyle w:val="TableofFigures"/>
        <w:tabs>
          <w:tab w:val="right" w:leader="dot" w:pos="8494"/>
        </w:tabs>
        <w:rPr>
          <w:ins w:id="1819" w:author="Ilham Nur Pratama" w:date="2023-05-21T22:43:00Z"/>
          <w:rFonts w:asciiTheme="minorHAnsi" w:eastAsiaTheme="minorEastAsia" w:hAnsiTheme="minorHAnsi"/>
          <w:noProof/>
          <w:kern w:val="2"/>
          <w:sz w:val="22"/>
          <w:lang w:val="en-ID" w:eastAsia="en-ID"/>
          <w14:ligatures w14:val="standardContextual"/>
        </w:rPr>
      </w:pPr>
      <w:ins w:id="1820"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47"</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13 Elemen Bisnis EA SOAPSD (sambungan)</w:t>
        </w:r>
        <w:r>
          <w:rPr>
            <w:noProof/>
            <w:webHidden/>
          </w:rPr>
          <w:tab/>
        </w:r>
        <w:r>
          <w:rPr>
            <w:noProof/>
            <w:webHidden/>
          </w:rPr>
          <w:fldChar w:fldCharType="begin"/>
        </w:r>
        <w:r>
          <w:rPr>
            <w:noProof/>
            <w:webHidden/>
          </w:rPr>
          <w:instrText xml:space="preserve"> PAGEREF _Toc135601547 \h </w:instrText>
        </w:r>
      </w:ins>
      <w:r>
        <w:rPr>
          <w:noProof/>
          <w:webHidden/>
        </w:rPr>
      </w:r>
      <w:r>
        <w:rPr>
          <w:noProof/>
          <w:webHidden/>
        </w:rPr>
        <w:fldChar w:fldCharType="separate"/>
      </w:r>
      <w:ins w:id="1821" w:author="Ilham Nur Pratama" w:date="2023-05-24T22:54:00Z">
        <w:r w:rsidR="000D26C4">
          <w:rPr>
            <w:noProof/>
            <w:webHidden/>
          </w:rPr>
          <w:t>83</w:t>
        </w:r>
      </w:ins>
      <w:ins w:id="1822" w:author="Ilham Nur Pratama" w:date="2023-05-21T22:43:00Z">
        <w:r>
          <w:rPr>
            <w:noProof/>
            <w:webHidden/>
          </w:rPr>
          <w:fldChar w:fldCharType="end"/>
        </w:r>
        <w:r w:rsidRPr="007B7E81">
          <w:rPr>
            <w:rStyle w:val="Hyperlink"/>
            <w:noProof/>
          </w:rPr>
          <w:fldChar w:fldCharType="end"/>
        </w:r>
      </w:ins>
    </w:p>
    <w:p w14:paraId="6B42495B" w14:textId="713D53E6" w:rsidR="00985B1D" w:rsidRDefault="00985B1D">
      <w:pPr>
        <w:pStyle w:val="TableofFigures"/>
        <w:tabs>
          <w:tab w:val="right" w:leader="dot" w:pos="8494"/>
        </w:tabs>
        <w:rPr>
          <w:ins w:id="1823" w:author="Ilham Nur Pratama" w:date="2023-05-21T22:43:00Z"/>
          <w:rFonts w:asciiTheme="minorHAnsi" w:eastAsiaTheme="minorEastAsia" w:hAnsiTheme="minorHAnsi"/>
          <w:noProof/>
          <w:kern w:val="2"/>
          <w:sz w:val="22"/>
          <w:lang w:val="en-ID" w:eastAsia="en-ID"/>
          <w14:ligatures w14:val="standardContextual"/>
        </w:rPr>
      </w:pPr>
      <w:ins w:id="1824"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48"</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14 Elemen Bisnis EA SOAPSD (sambungan)</w:t>
        </w:r>
        <w:r>
          <w:rPr>
            <w:noProof/>
            <w:webHidden/>
          </w:rPr>
          <w:tab/>
        </w:r>
        <w:r>
          <w:rPr>
            <w:noProof/>
            <w:webHidden/>
          </w:rPr>
          <w:fldChar w:fldCharType="begin"/>
        </w:r>
        <w:r>
          <w:rPr>
            <w:noProof/>
            <w:webHidden/>
          </w:rPr>
          <w:instrText xml:space="preserve"> PAGEREF _Toc135601548 \h </w:instrText>
        </w:r>
      </w:ins>
      <w:r>
        <w:rPr>
          <w:noProof/>
          <w:webHidden/>
        </w:rPr>
      </w:r>
      <w:r>
        <w:rPr>
          <w:noProof/>
          <w:webHidden/>
        </w:rPr>
        <w:fldChar w:fldCharType="separate"/>
      </w:r>
      <w:ins w:id="1825" w:author="Ilham Nur Pratama" w:date="2023-05-24T22:54:00Z">
        <w:r w:rsidR="000D26C4">
          <w:rPr>
            <w:noProof/>
            <w:webHidden/>
          </w:rPr>
          <w:t>84</w:t>
        </w:r>
      </w:ins>
      <w:ins w:id="1826" w:author="Ilham Nur Pratama" w:date="2023-05-21T22:43:00Z">
        <w:r>
          <w:rPr>
            <w:noProof/>
            <w:webHidden/>
          </w:rPr>
          <w:fldChar w:fldCharType="end"/>
        </w:r>
        <w:r w:rsidRPr="007B7E81">
          <w:rPr>
            <w:rStyle w:val="Hyperlink"/>
            <w:noProof/>
          </w:rPr>
          <w:fldChar w:fldCharType="end"/>
        </w:r>
      </w:ins>
    </w:p>
    <w:p w14:paraId="69051647" w14:textId="238AC9B5" w:rsidR="00985B1D" w:rsidRDefault="00985B1D">
      <w:pPr>
        <w:pStyle w:val="TableofFigures"/>
        <w:tabs>
          <w:tab w:val="right" w:leader="dot" w:pos="8494"/>
        </w:tabs>
        <w:rPr>
          <w:ins w:id="1827" w:author="Ilham Nur Pratama" w:date="2023-05-21T22:43:00Z"/>
          <w:rFonts w:asciiTheme="minorHAnsi" w:eastAsiaTheme="minorEastAsia" w:hAnsiTheme="minorHAnsi"/>
          <w:noProof/>
          <w:kern w:val="2"/>
          <w:sz w:val="22"/>
          <w:lang w:val="en-ID" w:eastAsia="en-ID"/>
          <w14:ligatures w14:val="standardContextual"/>
        </w:rPr>
      </w:pPr>
      <w:ins w:id="1828"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49"</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15 Elemen Bisnis EA SOAPSD (sambungan)</w:t>
        </w:r>
        <w:r>
          <w:rPr>
            <w:noProof/>
            <w:webHidden/>
          </w:rPr>
          <w:tab/>
        </w:r>
        <w:r>
          <w:rPr>
            <w:noProof/>
            <w:webHidden/>
          </w:rPr>
          <w:fldChar w:fldCharType="begin"/>
        </w:r>
        <w:r>
          <w:rPr>
            <w:noProof/>
            <w:webHidden/>
          </w:rPr>
          <w:instrText xml:space="preserve"> PAGEREF _Toc135601549 \h </w:instrText>
        </w:r>
      </w:ins>
      <w:r>
        <w:rPr>
          <w:noProof/>
          <w:webHidden/>
        </w:rPr>
      </w:r>
      <w:r>
        <w:rPr>
          <w:noProof/>
          <w:webHidden/>
        </w:rPr>
        <w:fldChar w:fldCharType="separate"/>
      </w:r>
      <w:ins w:id="1829" w:author="Ilham Nur Pratama" w:date="2023-05-24T22:54:00Z">
        <w:r w:rsidR="000D26C4">
          <w:rPr>
            <w:noProof/>
            <w:webHidden/>
          </w:rPr>
          <w:t>85</w:t>
        </w:r>
      </w:ins>
      <w:ins w:id="1830" w:author="Ilham Nur Pratama" w:date="2023-05-21T22:43:00Z">
        <w:r>
          <w:rPr>
            <w:noProof/>
            <w:webHidden/>
          </w:rPr>
          <w:fldChar w:fldCharType="end"/>
        </w:r>
        <w:r w:rsidRPr="007B7E81">
          <w:rPr>
            <w:rStyle w:val="Hyperlink"/>
            <w:noProof/>
          </w:rPr>
          <w:fldChar w:fldCharType="end"/>
        </w:r>
      </w:ins>
    </w:p>
    <w:p w14:paraId="03348321" w14:textId="3B7D9017" w:rsidR="00985B1D" w:rsidRDefault="00985B1D">
      <w:pPr>
        <w:pStyle w:val="TableofFigures"/>
        <w:tabs>
          <w:tab w:val="right" w:leader="dot" w:pos="8494"/>
        </w:tabs>
        <w:rPr>
          <w:ins w:id="1831" w:author="Ilham Nur Pratama" w:date="2023-05-21T22:43:00Z"/>
          <w:rFonts w:asciiTheme="minorHAnsi" w:eastAsiaTheme="minorEastAsia" w:hAnsiTheme="minorHAnsi"/>
          <w:noProof/>
          <w:kern w:val="2"/>
          <w:sz w:val="22"/>
          <w:lang w:val="en-ID" w:eastAsia="en-ID"/>
          <w14:ligatures w14:val="standardContextual"/>
        </w:rPr>
      </w:pPr>
      <w:ins w:id="1832"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50"</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16 Elemen Bisnis EA SOAPSD (sambungan)</w:t>
        </w:r>
        <w:r>
          <w:rPr>
            <w:noProof/>
            <w:webHidden/>
          </w:rPr>
          <w:tab/>
        </w:r>
        <w:r>
          <w:rPr>
            <w:noProof/>
            <w:webHidden/>
          </w:rPr>
          <w:fldChar w:fldCharType="begin"/>
        </w:r>
        <w:r>
          <w:rPr>
            <w:noProof/>
            <w:webHidden/>
          </w:rPr>
          <w:instrText xml:space="preserve"> PAGEREF _Toc135601550 \h </w:instrText>
        </w:r>
      </w:ins>
      <w:r>
        <w:rPr>
          <w:noProof/>
          <w:webHidden/>
        </w:rPr>
      </w:r>
      <w:r>
        <w:rPr>
          <w:noProof/>
          <w:webHidden/>
        </w:rPr>
        <w:fldChar w:fldCharType="separate"/>
      </w:r>
      <w:ins w:id="1833" w:author="Ilham Nur Pratama" w:date="2023-05-24T22:54:00Z">
        <w:r w:rsidR="000D26C4">
          <w:rPr>
            <w:noProof/>
            <w:webHidden/>
          </w:rPr>
          <w:t>86</w:t>
        </w:r>
      </w:ins>
      <w:ins w:id="1834" w:author="Ilham Nur Pratama" w:date="2023-05-21T22:43:00Z">
        <w:r>
          <w:rPr>
            <w:noProof/>
            <w:webHidden/>
          </w:rPr>
          <w:fldChar w:fldCharType="end"/>
        </w:r>
        <w:r w:rsidRPr="007B7E81">
          <w:rPr>
            <w:rStyle w:val="Hyperlink"/>
            <w:noProof/>
          </w:rPr>
          <w:fldChar w:fldCharType="end"/>
        </w:r>
      </w:ins>
    </w:p>
    <w:p w14:paraId="10973A98" w14:textId="35C3499A" w:rsidR="00985B1D" w:rsidRDefault="00985B1D">
      <w:pPr>
        <w:pStyle w:val="TableofFigures"/>
        <w:tabs>
          <w:tab w:val="right" w:leader="dot" w:pos="8494"/>
        </w:tabs>
        <w:rPr>
          <w:ins w:id="1835" w:author="Ilham Nur Pratama" w:date="2023-05-21T22:43:00Z"/>
          <w:rFonts w:asciiTheme="minorHAnsi" w:eastAsiaTheme="minorEastAsia" w:hAnsiTheme="minorHAnsi"/>
          <w:noProof/>
          <w:kern w:val="2"/>
          <w:sz w:val="22"/>
          <w:lang w:val="en-ID" w:eastAsia="en-ID"/>
          <w14:ligatures w14:val="standardContextual"/>
        </w:rPr>
      </w:pPr>
      <w:ins w:id="1836"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51"</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17 Elemen aplikasi SOAPSD</w:t>
        </w:r>
        <w:r>
          <w:rPr>
            <w:noProof/>
            <w:webHidden/>
          </w:rPr>
          <w:tab/>
        </w:r>
        <w:r>
          <w:rPr>
            <w:noProof/>
            <w:webHidden/>
          </w:rPr>
          <w:fldChar w:fldCharType="begin"/>
        </w:r>
        <w:r>
          <w:rPr>
            <w:noProof/>
            <w:webHidden/>
          </w:rPr>
          <w:instrText xml:space="preserve"> PAGEREF _Toc135601551 \h </w:instrText>
        </w:r>
      </w:ins>
      <w:r>
        <w:rPr>
          <w:noProof/>
          <w:webHidden/>
        </w:rPr>
      </w:r>
      <w:r>
        <w:rPr>
          <w:noProof/>
          <w:webHidden/>
        </w:rPr>
        <w:fldChar w:fldCharType="separate"/>
      </w:r>
      <w:ins w:id="1837" w:author="Ilham Nur Pratama" w:date="2023-05-24T22:54:00Z">
        <w:r w:rsidR="000D26C4">
          <w:rPr>
            <w:noProof/>
            <w:webHidden/>
          </w:rPr>
          <w:t>86</w:t>
        </w:r>
      </w:ins>
      <w:ins w:id="1838" w:author="Ilham Nur Pratama" w:date="2023-05-21T22:43:00Z">
        <w:r>
          <w:rPr>
            <w:noProof/>
            <w:webHidden/>
          </w:rPr>
          <w:fldChar w:fldCharType="end"/>
        </w:r>
        <w:r w:rsidRPr="007B7E81">
          <w:rPr>
            <w:rStyle w:val="Hyperlink"/>
            <w:noProof/>
          </w:rPr>
          <w:fldChar w:fldCharType="end"/>
        </w:r>
      </w:ins>
    </w:p>
    <w:p w14:paraId="14AF9624" w14:textId="25B6852B" w:rsidR="00985B1D" w:rsidRDefault="00985B1D">
      <w:pPr>
        <w:pStyle w:val="TableofFigures"/>
        <w:tabs>
          <w:tab w:val="right" w:leader="dot" w:pos="8494"/>
        </w:tabs>
        <w:rPr>
          <w:ins w:id="1839" w:author="Ilham Nur Pratama" w:date="2023-05-21T22:43:00Z"/>
          <w:rFonts w:asciiTheme="minorHAnsi" w:eastAsiaTheme="minorEastAsia" w:hAnsiTheme="minorHAnsi"/>
          <w:noProof/>
          <w:kern w:val="2"/>
          <w:sz w:val="22"/>
          <w:lang w:val="en-ID" w:eastAsia="en-ID"/>
          <w14:ligatures w14:val="standardContextual"/>
        </w:rPr>
      </w:pPr>
      <w:ins w:id="1840"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52"</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18 Elemen aplikasi SOAPSD (sambungan)</w:t>
        </w:r>
        <w:r>
          <w:rPr>
            <w:noProof/>
            <w:webHidden/>
          </w:rPr>
          <w:tab/>
        </w:r>
        <w:r>
          <w:rPr>
            <w:noProof/>
            <w:webHidden/>
          </w:rPr>
          <w:fldChar w:fldCharType="begin"/>
        </w:r>
        <w:r>
          <w:rPr>
            <w:noProof/>
            <w:webHidden/>
          </w:rPr>
          <w:instrText xml:space="preserve"> PAGEREF _Toc135601552 \h </w:instrText>
        </w:r>
      </w:ins>
      <w:r>
        <w:rPr>
          <w:noProof/>
          <w:webHidden/>
        </w:rPr>
      </w:r>
      <w:r>
        <w:rPr>
          <w:noProof/>
          <w:webHidden/>
        </w:rPr>
        <w:fldChar w:fldCharType="separate"/>
      </w:r>
      <w:ins w:id="1841" w:author="Ilham Nur Pratama" w:date="2023-05-24T22:54:00Z">
        <w:r w:rsidR="000D26C4">
          <w:rPr>
            <w:noProof/>
            <w:webHidden/>
          </w:rPr>
          <w:t>87</w:t>
        </w:r>
      </w:ins>
      <w:ins w:id="1842" w:author="Ilham Nur Pratama" w:date="2023-05-21T22:43:00Z">
        <w:r>
          <w:rPr>
            <w:noProof/>
            <w:webHidden/>
          </w:rPr>
          <w:fldChar w:fldCharType="end"/>
        </w:r>
        <w:r w:rsidRPr="007B7E81">
          <w:rPr>
            <w:rStyle w:val="Hyperlink"/>
            <w:noProof/>
          </w:rPr>
          <w:fldChar w:fldCharType="end"/>
        </w:r>
      </w:ins>
    </w:p>
    <w:p w14:paraId="2F1FA10C" w14:textId="63F9211A" w:rsidR="00985B1D" w:rsidRDefault="00985B1D">
      <w:pPr>
        <w:pStyle w:val="TableofFigures"/>
        <w:tabs>
          <w:tab w:val="right" w:leader="dot" w:pos="8494"/>
        </w:tabs>
        <w:rPr>
          <w:ins w:id="1843" w:author="Ilham Nur Pratama" w:date="2023-05-21T22:43:00Z"/>
          <w:rFonts w:asciiTheme="minorHAnsi" w:eastAsiaTheme="minorEastAsia" w:hAnsiTheme="minorHAnsi"/>
          <w:noProof/>
          <w:kern w:val="2"/>
          <w:sz w:val="22"/>
          <w:lang w:val="en-ID" w:eastAsia="en-ID"/>
          <w14:ligatures w14:val="standardContextual"/>
        </w:rPr>
      </w:pPr>
      <w:ins w:id="1844"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53"</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19 Elemen aplikasi SOAPSD (sambungan)</w:t>
        </w:r>
        <w:r>
          <w:rPr>
            <w:noProof/>
            <w:webHidden/>
          </w:rPr>
          <w:tab/>
        </w:r>
        <w:r>
          <w:rPr>
            <w:noProof/>
            <w:webHidden/>
          </w:rPr>
          <w:fldChar w:fldCharType="begin"/>
        </w:r>
        <w:r>
          <w:rPr>
            <w:noProof/>
            <w:webHidden/>
          </w:rPr>
          <w:instrText xml:space="preserve"> PAGEREF _Toc135601553 \h </w:instrText>
        </w:r>
      </w:ins>
      <w:r>
        <w:rPr>
          <w:noProof/>
          <w:webHidden/>
        </w:rPr>
      </w:r>
      <w:r>
        <w:rPr>
          <w:noProof/>
          <w:webHidden/>
        </w:rPr>
        <w:fldChar w:fldCharType="separate"/>
      </w:r>
      <w:ins w:id="1845" w:author="Ilham Nur Pratama" w:date="2023-05-24T22:54:00Z">
        <w:r w:rsidR="000D26C4">
          <w:rPr>
            <w:noProof/>
            <w:webHidden/>
          </w:rPr>
          <w:t>88</w:t>
        </w:r>
      </w:ins>
      <w:ins w:id="1846" w:author="Ilham Nur Pratama" w:date="2023-05-21T22:43:00Z">
        <w:r>
          <w:rPr>
            <w:noProof/>
            <w:webHidden/>
          </w:rPr>
          <w:fldChar w:fldCharType="end"/>
        </w:r>
        <w:r w:rsidRPr="007B7E81">
          <w:rPr>
            <w:rStyle w:val="Hyperlink"/>
            <w:noProof/>
          </w:rPr>
          <w:fldChar w:fldCharType="end"/>
        </w:r>
      </w:ins>
    </w:p>
    <w:p w14:paraId="6B720526" w14:textId="77E3A9A9" w:rsidR="00985B1D" w:rsidRDefault="00985B1D">
      <w:pPr>
        <w:pStyle w:val="TableofFigures"/>
        <w:tabs>
          <w:tab w:val="right" w:leader="dot" w:pos="8494"/>
        </w:tabs>
        <w:rPr>
          <w:ins w:id="1847" w:author="Ilham Nur Pratama" w:date="2023-05-21T22:43:00Z"/>
          <w:rFonts w:asciiTheme="minorHAnsi" w:eastAsiaTheme="minorEastAsia" w:hAnsiTheme="minorHAnsi"/>
          <w:noProof/>
          <w:kern w:val="2"/>
          <w:sz w:val="22"/>
          <w:lang w:val="en-ID" w:eastAsia="en-ID"/>
          <w14:ligatures w14:val="standardContextual"/>
        </w:rPr>
      </w:pPr>
      <w:ins w:id="1848"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54"</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20 Elemen aplikasi SOAPSD (sambungan)</w:t>
        </w:r>
        <w:r>
          <w:rPr>
            <w:noProof/>
            <w:webHidden/>
          </w:rPr>
          <w:tab/>
        </w:r>
        <w:r>
          <w:rPr>
            <w:noProof/>
            <w:webHidden/>
          </w:rPr>
          <w:fldChar w:fldCharType="begin"/>
        </w:r>
        <w:r>
          <w:rPr>
            <w:noProof/>
            <w:webHidden/>
          </w:rPr>
          <w:instrText xml:space="preserve"> PAGEREF _Toc135601554 \h </w:instrText>
        </w:r>
      </w:ins>
      <w:r>
        <w:rPr>
          <w:noProof/>
          <w:webHidden/>
        </w:rPr>
      </w:r>
      <w:r>
        <w:rPr>
          <w:noProof/>
          <w:webHidden/>
        </w:rPr>
        <w:fldChar w:fldCharType="separate"/>
      </w:r>
      <w:ins w:id="1849" w:author="Ilham Nur Pratama" w:date="2023-05-24T22:54:00Z">
        <w:r w:rsidR="000D26C4">
          <w:rPr>
            <w:noProof/>
            <w:webHidden/>
          </w:rPr>
          <w:t>89</w:t>
        </w:r>
      </w:ins>
      <w:ins w:id="1850" w:author="Ilham Nur Pratama" w:date="2023-05-21T22:43:00Z">
        <w:r>
          <w:rPr>
            <w:noProof/>
            <w:webHidden/>
          </w:rPr>
          <w:fldChar w:fldCharType="end"/>
        </w:r>
        <w:r w:rsidRPr="007B7E81">
          <w:rPr>
            <w:rStyle w:val="Hyperlink"/>
            <w:noProof/>
          </w:rPr>
          <w:fldChar w:fldCharType="end"/>
        </w:r>
      </w:ins>
    </w:p>
    <w:p w14:paraId="103C8110" w14:textId="7636E81F" w:rsidR="00985B1D" w:rsidRDefault="00985B1D">
      <w:pPr>
        <w:pStyle w:val="TableofFigures"/>
        <w:tabs>
          <w:tab w:val="right" w:leader="dot" w:pos="8494"/>
        </w:tabs>
        <w:rPr>
          <w:ins w:id="1851" w:author="Ilham Nur Pratama" w:date="2023-05-21T22:43:00Z"/>
          <w:rFonts w:asciiTheme="minorHAnsi" w:eastAsiaTheme="minorEastAsia" w:hAnsiTheme="minorHAnsi"/>
          <w:noProof/>
          <w:kern w:val="2"/>
          <w:sz w:val="22"/>
          <w:lang w:val="en-ID" w:eastAsia="en-ID"/>
          <w14:ligatures w14:val="standardContextual"/>
        </w:rPr>
      </w:pPr>
      <w:ins w:id="1852"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55"</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21 Elemen aplikasi SOAPSD (sambungan)</w:t>
        </w:r>
        <w:r>
          <w:rPr>
            <w:noProof/>
            <w:webHidden/>
          </w:rPr>
          <w:tab/>
        </w:r>
        <w:r>
          <w:rPr>
            <w:noProof/>
            <w:webHidden/>
          </w:rPr>
          <w:fldChar w:fldCharType="begin"/>
        </w:r>
        <w:r>
          <w:rPr>
            <w:noProof/>
            <w:webHidden/>
          </w:rPr>
          <w:instrText xml:space="preserve"> PAGEREF _Toc135601555 \h </w:instrText>
        </w:r>
      </w:ins>
      <w:r>
        <w:rPr>
          <w:noProof/>
          <w:webHidden/>
        </w:rPr>
      </w:r>
      <w:r>
        <w:rPr>
          <w:noProof/>
          <w:webHidden/>
        </w:rPr>
        <w:fldChar w:fldCharType="separate"/>
      </w:r>
      <w:ins w:id="1853" w:author="Ilham Nur Pratama" w:date="2023-05-24T22:54:00Z">
        <w:r w:rsidR="000D26C4">
          <w:rPr>
            <w:noProof/>
            <w:webHidden/>
          </w:rPr>
          <w:t>90</w:t>
        </w:r>
      </w:ins>
      <w:ins w:id="1854" w:author="Ilham Nur Pratama" w:date="2023-05-21T22:43:00Z">
        <w:r>
          <w:rPr>
            <w:noProof/>
            <w:webHidden/>
          </w:rPr>
          <w:fldChar w:fldCharType="end"/>
        </w:r>
        <w:r w:rsidRPr="007B7E81">
          <w:rPr>
            <w:rStyle w:val="Hyperlink"/>
            <w:noProof/>
          </w:rPr>
          <w:fldChar w:fldCharType="end"/>
        </w:r>
      </w:ins>
    </w:p>
    <w:p w14:paraId="7C2FF8D5" w14:textId="7E16E641" w:rsidR="00985B1D" w:rsidRDefault="00985B1D">
      <w:pPr>
        <w:pStyle w:val="TableofFigures"/>
        <w:tabs>
          <w:tab w:val="right" w:leader="dot" w:pos="8494"/>
        </w:tabs>
        <w:rPr>
          <w:ins w:id="1855" w:author="Ilham Nur Pratama" w:date="2023-05-21T22:43:00Z"/>
          <w:rFonts w:asciiTheme="minorHAnsi" w:eastAsiaTheme="minorEastAsia" w:hAnsiTheme="minorHAnsi"/>
          <w:noProof/>
          <w:kern w:val="2"/>
          <w:sz w:val="22"/>
          <w:lang w:val="en-ID" w:eastAsia="en-ID"/>
          <w14:ligatures w14:val="standardContextual"/>
        </w:rPr>
      </w:pPr>
      <w:ins w:id="1856"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56"</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22 Elemen aplikasi SOAPSD (sambungan)</w:t>
        </w:r>
        <w:r>
          <w:rPr>
            <w:noProof/>
            <w:webHidden/>
          </w:rPr>
          <w:tab/>
        </w:r>
        <w:r>
          <w:rPr>
            <w:noProof/>
            <w:webHidden/>
          </w:rPr>
          <w:fldChar w:fldCharType="begin"/>
        </w:r>
        <w:r>
          <w:rPr>
            <w:noProof/>
            <w:webHidden/>
          </w:rPr>
          <w:instrText xml:space="preserve"> PAGEREF _Toc135601556 \h </w:instrText>
        </w:r>
      </w:ins>
      <w:r>
        <w:rPr>
          <w:noProof/>
          <w:webHidden/>
        </w:rPr>
      </w:r>
      <w:r>
        <w:rPr>
          <w:noProof/>
          <w:webHidden/>
        </w:rPr>
        <w:fldChar w:fldCharType="separate"/>
      </w:r>
      <w:ins w:id="1857" w:author="Ilham Nur Pratama" w:date="2023-05-24T22:54:00Z">
        <w:r w:rsidR="000D26C4">
          <w:rPr>
            <w:noProof/>
            <w:webHidden/>
          </w:rPr>
          <w:t>91</w:t>
        </w:r>
      </w:ins>
      <w:ins w:id="1858" w:author="Ilham Nur Pratama" w:date="2023-05-21T22:43:00Z">
        <w:r>
          <w:rPr>
            <w:noProof/>
            <w:webHidden/>
          </w:rPr>
          <w:fldChar w:fldCharType="end"/>
        </w:r>
        <w:r w:rsidRPr="007B7E81">
          <w:rPr>
            <w:rStyle w:val="Hyperlink"/>
            <w:noProof/>
          </w:rPr>
          <w:fldChar w:fldCharType="end"/>
        </w:r>
      </w:ins>
    </w:p>
    <w:p w14:paraId="576A0228" w14:textId="541484F2" w:rsidR="00985B1D" w:rsidRDefault="00985B1D">
      <w:pPr>
        <w:pStyle w:val="TableofFigures"/>
        <w:tabs>
          <w:tab w:val="right" w:leader="dot" w:pos="8494"/>
        </w:tabs>
        <w:rPr>
          <w:ins w:id="1859" w:author="Ilham Nur Pratama" w:date="2023-05-21T22:43:00Z"/>
          <w:rFonts w:asciiTheme="minorHAnsi" w:eastAsiaTheme="minorEastAsia" w:hAnsiTheme="minorHAnsi"/>
          <w:noProof/>
          <w:kern w:val="2"/>
          <w:sz w:val="22"/>
          <w:lang w:val="en-ID" w:eastAsia="en-ID"/>
          <w14:ligatures w14:val="standardContextual"/>
        </w:rPr>
      </w:pPr>
      <w:ins w:id="1860"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57"</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23 Elemen aplikasi SOAPSD (sambungan)</w:t>
        </w:r>
        <w:r>
          <w:rPr>
            <w:noProof/>
            <w:webHidden/>
          </w:rPr>
          <w:tab/>
        </w:r>
        <w:r>
          <w:rPr>
            <w:noProof/>
            <w:webHidden/>
          </w:rPr>
          <w:fldChar w:fldCharType="begin"/>
        </w:r>
        <w:r>
          <w:rPr>
            <w:noProof/>
            <w:webHidden/>
          </w:rPr>
          <w:instrText xml:space="preserve"> PAGEREF _Toc135601557 \h </w:instrText>
        </w:r>
      </w:ins>
      <w:r>
        <w:rPr>
          <w:noProof/>
          <w:webHidden/>
        </w:rPr>
      </w:r>
      <w:r>
        <w:rPr>
          <w:noProof/>
          <w:webHidden/>
        </w:rPr>
        <w:fldChar w:fldCharType="separate"/>
      </w:r>
      <w:ins w:id="1861" w:author="Ilham Nur Pratama" w:date="2023-05-24T22:54:00Z">
        <w:r w:rsidR="000D26C4">
          <w:rPr>
            <w:noProof/>
            <w:webHidden/>
          </w:rPr>
          <w:t>92</w:t>
        </w:r>
      </w:ins>
      <w:ins w:id="1862" w:author="Ilham Nur Pratama" w:date="2023-05-21T22:43:00Z">
        <w:r>
          <w:rPr>
            <w:noProof/>
            <w:webHidden/>
          </w:rPr>
          <w:fldChar w:fldCharType="end"/>
        </w:r>
        <w:r w:rsidRPr="007B7E81">
          <w:rPr>
            <w:rStyle w:val="Hyperlink"/>
            <w:noProof/>
          </w:rPr>
          <w:fldChar w:fldCharType="end"/>
        </w:r>
      </w:ins>
    </w:p>
    <w:p w14:paraId="18E19F43" w14:textId="6CE47F04" w:rsidR="00985B1D" w:rsidRDefault="00985B1D">
      <w:pPr>
        <w:pStyle w:val="TableofFigures"/>
        <w:tabs>
          <w:tab w:val="right" w:leader="dot" w:pos="8494"/>
        </w:tabs>
        <w:rPr>
          <w:ins w:id="1863" w:author="Ilham Nur Pratama" w:date="2023-05-21T22:43:00Z"/>
          <w:rFonts w:asciiTheme="minorHAnsi" w:eastAsiaTheme="minorEastAsia" w:hAnsiTheme="minorHAnsi"/>
          <w:noProof/>
          <w:kern w:val="2"/>
          <w:sz w:val="22"/>
          <w:lang w:val="en-ID" w:eastAsia="en-ID"/>
          <w14:ligatures w14:val="standardContextual"/>
        </w:rPr>
      </w:pPr>
      <w:ins w:id="1864"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58"</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24 Elemen aplikasi SOAPSD (sambungan)</w:t>
        </w:r>
        <w:r>
          <w:rPr>
            <w:noProof/>
            <w:webHidden/>
          </w:rPr>
          <w:tab/>
        </w:r>
        <w:r>
          <w:rPr>
            <w:noProof/>
            <w:webHidden/>
          </w:rPr>
          <w:fldChar w:fldCharType="begin"/>
        </w:r>
        <w:r>
          <w:rPr>
            <w:noProof/>
            <w:webHidden/>
          </w:rPr>
          <w:instrText xml:space="preserve"> PAGEREF _Toc135601558 \h </w:instrText>
        </w:r>
      </w:ins>
      <w:r>
        <w:rPr>
          <w:noProof/>
          <w:webHidden/>
        </w:rPr>
      </w:r>
      <w:r>
        <w:rPr>
          <w:noProof/>
          <w:webHidden/>
        </w:rPr>
        <w:fldChar w:fldCharType="separate"/>
      </w:r>
      <w:ins w:id="1865" w:author="Ilham Nur Pratama" w:date="2023-05-24T22:54:00Z">
        <w:r w:rsidR="000D26C4">
          <w:rPr>
            <w:noProof/>
            <w:webHidden/>
          </w:rPr>
          <w:t>93</w:t>
        </w:r>
      </w:ins>
      <w:ins w:id="1866" w:author="Ilham Nur Pratama" w:date="2023-05-21T22:43:00Z">
        <w:r>
          <w:rPr>
            <w:noProof/>
            <w:webHidden/>
          </w:rPr>
          <w:fldChar w:fldCharType="end"/>
        </w:r>
        <w:r w:rsidRPr="007B7E81">
          <w:rPr>
            <w:rStyle w:val="Hyperlink"/>
            <w:noProof/>
          </w:rPr>
          <w:fldChar w:fldCharType="end"/>
        </w:r>
      </w:ins>
    </w:p>
    <w:p w14:paraId="22A781F1" w14:textId="6170DED2" w:rsidR="00985B1D" w:rsidRDefault="00985B1D">
      <w:pPr>
        <w:pStyle w:val="TableofFigures"/>
        <w:tabs>
          <w:tab w:val="right" w:leader="dot" w:pos="8494"/>
        </w:tabs>
        <w:rPr>
          <w:ins w:id="1867" w:author="Ilham Nur Pratama" w:date="2023-05-21T22:43:00Z"/>
          <w:rFonts w:asciiTheme="minorHAnsi" w:eastAsiaTheme="minorEastAsia" w:hAnsiTheme="minorHAnsi"/>
          <w:noProof/>
          <w:kern w:val="2"/>
          <w:sz w:val="22"/>
          <w:lang w:val="en-ID" w:eastAsia="en-ID"/>
          <w14:ligatures w14:val="standardContextual"/>
        </w:rPr>
      </w:pPr>
      <w:ins w:id="1868"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59"</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25 Struktur Lapisan Teknologi EA SOAPSD</w:t>
        </w:r>
        <w:r>
          <w:rPr>
            <w:noProof/>
            <w:webHidden/>
          </w:rPr>
          <w:tab/>
        </w:r>
        <w:r>
          <w:rPr>
            <w:noProof/>
            <w:webHidden/>
          </w:rPr>
          <w:fldChar w:fldCharType="begin"/>
        </w:r>
        <w:r>
          <w:rPr>
            <w:noProof/>
            <w:webHidden/>
          </w:rPr>
          <w:instrText xml:space="preserve"> PAGEREF _Toc135601559 \h </w:instrText>
        </w:r>
      </w:ins>
      <w:r>
        <w:rPr>
          <w:noProof/>
          <w:webHidden/>
        </w:rPr>
      </w:r>
      <w:r>
        <w:rPr>
          <w:noProof/>
          <w:webHidden/>
        </w:rPr>
        <w:fldChar w:fldCharType="separate"/>
      </w:r>
      <w:ins w:id="1869" w:author="Ilham Nur Pratama" w:date="2023-05-24T22:54:00Z">
        <w:r w:rsidR="000D26C4">
          <w:rPr>
            <w:noProof/>
            <w:webHidden/>
          </w:rPr>
          <w:t>93</w:t>
        </w:r>
      </w:ins>
      <w:ins w:id="1870" w:author="Ilham Nur Pratama" w:date="2023-05-21T22:43:00Z">
        <w:r>
          <w:rPr>
            <w:noProof/>
            <w:webHidden/>
          </w:rPr>
          <w:fldChar w:fldCharType="end"/>
        </w:r>
        <w:r w:rsidRPr="007B7E81">
          <w:rPr>
            <w:rStyle w:val="Hyperlink"/>
            <w:noProof/>
          </w:rPr>
          <w:fldChar w:fldCharType="end"/>
        </w:r>
      </w:ins>
    </w:p>
    <w:p w14:paraId="0F30C1A9" w14:textId="0776E92C" w:rsidR="00985B1D" w:rsidRDefault="00985B1D">
      <w:pPr>
        <w:pStyle w:val="TableofFigures"/>
        <w:tabs>
          <w:tab w:val="right" w:leader="dot" w:pos="8494"/>
        </w:tabs>
        <w:rPr>
          <w:ins w:id="1871" w:author="Ilham Nur Pratama" w:date="2023-05-21T22:43:00Z"/>
          <w:rFonts w:asciiTheme="minorHAnsi" w:eastAsiaTheme="minorEastAsia" w:hAnsiTheme="minorHAnsi"/>
          <w:noProof/>
          <w:kern w:val="2"/>
          <w:sz w:val="22"/>
          <w:lang w:val="en-ID" w:eastAsia="en-ID"/>
          <w14:ligatures w14:val="standardContextual"/>
        </w:rPr>
      </w:pPr>
      <w:ins w:id="1872"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60"</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26 Struktur Lapisan Teknologi EA SOAPSD (sambungan)</w:t>
        </w:r>
        <w:r>
          <w:rPr>
            <w:noProof/>
            <w:webHidden/>
          </w:rPr>
          <w:tab/>
        </w:r>
        <w:r>
          <w:rPr>
            <w:noProof/>
            <w:webHidden/>
          </w:rPr>
          <w:fldChar w:fldCharType="begin"/>
        </w:r>
        <w:r>
          <w:rPr>
            <w:noProof/>
            <w:webHidden/>
          </w:rPr>
          <w:instrText xml:space="preserve"> PAGEREF _Toc135601560 \h </w:instrText>
        </w:r>
      </w:ins>
      <w:r>
        <w:rPr>
          <w:noProof/>
          <w:webHidden/>
        </w:rPr>
      </w:r>
      <w:r>
        <w:rPr>
          <w:noProof/>
          <w:webHidden/>
        </w:rPr>
        <w:fldChar w:fldCharType="separate"/>
      </w:r>
      <w:ins w:id="1873" w:author="Ilham Nur Pratama" w:date="2023-05-24T22:54:00Z">
        <w:r w:rsidR="000D26C4">
          <w:rPr>
            <w:noProof/>
            <w:webHidden/>
          </w:rPr>
          <w:t>94</w:t>
        </w:r>
      </w:ins>
      <w:ins w:id="1874" w:author="Ilham Nur Pratama" w:date="2023-05-21T22:43:00Z">
        <w:r>
          <w:rPr>
            <w:noProof/>
            <w:webHidden/>
          </w:rPr>
          <w:fldChar w:fldCharType="end"/>
        </w:r>
        <w:r w:rsidRPr="007B7E81">
          <w:rPr>
            <w:rStyle w:val="Hyperlink"/>
            <w:noProof/>
          </w:rPr>
          <w:fldChar w:fldCharType="end"/>
        </w:r>
      </w:ins>
    </w:p>
    <w:p w14:paraId="5C823254" w14:textId="497FA93D" w:rsidR="00985B1D" w:rsidRDefault="00985B1D">
      <w:pPr>
        <w:pStyle w:val="TableofFigures"/>
        <w:tabs>
          <w:tab w:val="right" w:leader="dot" w:pos="8494"/>
        </w:tabs>
        <w:rPr>
          <w:ins w:id="1875" w:author="Ilham Nur Pratama" w:date="2023-05-21T22:43:00Z"/>
          <w:rFonts w:asciiTheme="minorHAnsi" w:eastAsiaTheme="minorEastAsia" w:hAnsiTheme="minorHAnsi"/>
          <w:noProof/>
          <w:kern w:val="2"/>
          <w:sz w:val="22"/>
          <w:lang w:val="en-ID" w:eastAsia="en-ID"/>
          <w14:ligatures w14:val="standardContextual"/>
        </w:rPr>
      </w:pPr>
      <w:ins w:id="1876"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61"</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27 Struktur Lapisan Teknologi EA SOAPSD (sambungan)</w:t>
        </w:r>
        <w:r>
          <w:rPr>
            <w:noProof/>
            <w:webHidden/>
          </w:rPr>
          <w:tab/>
        </w:r>
        <w:r>
          <w:rPr>
            <w:noProof/>
            <w:webHidden/>
          </w:rPr>
          <w:fldChar w:fldCharType="begin"/>
        </w:r>
        <w:r>
          <w:rPr>
            <w:noProof/>
            <w:webHidden/>
          </w:rPr>
          <w:instrText xml:space="preserve"> PAGEREF _Toc135601561 \h </w:instrText>
        </w:r>
      </w:ins>
      <w:r>
        <w:rPr>
          <w:noProof/>
          <w:webHidden/>
        </w:rPr>
      </w:r>
      <w:r>
        <w:rPr>
          <w:noProof/>
          <w:webHidden/>
        </w:rPr>
        <w:fldChar w:fldCharType="separate"/>
      </w:r>
      <w:ins w:id="1877" w:author="Ilham Nur Pratama" w:date="2023-05-24T22:54:00Z">
        <w:r w:rsidR="000D26C4">
          <w:rPr>
            <w:noProof/>
            <w:webHidden/>
          </w:rPr>
          <w:t>95</w:t>
        </w:r>
      </w:ins>
      <w:ins w:id="1878" w:author="Ilham Nur Pratama" w:date="2023-05-21T22:43:00Z">
        <w:r>
          <w:rPr>
            <w:noProof/>
            <w:webHidden/>
          </w:rPr>
          <w:fldChar w:fldCharType="end"/>
        </w:r>
        <w:r w:rsidRPr="007B7E81">
          <w:rPr>
            <w:rStyle w:val="Hyperlink"/>
            <w:noProof/>
          </w:rPr>
          <w:fldChar w:fldCharType="end"/>
        </w:r>
      </w:ins>
    </w:p>
    <w:p w14:paraId="09D1BABA" w14:textId="44AA270C" w:rsidR="00985B1D" w:rsidRDefault="00985B1D">
      <w:pPr>
        <w:pStyle w:val="TableofFigures"/>
        <w:tabs>
          <w:tab w:val="right" w:leader="dot" w:pos="8494"/>
        </w:tabs>
        <w:rPr>
          <w:ins w:id="1879" w:author="Ilham Nur Pratama" w:date="2023-05-21T22:43:00Z"/>
          <w:rFonts w:asciiTheme="minorHAnsi" w:eastAsiaTheme="minorEastAsia" w:hAnsiTheme="minorHAnsi"/>
          <w:noProof/>
          <w:kern w:val="2"/>
          <w:sz w:val="22"/>
          <w:lang w:val="en-ID" w:eastAsia="en-ID"/>
          <w14:ligatures w14:val="standardContextual"/>
        </w:rPr>
      </w:pPr>
      <w:ins w:id="1880"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62"</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28 Struktur dan Tipe Data Sistem</w:t>
        </w:r>
        <w:r>
          <w:rPr>
            <w:noProof/>
            <w:webHidden/>
          </w:rPr>
          <w:tab/>
        </w:r>
        <w:r>
          <w:rPr>
            <w:noProof/>
            <w:webHidden/>
          </w:rPr>
          <w:fldChar w:fldCharType="begin"/>
        </w:r>
        <w:r>
          <w:rPr>
            <w:noProof/>
            <w:webHidden/>
          </w:rPr>
          <w:instrText xml:space="preserve"> PAGEREF _Toc135601562 \h </w:instrText>
        </w:r>
      </w:ins>
      <w:r>
        <w:rPr>
          <w:noProof/>
          <w:webHidden/>
        </w:rPr>
      </w:r>
      <w:r>
        <w:rPr>
          <w:noProof/>
          <w:webHidden/>
        </w:rPr>
        <w:fldChar w:fldCharType="separate"/>
      </w:r>
      <w:ins w:id="1881" w:author="Ilham Nur Pratama" w:date="2023-05-24T22:54:00Z">
        <w:r w:rsidR="000D26C4">
          <w:rPr>
            <w:noProof/>
            <w:webHidden/>
          </w:rPr>
          <w:t>99</w:t>
        </w:r>
      </w:ins>
      <w:ins w:id="1882" w:author="Ilham Nur Pratama" w:date="2023-05-21T22:43:00Z">
        <w:r>
          <w:rPr>
            <w:noProof/>
            <w:webHidden/>
          </w:rPr>
          <w:fldChar w:fldCharType="end"/>
        </w:r>
        <w:r w:rsidRPr="007B7E81">
          <w:rPr>
            <w:rStyle w:val="Hyperlink"/>
            <w:noProof/>
          </w:rPr>
          <w:fldChar w:fldCharType="end"/>
        </w:r>
      </w:ins>
    </w:p>
    <w:p w14:paraId="4DF52EDC" w14:textId="3DC49F52" w:rsidR="00985B1D" w:rsidRDefault="00985B1D">
      <w:pPr>
        <w:pStyle w:val="TableofFigures"/>
        <w:tabs>
          <w:tab w:val="right" w:leader="dot" w:pos="8494"/>
        </w:tabs>
        <w:rPr>
          <w:ins w:id="1883" w:author="Ilham Nur Pratama" w:date="2023-05-21T22:43:00Z"/>
          <w:rFonts w:asciiTheme="minorHAnsi" w:eastAsiaTheme="minorEastAsia" w:hAnsiTheme="minorHAnsi"/>
          <w:noProof/>
          <w:kern w:val="2"/>
          <w:sz w:val="22"/>
          <w:lang w:val="en-ID" w:eastAsia="en-ID"/>
          <w14:ligatures w14:val="standardContextual"/>
        </w:rPr>
      </w:pPr>
      <w:ins w:id="1884"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63"</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29 Struktur dan Tipe Data Sistem (sambungan)</w:t>
        </w:r>
        <w:r>
          <w:rPr>
            <w:noProof/>
            <w:webHidden/>
          </w:rPr>
          <w:tab/>
        </w:r>
        <w:r>
          <w:rPr>
            <w:noProof/>
            <w:webHidden/>
          </w:rPr>
          <w:fldChar w:fldCharType="begin"/>
        </w:r>
        <w:r>
          <w:rPr>
            <w:noProof/>
            <w:webHidden/>
          </w:rPr>
          <w:instrText xml:space="preserve"> PAGEREF _Toc135601563 \h </w:instrText>
        </w:r>
      </w:ins>
      <w:r>
        <w:rPr>
          <w:noProof/>
          <w:webHidden/>
        </w:rPr>
      </w:r>
      <w:r>
        <w:rPr>
          <w:noProof/>
          <w:webHidden/>
        </w:rPr>
        <w:fldChar w:fldCharType="separate"/>
      </w:r>
      <w:ins w:id="1885" w:author="Ilham Nur Pratama" w:date="2023-05-24T22:54:00Z">
        <w:r w:rsidR="000D26C4">
          <w:rPr>
            <w:noProof/>
            <w:webHidden/>
          </w:rPr>
          <w:t>100</w:t>
        </w:r>
      </w:ins>
      <w:ins w:id="1886" w:author="Ilham Nur Pratama" w:date="2023-05-21T22:43:00Z">
        <w:r>
          <w:rPr>
            <w:noProof/>
            <w:webHidden/>
          </w:rPr>
          <w:fldChar w:fldCharType="end"/>
        </w:r>
        <w:r w:rsidRPr="007B7E81">
          <w:rPr>
            <w:rStyle w:val="Hyperlink"/>
            <w:noProof/>
          </w:rPr>
          <w:fldChar w:fldCharType="end"/>
        </w:r>
      </w:ins>
    </w:p>
    <w:p w14:paraId="52139E17" w14:textId="76E38FAD" w:rsidR="00985B1D" w:rsidRDefault="00985B1D">
      <w:pPr>
        <w:pStyle w:val="TableofFigures"/>
        <w:tabs>
          <w:tab w:val="right" w:leader="dot" w:pos="8494"/>
        </w:tabs>
        <w:rPr>
          <w:ins w:id="1887" w:author="Ilham Nur Pratama" w:date="2023-05-21T22:43:00Z"/>
          <w:rFonts w:asciiTheme="minorHAnsi" w:eastAsiaTheme="minorEastAsia" w:hAnsiTheme="minorHAnsi"/>
          <w:noProof/>
          <w:kern w:val="2"/>
          <w:sz w:val="22"/>
          <w:lang w:val="en-ID" w:eastAsia="en-ID"/>
          <w14:ligatures w14:val="standardContextual"/>
        </w:rPr>
      </w:pPr>
      <w:ins w:id="1888"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64"</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30 Struktur dan Tipe Data Sistem (sambungan)</w:t>
        </w:r>
        <w:r>
          <w:rPr>
            <w:noProof/>
            <w:webHidden/>
          </w:rPr>
          <w:tab/>
        </w:r>
        <w:r>
          <w:rPr>
            <w:noProof/>
            <w:webHidden/>
          </w:rPr>
          <w:fldChar w:fldCharType="begin"/>
        </w:r>
        <w:r>
          <w:rPr>
            <w:noProof/>
            <w:webHidden/>
          </w:rPr>
          <w:instrText xml:space="preserve"> PAGEREF _Toc135601564 \h </w:instrText>
        </w:r>
      </w:ins>
      <w:r>
        <w:rPr>
          <w:noProof/>
          <w:webHidden/>
        </w:rPr>
      </w:r>
      <w:r>
        <w:rPr>
          <w:noProof/>
          <w:webHidden/>
        </w:rPr>
        <w:fldChar w:fldCharType="separate"/>
      </w:r>
      <w:ins w:id="1889" w:author="Ilham Nur Pratama" w:date="2023-05-24T22:54:00Z">
        <w:r w:rsidR="000D26C4">
          <w:rPr>
            <w:noProof/>
            <w:webHidden/>
          </w:rPr>
          <w:t>101</w:t>
        </w:r>
      </w:ins>
      <w:ins w:id="1890" w:author="Ilham Nur Pratama" w:date="2023-05-21T22:43:00Z">
        <w:r>
          <w:rPr>
            <w:noProof/>
            <w:webHidden/>
          </w:rPr>
          <w:fldChar w:fldCharType="end"/>
        </w:r>
        <w:r w:rsidRPr="007B7E81">
          <w:rPr>
            <w:rStyle w:val="Hyperlink"/>
            <w:noProof/>
          </w:rPr>
          <w:fldChar w:fldCharType="end"/>
        </w:r>
      </w:ins>
    </w:p>
    <w:p w14:paraId="55A4AEF9" w14:textId="48ECEC7D" w:rsidR="00985B1D" w:rsidRDefault="00985B1D">
      <w:pPr>
        <w:pStyle w:val="TableofFigures"/>
        <w:tabs>
          <w:tab w:val="right" w:leader="dot" w:pos="8494"/>
        </w:tabs>
        <w:rPr>
          <w:ins w:id="1891" w:author="Ilham Nur Pratama" w:date="2023-05-21T22:43:00Z"/>
          <w:rFonts w:asciiTheme="minorHAnsi" w:eastAsiaTheme="minorEastAsia" w:hAnsiTheme="minorHAnsi"/>
          <w:noProof/>
          <w:kern w:val="2"/>
          <w:sz w:val="22"/>
          <w:lang w:val="en-ID" w:eastAsia="en-ID"/>
          <w14:ligatures w14:val="standardContextual"/>
        </w:rPr>
      </w:pPr>
      <w:ins w:id="1892"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65"</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31 Relasi Tabel pada sistem basis data</w:t>
        </w:r>
        <w:r>
          <w:rPr>
            <w:noProof/>
            <w:webHidden/>
          </w:rPr>
          <w:tab/>
        </w:r>
        <w:r>
          <w:rPr>
            <w:noProof/>
            <w:webHidden/>
          </w:rPr>
          <w:fldChar w:fldCharType="begin"/>
        </w:r>
        <w:r>
          <w:rPr>
            <w:noProof/>
            <w:webHidden/>
          </w:rPr>
          <w:instrText xml:space="preserve"> PAGEREF _Toc135601565 \h </w:instrText>
        </w:r>
      </w:ins>
      <w:r>
        <w:rPr>
          <w:noProof/>
          <w:webHidden/>
        </w:rPr>
      </w:r>
      <w:r>
        <w:rPr>
          <w:noProof/>
          <w:webHidden/>
        </w:rPr>
        <w:fldChar w:fldCharType="separate"/>
      </w:r>
      <w:ins w:id="1893" w:author="Ilham Nur Pratama" w:date="2023-05-24T22:54:00Z">
        <w:r w:rsidR="000D26C4">
          <w:rPr>
            <w:noProof/>
            <w:webHidden/>
          </w:rPr>
          <w:t>101</w:t>
        </w:r>
      </w:ins>
      <w:ins w:id="1894" w:author="Ilham Nur Pratama" w:date="2023-05-21T22:43:00Z">
        <w:r>
          <w:rPr>
            <w:noProof/>
            <w:webHidden/>
          </w:rPr>
          <w:fldChar w:fldCharType="end"/>
        </w:r>
        <w:r w:rsidRPr="007B7E81">
          <w:rPr>
            <w:rStyle w:val="Hyperlink"/>
            <w:noProof/>
          </w:rPr>
          <w:fldChar w:fldCharType="end"/>
        </w:r>
      </w:ins>
    </w:p>
    <w:p w14:paraId="29D95F66" w14:textId="64F4C12C" w:rsidR="00985B1D" w:rsidRDefault="00985B1D">
      <w:pPr>
        <w:pStyle w:val="TableofFigures"/>
        <w:tabs>
          <w:tab w:val="right" w:leader="dot" w:pos="8494"/>
        </w:tabs>
        <w:rPr>
          <w:ins w:id="1895" w:author="Ilham Nur Pratama" w:date="2023-05-21T22:43:00Z"/>
          <w:rFonts w:asciiTheme="minorHAnsi" w:eastAsiaTheme="minorEastAsia" w:hAnsiTheme="minorHAnsi"/>
          <w:noProof/>
          <w:kern w:val="2"/>
          <w:sz w:val="22"/>
          <w:lang w:val="en-ID" w:eastAsia="en-ID"/>
          <w14:ligatures w14:val="standardContextual"/>
        </w:rPr>
      </w:pPr>
      <w:ins w:id="1896"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66"</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32 Relasi Tabel pada sistem basis data (sambungan)</w:t>
        </w:r>
        <w:r>
          <w:rPr>
            <w:noProof/>
            <w:webHidden/>
          </w:rPr>
          <w:tab/>
        </w:r>
        <w:r>
          <w:rPr>
            <w:noProof/>
            <w:webHidden/>
          </w:rPr>
          <w:fldChar w:fldCharType="begin"/>
        </w:r>
        <w:r>
          <w:rPr>
            <w:noProof/>
            <w:webHidden/>
          </w:rPr>
          <w:instrText xml:space="preserve"> PAGEREF _Toc135601566 \h </w:instrText>
        </w:r>
      </w:ins>
      <w:r>
        <w:rPr>
          <w:noProof/>
          <w:webHidden/>
        </w:rPr>
      </w:r>
      <w:r>
        <w:rPr>
          <w:noProof/>
          <w:webHidden/>
        </w:rPr>
        <w:fldChar w:fldCharType="separate"/>
      </w:r>
      <w:ins w:id="1897" w:author="Ilham Nur Pratama" w:date="2023-05-24T22:54:00Z">
        <w:r w:rsidR="000D26C4">
          <w:rPr>
            <w:noProof/>
            <w:webHidden/>
          </w:rPr>
          <w:t>102</w:t>
        </w:r>
      </w:ins>
      <w:ins w:id="1898" w:author="Ilham Nur Pratama" w:date="2023-05-21T22:43:00Z">
        <w:r>
          <w:rPr>
            <w:noProof/>
            <w:webHidden/>
          </w:rPr>
          <w:fldChar w:fldCharType="end"/>
        </w:r>
        <w:r w:rsidRPr="007B7E81">
          <w:rPr>
            <w:rStyle w:val="Hyperlink"/>
            <w:noProof/>
          </w:rPr>
          <w:fldChar w:fldCharType="end"/>
        </w:r>
      </w:ins>
    </w:p>
    <w:p w14:paraId="132D96D6" w14:textId="4B969036" w:rsidR="00985B1D" w:rsidRDefault="00985B1D">
      <w:pPr>
        <w:pStyle w:val="TableofFigures"/>
        <w:tabs>
          <w:tab w:val="right" w:leader="dot" w:pos="8494"/>
        </w:tabs>
        <w:rPr>
          <w:ins w:id="1899" w:author="Ilham Nur Pratama" w:date="2023-05-21T22:43:00Z"/>
          <w:rFonts w:asciiTheme="minorHAnsi" w:eastAsiaTheme="minorEastAsia" w:hAnsiTheme="minorHAnsi"/>
          <w:noProof/>
          <w:kern w:val="2"/>
          <w:sz w:val="22"/>
          <w:lang w:val="en-ID" w:eastAsia="en-ID"/>
          <w14:ligatures w14:val="standardContextual"/>
        </w:rPr>
      </w:pPr>
      <w:ins w:id="1900"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67"</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3.33 Proses </w:t>
        </w:r>
        <w:r w:rsidRPr="007B7E81">
          <w:rPr>
            <w:rStyle w:val="Hyperlink"/>
            <w:i/>
            <w:noProof/>
          </w:rPr>
          <w:t>as is</w:t>
        </w:r>
        <w:r w:rsidRPr="007B7E81">
          <w:rPr>
            <w:rStyle w:val="Hyperlink"/>
            <w:noProof/>
          </w:rPr>
          <w:t xml:space="preserve"> berjalan untuk perencanaan proyek menggunakan SIMP</w:t>
        </w:r>
        <w:r>
          <w:rPr>
            <w:noProof/>
            <w:webHidden/>
          </w:rPr>
          <w:tab/>
        </w:r>
        <w:r>
          <w:rPr>
            <w:noProof/>
            <w:webHidden/>
          </w:rPr>
          <w:fldChar w:fldCharType="begin"/>
        </w:r>
        <w:r>
          <w:rPr>
            <w:noProof/>
            <w:webHidden/>
          </w:rPr>
          <w:instrText xml:space="preserve"> PAGEREF _Toc135601567 \h </w:instrText>
        </w:r>
      </w:ins>
      <w:r>
        <w:rPr>
          <w:noProof/>
          <w:webHidden/>
        </w:rPr>
      </w:r>
      <w:r>
        <w:rPr>
          <w:noProof/>
          <w:webHidden/>
        </w:rPr>
        <w:fldChar w:fldCharType="separate"/>
      </w:r>
      <w:ins w:id="1901" w:author="Ilham Nur Pratama" w:date="2023-05-24T22:54:00Z">
        <w:r w:rsidR="000D26C4">
          <w:rPr>
            <w:noProof/>
            <w:webHidden/>
          </w:rPr>
          <w:t>107</w:t>
        </w:r>
      </w:ins>
      <w:ins w:id="1902" w:author="Ilham Nur Pratama" w:date="2023-05-21T22:43:00Z">
        <w:r>
          <w:rPr>
            <w:noProof/>
            <w:webHidden/>
          </w:rPr>
          <w:fldChar w:fldCharType="end"/>
        </w:r>
        <w:r w:rsidRPr="007B7E81">
          <w:rPr>
            <w:rStyle w:val="Hyperlink"/>
            <w:noProof/>
          </w:rPr>
          <w:fldChar w:fldCharType="end"/>
        </w:r>
      </w:ins>
    </w:p>
    <w:p w14:paraId="57004DDB" w14:textId="7CD67064" w:rsidR="00985B1D" w:rsidRDefault="00985B1D">
      <w:pPr>
        <w:pStyle w:val="TableofFigures"/>
        <w:tabs>
          <w:tab w:val="right" w:leader="dot" w:pos="8494"/>
        </w:tabs>
        <w:rPr>
          <w:ins w:id="1903" w:author="Ilham Nur Pratama" w:date="2023-05-21T22:43:00Z"/>
          <w:rFonts w:asciiTheme="minorHAnsi" w:eastAsiaTheme="minorEastAsia" w:hAnsiTheme="minorHAnsi"/>
          <w:noProof/>
          <w:kern w:val="2"/>
          <w:sz w:val="22"/>
          <w:lang w:val="en-ID" w:eastAsia="en-ID"/>
          <w14:ligatures w14:val="standardContextual"/>
        </w:rPr>
      </w:pPr>
      <w:ins w:id="1904"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68"</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34 Proses as is berjalan untuk perencanaan proyek menggunakan SIMP (sambungan)</w:t>
        </w:r>
        <w:r>
          <w:rPr>
            <w:noProof/>
            <w:webHidden/>
          </w:rPr>
          <w:tab/>
        </w:r>
        <w:r>
          <w:rPr>
            <w:noProof/>
            <w:webHidden/>
          </w:rPr>
          <w:fldChar w:fldCharType="begin"/>
        </w:r>
        <w:r>
          <w:rPr>
            <w:noProof/>
            <w:webHidden/>
          </w:rPr>
          <w:instrText xml:space="preserve"> PAGEREF _Toc135601568 \h </w:instrText>
        </w:r>
      </w:ins>
      <w:r>
        <w:rPr>
          <w:noProof/>
          <w:webHidden/>
        </w:rPr>
      </w:r>
      <w:r>
        <w:rPr>
          <w:noProof/>
          <w:webHidden/>
        </w:rPr>
        <w:fldChar w:fldCharType="separate"/>
      </w:r>
      <w:ins w:id="1905" w:author="Ilham Nur Pratama" w:date="2023-05-24T22:54:00Z">
        <w:r w:rsidR="000D26C4">
          <w:rPr>
            <w:noProof/>
            <w:webHidden/>
          </w:rPr>
          <w:t>108</w:t>
        </w:r>
      </w:ins>
      <w:ins w:id="1906" w:author="Ilham Nur Pratama" w:date="2023-05-21T22:43:00Z">
        <w:r>
          <w:rPr>
            <w:noProof/>
            <w:webHidden/>
          </w:rPr>
          <w:fldChar w:fldCharType="end"/>
        </w:r>
        <w:r w:rsidRPr="007B7E81">
          <w:rPr>
            <w:rStyle w:val="Hyperlink"/>
            <w:noProof/>
          </w:rPr>
          <w:fldChar w:fldCharType="end"/>
        </w:r>
      </w:ins>
    </w:p>
    <w:p w14:paraId="41B7BAA7" w14:textId="0062D380" w:rsidR="00985B1D" w:rsidRDefault="00985B1D">
      <w:pPr>
        <w:pStyle w:val="TableofFigures"/>
        <w:tabs>
          <w:tab w:val="right" w:leader="dot" w:pos="8494"/>
        </w:tabs>
        <w:rPr>
          <w:ins w:id="1907" w:author="Ilham Nur Pratama" w:date="2023-05-21T22:43:00Z"/>
          <w:rFonts w:asciiTheme="minorHAnsi" w:eastAsiaTheme="minorEastAsia" w:hAnsiTheme="minorHAnsi"/>
          <w:noProof/>
          <w:kern w:val="2"/>
          <w:sz w:val="22"/>
          <w:lang w:val="en-ID" w:eastAsia="en-ID"/>
          <w14:ligatures w14:val="standardContextual"/>
        </w:rPr>
      </w:pPr>
      <w:ins w:id="1908"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69"</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35 Biaya proses atau mandays implementasi proyek</w:t>
        </w:r>
        <w:r>
          <w:rPr>
            <w:noProof/>
            <w:webHidden/>
          </w:rPr>
          <w:tab/>
        </w:r>
        <w:r>
          <w:rPr>
            <w:noProof/>
            <w:webHidden/>
          </w:rPr>
          <w:fldChar w:fldCharType="begin"/>
        </w:r>
        <w:r>
          <w:rPr>
            <w:noProof/>
            <w:webHidden/>
          </w:rPr>
          <w:instrText xml:space="preserve"> PAGEREF _Toc135601569 \h </w:instrText>
        </w:r>
      </w:ins>
      <w:r>
        <w:rPr>
          <w:noProof/>
          <w:webHidden/>
        </w:rPr>
      </w:r>
      <w:r>
        <w:rPr>
          <w:noProof/>
          <w:webHidden/>
        </w:rPr>
        <w:fldChar w:fldCharType="separate"/>
      </w:r>
      <w:ins w:id="1909" w:author="Ilham Nur Pratama" w:date="2023-05-24T22:54:00Z">
        <w:r w:rsidR="000D26C4">
          <w:rPr>
            <w:noProof/>
            <w:webHidden/>
          </w:rPr>
          <w:t>109</w:t>
        </w:r>
      </w:ins>
      <w:ins w:id="1910" w:author="Ilham Nur Pratama" w:date="2023-05-21T22:43:00Z">
        <w:r>
          <w:rPr>
            <w:noProof/>
            <w:webHidden/>
          </w:rPr>
          <w:fldChar w:fldCharType="end"/>
        </w:r>
        <w:r w:rsidRPr="007B7E81">
          <w:rPr>
            <w:rStyle w:val="Hyperlink"/>
            <w:noProof/>
          </w:rPr>
          <w:fldChar w:fldCharType="end"/>
        </w:r>
      </w:ins>
    </w:p>
    <w:p w14:paraId="40806851" w14:textId="60F35759" w:rsidR="00985B1D" w:rsidRDefault="00985B1D">
      <w:pPr>
        <w:pStyle w:val="TableofFigures"/>
        <w:tabs>
          <w:tab w:val="right" w:leader="dot" w:pos="8494"/>
        </w:tabs>
        <w:rPr>
          <w:ins w:id="1911" w:author="Ilham Nur Pratama" w:date="2023-05-21T22:43:00Z"/>
          <w:rFonts w:asciiTheme="minorHAnsi" w:eastAsiaTheme="minorEastAsia" w:hAnsiTheme="minorHAnsi"/>
          <w:noProof/>
          <w:kern w:val="2"/>
          <w:sz w:val="22"/>
          <w:lang w:val="en-ID" w:eastAsia="en-ID"/>
          <w14:ligatures w14:val="standardContextual"/>
        </w:rPr>
      </w:pPr>
      <w:ins w:id="1912" w:author="Ilham Nur Pratama" w:date="2023-05-21T22:43:00Z">
        <w:r w:rsidRPr="007B7E81">
          <w:rPr>
            <w:rStyle w:val="Hyperlink"/>
            <w:noProof/>
          </w:rPr>
          <w:lastRenderedPageBreak/>
          <w:fldChar w:fldCharType="begin"/>
        </w:r>
        <w:r w:rsidRPr="007B7E81">
          <w:rPr>
            <w:rStyle w:val="Hyperlink"/>
            <w:noProof/>
          </w:rPr>
          <w:instrText xml:space="preserve"> </w:instrText>
        </w:r>
        <w:r>
          <w:rPr>
            <w:noProof/>
          </w:rPr>
          <w:instrText>HYPERLINK \l "_Toc135601570"</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3.36 Parameter </w:t>
        </w:r>
        <w:r w:rsidRPr="007B7E81">
          <w:rPr>
            <w:rStyle w:val="Hyperlink"/>
            <w:i/>
            <w:noProof/>
          </w:rPr>
          <w:t>exclusive gateway</w:t>
        </w:r>
        <w:r w:rsidRPr="007B7E81">
          <w:rPr>
            <w:rStyle w:val="Hyperlink"/>
            <w:noProof/>
          </w:rPr>
          <w:t xml:space="preserve"> BPMN as is</w:t>
        </w:r>
        <w:r>
          <w:rPr>
            <w:noProof/>
            <w:webHidden/>
          </w:rPr>
          <w:tab/>
        </w:r>
        <w:r>
          <w:rPr>
            <w:noProof/>
            <w:webHidden/>
          </w:rPr>
          <w:fldChar w:fldCharType="begin"/>
        </w:r>
        <w:r>
          <w:rPr>
            <w:noProof/>
            <w:webHidden/>
          </w:rPr>
          <w:instrText xml:space="preserve"> PAGEREF _Toc135601570 \h </w:instrText>
        </w:r>
      </w:ins>
      <w:r>
        <w:rPr>
          <w:noProof/>
          <w:webHidden/>
        </w:rPr>
      </w:r>
      <w:r>
        <w:rPr>
          <w:noProof/>
          <w:webHidden/>
        </w:rPr>
        <w:fldChar w:fldCharType="separate"/>
      </w:r>
      <w:ins w:id="1913" w:author="Ilham Nur Pratama" w:date="2023-05-24T22:54:00Z">
        <w:r w:rsidR="000D26C4">
          <w:rPr>
            <w:noProof/>
            <w:webHidden/>
          </w:rPr>
          <w:t>111</w:t>
        </w:r>
      </w:ins>
      <w:ins w:id="1914" w:author="Ilham Nur Pratama" w:date="2023-05-21T22:43:00Z">
        <w:r>
          <w:rPr>
            <w:noProof/>
            <w:webHidden/>
          </w:rPr>
          <w:fldChar w:fldCharType="end"/>
        </w:r>
        <w:r w:rsidRPr="007B7E81">
          <w:rPr>
            <w:rStyle w:val="Hyperlink"/>
            <w:noProof/>
          </w:rPr>
          <w:fldChar w:fldCharType="end"/>
        </w:r>
      </w:ins>
    </w:p>
    <w:p w14:paraId="192EC87D" w14:textId="065484E9" w:rsidR="00985B1D" w:rsidRDefault="00985B1D">
      <w:pPr>
        <w:pStyle w:val="TableofFigures"/>
        <w:tabs>
          <w:tab w:val="right" w:leader="dot" w:pos="8494"/>
        </w:tabs>
        <w:rPr>
          <w:ins w:id="1915" w:author="Ilham Nur Pratama" w:date="2023-05-21T22:43:00Z"/>
          <w:rFonts w:asciiTheme="minorHAnsi" w:eastAsiaTheme="minorEastAsia" w:hAnsiTheme="minorHAnsi"/>
          <w:noProof/>
          <w:kern w:val="2"/>
          <w:sz w:val="22"/>
          <w:lang w:val="en-ID" w:eastAsia="en-ID"/>
          <w14:ligatures w14:val="standardContextual"/>
        </w:rPr>
      </w:pPr>
      <w:ins w:id="1916"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71"</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3.37 Hasil Simulasi BPMN </w:t>
        </w:r>
        <w:r w:rsidRPr="007B7E81">
          <w:rPr>
            <w:rStyle w:val="Hyperlink"/>
            <w:i/>
            <w:noProof/>
          </w:rPr>
          <w:t>as is</w:t>
        </w:r>
        <w:r>
          <w:rPr>
            <w:noProof/>
            <w:webHidden/>
          </w:rPr>
          <w:tab/>
        </w:r>
        <w:r>
          <w:rPr>
            <w:noProof/>
            <w:webHidden/>
          </w:rPr>
          <w:fldChar w:fldCharType="begin"/>
        </w:r>
        <w:r>
          <w:rPr>
            <w:noProof/>
            <w:webHidden/>
          </w:rPr>
          <w:instrText xml:space="preserve"> PAGEREF _Toc135601571 \h </w:instrText>
        </w:r>
      </w:ins>
      <w:r>
        <w:rPr>
          <w:noProof/>
          <w:webHidden/>
        </w:rPr>
      </w:r>
      <w:r>
        <w:rPr>
          <w:noProof/>
          <w:webHidden/>
        </w:rPr>
        <w:fldChar w:fldCharType="separate"/>
      </w:r>
      <w:ins w:id="1917" w:author="Ilham Nur Pratama" w:date="2023-05-24T22:54:00Z">
        <w:r w:rsidR="000D26C4">
          <w:rPr>
            <w:noProof/>
            <w:webHidden/>
          </w:rPr>
          <w:t>112</w:t>
        </w:r>
      </w:ins>
      <w:ins w:id="1918" w:author="Ilham Nur Pratama" w:date="2023-05-21T22:43:00Z">
        <w:r>
          <w:rPr>
            <w:noProof/>
            <w:webHidden/>
          </w:rPr>
          <w:fldChar w:fldCharType="end"/>
        </w:r>
        <w:r w:rsidRPr="007B7E81">
          <w:rPr>
            <w:rStyle w:val="Hyperlink"/>
            <w:noProof/>
          </w:rPr>
          <w:fldChar w:fldCharType="end"/>
        </w:r>
      </w:ins>
    </w:p>
    <w:p w14:paraId="32CE2DD1" w14:textId="65E98935" w:rsidR="00985B1D" w:rsidRDefault="00985B1D">
      <w:pPr>
        <w:pStyle w:val="TableofFigures"/>
        <w:tabs>
          <w:tab w:val="right" w:leader="dot" w:pos="8494"/>
        </w:tabs>
        <w:rPr>
          <w:ins w:id="1919" w:author="Ilham Nur Pratama" w:date="2023-05-21T22:43:00Z"/>
          <w:rFonts w:asciiTheme="minorHAnsi" w:eastAsiaTheme="minorEastAsia" w:hAnsiTheme="minorHAnsi"/>
          <w:noProof/>
          <w:kern w:val="2"/>
          <w:sz w:val="22"/>
          <w:lang w:val="en-ID" w:eastAsia="en-ID"/>
          <w14:ligatures w14:val="standardContextual"/>
        </w:rPr>
      </w:pPr>
      <w:ins w:id="1920"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72"</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3.38 Hasil rerata simulasi proses pada proses bisnis </w:t>
        </w:r>
        <w:r w:rsidRPr="007B7E81">
          <w:rPr>
            <w:rStyle w:val="Hyperlink"/>
            <w:i/>
            <w:noProof/>
          </w:rPr>
          <w:t>as is</w:t>
        </w:r>
        <w:r>
          <w:rPr>
            <w:noProof/>
            <w:webHidden/>
          </w:rPr>
          <w:tab/>
        </w:r>
        <w:r>
          <w:rPr>
            <w:noProof/>
            <w:webHidden/>
          </w:rPr>
          <w:fldChar w:fldCharType="begin"/>
        </w:r>
        <w:r>
          <w:rPr>
            <w:noProof/>
            <w:webHidden/>
          </w:rPr>
          <w:instrText xml:space="preserve"> PAGEREF _Toc135601572 \h </w:instrText>
        </w:r>
      </w:ins>
      <w:r>
        <w:rPr>
          <w:noProof/>
          <w:webHidden/>
        </w:rPr>
      </w:r>
      <w:r>
        <w:rPr>
          <w:noProof/>
          <w:webHidden/>
        </w:rPr>
        <w:fldChar w:fldCharType="separate"/>
      </w:r>
      <w:ins w:id="1921" w:author="Ilham Nur Pratama" w:date="2023-05-24T22:54:00Z">
        <w:r w:rsidR="000D26C4">
          <w:rPr>
            <w:noProof/>
            <w:webHidden/>
          </w:rPr>
          <w:t>113</w:t>
        </w:r>
      </w:ins>
      <w:ins w:id="1922" w:author="Ilham Nur Pratama" w:date="2023-05-21T22:43:00Z">
        <w:r>
          <w:rPr>
            <w:noProof/>
            <w:webHidden/>
          </w:rPr>
          <w:fldChar w:fldCharType="end"/>
        </w:r>
        <w:r w:rsidRPr="007B7E81">
          <w:rPr>
            <w:rStyle w:val="Hyperlink"/>
            <w:noProof/>
          </w:rPr>
          <w:fldChar w:fldCharType="end"/>
        </w:r>
      </w:ins>
    </w:p>
    <w:p w14:paraId="2AC06C91" w14:textId="323E00F9" w:rsidR="00985B1D" w:rsidRDefault="00985B1D">
      <w:pPr>
        <w:pStyle w:val="TableofFigures"/>
        <w:tabs>
          <w:tab w:val="right" w:leader="dot" w:pos="8494"/>
        </w:tabs>
        <w:rPr>
          <w:ins w:id="1923" w:author="Ilham Nur Pratama" w:date="2023-05-21T22:43:00Z"/>
          <w:rFonts w:asciiTheme="minorHAnsi" w:eastAsiaTheme="minorEastAsia" w:hAnsiTheme="minorHAnsi"/>
          <w:noProof/>
          <w:kern w:val="2"/>
          <w:sz w:val="22"/>
          <w:lang w:val="en-ID" w:eastAsia="en-ID"/>
          <w14:ligatures w14:val="standardContextual"/>
        </w:rPr>
      </w:pPr>
      <w:ins w:id="1924"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73"</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39 Hasil rerata simulasi proses pada proses bisnis as is (sambungan)</w:t>
        </w:r>
        <w:r>
          <w:rPr>
            <w:noProof/>
            <w:webHidden/>
          </w:rPr>
          <w:tab/>
        </w:r>
        <w:r>
          <w:rPr>
            <w:noProof/>
            <w:webHidden/>
          </w:rPr>
          <w:fldChar w:fldCharType="begin"/>
        </w:r>
        <w:r>
          <w:rPr>
            <w:noProof/>
            <w:webHidden/>
          </w:rPr>
          <w:instrText xml:space="preserve"> PAGEREF _Toc135601573 \h </w:instrText>
        </w:r>
      </w:ins>
      <w:r>
        <w:rPr>
          <w:noProof/>
          <w:webHidden/>
        </w:rPr>
      </w:r>
      <w:r>
        <w:rPr>
          <w:noProof/>
          <w:webHidden/>
        </w:rPr>
        <w:fldChar w:fldCharType="separate"/>
      </w:r>
      <w:ins w:id="1925" w:author="Ilham Nur Pratama" w:date="2023-05-24T22:54:00Z">
        <w:r w:rsidR="000D26C4">
          <w:rPr>
            <w:noProof/>
            <w:webHidden/>
          </w:rPr>
          <w:t>114</w:t>
        </w:r>
      </w:ins>
      <w:ins w:id="1926" w:author="Ilham Nur Pratama" w:date="2023-05-21T22:43:00Z">
        <w:r>
          <w:rPr>
            <w:noProof/>
            <w:webHidden/>
          </w:rPr>
          <w:fldChar w:fldCharType="end"/>
        </w:r>
        <w:r w:rsidRPr="007B7E81">
          <w:rPr>
            <w:rStyle w:val="Hyperlink"/>
            <w:noProof/>
          </w:rPr>
          <w:fldChar w:fldCharType="end"/>
        </w:r>
      </w:ins>
    </w:p>
    <w:p w14:paraId="3311AEA6" w14:textId="232AE619" w:rsidR="00985B1D" w:rsidRDefault="00985B1D">
      <w:pPr>
        <w:pStyle w:val="TableofFigures"/>
        <w:tabs>
          <w:tab w:val="right" w:leader="dot" w:pos="8494"/>
        </w:tabs>
        <w:rPr>
          <w:ins w:id="1927" w:author="Ilham Nur Pratama" w:date="2023-05-21T22:43:00Z"/>
          <w:rFonts w:asciiTheme="minorHAnsi" w:eastAsiaTheme="minorEastAsia" w:hAnsiTheme="minorHAnsi"/>
          <w:noProof/>
          <w:kern w:val="2"/>
          <w:sz w:val="22"/>
          <w:lang w:val="en-ID" w:eastAsia="en-ID"/>
          <w14:ligatures w14:val="standardContextual"/>
        </w:rPr>
      </w:pPr>
      <w:ins w:id="1928"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74"</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40 Simulasi skenario 1:</w:t>
        </w:r>
        <w:r w:rsidRPr="007B7E81">
          <w:rPr>
            <w:rStyle w:val="Hyperlink"/>
            <w:i/>
            <w:noProof/>
          </w:rPr>
          <w:t xml:space="preserve"> Deliverables </w:t>
        </w:r>
        <w:r w:rsidRPr="007B7E81">
          <w:rPr>
            <w:rStyle w:val="Hyperlink"/>
            <w:noProof/>
          </w:rPr>
          <w:t>sedikit</w:t>
        </w:r>
        <w:r w:rsidRPr="007B7E81">
          <w:rPr>
            <w:rStyle w:val="Hyperlink"/>
            <w:i/>
            <w:noProof/>
          </w:rPr>
          <w:t xml:space="preserve">, </w:t>
        </w:r>
        <w:r w:rsidRPr="007B7E81">
          <w:rPr>
            <w:rStyle w:val="Hyperlink"/>
            <w:noProof/>
          </w:rPr>
          <w:t>tingkat kesulitan rendah</w:t>
        </w:r>
        <w:r>
          <w:rPr>
            <w:noProof/>
            <w:webHidden/>
          </w:rPr>
          <w:tab/>
        </w:r>
        <w:r>
          <w:rPr>
            <w:noProof/>
            <w:webHidden/>
          </w:rPr>
          <w:fldChar w:fldCharType="begin"/>
        </w:r>
        <w:r>
          <w:rPr>
            <w:noProof/>
            <w:webHidden/>
          </w:rPr>
          <w:instrText xml:space="preserve"> PAGEREF _Toc135601574 \h </w:instrText>
        </w:r>
      </w:ins>
      <w:r>
        <w:rPr>
          <w:noProof/>
          <w:webHidden/>
        </w:rPr>
      </w:r>
      <w:r>
        <w:rPr>
          <w:noProof/>
          <w:webHidden/>
        </w:rPr>
        <w:fldChar w:fldCharType="separate"/>
      </w:r>
      <w:ins w:id="1929" w:author="Ilham Nur Pratama" w:date="2023-05-24T22:54:00Z">
        <w:r w:rsidR="000D26C4">
          <w:rPr>
            <w:noProof/>
            <w:webHidden/>
          </w:rPr>
          <w:t>121</w:t>
        </w:r>
      </w:ins>
      <w:ins w:id="1930" w:author="Ilham Nur Pratama" w:date="2023-05-21T22:43:00Z">
        <w:r>
          <w:rPr>
            <w:noProof/>
            <w:webHidden/>
          </w:rPr>
          <w:fldChar w:fldCharType="end"/>
        </w:r>
        <w:r w:rsidRPr="007B7E81">
          <w:rPr>
            <w:rStyle w:val="Hyperlink"/>
            <w:noProof/>
          </w:rPr>
          <w:fldChar w:fldCharType="end"/>
        </w:r>
      </w:ins>
    </w:p>
    <w:p w14:paraId="4865E414" w14:textId="488C05AF" w:rsidR="00985B1D" w:rsidRDefault="00985B1D">
      <w:pPr>
        <w:pStyle w:val="TableofFigures"/>
        <w:tabs>
          <w:tab w:val="right" w:leader="dot" w:pos="8494"/>
        </w:tabs>
        <w:rPr>
          <w:ins w:id="1931" w:author="Ilham Nur Pratama" w:date="2023-05-21T22:43:00Z"/>
          <w:rFonts w:asciiTheme="minorHAnsi" w:eastAsiaTheme="minorEastAsia" w:hAnsiTheme="minorHAnsi"/>
          <w:noProof/>
          <w:kern w:val="2"/>
          <w:sz w:val="22"/>
          <w:lang w:val="en-ID" w:eastAsia="en-ID"/>
          <w14:ligatures w14:val="standardContextual"/>
        </w:rPr>
      </w:pPr>
      <w:ins w:id="1932"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75"</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41 Simulasi skenario 2:</w:t>
        </w:r>
        <w:r w:rsidRPr="007B7E81">
          <w:rPr>
            <w:rStyle w:val="Hyperlink"/>
            <w:i/>
            <w:noProof/>
          </w:rPr>
          <w:t xml:space="preserve"> Deliverables </w:t>
        </w:r>
        <w:r w:rsidRPr="007B7E81">
          <w:rPr>
            <w:rStyle w:val="Hyperlink"/>
            <w:noProof/>
          </w:rPr>
          <w:t>banyak</w:t>
        </w:r>
        <w:r w:rsidRPr="007B7E81">
          <w:rPr>
            <w:rStyle w:val="Hyperlink"/>
            <w:i/>
            <w:noProof/>
          </w:rPr>
          <w:t xml:space="preserve">, </w:t>
        </w:r>
        <w:r w:rsidRPr="007B7E81">
          <w:rPr>
            <w:rStyle w:val="Hyperlink"/>
            <w:noProof/>
          </w:rPr>
          <w:t>tingkat kesulitan rendah</w:t>
        </w:r>
        <w:r>
          <w:rPr>
            <w:noProof/>
            <w:webHidden/>
          </w:rPr>
          <w:tab/>
        </w:r>
        <w:r>
          <w:rPr>
            <w:noProof/>
            <w:webHidden/>
          </w:rPr>
          <w:fldChar w:fldCharType="begin"/>
        </w:r>
        <w:r>
          <w:rPr>
            <w:noProof/>
            <w:webHidden/>
          </w:rPr>
          <w:instrText xml:space="preserve"> PAGEREF _Toc135601575 \h </w:instrText>
        </w:r>
      </w:ins>
      <w:r>
        <w:rPr>
          <w:noProof/>
          <w:webHidden/>
        </w:rPr>
      </w:r>
      <w:r>
        <w:rPr>
          <w:noProof/>
          <w:webHidden/>
        </w:rPr>
        <w:fldChar w:fldCharType="separate"/>
      </w:r>
      <w:ins w:id="1933" w:author="Ilham Nur Pratama" w:date="2023-05-24T22:54:00Z">
        <w:r w:rsidR="000D26C4">
          <w:rPr>
            <w:noProof/>
            <w:webHidden/>
          </w:rPr>
          <w:t>122</w:t>
        </w:r>
      </w:ins>
      <w:ins w:id="1934" w:author="Ilham Nur Pratama" w:date="2023-05-21T22:43:00Z">
        <w:r>
          <w:rPr>
            <w:noProof/>
            <w:webHidden/>
          </w:rPr>
          <w:fldChar w:fldCharType="end"/>
        </w:r>
        <w:r w:rsidRPr="007B7E81">
          <w:rPr>
            <w:rStyle w:val="Hyperlink"/>
            <w:noProof/>
          </w:rPr>
          <w:fldChar w:fldCharType="end"/>
        </w:r>
      </w:ins>
    </w:p>
    <w:p w14:paraId="07EBC1F0" w14:textId="54F8513B" w:rsidR="00985B1D" w:rsidRDefault="00985B1D">
      <w:pPr>
        <w:pStyle w:val="TableofFigures"/>
        <w:tabs>
          <w:tab w:val="right" w:leader="dot" w:pos="8494"/>
        </w:tabs>
        <w:rPr>
          <w:ins w:id="1935" w:author="Ilham Nur Pratama" w:date="2023-05-21T22:43:00Z"/>
          <w:rFonts w:asciiTheme="minorHAnsi" w:eastAsiaTheme="minorEastAsia" w:hAnsiTheme="minorHAnsi"/>
          <w:noProof/>
          <w:kern w:val="2"/>
          <w:sz w:val="22"/>
          <w:lang w:val="en-ID" w:eastAsia="en-ID"/>
          <w14:ligatures w14:val="standardContextual"/>
        </w:rPr>
      </w:pPr>
      <w:ins w:id="1936"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76"</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42 Simulasi skenario 3:</w:t>
        </w:r>
        <w:r w:rsidRPr="007B7E81">
          <w:rPr>
            <w:rStyle w:val="Hyperlink"/>
            <w:i/>
            <w:noProof/>
          </w:rPr>
          <w:t xml:space="preserve"> Deliverables </w:t>
        </w:r>
        <w:r w:rsidRPr="007B7E81">
          <w:rPr>
            <w:rStyle w:val="Hyperlink"/>
            <w:noProof/>
          </w:rPr>
          <w:t>sedikit</w:t>
        </w:r>
        <w:r w:rsidRPr="007B7E81">
          <w:rPr>
            <w:rStyle w:val="Hyperlink"/>
            <w:i/>
            <w:noProof/>
          </w:rPr>
          <w:t xml:space="preserve">, </w:t>
        </w:r>
        <w:r w:rsidRPr="007B7E81">
          <w:rPr>
            <w:rStyle w:val="Hyperlink"/>
            <w:noProof/>
          </w:rPr>
          <w:t>tingkat kesulitan tinggi</w:t>
        </w:r>
        <w:r>
          <w:rPr>
            <w:noProof/>
            <w:webHidden/>
          </w:rPr>
          <w:tab/>
        </w:r>
        <w:r>
          <w:rPr>
            <w:noProof/>
            <w:webHidden/>
          </w:rPr>
          <w:fldChar w:fldCharType="begin"/>
        </w:r>
        <w:r>
          <w:rPr>
            <w:noProof/>
            <w:webHidden/>
          </w:rPr>
          <w:instrText xml:space="preserve"> PAGEREF _Toc135601576 \h </w:instrText>
        </w:r>
      </w:ins>
      <w:r>
        <w:rPr>
          <w:noProof/>
          <w:webHidden/>
        </w:rPr>
      </w:r>
      <w:r>
        <w:rPr>
          <w:noProof/>
          <w:webHidden/>
        </w:rPr>
        <w:fldChar w:fldCharType="separate"/>
      </w:r>
      <w:ins w:id="1937" w:author="Ilham Nur Pratama" w:date="2023-05-24T22:54:00Z">
        <w:r w:rsidR="000D26C4">
          <w:rPr>
            <w:noProof/>
            <w:webHidden/>
          </w:rPr>
          <w:t>123</w:t>
        </w:r>
      </w:ins>
      <w:ins w:id="1938" w:author="Ilham Nur Pratama" w:date="2023-05-21T22:43:00Z">
        <w:r>
          <w:rPr>
            <w:noProof/>
            <w:webHidden/>
          </w:rPr>
          <w:fldChar w:fldCharType="end"/>
        </w:r>
        <w:r w:rsidRPr="007B7E81">
          <w:rPr>
            <w:rStyle w:val="Hyperlink"/>
            <w:noProof/>
          </w:rPr>
          <w:fldChar w:fldCharType="end"/>
        </w:r>
      </w:ins>
    </w:p>
    <w:p w14:paraId="7A7BD286" w14:textId="26EE937B" w:rsidR="00985B1D" w:rsidRDefault="00985B1D">
      <w:pPr>
        <w:pStyle w:val="TableofFigures"/>
        <w:tabs>
          <w:tab w:val="right" w:leader="dot" w:pos="8494"/>
        </w:tabs>
        <w:rPr>
          <w:ins w:id="1939" w:author="Ilham Nur Pratama" w:date="2023-05-21T22:43:00Z"/>
          <w:rFonts w:asciiTheme="minorHAnsi" w:eastAsiaTheme="minorEastAsia" w:hAnsiTheme="minorHAnsi"/>
          <w:noProof/>
          <w:kern w:val="2"/>
          <w:sz w:val="22"/>
          <w:lang w:val="en-ID" w:eastAsia="en-ID"/>
          <w14:ligatures w14:val="standardContextual"/>
        </w:rPr>
      </w:pPr>
      <w:ins w:id="1940"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77"</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43 Simulasi skenario 4:</w:t>
        </w:r>
        <w:r w:rsidRPr="007B7E81">
          <w:rPr>
            <w:rStyle w:val="Hyperlink"/>
            <w:i/>
            <w:noProof/>
          </w:rPr>
          <w:t xml:space="preserve"> Deliverables </w:t>
        </w:r>
        <w:r w:rsidRPr="007B7E81">
          <w:rPr>
            <w:rStyle w:val="Hyperlink"/>
            <w:noProof/>
          </w:rPr>
          <w:t>banyak</w:t>
        </w:r>
        <w:r w:rsidRPr="007B7E81">
          <w:rPr>
            <w:rStyle w:val="Hyperlink"/>
            <w:i/>
            <w:noProof/>
          </w:rPr>
          <w:t xml:space="preserve">, </w:t>
        </w:r>
        <w:r w:rsidRPr="007B7E81">
          <w:rPr>
            <w:rStyle w:val="Hyperlink"/>
            <w:noProof/>
          </w:rPr>
          <w:t>tingkat kesulitan tinggi</w:t>
        </w:r>
        <w:r>
          <w:rPr>
            <w:noProof/>
            <w:webHidden/>
          </w:rPr>
          <w:tab/>
        </w:r>
        <w:r>
          <w:rPr>
            <w:noProof/>
            <w:webHidden/>
          </w:rPr>
          <w:fldChar w:fldCharType="begin"/>
        </w:r>
        <w:r>
          <w:rPr>
            <w:noProof/>
            <w:webHidden/>
          </w:rPr>
          <w:instrText xml:space="preserve"> PAGEREF _Toc135601577 \h </w:instrText>
        </w:r>
      </w:ins>
      <w:r>
        <w:rPr>
          <w:noProof/>
          <w:webHidden/>
        </w:rPr>
      </w:r>
      <w:r>
        <w:rPr>
          <w:noProof/>
          <w:webHidden/>
        </w:rPr>
        <w:fldChar w:fldCharType="separate"/>
      </w:r>
      <w:ins w:id="1941" w:author="Ilham Nur Pratama" w:date="2023-05-24T22:54:00Z">
        <w:r w:rsidR="000D26C4">
          <w:rPr>
            <w:noProof/>
            <w:webHidden/>
          </w:rPr>
          <w:t>124</w:t>
        </w:r>
      </w:ins>
      <w:ins w:id="1942" w:author="Ilham Nur Pratama" w:date="2023-05-21T22:43:00Z">
        <w:r>
          <w:rPr>
            <w:noProof/>
            <w:webHidden/>
          </w:rPr>
          <w:fldChar w:fldCharType="end"/>
        </w:r>
        <w:r w:rsidRPr="007B7E81">
          <w:rPr>
            <w:rStyle w:val="Hyperlink"/>
            <w:noProof/>
          </w:rPr>
          <w:fldChar w:fldCharType="end"/>
        </w:r>
      </w:ins>
    </w:p>
    <w:p w14:paraId="7B4863AD" w14:textId="759CF7AF" w:rsidR="00985B1D" w:rsidRDefault="00985B1D">
      <w:pPr>
        <w:pStyle w:val="TableofFigures"/>
        <w:tabs>
          <w:tab w:val="right" w:leader="dot" w:pos="8494"/>
        </w:tabs>
        <w:rPr>
          <w:ins w:id="1943" w:author="Ilham Nur Pratama" w:date="2023-05-21T22:43:00Z"/>
          <w:rFonts w:asciiTheme="minorHAnsi" w:eastAsiaTheme="minorEastAsia" w:hAnsiTheme="minorHAnsi"/>
          <w:noProof/>
          <w:kern w:val="2"/>
          <w:sz w:val="22"/>
          <w:lang w:val="en-ID" w:eastAsia="en-ID"/>
          <w14:ligatures w14:val="standardContextual"/>
        </w:rPr>
      </w:pPr>
      <w:ins w:id="1944"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78"</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44 Rekap simulasi sistem SOAPSD</w:t>
        </w:r>
        <w:r>
          <w:rPr>
            <w:noProof/>
            <w:webHidden/>
          </w:rPr>
          <w:tab/>
        </w:r>
        <w:r>
          <w:rPr>
            <w:noProof/>
            <w:webHidden/>
          </w:rPr>
          <w:fldChar w:fldCharType="begin"/>
        </w:r>
        <w:r>
          <w:rPr>
            <w:noProof/>
            <w:webHidden/>
          </w:rPr>
          <w:instrText xml:space="preserve"> PAGEREF _Toc135601578 \h </w:instrText>
        </w:r>
      </w:ins>
      <w:r>
        <w:rPr>
          <w:noProof/>
          <w:webHidden/>
        </w:rPr>
      </w:r>
      <w:r>
        <w:rPr>
          <w:noProof/>
          <w:webHidden/>
        </w:rPr>
        <w:fldChar w:fldCharType="separate"/>
      </w:r>
      <w:ins w:id="1945" w:author="Ilham Nur Pratama" w:date="2023-05-24T22:54:00Z">
        <w:r w:rsidR="000D26C4">
          <w:rPr>
            <w:noProof/>
            <w:webHidden/>
          </w:rPr>
          <w:t>125</w:t>
        </w:r>
      </w:ins>
      <w:ins w:id="1946" w:author="Ilham Nur Pratama" w:date="2023-05-21T22:43:00Z">
        <w:r>
          <w:rPr>
            <w:noProof/>
            <w:webHidden/>
          </w:rPr>
          <w:fldChar w:fldCharType="end"/>
        </w:r>
        <w:r w:rsidRPr="007B7E81">
          <w:rPr>
            <w:rStyle w:val="Hyperlink"/>
            <w:noProof/>
          </w:rPr>
          <w:fldChar w:fldCharType="end"/>
        </w:r>
      </w:ins>
    </w:p>
    <w:p w14:paraId="2324CD93" w14:textId="4D20578F" w:rsidR="00985B1D" w:rsidRDefault="00985B1D">
      <w:pPr>
        <w:pStyle w:val="TableofFigures"/>
        <w:tabs>
          <w:tab w:val="right" w:leader="dot" w:pos="8494"/>
        </w:tabs>
        <w:rPr>
          <w:ins w:id="1947" w:author="Ilham Nur Pratama" w:date="2023-05-21T22:43:00Z"/>
          <w:rFonts w:asciiTheme="minorHAnsi" w:eastAsiaTheme="minorEastAsia" w:hAnsiTheme="minorHAnsi"/>
          <w:noProof/>
          <w:kern w:val="2"/>
          <w:sz w:val="22"/>
          <w:lang w:val="en-ID" w:eastAsia="en-ID"/>
          <w14:ligatures w14:val="standardContextual"/>
        </w:rPr>
      </w:pPr>
      <w:ins w:id="1948"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79"</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45 Simulasi skenario 1:</w:t>
        </w:r>
        <w:r w:rsidRPr="007B7E81">
          <w:rPr>
            <w:rStyle w:val="Hyperlink"/>
            <w:i/>
            <w:noProof/>
          </w:rPr>
          <w:t xml:space="preserve"> Deliverables </w:t>
        </w:r>
        <w:r w:rsidRPr="007B7E81">
          <w:rPr>
            <w:rStyle w:val="Hyperlink"/>
            <w:noProof/>
          </w:rPr>
          <w:t>sedikit</w:t>
        </w:r>
        <w:r w:rsidRPr="007B7E81">
          <w:rPr>
            <w:rStyle w:val="Hyperlink"/>
            <w:i/>
            <w:noProof/>
          </w:rPr>
          <w:t xml:space="preserve">, </w:t>
        </w:r>
        <w:r w:rsidRPr="007B7E81">
          <w:rPr>
            <w:rStyle w:val="Hyperlink"/>
            <w:noProof/>
          </w:rPr>
          <w:t>tingkat kesulitan rendah setelah optimasi</w:t>
        </w:r>
        <w:r>
          <w:rPr>
            <w:noProof/>
            <w:webHidden/>
          </w:rPr>
          <w:tab/>
        </w:r>
        <w:r>
          <w:rPr>
            <w:noProof/>
            <w:webHidden/>
          </w:rPr>
          <w:fldChar w:fldCharType="begin"/>
        </w:r>
        <w:r>
          <w:rPr>
            <w:noProof/>
            <w:webHidden/>
          </w:rPr>
          <w:instrText xml:space="preserve"> PAGEREF _Toc135601579 \h </w:instrText>
        </w:r>
      </w:ins>
      <w:r>
        <w:rPr>
          <w:noProof/>
          <w:webHidden/>
        </w:rPr>
      </w:r>
      <w:r>
        <w:rPr>
          <w:noProof/>
          <w:webHidden/>
        </w:rPr>
        <w:fldChar w:fldCharType="separate"/>
      </w:r>
      <w:ins w:id="1949" w:author="Ilham Nur Pratama" w:date="2023-05-24T22:54:00Z">
        <w:r w:rsidR="000D26C4">
          <w:rPr>
            <w:noProof/>
            <w:webHidden/>
          </w:rPr>
          <w:t>128</w:t>
        </w:r>
      </w:ins>
      <w:ins w:id="1950" w:author="Ilham Nur Pratama" w:date="2023-05-21T22:43:00Z">
        <w:r>
          <w:rPr>
            <w:noProof/>
            <w:webHidden/>
          </w:rPr>
          <w:fldChar w:fldCharType="end"/>
        </w:r>
        <w:r w:rsidRPr="007B7E81">
          <w:rPr>
            <w:rStyle w:val="Hyperlink"/>
            <w:noProof/>
          </w:rPr>
          <w:fldChar w:fldCharType="end"/>
        </w:r>
      </w:ins>
    </w:p>
    <w:p w14:paraId="55EF3F44" w14:textId="65214D0B" w:rsidR="00985B1D" w:rsidRDefault="00985B1D">
      <w:pPr>
        <w:pStyle w:val="TableofFigures"/>
        <w:tabs>
          <w:tab w:val="right" w:leader="dot" w:pos="8494"/>
        </w:tabs>
        <w:rPr>
          <w:ins w:id="1951" w:author="Ilham Nur Pratama" w:date="2023-05-21T22:43:00Z"/>
          <w:rFonts w:asciiTheme="minorHAnsi" w:eastAsiaTheme="minorEastAsia" w:hAnsiTheme="minorHAnsi"/>
          <w:noProof/>
          <w:kern w:val="2"/>
          <w:sz w:val="22"/>
          <w:lang w:val="en-ID" w:eastAsia="en-ID"/>
          <w14:ligatures w14:val="standardContextual"/>
        </w:rPr>
      </w:pPr>
      <w:ins w:id="1952"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80"</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46 Simulasi skenario 2:</w:t>
        </w:r>
        <w:r w:rsidRPr="007B7E81">
          <w:rPr>
            <w:rStyle w:val="Hyperlink"/>
            <w:i/>
            <w:noProof/>
          </w:rPr>
          <w:t xml:space="preserve"> Deliverables </w:t>
        </w:r>
        <w:r w:rsidRPr="007B7E81">
          <w:rPr>
            <w:rStyle w:val="Hyperlink"/>
            <w:noProof/>
          </w:rPr>
          <w:t>banyak</w:t>
        </w:r>
        <w:r w:rsidRPr="007B7E81">
          <w:rPr>
            <w:rStyle w:val="Hyperlink"/>
            <w:i/>
            <w:noProof/>
          </w:rPr>
          <w:t xml:space="preserve">, </w:t>
        </w:r>
        <w:r w:rsidRPr="007B7E81">
          <w:rPr>
            <w:rStyle w:val="Hyperlink"/>
            <w:noProof/>
          </w:rPr>
          <w:t>tingkat kesulitan rendah setelah optimasi</w:t>
        </w:r>
        <w:r>
          <w:rPr>
            <w:noProof/>
            <w:webHidden/>
          </w:rPr>
          <w:tab/>
        </w:r>
        <w:r>
          <w:rPr>
            <w:noProof/>
            <w:webHidden/>
          </w:rPr>
          <w:fldChar w:fldCharType="begin"/>
        </w:r>
        <w:r>
          <w:rPr>
            <w:noProof/>
            <w:webHidden/>
          </w:rPr>
          <w:instrText xml:space="preserve"> PAGEREF _Toc135601580 \h </w:instrText>
        </w:r>
      </w:ins>
      <w:r>
        <w:rPr>
          <w:noProof/>
          <w:webHidden/>
        </w:rPr>
      </w:r>
      <w:r>
        <w:rPr>
          <w:noProof/>
          <w:webHidden/>
        </w:rPr>
        <w:fldChar w:fldCharType="separate"/>
      </w:r>
      <w:ins w:id="1953" w:author="Ilham Nur Pratama" w:date="2023-05-24T22:54:00Z">
        <w:r w:rsidR="000D26C4">
          <w:rPr>
            <w:noProof/>
            <w:webHidden/>
          </w:rPr>
          <w:t>129</w:t>
        </w:r>
      </w:ins>
      <w:ins w:id="1954" w:author="Ilham Nur Pratama" w:date="2023-05-21T22:43:00Z">
        <w:r>
          <w:rPr>
            <w:noProof/>
            <w:webHidden/>
          </w:rPr>
          <w:fldChar w:fldCharType="end"/>
        </w:r>
        <w:r w:rsidRPr="007B7E81">
          <w:rPr>
            <w:rStyle w:val="Hyperlink"/>
            <w:noProof/>
          </w:rPr>
          <w:fldChar w:fldCharType="end"/>
        </w:r>
      </w:ins>
    </w:p>
    <w:p w14:paraId="565AFCC0" w14:textId="0A150FB5" w:rsidR="00985B1D" w:rsidRDefault="00985B1D">
      <w:pPr>
        <w:pStyle w:val="TableofFigures"/>
        <w:tabs>
          <w:tab w:val="right" w:leader="dot" w:pos="8494"/>
        </w:tabs>
        <w:rPr>
          <w:ins w:id="1955" w:author="Ilham Nur Pratama" w:date="2023-05-21T22:43:00Z"/>
          <w:rFonts w:asciiTheme="minorHAnsi" w:eastAsiaTheme="minorEastAsia" w:hAnsiTheme="minorHAnsi"/>
          <w:noProof/>
          <w:kern w:val="2"/>
          <w:sz w:val="22"/>
          <w:lang w:val="en-ID" w:eastAsia="en-ID"/>
          <w14:ligatures w14:val="standardContextual"/>
        </w:rPr>
      </w:pPr>
      <w:ins w:id="1956"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81"</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47 Simulasi skenario 3:</w:t>
        </w:r>
        <w:r w:rsidRPr="007B7E81">
          <w:rPr>
            <w:rStyle w:val="Hyperlink"/>
            <w:i/>
            <w:noProof/>
          </w:rPr>
          <w:t xml:space="preserve"> Deliverables </w:t>
        </w:r>
        <w:r w:rsidRPr="007B7E81">
          <w:rPr>
            <w:rStyle w:val="Hyperlink"/>
            <w:noProof/>
          </w:rPr>
          <w:t>sedikit</w:t>
        </w:r>
        <w:r w:rsidRPr="007B7E81">
          <w:rPr>
            <w:rStyle w:val="Hyperlink"/>
            <w:i/>
            <w:noProof/>
          </w:rPr>
          <w:t xml:space="preserve">, </w:t>
        </w:r>
        <w:r w:rsidRPr="007B7E81">
          <w:rPr>
            <w:rStyle w:val="Hyperlink"/>
            <w:noProof/>
          </w:rPr>
          <w:t>tingkat kesulitan tinggi setelah optimasi</w:t>
        </w:r>
        <w:r>
          <w:rPr>
            <w:noProof/>
            <w:webHidden/>
          </w:rPr>
          <w:tab/>
        </w:r>
        <w:r>
          <w:rPr>
            <w:noProof/>
            <w:webHidden/>
          </w:rPr>
          <w:fldChar w:fldCharType="begin"/>
        </w:r>
        <w:r>
          <w:rPr>
            <w:noProof/>
            <w:webHidden/>
          </w:rPr>
          <w:instrText xml:space="preserve"> PAGEREF _Toc135601581 \h </w:instrText>
        </w:r>
      </w:ins>
      <w:r>
        <w:rPr>
          <w:noProof/>
          <w:webHidden/>
        </w:rPr>
      </w:r>
      <w:r>
        <w:rPr>
          <w:noProof/>
          <w:webHidden/>
        </w:rPr>
        <w:fldChar w:fldCharType="separate"/>
      </w:r>
      <w:ins w:id="1957" w:author="Ilham Nur Pratama" w:date="2023-05-24T22:54:00Z">
        <w:r w:rsidR="000D26C4">
          <w:rPr>
            <w:noProof/>
            <w:webHidden/>
          </w:rPr>
          <w:t>130</w:t>
        </w:r>
      </w:ins>
      <w:ins w:id="1958" w:author="Ilham Nur Pratama" w:date="2023-05-21T22:43:00Z">
        <w:r>
          <w:rPr>
            <w:noProof/>
            <w:webHidden/>
          </w:rPr>
          <w:fldChar w:fldCharType="end"/>
        </w:r>
        <w:r w:rsidRPr="007B7E81">
          <w:rPr>
            <w:rStyle w:val="Hyperlink"/>
            <w:noProof/>
          </w:rPr>
          <w:fldChar w:fldCharType="end"/>
        </w:r>
      </w:ins>
    </w:p>
    <w:p w14:paraId="7B9F44E9" w14:textId="07A3AC52" w:rsidR="00985B1D" w:rsidRDefault="00985B1D">
      <w:pPr>
        <w:pStyle w:val="TableofFigures"/>
        <w:tabs>
          <w:tab w:val="right" w:leader="dot" w:pos="8494"/>
        </w:tabs>
        <w:rPr>
          <w:ins w:id="1959" w:author="Ilham Nur Pratama" w:date="2023-05-21T22:43:00Z"/>
          <w:rFonts w:asciiTheme="minorHAnsi" w:eastAsiaTheme="minorEastAsia" w:hAnsiTheme="minorHAnsi"/>
          <w:noProof/>
          <w:kern w:val="2"/>
          <w:sz w:val="22"/>
          <w:lang w:val="en-ID" w:eastAsia="en-ID"/>
          <w14:ligatures w14:val="standardContextual"/>
        </w:rPr>
      </w:pPr>
      <w:ins w:id="1960"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82"</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48 Simulasi skenario 4:</w:t>
        </w:r>
        <w:r w:rsidRPr="007B7E81">
          <w:rPr>
            <w:rStyle w:val="Hyperlink"/>
            <w:i/>
            <w:noProof/>
          </w:rPr>
          <w:t xml:space="preserve"> Deliverables </w:t>
        </w:r>
        <w:r w:rsidRPr="007B7E81">
          <w:rPr>
            <w:rStyle w:val="Hyperlink"/>
            <w:noProof/>
          </w:rPr>
          <w:t>banyak</w:t>
        </w:r>
        <w:r w:rsidRPr="007B7E81">
          <w:rPr>
            <w:rStyle w:val="Hyperlink"/>
            <w:i/>
            <w:noProof/>
          </w:rPr>
          <w:t xml:space="preserve">, </w:t>
        </w:r>
        <w:r w:rsidRPr="007B7E81">
          <w:rPr>
            <w:rStyle w:val="Hyperlink"/>
            <w:noProof/>
          </w:rPr>
          <w:t>tingkat kesulitan tinggi setelah optimasi</w:t>
        </w:r>
        <w:r>
          <w:rPr>
            <w:noProof/>
            <w:webHidden/>
          </w:rPr>
          <w:tab/>
        </w:r>
        <w:r>
          <w:rPr>
            <w:noProof/>
            <w:webHidden/>
          </w:rPr>
          <w:fldChar w:fldCharType="begin"/>
        </w:r>
        <w:r>
          <w:rPr>
            <w:noProof/>
            <w:webHidden/>
          </w:rPr>
          <w:instrText xml:space="preserve"> PAGEREF _Toc135601582 \h </w:instrText>
        </w:r>
      </w:ins>
      <w:r>
        <w:rPr>
          <w:noProof/>
          <w:webHidden/>
        </w:rPr>
      </w:r>
      <w:r>
        <w:rPr>
          <w:noProof/>
          <w:webHidden/>
        </w:rPr>
        <w:fldChar w:fldCharType="separate"/>
      </w:r>
      <w:ins w:id="1961" w:author="Ilham Nur Pratama" w:date="2023-05-24T22:54:00Z">
        <w:r w:rsidR="000D26C4">
          <w:rPr>
            <w:noProof/>
            <w:webHidden/>
          </w:rPr>
          <w:t>131</w:t>
        </w:r>
      </w:ins>
      <w:ins w:id="1962" w:author="Ilham Nur Pratama" w:date="2023-05-21T22:43:00Z">
        <w:r>
          <w:rPr>
            <w:noProof/>
            <w:webHidden/>
          </w:rPr>
          <w:fldChar w:fldCharType="end"/>
        </w:r>
        <w:r w:rsidRPr="007B7E81">
          <w:rPr>
            <w:rStyle w:val="Hyperlink"/>
            <w:noProof/>
          </w:rPr>
          <w:fldChar w:fldCharType="end"/>
        </w:r>
      </w:ins>
    </w:p>
    <w:p w14:paraId="2823A5D1" w14:textId="4FF25180" w:rsidR="00985B1D" w:rsidRDefault="00985B1D">
      <w:pPr>
        <w:pStyle w:val="TableofFigures"/>
        <w:tabs>
          <w:tab w:val="right" w:leader="dot" w:pos="8494"/>
        </w:tabs>
        <w:rPr>
          <w:ins w:id="1963" w:author="Ilham Nur Pratama" w:date="2023-05-21T22:43:00Z"/>
          <w:rFonts w:asciiTheme="minorHAnsi" w:eastAsiaTheme="minorEastAsia" w:hAnsiTheme="minorHAnsi"/>
          <w:noProof/>
          <w:kern w:val="2"/>
          <w:sz w:val="22"/>
          <w:lang w:val="en-ID" w:eastAsia="en-ID"/>
          <w14:ligatures w14:val="standardContextual"/>
        </w:rPr>
      </w:pPr>
      <w:ins w:id="1964"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83"</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49 Rekap simulasi sistem setelah optimasi SOAPSD</w:t>
        </w:r>
        <w:r>
          <w:rPr>
            <w:noProof/>
            <w:webHidden/>
          </w:rPr>
          <w:tab/>
        </w:r>
        <w:r>
          <w:rPr>
            <w:noProof/>
            <w:webHidden/>
          </w:rPr>
          <w:fldChar w:fldCharType="begin"/>
        </w:r>
        <w:r>
          <w:rPr>
            <w:noProof/>
            <w:webHidden/>
          </w:rPr>
          <w:instrText xml:space="preserve"> PAGEREF _Toc135601583 \h </w:instrText>
        </w:r>
      </w:ins>
      <w:r>
        <w:rPr>
          <w:noProof/>
          <w:webHidden/>
        </w:rPr>
      </w:r>
      <w:r>
        <w:rPr>
          <w:noProof/>
          <w:webHidden/>
        </w:rPr>
        <w:fldChar w:fldCharType="separate"/>
      </w:r>
      <w:ins w:id="1965" w:author="Ilham Nur Pratama" w:date="2023-05-24T22:54:00Z">
        <w:r w:rsidR="000D26C4">
          <w:rPr>
            <w:noProof/>
            <w:webHidden/>
          </w:rPr>
          <w:t>132</w:t>
        </w:r>
      </w:ins>
      <w:ins w:id="1966" w:author="Ilham Nur Pratama" w:date="2023-05-21T22:43:00Z">
        <w:r>
          <w:rPr>
            <w:noProof/>
            <w:webHidden/>
          </w:rPr>
          <w:fldChar w:fldCharType="end"/>
        </w:r>
        <w:r w:rsidRPr="007B7E81">
          <w:rPr>
            <w:rStyle w:val="Hyperlink"/>
            <w:noProof/>
          </w:rPr>
          <w:fldChar w:fldCharType="end"/>
        </w:r>
      </w:ins>
    </w:p>
    <w:p w14:paraId="7A9D1079" w14:textId="4F2F70F8" w:rsidR="00985B1D" w:rsidRDefault="00985B1D">
      <w:pPr>
        <w:pStyle w:val="TableofFigures"/>
        <w:tabs>
          <w:tab w:val="right" w:leader="dot" w:pos="8494"/>
        </w:tabs>
        <w:rPr>
          <w:ins w:id="1967" w:author="Ilham Nur Pratama" w:date="2023-05-21T22:43:00Z"/>
          <w:rFonts w:asciiTheme="minorHAnsi" w:eastAsiaTheme="minorEastAsia" w:hAnsiTheme="minorHAnsi"/>
          <w:noProof/>
          <w:kern w:val="2"/>
          <w:sz w:val="22"/>
          <w:lang w:val="en-ID" w:eastAsia="en-ID"/>
          <w14:ligatures w14:val="standardContextual"/>
        </w:rPr>
      </w:pPr>
      <w:ins w:id="1968"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84"</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3.50 Parameter exclusive gateway BPMN </w:t>
        </w:r>
        <w:r w:rsidRPr="007B7E81">
          <w:rPr>
            <w:rStyle w:val="Hyperlink"/>
            <w:i/>
            <w:noProof/>
          </w:rPr>
          <w:t>to be</w:t>
        </w:r>
        <w:r>
          <w:rPr>
            <w:noProof/>
            <w:webHidden/>
          </w:rPr>
          <w:tab/>
        </w:r>
        <w:r>
          <w:rPr>
            <w:noProof/>
            <w:webHidden/>
          </w:rPr>
          <w:fldChar w:fldCharType="begin"/>
        </w:r>
        <w:r>
          <w:rPr>
            <w:noProof/>
            <w:webHidden/>
          </w:rPr>
          <w:instrText xml:space="preserve"> PAGEREF _Toc135601584 \h </w:instrText>
        </w:r>
      </w:ins>
      <w:r>
        <w:rPr>
          <w:noProof/>
          <w:webHidden/>
        </w:rPr>
      </w:r>
      <w:r>
        <w:rPr>
          <w:noProof/>
          <w:webHidden/>
        </w:rPr>
        <w:fldChar w:fldCharType="separate"/>
      </w:r>
      <w:ins w:id="1969" w:author="Ilham Nur Pratama" w:date="2023-05-24T22:54:00Z">
        <w:r w:rsidR="000D26C4">
          <w:rPr>
            <w:noProof/>
            <w:webHidden/>
          </w:rPr>
          <w:t>134</w:t>
        </w:r>
      </w:ins>
      <w:ins w:id="1970" w:author="Ilham Nur Pratama" w:date="2023-05-21T22:43:00Z">
        <w:r>
          <w:rPr>
            <w:noProof/>
            <w:webHidden/>
          </w:rPr>
          <w:fldChar w:fldCharType="end"/>
        </w:r>
        <w:r w:rsidRPr="007B7E81">
          <w:rPr>
            <w:rStyle w:val="Hyperlink"/>
            <w:noProof/>
          </w:rPr>
          <w:fldChar w:fldCharType="end"/>
        </w:r>
      </w:ins>
    </w:p>
    <w:p w14:paraId="768DF215" w14:textId="2BBF5DDC" w:rsidR="00985B1D" w:rsidRDefault="00985B1D">
      <w:pPr>
        <w:pStyle w:val="TableofFigures"/>
        <w:tabs>
          <w:tab w:val="right" w:leader="dot" w:pos="8494"/>
        </w:tabs>
        <w:rPr>
          <w:ins w:id="1971" w:author="Ilham Nur Pratama" w:date="2023-05-21T22:43:00Z"/>
          <w:rFonts w:asciiTheme="minorHAnsi" w:eastAsiaTheme="minorEastAsia" w:hAnsiTheme="minorHAnsi"/>
          <w:noProof/>
          <w:kern w:val="2"/>
          <w:sz w:val="22"/>
          <w:lang w:val="en-ID" w:eastAsia="en-ID"/>
          <w14:ligatures w14:val="standardContextual"/>
        </w:rPr>
      </w:pPr>
      <w:ins w:id="1972"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85"</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3.51 Hasil Simulasi BPMN Proses </w:t>
        </w:r>
        <w:r w:rsidRPr="007B7E81">
          <w:rPr>
            <w:rStyle w:val="Hyperlink"/>
            <w:i/>
            <w:noProof/>
          </w:rPr>
          <w:t>To be</w:t>
        </w:r>
        <w:r>
          <w:rPr>
            <w:noProof/>
            <w:webHidden/>
          </w:rPr>
          <w:tab/>
        </w:r>
        <w:r>
          <w:rPr>
            <w:noProof/>
            <w:webHidden/>
          </w:rPr>
          <w:fldChar w:fldCharType="begin"/>
        </w:r>
        <w:r>
          <w:rPr>
            <w:noProof/>
            <w:webHidden/>
          </w:rPr>
          <w:instrText xml:space="preserve"> PAGEREF _Toc135601585 \h </w:instrText>
        </w:r>
      </w:ins>
      <w:r>
        <w:rPr>
          <w:noProof/>
          <w:webHidden/>
        </w:rPr>
      </w:r>
      <w:r>
        <w:rPr>
          <w:noProof/>
          <w:webHidden/>
        </w:rPr>
        <w:fldChar w:fldCharType="separate"/>
      </w:r>
      <w:ins w:id="1973" w:author="Ilham Nur Pratama" w:date="2023-05-24T22:54:00Z">
        <w:r w:rsidR="000D26C4">
          <w:rPr>
            <w:noProof/>
            <w:webHidden/>
          </w:rPr>
          <w:t>135</w:t>
        </w:r>
      </w:ins>
      <w:ins w:id="1974" w:author="Ilham Nur Pratama" w:date="2023-05-21T22:43:00Z">
        <w:r>
          <w:rPr>
            <w:noProof/>
            <w:webHidden/>
          </w:rPr>
          <w:fldChar w:fldCharType="end"/>
        </w:r>
        <w:r w:rsidRPr="007B7E81">
          <w:rPr>
            <w:rStyle w:val="Hyperlink"/>
            <w:noProof/>
          </w:rPr>
          <w:fldChar w:fldCharType="end"/>
        </w:r>
      </w:ins>
    </w:p>
    <w:p w14:paraId="3E8D00D9" w14:textId="47D5A984" w:rsidR="00985B1D" w:rsidRDefault="00985B1D">
      <w:pPr>
        <w:pStyle w:val="TableofFigures"/>
        <w:tabs>
          <w:tab w:val="right" w:leader="dot" w:pos="8494"/>
        </w:tabs>
        <w:rPr>
          <w:ins w:id="1975" w:author="Ilham Nur Pratama" w:date="2023-05-21T22:43:00Z"/>
          <w:rFonts w:asciiTheme="minorHAnsi" w:eastAsiaTheme="minorEastAsia" w:hAnsiTheme="minorHAnsi"/>
          <w:noProof/>
          <w:kern w:val="2"/>
          <w:sz w:val="22"/>
          <w:lang w:val="en-ID" w:eastAsia="en-ID"/>
          <w14:ligatures w14:val="standardContextual"/>
        </w:rPr>
      </w:pPr>
      <w:ins w:id="1976"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86"</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3.52 Hasil simulasi rerata per pekerjaan pada proses </w:t>
        </w:r>
        <w:r w:rsidRPr="007B7E81">
          <w:rPr>
            <w:rStyle w:val="Hyperlink"/>
            <w:i/>
            <w:noProof/>
          </w:rPr>
          <w:t>to be</w:t>
        </w:r>
        <w:r>
          <w:rPr>
            <w:noProof/>
            <w:webHidden/>
          </w:rPr>
          <w:tab/>
        </w:r>
        <w:r>
          <w:rPr>
            <w:noProof/>
            <w:webHidden/>
          </w:rPr>
          <w:fldChar w:fldCharType="begin"/>
        </w:r>
        <w:r>
          <w:rPr>
            <w:noProof/>
            <w:webHidden/>
          </w:rPr>
          <w:instrText xml:space="preserve"> PAGEREF _Toc135601586 \h </w:instrText>
        </w:r>
      </w:ins>
      <w:r>
        <w:rPr>
          <w:noProof/>
          <w:webHidden/>
        </w:rPr>
      </w:r>
      <w:r>
        <w:rPr>
          <w:noProof/>
          <w:webHidden/>
        </w:rPr>
        <w:fldChar w:fldCharType="separate"/>
      </w:r>
      <w:ins w:id="1977" w:author="Ilham Nur Pratama" w:date="2023-05-24T22:54:00Z">
        <w:r w:rsidR="000D26C4">
          <w:rPr>
            <w:noProof/>
            <w:webHidden/>
          </w:rPr>
          <w:t>135</w:t>
        </w:r>
      </w:ins>
      <w:ins w:id="1978" w:author="Ilham Nur Pratama" w:date="2023-05-21T22:43:00Z">
        <w:r>
          <w:rPr>
            <w:noProof/>
            <w:webHidden/>
          </w:rPr>
          <w:fldChar w:fldCharType="end"/>
        </w:r>
        <w:r w:rsidRPr="007B7E81">
          <w:rPr>
            <w:rStyle w:val="Hyperlink"/>
            <w:noProof/>
          </w:rPr>
          <w:fldChar w:fldCharType="end"/>
        </w:r>
      </w:ins>
    </w:p>
    <w:p w14:paraId="426649FE" w14:textId="0B9492D9" w:rsidR="00985B1D" w:rsidRDefault="00985B1D">
      <w:pPr>
        <w:pStyle w:val="TableofFigures"/>
        <w:tabs>
          <w:tab w:val="right" w:leader="dot" w:pos="8494"/>
        </w:tabs>
        <w:rPr>
          <w:ins w:id="1979" w:author="Ilham Nur Pratama" w:date="2023-05-21T22:43:00Z"/>
          <w:rFonts w:asciiTheme="minorHAnsi" w:eastAsiaTheme="minorEastAsia" w:hAnsiTheme="minorHAnsi"/>
          <w:noProof/>
          <w:kern w:val="2"/>
          <w:sz w:val="22"/>
          <w:lang w:val="en-ID" w:eastAsia="en-ID"/>
          <w14:ligatures w14:val="standardContextual"/>
        </w:rPr>
      </w:pPr>
      <w:ins w:id="1980"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87"</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3.53 Hasil simulasi rerata per pekerjaan pada proses to be (sambungan)</w:t>
        </w:r>
        <w:r>
          <w:rPr>
            <w:noProof/>
            <w:webHidden/>
          </w:rPr>
          <w:tab/>
        </w:r>
        <w:r>
          <w:rPr>
            <w:noProof/>
            <w:webHidden/>
          </w:rPr>
          <w:fldChar w:fldCharType="begin"/>
        </w:r>
        <w:r>
          <w:rPr>
            <w:noProof/>
            <w:webHidden/>
          </w:rPr>
          <w:instrText xml:space="preserve"> PAGEREF _Toc135601587 \h </w:instrText>
        </w:r>
      </w:ins>
      <w:r>
        <w:rPr>
          <w:noProof/>
          <w:webHidden/>
        </w:rPr>
      </w:r>
      <w:r>
        <w:rPr>
          <w:noProof/>
          <w:webHidden/>
        </w:rPr>
        <w:fldChar w:fldCharType="separate"/>
      </w:r>
      <w:ins w:id="1981" w:author="Ilham Nur Pratama" w:date="2023-05-24T22:54:00Z">
        <w:r w:rsidR="000D26C4">
          <w:rPr>
            <w:noProof/>
            <w:webHidden/>
          </w:rPr>
          <w:t>136</w:t>
        </w:r>
      </w:ins>
      <w:ins w:id="1982" w:author="Ilham Nur Pratama" w:date="2023-05-21T22:43:00Z">
        <w:r>
          <w:rPr>
            <w:noProof/>
            <w:webHidden/>
          </w:rPr>
          <w:fldChar w:fldCharType="end"/>
        </w:r>
        <w:r w:rsidRPr="007B7E81">
          <w:rPr>
            <w:rStyle w:val="Hyperlink"/>
            <w:noProof/>
          </w:rPr>
          <w:fldChar w:fldCharType="end"/>
        </w:r>
      </w:ins>
    </w:p>
    <w:p w14:paraId="693161D9" w14:textId="69997C17" w:rsidR="00985B1D" w:rsidRDefault="00985B1D">
      <w:pPr>
        <w:pStyle w:val="TableofFigures"/>
        <w:tabs>
          <w:tab w:val="right" w:leader="dot" w:pos="8494"/>
        </w:tabs>
        <w:rPr>
          <w:ins w:id="1983" w:author="Ilham Nur Pratama" w:date="2023-05-21T22:43:00Z"/>
          <w:rFonts w:asciiTheme="minorHAnsi" w:eastAsiaTheme="minorEastAsia" w:hAnsiTheme="minorHAnsi"/>
          <w:noProof/>
          <w:kern w:val="2"/>
          <w:sz w:val="22"/>
          <w:lang w:val="en-ID" w:eastAsia="en-ID"/>
          <w14:ligatures w14:val="standardContextual"/>
        </w:rPr>
      </w:pPr>
      <w:ins w:id="1984"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88"</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3.54 Perbandingan simulasi proses </w:t>
        </w:r>
        <w:r w:rsidRPr="007B7E81">
          <w:rPr>
            <w:rStyle w:val="Hyperlink"/>
            <w:i/>
            <w:noProof/>
          </w:rPr>
          <w:t>as is</w:t>
        </w:r>
        <w:r w:rsidRPr="007B7E81">
          <w:rPr>
            <w:rStyle w:val="Hyperlink"/>
            <w:noProof/>
          </w:rPr>
          <w:t xml:space="preserve"> dan </w:t>
        </w:r>
        <w:r w:rsidRPr="007B7E81">
          <w:rPr>
            <w:rStyle w:val="Hyperlink"/>
            <w:i/>
            <w:noProof/>
          </w:rPr>
          <w:t>to be</w:t>
        </w:r>
        <w:r>
          <w:rPr>
            <w:noProof/>
            <w:webHidden/>
          </w:rPr>
          <w:tab/>
        </w:r>
        <w:r>
          <w:rPr>
            <w:noProof/>
            <w:webHidden/>
          </w:rPr>
          <w:fldChar w:fldCharType="begin"/>
        </w:r>
        <w:r>
          <w:rPr>
            <w:noProof/>
            <w:webHidden/>
          </w:rPr>
          <w:instrText xml:space="preserve"> PAGEREF _Toc135601588 \h </w:instrText>
        </w:r>
      </w:ins>
      <w:r>
        <w:rPr>
          <w:noProof/>
          <w:webHidden/>
        </w:rPr>
      </w:r>
      <w:r>
        <w:rPr>
          <w:noProof/>
          <w:webHidden/>
        </w:rPr>
        <w:fldChar w:fldCharType="separate"/>
      </w:r>
      <w:ins w:id="1985" w:author="Ilham Nur Pratama" w:date="2023-05-24T22:54:00Z">
        <w:r w:rsidR="000D26C4">
          <w:rPr>
            <w:noProof/>
            <w:webHidden/>
          </w:rPr>
          <w:t>137</w:t>
        </w:r>
      </w:ins>
      <w:ins w:id="1986" w:author="Ilham Nur Pratama" w:date="2023-05-21T22:43:00Z">
        <w:r>
          <w:rPr>
            <w:noProof/>
            <w:webHidden/>
          </w:rPr>
          <w:fldChar w:fldCharType="end"/>
        </w:r>
        <w:r w:rsidRPr="007B7E81">
          <w:rPr>
            <w:rStyle w:val="Hyperlink"/>
            <w:noProof/>
          </w:rPr>
          <w:fldChar w:fldCharType="end"/>
        </w:r>
      </w:ins>
    </w:p>
    <w:p w14:paraId="2683B419" w14:textId="1A6FFB2A" w:rsidR="00985B1D" w:rsidRDefault="00985B1D">
      <w:pPr>
        <w:pStyle w:val="TableofFigures"/>
        <w:tabs>
          <w:tab w:val="right" w:leader="dot" w:pos="8494"/>
        </w:tabs>
        <w:rPr>
          <w:ins w:id="1987" w:author="Ilham Nur Pratama" w:date="2023-05-21T22:43:00Z"/>
          <w:rFonts w:asciiTheme="minorHAnsi" w:eastAsiaTheme="minorEastAsia" w:hAnsiTheme="minorHAnsi"/>
          <w:noProof/>
          <w:kern w:val="2"/>
          <w:sz w:val="22"/>
          <w:lang w:val="en-ID" w:eastAsia="en-ID"/>
          <w14:ligatures w14:val="standardContextual"/>
        </w:rPr>
      </w:pPr>
      <w:ins w:id="1988"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89"</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4.1 Perbandingan PIECES Sebelum dan Sesudah</w:t>
        </w:r>
        <w:r>
          <w:rPr>
            <w:noProof/>
            <w:webHidden/>
          </w:rPr>
          <w:tab/>
        </w:r>
        <w:r>
          <w:rPr>
            <w:noProof/>
            <w:webHidden/>
          </w:rPr>
          <w:fldChar w:fldCharType="begin"/>
        </w:r>
        <w:r>
          <w:rPr>
            <w:noProof/>
            <w:webHidden/>
          </w:rPr>
          <w:instrText xml:space="preserve"> PAGEREF _Toc135601589 \h </w:instrText>
        </w:r>
      </w:ins>
      <w:r>
        <w:rPr>
          <w:noProof/>
          <w:webHidden/>
        </w:rPr>
      </w:r>
      <w:r>
        <w:rPr>
          <w:noProof/>
          <w:webHidden/>
        </w:rPr>
        <w:fldChar w:fldCharType="separate"/>
      </w:r>
      <w:ins w:id="1989" w:author="Ilham Nur Pratama" w:date="2023-05-24T22:54:00Z">
        <w:r w:rsidR="000D26C4">
          <w:rPr>
            <w:noProof/>
            <w:webHidden/>
          </w:rPr>
          <w:t>140</w:t>
        </w:r>
      </w:ins>
      <w:ins w:id="1990" w:author="Ilham Nur Pratama" w:date="2023-05-21T22:43:00Z">
        <w:r>
          <w:rPr>
            <w:noProof/>
            <w:webHidden/>
          </w:rPr>
          <w:fldChar w:fldCharType="end"/>
        </w:r>
        <w:r w:rsidRPr="007B7E81">
          <w:rPr>
            <w:rStyle w:val="Hyperlink"/>
            <w:noProof/>
          </w:rPr>
          <w:fldChar w:fldCharType="end"/>
        </w:r>
      </w:ins>
    </w:p>
    <w:p w14:paraId="25A0FCFF" w14:textId="78A4B872" w:rsidR="00985B1D" w:rsidRDefault="00985B1D">
      <w:pPr>
        <w:pStyle w:val="TableofFigures"/>
        <w:tabs>
          <w:tab w:val="right" w:leader="dot" w:pos="8494"/>
        </w:tabs>
        <w:rPr>
          <w:ins w:id="1991" w:author="Ilham Nur Pratama" w:date="2023-05-21T22:43:00Z"/>
          <w:rFonts w:asciiTheme="minorHAnsi" w:eastAsiaTheme="minorEastAsia" w:hAnsiTheme="minorHAnsi"/>
          <w:noProof/>
          <w:kern w:val="2"/>
          <w:sz w:val="22"/>
          <w:lang w:val="en-ID" w:eastAsia="en-ID"/>
          <w14:ligatures w14:val="standardContextual"/>
        </w:rPr>
      </w:pPr>
      <w:ins w:id="1992"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90"</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4.2 Perbandingan PIECES Sebelum dan Sesudah (sambungan)</w:t>
        </w:r>
        <w:r>
          <w:rPr>
            <w:noProof/>
            <w:webHidden/>
          </w:rPr>
          <w:tab/>
        </w:r>
        <w:r>
          <w:rPr>
            <w:noProof/>
            <w:webHidden/>
          </w:rPr>
          <w:fldChar w:fldCharType="begin"/>
        </w:r>
        <w:r>
          <w:rPr>
            <w:noProof/>
            <w:webHidden/>
          </w:rPr>
          <w:instrText xml:space="preserve"> PAGEREF _Toc135601590 \h </w:instrText>
        </w:r>
      </w:ins>
      <w:r>
        <w:rPr>
          <w:noProof/>
          <w:webHidden/>
        </w:rPr>
      </w:r>
      <w:r>
        <w:rPr>
          <w:noProof/>
          <w:webHidden/>
        </w:rPr>
        <w:fldChar w:fldCharType="separate"/>
      </w:r>
      <w:ins w:id="1993" w:author="Ilham Nur Pratama" w:date="2023-05-24T22:54:00Z">
        <w:r w:rsidR="000D26C4">
          <w:rPr>
            <w:noProof/>
            <w:webHidden/>
          </w:rPr>
          <w:t>141</w:t>
        </w:r>
      </w:ins>
      <w:ins w:id="1994" w:author="Ilham Nur Pratama" w:date="2023-05-21T22:43:00Z">
        <w:r>
          <w:rPr>
            <w:noProof/>
            <w:webHidden/>
          </w:rPr>
          <w:fldChar w:fldCharType="end"/>
        </w:r>
        <w:r w:rsidRPr="007B7E81">
          <w:rPr>
            <w:rStyle w:val="Hyperlink"/>
            <w:noProof/>
          </w:rPr>
          <w:fldChar w:fldCharType="end"/>
        </w:r>
      </w:ins>
    </w:p>
    <w:p w14:paraId="2C169B47" w14:textId="0745F034" w:rsidR="00985B1D" w:rsidRDefault="00985B1D">
      <w:pPr>
        <w:pStyle w:val="TableofFigures"/>
        <w:tabs>
          <w:tab w:val="right" w:leader="dot" w:pos="8494"/>
        </w:tabs>
        <w:rPr>
          <w:ins w:id="1995" w:author="Ilham Nur Pratama" w:date="2023-05-21T22:43:00Z"/>
          <w:rFonts w:asciiTheme="minorHAnsi" w:eastAsiaTheme="minorEastAsia" w:hAnsiTheme="minorHAnsi"/>
          <w:noProof/>
          <w:kern w:val="2"/>
          <w:sz w:val="22"/>
          <w:lang w:val="en-ID" w:eastAsia="en-ID"/>
          <w14:ligatures w14:val="standardContextual"/>
        </w:rPr>
      </w:pPr>
      <w:ins w:id="1996"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91"</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4.3 Perbandingan PIECES Sebelum dan Sesudah (sambungan)</w:t>
        </w:r>
        <w:r>
          <w:rPr>
            <w:noProof/>
            <w:webHidden/>
          </w:rPr>
          <w:tab/>
        </w:r>
        <w:r>
          <w:rPr>
            <w:noProof/>
            <w:webHidden/>
          </w:rPr>
          <w:fldChar w:fldCharType="begin"/>
        </w:r>
        <w:r>
          <w:rPr>
            <w:noProof/>
            <w:webHidden/>
          </w:rPr>
          <w:instrText xml:space="preserve"> PAGEREF _Toc135601591 \h </w:instrText>
        </w:r>
      </w:ins>
      <w:r>
        <w:rPr>
          <w:noProof/>
          <w:webHidden/>
        </w:rPr>
      </w:r>
      <w:r>
        <w:rPr>
          <w:noProof/>
          <w:webHidden/>
        </w:rPr>
        <w:fldChar w:fldCharType="separate"/>
      </w:r>
      <w:ins w:id="1997" w:author="Ilham Nur Pratama" w:date="2023-05-24T22:54:00Z">
        <w:r w:rsidR="000D26C4">
          <w:rPr>
            <w:noProof/>
            <w:webHidden/>
          </w:rPr>
          <w:t>142</w:t>
        </w:r>
      </w:ins>
      <w:ins w:id="1998" w:author="Ilham Nur Pratama" w:date="2023-05-21T22:43:00Z">
        <w:r>
          <w:rPr>
            <w:noProof/>
            <w:webHidden/>
          </w:rPr>
          <w:fldChar w:fldCharType="end"/>
        </w:r>
        <w:r w:rsidRPr="007B7E81">
          <w:rPr>
            <w:rStyle w:val="Hyperlink"/>
            <w:noProof/>
          </w:rPr>
          <w:fldChar w:fldCharType="end"/>
        </w:r>
      </w:ins>
    </w:p>
    <w:p w14:paraId="7A4FC80F" w14:textId="653773DC" w:rsidR="00985B1D" w:rsidRDefault="00985B1D">
      <w:pPr>
        <w:pStyle w:val="TableofFigures"/>
        <w:tabs>
          <w:tab w:val="right" w:leader="dot" w:pos="8494"/>
        </w:tabs>
        <w:rPr>
          <w:ins w:id="1999" w:author="Ilham Nur Pratama" w:date="2023-05-21T22:43:00Z"/>
          <w:rFonts w:asciiTheme="minorHAnsi" w:eastAsiaTheme="minorEastAsia" w:hAnsiTheme="minorHAnsi"/>
          <w:noProof/>
          <w:kern w:val="2"/>
          <w:sz w:val="22"/>
          <w:lang w:val="en-ID" w:eastAsia="en-ID"/>
          <w14:ligatures w14:val="standardContextual"/>
        </w:rPr>
      </w:pPr>
      <w:ins w:id="2000"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92"</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4.4 Perbandingan PIECES Sebelum dan Sesudah (sambungan)</w:t>
        </w:r>
        <w:r>
          <w:rPr>
            <w:noProof/>
            <w:webHidden/>
          </w:rPr>
          <w:tab/>
        </w:r>
        <w:r>
          <w:rPr>
            <w:noProof/>
            <w:webHidden/>
          </w:rPr>
          <w:fldChar w:fldCharType="begin"/>
        </w:r>
        <w:r>
          <w:rPr>
            <w:noProof/>
            <w:webHidden/>
          </w:rPr>
          <w:instrText xml:space="preserve"> PAGEREF _Toc135601592 \h </w:instrText>
        </w:r>
      </w:ins>
      <w:r>
        <w:rPr>
          <w:noProof/>
          <w:webHidden/>
        </w:rPr>
      </w:r>
      <w:r>
        <w:rPr>
          <w:noProof/>
          <w:webHidden/>
        </w:rPr>
        <w:fldChar w:fldCharType="separate"/>
      </w:r>
      <w:ins w:id="2001" w:author="Ilham Nur Pratama" w:date="2023-05-24T22:54:00Z">
        <w:r w:rsidR="000D26C4">
          <w:rPr>
            <w:noProof/>
            <w:webHidden/>
          </w:rPr>
          <w:t>143</w:t>
        </w:r>
      </w:ins>
      <w:ins w:id="2002" w:author="Ilham Nur Pratama" w:date="2023-05-21T22:43:00Z">
        <w:r>
          <w:rPr>
            <w:noProof/>
            <w:webHidden/>
          </w:rPr>
          <w:fldChar w:fldCharType="end"/>
        </w:r>
        <w:r w:rsidRPr="007B7E81">
          <w:rPr>
            <w:rStyle w:val="Hyperlink"/>
            <w:noProof/>
          </w:rPr>
          <w:fldChar w:fldCharType="end"/>
        </w:r>
      </w:ins>
    </w:p>
    <w:p w14:paraId="61BADC69" w14:textId="0164330E" w:rsidR="00985B1D" w:rsidRDefault="00985B1D">
      <w:pPr>
        <w:pStyle w:val="TableofFigures"/>
        <w:tabs>
          <w:tab w:val="right" w:leader="dot" w:pos="8494"/>
        </w:tabs>
        <w:rPr>
          <w:ins w:id="2003" w:author="Ilham Nur Pratama" w:date="2023-05-21T22:43:00Z"/>
          <w:rFonts w:asciiTheme="minorHAnsi" w:eastAsiaTheme="minorEastAsia" w:hAnsiTheme="minorHAnsi"/>
          <w:noProof/>
          <w:kern w:val="2"/>
          <w:sz w:val="22"/>
          <w:lang w:val="en-ID" w:eastAsia="en-ID"/>
          <w14:ligatures w14:val="standardContextual"/>
        </w:rPr>
      </w:pPr>
      <w:ins w:id="2004"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93"</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4.5 Perbandingan PIECES Sebelum dan Sesudah (sambungan)</w:t>
        </w:r>
        <w:r>
          <w:rPr>
            <w:noProof/>
            <w:webHidden/>
          </w:rPr>
          <w:tab/>
        </w:r>
        <w:r>
          <w:rPr>
            <w:noProof/>
            <w:webHidden/>
          </w:rPr>
          <w:fldChar w:fldCharType="begin"/>
        </w:r>
        <w:r>
          <w:rPr>
            <w:noProof/>
            <w:webHidden/>
          </w:rPr>
          <w:instrText xml:space="preserve"> PAGEREF _Toc135601593 \h </w:instrText>
        </w:r>
      </w:ins>
      <w:r>
        <w:rPr>
          <w:noProof/>
          <w:webHidden/>
        </w:rPr>
      </w:r>
      <w:r>
        <w:rPr>
          <w:noProof/>
          <w:webHidden/>
        </w:rPr>
        <w:fldChar w:fldCharType="separate"/>
      </w:r>
      <w:ins w:id="2005" w:author="Ilham Nur Pratama" w:date="2023-05-24T22:54:00Z">
        <w:r w:rsidR="000D26C4">
          <w:rPr>
            <w:noProof/>
            <w:webHidden/>
          </w:rPr>
          <w:t>144</w:t>
        </w:r>
      </w:ins>
      <w:ins w:id="2006" w:author="Ilham Nur Pratama" w:date="2023-05-21T22:43:00Z">
        <w:r>
          <w:rPr>
            <w:noProof/>
            <w:webHidden/>
          </w:rPr>
          <w:fldChar w:fldCharType="end"/>
        </w:r>
        <w:r w:rsidRPr="007B7E81">
          <w:rPr>
            <w:rStyle w:val="Hyperlink"/>
            <w:noProof/>
          </w:rPr>
          <w:fldChar w:fldCharType="end"/>
        </w:r>
      </w:ins>
    </w:p>
    <w:p w14:paraId="58A696D0" w14:textId="3D9C89D3" w:rsidR="00985B1D" w:rsidRDefault="00985B1D">
      <w:pPr>
        <w:pStyle w:val="TableofFigures"/>
        <w:tabs>
          <w:tab w:val="right" w:leader="dot" w:pos="8494"/>
        </w:tabs>
        <w:rPr>
          <w:ins w:id="2007" w:author="Ilham Nur Pratama" w:date="2023-05-21T22:43:00Z"/>
          <w:rFonts w:asciiTheme="minorHAnsi" w:eastAsiaTheme="minorEastAsia" w:hAnsiTheme="minorHAnsi"/>
          <w:noProof/>
          <w:kern w:val="2"/>
          <w:sz w:val="22"/>
          <w:lang w:val="en-ID" w:eastAsia="en-ID"/>
          <w14:ligatures w14:val="standardContextual"/>
        </w:rPr>
      </w:pPr>
      <w:ins w:id="2008"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94"</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4.6 Tabel perbandingan biaya proses </w:t>
        </w:r>
        <w:r w:rsidRPr="007B7E81">
          <w:rPr>
            <w:rStyle w:val="Hyperlink"/>
            <w:i/>
            <w:noProof/>
          </w:rPr>
          <w:t>as is</w:t>
        </w:r>
        <w:r w:rsidRPr="007B7E81">
          <w:rPr>
            <w:rStyle w:val="Hyperlink"/>
            <w:noProof/>
          </w:rPr>
          <w:t xml:space="preserve"> dengan </w:t>
        </w:r>
        <w:r w:rsidRPr="007B7E81">
          <w:rPr>
            <w:rStyle w:val="Hyperlink"/>
            <w:i/>
            <w:noProof/>
          </w:rPr>
          <w:t>to be</w:t>
        </w:r>
        <w:r>
          <w:rPr>
            <w:noProof/>
            <w:webHidden/>
          </w:rPr>
          <w:tab/>
        </w:r>
        <w:r>
          <w:rPr>
            <w:noProof/>
            <w:webHidden/>
          </w:rPr>
          <w:fldChar w:fldCharType="begin"/>
        </w:r>
        <w:r>
          <w:rPr>
            <w:noProof/>
            <w:webHidden/>
          </w:rPr>
          <w:instrText xml:space="preserve"> PAGEREF _Toc135601594 \h </w:instrText>
        </w:r>
      </w:ins>
      <w:r>
        <w:rPr>
          <w:noProof/>
          <w:webHidden/>
        </w:rPr>
      </w:r>
      <w:r>
        <w:rPr>
          <w:noProof/>
          <w:webHidden/>
        </w:rPr>
        <w:fldChar w:fldCharType="separate"/>
      </w:r>
      <w:ins w:id="2009" w:author="Ilham Nur Pratama" w:date="2023-05-24T22:54:00Z">
        <w:r w:rsidR="000D26C4">
          <w:rPr>
            <w:noProof/>
            <w:webHidden/>
          </w:rPr>
          <w:t>158</w:t>
        </w:r>
      </w:ins>
      <w:ins w:id="2010" w:author="Ilham Nur Pratama" w:date="2023-05-21T22:43:00Z">
        <w:r>
          <w:rPr>
            <w:noProof/>
            <w:webHidden/>
          </w:rPr>
          <w:fldChar w:fldCharType="end"/>
        </w:r>
        <w:r w:rsidRPr="007B7E81">
          <w:rPr>
            <w:rStyle w:val="Hyperlink"/>
            <w:noProof/>
          </w:rPr>
          <w:fldChar w:fldCharType="end"/>
        </w:r>
      </w:ins>
    </w:p>
    <w:p w14:paraId="09F48E45" w14:textId="3D8E0C27" w:rsidR="00985B1D" w:rsidRDefault="00985B1D">
      <w:pPr>
        <w:pStyle w:val="TableofFigures"/>
        <w:tabs>
          <w:tab w:val="right" w:leader="dot" w:pos="8494"/>
        </w:tabs>
        <w:rPr>
          <w:ins w:id="2011" w:author="Ilham Nur Pratama" w:date="2023-05-21T22:43:00Z"/>
          <w:rFonts w:asciiTheme="minorHAnsi" w:eastAsiaTheme="minorEastAsia" w:hAnsiTheme="minorHAnsi"/>
          <w:noProof/>
          <w:kern w:val="2"/>
          <w:sz w:val="22"/>
          <w:lang w:val="en-ID" w:eastAsia="en-ID"/>
          <w14:ligatures w14:val="standardContextual"/>
        </w:rPr>
      </w:pPr>
      <w:ins w:id="2012"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95"</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4.7 Perbandingan perulangan proses pada proses </w:t>
        </w:r>
        <w:r w:rsidRPr="007B7E81">
          <w:rPr>
            <w:rStyle w:val="Hyperlink"/>
            <w:i/>
            <w:noProof/>
          </w:rPr>
          <w:t>as is vs to be</w:t>
        </w:r>
        <w:r>
          <w:rPr>
            <w:noProof/>
            <w:webHidden/>
          </w:rPr>
          <w:tab/>
        </w:r>
        <w:r>
          <w:rPr>
            <w:noProof/>
            <w:webHidden/>
          </w:rPr>
          <w:fldChar w:fldCharType="begin"/>
        </w:r>
        <w:r>
          <w:rPr>
            <w:noProof/>
            <w:webHidden/>
          </w:rPr>
          <w:instrText xml:space="preserve"> PAGEREF _Toc135601595 \h </w:instrText>
        </w:r>
      </w:ins>
      <w:r>
        <w:rPr>
          <w:noProof/>
          <w:webHidden/>
        </w:rPr>
      </w:r>
      <w:r>
        <w:rPr>
          <w:noProof/>
          <w:webHidden/>
        </w:rPr>
        <w:fldChar w:fldCharType="separate"/>
      </w:r>
      <w:ins w:id="2013" w:author="Ilham Nur Pratama" w:date="2023-05-24T22:54:00Z">
        <w:r w:rsidR="000D26C4">
          <w:rPr>
            <w:noProof/>
            <w:webHidden/>
          </w:rPr>
          <w:t>159</w:t>
        </w:r>
      </w:ins>
      <w:ins w:id="2014" w:author="Ilham Nur Pratama" w:date="2023-05-21T22:43:00Z">
        <w:r>
          <w:rPr>
            <w:noProof/>
            <w:webHidden/>
          </w:rPr>
          <w:fldChar w:fldCharType="end"/>
        </w:r>
        <w:r w:rsidRPr="007B7E81">
          <w:rPr>
            <w:rStyle w:val="Hyperlink"/>
            <w:noProof/>
          </w:rPr>
          <w:fldChar w:fldCharType="end"/>
        </w:r>
      </w:ins>
    </w:p>
    <w:p w14:paraId="0602A557" w14:textId="5B82589C" w:rsidR="00985B1D" w:rsidRDefault="00985B1D">
      <w:pPr>
        <w:pStyle w:val="TableofFigures"/>
        <w:tabs>
          <w:tab w:val="right" w:leader="dot" w:pos="8494"/>
        </w:tabs>
        <w:rPr>
          <w:ins w:id="2015" w:author="Ilham Nur Pratama" w:date="2023-05-21T22:43:00Z"/>
          <w:rFonts w:asciiTheme="minorHAnsi" w:eastAsiaTheme="minorEastAsia" w:hAnsiTheme="minorHAnsi"/>
          <w:noProof/>
          <w:kern w:val="2"/>
          <w:sz w:val="22"/>
          <w:lang w:val="en-ID" w:eastAsia="en-ID"/>
          <w14:ligatures w14:val="standardContextual"/>
        </w:rPr>
      </w:pPr>
      <w:ins w:id="2016"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96"</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4.8 Perbandingan perulangan proses pada proses </w:t>
        </w:r>
        <w:r w:rsidRPr="007B7E81">
          <w:rPr>
            <w:rStyle w:val="Hyperlink"/>
            <w:i/>
            <w:noProof/>
          </w:rPr>
          <w:t>as is</w:t>
        </w:r>
        <w:r w:rsidRPr="007B7E81">
          <w:rPr>
            <w:rStyle w:val="Hyperlink"/>
            <w:noProof/>
          </w:rPr>
          <w:t xml:space="preserve"> vs </w:t>
        </w:r>
        <w:r w:rsidRPr="007B7E81">
          <w:rPr>
            <w:rStyle w:val="Hyperlink"/>
            <w:i/>
            <w:noProof/>
          </w:rPr>
          <w:t xml:space="preserve">to be </w:t>
        </w:r>
        <w:r w:rsidRPr="007B7E81">
          <w:rPr>
            <w:rStyle w:val="Hyperlink"/>
            <w:noProof/>
          </w:rPr>
          <w:t>(sambungan)</w:t>
        </w:r>
        <w:r>
          <w:rPr>
            <w:noProof/>
            <w:webHidden/>
          </w:rPr>
          <w:tab/>
        </w:r>
        <w:r>
          <w:rPr>
            <w:noProof/>
            <w:webHidden/>
          </w:rPr>
          <w:fldChar w:fldCharType="begin"/>
        </w:r>
        <w:r>
          <w:rPr>
            <w:noProof/>
            <w:webHidden/>
          </w:rPr>
          <w:instrText xml:space="preserve"> PAGEREF _Toc135601596 \h </w:instrText>
        </w:r>
      </w:ins>
      <w:r>
        <w:rPr>
          <w:noProof/>
          <w:webHidden/>
        </w:rPr>
      </w:r>
      <w:r>
        <w:rPr>
          <w:noProof/>
          <w:webHidden/>
        </w:rPr>
        <w:fldChar w:fldCharType="separate"/>
      </w:r>
      <w:ins w:id="2017" w:author="Ilham Nur Pratama" w:date="2023-05-24T22:54:00Z">
        <w:r w:rsidR="000D26C4">
          <w:rPr>
            <w:noProof/>
            <w:webHidden/>
          </w:rPr>
          <w:t>160</w:t>
        </w:r>
      </w:ins>
      <w:ins w:id="2018" w:author="Ilham Nur Pratama" w:date="2023-05-21T22:43:00Z">
        <w:r>
          <w:rPr>
            <w:noProof/>
            <w:webHidden/>
          </w:rPr>
          <w:fldChar w:fldCharType="end"/>
        </w:r>
        <w:r w:rsidRPr="007B7E81">
          <w:rPr>
            <w:rStyle w:val="Hyperlink"/>
            <w:noProof/>
          </w:rPr>
          <w:fldChar w:fldCharType="end"/>
        </w:r>
      </w:ins>
    </w:p>
    <w:p w14:paraId="2E8DBDE4" w14:textId="149658DE" w:rsidR="00985B1D" w:rsidRDefault="00985B1D">
      <w:pPr>
        <w:pStyle w:val="TableofFigures"/>
        <w:tabs>
          <w:tab w:val="right" w:leader="dot" w:pos="8494"/>
        </w:tabs>
        <w:rPr>
          <w:ins w:id="2019" w:author="Ilham Nur Pratama" w:date="2023-05-21T22:43:00Z"/>
          <w:rFonts w:asciiTheme="minorHAnsi" w:eastAsiaTheme="minorEastAsia" w:hAnsiTheme="minorHAnsi"/>
          <w:noProof/>
          <w:kern w:val="2"/>
          <w:sz w:val="22"/>
          <w:lang w:val="en-ID" w:eastAsia="en-ID"/>
          <w14:ligatures w14:val="standardContextual"/>
        </w:rPr>
      </w:pPr>
      <w:ins w:id="2020"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97"</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4.9 Perbandingan durasi pekerjaan pada proses </w:t>
        </w:r>
        <w:r w:rsidRPr="007B7E81">
          <w:rPr>
            <w:rStyle w:val="Hyperlink"/>
            <w:i/>
            <w:noProof/>
          </w:rPr>
          <w:t>as is dengan to be</w:t>
        </w:r>
        <w:r>
          <w:rPr>
            <w:noProof/>
            <w:webHidden/>
          </w:rPr>
          <w:tab/>
        </w:r>
        <w:r>
          <w:rPr>
            <w:noProof/>
            <w:webHidden/>
          </w:rPr>
          <w:fldChar w:fldCharType="begin"/>
        </w:r>
        <w:r>
          <w:rPr>
            <w:noProof/>
            <w:webHidden/>
          </w:rPr>
          <w:instrText xml:space="preserve"> PAGEREF _Toc135601597 \h </w:instrText>
        </w:r>
      </w:ins>
      <w:r>
        <w:rPr>
          <w:noProof/>
          <w:webHidden/>
        </w:rPr>
      </w:r>
      <w:r>
        <w:rPr>
          <w:noProof/>
          <w:webHidden/>
        </w:rPr>
        <w:fldChar w:fldCharType="separate"/>
      </w:r>
      <w:ins w:id="2021" w:author="Ilham Nur Pratama" w:date="2023-05-24T22:54:00Z">
        <w:r w:rsidR="000D26C4">
          <w:rPr>
            <w:noProof/>
            <w:webHidden/>
          </w:rPr>
          <w:t>161</w:t>
        </w:r>
      </w:ins>
      <w:ins w:id="2022" w:author="Ilham Nur Pratama" w:date="2023-05-21T22:43:00Z">
        <w:r>
          <w:rPr>
            <w:noProof/>
            <w:webHidden/>
          </w:rPr>
          <w:fldChar w:fldCharType="end"/>
        </w:r>
        <w:r w:rsidRPr="007B7E81">
          <w:rPr>
            <w:rStyle w:val="Hyperlink"/>
            <w:noProof/>
          </w:rPr>
          <w:fldChar w:fldCharType="end"/>
        </w:r>
      </w:ins>
    </w:p>
    <w:p w14:paraId="0EBAB204" w14:textId="2086370E" w:rsidR="00985B1D" w:rsidRDefault="00985B1D">
      <w:pPr>
        <w:pStyle w:val="TableofFigures"/>
        <w:tabs>
          <w:tab w:val="right" w:leader="dot" w:pos="8494"/>
        </w:tabs>
        <w:rPr>
          <w:ins w:id="2023" w:author="Ilham Nur Pratama" w:date="2023-05-21T22:43:00Z"/>
          <w:rFonts w:asciiTheme="minorHAnsi" w:eastAsiaTheme="minorEastAsia" w:hAnsiTheme="minorHAnsi"/>
          <w:noProof/>
          <w:kern w:val="2"/>
          <w:sz w:val="22"/>
          <w:lang w:val="en-ID" w:eastAsia="en-ID"/>
          <w14:ligatures w14:val="standardContextual"/>
        </w:rPr>
      </w:pPr>
      <w:ins w:id="2024" w:author="Ilham Nur Pratama" w:date="2023-05-21T22:43:00Z">
        <w:r w:rsidRPr="007B7E81">
          <w:rPr>
            <w:rStyle w:val="Hyperlink"/>
            <w:noProof/>
          </w:rPr>
          <w:lastRenderedPageBreak/>
          <w:fldChar w:fldCharType="begin"/>
        </w:r>
        <w:r w:rsidRPr="007B7E81">
          <w:rPr>
            <w:rStyle w:val="Hyperlink"/>
            <w:noProof/>
          </w:rPr>
          <w:instrText xml:space="preserve"> </w:instrText>
        </w:r>
        <w:r>
          <w:rPr>
            <w:noProof/>
          </w:rPr>
          <w:instrText>HYPERLINK \l "_Toc135601598"</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4.10 Perbandingan waktu tunggu proses </w:t>
        </w:r>
        <w:r w:rsidRPr="007B7E81">
          <w:rPr>
            <w:rStyle w:val="Hyperlink"/>
            <w:i/>
            <w:noProof/>
          </w:rPr>
          <w:t xml:space="preserve">as is </w:t>
        </w:r>
        <w:r w:rsidRPr="007B7E81">
          <w:rPr>
            <w:rStyle w:val="Hyperlink"/>
            <w:noProof/>
          </w:rPr>
          <w:t>dengan</w:t>
        </w:r>
        <w:r w:rsidRPr="007B7E81">
          <w:rPr>
            <w:rStyle w:val="Hyperlink"/>
            <w:i/>
            <w:noProof/>
          </w:rPr>
          <w:t xml:space="preserve"> to be</w:t>
        </w:r>
        <w:r>
          <w:rPr>
            <w:noProof/>
            <w:webHidden/>
          </w:rPr>
          <w:tab/>
        </w:r>
        <w:r>
          <w:rPr>
            <w:noProof/>
            <w:webHidden/>
          </w:rPr>
          <w:fldChar w:fldCharType="begin"/>
        </w:r>
        <w:r>
          <w:rPr>
            <w:noProof/>
            <w:webHidden/>
          </w:rPr>
          <w:instrText xml:space="preserve"> PAGEREF _Toc135601598 \h </w:instrText>
        </w:r>
      </w:ins>
      <w:r>
        <w:rPr>
          <w:noProof/>
          <w:webHidden/>
        </w:rPr>
      </w:r>
      <w:r>
        <w:rPr>
          <w:noProof/>
          <w:webHidden/>
        </w:rPr>
        <w:fldChar w:fldCharType="separate"/>
      </w:r>
      <w:ins w:id="2025" w:author="Ilham Nur Pratama" w:date="2023-05-24T22:54:00Z">
        <w:r w:rsidR="000D26C4">
          <w:rPr>
            <w:noProof/>
            <w:webHidden/>
          </w:rPr>
          <w:t>162</w:t>
        </w:r>
      </w:ins>
      <w:ins w:id="2026" w:author="Ilham Nur Pratama" w:date="2023-05-21T22:43:00Z">
        <w:r>
          <w:rPr>
            <w:noProof/>
            <w:webHidden/>
          </w:rPr>
          <w:fldChar w:fldCharType="end"/>
        </w:r>
        <w:r w:rsidRPr="007B7E81">
          <w:rPr>
            <w:rStyle w:val="Hyperlink"/>
            <w:noProof/>
          </w:rPr>
          <w:fldChar w:fldCharType="end"/>
        </w:r>
      </w:ins>
    </w:p>
    <w:p w14:paraId="2B4C034B" w14:textId="4DB7CF1A" w:rsidR="00985B1D" w:rsidRDefault="00985B1D">
      <w:pPr>
        <w:pStyle w:val="TableofFigures"/>
        <w:tabs>
          <w:tab w:val="right" w:leader="dot" w:pos="8494"/>
        </w:tabs>
        <w:rPr>
          <w:ins w:id="2027" w:author="Ilham Nur Pratama" w:date="2023-05-21T22:43:00Z"/>
          <w:rFonts w:asciiTheme="minorHAnsi" w:eastAsiaTheme="minorEastAsia" w:hAnsiTheme="minorHAnsi"/>
          <w:noProof/>
          <w:kern w:val="2"/>
          <w:sz w:val="22"/>
          <w:lang w:val="en-ID" w:eastAsia="en-ID"/>
          <w14:ligatures w14:val="standardContextual"/>
        </w:rPr>
      </w:pPr>
      <w:ins w:id="2028"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599"</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4.11 Hasil Rerata Simulasi Proses </w:t>
        </w:r>
        <w:r w:rsidRPr="007B7E81">
          <w:rPr>
            <w:rStyle w:val="Hyperlink"/>
            <w:i/>
            <w:noProof/>
          </w:rPr>
          <w:t>as is</w:t>
        </w:r>
        <w:r w:rsidRPr="007B7E81">
          <w:rPr>
            <w:rStyle w:val="Hyperlink"/>
            <w:noProof/>
          </w:rPr>
          <w:t xml:space="preserve"> dan proses </w:t>
        </w:r>
        <w:r w:rsidRPr="007B7E81">
          <w:rPr>
            <w:rStyle w:val="Hyperlink"/>
            <w:i/>
            <w:noProof/>
          </w:rPr>
          <w:t>to be</w:t>
        </w:r>
        <w:r>
          <w:rPr>
            <w:noProof/>
            <w:webHidden/>
          </w:rPr>
          <w:tab/>
        </w:r>
        <w:r>
          <w:rPr>
            <w:noProof/>
            <w:webHidden/>
          </w:rPr>
          <w:fldChar w:fldCharType="begin"/>
        </w:r>
        <w:r>
          <w:rPr>
            <w:noProof/>
            <w:webHidden/>
          </w:rPr>
          <w:instrText xml:space="preserve"> PAGEREF _Toc135601599 \h </w:instrText>
        </w:r>
      </w:ins>
      <w:r>
        <w:rPr>
          <w:noProof/>
          <w:webHidden/>
        </w:rPr>
      </w:r>
      <w:r>
        <w:rPr>
          <w:noProof/>
          <w:webHidden/>
        </w:rPr>
        <w:fldChar w:fldCharType="separate"/>
      </w:r>
      <w:ins w:id="2029" w:author="Ilham Nur Pratama" w:date="2023-05-24T22:54:00Z">
        <w:r w:rsidR="000D26C4">
          <w:rPr>
            <w:noProof/>
            <w:webHidden/>
          </w:rPr>
          <w:t>164</w:t>
        </w:r>
      </w:ins>
      <w:ins w:id="2030" w:author="Ilham Nur Pratama" w:date="2023-05-21T22:43:00Z">
        <w:r>
          <w:rPr>
            <w:noProof/>
            <w:webHidden/>
          </w:rPr>
          <w:fldChar w:fldCharType="end"/>
        </w:r>
        <w:r w:rsidRPr="007B7E81">
          <w:rPr>
            <w:rStyle w:val="Hyperlink"/>
            <w:noProof/>
          </w:rPr>
          <w:fldChar w:fldCharType="end"/>
        </w:r>
      </w:ins>
    </w:p>
    <w:p w14:paraId="1E2724CC" w14:textId="15C5B68A" w:rsidR="00985B1D" w:rsidRDefault="00985B1D">
      <w:pPr>
        <w:pStyle w:val="TableofFigures"/>
        <w:tabs>
          <w:tab w:val="right" w:leader="dot" w:pos="8494"/>
        </w:tabs>
        <w:rPr>
          <w:ins w:id="2031" w:author="Ilham Nur Pratama" w:date="2023-05-21T22:43:00Z"/>
          <w:rFonts w:asciiTheme="minorHAnsi" w:eastAsiaTheme="minorEastAsia" w:hAnsiTheme="minorHAnsi"/>
          <w:noProof/>
          <w:kern w:val="2"/>
          <w:sz w:val="22"/>
          <w:lang w:val="en-ID" w:eastAsia="en-ID"/>
          <w14:ligatures w14:val="standardContextual"/>
        </w:rPr>
      </w:pPr>
      <w:ins w:id="2032"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600"</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4.12 Hasil statistik deskriptif untuk parameter waktu</w:t>
        </w:r>
        <w:r>
          <w:rPr>
            <w:noProof/>
            <w:webHidden/>
          </w:rPr>
          <w:tab/>
        </w:r>
        <w:r>
          <w:rPr>
            <w:noProof/>
            <w:webHidden/>
          </w:rPr>
          <w:fldChar w:fldCharType="begin"/>
        </w:r>
        <w:r>
          <w:rPr>
            <w:noProof/>
            <w:webHidden/>
          </w:rPr>
          <w:instrText xml:space="preserve"> PAGEREF _Toc135601600 \h </w:instrText>
        </w:r>
      </w:ins>
      <w:r>
        <w:rPr>
          <w:noProof/>
          <w:webHidden/>
        </w:rPr>
      </w:r>
      <w:r>
        <w:rPr>
          <w:noProof/>
          <w:webHidden/>
        </w:rPr>
        <w:fldChar w:fldCharType="separate"/>
      </w:r>
      <w:ins w:id="2033" w:author="Ilham Nur Pratama" w:date="2023-05-24T22:54:00Z">
        <w:r w:rsidR="000D26C4">
          <w:rPr>
            <w:noProof/>
            <w:webHidden/>
          </w:rPr>
          <w:t>165</w:t>
        </w:r>
      </w:ins>
      <w:ins w:id="2034" w:author="Ilham Nur Pratama" w:date="2023-05-21T22:43:00Z">
        <w:r>
          <w:rPr>
            <w:noProof/>
            <w:webHidden/>
          </w:rPr>
          <w:fldChar w:fldCharType="end"/>
        </w:r>
        <w:r w:rsidRPr="007B7E81">
          <w:rPr>
            <w:rStyle w:val="Hyperlink"/>
            <w:noProof/>
          </w:rPr>
          <w:fldChar w:fldCharType="end"/>
        </w:r>
      </w:ins>
    </w:p>
    <w:p w14:paraId="5EBB63B3" w14:textId="479CEECE" w:rsidR="00985B1D" w:rsidRDefault="00985B1D">
      <w:pPr>
        <w:pStyle w:val="TableofFigures"/>
        <w:tabs>
          <w:tab w:val="right" w:leader="dot" w:pos="8494"/>
        </w:tabs>
        <w:rPr>
          <w:ins w:id="2035" w:author="Ilham Nur Pratama" w:date="2023-05-21T22:43:00Z"/>
          <w:rFonts w:asciiTheme="minorHAnsi" w:eastAsiaTheme="minorEastAsia" w:hAnsiTheme="minorHAnsi"/>
          <w:noProof/>
          <w:kern w:val="2"/>
          <w:sz w:val="22"/>
          <w:lang w:val="en-ID" w:eastAsia="en-ID"/>
          <w14:ligatures w14:val="standardContextual"/>
        </w:rPr>
      </w:pPr>
      <w:ins w:id="2036"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601"</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Tabel 4.13 Hasil statistik deksriptif untuk parameter biaya</w:t>
        </w:r>
        <w:r>
          <w:rPr>
            <w:noProof/>
            <w:webHidden/>
          </w:rPr>
          <w:tab/>
        </w:r>
        <w:r>
          <w:rPr>
            <w:noProof/>
            <w:webHidden/>
          </w:rPr>
          <w:fldChar w:fldCharType="begin"/>
        </w:r>
        <w:r>
          <w:rPr>
            <w:noProof/>
            <w:webHidden/>
          </w:rPr>
          <w:instrText xml:space="preserve"> PAGEREF _Toc135601601 \h </w:instrText>
        </w:r>
      </w:ins>
      <w:r>
        <w:rPr>
          <w:noProof/>
          <w:webHidden/>
        </w:rPr>
      </w:r>
      <w:r>
        <w:rPr>
          <w:noProof/>
          <w:webHidden/>
        </w:rPr>
        <w:fldChar w:fldCharType="separate"/>
      </w:r>
      <w:ins w:id="2037" w:author="Ilham Nur Pratama" w:date="2023-05-24T22:54:00Z">
        <w:r w:rsidR="000D26C4">
          <w:rPr>
            <w:noProof/>
            <w:webHidden/>
          </w:rPr>
          <w:t>165</w:t>
        </w:r>
      </w:ins>
      <w:ins w:id="2038" w:author="Ilham Nur Pratama" w:date="2023-05-21T22:43:00Z">
        <w:r>
          <w:rPr>
            <w:noProof/>
            <w:webHidden/>
          </w:rPr>
          <w:fldChar w:fldCharType="end"/>
        </w:r>
        <w:r w:rsidRPr="007B7E81">
          <w:rPr>
            <w:rStyle w:val="Hyperlink"/>
            <w:noProof/>
          </w:rPr>
          <w:fldChar w:fldCharType="end"/>
        </w:r>
      </w:ins>
    </w:p>
    <w:p w14:paraId="55ECAFB4" w14:textId="1F22F613" w:rsidR="00985B1D" w:rsidRDefault="00985B1D">
      <w:pPr>
        <w:pStyle w:val="TableofFigures"/>
        <w:tabs>
          <w:tab w:val="right" w:leader="dot" w:pos="8494"/>
        </w:tabs>
        <w:rPr>
          <w:ins w:id="2039" w:author="Ilham Nur Pratama" w:date="2023-05-21T22:43:00Z"/>
          <w:rFonts w:asciiTheme="minorHAnsi" w:eastAsiaTheme="minorEastAsia" w:hAnsiTheme="minorHAnsi"/>
          <w:noProof/>
          <w:kern w:val="2"/>
          <w:sz w:val="22"/>
          <w:lang w:val="en-ID" w:eastAsia="en-ID"/>
          <w14:ligatures w14:val="standardContextual"/>
        </w:rPr>
      </w:pPr>
      <w:ins w:id="2040"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602"</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4.14 Hasil uji </w:t>
        </w:r>
        <w:r w:rsidRPr="007B7E81">
          <w:rPr>
            <w:rStyle w:val="Hyperlink"/>
            <w:i/>
            <w:noProof/>
          </w:rPr>
          <w:t>levene</w:t>
        </w:r>
        <w:r w:rsidRPr="007B7E81">
          <w:rPr>
            <w:rStyle w:val="Hyperlink"/>
            <w:noProof/>
          </w:rPr>
          <w:t xml:space="preserve"> untuk parameter biaya dan waktu</w:t>
        </w:r>
        <w:r>
          <w:rPr>
            <w:noProof/>
            <w:webHidden/>
          </w:rPr>
          <w:tab/>
        </w:r>
        <w:r>
          <w:rPr>
            <w:noProof/>
            <w:webHidden/>
          </w:rPr>
          <w:fldChar w:fldCharType="begin"/>
        </w:r>
        <w:r>
          <w:rPr>
            <w:noProof/>
            <w:webHidden/>
          </w:rPr>
          <w:instrText xml:space="preserve"> PAGEREF _Toc135601602 \h </w:instrText>
        </w:r>
      </w:ins>
      <w:r>
        <w:rPr>
          <w:noProof/>
          <w:webHidden/>
        </w:rPr>
      </w:r>
      <w:r>
        <w:rPr>
          <w:noProof/>
          <w:webHidden/>
        </w:rPr>
        <w:fldChar w:fldCharType="separate"/>
      </w:r>
      <w:ins w:id="2041" w:author="Ilham Nur Pratama" w:date="2023-05-24T22:54:00Z">
        <w:r w:rsidR="000D26C4">
          <w:rPr>
            <w:noProof/>
            <w:webHidden/>
          </w:rPr>
          <w:t>167</w:t>
        </w:r>
      </w:ins>
      <w:ins w:id="2042" w:author="Ilham Nur Pratama" w:date="2023-05-21T22:43:00Z">
        <w:r>
          <w:rPr>
            <w:noProof/>
            <w:webHidden/>
          </w:rPr>
          <w:fldChar w:fldCharType="end"/>
        </w:r>
        <w:r w:rsidRPr="007B7E81">
          <w:rPr>
            <w:rStyle w:val="Hyperlink"/>
            <w:noProof/>
          </w:rPr>
          <w:fldChar w:fldCharType="end"/>
        </w:r>
      </w:ins>
    </w:p>
    <w:p w14:paraId="741D78E2" w14:textId="0C328A8D" w:rsidR="00985B1D" w:rsidRDefault="00985B1D">
      <w:pPr>
        <w:pStyle w:val="TableofFigures"/>
        <w:tabs>
          <w:tab w:val="right" w:leader="dot" w:pos="8494"/>
        </w:tabs>
        <w:rPr>
          <w:ins w:id="2043" w:author="Ilham Nur Pratama" w:date="2023-05-21T22:43:00Z"/>
          <w:rFonts w:asciiTheme="minorHAnsi" w:eastAsiaTheme="minorEastAsia" w:hAnsiTheme="minorHAnsi"/>
          <w:noProof/>
          <w:kern w:val="2"/>
          <w:sz w:val="22"/>
          <w:lang w:val="en-ID" w:eastAsia="en-ID"/>
          <w14:ligatures w14:val="standardContextual"/>
        </w:rPr>
      </w:pPr>
      <w:ins w:id="2044"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603"</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4.15 Hasil uji </w:t>
        </w:r>
        <w:r w:rsidRPr="007B7E81">
          <w:rPr>
            <w:rStyle w:val="Hyperlink"/>
            <w:i/>
            <w:noProof/>
          </w:rPr>
          <w:t>welch t-test</w:t>
        </w:r>
        <w:r w:rsidRPr="007B7E81">
          <w:rPr>
            <w:rStyle w:val="Hyperlink"/>
            <w:noProof/>
          </w:rPr>
          <w:t xml:space="preserve"> pada kondisi </w:t>
        </w:r>
        <w:r w:rsidRPr="007B7E81">
          <w:rPr>
            <w:rStyle w:val="Hyperlink"/>
            <w:i/>
            <w:noProof/>
          </w:rPr>
          <w:t>as is</w:t>
        </w:r>
        <w:r w:rsidRPr="007B7E81">
          <w:rPr>
            <w:rStyle w:val="Hyperlink"/>
            <w:noProof/>
          </w:rPr>
          <w:t xml:space="preserve"> dan </w:t>
        </w:r>
        <w:r w:rsidRPr="007B7E81">
          <w:rPr>
            <w:rStyle w:val="Hyperlink"/>
            <w:i/>
            <w:noProof/>
          </w:rPr>
          <w:t>to be</w:t>
        </w:r>
        <w:r w:rsidRPr="007B7E81">
          <w:rPr>
            <w:rStyle w:val="Hyperlink"/>
            <w:noProof/>
          </w:rPr>
          <w:t xml:space="preserve"> untuk parameter waktu dan biaya</w:t>
        </w:r>
        <w:r>
          <w:rPr>
            <w:noProof/>
            <w:webHidden/>
          </w:rPr>
          <w:tab/>
        </w:r>
        <w:r>
          <w:rPr>
            <w:noProof/>
            <w:webHidden/>
          </w:rPr>
          <w:fldChar w:fldCharType="begin"/>
        </w:r>
        <w:r>
          <w:rPr>
            <w:noProof/>
            <w:webHidden/>
          </w:rPr>
          <w:instrText xml:space="preserve"> PAGEREF _Toc135601603 \h </w:instrText>
        </w:r>
      </w:ins>
      <w:r>
        <w:rPr>
          <w:noProof/>
          <w:webHidden/>
        </w:rPr>
      </w:r>
      <w:r>
        <w:rPr>
          <w:noProof/>
          <w:webHidden/>
        </w:rPr>
        <w:fldChar w:fldCharType="separate"/>
      </w:r>
      <w:ins w:id="2045" w:author="Ilham Nur Pratama" w:date="2023-05-24T22:54:00Z">
        <w:r w:rsidR="000D26C4">
          <w:rPr>
            <w:noProof/>
            <w:webHidden/>
          </w:rPr>
          <w:t>167</w:t>
        </w:r>
      </w:ins>
      <w:ins w:id="2046" w:author="Ilham Nur Pratama" w:date="2023-05-21T22:43:00Z">
        <w:r>
          <w:rPr>
            <w:noProof/>
            <w:webHidden/>
          </w:rPr>
          <w:fldChar w:fldCharType="end"/>
        </w:r>
        <w:r w:rsidRPr="007B7E81">
          <w:rPr>
            <w:rStyle w:val="Hyperlink"/>
            <w:noProof/>
          </w:rPr>
          <w:fldChar w:fldCharType="end"/>
        </w:r>
      </w:ins>
    </w:p>
    <w:p w14:paraId="29B376E8" w14:textId="53F31449" w:rsidR="00985B1D" w:rsidRDefault="00985B1D">
      <w:pPr>
        <w:pStyle w:val="TableofFigures"/>
        <w:tabs>
          <w:tab w:val="right" w:leader="dot" w:pos="8494"/>
        </w:tabs>
        <w:rPr>
          <w:ins w:id="2047" w:author="Ilham Nur Pratama" w:date="2023-05-21T22:43:00Z"/>
          <w:rFonts w:asciiTheme="minorHAnsi" w:eastAsiaTheme="minorEastAsia" w:hAnsiTheme="minorHAnsi"/>
          <w:noProof/>
          <w:kern w:val="2"/>
          <w:sz w:val="22"/>
          <w:lang w:val="en-ID" w:eastAsia="en-ID"/>
          <w14:ligatures w14:val="standardContextual"/>
        </w:rPr>
      </w:pPr>
      <w:ins w:id="2048" w:author="Ilham Nur Pratama" w:date="2023-05-21T22:43:00Z">
        <w:r w:rsidRPr="007B7E81">
          <w:rPr>
            <w:rStyle w:val="Hyperlink"/>
            <w:noProof/>
          </w:rPr>
          <w:fldChar w:fldCharType="begin"/>
        </w:r>
        <w:r w:rsidRPr="007B7E81">
          <w:rPr>
            <w:rStyle w:val="Hyperlink"/>
            <w:noProof/>
          </w:rPr>
          <w:instrText xml:space="preserve"> </w:instrText>
        </w:r>
        <w:r>
          <w:rPr>
            <w:noProof/>
          </w:rPr>
          <w:instrText>HYPERLINK \l "_Toc135601604"</w:instrText>
        </w:r>
        <w:r w:rsidRPr="007B7E81">
          <w:rPr>
            <w:rStyle w:val="Hyperlink"/>
            <w:noProof/>
          </w:rPr>
          <w:instrText xml:space="preserve"> </w:instrText>
        </w:r>
        <w:r w:rsidRPr="007B7E81">
          <w:rPr>
            <w:rStyle w:val="Hyperlink"/>
            <w:noProof/>
          </w:rPr>
        </w:r>
        <w:r w:rsidRPr="007B7E81">
          <w:rPr>
            <w:rStyle w:val="Hyperlink"/>
            <w:noProof/>
          </w:rPr>
          <w:fldChar w:fldCharType="separate"/>
        </w:r>
        <w:r w:rsidRPr="007B7E81">
          <w:rPr>
            <w:rStyle w:val="Hyperlink"/>
            <w:noProof/>
          </w:rPr>
          <w:t xml:space="preserve">Tabel 0.1 Hasil Simulasi proses </w:t>
        </w:r>
        <w:r w:rsidRPr="007B7E81">
          <w:rPr>
            <w:rStyle w:val="Hyperlink"/>
            <w:i/>
            <w:noProof/>
          </w:rPr>
          <w:t>As Is</w:t>
        </w:r>
        <w:r w:rsidRPr="007B7E81">
          <w:rPr>
            <w:rStyle w:val="Hyperlink"/>
            <w:noProof/>
          </w:rPr>
          <w:t xml:space="preserve"> dan </w:t>
        </w:r>
        <w:r w:rsidRPr="007B7E81">
          <w:rPr>
            <w:rStyle w:val="Hyperlink"/>
            <w:i/>
            <w:noProof/>
          </w:rPr>
          <w:t>To Be</w:t>
        </w:r>
        <w:r>
          <w:rPr>
            <w:noProof/>
            <w:webHidden/>
          </w:rPr>
          <w:tab/>
        </w:r>
        <w:r>
          <w:rPr>
            <w:noProof/>
            <w:webHidden/>
          </w:rPr>
          <w:fldChar w:fldCharType="begin"/>
        </w:r>
        <w:r>
          <w:rPr>
            <w:noProof/>
            <w:webHidden/>
          </w:rPr>
          <w:instrText xml:space="preserve"> PAGEREF _Toc135601604 \h </w:instrText>
        </w:r>
      </w:ins>
      <w:r>
        <w:rPr>
          <w:noProof/>
          <w:webHidden/>
        </w:rPr>
      </w:r>
      <w:r>
        <w:rPr>
          <w:noProof/>
          <w:webHidden/>
        </w:rPr>
        <w:fldChar w:fldCharType="separate"/>
      </w:r>
      <w:ins w:id="2049" w:author="Ilham Nur Pratama" w:date="2023-05-24T22:54:00Z">
        <w:r w:rsidR="000D26C4">
          <w:rPr>
            <w:noProof/>
            <w:webHidden/>
          </w:rPr>
          <w:t>177</w:t>
        </w:r>
      </w:ins>
      <w:ins w:id="2050" w:author="Ilham Nur Pratama" w:date="2023-05-21T22:43:00Z">
        <w:r>
          <w:rPr>
            <w:noProof/>
            <w:webHidden/>
          </w:rPr>
          <w:fldChar w:fldCharType="end"/>
        </w:r>
        <w:r w:rsidRPr="007B7E81">
          <w:rPr>
            <w:rStyle w:val="Hyperlink"/>
            <w:noProof/>
          </w:rPr>
          <w:fldChar w:fldCharType="end"/>
        </w:r>
      </w:ins>
    </w:p>
    <w:p w14:paraId="6A1E0B49" w14:textId="64E55F0C" w:rsidR="006243FB" w:rsidDel="00B57DB5" w:rsidRDefault="006243FB">
      <w:pPr>
        <w:pStyle w:val="TableofFigures"/>
        <w:tabs>
          <w:tab w:val="right" w:leader="dot" w:pos="8494"/>
        </w:tabs>
        <w:rPr>
          <w:del w:id="2051" w:author="Ilham Nur Pratama" w:date="2023-05-15T20:28:00Z"/>
          <w:rFonts w:asciiTheme="minorHAnsi" w:eastAsiaTheme="minorEastAsia" w:hAnsiTheme="minorHAnsi"/>
          <w:noProof/>
          <w:sz w:val="22"/>
        </w:rPr>
      </w:pPr>
      <w:del w:id="2052" w:author="Ilham Nur Pratama" w:date="2023-05-15T20:28:00Z">
        <w:r w:rsidRPr="00B57DB5" w:rsidDel="00B57DB5">
          <w:rPr>
            <w:rPrChange w:id="2053" w:author="Ilham Nur Pratama" w:date="2023-05-15T20:28:00Z">
              <w:rPr>
                <w:rStyle w:val="Hyperlink"/>
                <w:noProof/>
              </w:rPr>
            </w:rPrChange>
          </w:rPr>
          <w:delText>Tabel 1.1 Penelitian terdahulu terkait dengan manajemen pekerjaan dan sumber daya pada proyek</w:delText>
        </w:r>
        <w:r w:rsidDel="00B57DB5">
          <w:rPr>
            <w:noProof/>
            <w:webHidden/>
          </w:rPr>
          <w:tab/>
          <w:delText>8</w:delText>
        </w:r>
      </w:del>
    </w:p>
    <w:p w14:paraId="1DA3E875" w14:textId="50AA068B" w:rsidR="006243FB" w:rsidDel="00B57DB5" w:rsidRDefault="006243FB">
      <w:pPr>
        <w:pStyle w:val="TableofFigures"/>
        <w:tabs>
          <w:tab w:val="right" w:leader="dot" w:pos="8494"/>
        </w:tabs>
        <w:rPr>
          <w:del w:id="2054" w:author="Ilham Nur Pratama" w:date="2023-05-15T20:28:00Z"/>
          <w:rFonts w:asciiTheme="minorHAnsi" w:eastAsiaTheme="minorEastAsia" w:hAnsiTheme="minorHAnsi"/>
          <w:noProof/>
          <w:sz w:val="22"/>
        </w:rPr>
      </w:pPr>
      <w:del w:id="2055" w:author="Ilham Nur Pratama" w:date="2023-05-15T20:28:00Z">
        <w:r w:rsidRPr="00B57DB5" w:rsidDel="00B57DB5">
          <w:rPr>
            <w:rPrChange w:id="2056" w:author="Ilham Nur Pratama" w:date="2023-05-15T20:28:00Z">
              <w:rPr>
                <w:rStyle w:val="Hyperlink"/>
                <w:noProof/>
              </w:rPr>
            </w:rPrChange>
          </w:rPr>
          <w:delText>Tabel 1.2 Penelitian terdahulu terkait dengan penggunaan Sistem Informasi Manajemen Proyek</w:delText>
        </w:r>
        <w:r w:rsidDel="00B57DB5">
          <w:rPr>
            <w:noProof/>
            <w:webHidden/>
          </w:rPr>
          <w:tab/>
          <w:delText>10</w:delText>
        </w:r>
      </w:del>
    </w:p>
    <w:p w14:paraId="34198A6D" w14:textId="2D429DB6" w:rsidR="006243FB" w:rsidDel="00B57DB5" w:rsidRDefault="006243FB">
      <w:pPr>
        <w:pStyle w:val="TableofFigures"/>
        <w:tabs>
          <w:tab w:val="right" w:leader="dot" w:pos="8494"/>
        </w:tabs>
        <w:rPr>
          <w:del w:id="2057" w:author="Ilham Nur Pratama" w:date="2023-05-15T20:28:00Z"/>
          <w:rFonts w:asciiTheme="minorHAnsi" w:eastAsiaTheme="minorEastAsia" w:hAnsiTheme="minorHAnsi"/>
          <w:noProof/>
          <w:sz w:val="22"/>
        </w:rPr>
      </w:pPr>
      <w:del w:id="2058" w:author="Ilham Nur Pratama" w:date="2023-05-15T20:28:00Z">
        <w:r w:rsidRPr="00B57DB5" w:rsidDel="00B57DB5">
          <w:rPr>
            <w:rPrChange w:id="2059" w:author="Ilham Nur Pratama" w:date="2023-05-15T20:28:00Z">
              <w:rPr>
                <w:rStyle w:val="Hyperlink"/>
                <w:noProof/>
              </w:rPr>
            </w:rPrChange>
          </w:rPr>
          <w:delText>Tabel 1.3 Penelitian terdahulu terkait pengambilan keputusan dengan alat bantu pengambilan keputusan dalam bidang manajemen proyek</w:delText>
        </w:r>
        <w:r w:rsidDel="00B57DB5">
          <w:rPr>
            <w:noProof/>
            <w:webHidden/>
          </w:rPr>
          <w:tab/>
          <w:delText>13</w:delText>
        </w:r>
      </w:del>
    </w:p>
    <w:p w14:paraId="52E03ABC" w14:textId="5F2557F1" w:rsidR="006243FB" w:rsidDel="00B57DB5" w:rsidRDefault="006243FB">
      <w:pPr>
        <w:pStyle w:val="TableofFigures"/>
        <w:tabs>
          <w:tab w:val="right" w:leader="dot" w:pos="8494"/>
        </w:tabs>
        <w:rPr>
          <w:del w:id="2060" w:author="Ilham Nur Pratama" w:date="2023-05-15T20:28:00Z"/>
          <w:rFonts w:asciiTheme="minorHAnsi" w:eastAsiaTheme="minorEastAsia" w:hAnsiTheme="minorHAnsi"/>
          <w:noProof/>
          <w:sz w:val="22"/>
        </w:rPr>
      </w:pPr>
      <w:del w:id="2061" w:author="Ilham Nur Pratama" w:date="2023-05-15T20:28:00Z">
        <w:r w:rsidRPr="00B57DB5" w:rsidDel="00B57DB5">
          <w:rPr>
            <w:rPrChange w:id="2062" w:author="Ilham Nur Pratama" w:date="2023-05-15T20:28:00Z">
              <w:rPr>
                <w:rStyle w:val="Hyperlink"/>
                <w:noProof/>
              </w:rPr>
            </w:rPrChange>
          </w:rPr>
          <w:delText>Tabel 2.1 Kategori area manajemen proyek yang dijadikan tolok ukur untuk pengukuran performa proyek (van Besouw &amp; Bond-Barnard, 2021)</w:delText>
        </w:r>
        <w:r w:rsidDel="00B57DB5">
          <w:rPr>
            <w:noProof/>
            <w:webHidden/>
          </w:rPr>
          <w:tab/>
          <w:delText>26</w:delText>
        </w:r>
      </w:del>
    </w:p>
    <w:p w14:paraId="7F3A0E8B" w14:textId="23964776" w:rsidR="006243FB" w:rsidDel="00B57DB5" w:rsidRDefault="006243FB">
      <w:pPr>
        <w:pStyle w:val="TableofFigures"/>
        <w:tabs>
          <w:tab w:val="right" w:leader="dot" w:pos="8494"/>
        </w:tabs>
        <w:rPr>
          <w:del w:id="2063" w:author="Ilham Nur Pratama" w:date="2023-05-15T20:28:00Z"/>
          <w:rFonts w:asciiTheme="minorHAnsi" w:eastAsiaTheme="minorEastAsia" w:hAnsiTheme="minorHAnsi"/>
          <w:noProof/>
          <w:sz w:val="22"/>
        </w:rPr>
      </w:pPr>
      <w:del w:id="2064" w:author="Ilham Nur Pratama" w:date="2023-05-15T20:28:00Z">
        <w:r w:rsidRPr="00B57DB5" w:rsidDel="00B57DB5">
          <w:rPr>
            <w:rPrChange w:id="2065" w:author="Ilham Nur Pratama" w:date="2023-05-15T20:28:00Z">
              <w:rPr>
                <w:rStyle w:val="Hyperlink"/>
                <w:noProof/>
              </w:rPr>
            </w:rPrChange>
          </w:rPr>
          <w:delText>Tabel 2.2 Perbandingan SIMP Komersial berdasarkan kelebihan dan kekurangan (van Besouw &amp; Bond-Barnard, 2021)</w:delText>
        </w:r>
        <w:r w:rsidDel="00B57DB5">
          <w:rPr>
            <w:noProof/>
            <w:webHidden/>
          </w:rPr>
          <w:tab/>
          <w:delText>29</w:delText>
        </w:r>
      </w:del>
    </w:p>
    <w:p w14:paraId="714CD8F0" w14:textId="7DD90D66" w:rsidR="006243FB" w:rsidDel="00B57DB5" w:rsidRDefault="006243FB">
      <w:pPr>
        <w:pStyle w:val="TableofFigures"/>
        <w:tabs>
          <w:tab w:val="right" w:leader="dot" w:pos="8494"/>
        </w:tabs>
        <w:rPr>
          <w:del w:id="2066" w:author="Ilham Nur Pratama" w:date="2023-05-15T20:28:00Z"/>
          <w:rFonts w:asciiTheme="minorHAnsi" w:eastAsiaTheme="minorEastAsia" w:hAnsiTheme="minorHAnsi"/>
          <w:noProof/>
          <w:sz w:val="22"/>
        </w:rPr>
      </w:pPr>
      <w:del w:id="2067" w:author="Ilham Nur Pratama" w:date="2023-05-15T20:28:00Z">
        <w:r w:rsidRPr="00B57DB5" w:rsidDel="00B57DB5">
          <w:rPr>
            <w:rPrChange w:id="2068" w:author="Ilham Nur Pratama" w:date="2023-05-15T20:28:00Z">
              <w:rPr>
                <w:rStyle w:val="Hyperlink"/>
                <w:noProof/>
              </w:rPr>
            </w:rPrChange>
          </w:rPr>
          <w:delText>Tabel 2.3 Rangkuman perbandingan metode MCDM yang umum digunakan (Zlaugotne et al., 2020)</w:delText>
        </w:r>
        <w:r w:rsidDel="00B57DB5">
          <w:rPr>
            <w:noProof/>
            <w:webHidden/>
          </w:rPr>
          <w:tab/>
          <w:delText>40</w:delText>
        </w:r>
      </w:del>
    </w:p>
    <w:p w14:paraId="2C2B6580" w14:textId="0FFC8554" w:rsidR="006243FB" w:rsidDel="00B57DB5" w:rsidRDefault="006243FB">
      <w:pPr>
        <w:pStyle w:val="TableofFigures"/>
        <w:tabs>
          <w:tab w:val="right" w:leader="dot" w:pos="8494"/>
        </w:tabs>
        <w:rPr>
          <w:del w:id="2069" w:author="Ilham Nur Pratama" w:date="2023-05-15T20:28:00Z"/>
          <w:rFonts w:asciiTheme="minorHAnsi" w:eastAsiaTheme="minorEastAsia" w:hAnsiTheme="minorHAnsi"/>
          <w:noProof/>
          <w:sz w:val="22"/>
        </w:rPr>
      </w:pPr>
      <w:del w:id="2070" w:author="Ilham Nur Pratama" w:date="2023-05-15T20:28:00Z">
        <w:r w:rsidRPr="00B57DB5" w:rsidDel="00B57DB5">
          <w:rPr>
            <w:rPrChange w:id="2071" w:author="Ilham Nur Pratama" w:date="2023-05-15T20:28:00Z">
              <w:rPr>
                <w:rStyle w:val="Hyperlink"/>
                <w:noProof/>
              </w:rPr>
            </w:rPrChange>
          </w:rPr>
          <w:delText>Tabel 3.1 Keselarasan bidang ilmu Teknik Industri dengan penelitian</w:delText>
        </w:r>
        <w:r w:rsidDel="00B57DB5">
          <w:rPr>
            <w:noProof/>
            <w:webHidden/>
          </w:rPr>
          <w:tab/>
          <w:delText>54</w:delText>
        </w:r>
      </w:del>
    </w:p>
    <w:p w14:paraId="17E1B226" w14:textId="377BA265" w:rsidR="006243FB" w:rsidDel="00B57DB5" w:rsidRDefault="006243FB">
      <w:pPr>
        <w:pStyle w:val="TableofFigures"/>
        <w:tabs>
          <w:tab w:val="right" w:leader="dot" w:pos="8494"/>
        </w:tabs>
        <w:rPr>
          <w:del w:id="2072" w:author="Ilham Nur Pratama" w:date="2023-05-15T20:28:00Z"/>
          <w:rFonts w:asciiTheme="minorHAnsi" w:eastAsiaTheme="minorEastAsia" w:hAnsiTheme="minorHAnsi"/>
          <w:noProof/>
          <w:sz w:val="22"/>
        </w:rPr>
      </w:pPr>
      <w:del w:id="2073" w:author="Ilham Nur Pratama" w:date="2023-05-15T20:28:00Z">
        <w:r w:rsidRPr="00B57DB5" w:rsidDel="00B57DB5">
          <w:rPr>
            <w:rPrChange w:id="2074" w:author="Ilham Nur Pratama" w:date="2023-05-15T20:28:00Z">
              <w:rPr>
                <w:rStyle w:val="Hyperlink"/>
                <w:noProof/>
              </w:rPr>
            </w:rPrChange>
          </w:rPr>
          <w:delText>Tabel 3.2 Profil Pakar yang memberikan informasi terkait penelitian ini</w:delText>
        </w:r>
        <w:r w:rsidDel="00B57DB5">
          <w:rPr>
            <w:noProof/>
            <w:webHidden/>
          </w:rPr>
          <w:tab/>
          <w:delText>59</w:delText>
        </w:r>
      </w:del>
    </w:p>
    <w:p w14:paraId="487C1CB1" w14:textId="1594CB76" w:rsidR="006243FB" w:rsidDel="00B57DB5" w:rsidRDefault="006243FB">
      <w:pPr>
        <w:pStyle w:val="TableofFigures"/>
        <w:tabs>
          <w:tab w:val="right" w:leader="dot" w:pos="8494"/>
        </w:tabs>
        <w:rPr>
          <w:del w:id="2075" w:author="Ilham Nur Pratama" w:date="2023-05-15T20:28:00Z"/>
          <w:rFonts w:asciiTheme="minorHAnsi" w:eastAsiaTheme="minorEastAsia" w:hAnsiTheme="minorHAnsi"/>
          <w:noProof/>
          <w:sz w:val="22"/>
        </w:rPr>
      </w:pPr>
      <w:del w:id="2076" w:author="Ilham Nur Pratama" w:date="2023-05-15T20:28:00Z">
        <w:r w:rsidRPr="00B57DB5" w:rsidDel="00B57DB5">
          <w:rPr>
            <w:rPrChange w:id="2077" w:author="Ilham Nur Pratama" w:date="2023-05-15T20:28:00Z">
              <w:rPr>
                <w:rStyle w:val="Hyperlink"/>
                <w:noProof/>
              </w:rPr>
            </w:rPrChange>
          </w:rPr>
          <w:delText>Tabel 3.3 Acuan penelitian terdahulu terkait komponen kuesioner</w:delText>
        </w:r>
        <w:r w:rsidDel="00B57DB5">
          <w:rPr>
            <w:noProof/>
            <w:webHidden/>
          </w:rPr>
          <w:tab/>
          <w:delText>61</w:delText>
        </w:r>
      </w:del>
    </w:p>
    <w:p w14:paraId="5C6597AD" w14:textId="05828DA4" w:rsidR="006243FB" w:rsidDel="00B57DB5" w:rsidRDefault="006243FB">
      <w:pPr>
        <w:pStyle w:val="TableofFigures"/>
        <w:tabs>
          <w:tab w:val="right" w:leader="dot" w:pos="8494"/>
        </w:tabs>
        <w:rPr>
          <w:del w:id="2078" w:author="Ilham Nur Pratama" w:date="2023-05-15T20:28:00Z"/>
          <w:rFonts w:asciiTheme="minorHAnsi" w:eastAsiaTheme="minorEastAsia" w:hAnsiTheme="minorHAnsi"/>
          <w:noProof/>
          <w:sz w:val="22"/>
        </w:rPr>
      </w:pPr>
      <w:del w:id="2079" w:author="Ilham Nur Pratama" w:date="2023-05-15T20:28:00Z">
        <w:r w:rsidRPr="00B57DB5" w:rsidDel="00B57DB5">
          <w:rPr>
            <w:rPrChange w:id="2080" w:author="Ilham Nur Pratama" w:date="2023-05-15T20:28:00Z">
              <w:rPr>
                <w:rStyle w:val="Hyperlink"/>
                <w:noProof/>
              </w:rPr>
            </w:rPrChange>
          </w:rPr>
          <w:delText>Tabel 3.4 Elemen Bisnis EA SOAPSD</w:delText>
        </w:r>
        <w:r w:rsidDel="00B57DB5">
          <w:rPr>
            <w:noProof/>
            <w:webHidden/>
          </w:rPr>
          <w:tab/>
          <w:delText>75</w:delText>
        </w:r>
      </w:del>
    </w:p>
    <w:p w14:paraId="4078BED6" w14:textId="5276BF5C" w:rsidR="006243FB" w:rsidDel="00B57DB5" w:rsidRDefault="006243FB">
      <w:pPr>
        <w:pStyle w:val="TableofFigures"/>
        <w:tabs>
          <w:tab w:val="right" w:leader="dot" w:pos="8494"/>
        </w:tabs>
        <w:rPr>
          <w:del w:id="2081" w:author="Ilham Nur Pratama" w:date="2023-05-15T20:28:00Z"/>
          <w:rFonts w:asciiTheme="minorHAnsi" w:eastAsiaTheme="minorEastAsia" w:hAnsiTheme="minorHAnsi"/>
          <w:noProof/>
          <w:sz w:val="22"/>
        </w:rPr>
      </w:pPr>
      <w:del w:id="2082" w:author="Ilham Nur Pratama" w:date="2023-05-15T20:28:00Z">
        <w:r w:rsidRPr="00B57DB5" w:rsidDel="00B57DB5">
          <w:rPr>
            <w:rPrChange w:id="2083" w:author="Ilham Nur Pratama" w:date="2023-05-15T20:28:00Z">
              <w:rPr>
                <w:rStyle w:val="Hyperlink"/>
                <w:noProof/>
              </w:rPr>
            </w:rPrChange>
          </w:rPr>
          <w:delText>Tabel 3.5 Elemen aplikasi SOAPSD</w:delText>
        </w:r>
        <w:r w:rsidDel="00B57DB5">
          <w:rPr>
            <w:noProof/>
            <w:webHidden/>
          </w:rPr>
          <w:tab/>
          <w:delText>80</w:delText>
        </w:r>
      </w:del>
    </w:p>
    <w:p w14:paraId="733DDC4C" w14:textId="5D08910F" w:rsidR="006243FB" w:rsidDel="00B57DB5" w:rsidRDefault="006243FB">
      <w:pPr>
        <w:pStyle w:val="TableofFigures"/>
        <w:tabs>
          <w:tab w:val="right" w:leader="dot" w:pos="8494"/>
        </w:tabs>
        <w:rPr>
          <w:del w:id="2084" w:author="Ilham Nur Pratama" w:date="2023-05-15T20:28:00Z"/>
          <w:rFonts w:asciiTheme="minorHAnsi" w:eastAsiaTheme="minorEastAsia" w:hAnsiTheme="minorHAnsi"/>
          <w:noProof/>
          <w:sz w:val="22"/>
        </w:rPr>
      </w:pPr>
      <w:del w:id="2085" w:author="Ilham Nur Pratama" w:date="2023-05-15T20:28:00Z">
        <w:r w:rsidRPr="00B57DB5" w:rsidDel="00B57DB5">
          <w:rPr>
            <w:rPrChange w:id="2086" w:author="Ilham Nur Pratama" w:date="2023-05-15T20:28:00Z">
              <w:rPr>
                <w:rStyle w:val="Hyperlink"/>
                <w:noProof/>
              </w:rPr>
            </w:rPrChange>
          </w:rPr>
          <w:delText>Tabel 3.6 Struktur Lapisan Teknologi EA SOAPSD</w:delText>
        </w:r>
        <w:r w:rsidDel="00B57DB5">
          <w:rPr>
            <w:noProof/>
            <w:webHidden/>
          </w:rPr>
          <w:tab/>
          <w:delText>86</w:delText>
        </w:r>
      </w:del>
    </w:p>
    <w:p w14:paraId="27395788" w14:textId="7490A0E5" w:rsidR="006243FB" w:rsidDel="00B57DB5" w:rsidRDefault="006243FB">
      <w:pPr>
        <w:pStyle w:val="TableofFigures"/>
        <w:tabs>
          <w:tab w:val="right" w:leader="dot" w:pos="8494"/>
        </w:tabs>
        <w:rPr>
          <w:del w:id="2087" w:author="Ilham Nur Pratama" w:date="2023-05-15T20:28:00Z"/>
          <w:rFonts w:asciiTheme="minorHAnsi" w:eastAsiaTheme="minorEastAsia" w:hAnsiTheme="minorHAnsi"/>
          <w:noProof/>
          <w:sz w:val="22"/>
        </w:rPr>
      </w:pPr>
      <w:del w:id="2088" w:author="Ilham Nur Pratama" w:date="2023-05-15T20:28:00Z">
        <w:r w:rsidRPr="00B57DB5" w:rsidDel="00B57DB5">
          <w:rPr>
            <w:rPrChange w:id="2089" w:author="Ilham Nur Pratama" w:date="2023-05-15T20:28:00Z">
              <w:rPr>
                <w:rStyle w:val="Hyperlink"/>
                <w:noProof/>
              </w:rPr>
            </w:rPrChange>
          </w:rPr>
          <w:delText>Tabel 3.7 Struktur dan Tipe Data Sistem</w:delText>
        </w:r>
        <w:r w:rsidDel="00B57DB5">
          <w:rPr>
            <w:noProof/>
            <w:webHidden/>
          </w:rPr>
          <w:tab/>
          <w:delText>91</w:delText>
        </w:r>
      </w:del>
    </w:p>
    <w:p w14:paraId="5DDFC310" w14:textId="55F53C38" w:rsidR="006243FB" w:rsidDel="00B57DB5" w:rsidRDefault="006243FB">
      <w:pPr>
        <w:pStyle w:val="TableofFigures"/>
        <w:tabs>
          <w:tab w:val="right" w:leader="dot" w:pos="8494"/>
        </w:tabs>
        <w:rPr>
          <w:del w:id="2090" w:author="Ilham Nur Pratama" w:date="2023-05-15T20:28:00Z"/>
          <w:rFonts w:asciiTheme="minorHAnsi" w:eastAsiaTheme="minorEastAsia" w:hAnsiTheme="minorHAnsi"/>
          <w:noProof/>
          <w:sz w:val="22"/>
        </w:rPr>
      </w:pPr>
      <w:del w:id="2091" w:author="Ilham Nur Pratama" w:date="2023-05-15T20:28:00Z">
        <w:r w:rsidRPr="00B57DB5" w:rsidDel="00B57DB5">
          <w:rPr>
            <w:rPrChange w:id="2092" w:author="Ilham Nur Pratama" w:date="2023-05-15T20:28:00Z">
              <w:rPr>
                <w:rStyle w:val="Hyperlink"/>
                <w:noProof/>
              </w:rPr>
            </w:rPrChange>
          </w:rPr>
          <w:delText>Tabel 3.8 Relasi Tabel pada sistem basis data</w:delText>
        </w:r>
        <w:r w:rsidDel="00B57DB5">
          <w:rPr>
            <w:noProof/>
            <w:webHidden/>
          </w:rPr>
          <w:tab/>
          <w:delText>94</w:delText>
        </w:r>
      </w:del>
    </w:p>
    <w:p w14:paraId="6C4B21AA" w14:textId="63F96A96" w:rsidR="006243FB" w:rsidDel="00B57DB5" w:rsidRDefault="006243FB">
      <w:pPr>
        <w:pStyle w:val="TableofFigures"/>
        <w:tabs>
          <w:tab w:val="right" w:leader="dot" w:pos="8494"/>
        </w:tabs>
        <w:rPr>
          <w:del w:id="2093" w:author="Ilham Nur Pratama" w:date="2023-05-15T20:28:00Z"/>
          <w:rFonts w:asciiTheme="minorHAnsi" w:eastAsiaTheme="minorEastAsia" w:hAnsiTheme="minorHAnsi"/>
          <w:noProof/>
          <w:sz w:val="22"/>
        </w:rPr>
      </w:pPr>
      <w:del w:id="2094" w:author="Ilham Nur Pratama" w:date="2023-05-15T20:28:00Z">
        <w:r w:rsidRPr="00B57DB5" w:rsidDel="00B57DB5">
          <w:rPr>
            <w:rPrChange w:id="2095" w:author="Ilham Nur Pratama" w:date="2023-05-15T20:28:00Z">
              <w:rPr>
                <w:rStyle w:val="Hyperlink"/>
                <w:noProof/>
              </w:rPr>
            </w:rPrChange>
          </w:rPr>
          <w:delText xml:space="preserve">Tabel 3.9 Proses </w:delText>
        </w:r>
        <w:r w:rsidRPr="00B57DB5" w:rsidDel="00B57DB5">
          <w:rPr>
            <w:rPrChange w:id="2096" w:author="Ilham Nur Pratama" w:date="2023-05-15T20:28:00Z">
              <w:rPr>
                <w:rStyle w:val="Hyperlink"/>
                <w:i/>
                <w:noProof/>
              </w:rPr>
            </w:rPrChange>
          </w:rPr>
          <w:delText>as is</w:delText>
        </w:r>
        <w:r w:rsidRPr="00B57DB5" w:rsidDel="00B57DB5">
          <w:rPr>
            <w:rPrChange w:id="2097" w:author="Ilham Nur Pratama" w:date="2023-05-15T20:28:00Z">
              <w:rPr>
                <w:rStyle w:val="Hyperlink"/>
                <w:noProof/>
              </w:rPr>
            </w:rPrChange>
          </w:rPr>
          <w:delText xml:space="preserve"> berjalan untuk perencanaan proyek menggunakan SIMP</w:delText>
        </w:r>
        <w:r w:rsidDel="00B57DB5">
          <w:rPr>
            <w:noProof/>
            <w:webHidden/>
          </w:rPr>
          <w:tab/>
          <w:delText>99</w:delText>
        </w:r>
      </w:del>
    </w:p>
    <w:p w14:paraId="19576355" w14:textId="4236B738" w:rsidR="006243FB" w:rsidDel="00B57DB5" w:rsidRDefault="006243FB">
      <w:pPr>
        <w:pStyle w:val="TableofFigures"/>
        <w:tabs>
          <w:tab w:val="right" w:leader="dot" w:pos="8494"/>
        </w:tabs>
        <w:rPr>
          <w:del w:id="2098" w:author="Ilham Nur Pratama" w:date="2023-05-15T20:28:00Z"/>
          <w:rFonts w:asciiTheme="minorHAnsi" w:eastAsiaTheme="minorEastAsia" w:hAnsiTheme="minorHAnsi"/>
          <w:noProof/>
          <w:sz w:val="22"/>
        </w:rPr>
      </w:pPr>
      <w:del w:id="2099" w:author="Ilham Nur Pratama" w:date="2023-05-15T20:28:00Z">
        <w:r w:rsidRPr="00B57DB5" w:rsidDel="00B57DB5">
          <w:rPr>
            <w:rPrChange w:id="2100" w:author="Ilham Nur Pratama" w:date="2023-05-15T20:28:00Z">
              <w:rPr>
                <w:rStyle w:val="Hyperlink"/>
                <w:noProof/>
              </w:rPr>
            </w:rPrChange>
          </w:rPr>
          <w:delText>Tabel 3.10 Biaya proses atau mandays implementasi proyek</w:delText>
        </w:r>
        <w:r w:rsidDel="00B57DB5">
          <w:rPr>
            <w:noProof/>
            <w:webHidden/>
          </w:rPr>
          <w:tab/>
          <w:delText>101</w:delText>
        </w:r>
      </w:del>
    </w:p>
    <w:p w14:paraId="488A6EFF" w14:textId="0D728788" w:rsidR="006243FB" w:rsidDel="00B57DB5" w:rsidRDefault="006243FB">
      <w:pPr>
        <w:pStyle w:val="TableofFigures"/>
        <w:tabs>
          <w:tab w:val="right" w:leader="dot" w:pos="8494"/>
        </w:tabs>
        <w:rPr>
          <w:del w:id="2101" w:author="Ilham Nur Pratama" w:date="2023-05-15T20:28:00Z"/>
          <w:rFonts w:asciiTheme="minorHAnsi" w:eastAsiaTheme="minorEastAsia" w:hAnsiTheme="minorHAnsi"/>
          <w:noProof/>
          <w:sz w:val="22"/>
        </w:rPr>
      </w:pPr>
      <w:del w:id="2102" w:author="Ilham Nur Pratama" w:date="2023-05-15T20:28:00Z">
        <w:r w:rsidRPr="00B57DB5" w:rsidDel="00B57DB5">
          <w:rPr>
            <w:rPrChange w:id="2103" w:author="Ilham Nur Pratama" w:date="2023-05-15T20:28:00Z">
              <w:rPr>
                <w:rStyle w:val="Hyperlink"/>
                <w:noProof/>
              </w:rPr>
            </w:rPrChange>
          </w:rPr>
          <w:delText xml:space="preserve">Tabel 3.11 Parameter </w:delText>
        </w:r>
        <w:r w:rsidRPr="00B57DB5" w:rsidDel="00B57DB5">
          <w:rPr>
            <w:rPrChange w:id="2104" w:author="Ilham Nur Pratama" w:date="2023-05-15T20:28:00Z">
              <w:rPr>
                <w:rStyle w:val="Hyperlink"/>
                <w:i/>
                <w:noProof/>
              </w:rPr>
            </w:rPrChange>
          </w:rPr>
          <w:delText>exclusive gateway</w:delText>
        </w:r>
        <w:r w:rsidRPr="00B57DB5" w:rsidDel="00B57DB5">
          <w:rPr>
            <w:rPrChange w:id="2105" w:author="Ilham Nur Pratama" w:date="2023-05-15T20:28:00Z">
              <w:rPr>
                <w:rStyle w:val="Hyperlink"/>
                <w:noProof/>
              </w:rPr>
            </w:rPrChange>
          </w:rPr>
          <w:delText xml:space="preserve"> BPMN as is</w:delText>
        </w:r>
        <w:r w:rsidDel="00B57DB5">
          <w:rPr>
            <w:noProof/>
            <w:webHidden/>
          </w:rPr>
          <w:tab/>
          <w:delText>102</w:delText>
        </w:r>
      </w:del>
    </w:p>
    <w:p w14:paraId="01D1128B" w14:textId="3F8C10FC" w:rsidR="006243FB" w:rsidDel="00B57DB5" w:rsidRDefault="006243FB">
      <w:pPr>
        <w:pStyle w:val="TableofFigures"/>
        <w:tabs>
          <w:tab w:val="right" w:leader="dot" w:pos="8494"/>
        </w:tabs>
        <w:rPr>
          <w:del w:id="2106" w:author="Ilham Nur Pratama" w:date="2023-05-15T20:28:00Z"/>
          <w:rFonts w:asciiTheme="minorHAnsi" w:eastAsiaTheme="minorEastAsia" w:hAnsiTheme="minorHAnsi"/>
          <w:noProof/>
          <w:sz w:val="22"/>
        </w:rPr>
      </w:pPr>
      <w:del w:id="2107" w:author="Ilham Nur Pratama" w:date="2023-05-15T20:28:00Z">
        <w:r w:rsidRPr="00B57DB5" w:rsidDel="00B57DB5">
          <w:rPr>
            <w:rPrChange w:id="2108" w:author="Ilham Nur Pratama" w:date="2023-05-15T20:28:00Z">
              <w:rPr>
                <w:rStyle w:val="Hyperlink"/>
                <w:noProof/>
              </w:rPr>
            </w:rPrChange>
          </w:rPr>
          <w:delText xml:space="preserve">Tabel 3.12 Hasil Simulasi BPMN </w:delText>
        </w:r>
        <w:r w:rsidRPr="00B57DB5" w:rsidDel="00B57DB5">
          <w:rPr>
            <w:rPrChange w:id="2109" w:author="Ilham Nur Pratama" w:date="2023-05-15T20:28:00Z">
              <w:rPr>
                <w:rStyle w:val="Hyperlink"/>
                <w:i/>
                <w:noProof/>
              </w:rPr>
            </w:rPrChange>
          </w:rPr>
          <w:delText>as is</w:delText>
        </w:r>
        <w:r w:rsidDel="00B57DB5">
          <w:rPr>
            <w:noProof/>
            <w:webHidden/>
          </w:rPr>
          <w:tab/>
          <w:delText>104</w:delText>
        </w:r>
      </w:del>
    </w:p>
    <w:p w14:paraId="4CC1132C" w14:textId="39B88113" w:rsidR="006243FB" w:rsidDel="00B57DB5" w:rsidRDefault="006243FB">
      <w:pPr>
        <w:pStyle w:val="TableofFigures"/>
        <w:tabs>
          <w:tab w:val="right" w:leader="dot" w:pos="8494"/>
        </w:tabs>
        <w:rPr>
          <w:del w:id="2110" w:author="Ilham Nur Pratama" w:date="2023-05-15T20:28:00Z"/>
          <w:rFonts w:asciiTheme="minorHAnsi" w:eastAsiaTheme="minorEastAsia" w:hAnsiTheme="minorHAnsi"/>
          <w:noProof/>
          <w:sz w:val="22"/>
        </w:rPr>
      </w:pPr>
      <w:del w:id="2111" w:author="Ilham Nur Pratama" w:date="2023-05-15T20:28:00Z">
        <w:r w:rsidRPr="00B57DB5" w:rsidDel="00B57DB5">
          <w:rPr>
            <w:rPrChange w:id="2112" w:author="Ilham Nur Pratama" w:date="2023-05-15T20:28:00Z">
              <w:rPr>
                <w:rStyle w:val="Hyperlink"/>
                <w:noProof/>
              </w:rPr>
            </w:rPrChange>
          </w:rPr>
          <w:delText>Tabel 3.13 Hasil rerata simulasi proses pada proses bisnis as is</w:delText>
        </w:r>
        <w:r w:rsidDel="00B57DB5">
          <w:rPr>
            <w:noProof/>
            <w:webHidden/>
          </w:rPr>
          <w:tab/>
          <w:delText>104</w:delText>
        </w:r>
      </w:del>
    </w:p>
    <w:p w14:paraId="26094D10" w14:textId="0695C861" w:rsidR="006243FB" w:rsidDel="00B57DB5" w:rsidRDefault="006243FB">
      <w:pPr>
        <w:pStyle w:val="TableofFigures"/>
        <w:tabs>
          <w:tab w:val="right" w:leader="dot" w:pos="8494"/>
        </w:tabs>
        <w:rPr>
          <w:del w:id="2113" w:author="Ilham Nur Pratama" w:date="2023-05-15T20:28:00Z"/>
          <w:rFonts w:asciiTheme="minorHAnsi" w:eastAsiaTheme="minorEastAsia" w:hAnsiTheme="minorHAnsi"/>
          <w:noProof/>
          <w:sz w:val="22"/>
        </w:rPr>
      </w:pPr>
      <w:del w:id="2114" w:author="Ilham Nur Pratama" w:date="2023-05-15T20:28:00Z">
        <w:r w:rsidRPr="00B57DB5" w:rsidDel="00B57DB5">
          <w:rPr>
            <w:rPrChange w:id="2115" w:author="Ilham Nur Pratama" w:date="2023-05-15T20:28:00Z">
              <w:rPr>
                <w:rStyle w:val="Hyperlink"/>
                <w:noProof/>
              </w:rPr>
            </w:rPrChange>
          </w:rPr>
          <w:delText>Tabel 3.14 Simulasi skenario 1:</w:delText>
        </w:r>
        <w:r w:rsidRPr="00B57DB5" w:rsidDel="00B57DB5">
          <w:rPr>
            <w:rPrChange w:id="2116" w:author="Ilham Nur Pratama" w:date="2023-05-15T20:28:00Z">
              <w:rPr>
                <w:rStyle w:val="Hyperlink"/>
                <w:i/>
                <w:noProof/>
              </w:rPr>
            </w:rPrChange>
          </w:rPr>
          <w:delText xml:space="preserve"> Deliverables </w:delText>
        </w:r>
        <w:r w:rsidRPr="00B57DB5" w:rsidDel="00B57DB5">
          <w:rPr>
            <w:rPrChange w:id="2117" w:author="Ilham Nur Pratama" w:date="2023-05-15T20:28:00Z">
              <w:rPr>
                <w:rStyle w:val="Hyperlink"/>
                <w:noProof/>
              </w:rPr>
            </w:rPrChange>
          </w:rPr>
          <w:delText>sedikit</w:delText>
        </w:r>
        <w:r w:rsidRPr="00B57DB5" w:rsidDel="00B57DB5">
          <w:rPr>
            <w:rPrChange w:id="2118" w:author="Ilham Nur Pratama" w:date="2023-05-15T20:28:00Z">
              <w:rPr>
                <w:rStyle w:val="Hyperlink"/>
                <w:i/>
                <w:noProof/>
              </w:rPr>
            </w:rPrChange>
          </w:rPr>
          <w:delText xml:space="preserve">, </w:delText>
        </w:r>
        <w:r w:rsidRPr="00B57DB5" w:rsidDel="00B57DB5">
          <w:rPr>
            <w:rPrChange w:id="2119" w:author="Ilham Nur Pratama" w:date="2023-05-15T20:28:00Z">
              <w:rPr>
                <w:rStyle w:val="Hyperlink"/>
                <w:noProof/>
              </w:rPr>
            </w:rPrChange>
          </w:rPr>
          <w:delText>tingkat kesulitan rendah</w:delText>
        </w:r>
        <w:r w:rsidDel="00B57DB5">
          <w:rPr>
            <w:noProof/>
            <w:webHidden/>
          </w:rPr>
          <w:tab/>
          <w:delText>111</w:delText>
        </w:r>
      </w:del>
    </w:p>
    <w:p w14:paraId="4DDE33A1" w14:textId="5F35618B" w:rsidR="006243FB" w:rsidDel="00B57DB5" w:rsidRDefault="006243FB">
      <w:pPr>
        <w:pStyle w:val="TableofFigures"/>
        <w:tabs>
          <w:tab w:val="right" w:leader="dot" w:pos="8494"/>
        </w:tabs>
        <w:rPr>
          <w:del w:id="2120" w:author="Ilham Nur Pratama" w:date="2023-05-15T20:28:00Z"/>
          <w:rFonts w:asciiTheme="minorHAnsi" w:eastAsiaTheme="minorEastAsia" w:hAnsiTheme="minorHAnsi"/>
          <w:noProof/>
          <w:sz w:val="22"/>
        </w:rPr>
      </w:pPr>
      <w:del w:id="2121" w:author="Ilham Nur Pratama" w:date="2023-05-15T20:28:00Z">
        <w:r w:rsidRPr="00B57DB5" w:rsidDel="00B57DB5">
          <w:rPr>
            <w:rPrChange w:id="2122" w:author="Ilham Nur Pratama" w:date="2023-05-15T20:28:00Z">
              <w:rPr>
                <w:rStyle w:val="Hyperlink"/>
                <w:noProof/>
              </w:rPr>
            </w:rPrChange>
          </w:rPr>
          <w:delText>Tabel 3.15 Simulasi skenario 2:</w:delText>
        </w:r>
        <w:r w:rsidRPr="00B57DB5" w:rsidDel="00B57DB5">
          <w:rPr>
            <w:rPrChange w:id="2123" w:author="Ilham Nur Pratama" w:date="2023-05-15T20:28:00Z">
              <w:rPr>
                <w:rStyle w:val="Hyperlink"/>
                <w:i/>
                <w:noProof/>
              </w:rPr>
            </w:rPrChange>
          </w:rPr>
          <w:delText xml:space="preserve"> Deliverables </w:delText>
        </w:r>
        <w:r w:rsidRPr="00B57DB5" w:rsidDel="00B57DB5">
          <w:rPr>
            <w:rPrChange w:id="2124" w:author="Ilham Nur Pratama" w:date="2023-05-15T20:28:00Z">
              <w:rPr>
                <w:rStyle w:val="Hyperlink"/>
                <w:noProof/>
              </w:rPr>
            </w:rPrChange>
          </w:rPr>
          <w:delText>banyak</w:delText>
        </w:r>
        <w:r w:rsidRPr="00B57DB5" w:rsidDel="00B57DB5">
          <w:rPr>
            <w:rPrChange w:id="2125" w:author="Ilham Nur Pratama" w:date="2023-05-15T20:28:00Z">
              <w:rPr>
                <w:rStyle w:val="Hyperlink"/>
                <w:i/>
                <w:noProof/>
              </w:rPr>
            </w:rPrChange>
          </w:rPr>
          <w:delText xml:space="preserve">, </w:delText>
        </w:r>
        <w:r w:rsidRPr="00B57DB5" w:rsidDel="00B57DB5">
          <w:rPr>
            <w:rPrChange w:id="2126" w:author="Ilham Nur Pratama" w:date="2023-05-15T20:28:00Z">
              <w:rPr>
                <w:rStyle w:val="Hyperlink"/>
                <w:noProof/>
              </w:rPr>
            </w:rPrChange>
          </w:rPr>
          <w:delText>tingkat kesulitan rendah</w:delText>
        </w:r>
        <w:r w:rsidDel="00B57DB5">
          <w:rPr>
            <w:noProof/>
            <w:webHidden/>
          </w:rPr>
          <w:tab/>
          <w:delText>112</w:delText>
        </w:r>
      </w:del>
    </w:p>
    <w:p w14:paraId="606F9901" w14:textId="26395DE8" w:rsidR="006243FB" w:rsidDel="00B57DB5" w:rsidRDefault="006243FB">
      <w:pPr>
        <w:pStyle w:val="TableofFigures"/>
        <w:tabs>
          <w:tab w:val="right" w:leader="dot" w:pos="8494"/>
        </w:tabs>
        <w:rPr>
          <w:del w:id="2127" w:author="Ilham Nur Pratama" w:date="2023-05-15T20:28:00Z"/>
          <w:rFonts w:asciiTheme="minorHAnsi" w:eastAsiaTheme="minorEastAsia" w:hAnsiTheme="minorHAnsi"/>
          <w:noProof/>
          <w:sz w:val="22"/>
        </w:rPr>
      </w:pPr>
      <w:del w:id="2128" w:author="Ilham Nur Pratama" w:date="2023-05-15T20:28:00Z">
        <w:r w:rsidRPr="00B57DB5" w:rsidDel="00B57DB5">
          <w:rPr>
            <w:rPrChange w:id="2129" w:author="Ilham Nur Pratama" w:date="2023-05-15T20:28:00Z">
              <w:rPr>
                <w:rStyle w:val="Hyperlink"/>
                <w:noProof/>
              </w:rPr>
            </w:rPrChange>
          </w:rPr>
          <w:delText>Tabel 3.16 Simulasi skenario 3:</w:delText>
        </w:r>
        <w:r w:rsidRPr="00B57DB5" w:rsidDel="00B57DB5">
          <w:rPr>
            <w:rPrChange w:id="2130" w:author="Ilham Nur Pratama" w:date="2023-05-15T20:28:00Z">
              <w:rPr>
                <w:rStyle w:val="Hyperlink"/>
                <w:i/>
                <w:noProof/>
              </w:rPr>
            </w:rPrChange>
          </w:rPr>
          <w:delText xml:space="preserve"> Deliverables </w:delText>
        </w:r>
        <w:r w:rsidRPr="00B57DB5" w:rsidDel="00B57DB5">
          <w:rPr>
            <w:rPrChange w:id="2131" w:author="Ilham Nur Pratama" w:date="2023-05-15T20:28:00Z">
              <w:rPr>
                <w:rStyle w:val="Hyperlink"/>
                <w:noProof/>
              </w:rPr>
            </w:rPrChange>
          </w:rPr>
          <w:delText>sedikit</w:delText>
        </w:r>
        <w:r w:rsidRPr="00B57DB5" w:rsidDel="00B57DB5">
          <w:rPr>
            <w:rPrChange w:id="2132" w:author="Ilham Nur Pratama" w:date="2023-05-15T20:28:00Z">
              <w:rPr>
                <w:rStyle w:val="Hyperlink"/>
                <w:i/>
                <w:noProof/>
              </w:rPr>
            </w:rPrChange>
          </w:rPr>
          <w:delText xml:space="preserve">, </w:delText>
        </w:r>
        <w:r w:rsidRPr="00B57DB5" w:rsidDel="00B57DB5">
          <w:rPr>
            <w:rPrChange w:id="2133" w:author="Ilham Nur Pratama" w:date="2023-05-15T20:28:00Z">
              <w:rPr>
                <w:rStyle w:val="Hyperlink"/>
                <w:noProof/>
              </w:rPr>
            </w:rPrChange>
          </w:rPr>
          <w:delText>tingkat kesulitan tinggi</w:delText>
        </w:r>
        <w:r w:rsidDel="00B57DB5">
          <w:rPr>
            <w:noProof/>
            <w:webHidden/>
          </w:rPr>
          <w:tab/>
          <w:delText>113</w:delText>
        </w:r>
      </w:del>
    </w:p>
    <w:p w14:paraId="344D9C52" w14:textId="34BCEB03" w:rsidR="006243FB" w:rsidDel="00B57DB5" w:rsidRDefault="006243FB">
      <w:pPr>
        <w:pStyle w:val="TableofFigures"/>
        <w:tabs>
          <w:tab w:val="right" w:leader="dot" w:pos="8494"/>
        </w:tabs>
        <w:rPr>
          <w:del w:id="2134" w:author="Ilham Nur Pratama" w:date="2023-05-15T20:28:00Z"/>
          <w:rFonts w:asciiTheme="minorHAnsi" w:eastAsiaTheme="minorEastAsia" w:hAnsiTheme="minorHAnsi"/>
          <w:noProof/>
          <w:sz w:val="22"/>
        </w:rPr>
      </w:pPr>
      <w:del w:id="2135" w:author="Ilham Nur Pratama" w:date="2023-05-15T20:28:00Z">
        <w:r w:rsidRPr="00B57DB5" w:rsidDel="00B57DB5">
          <w:rPr>
            <w:rPrChange w:id="2136" w:author="Ilham Nur Pratama" w:date="2023-05-15T20:28:00Z">
              <w:rPr>
                <w:rStyle w:val="Hyperlink"/>
                <w:noProof/>
              </w:rPr>
            </w:rPrChange>
          </w:rPr>
          <w:delText>Tabel 3.17 Simulasi skenario 4:</w:delText>
        </w:r>
        <w:r w:rsidRPr="00B57DB5" w:rsidDel="00B57DB5">
          <w:rPr>
            <w:rPrChange w:id="2137" w:author="Ilham Nur Pratama" w:date="2023-05-15T20:28:00Z">
              <w:rPr>
                <w:rStyle w:val="Hyperlink"/>
                <w:i/>
                <w:noProof/>
              </w:rPr>
            </w:rPrChange>
          </w:rPr>
          <w:delText xml:space="preserve"> Deliverables </w:delText>
        </w:r>
        <w:r w:rsidRPr="00B57DB5" w:rsidDel="00B57DB5">
          <w:rPr>
            <w:rPrChange w:id="2138" w:author="Ilham Nur Pratama" w:date="2023-05-15T20:28:00Z">
              <w:rPr>
                <w:rStyle w:val="Hyperlink"/>
                <w:noProof/>
              </w:rPr>
            </w:rPrChange>
          </w:rPr>
          <w:delText>banyak</w:delText>
        </w:r>
        <w:r w:rsidRPr="00B57DB5" w:rsidDel="00B57DB5">
          <w:rPr>
            <w:rPrChange w:id="2139" w:author="Ilham Nur Pratama" w:date="2023-05-15T20:28:00Z">
              <w:rPr>
                <w:rStyle w:val="Hyperlink"/>
                <w:i/>
                <w:noProof/>
              </w:rPr>
            </w:rPrChange>
          </w:rPr>
          <w:delText xml:space="preserve">, </w:delText>
        </w:r>
        <w:r w:rsidRPr="00B57DB5" w:rsidDel="00B57DB5">
          <w:rPr>
            <w:rPrChange w:id="2140" w:author="Ilham Nur Pratama" w:date="2023-05-15T20:28:00Z">
              <w:rPr>
                <w:rStyle w:val="Hyperlink"/>
                <w:noProof/>
              </w:rPr>
            </w:rPrChange>
          </w:rPr>
          <w:delText>tingkat kesulitan tinggi</w:delText>
        </w:r>
        <w:r w:rsidDel="00B57DB5">
          <w:rPr>
            <w:noProof/>
            <w:webHidden/>
          </w:rPr>
          <w:tab/>
          <w:delText>114</w:delText>
        </w:r>
      </w:del>
    </w:p>
    <w:p w14:paraId="2072D147" w14:textId="75836C1F" w:rsidR="006243FB" w:rsidDel="00B57DB5" w:rsidRDefault="006243FB">
      <w:pPr>
        <w:pStyle w:val="TableofFigures"/>
        <w:tabs>
          <w:tab w:val="right" w:leader="dot" w:pos="8494"/>
        </w:tabs>
        <w:rPr>
          <w:del w:id="2141" w:author="Ilham Nur Pratama" w:date="2023-05-15T20:28:00Z"/>
          <w:rFonts w:asciiTheme="minorHAnsi" w:eastAsiaTheme="minorEastAsia" w:hAnsiTheme="minorHAnsi"/>
          <w:noProof/>
          <w:sz w:val="22"/>
        </w:rPr>
      </w:pPr>
      <w:del w:id="2142" w:author="Ilham Nur Pratama" w:date="2023-05-15T20:28:00Z">
        <w:r w:rsidRPr="00B57DB5" w:rsidDel="00B57DB5">
          <w:rPr>
            <w:rPrChange w:id="2143" w:author="Ilham Nur Pratama" w:date="2023-05-15T20:28:00Z">
              <w:rPr>
                <w:rStyle w:val="Hyperlink"/>
                <w:noProof/>
              </w:rPr>
            </w:rPrChange>
          </w:rPr>
          <w:delText>Tabel 3.18 Rekap simulasi sistem SOAPSD</w:delText>
        </w:r>
        <w:r w:rsidDel="00B57DB5">
          <w:rPr>
            <w:noProof/>
            <w:webHidden/>
          </w:rPr>
          <w:tab/>
          <w:delText>114</w:delText>
        </w:r>
      </w:del>
    </w:p>
    <w:p w14:paraId="6FD36250" w14:textId="002B3FDF" w:rsidR="006243FB" w:rsidDel="00B57DB5" w:rsidRDefault="006243FB">
      <w:pPr>
        <w:pStyle w:val="TableofFigures"/>
        <w:tabs>
          <w:tab w:val="right" w:leader="dot" w:pos="8494"/>
        </w:tabs>
        <w:rPr>
          <w:del w:id="2144" w:author="Ilham Nur Pratama" w:date="2023-05-15T20:28:00Z"/>
          <w:rFonts w:asciiTheme="minorHAnsi" w:eastAsiaTheme="minorEastAsia" w:hAnsiTheme="minorHAnsi"/>
          <w:noProof/>
          <w:sz w:val="22"/>
        </w:rPr>
      </w:pPr>
      <w:del w:id="2145" w:author="Ilham Nur Pratama" w:date="2023-05-15T20:28:00Z">
        <w:r w:rsidRPr="00B57DB5" w:rsidDel="00B57DB5">
          <w:rPr>
            <w:rPrChange w:id="2146" w:author="Ilham Nur Pratama" w:date="2023-05-15T20:28:00Z">
              <w:rPr>
                <w:rStyle w:val="Hyperlink"/>
                <w:noProof/>
              </w:rPr>
            </w:rPrChange>
          </w:rPr>
          <w:delText>Tabel 3.19 Simulasi skenario 1:</w:delText>
        </w:r>
        <w:r w:rsidRPr="00B57DB5" w:rsidDel="00B57DB5">
          <w:rPr>
            <w:rPrChange w:id="2147" w:author="Ilham Nur Pratama" w:date="2023-05-15T20:28:00Z">
              <w:rPr>
                <w:rStyle w:val="Hyperlink"/>
                <w:i/>
                <w:noProof/>
              </w:rPr>
            </w:rPrChange>
          </w:rPr>
          <w:delText xml:space="preserve"> Deliverables </w:delText>
        </w:r>
        <w:r w:rsidRPr="00B57DB5" w:rsidDel="00B57DB5">
          <w:rPr>
            <w:rPrChange w:id="2148" w:author="Ilham Nur Pratama" w:date="2023-05-15T20:28:00Z">
              <w:rPr>
                <w:rStyle w:val="Hyperlink"/>
                <w:noProof/>
              </w:rPr>
            </w:rPrChange>
          </w:rPr>
          <w:delText>sedikit</w:delText>
        </w:r>
        <w:r w:rsidRPr="00B57DB5" w:rsidDel="00B57DB5">
          <w:rPr>
            <w:rPrChange w:id="2149" w:author="Ilham Nur Pratama" w:date="2023-05-15T20:28:00Z">
              <w:rPr>
                <w:rStyle w:val="Hyperlink"/>
                <w:i/>
                <w:noProof/>
              </w:rPr>
            </w:rPrChange>
          </w:rPr>
          <w:delText xml:space="preserve">, </w:delText>
        </w:r>
        <w:r w:rsidRPr="00B57DB5" w:rsidDel="00B57DB5">
          <w:rPr>
            <w:rPrChange w:id="2150" w:author="Ilham Nur Pratama" w:date="2023-05-15T20:28:00Z">
              <w:rPr>
                <w:rStyle w:val="Hyperlink"/>
                <w:noProof/>
              </w:rPr>
            </w:rPrChange>
          </w:rPr>
          <w:delText>tingkat kesulitan rendah setelah optimasi</w:delText>
        </w:r>
        <w:r w:rsidDel="00B57DB5">
          <w:rPr>
            <w:noProof/>
            <w:webHidden/>
          </w:rPr>
          <w:tab/>
          <w:delText>116</w:delText>
        </w:r>
      </w:del>
    </w:p>
    <w:p w14:paraId="1B6F88E2" w14:textId="05149C8D" w:rsidR="006243FB" w:rsidDel="00B57DB5" w:rsidRDefault="006243FB">
      <w:pPr>
        <w:pStyle w:val="TableofFigures"/>
        <w:tabs>
          <w:tab w:val="right" w:leader="dot" w:pos="8494"/>
        </w:tabs>
        <w:rPr>
          <w:del w:id="2151" w:author="Ilham Nur Pratama" w:date="2023-05-15T20:28:00Z"/>
          <w:rFonts w:asciiTheme="minorHAnsi" w:eastAsiaTheme="minorEastAsia" w:hAnsiTheme="minorHAnsi"/>
          <w:noProof/>
          <w:sz w:val="22"/>
        </w:rPr>
      </w:pPr>
      <w:del w:id="2152" w:author="Ilham Nur Pratama" w:date="2023-05-15T20:28:00Z">
        <w:r w:rsidRPr="00B57DB5" w:rsidDel="00B57DB5">
          <w:rPr>
            <w:rPrChange w:id="2153" w:author="Ilham Nur Pratama" w:date="2023-05-15T20:28:00Z">
              <w:rPr>
                <w:rStyle w:val="Hyperlink"/>
                <w:noProof/>
              </w:rPr>
            </w:rPrChange>
          </w:rPr>
          <w:delText>Tabel 3.20 Simulasi skenario 2:</w:delText>
        </w:r>
        <w:r w:rsidRPr="00B57DB5" w:rsidDel="00B57DB5">
          <w:rPr>
            <w:rPrChange w:id="2154" w:author="Ilham Nur Pratama" w:date="2023-05-15T20:28:00Z">
              <w:rPr>
                <w:rStyle w:val="Hyperlink"/>
                <w:i/>
                <w:noProof/>
              </w:rPr>
            </w:rPrChange>
          </w:rPr>
          <w:delText xml:space="preserve"> Deliverables </w:delText>
        </w:r>
        <w:r w:rsidRPr="00B57DB5" w:rsidDel="00B57DB5">
          <w:rPr>
            <w:rPrChange w:id="2155" w:author="Ilham Nur Pratama" w:date="2023-05-15T20:28:00Z">
              <w:rPr>
                <w:rStyle w:val="Hyperlink"/>
                <w:noProof/>
              </w:rPr>
            </w:rPrChange>
          </w:rPr>
          <w:delText>banyak</w:delText>
        </w:r>
        <w:r w:rsidRPr="00B57DB5" w:rsidDel="00B57DB5">
          <w:rPr>
            <w:rPrChange w:id="2156" w:author="Ilham Nur Pratama" w:date="2023-05-15T20:28:00Z">
              <w:rPr>
                <w:rStyle w:val="Hyperlink"/>
                <w:i/>
                <w:noProof/>
              </w:rPr>
            </w:rPrChange>
          </w:rPr>
          <w:delText xml:space="preserve">, </w:delText>
        </w:r>
        <w:r w:rsidRPr="00B57DB5" w:rsidDel="00B57DB5">
          <w:rPr>
            <w:rPrChange w:id="2157" w:author="Ilham Nur Pratama" w:date="2023-05-15T20:28:00Z">
              <w:rPr>
                <w:rStyle w:val="Hyperlink"/>
                <w:noProof/>
              </w:rPr>
            </w:rPrChange>
          </w:rPr>
          <w:delText>tingkat kesulitan rendah setelah optimasi</w:delText>
        </w:r>
        <w:r w:rsidDel="00B57DB5">
          <w:rPr>
            <w:noProof/>
            <w:webHidden/>
          </w:rPr>
          <w:tab/>
          <w:delText>117</w:delText>
        </w:r>
      </w:del>
    </w:p>
    <w:p w14:paraId="20E2F648" w14:textId="6ED849D1" w:rsidR="006243FB" w:rsidDel="00B57DB5" w:rsidRDefault="006243FB">
      <w:pPr>
        <w:pStyle w:val="TableofFigures"/>
        <w:tabs>
          <w:tab w:val="right" w:leader="dot" w:pos="8494"/>
        </w:tabs>
        <w:rPr>
          <w:del w:id="2158" w:author="Ilham Nur Pratama" w:date="2023-05-15T20:28:00Z"/>
          <w:rFonts w:asciiTheme="minorHAnsi" w:eastAsiaTheme="minorEastAsia" w:hAnsiTheme="minorHAnsi"/>
          <w:noProof/>
          <w:sz w:val="22"/>
        </w:rPr>
      </w:pPr>
      <w:del w:id="2159" w:author="Ilham Nur Pratama" w:date="2023-05-15T20:28:00Z">
        <w:r w:rsidRPr="00B57DB5" w:rsidDel="00B57DB5">
          <w:rPr>
            <w:rPrChange w:id="2160" w:author="Ilham Nur Pratama" w:date="2023-05-15T20:28:00Z">
              <w:rPr>
                <w:rStyle w:val="Hyperlink"/>
                <w:noProof/>
              </w:rPr>
            </w:rPrChange>
          </w:rPr>
          <w:delText>Tabel 3.21 Simulasi skenario 3:</w:delText>
        </w:r>
        <w:r w:rsidRPr="00B57DB5" w:rsidDel="00B57DB5">
          <w:rPr>
            <w:rPrChange w:id="2161" w:author="Ilham Nur Pratama" w:date="2023-05-15T20:28:00Z">
              <w:rPr>
                <w:rStyle w:val="Hyperlink"/>
                <w:i/>
                <w:noProof/>
              </w:rPr>
            </w:rPrChange>
          </w:rPr>
          <w:delText xml:space="preserve"> Deliverables </w:delText>
        </w:r>
        <w:r w:rsidRPr="00B57DB5" w:rsidDel="00B57DB5">
          <w:rPr>
            <w:rPrChange w:id="2162" w:author="Ilham Nur Pratama" w:date="2023-05-15T20:28:00Z">
              <w:rPr>
                <w:rStyle w:val="Hyperlink"/>
                <w:noProof/>
              </w:rPr>
            </w:rPrChange>
          </w:rPr>
          <w:delText>sedikit</w:delText>
        </w:r>
        <w:r w:rsidRPr="00B57DB5" w:rsidDel="00B57DB5">
          <w:rPr>
            <w:rPrChange w:id="2163" w:author="Ilham Nur Pratama" w:date="2023-05-15T20:28:00Z">
              <w:rPr>
                <w:rStyle w:val="Hyperlink"/>
                <w:i/>
                <w:noProof/>
              </w:rPr>
            </w:rPrChange>
          </w:rPr>
          <w:delText xml:space="preserve">, </w:delText>
        </w:r>
        <w:r w:rsidRPr="00B57DB5" w:rsidDel="00B57DB5">
          <w:rPr>
            <w:rPrChange w:id="2164" w:author="Ilham Nur Pratama" w:date="2023-05-15T20:28:00Z">
              <w:rPr>
                <w:rStyle w:val="Hyperlink"/>
                <w:noProof/>
              </w:rPr>
            </w:rPrChange>
          </w:rPr>
          <w:delText>tingkat kesulitan tinggi setelah optimasi</w:delText>
        </w:r>
        <w:r w:rsidDel="00B57DB5">
          <w:rPr>
            <w:noProof/>
            <w:webHidden/>
          </w:rPr>
          <w:tab/>
          <w:delText>118</w:delText>
        </w:r>
      </w:del>
    </w:p>
    <w:p w14:paraId="3E0EFA21" w14:textId="0366ECA0" w:rsidR="006243FB" w:rsidDel="00B57DB5" w:rsidRDefault="006243FB">
      <w:pPr>
        <w:pStyle w:val="TableofFigures"/>
        <w:tabs>
          <w:tab w:val="right" w:leader="dot" w:pos="8494"/>
        </w:tabs>
        <w:rPr>
          <w:del w:id="2165" w:author="Ilham Nur Pratama" w:date="2023-05-15T20:28:00Z"/>
          <w:rFonts w:asciiTheme="minorHAnsi" w:eastAsiaTheme="minorEastAsia" w:hAnsiTheme="minorHAnsi"/>
          <w:noProof/>
          <w:sz w:val="22"/>
        </w:rPr>
      </w:pPr>
      <w:del w:id="2166" w:author="Ilham Nur Pratama" w:date="2023-05-15T20:28:00Z">
        <w:r w:rsidRPr="00B57DB5" w:rsidDel="00B57DB5">
          <w:rPr>
            <w:rPrChange w:id="2167" w:author="Ilham Nur Pratama" w:date="2023-05-15T20:28:00Z">
              <w:rPr>
                <w:rStyle w:val="Hyperlink"/>
                <w:noProof/>
              </w:rPr>
            </w:rPrChange>
          </w:rPr>
          <w:delText>Tabel 3.22 Simulasi skenario 4:</w:delText>
        </w:r>
        <w:r w:rsidRPr="00B57DB5" w:rsidDel="00B57DB5">
          <w:rPr>
            <w:rPrChange w:id="2168" w:author="Ilham Nur Pratama" w:date="2023-05-15T20:28:00Z">
              <w:rPr>
                <w:rStyle w:val="Hyperlink"/>
                <w:i/>
                <w:noProof/>
              </w:rPr>
            </w:rPrChange>
          </w:rPr>
          <w:delText xml:space="preserve"> Deliverables </w:delText>
        </w:r>
        <w:r w:rsidRPr="00B57DB5" w:rsidDel="00B57DB5">
          <w:rPr>
            <w:rPrChange w:id="2169" w:author="Ilham Nur Pratama" w:date="2023-05-15T20:28:00Z">
              <w:rPr>
                <w:rStyle w:val="Hyperlink"/>
                <w:noProof/>
              </w:rPr>
            </w:rPrChange>
          </w:rPr>
          <w:delText>banyak</w:delText>
        </w:r>
        <w:r w:rsidRPr="00B57DB5" w:rsidDel="00B57DB5">
          <w:rPr>
            <w:rPrChange w:id="2170" w:author="Ilham Nur Pratama" w:date="2023-05-15T20:28:00Z">
              <w:rPr>
                <w:rStyle w:val="Hyperlink"/>
                <w:i/>
                <w:noProof/>
              </w:rPr>
            </w:rPrChange>
          </w:rPr>
          <w:delText xml:space="preserve">, </w:delText>
        </w:r>
        <w:r w:rsidRPr="00B57DB5" w:rsidDel="00B57DB5">
          <w:rPr>
            <w:rPrChange w:id="2171" w:author="Ilham Nur Pratama" w:date="2023-05-15T20:28:00Z">
              <w:rPr>
                <w:rStyle w:val="Hyperlink"/>
                <w:noProof/>
              </w:rPr>
            </w:rPrChange>
          </w:rPr>
          <w:delText>tingkat kesulitan tinggi setelah optimasi</w:delText>
        </w:r>
        <w:r w:rsidDel="00B57DB5">
          <w:rPr>
            <w:noProof/>
            <w:webHidden/>
          </w:rPr>
          <w:tab/>
          <w:delText>118</w:delText>
        </w:r>
      </w:del>
    </w:p>
    <w:p w14:paraId="5F9E92E3" w14:textId="2FF51023" w:rsidR="006243FB" w:rsidDel="00B57DB5" w:rsidRDefault="006243FB">
      <w:pPr>
        <w:pStyle w:val="TableofFigures"/>
        <w:tabs>
          <w:tab w:val="right" w:leader="dot" w:pos="8494"/>
        </w:tabs>
        <w:rPr>
          <w:del w:id="2172" w:author="Ilham Nur Pratama" w:date="2023-05-15T20:28:00Z"/>
          <w:rFonts w:asciiTheme="minorHAnsi" w:eastAsiaTheme="minorEastAsia" w:hAnsiTheme="minorHAnsi"/>
          <w:noProof/>
          <w:sz w:val="22"/>
        </w:rPr>
      </w:pPr>
      <w:del w:id="2173" w:author="Ilham Nur Pratama" w:date="2023-05-15T20:28:00Z">
        <w:r w:rsidRPr="00B57DB5" w:rsidDel="00B57DB5">
          <w:rPr>
            <w:rPrChange w:id="2174" w:author="Ilham Nur Pratama" w:date="2023-05-15T20:28:00Z">
              <w:rPr>
                <w:rStyle w:val="Hyperlink"/>
                <w:noProof/>
              </w:rPr>
            </w:rPrChange>
          </w:rPr>
          <w:delText>Tabel 3.23 Rekap simulasi sistem setelah optimasi SOAPSD</w:delText>
        </w:r>
        <w:r w:rsidDel="00B57DB5">
          <w:rPr>
            <w:noProof/>
            <w:webHidden/>
          </w:rPr>
          <w:tab/>
          <w:delText>119</w:delText>
        </w:r>
      </w:del>
    </w:p>
    <w:p w14:paraId="6175F291" w14:textId="2466D6A3" w:rsidR="006243FB" w:rsidDel="00B57DB5" w:rsidRDefault="006243FB">
      <w:pPr>
        <w:pStyle w:val="TableofFigures"/>
        <w:tabs>
          <w:tab w:val="right" w:leader="dot" w:pos="8494"/>
        </w:tabs>
        <w:rPr>
          <w:del w:id="2175" w:author="Ilham Nur Pratama" w:date="2023-05-15T20:28:00Z"/>
          <w:rFonts w:asciiTheme="minorHAnsi" w:eastAsiaTheme="minorEastAsia" w:hAnsiTheme="minorHAnsi"/>
          <w:noProof/>
          <w:sz w:val="22"/>
        </w:rPr>
      </w:pPr>
      <w:del w:id="2176" w:author="Ilham Nur Pratama" w:date="2023-05-15T20:28:00Z">
        <w:r w:rsidRPr="00B57DB5" w:rsidDel="00B57DB5">
          <w:rPr>
            <w:rPrChange w:id="2177" w:author="Ilham Nur Pratama" w:date="2023-05-15T20:28:00Z">
              <w:rPr>
                <w:rStyle w:val="Hyperlink"/>
                <w:noProof/>
              </w:rPr>
            </w:rPrChange>
          </w:rPr>
          <w:delText xml:space="preserve">Tabel 3.24 Parameter exclusive gateway BPMN </w:delText>
        </w:r>
        <w:r w:rsidRPr="00B57DB5" w:rsidDel="00B57DB5">
          <w:rPr>
            <w:rPrChange w:id="2178" w:author="Ilham Nur Pratama" w:date="2023-05-15T20:28:00Z">
              <w:rPr>
                <w:rStyle w:val="Hyperlink"/>
                <w:i/>
                <w:noProof/>
              </w:rPr>
            </w:rPrChange>
          </w:rPr>
          <w:delText>to be</w:delText>
        </w:r>
        <w:r w:rsidDel="00B57DB5">
          <w:rPr>
            <w:noProof/>
            <w:webHidden/>
          </w:rPr>
          <w:tab/>
          <w:delText>121</w:delText>
        </w:r>
      </w:del>
    </w:p>
    <w:p w14:paraId="04E7984B" w14:textId="6710F584" w:rsidR="006243FB" w:rsidDel="00B57DB5" w:rsidRDefault="006243FB">
      <w:pPr>
        <w:pStyle w:val="TableofFigures"/>
        <w:tabs>
          <w:tab w:val="right" w:leader="dot" w:pos="8494"/>
        </w:tabs>
        <w:rPr>
          <w:del w:id="2179" w:author="Ilham Nur Pratama" w:date="2023-05-15T20:28:00Z"/>
          <w:rFonts w:asciiTheme="minorHAnsi" w:eastAsiaTheme="minorEastAsia" w:hAnsiTheme="minorHAnsi"/>
          <w:noProof/>
          <w:sz w:val="22"/>
        </w:rPr>
      </w:pPr>
      <w:del w:id="2180" w:author="Ilham Nur Pratama" w:date="2023-05-15T20:28:00Z">
        <w:r w:rsidRPr="00B57DB5" w:rsidDel="00B57DB5">
          <w:rPr>
            <w:rPrChange w:id="2181" w:author="Ilham Nur Pratama" w:date="2023-05-15T20:28:00Z">
              <w:rPr>
                <w:rStyle w:val="Hyperlink"/>
                <w:noProof/>
              </w:rPr>
            </w:rPrChange>
          </w:rPr>
          <w:delText xml:space="preserve">Tabel 3.25 Hasil Simulasi BPMN Proses </w:delText>
        </w:r>
        <w:r w:rsidRPr="00B57DB5" w:rsidDel="00B57DB5">
          <w:rPr>
            <w:rPrChange w:id="2182" w:author="Ilham Nur Pratama" w:date="2023-05-15T20:28:00Z">
              <w:rPr>
                <w:rStyle w:val="Hyperlink"/>
                <w:i/>
                <w:noProof/>
              </w:rPr>
            </w:rPrChange>
          </w:rPr>
          <w:delText>To be</w:delText>
        </w:r>
        <w:r w:rsidDel="00B57DB5">
          <w:rPr>
            <w:noProof/>
            <w:webHidden/>
          </w:rPr>
          <w:tab/>
          <w:delText>122</w:delText>
        </w:r>
      </w:del>
    </w:p>
    <w:p w14:paraId="43CA3323" w14:textId="03D34A6D" w:rsidR="006243FB" w:rsidDel="00B57DB5" w:rsidRDefault="006243FB">
      <w:pPr>
        <w:pStyle w:val="TableofFigures"/>
        <w:tabs>
          <w:tab w:val="right" w:leader="dot" w:pos="8494"/>
        </w:tabs>
        <w:rPr>
          <w:del w:id="2183" w:author="Ilham Nur Pratama" w:date="2023-05-15T20:28:00Z"/>
          <w:rFonts w:asciiTheme="minorHAnsi" w:eastAsiaTheme="minorEastAsia" w:hAnsiTheme="minorHAnsi"/>
          <w:noProof/>
          <w:sz w:val="22"/>
        </w:rPr>
      </w:pPr>
      <w:del w:id="2184" w:author="Ilham Nur Pratama" w:date="2023-05-15T20:28:00Z">
        <w:r w:rsidRPr="00B57DB5" w:rsidDel="00B57DB5">
          <w:rPr>
            <w:rPrChange w:id="2185" w:author="Ilham Nur Pratama" w:date="2023-05-15T20:28:00Z">
              <w:rPr>
                <w:rStyle w:val="Hyperlink"/>
                <w:noProof/>
              </w:rPr>
            </w:rPrChange>
          </w:rPr>
          <w:delText xml:space="preserve">Tabel 3.26 Hasil simulasi rerata per pekerjaan pada proses </w:delText>
        </w:r>
        <w:r w:rsidRPr="00B57DB5" w:rsidDel="00B57DB5">
          <w:rPr>
            <w:rPrChange w:id="2186" w:author="Ilham Nur Pratama" w:date="2023-05-15T20:28:00Z">
              <w:rPr>
                <w:rStyle w:val="Hyperlink"/>
                <w:i/>
                <w:noProof/>
              </w:rPr>
            </w:rPrChange>
          </w:rPr>
          <w:delText>to be</w:delText>
        </w:r>
        <w:r w:rsidDel="00B57DB5">
          <w:rPr>
            <w:noProof/>
            <w:webHidden/>
          </w:rPr>
          <w:tab/>
          <w:delText>122</w:delText>
        </w:r>
      </w:del>
    </w:p>
    <w:p w14:paraId="3F18A0E7" w14:textId="6976B461" w:rsidR="006243FB" w:rsidDel="00B57DB5" w:rsidRDefault="006243FB">
      <w:pPr>
        <w:pStyle w:val="TableofFigures"/>
        <w:tabs>
          <w:tab w:val="right" w:leader="dot" w:pos="8494"/>
        </w:tabs>
        <w:rPr>
          <w:del w:id="2187" w:author="Ilham Nur Pratama" w:date="2023-05-15T20:28:00Z"/>
          <w:rFonts w:asciiTheme="minorHAnsi" w:eastAsiaTheme="minorEastAsia" w:hAnsiTheme="minorHAnsi"/>
          <w:noProof/>
          <w:sz w:val="22"/>
        </w:rPr>
      </w:pPr>
      <w:del w:id="2188" w:author="Ilham Nur Pratama" w:date="2023-05-15T20:28:00Z">
        <w:r w:rsidRPr="00B57DB5" w:rsidDel="00B57DB5">
          <w:rPr>
            <w:rPrChange w:id="2189" w:author="Ilham Nur Pratama" w:date="2023-05-15T20:28:00Z">
              <w:rPr>
                <w:rStyle w:val="Hyperlink"/>
                <w:noProof/>
              </w:rPr>
            </w:rPrChange>
          </w:rPr>
          <w:delText xml:space="preserve">Tabel 4.1 Tabel perbandingan biaya proses </w:delText>
        </w:r>
        <w:r w:rsidRPr="00B57DB5" w:rsidDel="00B57DB5">
          <w:rPr>
            <w:rPrChange w:id="2190" w:author="Ilham Nur Pratama" w:date="2023-05-15T20:28:00Z">
              <w:rPr>
                <w:rStyle w:val="Hyperlink"/>
                <w:i/>
                <w:noProof/>
              </w:rPr>
            </w:rPrChange>
          </w:rPr>
          <w:delText>as is</w:delText>
        </w:r>
        <w:r w:rsidRPr="00B57DB5" w:rsidDel="00B57DB5">
          <w:rPr>
            <w:rPrChange w:id="2191" w:author="Ilham Nur Pratama" w:date="2023-05-15T20:28:00Z">
              <w:rPr>
                <w:rStyle w:val="Hyperlink"/>
                <w:noProof/>
              </w:rPr>
            </w:rPrChange>
          </w:rPr>
          <w:delText xml:space="preserve"> dengan </w:delText>
        </w:r>
        <w:r w:rsidRPr="00B57DB5" w:rsidDel="00B57DB5">
          <w:rPr>
            <w:rPrChange w:id="2192" w:author="Ilham Nur Pratama" w:date="2023-05-15T20:28:00Z">
              <w:rPr>
                <w:rStyle w:val="Hyperlink"/>
                <w:i/>
                <w:noProof/>
              </w:rPr>
            </w:rPrChange>
          </w:rPr>
          <w:delText>to be</w:delText>
        </w:r>
        <w:r w:rsidDel="00B57DB5">
          <w:rPr>
            <w:noProof/>
            <w:webHidden/>
          </w:rPr>
          <w:tab/>
          <w:delText>132</w:delText>
        </w:r>
      </w:del>
    </w:p>
    <w:p w14:paraId="2EE199EE" w14:textId="5465A021" w:rsidR="006243FB" w:rsidDel="00B57DB5" w:rsidRDefault="006243FB">
      <w:pPr>
        <w:pStyle w:val="TableofFigures"/>
        <w:tabs>
          <w:tab w:val="right" w:leader="dot" w:pos="8494"/>
        </w:tabs>
        <w:rPr>
          <w:del w:id="2193" w:author="Ilham Nur Pratama" w:date="2023-05-15T20:28:00Z"/>
          <w:rFonts w:asciiTheme="minorHAnsi" w:eastAsiaTheme="minorEastAsia" w:hAnsiTheme="minorHAnsi"/>
          <w:noProof/>
          <w:sz w:val="22"/>
        </w:rPr>
      </w:pPr>
      <w:del w:id="2194" w:author="Ilham Nur Pratama" w:date="2023-05-15T20:28:00Z">
        <w:r w:rsidRPr="00B57DB5" w:rsidDel="00B57DB5">
          <w:rPr>
            <w:rPrChange w:id="2195" w:author="Ilham Nur Pratama" w:date="2023-05-15T20:28:00Z">
              <w:rPr>
                <w:rStyle w:val="Hyperlink"/>
                <w:noProof/>
              </w:rPr>
            </w:rPrChange>
          </w:rPr>
          <w:delText xml:space="preserve">Tabel 4.2 Perbandingan perulangan proses pada proses </w:delText>
        </w:r>
        <w:r w:rsidRPr="00B57DB5" w:rsidDel="00B57DB5">
          <w:rPr>
            <w:rPrChange w:id="2196" w:author="Ilham Nur Pratama" w:date="2023-05-15T20:28:00Z">
              <w:rPr>
                <w:rStyle w:val="Hyperlink"/>
                <w:i/>
                <w:noProof/>
              </w:rPr>
            </w:rPrChange>
          </w:rPr>
          <w:delText>as is vs to be</w:delText>
        </w:r>
        <w:r w:rsidDel="00B57DB5">
          <w:rPr>
            <w:noProof/>
            <w:webHidden/>
          </w:rPr>
          <w:tab/>
          <w:delText>134</w:delText>
        </w:r>
      </w:del>
    </w:p>
    <w:p w14:paraId="1FDB1B66" w14:textId="15D60F1A" w:rsidR="006243FB" w:rsidDel="00B57DB5" w:rsidRDefault="006243FB">
      <w:pPr>
        <w:pStyle w:val="TableofFigures"/>
        <w:tabs>
          <w:tab w:val="right" w:leader="dot" w:pos="8494"/>
        </w:tabs>
        <w:rPr>
          <w:del w:id="2197" w:author="Ilham Nur Pratama" w:date="2023-05-15T20:28:00Z"/>
          <w:rFonts w:asciiTheme="minorHAnsi" w:eastAsiaTheme="minorEastAsia" w:hAnsiTheme="minorHAnsi"/>
          <w:noProof/>
          <w:sz w:val="22"/>
        </w:rPr>
      </w:pPr>
      <w:del w:id="2198" w:author="Ilham Nur Pratama" w:date="2023-05-15T20:28:00Z">
        <w:r w:rsidRPr="00B57DB5" w:rsidDel="00B57DB5">
          <w:rPr>
            <w:rPrChange w:id="2199" w:author="Ilham Nur Pratama" w:date="2023-05-15T20:28:00Z">
              <w:rPr>
                <w:rStyle w:val="Hyperlink"/>
                <w:noProof/>
              </w:rPr>
            </w:rPrChange>
          </w:rPr>
          <w:delText xml:space="preserve">Tabel 4.3 Perbandingan durasi pekerjaan pada proses </w:delText>
        </w:r>
        <w:r w:rsidRPr="00B57DB5" w:rsidDel="00B57DB5">
          <w:rPr>
            <w:rPrChange w:id="2200" w:author="Ilham Nur Pratama" w:date="2023-05-15T20:28:00Z">
              <w:rPr>
                <w:rStyle w:val="Hyperlink"/>
                <w:i/>
                <w:noProof/>
              </w:rPr>
            </w:rPrChange>
          </w:rPr>
          <w:delText>as is dengan to be</w:delText>
        </w:r>
        <w:r w:rsidDel="00B57DB5">
          <w:rPr>
            <w:noProof/>
            <w:webHidden/>
          </w:rPr>
          <w:tab/>
          <w:delText>135</w:delText>
        </w:r>
      </w:del>
    </w:p>
    <w:p w14:paraId="33B6ED06" w14:textId="41DC1556" w:rsidR="006243FB" w:rsidDel="00B57DB5" w:rsidRDefault="006243FB">
      <w:pPr>
        <w:pStyle w:val="TableofFigures"/>
        <w:tabs>
          <w:tab w:val="right" w:leader="dot" w:pos="8494"/>
        </w:tabs>
        <w:rPr>
          <w:del w:id="2201" w:author="Ilham Nur Pratama" w:date="2023-05-15T20:28:00Z"/>
          <w:rFonts w:asciiTheme="minorHAnsi" w:eastAsiaTheme="minorEastAsia" w:hAnsiTheme="minorHAnsi"/>
          <w:noProof/>
          <w:sz w:val="22"/>
        </w:rPr>
      </w:pPr>
      <w:del w:id="2202" w:author="Ilham Nur Pratama" w:date="2023-05-15T20:28:00Z">
        <w:r w:rsidRPr="00B57DB5" w:rsidDel="00B57DB5">
          <w:rPr>
            <w:rPrChange w:id="2203" w:author="Ilham Nur Pratama" w:date="2023-05-15T20:28:00Z">
              <w:rPr>
                <w:rStyle w:val="Hyperlink"/>
                <w:noProof/>
              </w:rPr>
            </w:rPrChange>
          </w:rPr>
          <w:delText xml:space="preserve">Tabel 4.4 Perbandingan waktu tunggu proses </w:delText>
        </w:r>
        <w:r w:rsidRPr="00B57DB5" w:rsidDel="00B57DB5">
          <w:rPr>
            <w:rPrChange w:id="2204" w:author="Ilham Nur Pratama" w:date="2023-05-15T20:28:00Z">
              <w:rPr>
                <w:rStyle w:val="Hyperlink"/>
                <w:i/>
                <w:noProof/>
              </w:rPr>
            </w:rPrChange>
          </w:rPr>
          <w:delText xml:space="preserve">as is </w:delText>
        </w:r>
        <w:r w:rsidRPr="00B57DB5" w:rsidDel="00B57DB5">
          <w:rPr>
            <w:rPrChange w:id="2205" w:author="Ilham Nur Pratama" w:date="2023-05-15T20:28:00Z">
              <w:rPr>
                <w:rStyle w:val="Hyperlink"/>
                <w:noProof/>
              </w:rPr>
            </w:rPrChange>
          </w:rPr>
          <w:delText>dengan</w:delText>
        </w:r>
        <w:r w:rsidRPr="00B57DB5" w:rsidDel="00B57DB5">
          <w:rPr>
            <w:rPrChange w:id="2206" w:author="Ilham Nur Pratama" w:date="2023-05-15T20:28:00Z">
              <w:rPr>
                <w:rStyle w:val="Hyperlink"/>
                <w:i/>
                <w:noProof/>
              </w:rPr>
            </w:rPrChange>
          </w:rPr>
          <w:delText xml:space="preserve"> to be</w:delText>
        </w:r>
        <w:r w:rsidDel="00B57DB5">
          <w:rPr>
            <w:noProof/>
            <w:webHidden/>
          </w:rPr>
          <w:tab/>
          <w:delText>136</w:delText>
        </w:r>
      </w:del>
    </w:p>
    <w:p w14:paraId="0BAFD846" w14:textId="54D1F787" w:rsidR="006243FB" w:rsidDel="00B57DB5" w:rsidRDefault="006243FB">
      <w:pPr>
        <w:pStyle w:val="TableofFigures"/>
        <w:tabs>
          <w:tab w:val="right" w:leader="dot" w:pos="8494"/>
        </w:tabs>
        <w:rPr>
          <w:del w:id="2207" w:author="Ilham Nur Pratama" w:date="2023-05-15T20:28:00Z"/>
          <w:rFonts w:asciiTheme="minorHAnsi" w:eastAsiaTheme="minorEastAsia" w:hAnsiTheme="minorHAnsi"/>
          <w:noProof/>
          <w:sz w:val="22"/>
        </w:rPr>
      </w:pPr>
      <w:del w:id="2208" w:author="Ilham Nur Pratama" w:date="2023-05-15T20:28:00Z">
        <w:r w:rsidRPr="00B57DB5" w:rsidDel="00B57DB5">
          <w:rPr>
            <w:rPrChange w:id="2209" w:author="Ilham Nur Pratama" w:date="2023-05-15T20:28:00Z">
              <w:rPr>
                <w:rStyle w:val="Hyperlink"/>
                <w:noProof/>
              </w:rPr>
            </w:rPrChange>
          </w:rPr>
          <w:delText xml:space="preserve">Tabel 4.5 Hasil Rerata Simulasi Proses </w:delText>
        </w:r>
        <w:r w:rsidRPr="00B57DB5" w:rsidDel="00B57DB5">
          <w:rPr>
            <w:rPrChange w:id="2210" w:author="Ilham Nur Pratama" w:date="2023-05-15T20:28:00Z">
              <w:rPr>
                <w:rStyle w:val="Hyperlink"/>
                <w:i/>
                <w:noProof/>
              </w:rPr>
            </w:rPrChange>
          </w:rPr>
          <w:delText>as is</w:delText>
        </w:r>
        <w:r w:rsidRPr="00B57DB5" w:rsidDel="00B57DB5">
          <w:rPr>
            <w:rPrChange w:id="2211" w:author="Ilham Nur Pratama" w:date="2023-05-15T20:28:00Z">
              <w:rPr>
                <w:rStyle w:val="Hyperlink"/>
                <w:noProof/>
              </w:rPr>
            </w:rPrChange>
          </w:rPr>
          <w:delText xml:space="preserve"> dan proses </w:delText>
        </w:r>
        <w:r w:rsidRPr="00B57DB5" w:rsidDel="00B57DB5">
          <w:rPr>
            <w:rPrChange w:id="2212" w:author="Ilham Nur Pratama" w:date="2023-05-15T20:28:00Z">
              <w:rPr>
                <w:rStyle w:val="Hyperlink"/>
                <w:i/>
                <w:noProof/>
              </w:rPr>
            </w:rPrChange>
          </w:rPr>
          <w:delText>to be</w:delText>
        </w:r>
        <w:r w:rsidDel="00B57DB5">
          <w:rPr>
            <w:noProof/>
            <w:webHidden/>
          </w:rPr>
          <w:tab/>
          <w:delText>138</w:delText>
        </w:r>
      </w:del>
    </w:p>
    <w:p w14:paraId="7408A7C7" w14:textId="6C366A93" w:rsidR="006243FB" w:rsidDel="00B57DB5" w:rsidRDefault="006243FB">
      <w:pPr>
        <w:pStyle w:val="TableofFigures"/>
        <w:tabs>
          <w:tab w:val="right" w:leader="dot" w:pos="8494"/>
        </w:tabs>
        <w:rPr>
          <w:del w:id="2213" w:author="Ilham Nur Pratama" w:date="2023-05-15T20:28:00Z"/>
          <w:rFonts w:asciiTheme="minorHAnsi" w:eastAsiaTheme="minorEastAsia" w:hAnsiTheme="minorHAnsi"/>
          <w:noProof/>
          <w:sz w:val="22"/>
        </w:rPr>
      </w:pPr>
      <w:del w:id="2214" w:author="Ilham Nur Pratama" w:date="2023-05-15T20:28:00Z">
        <w:r w:rsidRPr="00B57DB5" w:rsidDel="00B57DB5">
          <w:rPr>
            <w:rPrChange w:id="2215" w:author="Ilham Nur Pratama" w:date="2023-05-15T20:28:00Z">
              <w:rPr>
                <w:rStyle w:val="Hyperlink"/>
                <w:noProof/>
              </w:rPr>
            </w:rPrChange>
          </w:rPr>
          <w:delText xml:space="preserve">Tabel 0.1 Hasil Simulasi proses </w:delText>
        </w:r>
        <w:r w:rsidRPr="00B57DB5" w:rsidDel="00B57DB5">
          <w:rPr>
            <w:rPrChange w:id="2216" w:author="Ilham Nur Pratama" w:date="2023-05-15T20:28:00Z">
              <w:rPr>
                <w:rStyle w:val="Hyperlink"/>
                <w:i/>
                <w:noProof/>
              </w:rPr>
            </w:rPrChange>
          </w:rPr>
          <w:delText>As Is</w:delText>
        </w:r>
        <w:r w:rsidRPr="00B57DB5" w:rsidDel="00B57DB5">
          <w:rPr>
            <w:rPrChange w:id="2217" w:author="Ilham Nur Pratama" w:date="2023-05-15T20:28:00Z">
              <w:rPr>
                <w:rStyle w:val="Hyperlink"/>
                <w:noProof/>
              </w:rPr>
            </w:rPrChange>
          </w:rPr>
          <w:delText xml:space="preserve"> dan </w:delText>
        </w:r>
        <w:r w:rsidRPr="00B57DB5" w:rsidDel="00B57DB5">
          <w:rPr>
            <w:rPrChange w:id="2218" w:author="Ilham Nur Pratama" w:date="2023-05-15T20:28:00Z">
              <w:rPr>
                <w:rStyle w:val="Hyperlink"/>
                <w:i/>
                <w:noProof/>
              </w:rPr>
            </w:rPrChange>
          </w:rPr>
          <w:delText>To Be</w:delText>
        </w:r>
        <w:r w:rsidDel="00B57DB5">
          <w:rPr>
            <w:noProof/>
            <w:webHidden/>
          </w:rPr>
          <w:tab/>
          <w:delText>145</w:delText>
        </w:r>
      </w:del>
    </w:p>
    <w:p w14:paraId="44D759BA" w14:textId="3902F257"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2219" w:name="_Toc120139620"/>
      <w:bookmarkStart w:id="2220" w:name="_Toc135601395"/>
      <w:r w:rsidR="009B6E44">
        <w:t>PENDAHULUAN</w:t>
      </w:r>
      <w:bookmarkEnd w:id="2219"/>
      <w:bookmarkEnd w:id="2220"/>
    </w:p>
    <w:p w14:paraId="3A99D118" w14:textId="77777777" w:rsidR="00EB1555" w:rsidRPr="00EB1555" w:rsidRDefault="00EB1555" w:rsidP="00EB1555"/>
    <w:p w14:paraId="6A892C32" w14:textId="7F9349D3" w:rsidR="00327A9F" w:rsidRDefault="0015473E" w:rsidP="007B1554">
      <w:pPr>
        <w:pStyle w:val="Heading2"/>
      </w:pPr>
      <w:bookmarkStart w:id="2221" w:name="_Toc120139621"/>
      <w:bookmarkStart w:id="2222" w:name="_Toc135601396"/>
      <w:r>
        <w:t>Latar Belakang</w:t>
      </w:r>
      <w:bookmarkEnd w:id="2221"/>
      <w:bookmarkEnd w:id="2222"/>
    </w:p>
    <w:p w14:paraId="7DE6B9BC" w14:textId="20C6136F" w:rsidR="007B1554" w:rsidRDefault="007B1554" w:rsidP="007B1554">
      <w:r>
        <w:t xml:space="preserve">Industri jasa yang berbasis pada teknologi informasi saat ini merupakan industri yang mengalami pertumbuhan ekonomi secara pesat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Pertumbuhan ekonomi ini mengakibatkan banyaknya permintaan akan layanan yang diinginkan oleh suatu industri. Layanan yang di berikan oleh industri teknologi informasi dapat dibedakan menjadi 2 jenis yaitu </w:t>
      </w:r>
      <w:r w:rsidRPr="009D5568">
        <w:rPr>
          <w:i/>
          <w:iCs/>
        </w:rPr>
        <w:t>B</w:t>
      </w:r>
      <w:r>
        <w:rPr>
          <w:i/>
          <w:iCs/>
        </w:rPr>
        <w:t xml:space="preserve">usiness as Usual </w:t>
      </w:r>
      <w:r>
        <w:t>(BaU) dan</w:t>
      </w:r>
      <w:r w:rsidR="00C43A30">
        <w:t xml:space="preserve"> layanan</w:t>
      </w:r>
      <w:r>
        <w:t xml:space="preserve"> yang perlu untuk dilakukan pengembangan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Layanan BaU merupakan layanan yang dapat diberikan pada konsumen oleh industri tanpa adanya pengembagan atau penyesuaian dari layanan yang sudah ada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Layanan yang perlu pengembangan sebelum dapat dikonsumsi oleh konsumen diwujudkan dalam bentuk proyek. Proyek merupakan kegiatan yang </w:t>
      </w:r>
      <w:r w:rsidRPr="00605E01">
        <w:t>yang dilakukan untuk menciptakan produk, layanan, atau hasil yang unik</w:t>
      </w:r>
      <w:r>
        <w:t xml:space="preserve"> atau di sesuaikan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adanya peningkatan yang tinggi akan permintaan layanan, organisasi modern saat ini menghadapi proyek dengan kompleksitas yang tinggi dikarenakan lingkungan bisnis saat ini yang bersifat </w:t>
      </w:r>
      <w:r>
        <w:rPr>
          <w:i/>
          <w:iCs/>
        </w:rPr>
        <w:t xml:space="preserve">volatile, uncertain, </w:t>
      </w:r>
      <w:r>
        <w:t xml:space="preserve">dan ambigu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060C2209" w:rsidR="001E459C" w:rsidRDefault="000D600F" w:rsidP="001E459C">
      <w:r>
        <w:t>Seiring dengan berjalanya waktu</w:t>
      </w:r>
      <w:r w:rsidR="00EC3A93">
        <w:t xml:space="preserve">, </w:t>
      </w:r>
      <w:r>
        <w:t>kompleksitas proyek juga meningkat yang mengakibatkan</w:t>
      </w:r>
      <w:r w:rsidR="00891202">
        <w:t xml:space="preserve"> organisasi khususnya</w:t>
      </w:r>
      <w:r>
        <w:t xml:space="preserve"> manajer proyek </w:t>
      </w:r>
      <w:r w:rsidR="00F51730">
        <w:t xml:space="preserve">dapat </w:t>
      </w:r>
      <w:r>
        <w:t xml:space="preserve">menghadapi kondisi di mana proyek yang dikerjakan </w:t>
      </w:r>
      <w:r w:rsidR="006D20CA">
        <w:t>bersifat</w:t>
      </w:r>
      <w:r w:rsidR="008A086B">
        <w:t xml:space="preserve"> </w:t>
      </w:r>
      <w:r>
        <w:t xml:space="preserve">banyak, dengan waktu yang sedikit, dan sumber daya yang terbatas atau biasa di sebut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r w:rsidR="007B1554">
        <w:t xml:space="preserve">Kompleksitas proyek dapat muncul akibat adanya kendala pada </w:t>
      </w:r>
      <w:r w:rsidR="007B1554">
        <w:rPr>
          <w:i/>
          <w:iCs/>
        </w:rPr>
        <w:t xml:space="preserve">project management knowledge area </w:t>
      </w:r>
      <w:r w:rsidR="007B1554">
        <w:t xml:space="preserve">yaitu, lingkup, jadwal, biaya, kualitas, sumber daya, komunikasi, risiko, pengadaan dan pemegang kepentingan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w:t>
      </w:r>
      <w:r w:rsidR="001E459C">
        <w:t xml:space="preserve"> Berdasarkan data laporan proyek tahun 2021 dari Wellington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pPr>
      <w:r>
        <w:t>P</w:t>
      </w:r>
      <w:r w:rsidR="001E459C">
        <w:t>royek yang diselesaikan oleh organisasi secara tepat waktu hanya 34% dari total proyek yang dikerjakan oleh organisasi,</w:t>
      </w:r>
    </w:p>
    <w:p w14:paraId="0A183E11" w14:textId="09EB9FDF" w:rsidR="001E459C" w:rsidRDefault="00A96144" w:rsidP="001E459C">
      <w:pPr>
        <w:pStyle w:val="ListParagraph"/>
        <w:numPr>
          <w:ilvl w:val="0"/>
          <w:numId w:val="11"/>
        </w:numPr>
      </w:pPr>
      <w:r>
        <w:t>P</w:t>
      </w:r>
      <w:r w:rsidR="001E459C">
        <w:t>royek yang diselesaikan sesuai dengan biaya yang telah ditentukan adalah 34% dari total proyek yang dikerjakan oleh organisasi,</w:t>
      </w:r>
    </w:p>
    <w:p w14:paraId="5F11BBD6" w14:textId="739F715C" w:rsidR="001E459C" w:rsidRDefault="00A96144" w:rsidP="001E459C">
      <w:pPr>
        <w:pStyle w:val="ListParagraph"/>
        <w:numPr>
          <w:ilvl w:val="0"/>
          <w:numId w:val="11"/>
        </w:numPr>
      </w:pPr>
      <w:r>
        <w:lastRenderedPageBreak/>
        <w:t>P</w:t>
      </w:r>
      <w:r w:rsidR="001E459C">
        <w:t xml:space="preserve">royek yang diselesaikan oleh organisasi dengan memberikan </w:t>
      </w:r>
      <w:r w:rsidR="001E459C">
        <w:rPr>
          <w:i/>
          <w:iCs/>
        </w:rPr>
        <w:t xml:space="preserve">deliverables </w:t>
      </w:r>
      <w:r w:rsidR="001E459C">
        <w:t>sesuai dengan kesepakatan di awal hanya 36%,</w:t>
      </w:r>
    </w:p>
    <w:p w14:paraId="465FDA48" w14:textId="3B750852" w:rsidR="001E459C" w:rsidRDefault="00A96144" w:rsidP="001E459C">
      <w:pPr>
        <w:pStyle w:val="ListParagraph"/>
        <w:numPr>
          <w:ilvl w:val="0"/>
          <w:numId w:val="11"/>
        </w:numPr>
      </w:pPr>
      <w:r>
        <w:t>T</w:t>
      </w:r>
      <w:r w:rsidR="001E459C">
        <w:t>ingkat kesuksesan proyek yang ada di organisasi dari seluruh proyek yang dikerjakan hanya 45%.</w:t>
      </w:r>
    </w:p>
    <w:p w14:paraId="2088854D" w14:textId="4B350784" w:rsidR="001E459C" w:rsidRDefault="001E459C" w:rsidP="00FD2D6E">
      <w:r>
        <w:t xml:space="preserve">Hal ini menunjukan bahwa terdapat faktor yang mempengaruhi performa proyek </w:t>
      </w:r>
      <w:r w:rsidR="00147E66">
        <w:t>dalam</w:t>
      </w:r>
      <w:r>
        <w:t xml:space="preserve"> memberikan </w:t>
      </w:r>
      <w:r>
        <w:rPr>
          <w:i/>
          <w:iCs/>
        </w:rPr>
        <w:t xml:space="preserve">deliverables </w:t>
      </w:r>
      <w:r>
        <w:t xml:space="preserve">sesuai dengan </w:t>
      </w:r>
      <w:r w:rsidR="00147E66">
        <w:t>perjanj</w:t>
      </w:r>
      <w:r w:rsidR="00AC019C">
        <w:t>i</w:t>
      </w:r>
      <w:r w:rsidR="00147E66">
        <w:t>an</w:t>
      </w:r>
      <w:r>
        <w:t>. Pada</w:t>
      </w:r>
      <w:r w:rsidR="00B83B25">
        <w:t xml:space="preserve"> </w:t>
      </w:r>
      <w:r w:rsidR="00C16B34">
        <w:fldChar w:fldCharType="begin"/>
      </w:r>
      <w:r w:rsidR="00C16B34">
        <w:instrText xml:space="preserve"> REF _Ref117102829 \h </w:instrText>
      </w:r>
      <w:r w:rsidR="00C16B34">
        <w:fldChar w:fldCharType="separate"/>
      </w:r>
      <w:r w:rsidR="000D26C4">
        <w:t xml:space="preserve">Gambar </w:t>
      </w:r>
      <w:r w:rsidR="000D26C4">
        <w:rPr>
          <w:noProof/>
        </w:rPr>
        <w:t>1</w:t>
      </w:r>
      <w:r w:rsidR="000D26C4">
        <w:t>.</w:t>
      </w:r>
      <w:r w:rsidR="000D26C4">
        <w:rPr>
          <w:noProof/>
        </w:rPr>
        <w:t>1</w:t>
      </w:r>
      <w:r w:rsidR="00C16B34">
        <w:fldChar w:fldCharType="end"/>
      </w:r>
      <w:r w:rsidR="00C16B34">
        <w:t xml:space="preserve"> </w:t>
      </w:r>
      <w:r w:rsidR="00FD2D6E">
        <w:t>d</w:t>
      </w:r>
      <w:r>
        <w:t xml:space="preserve">apat dilihat </w:t>
      </w:r>
      <w:r w:rsidR="00FD2D6E">
        <w:t>data</w:t>
      </w:r>
      <w:r>
        <w:t xml:space="preserve"> performa dari proyek</w:t>
      </w:r>
      <w:r w:rsidR="00FD2D6E">
        <w:t xml:space="preserve"> di seluruh dunia</w:t>
      </w:r>
      <w:r>
        <w:t>.</w:t>
      </w:r>
    </w:p>
    <w:p w14:paraId="08A8A93A" w14:textId="77777777" w:rsidR="009343D3" w:rsidRDefault="009343D3" w:rsidP="009343D3">
      <w:pPr>
        <w:keepNext/>
        <w:jc w:val="center"/>
      </w:pPr>
      <w:r>
        <w:rPr>
          <w:noProof/>
        </w:rPr>
        <w:drawing>
          <wp:inline distT="0" distB="0" distL="0" distR="0" wp14:anchorId="1294127A" wp14:editId="0FBABC9E">
            <wp:extent cx="4582510" cy="2743200"/>
            <wp:effectExtent l="0" t="0" r="8890" b="0"/>
            <wp:docPr id="13" name="Chart 13">
              <a:extLst xmlns:a="http://schemas.openxmlformats.org/drawingml/2006/main">
                <a:ext uri="{FF2B5EF4-FFF2-40B4-BE49-F238E27FC236}">
                  <a16:creationId xmlns:a16="http://schemas.microsoft.com/office/drawing/2014/main" id="{14C91490-8E11-57C0-CE22-DEC5FBA9F8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029D268" w14:textId="72BEC98B" w:rsidR="00C652C2" w:rsidRDefault="009343D3" w:rsidP="00EE5E34">
      <w:pPr>
        <w:pStyle w:val="Caption"/>
      </w:pPr>
      <w:bookmarkStart w:id="2223" w:name="_Ref127991844"/>
      <w:bookmarkStart w:id="2224" w:name="_Ref125515908"/>
      <w:bookmarkStart w:id="2225" w:name="_Ref117102829"/>
      <w:bookmarkStart w:id="2226" w:name="_Toc135601472"/>
      <w:r>
        <w:t xml:space="preserve">Gambar </w:t>
      </w:r>
      <w:r w:rsidR="005A58B4">
        <w:fldChar w:fldCharType="begin"/>
      </w:r>
      <w:r w:rsidR="005A58B4">
        <w:instrText xml:space="preserve"> STYLEREF 1 \s </w:instrText>
      </w:r>
      <w:r w:rsidR="005A58B4">
        <w:fldChar w:fldCharType="separate"/>
      </w:r>
      <w:r w:rsidR="000D26C4">
        <w:rPr>
          <w:noProof/>
        </w:rPr>
        <w:t>1</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1</w:t>
      </w:r>
      <w:r w:rsidR="005A58B4">
        <w:rPr>
          <w:noProof/>
        </w:rPr>
        <w:fldChar w:fldCharType="end"/>
      </w:r>
      <w:bookmarkEnd w:id="2223"/>
      <w:bookmarkEnd w:id="2224"/>
      <w:bookmarkEnd w:id="2225"/>
      <w:r>
        <w:t xml:space="preserve"> Data performa proyek berdasarkan daerah</w:t>
      </w:r>
      <w:bookmarkEnd w:id="2226"/>
      <w:r>
        <w:t xml:space="preserve"> </w:t>
      </w:r>
    </w:p>
    <w:p w14:paraId="2896C5D8" w14:textId="2A620F63" w:rsidR="00937F96" w:rsidRPr="00937F96" w:rsidRDefault="00937F96" w:rsidP="003E51EB">
      <w:pPr>
        <w:jc w:val="center"/>
      </w:pPr>
      <w:r>
        <w:t xml:space="preserve">Sumber: </w:t>
      </w:r>
      <w:r w:rsidRPr="009343D3">
        <w:fldChar w:fldCharType="begin" w:fldLock="1"/>
      </w:r>
      <w:r>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Pr="009343D3">
        <w:fldChar w:fldCharType="separate"/>
      </w:r>
      <w:r w:rsidRPr="009343D3">
        <w:rPr>
          <w:noProof/>
        </w:rPr>
        <w:t>(PMI, 2021b)</w:t>
      </w:r>
      <w:r w:rsidRPr="009343D3">
        <w:fldChar w:fldCharType="end"/>
      </w:r>
    </w:p>
    <w:p w14:paraId="7DA55A7B" w14:textId="56A35FDE" w:rsidR="00574C85" w:rsidRDefault="00DF19F2" w:rsidP="007B1554">
      <w:r>
        <w:t xml:space="preserve">Dapat dilihat </w:t>
      </w:r>
      <w:r w:rsidR="005D099B">
        <w:t>secara global</w:t>
      </w:r>
      <w:r w:rsidR="00AE1274">
        <w:t>,</w:t>
      </w:r>
      <w:r w:rsidR="005D099B">
        <w:t xml:space="preserve"> proyek yang diselesaikan </w:t>
      </w:r>
      <w:r w:rsidR="00EB3BBF">
        <w:t xml:space="preserve">tepat waktu di angka 55%. Hal ini menunjukan bahwa selama proses pekerjaan proyek </w:t>
      </w:r>
      <w:r w:rsidR="00D436B3">
        <w:t>terkendala sehinga menyebabkan adanya keterlambatan proyek.</w:t>
      </w:r>
    </w:p>
    <w:p w14:paraId="585CA784" w14:textId="353ECAFA" w:rsidR="004045E2" w:rsidRDefault="008711C1" w:rsidP="00AE58C4">
      <w:pPr>
        <w:keepNext/>
      </w:pPr>
      <w:r>
        <w:rPr>
          <w:noProof/>
        </w:rPr>
        <w:lastRenderedPageBreak/>
        <mc:AlternateContent>
          <mc:Choice Requires="cx1">
            <w:drawing>
              <wp:inline distT="0" distB="0" distL="0" distR="0" wp14:anchorId="7A06214D" wp14:editId="09E2B7F8">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7"/>
                  </a:graphicData>
                </a:graphic>
              </wp:inline>
            </w:drawing>
          </mc:Choice>
          <mc:Fallback>
            <w:drawing>
              <wp:inline distT="0" distB="0" distL="0" distR="0" wp14:anchorId="7A06214D" wp14:editId="09E2B7F8">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 name="Chart 16">
                          <a:extLst>
                            <a:ext uri="{FF2B5EF4-FFF2-40B4-BE49-F238E27FC236}">
                              <a16:creationId xmlns:a16="http://schemas.microsoft.com/office/drawing/2014/main" id="{2E5AD713-83BA-3E91-855A-F42768788AAC}"/>
                            </a:ext>
                          </a:extLst>
                        </pic:cNvPr>
                        <pic:cNvPicPr>
                          <a:picLocks noGrp="1" noRot="1" noChangeAspect="1" noMove="1" noResize="1" noEditPoints="1" noAdjustHandles="1" noChangeArrowheads="1" noChangeShapeType="1"/>
                        </pic:cNvPicPr>
                      </pic:nvPicPr>
                      <pic:blipFill>
                        <a:blip r:embed="rId28"/>
                        <a:stretch>
                          <a:fillRect/>
                        </a:stretch>
                      </pic:blipFill>
                      <pic:spPr>
                        <a:xfrm>
                          <a:off x="0" y="0"/>
                          <a:ext cx="5400040" cy="5426075"/>
                        </a:xfrm>
                        <a:prstGeom prst="rect">
                          <a:avLst/>
                        </a:prstGeom>
                      </pic:spPr>
                    </pic:pic>
                  </a:graphicData>
                </a:graphic>
              </wp:inline>
            </w:drawing>
          </mc:Fallback>
        </mc:AlternateContent>
      </w:r>
    </w:p>
    <w:p w14:paraId="1DCFC0E5" w14:textId="4CA8D55F" w:rsidR="008711C1" w:rsidRDefault="004045E2" w:rsidP="00EE5E34">
      <w:pPr>
        <w:pStyle w:val="Caption"/>
      </w:pPr>
      <w:bookmarkStart w:id="2227" w:name="_Ref117425644"/>
      <w:bookmarkStart w:id="2228" w:name="_Toc135601473"/>
      <w:r>
        <w:t xml:space="preserve">Gambar </w:t>
      </w:r>
      <w:r w:rsidR="005A58B4">
        <w:fldChar w:fldCharType="begin"/>
      </w:r>
      <w:r w:rsidR="005A58B4">
        <w:instrText xml:space="preserve"> STYLEREF 1 \s </w:instrText>
      </w:r>
      <w:r w:rsidR="005A58B4">
        <w:fldChar w:fldCharType="separate"/>
      </w:r>
      <w:r w:rsidR="000D26C4">
        <w:rPr>
          <w:noProof/>
        </w:rPr>
        <w:t>1</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2</w:t>
      </w:r>
      <w:r w:rsidR="005A58B4">
        <w:rPr>
          <w:noProof/>
        </w:rPr>
        <w:fldChar w:fldCharType="end"/>
      </w:r>
      <w:bookmarkEnd w:id="2227"/>
      <w:r>
        <w:t xml:space="preserve"> Kendala yang mengakibatkan keterlambatan proyek menurut Association Project Management</w:t>
      </w:r>
      <w:bookmarkEnd w:id="2228"/>
    </w:p>
    <w:p w14:paraId="6AEE71EC" w14:textId="161BF165" w:rsidR="00566EB5" w:rsidRPr="00566EB5" w:rsidRDefault="00566EB5" w:rsidP="003E51EB">
      <w:pPr>
        <w:jc w:val="center"/>
      </w:pPr>
      <w:r>
        <w:t xml:space="preserve">Sumber: </w:t>
      </w:r>
      <w:r w:rsidRPr="009627CD">
        <w:fldChar w:fldCharType="begin" w:fldLock="1"/>
      </w:r>
      <w:r>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Pr="009627CD">
        <w:fldChar w:fldCharType="separate"/>
      </w:r>
      <w:r w:rsidRPr="009627CD">
        <w:rPr>
          <w:noProof/>
        </w:rPr>
        <w:t>(Pappas, 2021b)</w:t>
      </w:r>
      <w:r w:rsidRPr="009627CD">
        <w:fldChar w:fldCharType="end"/>
      </w:r>
    </w:p>
    <w:p w14:paraId="00D30C25" w14:textId="0C909530" w:rsidR="00DF19F2" w:rsidRDefault="004045E2" w:rsidP="007B1554">
      <w:r>
        <w:t>Pada</w:t>
      </w:r>
      <w:r w:rsidR="00B84B4D">
        <w:t xml:space="preserve"> </w:t>
      </w:r>
      <w:r w:rsidR="00B84B4D">
        <w:fldChar w:fldCharType="begin"/>
      </w:r>
      <w:r w:rsidR="00B84B4D">
        <w:instrText xml:space="preserve"> REF _Ref117425644 \h </w:instrText>
      </w:r>
      <w:r w:rsidR="00B84B4D">
        <w:fldChar w:fldCharType="separate"/>
      </w:r>
      <w:r w:rsidR="000D26C4">
        <w:t xml:space="preserve">Gambar </w:t>
      </w:r>
      <w:r w:rsidR="000D26C4">
        <w:rPr>
          <w:noProof/>
        </w:rPr>
        <w:t>1</w:t>
      </w:r>
      <w:r w:rsidR="000D26C4">
        <w:t>.</w:t>
      </w:r>
      <w:r w:rsidR="000D26C4">
        <w:rPr>
          <w:noProof/>
        </w:rPr>
        <w:t>2</w:t>
      </w:r>
      <w:r w:rsidR="00B84B4D">
        <w:fldChar w:fldCharType="end"/>
      </w:r>
      <w:r w:rsidR="00B84B4D">
        <w:t xml:space="preserve"> adalah</w:t>
      </w:r>
      <w:r w:rsidR="0066279A">
        <w:t xml:space="preserve"> diagram paretto dari data </w:t>
      </w:r>
      <w:r w:rsidR="004533B7">
        <w:rPr>
          <w:i/>
          <w:iCs/>
        </w:rPr>
        <w:t xml:space="preserve">Association of Project Management </w:t>
      </w:r>
      <w:r w:rsidR="004533B7">
        <w:t xml:space="preserve">(APM) yang </w:t>
      </w:r>
      <w:r w:rsidR="00B84B4D">
        <w:t>menunjukkan h</w:t>
      </w:r>
      <w:r w:rsidR="00D436B3">
        <w:t xml:space="preserve">al yang mengakibatkan adanya keterlambatan proyek </w:t>
      </w:r>
      <w:r w:rsidR="004533B7">
        <w:t>di seluruh dunia</w:t>
      </w:r>
      <w:r w:rsidR="0066279A">
        <w:t>.</w:t>
      </w:r>
      <w:r w:rsidR="004533B7">
        <w:t xml:space="preserve"> </w:t>
      </w:r>
      <w:r w:rsidR="00B65937">
        <w:t xml:space="preserve">manajer proyek yang kurang kompeten, organisasi menjalankan lebih dari satu proyek serta kekurangan biaya proyek merupakan </w:t>
      </w:r>
      <w:r w:rsidR="00B33280">
        <w:t xml:space="preserve">penyebab yang berkontribusi secara besar dalam keterlambatan proyek di seluruh dunia </w:t>
      </w:r>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r w:rsidR="00B33280">
        <w:t xml:space="preserve"> </w:t>
      </w:r>
      <w:r w:rsidR="00B1381D">
        <w:t xml:space="preserve">Sedangkan </w:t>
      </w:r>
      <w:r w:rsidR="00EF7DEE">
        <w:t xml:space="preserve">kendala lain seperti perangkat lunak tidak mendukung, manajemen sumber daya yang kurang, kurangnya implementasi kebijakan, kurangnya manajemen risiko dan lingkup </w:t>
      </w:r>
      <w:r w:rsidR="00EF7DEE">
        <w:lastRenderedPageBreak/>
        <w:t xml:space="preserve">proyek yang berubah-ubah merupakan penyebab </w:t>
      </w:r>
      <w:r w:rsidR="00043D25">
        <w:t xml:space="preserve">lain yang berkontribusi dalam keterlambatan proyek </w:t>
      </w:r>
      <w:r w:rsidR="00043D25">
        <w:fldChar w:fldCharType="begin" w:fldLock="1"/>
      </w:r>
      <w:r w:rsidR="009F400B">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043D25">
        <w:fldChar w:fldCharType="separate"/>
      </w:r>
      <w:r w:rsidR="00043D25" w:rsidRPr="00043D25">
        <w:rPr>
          <w:noProof/>
        </w:rPr>
        <w:t>(Pappas, 2021b)</w:t>
      </w:r>
      <w:r w:rsidR="00043D25">
        <w:fldChar w:fldCharType="end"/>
      </w:r>
      <w:r w:rsidR="00043D25">
        <w:t>.</w:t>
      </w:r>
    </w:p>
    <w:p w14:paraId="204535B4" w14:textId="3B43ACE8" w:rsidR="006E5CA3" w:rsidRDefault="009F4790" w:rsidP="007B1554">
      <w:r>
        <w:t>P</w:t>
      </w:r>
      <w:r w:rsidR="007B1554">
        <w:t xml:space="preserve">royek pengembangan </w:t>
      </w:r>
      <w:r w:rsidR="00B1381D">
        <w:t xml:space="preserve">pada industri </w:t>
      </w:r>
      <w:r w:rsidR="007B1554">
        <w:t xml:space="preserve">teknologi informasi </w:t>
      </w:r>
      <w:r w:rsidR="00043D25">
        <w:t xml:space="preserve">memiliki karakteristik </w:t>
      </w:r>
      <w:r w:rsidR="00811CB8">
        <w:t xml:space="preserve">beberapa karakteristik yaitu banyak dan memlilki lingkup yang berubah-ubah, serta bergantung </w:t>
      </w:r>
      <w:r w:rsidR="00EB0712">
        <w:t xml:space="preserve">kepada sumber daya manusia yang mengerjakan </w:t>
      </w:r>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Kendala sumber daya manusia yang sering dihadapi umumnya adalah kekurangan sumber daya untuk mengerjakan suatu pekerjaan dan ketidaktepatan penempatan sumber daya pada jenis pekerjaan. </w:t>
      </w:r>
    </w:p>
    <w:p w14:paraId="2EEE35EB" w14:textId="45FE9849" w:rsidR="002B5830" w:rsidRDefault="00FF7340" w:rsidP="007B1554">
      <w:r>
        <w:t xml:space="preserve">PT </w:t>
      </w:r>
      <w:r w:rsidR="00303105">
        <w:t>Pembayaran Digital Indonesia</w:t>
      </w:r>
      <w:r w:rsidR="00E748DD">
        <w:t xml:space="preserve"> sebagai salah satu anak usaha dari </w:t>
      </w:r>
      <w:r w:rsidR="008B0382">
        <w:t xml:space="preserve">perusahaan </w:t>
      </w:r>
      <w:r>
        <w:t xml:space="preserve">BUMN yang bergerak dalam bidang telekomunikasi, </w:t>
      </w:r>
      <w:r w:rsidR="00E748DD">
        <w:t xml:space="preserve">merupakan perusahaan yang bergerak di bidang Teknologi Informasi </w:t>
      </w:r>
      <w:r w:rsidR="004334F5">
        <w:t xml:space="preserve">yang fokus </w:t>
      </w:r>
      <w:r w:rsidR="008B2C41">
        <w:t xml:space="preserve">dalam memberikan </w:t>
      </w:r>
      <w:r w:rsidR="004334F5">
        <w:t xml:space="preserve">solusi keuangan digital. Dalam </w:t>
      </w:r>
      <w:r w:rsidR="00A62A3A">
        <w:t xml:space="preserve">memberikan </w:t>
      </w:r>
      <w:r w:rsidR="004334F5">
        <w:t>layanan</w:t>
      </w:r>
      <w:r w:rsidR="00A62A3A">
        <w:t xml:space="preserve"> kepada pelanggan</w:t>
      </w:r>
      <w:r w:rsidR="003C4ACA">
        <w:t>,</w:t>
      </w:r>
      <w:r w:rsidR="00A62A3A">
        <w:t xml:space="preserve"> </w:t>
      </w:r>
      <w:r>
        <w:t xml:space="preserve">PT </w:t>
      </w:r>
      <w:r w:rsidR="00303105">
        <w:t>Pembayaran Digital Indonesia</w:t>
      </w:r>
      <w:r>
        <w:t xml:space="preserve"> </w:t>
      </w:r>
      <w:r w:rsidR="00A62A3A">
        <w:t>mengadaptasi model pendekatan manajemen proyek campuran antara</w:t>
      </w:r>
      <w:r w:rsidR="00A62A3A">
        <w:rPr>
          <w:i/>
          <w:iCs/>
        </w:rPr>
        <w:t xml:space="preserve"> waterfall </w:t>
      </w:r>
      <w:r w:rsidR="00A62A3A">
        <w:t xml:space="preserve">dan </w:t>
      </w:r>
      <w:r w:rsidR="00EF5714">
        <w:rPr>
          <w:i/>
          <w:iCs/>
        </w:rPr>
        <w:t>agile</w:t>
      </w:r>
      <w:r w:rsidR="004D1F54">
        <w:rPr>
          <w:i/>
          <w:iCs/>
        </w:rPr>
        <w:t xml:space="preserve"> </w:t>
      </w:r>
      <w:r w:rsidR="009D0C09">
        <w:t xml:space="preserve">yang menunjukan bahwa </w:t>
      </w:r>
      <w:r>
        <w:t xml:space="preserve">PT </w:t>
      </w:r>
      <w:r w:rsidR="00303105">
        <w:t>Pembayaran Digital Indonesia</w:t>
      </w:r>
      <w:r>
        <w:t xml:space="preserve"> </w:t>
      </w:r>
      <w:r w:rsidR="009D0C09">
        <w:t xml:space="preserve">sudah mencapai </w:t>
      </w:r>
      <w:r w:rsidR="004D1F54" w:rsidRPr="00AE58C4">
        <w:rPr>
          <w:i/>
          <w:iCs/>
        </w:rPr>
        <w:t>Maturity Phase</w:t>
      </w:r>
      <w:r w:rsidR="009D0C09">
        <w:rPr>
          <w:i/>
          <w:iCs/>
        </w:rPr>
        <w:t xml:space="preserve"> </w:t>
      </w:r>
      <w:r w:rsidR="009D0C09">
        <w:t xml:space="preserve">dari adopsi pendekatan manajemen proyek </w:t>
      </w:r>
      <w:r w:rsidR="00F0441B">
        <w:fldChar w:fldCharType="begin" w:fldLock="1"/>
      </w:r>
      <w:r w:rsidR="005A0BC0">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Kerzner","given":"Harold","non-dropping-particle":"","parse-names":false,"suffix":""}],"container-title":"Syria Studies","edition":"12th","id":"ITEM-1","issue":"1","issued":{"date-parts":[["2017"]]},"number-of-pages":"1-840","publisher":"John Wiley &amp; Sons","publisher-place":"New Jersey","title":"Project Management 12th Edition","type":"book","volume":"7"},"uris":["http://www.mendeley.com/documents/?uuid=0f4df09a-597c-4bb3-9eff-8efbde0b46e4","http://www.mendeley.com/documents/?uuid=4b08e73b-783a-472d-98db-699f0beffd37"]}],"mendeley":{"formattedCitation":"(Kerzner, 2017)","plainTextFormattedCitation":"(Kerzner, 2017)","previouslyFormattedCitation":"(Kerzner, 2017)"},"properties":{"noteIndex":0},"schema":"https://github.com/citation-style-language/schema/raw/master/csl-citation.json"}</w:instrText>
      </w:r>
      <w:r w:rsidR="00F0441B">
        <w:fldChar w:fldCharType="separate"/>
      </w:r>
      <w:r w:rsidR="00F0441B" w:rsidRPr="00F0441B">
        <w:rPr>
          <w:noProof/>
        </w:rPr>
        <w:t>(Kerzner, 2017)</w:t>
      </w:r>
      <w:r w:rsidR="00F0441B">
        <w:fldChar w:fldCharType="end"/>
      </w:r>
      <w:r w:rsidR="009D0C09">
        <w:t>.</w:t>
      </w:r>
      <w:r w:rsidR="004D1F54" w:rsidRPr="00AE58C4">
        <w:rPr>
          <w:i/>
          <w:iCs/>
        </w:rPr>
        <w:t xml:space="preserve"> </w:t>
      </w:r>
      <w:r w:rsidR="00C14F9C">
        <w:t>D</w:t>
      </w:r>
      <w:r w:rsidR="00EF5714">
        <w:t>engan</w:t>
      </w:r>
      <w:r w:rsidR="00350A68">
        <w:t xml:space="preserve"> kondisi </w:t>
      </w:r>
      <w:r w:rsidR="00C14F9C">
        <w:t xml:space="preserve">ini </w:t>
      </w:r>
      <w:r>
        <w:t xml:space="preserve">PT </w:t>
      </w:r>
      <w:r w:rsidR="00303105">
        <w:t>Pembayaran Digital Indonesia</w:t>
      </w:r>
      <w:r w:rsidR="00C14F9C">
        <w:t xml:space="preserve"> menghadapi proyek dengan jumlah yang banyak</w:t>
      </w:r>
      <w:r w:rsidR="00EF5714">
        <w:t>, dan juga sumber daya yang terbatas</w:t>
      </w:r>
      <w:r w:rsidR="00BC2FC2">
        <w:t xml:space="preserve"> atau juga </w:t>
      </w:r>
      <w:r w:rsidR="004C6077">
        <w:t>dapat</w:t>
      </w:r>
      <w:r w:rsidR="00BC2FC2">
        <w:t xml:space="preserve"> di sebut RCMPSP. </w:t>
      </w:r>
      <w:r w:rsidR="002B5830">
        <w:t xml:space="preserve">Pada </w:t>
      </w:r>
      <w:r w:rsidR="00E24FC9">
        <w:fldChar w:fldCharType="begin"/>
      </w:r>
      <w:r w:rsidR="00E24FC9">
        <w:instrText xml:space="preserve"> REF _Ref124884171 \h </w:instrText>
      </w:r>
      <w:r w:rsidR="00E24FC9">
        <w:fldChar w:fldCharType="separate"/>
      </w:r>
      <w:r w:rsidR="000D26C4">
        <w:t xml:space="preserve">Gambar </w:t>
      </w:r>
      <w:r w:rsidR="000D26C4">
        <w:rPr>
          <w:noProof/>
        </w:rPr>
        <w:t>1</w:t>
      </w:r>
      <w:r w:rsidR="000D26C4">
        <w:t>.</w:t>
      </w:r>
      <w:r w:rsidR="000D26C4">
        <w:rPr>
          <w:noProof/>
        </w:rPr>
        <w:t>3</w:t>
      </w:r>
      <w:r w:rsidR="00E24FC9">
        <w:fldChar w:fldCharType="end"/>
      </w:r>
      <w:r w:rsidR="00E24FC9">
        <w:t xml:space="preserve"> </w:t>
      </w:r>
      <w:r w:rsidR="002B5830">
        <w:t xml:space="preserve">menunjukan kendala yang dihadapi PT </w:t>
      </w:r>
      <w:r w:rsidR="00303105">
        <w:t>Pembayaran Digital Indonesia</w:t>
      </w:r>
      <w:r w:rsidR="002B5830">
        <w:t xml:space="preserve"> dalam melaksanakan sebuah proyek.</w:t>
      </w:r>
    </w:p>
    <w:p w14:paraId="7EAF4D7F" w14:textId="4B9E3AB3" w:rsidR="00AF75ED" w:rsidRDefault="000815B0" w:rsidP="003E6F93">
      <w:pPr>
        <w:keepNext/>
      </w:pPr>
      <w:r>
        <w:rPr>
          <w:noProof/>
        </w:rPr>
        <w:lastRenderedPageBreak/>
        <w:drawing>
          <wp:inline distT="0" distB="0" distL="0" distR="0" wp14:anchorId="6BFB9EDC" wp14:editId="59B84BE8">
            <wp:extent cx="5471940" cy="61958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0689" cy="6205755"/>
                    </a:xfrm>
                    <a:prstGeom prst="rect">
                      <a:avLst/>
                    </a:prstGeom>
                    <a:noFill/>
                  </pic:spPr>
                </pic:pic>
              </a:graphicData>
            </a:graphic>
          </wp:inline>
        </w:drawing>
      </w:r>
    </w:p>
    <w:p w14:paraId="742480B3" w14:textId="541EA9A6" w:rsidR="002B5830" w:rsidRDefault="00AF75ED" w:rsidP="00EE5E34">
      <w:pPr>
        <w:pStyle w:val="Caption"/>
      </w:pPr>
      <w:bookmarkStart w:id="2229" w:name="_Ref129197548"/>
      <w:bookmarkStart w:id="2230" w:name="_Ref124884171"/>
      <w:bookmarkStart w:id="2231" w:name="_Toc135601474"/>
      <w:r>
        <w:t xml:space="preserve">Gambar </w:t>
      </w:r>
      <w:r w:rsidR="005A58B4">
        <w:fldChar w:fldCharType="begin"/>
      </w:r>
      <w:r w:rsidR="005A58B4">
        <w:instrText xml:space="preserve"> STYLEREF 1 \s </w:instrText>
      </w:r>
      <w:r w:rsidR="005A58B4">
        <w:fldChar w:fldCharType="separate"/>
      </w:r>
      <w:r w:rsidR="000D26C4">
        <w:rPr>
          <w:noProof/>
        </w:rPr>
        <w:t>1</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3</w:t>
      </w:r>
      <w:r w:rsidR="005A58B4">
        <w:rPr>
          <w:noProof/>
        </w:rPr>
        <w:fldChar w:fldCharType="end"/>
      </w:r>
      <w:bookmarkEnd w:id="2229"/>
      <w:bookmarkEnd w:id="2230"/>
      <w:r>
        <w:t xml:space="preserve"> Diagram Pareto yang menggambarkan kendala keterlambatan proyek PT </w:t>
      </w:r>
      <w:r w:rsidR="00303105">
        <w:t>Pembayaran Digital Indonesia</w:t>
      </w:r>
      <w:bookmarkEnd w:id="2231"/>
    </w:p>
    <w:p w14:paraId="49BA9C8D" w14:textId="750B1E1A" w:rsidR="00E24FC9" w:rsidRDefault="00E24FC9" w:rsidP="007B1554">
      <w:r>
        <w:t>Kendala utam</w:t>
      </w:r>
      <w:r w:rsidR="00421029">
        <w:t>a</w:t>
      </w:r>
      <w:r>
        <w:t xml:space="preserve"> yang dihadapi oleh PT </w:t>
      </w:r>
      <w:r w:rsidR="00303105">
        <w:t>Pembayaran Digital Indonesia</w:t>
      </w:r>
      <w:r>
        <w:t xml:space="preserve"> adalah </w:t>
      </w:r>
      <w:r w:rsidR="00C064B5">
        <w:t xml:space="preserve">PT </w:t>
      </w:r>
      <w:r w:rsidR="00303105">
        <w:t>Pembayaran Digital Indonesia</w:t>
      </w:r>
      <w:r w:rsidR="00C064B5">
        <w:t xml:space="preserve"> mengerjakan banyak proyek diwaktu yang bersamaan, sehingga berdampak kepada aspek lain seperti alat perencanaan yang kurang memadai, sumber daya yang kurang, kurang biaya proyek dan jadwal yang berubah-ubah.</w:t>
      </w:r>
    </w:p>
    <w:p w14:paraId="36628028" w14:textId="105D4998" w:rsidR="004916EC" w:rsidRDefault="004916EC" w:rsidP="007B1554">
      <w:r>
        <w:lastRenderedPageBreak/>
        <w:t xml:space="preserve">Pada </w:t>
      </w:r>
      <w:r w:rsidR="00455D2B">
        <w:fldChar w:fldCharType="begin"/>
      </w:r>
      <w:r w:rsidR="00455D2B">
        <w:instrText xml:space="preserve"> REF _Ref117107019 \h </w:instrText>
      </w:r>
      <w:r w:rsidR="00455D2B">
        <w:fldChar w:fldCharType="separate"/>
      </w:r>
      <w:r w:rsidR="000D26C4">
        <w:t xml:space="preserve">Gambar </w:t>
      </w:r>
      <w:r w:rsidR="000D26C4">
        <w:rPr>
          <w:noProof/>
        </w:rPr>
        <w:t>1</w:t>
      </w:r>
      <w:r w:rsidR="000D26C4">
        <w:t>.</w:t>
      </w:r>
      <w:r w:rsidR="000D26C4">
        <w:rPr>
          <w:noProof/>
        </w:rPr>
        <w:t>4</w:t>
      </w:r>
      <w:r w:rsidR="00455D2B">
        <w:fldChar w:fldCharType="end"/>
      </w:r>
      <w:r w:rsidR="00455D2B">
        <w:t xml:space="preserve"> menunjukan data </w:t>
      </w:r>
      <w:r w:rsidR="00127A61">
        <w:t xml:space="preserve">perbandingan waktu penyelesaian proyek pada PT </w:t>
      </w:r>
      <w:r w:rsidR="00303105">
        <w:t>Pembayaran Digital Indonesia</w:t>
      </w:r>
      <w:r w:rsidR="00127A61">
        <w:t xml:space="preserve"> dari waktu yang telah ditetapkan dengan kondisi sebenarnya pada implementasi proyek.</w:t>
      </w:r>
    </w:p>
    <w:p w14:paraId="7A9A6795" w14:textId="35DC7455" w:rsidR="0079704C" w:rsidRDefault="004F4C9B" w:rsidP="003E6F93">
      <w:pPr>
        <w:keepNext/>
      </w:pPr>
      <w:r>
        <w:rPr>
          <w:noProof/>
        </w:rPr>
        <w:drawing>
          <wp:inline distT="0" distB="0" distL="0" distR="0" wp14:anchorId="49D9D82C" wp14:editId="0E44E092">
            <wp:extent cx="5400040" cy="36366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3636645"/>
                    </a:xfrm>
                    <a:prstGeom prst="rect">
                      <a:avLst/>
                    </a:prstGeom>
                    <a:noFill/>
                    <a:ln>
                      <a:noFill/>
                    </a:ln>
                  </pic:spPr>
                </pic:pic>
              </a:graphicData>
            </a:graphic>
          </wp:inline>
        </w:drawing>
      </w:r>
    </w:p>
    <w:p w14:paraId="4E13C48C" w14:textId="5AD6D742" w:rsidR="009A771D" w:rsidRDefault="0079704C" w:rsidP="00EE5E34">
      <w:pPr>
        <w:pStyle w:val="Caption"/>
      </w:pPr>
      <w:bookmarkStart w:id="2232" w:name="_Ref117107019"/>
      <w:bookmarkStart w:id="2233" w:name="_Toc135601475"/>
      <w:r>
        <w:t xml:space="preserve">Gambar </w:t>
      </w:r>
      <w:r w:rsidR="005A58B4">
        <w:fldChar w:fldCharType="begin"/>
      </w:r>
      <w:r w:rsidR="005A58B4">
        <w:instrText xml:space="preserve"> STYLEREF 1 \s </w:instrText>
      </w:r>
      <w:r w:rsidR="005A58B4">
        <w:fldChar w:fldCharType="separate"/>
      </w:r>
      <w:r w:rsidR="000D26C4">
        <w:rPr>
          <w:noProof/>
        </w:rPr>
        <w:t>1</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4</w:t>
      </w:r>
      <w:r w:rsidR="005A58B4">
        <w:rPr>
          <w:noProof/>
        </w:rPr>
        <w:fldChar w:fldCharType="end"/>
      </w:r>
      <w:bookmarkEnd w:id="2232"/>
      <w:r>
        <w:t xml:space="preserve"> Performa waktu penyelesaian proyek pada PT.X</w:t>
      </w:r>
      <w:r w:rsidR="00494158">
        <w:t xml:space="preserve"> yang mengalami keterlambatan</w:t>
      </w:r>
      <w:r>
        <w:t xml:space="preserve"> di tahun 2021</w:t>
      </w:r>
      <w:bookmarkEnd w:id="2233"/>
    </w:p>
    <w:p w14:paraId="757CB325" w14:textId="67CC45A5" w:rsidR="00D27FB3" w:rsidRPr="00350A68" w:rsidRDefault="00770C9D" w:rsidP="007B1554">
      <w:r>
        <w:t xml:space="preserve">Dengan kondisi </w:t>
      </w:r>
      <w:r w:rsidR="00426077">
        <w:t xml:space="preserve">tersebut, PT </w:t>
      </w:r>
      <w:r w:rsidR="00303105">
        <w:t>Pembayaran Digital Indonesia</w:t>
      </w:r>
      <w:r w:rsidR="00426077">
        <w:t xml:space="preserve"> </w:t>
      </w:r>
      <w:r w:rsidR="003757BE">
        <w:t xml:space="preserve">sering mengalami keterlambatan </w:t>
      </w:r>
      <w:r w:rsidR="00C62EAD">
        <w:t>dari rencana awal yang telah dibuat</w:t>
      </w:r>
      <w:r w:rsidR="00493569">
        <w:t xml:space="preserve"> </w:t>
      </w:r>
      <w:r w:rsidR="00A634A0">
        <w:t xml:space="preserve">rata rata 99 hari </w:t>
      </w:r>
      <w:r w:rsidR="00493569">
        <w:t>dalam menyelesaikan proyek dari rencana awal yang disepakati</w:t>
      </w:r>
      <w:r w:rsidR="008C07AA">
        <w:t xml:space="preserve"> sepanjang tahun 2021-2022</w:t>
      </w:r>
      <w:r w:rsidR="00493569">
        <w:t>.</w:t>
      </w:r>
      <w:r w:rsidR="002B5830">
        <w:t xml:space="preserve"> </w:t>
      </w:r>
      <w:r w:rsidR="00073A6C">
        <w:t xml:space="preserve">Hal ini tentunya berpengaruh pada performa PT </w:t>
      </w:r>
      <w:r w:rsidR="00303105">
        <w:t>Pembayaran Digital Indonesia</w:t>
      </w:r>
      <w:r w:rsidR="00073A6C">
        <w:t xml:space="preserve"> baik ke arah internal maupun ke arah eksternal</w:t>
      </w:r>
      <w:r w:rsidR="00371765">
        <w:t xml:space="preserve">, untuk itu permasalahan terkait dengan RCMPSP pada PT </w:t>
      </w:r>
      <w:r w:rsidR="00303105">
        <w:t>Pembayaran Digital Indonesia</w:t>
      </w:r>
      <w:r w:rsidR="00371765">
        <w:t xml:space="preserve"> perlu untuk segera mendapatkan solusi.</w:t>
      </w:r>
    </w:p>
    <w:p w14:paraId="17705E6E" w14:textId="1C9DD72E" w:rsidR="007B1554" w:rsidRPr="00480747" w:rsidRDefault="007B1554" w:rsidP="007B1554">
      <w:r>
        <w:t xml:space="preserve">Untuk mengatasi </w:t>
      </w:r>
      <w:r w:rsidR="0088305F">
        <w:t xml:space="preserve">permasalahan terkait RCMPSP khususnya manajemen pekerjaan dan manajemen </w:t>
      </w:r>
      <w:r>
        <w:t>sumber daya manusia</w:t>
      </w:r>
      <w:r w:rsidR="00437249">
        <w:t xml:space="preserve"> akibat terdapat banyak proyek yang dijalankan</w:t>
      </w:r>
      <w:r>
        <w:t>, manajer proyek menggunakan sistem informasi manajemen proyek untuk mempermudah proses perencanaan proyek dan manajemen sumber daya manusia pada suatu proyek.</w:t>
      </w:r>
    </w:p>
    <w:p w14:paraId="6EE01212" w14:textId="77777777" w:rsidR="000C26CE" w:rsidRDefault="007B1554" w:rsidP="007B1554">
      <w:r>
        <w:lastRenderedPageBreak/>
        <w:t xml:space="preserve">Sistem Informasi Manajemen Proyek (SIMP) merupakan perangkat lunak yang digunakan oleh suatu organisasi atau manajer proyek untuk membuat, menyimpan dan manajemen data proyek untuk megoptimalisasi performa proyek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memiliki beberapa fungsi utama yaitu manajemen jadwal, manajemen biaya, manajemen sumber daya dan sumber daya manusia, dan manajemen dokumentasi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4217ADDC" w:rsidR="007B1554" w:rsidRDefault="001E459C" w:rsidP="007B1554">
      <w:r>
        <w:t xml:space="preserve">Meskipun SIMP sudah dapat melakukan manajemen sumber daya </w:t>
      </w:r>
      <w:r w:rsidR="00D14D8C">
        <w:t>lebih mudah</w:t>
      </w:r>
      <w:r>
        <w:t xml:space="preserve">, SIMP belum </w:t>
      </w:r>
      <w:r w:rsidR="00A73616">
        <w:t xml:space="preserve">dapat </w:t>
      </w:r>
      <w:r>
        <w:t>menujukan kondisi perusahaan</w:t>
      </w:r>
      <w:r w:rsidR="0047719D">
        <w:t>,</w:t>
      </w:r>
      <w:r>
        <w:t xml:space="preserve"> yang dapat menjadi acuan manajer proyek dalam menentukan </w:t>
      </w:r>
      <w:r w:rsidR="0047719D">
        <w:t xml:space="preserve">alokasi </w:t>
      </w:r>
      <w:r>
        <w:t xml:space="preserve">sumber daya manusia dan penentuan pekerjaan yang tepat pada sumber daya yang tepat. Hal ini mengakibatkan adanya keterbatasan sumber daya, karena tidak diketahui kondisi dan kemampuan dari sumber daya yang mengakibatkan kekeliruan pada proses perencanaan dan pemantauan proyek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Dengan kondisi seperti ini SIMP perlu dikembangkan agar dapat memberikan pilihan keputusan pada manajer proyek agar dapat</w:t>
      </w:r>
      <w:r w:rsidR="00FA1297">
        <w:t xml:space="preserve"> melakukan pengambilan keputusan terkait dengan</w:t>
      </w:r>
      <w:r>
        <w:t xml:space="preserve"> alokasi </w:t>
      </w:r>
      <w:r w:rsidR="00FA1297">
        <w:t xml:space="preserve">pekerjaan dan </w:t>
      </w:r>
      <w:r>
        <w:t>sumber daya dengan tepat.</w:t>
      </w:r>
    </w:p>
    <w:p w14:paraId="11A0673C" w14:textId="5E54FB00" w:rsidR="00897FC7" w:rsidRDefault="00A54A5B" w:rsidP="007B1554">
      <w:r>
        <w:t>Pengambilan keputusan dalam bidang manajemen proyek merupakan</w:t>
      </w:r>
      <w:r w:rsidR="008B7BC0">
        <w:t xml:space="preserve"> sebuah proses membuat dan melakukan pemilihan pada isu-isu yang berkaitan dengan perencanaan, penawaran, dan operasional dari sebuah Proyek</w:t>
      </w:r>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mempertajam keputusan manajer proyek dalam melakukan pengambilan keputusan</w:t>
      </w:r>
      <w:r w:rsidR="00A6380E">
        <w:t>, perlu adanya bantuan teknologi pengambilan keputusan</w:t>
      </w:r>
      <w:r w:rsidR="00C82603">
        <w:t xml:space="preserve"> dalam SIMP</w:t>
      </w:r>
      <w:r w:rsidR="00A6380E">
        <w:t xml:space="preserve"> agar keputusan yang diambil oleh manajer proyek berbasis pada data proyek yang dimiliki. </w:t>
      </w:r>
    </w:p>
    <w:p w14:paraId="799795C8" w14:textId="33043AB7" w:rsidR="00642B1A" w:rsidRDefault="00642B1A" w:rsidP="00642B1A">
      <w:pPr>
        <w:pStyle w:val="Heading2"/>
        <w:numPr>
          <w:ilvl w:val="1"/>
          <w:numId w:val="3"/>
        </w:numPr>
        <w:ind w:left="360"/>
      </w:pPr>
      <w:bookmarkStart w:id="2234" w:name="_Toc120139622"/>
      <w:bookmarkStart w:id="2235" w:name="_Toc135601397"/>
      <w:r>
        <w:t>Perumusan Masalah</w:t>
      </w:r>
      <w:bookmarkEnd w:id="2234"/>
      <w:bookmarkEnd w:id="2235"/>
    </w:p>
    <w:p w14:paraId="67AA3290" w14:textId="415A542F" w:rsidR="00642B1A" w:rsidRDefault="00642B1A" w:rsidP="00AE58C4">
      <w:r>
        <w:t>Rumusan masalah dari penelitian ini adalah</w:t>
      </w:r>
      <w:r w:rsidR="006D5D34">
        <w:t xml:space="preserve"> “</w:t>
      </w:r>
      <w:r w:rsidR="00594D09" w:rsidRPr="00594D09">
        <w:t>Bagaimana optimasi alokasi pekerjaan dan sumber daya dilakukan dengan sistem informasi manajemen proyek yang terintegrasi dengan teknologi pengambilan keputusan</w:t>
      </w:r>
      <w:r w:rsidR="006D5D34">
        <w:t>”</w:t>
      </w:r>
    </w:p>
    <w:p w14:paraId="3B94990D" w14:textId="2EB64A1C" w:rsidR="00A96144" w:rsidRDefault="00D668D4" w:rsidP="0067088D">
      <w:pPr>
        <w:pStyle w:val="Heading2"/>
      </w:pPr>
      <w:bookmarkStart w:id="2236" w:name="_Toc117715482"/>
      <w:bookmarkStart w:id="2237" w:name="_Toc117715551"/>
      <w:bookmarkStart w:id="2238" w:name="_Toc117715620"/>
      <w:bookmarkStart w:id="2239" w:name="_Toc117715723"/>
      <w:bookmarkStart w:id="2240" w:name="_Toc120139623"/>
      <w:bookmarkStart w:id="2241" w:name="_Toc120139887"/>
      <w:bookmarkStart w:id="2242" w:name="_Toc121280569"/>
      <w:bookmarkStart w:id="2243" w:name="_Toc121280630"/>
      <w:bookmarkStart w:id="2244" w:name="_Toc121280691"/>
      <w:bookmarkStart w:id="2245" w:name="_Toc121280752"/>
      <w:bookmarkStart w:id="2246" w:name="_Ref111656871"/>
      <w:bookmarkStart w:id="2247" w:name="_Toc120139624"/>
      <w:bookmarkStart w:id="2248" w:name="_Toc135601398"/>
      <w:bookmarkEnd w:id="2236"/>
      <w:bookmarkEnd w:id="2237"/>
      <w:bookmarkEnd w:id="2238"/>
      <w:bookmarkEnd w:id="2239"/>
      <w:bookmarkEnd w:id="2240"/>
      <w:bookmarkEnd w:id="2241"/>
      <w:bookmarkEnd w:id="2242"/>
      <w:bookmarkEnd w:id="2243"/>
      <w:bookmarkEnd w:id="2244"/>
      <w:bookmarkEnd w:id="2245"/>
      <w:r>
        <w:t>Penelitian Terdahulu</w:t>
      </w:r>
      <w:bookmarkEnd w:id="2246"/>
      <w:bookmarkEnd w:id="2247"/>
      <w:bookmarkEnd w:id="2248"/>
    </w:p>
    <w:p w14:paraId="300F369C" w14:textId="7D319856" w:rsidR="00D668D4" w:rsidRDefault="00EA32E0" w:rsidP="0067088D">
      <w:r>
        <w:t xml:space="preserve">Penelitian terdahulu akan dibagi secara garis besar kedalam tiga jenis bidang keilmuan, yaitu </w:t>
      </w:r>
      <w:r w:rsidR="006B53EC">
        <w:t xml:space="preserve">manajemen pekerjaan dan sumber daya, sistem informasi manajemen proyek, dan </w:t>
      </w:r>
      <w:r w:rsidR="002D2EB8">
        <w:t xml:space="preserve">pengambilan keputusan menggunakan alat bantu pengambilan keputusan dalam bidang </w:t>
      </w:r>
      <w:r w:rsidR="00091C35">
        <w:t>manajemen proyek.</w:t>
      </w:r>
    </w:p>
    <w:p w14:paraId="38BA7DBD" w14:textId="77777777" w:rsidR="000338FD" w:rsidRDefault="000338FD" w:rsidP="0067088D">
      <w:pPr>
        <w:sectPr w:rsidR="000338FD" w:rsidSect="00E60A1A">
          <w:headerReference w:type="even" r:id="rId31"/>
          <w:headerReference w:type="default" r:id="rId32"/>
          <w:footerReference w:type="default" r:id="rId33"/>
          <w:headerReference w:type="first" r:id="rId34"/>
          <w:footerReference w:type="first" r:id="rId35"/>
          <w:pgSz w:w="11906" w:h="16838" w:code="9"/>
          <w:pgMar w:top="1701" w:right="1701" w:bottom="1701" w:left="1701" w:header="720" w:footer="720" w:gutter="0"/>
          <w:pgNumType w:start="1"/>
          <w:cols w:space="720"/>
          <w:titlePg/>
          <w:docGrid w:linePitch="360"/>
        </w:sectPr>
      </w:pPr>
    </w:p>
    <w:p w14:paraId="08A5D482" w14:textId="100FF360" w:rsidR="004E72BD" w:rsidRDefault="004E72BD" w:rsidP="00EE5E34">
      <w:pPr>
        <w:pStyle w:val="Caption"/>
      </w:pPr>
      <w:bookmarkStart w:id="2249" w:name="_Ref111648428"/>
      <w:bookmarkStart w:id="2250" w:name="_Ref111648423"/>
      <w:bookmarkStart w:id="2251" w:name="_Toc135601522"/>
      <w:r>
        <w:lastRenderedPageBreak/>
        <w:t xml:space="preserve">Tabel </w:t>
      </w:r>
      <w:ins w:id="2252" w:author="Ilham Nur Pratama" w:date="2023-05-21T22:40:00Z">
        <w:r w:rsidR="00985B1D">
          <w:fldChar w:fldCharType="begin"/>
        </w:r>
        <w:r w:rsidR="00985B1D">
          <w:instrText xml:space="preserve"> STYLEREF 1 \s </w:instrText>
        </w:r>
      </w:ins>
      <w:r w:rsidR="00985B1D">
        <w:fldChar w:fldCharType="separate"/>
      </w:r>
      <w:r w:rsidR="000D26C4">
        <w:rPr>
          <w:noProof/>
        </w:rPr>
        <w:t>1</w:t>
      </w:r>
      <w:ins w:id="2253"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254" w:author="Ilham Nur Pratama" w:date="2023-05-24T22:54:00Z">
        <w:r w:rsidR="000D26C4">
          <w:rPr>
            <w:noProof/>
          </w:rPr>
          <w:t>1</w:t>
        </w:r>
      </w:ins>
      <w:ins w:id="2255" w:author="Ilham Nur Pratama" w:date="2023-05-21T22:40:00Z">
        <w:r w:rsidR="00985B1D">
          <w:fldChar w:fldCharType="end"/>
        </w:r>
      </w:ins>
      <w:ins w:id="2256" w:author="ilham.nur@office.ui.ac.id" w:date="2023-03-28T20:25:00Z">
        <w:del w:id="2257" w:author="Ilham Nur Pratama" w:date="2023-05-16T21:59:00Z">
          <w:r w:rsidR="005B668B" w:rsidDel="00F848CE">
            <w:fldChar w:fldCharType="begin"/>
          </w:r>
          <w:r w:rsidR="005B668B" w:rsidDel="00F848CE">
            <w:delInstrText xml:space="preserve"> STYLEREF 1 \s </w:delInstrText>
          </w:r>
        </w:del>
      </w:ins>
      <w:del w:id="2258" w:author="Ilham Nur Pratama" w:date="2023-05-16T21:59:00Z">
        <w:r w:rsidR="005B668B" w:rsidDel="00F848CE">
          <w:fldChar w:fldCharType="separate"/>
        </w:r>
        <w:r w:rsidR="00B57DB5" w:rsidDel="00F848CE">
          <w:rPr>
            <w:noProof/>
          </w:rPr>
          <w:delText>1</w:delText>
        </w:r>
      </w:del>
      <w:ins w:id="2259" w:author="ilham.nur@office.ui.ac.id" w:date="2023-03-28T20:25:00Z">
        <w:del w:id="2260"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2261" w:author="Ilham Nur Pratama" w:date="2023-05-16T21:59:00Z">
        <w:r w:rsidR="005A58B4">
          <w:fldChar w:fldCharType="separate"/>
        </w:r>
      </w:del>
      <w:ins w:id="2262" w:author="ilham.nur@office.ui.ac.id" w:date="2023-03-28T20:25:00Z">
        <w:del w:id="2263" w:author="Ilham Nur Pratama" w:date="2023-05-16T21:59:00Z">
          <w:r w:rsidR="005B668B" w:rsidDel="00F848CE">
            <w:fldChar w:fldCharType="end"/>
          </w:r>
        </w:del>
      </w:ins>
      <w:del w:id="2264"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1</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w:delText>
        </w:r>
        <w:r w:rsidR="00B1186E" w:rsidDel="005B668B">
          <w:fldChar w:fldCharType="end"/>
        </w:r>
      </w:del>
      <w:bookmarkEnd w:id="2249"/>
      <w:r>
        <w:t xml:space="preserve"> </w:t>
      </w:r>
      <w:r w:rsidRPr="00623A19">
        <w:t>Penelitian terdahulu terkait dengan manajemen pekerjaan dan sumber daya pada proyek</w:t>
      </w:r>
      <w:bookmarkEnd w:id="2250"/>
      <w:bookmarkEnd w:id="2251"/>
      <w:ins w:id="2265" w:author="Ilham Nur Pratama" w:date="2023-05-21T07:36:00Z">
        <w:r w:rsidR="00470E02">
          <w:t xml:space="preserve"> </w:t>
        </w:r>
      </w:ins>
    </w:p>
    <w:tbl>
      <w:tblPr>
        <w:tblStyle w:val="TableGrid"/>
        <w:tblW w:w="0" w:type="auto"/>
        <w:tblLook w:val="0420" w:firstRow="1" w:lastRow="0" w:firstColumn="0" w:lastColumn="0" w:noHBand="0" w:noVBand="1"/>
        <w:tblPrChange w:id="2266" w:author="Ilham Nur Pratama" w:date="2023-05-21T07:33:00Z">
          <w:tblPr>
            <w:tblStyle w:val="TableGrid"/>
            <w:tblW w:w="0" w:type="auto"/>
            <w:tblLook w:val="0420" w:firstRow="1" w:lastRow="0" w:firstColumn="0" w:lastColumn="0" w:noHBand="0" w:noVBand="1"/>
          </w:tblPr>
        </w:tblPrChange>
      </w:tblPr>
      <w:tblGrid>
        <w:gridCol w:w="1989"/>
        <w:gridCol w:w="784"/>
        <w:gridCol w:w="3360"/>
        <w:gridCol w:w="2783"/>
        <w:gridCol w:w="4510"/>
        <w:tblGridChange w:id="2267">
          <w:tblGrid>
            <w:gridCol w:w="1855"/>
            <w:gridCol w:w="1540"/>
            <w:gridCol w:w="3360"/>
            <w:gridCol w:w="2783"/>
            <w:gridCol w:w="3888"/>
          </w:tblGrid>
        </w:tblGridChange>
      </w:tblGrid>
      <w:tr w:rsidR="00AB7982" w:rsidRPr="000338FD" w14:paraId="55090495" w14:textId="77777777" w:rsidTr="00470E02">
        <w:trPr>
          <w:trHeight w:val="584"/>
          <w:trPrChange w:id="2268" w:author="Ilham Nur Pratama" w:date="2023-05-21T07:33:00Z">
            <w:trPr>
              <w:trHeight w:val="584"/>
              <w:tblHeader/>
            </w:trPr>
          </w:trPrChange>
        </w:trPr>
        <w:tc>
          <w:tcPr>
            <w:tcW w:w="0" w:type="auto"/>
            <w:hideMark/>
            <w:tcPrChange w:id="2269" w:author="Ilham Nur Pratama" w:date="2023-05-21T07:33:00Z">
              <w:tcPr>
                <w:tcW w:w="0" w:type="auto"/>
                <w:hideMark/>
              </w:tcPr>
            </w:tcPrChange>
          </w:tcPr>
          <w:p w14:paraId="2716B135" w14:textId="77777777" w:rsidR="000338FD" w:rsidRPr="000338FD" w:rsidRDefault="000338FD" w:rsidP="000338FD">
            <w:pPr>
              <w:spacing w:after="160"/>
              <w:rPr>
                <w:sz w:val="20"/>
                <w:szCs w:val="20"/>
              </w:rPr>
            </w:pPr>
            <w:r w:rsidRPr="000338FD">
              <w:rPr>
                <w:b/>
                <w:bCs/>
                <w:sz w:val="20"/>
                <w:szCs w:val="20"/>
              </w:rPr>
              <w:t>Judul</w:t>
            </w:r>
          </w:p>
        </w:tc>
        <w:tc>
          <w:tcPr>
            <w:tcW w:w="0" w:type="auto"/>
            <w:hideMark/>
            <w:tcPrChange w:id="2270" w:author="Ilham Nur Pratama" w:date="2023-05-21T07:33:00Z">
              <w:tcPr>
                <w:tcW w:w="0" w:type="auto"/>
                <w:hideMark/>
              </w:tcPr>
            </w:tcPrChange>
          </w:tcPr>
          <w:p w14:paraId="2C98F39B" w14:textId="77777777" w:rsidR="000338FD" w:rsidRPr="000338FD" w:rsidRDefault="000338FD" w:rsidP="000338FD">
            <w:pPr>
              <w:spacing w:after="160"/>
              <w:rPr>
                <w:sz w:val="20"/>
                <w:szCs w:val="20"/>
              </w:rPr>
            </w:pPr>
            <w:r w:rsidRPr="000338FD">
              <w:rPr>
                <w:b/>
                <w:bCs/>
                <w:sz w:val="20"/>
                <w:szCs w:val="20"/>
              </w:rPr>
              <w:t>Tahun</w:t>
            </w:r>
          </w:p>
        </w:tc>
        <w:tc>
          <w:tcPr>
            <w:tcW w:w="3360" w:type="dxa"/>
            <w:hideMark/>
            <w:tcPrChange w:id="2271" w:author="Ilham Nur Pratama" w:date="2023-05-21T07:33:00Z">
              <w:tcPr>
                <w:tcW w:w="2604" w:type="dxa"/>
                <w:hideMark/>
              </w:tcPr>
            </w:tcPrChange>
          </w:tcPr>
          <w:p w14:paraId="02C64160" w14:textId="77777777" w:rsidR="000338FD" w:rsidRPr="000338FD" w:rsidRDefault="000338FD" w:rsidP="000338FD">
            <w:pPr>
              <w:spacing w:after="160"/>
              <w:rPr>
                <w:sz w:val="20"/>
                <w:szCs w:val="20"/>
              </w:rPr>
            </w:pPr>
            <w:r w:rsidRPr="000338FD">
              <w:rPr>
                <w:b/>
                <w:bCs/>
                <w:sz w:val="20"/>
                <w:szCs w:val="20"/>
              </w:rPr>
              <w:t>Tujuan</w:t>
            </w:r>
          </w:p>
        </w:tc>
        <w:tc>
          <w:tcPr>
            <w:tcW w:w="2783" w:type="dxa"/>
            <w:hideMark/>
            <w:tcPrChange w:id="2272" w:author="Ilham Nur Pratama" w:date="2023-05-21T07:33:00Z">
              <w:tcPr>
                <w:tcW w:w="2783" w:type="dxa"/>
                <w:hideMark/>
              </w:tcPr>
            </w:tcPrChange>
          </w:tcPr>
          <w:p w14:paraId="0AC6BEF8" w14:textId="77777777" w:rsidR="000338FD" w:rsidRPr="000338FD" w:rsidRDefault="000338FD" w:rsidP="000338FD">
            <w:pPr>
              <w:spacing w:after="160"/>
              <w:rPr>
                <w:sz w:val="20"/>
                <w:szCs w:val="20"/>
              </w:rPr>
            </w:pPr>
            <w:r w:rsidRPr="000338FD">
              <w:rPr>
                <w:b/>
                <w:bCs/>
                <w:sz w:val="20"/>
                <w:szCs w:val="20"/>
              </w:rPr>
              <w:t>Metode</w:t>
            </w:r>
          </w:p>
        </w:tc>
        <w:tc>
          <w:tcPr>
            <w:tcW w:w="0" w:type="auto"/>
            <w:hideMark/>
            <w:tcPrChange w:id="2273" w:author="Ilham Nur Pratama" w:date="2023-05-21T07:33:00Z">
              <w:tcPr>
                <w:tcW w:w="0" w:type="auto"/>
                <w:hideMark/>
              </w:tcPr>
            </w:tcPrChange>
          </w:tcPr>
          <w:p w14:paraId="0598E154" w14:textId="77777777" w:rsidR="000338FD" w:rsidRPr="000338FD" w:rsidRDefault="000338FD" w:rsidP="000338FD">
            <w:pPr>
              <w:spacing w:after="160"/>
              <w:rPr>
                <w:sz w:val="20"/>
                <w:szCs w:val="20"/>
              </w:rPr>
            </w:pPr>
            <w:r w:rsidRPr="000338FD">
              <w:rPr>
                <w:b/>
                <w:bCs/>
                <w:sz w:val="20"/>
                <w:szCs w:val="20"/>
              </w:rPr>
              <w:t>Hasil</w:t>
            </w:r>
          </w:p>
        </w:tc>
      </w:tr>
      <w:tr w:rsidR="00AB7982" w:rsidRPr="000338FD" w14:paraId="083854C1" w14:textId="77777777" w:rsidTr="00470E02">
        <w:trPr>
          <w:trHeight w:val="584"/>
          <w:trPrChange w:id="2274" w:author="Ilham Nur Pratama" w:date="2023-05-21T07:33:00Z">
            <w:trPr>
              <w:trHeight w:val="584"/>
            </w:trPr>
          </w:trPrChange>
        </w:trPr>
        <w:tc>
          <w:tcPr>
            <w:tcW w:w="0" w:type="auto"/>
            <w:tcPrChange w:id="2275" w:author="Ilham Nur Pratama" w:date="2023-05-21T07:33:00Z">
              <w:tcPr>
                <w:tcW w:w="0" w:type="auto"/>
              </w:tcPr>
            </w:tcPrChange>
          </w:tcPr>
          <w:p w14:paraId="5601B819" w14:textId="022850B9" w:rsidR="000338FD" w:rsidRPr="00B62F14" w:rsidRDefault="008F7D9D" w:rsidP="000338FD">
            <w:pPr>
              <w:spacing w:after="160"/>
              <w:rPr>
                <w:i/>
                <w:iCs/>
                <w:sz w:val="20"/>
                <w:szCs w:val="20"/>
              </w:rPr>
            </w:pPr>
            <w:r w:rsidRPr="00B62F14">
              <w:rPr>
                <w:i/>
                <w:iCs/>
                <w:sz w:val="20"/>
                <w:szCs w:val="20"/>
              </w:rPr>
              <w:t>Advancement of performance measurement system in the humanitarian supply chain</w:t>
            </w:r>
          </w:p>
        </w:tc>
        <w:tc>
          <w:tcPr>
            <w:tcW w:w="0" w:type="auto"/>
            <w:tcPrChange w:id="2276" w:author="Ilham Nur Pratama" w:date="2023-05-21T07:33:00Z">
              <w:tcPr>
                <w:tcW w:w="0" w:type="auto"/>
              </w:tcPr>
            </w:tcPrChange>
          </w:tcPr>
          <w:p w14:paraId="1B008694" w14:textId="099BD0C2" w:rsidR="000338FD" w:rsidRPr="000338FD" w:rsidRDefault="008F7D9D" w:rsidP="000338FD">
            <w:pPr>
              <w:spacing w:after="160"/>
              <w:rPr>
                <w:sz w:val="20"/>
                <w:szCs w:val="20"/>
              </w:rPr>
            </w:pPr>
            <w:r>
              <w:rPr>
                <w:sz w:val="20"/>
                <w:szCs w:val="20"/>
              </w:rPr>
              <w:t>2022</w:t>
            </w:r>
          </w:p>
        </w:tc>
        <w:tc>
          <w:tcPr>
            <w:tcW w:w="3360" w:type="dxa"/>
            <w:tcPrChange w:id="2277" w:author="Ilham Nur Pratama" w:date="2023-05-21T07:33:00Z">
              <w:tcPr>
                <w:tcW w:w="2604" w:type="dxa"/>
              </w:tcPr>
            </w:tcPrChange>
          </w:tcPr>
          <w:p w14:paraId="7E379A07" w14:textId="0A2E08AF" w:rsidR="000338FD" w:rsidRPr="000338FD" w:rsidRDefault="00BD21CC" w:rsidP="000338FD">
            <w:pPr>
              <w:spacing w:after="160"/>
              <w:rPr>
                <w:sz w:val="20"/>
                <w:szCs w:val="20"/>
              </w:rPr>
            </w:pPr>
            <w:r>
              <w:rPr>
                <w:sz w:val="20"/>
                <w:szCs w:val="20"/>
              </w:rPr>
              <w:t xml:space="preserve">Mendapatkan </w:t>
            </w:r>
            <w:r w:rsidR="00E55D6B">
              <w:rPr>
                <w:sz w:val="20"/>
                <w:szCs w:val="20"/>
              </w:rPr>
              <w:t xml:space="preserve">strategi dan metode terbaik dalam melakukan pengawasan performa dari sumber daya manusia yang ada di dalam suatu organisasi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2783" w:type="dxa"/>
            <w:tcPrChange w:id="2278" w:author="Ilham Nur Pratama" w:date="2023-05-21T07:33:00Z">
              <w:tcPr>
                <w:tcW w:w="2783" w:type="dxa"/>
              </w:tcPr>
            </w:tcPrChange>
          </w:tcPr>
          <w:p w14:paraId="361CFC93" w14:textId="1B5D5495" w:rsidR="000338FD" w:rsidRPr="000338FD" w:rsidRDefault="00D31A20" w:rsidP="000338FD">
            <w:pPr>
              <w:spacing w:after="160"/>
              <w:rPr>
                <w:sz w:val="20"/>
                <w:szCs w:val="20"/>
              </w:rPr>
            </w:pPr>
            <w:r>
              <w:rPr>
                <w:sz w:val="20"/>
                <w:szCs w:val="20"/>
              </w:rPr>
              <w:t xml:space="preserve">Strategi </w:t>
            </w:r>
            <w:r>
              <w:rPr>
                <w:i/>
                <w:iCs/>
                <w:sz w:val="20"/>
                <w:szCs w:val="20"/>
              </w:rPr>
              <w:t xml:space="preserve">monitoring </w:t>
            </w:r>
            <w:r>
              <w:rPr>
                <w:sz w:val="20"/>
                <w:szCs w:val="20"/>
              </w:rPr>
              <w:t>performa di identifikasi dan dimodelkan menggunakan Grey DEMATEL dan m-TISM.</w:t>
            </w:r>
          </w:p>
        </w:tc>
        <w:tc>
          <w:tcPr>
            <w:tcW w:w="0" w:type="auto"/>
            <w:tcPrChange w:id="2279" w:author="Ilham Nur Pratama" w:date="2023-05-21T07:33:00Z">
              <w:tcPr>
                <w:tcW w:w="0" w:type="auto"/>
              </w:tcPr>
            </w:tcPrChange>
          </w:tcPr>
          <w:p w14:paraId="11125AF6" w14:textId="518C7B56" w:rsidR="000338FD" w:rsidRPr="000338FD" w:rsidRDefault="003874A7" w:rsidP="000338FD">
            <w:pPr>
              <w:spacing w:after="160"/>
              <w:rPr>
                <w:sz w:val="20"/>
                <w:szCs w:val="20"/>
              </w:rPr>
            </w:pPr>
            <w:r>
              <w:rPr>
                <w:sz w:val="20"/>
                <w:szCs w:val="20"/>
              </w:rPr>
              <w:t>Didapatkan hasil bahwa agar suatu organisasi dapat memantau performa dari sumber daya manusia yang bekerja di dalam suatu organisasi</w:t>
            </w:r>
            <w:r w:rsidR="001A0B3C">
              <w:rPr>
                <w:sz w:val="20"/>
                <w:szCs w:val="20"/>
              </w:rPr>
              <w:t>,</w:t>
            </w:r>
            <w:r>
              <w:rPr>
                <w:sz w:val="20"/>
                <w:szCs w:val="20"/>
              </w:rPr>
              <w:t xml:space="preserve"> maka </w:t>
            </w:r>
            <w:r w:rsidR="001A0B3C">
              <w:rPr>
                <w:sz w:val="20"/>
                <w:szCs w:val="20"/>
              </w:rPr>
              <w:t xml:space="preserve">adopsi secara cepat untuk mekanisme </w:t>
            </w:r>
            <w:r w:rsidR="001A0B3C">
              <w:rPr>
                <w:i/>
                <w:iCs/>
                <w:sz w:val="20"/>
                <w:szCs w:val="20"/>
              </w:rPr>
              <w:t xml:space="preserve">supply chain </w:t>
            </w:r>
            <w:r w:rsidR="001A0B3C">
              <w:rPr>
                <w:sz w:val="20"/>
                <w:szCs w:val="20"/>
              </w:rPr>
              <w:t xml:space="preserve">digital perlu untuk dilakukan. Untuk memastikan kinerja yang dilakukan oleh sumber daya manusia dapat terukur dengan benar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470E02">
        <w:trPr>
          <w:trHeight w:val="584"/>
          <w:trPrChange w:id="2280" w:author="Ilham Nur Pratama" w:date="2023-05-21T07:33:00Z">
            <w:trPr>
              <w:trHeight w:val="584"/>
            </w:trPr>
          </w:trPrChange>
        </w:trPr>
        <w:tc>
          <w:tcPr>
            <w:tcW w:w="0" w:type="auto"/>
            <w:hideMark/>
            <w:tcPrChange w:id="2281" w:author="Ilham Nur Pratama" w:date="2023-05-21T07:33:00Z">
              <w:tcPr>
                <w:tcW w:w="0" w:type="auto"/>
                <w:hideMark/>
              </w:tcPr>
            </w:tcPrChange>
          </w:tcPr>
          <w:p w14:paraId="74182B3B" w14:textId="77777777" w:rsidR="000338FD" w:rsidRPr="00B62F14" w:rsidRDefault="000338FD" w:rsidP="000338FD">
            <w:pPr>
              <w:spacing w:after="160"/>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Change w:id="2282" w:author="Ilham Nur Pratama" w:date="2023-05-21T07:33:00Z">
              <w:tcPr>
                <w:tcW w:w="0" w:type="auto"/>
                <w:hideMark/>
              </w:tcPr>
            </w:tcPrChange>
          </w:tcPr>
          <w:p w14:paraId="5E3F5C56" w14:textId="77777777" w:rsidR="000338FD" w:rsidRPr="000338FD" w:rsidRDefault="000338FD" w:rsidP="000338FD">
            <w:pPr>
              <w:spacing w:after="160"/>
              <w:rPr>
                <w:sz w:val="20"/>
                <w:szCs w:val="20"/>
              </w:rPr>
            </w:pPr>
            <w:r w:rsidRPr="000338FD">
              <w:rPr>
                <w:sz w:val="20"/>
                <w:szCs w:val="20"/>
              </w:rPr>
              <w:t>2020</w:t>
            </w:r>
          </w:p>
        </w:tc>
        <w:tc>
          <w:tcPr>
            <w:tcW w:w="3360" w:type="dxa"/>
            <w:hideMark/>
            <w:tcPrChange w:id="2283" w:author="Ilham Nur Pratama" w:date="2023-05-21T07:33:00Z">
              <w:tcPr>
                <w:tcW w:w="2604" w:type="dxa"/>
                <w:hideMark/>
              </w:tcPr>
            </w:tcPrChange>
          </w:tcPr>
          <w:p w14:paraId="3FC62A48" w14:textId="79ECB565" w:rsidR="000338FD" w:rsidRPr="000338FD" w:rsidRDefault="000338FD" w:rsidP="000338FD">
            <w:pPr>
              <w:spacing w:after="160"/>
              <w:rPr>
                <w:sz w:val="20"/>
                <w:szCs w:val="20"/>
              </w:rPr>
            </w:pPr>
            <w:r w:rsidRPr="000338FD">
              <w:rPr>
                <w:sz w:val="20"/>
                <w:szCs w:val="20"/>
              </w:rPr>
              <w:t>Mendapatkan informasi terkait bias waktu pekerjaan proyek pengembangan software utama terjadi karena apa</w:t>
            </w:r>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2783" w:type="dxa"/>
            <w:hideMark/>
            <w:tcPrChange w:id="2284" w:author="Ilham Nur Pratama" w:date="2023-05-21T07:33:00Z">
              <w:tcPr>
                <w:tcW w:w="2783" w:type="dxa"/>
                <w:hideMark/>
              </w:tcPr>
            </w:tcPrChange>
          </w:tcPr>
          <w:p w14:paraId="3050DA3C" w14:textId="6682A3BB" w:rsidR="000338FD" w:rsidRPr="000338FD" w:rsidRDefault="000338FD" w:rsidP="000338FD">
            <w:pPr>
              <w:spacing w:after="160"/>
              <w:rPr>
                <w:sz w:val="20"/>
                <w:szCs w:val="20"/>
              </w:rPr>
            </w:pPr>
            <w:r w:rsidRPr="000338FD">
              <w:rPr>
                <w:sz w:val="20"/>
                <w:szCs w:val="20"/>
              </w:rPr>
              <w:t>Pengujian 2 pendekatan proyek management kepada 3 praktisi PM</w:t>
            </w:r>
            <w:r w:rsidR="00D31A20">
              <w:rPr>
                <w:sz w:val="20"/>
                <w:szCs w:val="20"/>
              </w:rPr>
              <w:t>.</w:t>
            </w:r>
          </w:p>
        </w:tc>
        <w:tc>
          <w:tcPr>
            <w:tcW w:w="0" w:type="auto"/>
            <w:hideMark/>
            <w:tcPrChange w:id="2285" w:author="Ilham Nur Pratama" w:date="2023-05-21T07:33:00Z">
              <w:tcPr>
                <w:tcW w:w="0" w:type="auto"/>
                <w:hideMark/>
              </w:tcPr>
            </w:tcPrChange>
          </w:tcPr>
          <w:p w14:paraId="28D0ED9D" w14:textId="130E8B75" w:rsidR="00132D17" w:rsidRPr="00132D17" w:rsidRDefault="00132D17" w:rsidP="000338FD">
            <w:pPr>
              <w:spacing w:after="160"/>
              <w:rPr>
                <w:sz w:val="20"/>
                <w:szCs w:val="20"/>
              </w:rPr>
            </w:pPr>
            <w:r>
              <w:rPr>
                <w:sz w:val="20"/>
                <w:szCs w:val="20"/>
              </w:rPr>
              <w:t xml:space="preserve">Manajemen pekerjaan dan sumber daya dengan </w:t>
            </w:r>
            <w:r w:rsidR="00163F8D">
              <w:rPr>
                <w:sz w:val="20"/>
                <w:szCs w:val="20"/>
              </w:rPr>
              <w:t>pendekatan</w:t>
            </w:r>
            <w:r>
              <w:rPr>
                <w:sz w:val="20"/>
                <w:szCs w:val="20"/>
              </w:rPr>
              <w:t xml:space="preserve"> </w:t>
            </w:r>
            <w:r>
              <w:rPr>
                <w:i/>
                <w:iCs/>
                <w:sz w:val="20"/>
                <w:szCs w:val="20"/>
              </w:rPr>
              <w:t>agile</w:t>
            </w:r>
            <w:r>
              <w:rPr>
                <w:sz w:val="20"/>
                <w:szCs w:val="20"/>
              </w:rPr>
              <w:t xml:space="preserve">, memiliki </w:t>
            </w:r>
            <w:r w:rsidR="00163F8D">
              <w:rPr>
                <w:sz w:val="20"/>
                <w:szCs w:val="20"/>
              </w:rPr>
              <w:t xml:space="preserve">kekurangan yaitu bias estimasi pekerjaan lebih besar di bandingkan pendekatan </w:t>
            </w:r>
            <w:r w:rsidR="00163F8D" w:rsidRPr="00163F8D">
              <w:rPr>
                <w:i/>
                <w:iCs/>
                <w:sz w:val="20"/>
                <w:szCs w:val="20"/>
              </w:rPr>
              <w:t>waterfall</w:t>
            </w:r>
            <w:r w:rsidR="00163F8D">
              <w:rPr>
                <w:i/>
                <w:iCs/>
                <w:sz w:val="20"/>
                <w:szCs w:val="20"/>
              </w:rPr>
              <w:t xml:space="preserve">. </w:t>
            </w:r>
            <w:r w:rsidR="00B51285" w:rsidRPr="000338FD">
              <w:rPr>
                <w:sz w:val="20"/>
                <w:szCs w:val="20"/>
              </w:rPr>
              <w:t>H</w:t>
            </w:r>
            <w:r w:rsidR="00163F8D" w:rsidRPr="000338FD">
              <w:rPr>
                <w:sz w:val="20"/>
                <w:szCs w:val="20"/>
              </w:rPr>
              <w:t xml:space="preserve">al ini diakibatkan permasalahan perencanaan dan </w:t>
            </w:r>
            <w:r w:rsidR="00163F8D" w:rsidRPr="000338FD">
              <w:rPr>
                <w:i/>
                <w:iCs/>
                <w:sz w:val="20"/>
                <w:szCs w:val="20"/>
              </w:rPr>
              <w:t>resource constraint</w:t>
            </w:r>
            <w:r w:rsidR="00163F8D" w:rsidRPr="00201F09">
              <w:rPr>
                <w:sz w:val="20"/>
                <w:szCs w:val="20"/>
              </w:rPr>
              <w:t xml:space="preserve"> </w:t>
            </w:r>
            <w:r w:rsidR="00163F8D" w:rsidRPr="00201F09">
              <w:rPr>
                <w:sz w:val="20"/>
                <w:szCs w:val="20"/>
              </w:rPr>
              <w:fldChar w:fldCharType="begin" w:fldLock="1"/>
            </w:r>
            <w:r w:rsidR="00163F8D"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63F8D" w:rsidRPr="00201F09">
              <w:rPr>
                <w:sz w:val="20"/>
                <w:szCs w:val="20"/>
              </w:rPr>
              <w:fldChar w:fldCharType="separate"/>
            </w:r>
            <w:r w:rsidR="00163F8D" w:rsidRPr="00201F09">
              <w:rPr>
                <w:noProof/>
                <w:sz w:val="20"/>
                <w:szCs w:val="20"/>
              </w:rPr>
              <w:t>(Fink &amp; Pinchovski, 2020)</w:t>
            </w:r>
            <w:r w:rsidR="00163F8D" w:rsidRPr="00201F09">
              <w:rPr>
                <w:sz w:val="20"/>
                <w:szCs w:val="20"/>
              </w:rPr>
              <w:fldChar w:fldCharType="end"/>
            </w:r>
            <w:r w:rsidR="00163F8D" w:rsidRPr="00201F09">
              <w:rPr>
                <w:sz w:val="20"/>
                <w:szCs w:val="20"/>
              </w:rPr>
              <w:t>.</w:t>
            </w:r>
          </w:p>
        </w:tc>
      </w:tr>
    </w:tbl>
    <w:p w14:paraId="0F38D0FB" w14:textId="578A584F" w:rsidR="00470E02" w:rsidRDefault="00470E02">
      <w:pPr>
        <w:rPr>
          <w:ins w:id="2286" w:author="Ilham Nur Pratama" w:date="2023-05-21T07:34:00Z"/>
        </w:rPr>
      </w:pPr>
    </w:p>
    <w:p w14:paraId="716AC3CF" w14:textId="77777777" w:rsidR="00470E02" w:rsidRDefault="00470E02">
      <w:pPr>
        <w:spacing w:line="259" w:lineRule="auto"/>
        <w:jc w:val="left"/>
        <w:rPr>
          <w:ins w:id="2287" w:author="Ilham Nur Pratama" w:date="2023-05-21T07:34:00Z"/>
        </w:rPr>
      </w:pPr>
      <w:ins w:id="2288" w:author="Ilham Nur Pratama" w:date="2023-05-21T07:34:00Z">
        <w:r>
          <w:br w:type="page"/>
        </w:r>
      </w:ins>
    </w:p>
    <w:p w14:paraId="7BE9E886" w14:textId="77777777" w:rsidR="00470E02" w:rsidRDefault="00470E02">
      <w:pPr>
        <w:rPr>
          <w:ins w:id="2289" w:author="Ilham Nur Pratama" w:date="2023-05-21T07:33:00Z"/>
        </w:rPr>
      </w:pPr>
    </w:p>
    <w:p w14:paraId="2246EC62" w14:textId="2259D426" w:rsidR="00E64CCE" w:rsidRDefault="00E64CCE">
      <w:pPr>
        <w:pStyle w:val="Caption"/>
        <w:rPr>
          <w:ins w:id="2290" w:author="Ilham Nur Pratama" w:date="2023-05-21T07:39:00Z"/>
        </w:rPr>
        <w:pPrChange w:id="2291" w:author="Ilham Nur Pratama" w:date="2023-05-21T22:29:00Z">
          <w:pPr/>
        </w:pPrChange>
      </w:pPr>
      <w:bookmarkStart w:id="2292" w:name="_Ref135548174"/>
      <w:bookmarkStart w:id="2293" w:name="_Toc135601523"/>
      <w:ins w:id="2294" w:author="Ilham Nur Pratama" w:date="2023-05-21T07:39:00Z">
        <w:r>
          <w:t xml:space="preserve">Tabel </w:t>
        </w:r>
      </w:ins>
      <w:ins w:id="2295" w:author="Ilham Nur Pratama" w:date="2023-05-21T22:40:00Z">
        <w:r w:rsidR="00985B1D">
          <w:fldChar w:fldCharType="begin"/>
        </w:r>
        <w:r w:rsidR="00985B1D">
          <w:instrText xml:space="preserve"> STYLEREF 1 \s </w:instrText>
        </w:r>
      </w:ins>
      <w:r w:rsidR="00985B1D">
        <w:fldChar w:fldCharType="separate"/>
      </w:r>
      <w:r w:rsidR="000D26C4">
        <w:rPr>
          <w:noProof/>
        </w:rPr>
        <w:t>1</w:t>
      </w:r>
      <w:ins w:id="2296"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297" w:author="Ilham Nur Pratama" w:date="2023-05-24T22:54:00Z">
        <w:r w:rsidR="000D26C4">
          <w:rPr>
            <w:noProof/>
          </w:rPr>
          <w:t>2</w:t>
        </w:r>
      </w:ins>
      <w:ins w:id="2298" w:author="Ilham Nur Pratama" w:date="2023-05-21T22:40:00Z">
        <w:r w:rsidR="00985B1D">
          <w:fldChar w:fldCharType="end"/>
        </w:r>
      </w:ins>
      <w:bookmarkEnd w:id="2292"/>
      <w:ins w:id="2299" w:author="Ilham Nur Pratama" w:date="2023-05-21T07:39:00Z">
        <w:r>
          <w:t xml:space="preserve"> </w:t>
        </w:r>
        <w:r w:rsidRPr="00601A6D">
          <w:t>Penelitian terdahulu terkait dengan manajemen pekerjaan dan sumber daya pada proyek</w:t>
        </w:r>
        <w:r>
          <w:t xml:space="preserve"> (sambungan)</w:t>
        </w:r>
        <w:bookmarkEnd w:id="2293"/>
      </w:ins>
    </w:p>
    <w:tbl>
      <w:tblPr>
        <w:tblStyle w:val="TableGrid"/>
        <w:tblW w:w="13430" w:type="dxa"/>
        <w:tblLook w:val="0420" w:firstRow="1" w:lastRow="0" w:firstColumn="0" w:lastColumn="0" w:noHBand="0" w:noVBand="1"/>
      </w:tblPr>
      <w:tblGrid>
        <w:gridCol w:w="1985"/>
        <w:gridCol w:w="827"/>
        <w:gridCol w:w="3350"/>
        <w:gridCol w:w="2774"/>
        <w:gridCol w:w="4494"/>
        <w:tblGridChange w:id="2300">
          <w:tblGrid>
            <w:gridCol w:w="1855"/>
            <w:gridCol w:w="130"/>
            <w:gridCol w:w="654"/>
            <w:gridCol w:w="173"/>
            <w:gridCol w:w="1339"/>
            <w:gridCol w:w="2011"/>
            <w:gridCol w:w="772"/>
            <w:gridCol w:w="2002"/>
            <w:gridCol w:w="4490"/>
            <w:gridCol w:w="4"/>
          </w:tblGrid>
        </w:tblGridChange>
      </w:tblGrid>
      <w:tr w:rsidR="00470E02" w:rsidRPr="000338FD" w14:paraId="1E5843B8" w14:textId="77777777" w:rsidTr="00470E02">
        <w:trPr>
          <w:trHeight w:val="584"/>
          <w:ins w:id="2301" w:author="Ilham Nur Pratama" w:date="2023-05-21T07:35:00Z"/>
        </w:trPr>
        <w:tc>
          <w:tcPr>
            <w:tcW w:w="1990" w:type="dxa"/>
          </w:tcPr>
          <w:p w14:paraId="13851D19" w14:textId="69DD6A18" w:rsidR="00470E02" w:rsidRPr="00470E02" w:rsidRDefault="00470E02" w:rsidP="00470E02">
            <w:pPr>
              <w:rPr>
                <w:ins w:id="2302" w:author="Ilham Nur Pratama" w:date="2023-05-21T07:35:00Z"/>
                <w:i/>
                <w:iCs/>
                <w:sz w:val="18"/>
                <w:szCs w:val="18"/>
                <w:rPrChange w:id="2303" w:author="Ilham Nur Pratama" w:date="2023-05-21T07:36:00Z">
                  <w:rPr>
                    <w:ins w:id="2304" w:author="Ilham Nur Pratama" w:date="2023-05-21T07:35:00Z"/>
                    <w:i/>
                    <w:iCs/>
                    <w:sz w:val="20"/>
                    <w:szCs w:val="18"/>
                  </w:rPr>
                </w:rPrChange>
              </w:rPr>
            </w:pPr>
            <w:ins w:id="2305" w:author="finnet" w:date="2023-05-21T07:35:00Z">
              <w:r w:rsidRPr="00470E02">
                <w:rPr>
                  <w:b/>
                  <w:bCs/>
                  <w:sz w:val="18"/>
                  <w:szCs w:val="18"/>
                  <w:rPrChange w:id="2306" w:author="Ilham Nur Pratama" w:date="2023-05-21T07:36:00Z">
                    <w:rPr>
                      <w:b/>
                      <w:bCs/>
                      <w:sz w:val="20"/>
                      <w:szCs w:val="20"/>
                    </w:rPr>
                  </w:rPrChange>
                </w:rPr>
                <w:t>Judul</w:t>
              </w:r>
            </w:ins>
          </w:p>
        </w:tc>
        <w:tc>
          <w:tcPr>
            <w:tcW w:w="782" w:type="dxa"/>
          </w:tcPr>
          <w:p w14:paraId="74B9F111" w14:textId="2175BBE6" w:rsidR="00470E02" w:rsidRPr="00470E02" w:rsidRDefault="00470E02" w:rsidP="00470E02">
            <w:pPr>
              <w:rPr>
                <w:ins w:id="2307" w:author="Ilham Nur Pratama" w:date="2023-05-21T07:35:00Z"/>
                <w:sz w:val="18"/>
                <w:szCs w:val="18"/>
                <w:rPrChange w:id="2308" w:author="Ilham Nur Pratama" w:date="2023-05-21T07:36:00Z">
                  <w:rPr>
                    <w:ins w:id="2309" w:author="Ilham Nur Pratama" w:date="2023-05-21T07:35:00Z"/>
                    <w:sz w:val="20"/>
                    <w:szCs w:val="18"/>
                  </w:rPr>
                </w:rPrChange>
              </w:rPr>
            </w:pPr>
            <w:ins w:id="2310" w:author="finnet" w:date="2023-05-21T07:35:00Z">
              <w:r w:rsidRPr="00470E02">
                <w:rPr>
                  <w:b/>
                  <w:bCs/>
                  <w:sz w:val="18"/>
                  <w:szCs w:val="18"/>
                  <w:rPrChange w:id="2311" w:author="Ilham Nur Pratama" w:date="2023-05-21T07:36:00Z">
                    <w:rPr>
                      <w:b/>
                      <w:bCs/>
                      <w:sz w:val="20"/>
                      <w:szCs w:val="20"/>
                    </w:rPr>
                  </w:rPrChange>
                </w:rPr>
                <w:t>Tah</w:t>
              </w:r>
            </w:ins>
            <w:ins w:id="2312" w:author="Ilham Nur Pratama" w:date="2023-05-21T07:36:00Z">
              <w:r w:rsidRPr="00470E02">
                <w:rPr>
                  <w:b/>
                  <w:bCs/>
                  <w:sz w:val="18"/>
                  <w:szCs w:val="18"/>
                  <w:rPrChange w:id="2313" w:author="Ilham Nur Pratama" w:date="2023-05-21T07:36:00Z">
                    <w:rPr>
                      <w:b/>
                      <w:bCs/>
                      <w:sz w:val="20"/>
                      <w:szCs w:val="20"/>
                    </w:rPr>
                  </w:rPrChange>
                </w:rPr>
                <w:t>u</w:t>
              </w:r>
            </w:ins>
            <w:ins w:id="2314" w:author="finnet" w:date="2023-05-21T07:35:00Z">
              <w:del w:id="2315" w:author="Ilham Nur Pratama" w:date="2023-05-21T07:36:00Z">
                <w:r w:rsidRPr="00470E02" w:rsidDel="00470E02">
                  <w:rPr>
                    <w:b/>
                    <w:bCs/>
                    <w:sz w:val="18"/>
                    <w:szCs w:val="18"/>
                    <w:rPrChange w:id="2316" w:author="Ilham Nur Pratama" w:date="2023-05-21T07:36:00Z">
                      <w:rPr>
                        <w:b/>
                        <w:bCs/>
                        <w:sz w:val="20"/>
                        <w:szCs w:val="20"/>
                      </w:rPr>
                    </w:rPrChange>
                  </w:rPr>
                  <w:delText>u</w:delText>
                </w:r>
              </w:del>
              <w:r w:rsidRPr="00470E02">
                <w:rPr>
                  <w:b/>
                  <w:bCs/>
                  <w:sz w:val="18"/>
                  <w:szCs w:val="18"/>
                  <w:rPrChange w:id="2317" w:author="Ilham Nur Pratama" w:date="2023-05-21T07:36:00Z">
                    <w:rPr>
                      <w:b/>
                      <w:bCs/>
                      <w:sz w:val="20"/>
                      <w:szCs w:val="20"/>
                    </w:rPr>
                  </w:rPrChange>
                </w:rPr>
                <w:t>n</w:t>
              </w:r>
            </w:ins>
          </w:p>
        </w:tc>
        <w:tc>
          <w:tcPr>
            <w:tcW w:w="3362" w:type="dxa"/>
          </w:tcPr>
          <w:p w14:paraId="1C6200BB" w14:textId="1071DD79" w:rsidR="00470E02" w:rsidRPr="00470E02" w:rsidRDefault="00470E02" w:rsidP="00470E02">
            <w:pPr>
              <w:rPr>
                <w:ins w:id="2318" w:author="Ilham Nur Pratama" w:date="2023-05-21T07:35:00Z"/>
                <w:sz w:val="18"/>
                <w:szCs w:val="18"/>
                <w:rPrChange w:id="2319" w:author="Ilham Nur Pratama" w:date="2023-05-21T07:36:00Z">
                  <w:rPr>
                    <w:ins w:id="2320" w:author="Ilham Nur Pratama" w:date="2023-05-21T07:35:00Z"/>
                    <w:sz w:val="20"/>
                    <w:szCs w:val="18"/>
                  </w:rPr>
                </w:rPrChange>
              </w:rPr>
            </w:pPr>
            <w:ins w:id="2321" w:author="finnet" w:date="2023-05-21T07:35:00Z">
              <w:r w:rsidRPr="00470E02">
                <w:rPr>
                  <w:b/>
                  <w:bCs/>
                  <w:sz w:val="18"/>
                  <w:szCs w:val="18"/>
                  <w:rPrChange w:id="2322" w:author="Ilham Nur Pratama" w:date="2023-05-21T07:36:00Z">
                    <w:rPr>
                      <w:b/>
                      <w:bCs/>
                      <w:sz w:val="20"/>
                      <w:szCs w:val="20"/>
                    </w:rPr>
                  </w:rPrChange>
                </w:rPr>
                <w:t>Tujuan</w:t>
              </w:r>
            </w:ins>
          </w:p>
        </w:tc>
        <w:tc>
          <w:tcPr>
            <w:tcW w:w="2783" w:type="dxa"/>
          </w:tcPr>
          <w:p w14:paraId="76C2BA9B" w14:textId="7B4A29F8" w:rsidR="00470E02" w:rsidRPr="00470E02" w:rsidRDefault="00470E02" w:rsidP="00470E02">
            <w:pPr>
              <w:rPr>
                <w:ins w:id="2323" w:author="Ilham Nur Pratama" w:date="2023-05-21T07:35:00Z"/>
                <w:sz w:val="18"/>
                <w:szCs w:val="18"/>
                <w:rPrChange w:id="2324" w:author="Ilham Nur Pratama" w:date="2023-05-21T07:36:00Z">
                  <w:rPr>
                    <w:ins w:id="2325" w:author="Ilham Nur Pratama" w:date="2023-05-21T07:35:00Z"/>
                    <w:sz w:val="20"/>
                    <w:szCs w:val="18"/>
                  </w:rPr>
                </w:rPrChange>
              </w:rPr>
            </w:pPr>
            <w:ins w:id="2326" w:author="finnet" w:date="2023-05-21T07:35:00Z">
              <w:r w:rsidRPr="00470E02">
                <w:rPr>
                  <w:b/>
                  <w:bCs/>
                  <w:sz w:val="18"/>
                  <w:szCs w:val="18"/>
                  <w:rPrChange w:id="2327" w:author="Ilham Nur Pratama" w:date="2023-05-21T07:36:00Z">
                    <w:rPr>
                      <w:b/>
                      <w:bCs/>
                      <w:sz w:val="20"/>
                      <w:szCs w:val="20"/>
                    </w:rPr>
                  </w:rPrChange>
                </w:rPr>
                <w:t>Metode</w:t>
              </w:r>
            </w:ins>
          </w:p>
        </w:tc>
        <w:tc>
          <w:tcPr>
            <w:tcW w:w="4513" w:type="dxa"/>
          </w:tcPr>
          <w:p w14:paraId="277DC0C0" w14:textId="67390614" w:rsidR="00470E02" w:rsidRPr="00470E02" w:rsidRDefault="00470E02" w:rsidP="00470E02">
            <w:pPr>
              <w:rPr>
                <w:ins w:id="2328" w:author="Ilham Nur Pratama" w:date="2023-05-21T07:35:00Z"/>
                <w:sz w:val="18"/>
                <w:szCs w:val="18"/>
                <w:rPrChange w:id="2329" w:author="Ilham Nur Pratama" w:date="2023-05-21T07:36:00Z">
                  <w:rPr>
                    <w:ins w:id="2330" w:author="Ilham Nur Pratama" w:date="2023-05-21T07:35:00Z"/>
                    <w:sz w:val="20"/>
                    <w:szCs w:val="18"/>
                  </w:rPr>
                </w:rPrChange>
              </w:rPr>
            </w:pPr>
            <w:ins w:id="2331" w:author="finnet" w:date="2023-05-21T07:35:00Z">
              <w:r w:rsidRPr="00470E02">
                <w:rPr>
                  <w:b/>
                  <w:bCs/>
                  <w:sz w:val="18"/>
                  <w:szCs w:val="18"/>
                  <w:rPrChange w:id="2332" w:author="Ilham Nur Pratama" w:date="2023-05-21T07:36:00Z">
                    <w:rPr>
                      <w:b/>
                      <w:bCs/>
                      <w:sz w:val="20"/>
                      <w:szCs w:val="20"/>
                    </w:rPr>
                  </w:rPrChange>
                </w:rPr>
                <w:t>Hasil</w:t>
              </w:r>
            </w:ins>
          </w:p>
        </w:tc>
      </w:tr>
      <w:tr w:rsidR="00470E02" w:rsidRPr="000338FD" w14:paraId="6DE31CB0" w14:textId="77777777" w:rsidTr="00470E02">
        <w:tblPrEx>
          <w:tblW w:w="13430" w:type="dxa"/>
          <w:tblLook w:val="0420" w:firstRow="1" w:lastRow="0" w:firstColumn="0" w:lastColumn="0" w:noHBand="0" w:noVBand="1"/>
          <w:tblPrExChange w:id="2333" w:author="Ilham Nur Pratama" w:date="2023-05-21T07:35:00Z">
            <w:tblPrEx>
              <w:tblW w:w="0" w:type="auto"/>
              <w:tblLook w:val="0420" w:firstRow="1" w:lastRow="0" w:firstColumn="0" w:lastColumn="0" w:noHBand="0" w:noVBand="1"/>
            </w:tblPrEx>
          </w:tblPrExChange>
        </w:tblPrEx>
        <w:trPr>
          <w:trHeight w:val="584"/>
          <w:trPrChange w:id="2334" w:author="Ilham Nur Pratama" w:date="2023-05-21T07:35:00Z">
            <w:trPr>
              <w:gridAfter w:val="0"/>
              <w:trHeight w:val="584"/>
            </w:trPr>
          </w:trPrChange>
        </w:trPr>
        <w:tc>
          <w:tcPr>
            <w:tcW w:w="1990" w:type="dxa"/>
            <w:tcPrChange w:id="2335" w:author="Ilham Nur Pratama" w:date="2023-05-21T07:35:00Z">
              <w:tcPr>
                <w:tcW w:w="0" w:type="auto"/>
              </w:tcPr>
            </w:tcPrChange>
          </w:tcPr>
          <w:p w14:paraId="51E211CD" w14:textId="0DFF9677" w:rsidR="00470E02" w:rsidRPr="00B62F14" w:rsidRDefault="00470E02" w:rsidP="00470E02">
            <w:pPr>
              <w:rPr>
                <w:i/>
                <w:iCs/>
                <w:sz w:val="20"/>
                <w:szCs w:val="20"/>
              </w:rPr>
            </w:pPr>
            <w:r>
              <w:rPr>
                <w:i/>
                <w:iCs/>
                <w:sz w:val="20"/>
                <w:szCs w:val="18"/>
              </w:rPr>
              <w:t>I</w:t>
            </w:r>
            <w:r w:rsidRPr="00AB7C37">
              <w:rPr>
                <w:i/>
                <w:iCs/>
                <w:sz w:val="20"/>
                <w:szCs w:val="18"/>
              </w:rPr>
              <w:t>nformation systems project management success</w:t>
            </w:r>
          </w:p>
        </w:tc>
        <w:tc>
          <w:tcPr>
            <w:tcW w:w="782" w:type="dxa"/>
            <w:tcPrChange w:id="2336" w:author="Ilham Nur Pratama" w:date="2023-05-21T07:35:00Z">
              <w:tcPr>
                <w:tcW w:w="0" w:type="auto"/>
                <w:gridSpan w:val="2"/>
              </w:tcPr>
            </w:tcPrChange>
          </w:tcPr>
          <w:p w14:paraId="68D1BEA3" w14:textId="60967476" w:rsidR="00470E02" w:rsidRDefault="00470E02" w:rsidP="00470E02">
            <w:pPr>
              <w:rPr>
                <w:sz w:val="20"/>
                <w:szCs w:val="20"/>
              </w:rPr>
            </w:pPr>
            <w:r w:rsidRPr="00041AC2">
              <w:rPr>
                <w:sz w:val="20"/>
                <w:szCs w:val="18"/>
              </w:rPr>
              <w:t>2021</w:t>
            </w:r>
          </w:p>
        </w:tc>
        <w:tc>
          <w:tcPr>
            <w:tcW w:w="3362" w:type="dxa"/>
            <w:tcPrChange w:id="2337" w:author="Ilham Nur Pratama" w:date="2023-05-21T07:35:00Z">
              <w:tcPr>
                <w:tcW w:w="2604" w:type="dxa"/>
                <w:gridSpan w:val="2"/>
              </w:tcPr>
            </w:tcPrChange>
          </w:tcPr>
          <w:p w14:paraId="518B52E6" w14:textId="1CDCD8DE" w:rsidR="00470E02" w:rsidRDefault="00470E02" w:rsidP="00470E02">
            <w:pPr>
              <w:rPr>
                <w:sz w:val="20"/>
                <w:szCs w:val="20"/>
              </w:rPr>
            </w:pPr>
            <w:r w:rsidRPr="00041AC2">
              <w:rPr>
                <w:sz w:val="20"/>
                <w:szCs w:val="18"/>
              </w:rPr>
              <w:t xml:space="preserve">Menemukan masukan terkait dengan bagaimana menyukseskan </w:t>
            </w:r>
            <w:r>
              <w:rPr>
                <w:sz w:val="20"/>
                <w:szCs w:val="18"/>
              </w:rPr>
              <w:t>proyek</w:t>
            </w:r>
            <w:r w:rsidRPr="00041AC2">
              <w:rPr>
                <w:sz w:val="20"/>
                <w:szCs w:val="18"/>
              </w:rPr>
              <w:t xml:space="preserve"> sistem informasi yang berjalan agar mampu memenuhi </w:t>
            </w:r>
            <w:r w:rsidRPr="00AB7C37">
              <w:rPr>
                <w:i/>
                <w:iCs/>
                <w:sz w:val="20"/>
                <w:szCs w:val="18"/>
              </w:rPr>
              <w:t>deliverables</w:t>
            </w:r>
            <w:r w:rsidRPr="00041AC2">
              <w:rPr>
                <w:sz w:val="20"/>
                <w:szCs w:val="18"/>
              </w:rPr>
              <w:t xml:space="preserve"> yang diinginkan oleh </w:t>
            </w:r>
            <w:r w:rsidRPr="00041AC2">
              <w:rPr>
                <w:i/>
                <w:iCs/>
                <w:sz w:val="20"/>
                <w:szCs w:val="18"/>
              </w:rPr>
              <w:t>stakeholder</w:t>
            </w:r>
            <w:r>
              <w:rPr>
                <w:i/>
                <w:iCs/>
                <w:sz w:val="20"/>
                <w:szCs w:val="18"/>
              </w:rPr>
              <w:t xml:space="preserve"> </w:t>
            </w:r>
            <w:r>
              <w:rPr>
                <w:i/>
                <w:iCs/>
                <w:sz w:val="20"/>
                <w:szCs w:val="18"/>
              </w:rPr>
              <w:fldChar w:fldCharType="begin" w:fldLock="1"/>
            </w:r>
            <w:r>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c>
          <w:tcPr>
            <w:tcW w:w="2783" w:type="dxa"/>
            <w:tcPrChange w:id="2338" w:author="Ilham Nur Pratama" w:date="2023-05-21T07:35:00Z">
              <w:tcPr>
                <w:tcW w:w="2783" w:type="dxa"/>
                <w:gridSpan w:val="2"/>
              </w:tcPr>
            </w:tcPrChange>
          </w:tcPr>
          <w:p w14:paraId="68F819AB" w14:textId="0A7BD70C" w:rsidR="00470E02" w:rsidRDefault="00470E02" w:rsidP="00470E02">
            <w:pPr>
              <w:rPr>
                <w:sz w:val="20"/>
                <w:szCs w:val="20"/>
              </w:rPr>
            </w:pPr>
            <w:r w:rsidRPr="00041AC2">
              <w:rPr>
                <w:sz w:val="20"/>
                <w:szCs w:val="18"/>
              </w:rPr>
              <w:t xml:space="preserve">Melakukan pengumpulan data terkait dengan implementasi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organisasi IT, dilakukan pengujian ANOVA one</w:t>
            </w:r>
            <w:r>
              <w:rPr>
                <w:sz w:val="20"/>
                <w:szCs w:val="18"/>
              </w:rPr>
              <w:t>-</w:t>
            </w:r>
            <w:r w:rsidRPr="00041AC2">
              <w:rPr>
                <w:sz w:val="20"/>
                <w:szCs w:val="18"/>
              </w:rPr>
              <w:t xml:space="preserve">way terhadap pengaruh </w:t>
            </w:r>
            <w:r w:rsidRPr="007E4379">
              <w:rPr>
                <w:i/>
                <w:iCs/>
                <w:sz w:val="20"/>
                <w:szCs w:val="18"/>
              </w:rPr>
              <w:t>scope, cost,</w:t>
            </w:r>
            <w:r w:rsidRPr="00041AC2">
              <w:rPr>
                <w:sz w:val="20"/>
                <w:szCs w:val="18"/>
              </w:rPr>
              <w:t xml:space="preserve"> </w:t>
            </w:r>
            <w:r w:rsidRPr="007E4379">
              <w:rPr>
                <w:i/>
                <w:iCs/>
                <w:sz w:val="20"/>
                <w:szCs w:val="18"/>
              </w:rPr>
              <w:t>schedule</w:t>
            </w:r>
            <w:r w:rsidRPr="00041AC2">
              <w:rPr>
                <w:sz w:val="20"/>
                <w:szCs w:val="18"/>
              </w:rPr>
              <w:t xml:space="preserve"> terhadap kesuksesan </w:t>
            </w:r>
            <w:r w:rsidRPr="007E4379">
              <w:rPr>
                <w:i/>
                <w:iCs/>
                <w:sz w:val="20"/>
                <w:szCs w:val="18"/>
              </w:rPr>
              <w:t>project</w:t>
            </w:r>
            <w:r w:rsidRPr="00041AC2">
              <w:rPr>
                <w:sz w:val="20"/>
                <w:szCs w:val="18"/>
              </w:rPr>
              <w:t xml:space="preserve"> IT</w:t>
            </w:r>
          </w:p>
        </w:tc>
        <w:tc>
          <w:tcPr>
            <w:tcW w:w="4513" w:type="dxa"/>
            <w:tcPrChange w:id="2339" w:author="Ilham Nur Pratama" w:date="2023-05-21T07:35:00Z">
              <w:tcPr>
                <w:tcW w:w="0" w:type="auto"/>
                <w:gridSpan w:val="2"/>
              </w:tcPr>
            </w:tcPrChange>
          </w:tcPr>
          <w:p w14:paraId="10FDA657" w14:textId="4B59EFC7" w:rsidR="00470E02" w:rsidRDefault="00470E02" w:rsidP="00470E02">
            <w:pPr>
              <w:rPr>
                <w:sz w:val="20"/>
                <w:szCs w:val="20"/>
              </w:rPr>
            </w:pPr>
            <w:r w:rsidRPr="00041AC2">
              <w:rPr>
                <w:sz w:val="20"/>
                <w:szCs w:val="18"/>
              </w:rPr>
              <w:t xml:space="preserve">Diketahui bahwa </w:t>
            </w:r>
            <w:r>
              <w:rPr>
                <w:sz w:val="20"/>
                <w:szCs w:val="18"/>
              </w:rPr>
              <w:t>proyek</w:t>
            </w:r>
            <w:r w:rsidRPr="00041AC2">
              <w:rPr>
                <w:sz w:val="20"/>
                <w:szCs w:val="18"/>
              </w:rPr>
              <w:t xml:space="preserve"> IT yang sukses umumnya mengalami perubahan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ini menunjukkan bahwa </w:t>
            </w:r>
            <w:r>
              <w:rPr>
                <w:sz w:val="20"/>
                <w:szCs w:val="18"/>
              </w:rPr>
              <w:t xml:space="preserve">proyek </w:t>
            </w:r>
            <w:r w:rsidRPr="00041AC2">
              <w:rPr>
                <w:sz w:val="20"/>
                <w:szCs w:val="18"/>
              </w:rPr>
              <w:t xml:space="preserve">IT merupakan </w:t>
            </w:r>
            <w:r>
              <w:rPr>
                <w:sz w:val="20"/>
                <w:szCs w:val="18"/>
              </w:rPr>
              <w:t xml:space="preserve">proyek </w:t>
            </w:r>
            <w:r w:rsidRPr="00041AC2">
              <w:rPr>
                <w:sz w:val="20"/>
                <w:szCs w:val="18"/>
              </w:rPr>
              <w:t xml:space="preserve">yang dinamis dan perlu penanganan khusus terkait manajemen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r>
      <w:tr w:rsidR="00470E02" w:rsidRPr="000338FD" w14:paraId="3F7BF5D6" w14:textId="77777777" w:rsidTr="00470E02">
        <w:tblPrEx>
          <w:tblW w:w="13430" w:type="dxa"/>
          <w:tblLook w:val="0420" w:firstRow="1" w:lastRow="0" w:firstColumn="0" w:lastColumn="0" w:noHBand="0" w:noVBand="1"/>
          <w:tblPrExChange w:id="2340" w:author="Ilham Nur Pratama" w:date="2023-05-21T07:35:00Z">
            <w:tblPrEx>
              <w:tblW w:w="0" w:type="auto"/>
              <w:tblLook w:val="0420" w:firstRow="1" w:lastRow="0" w:firstColumn="0" w:lastColumn="0" w:noHBand="0" w:noVBand="1"/>
            </w:tblPrEx>
          </w:tblPrExChange>
        </w:tblPrEx>
        <w:trPr>
          <w:trHeight w:val="584"/>
          <w:trPrChange w:id="2341" w:author="Ilham Nur Pratama" w:date="2023-05-21T07:35:00Z">
            <w:trPr>
              <w:gridAfter w:val="0"/>
              <w:trHeight w:val="584"/>
            </w:trPr>
          </w:trPrChange>
        </w:trPr>
        <w:tc>
          <w:tcPr>
            <w:tcW w:w="1990" w:type="dxa"/>
            <w:tcPrChange w:id="2342" w:author="Ilham Nur Pratama" w:date="2023-05-21T07:35:00Z">
              <w:tcPr>
                <w:tcW w:w="0" w:type="auto"/>
              </w:tcPr>
            </w:tcPrChange>
          </w:tcPr>
          <w:p w14:paraId="0F8941F7" w14:textId="77777777" w:rsidR="00470E02" w:rsidRPr="00B62F14" w:rsidRDefault="00470E02" w:rsidP="00470E02">
            <w:pPr>
              <w:rPr>
                <w:i/>
                <w:iCs/>
                <w:sz w:val="20"/>
                <w:szCs w:val="20"/>
              </w:rPr>
            </w:pPr>
            <w:r w:rsidRPr="00B62F14">
              <w:rPr>
                <w:i/>
                <w:iCs/>
                <w:sz w:val="20"/>
                <w:szCs w:val="20"/>
              </w:rPr>
              <w:t>Performance evaluation of scheduling policies for the dynamic and stochastic</w:t>
            </w:r>
          </w:p>
          <w:p w14:paraId="56E5C582" w14:textId="1FB44D51" w:rsidR="00470E02" w:rsidRPr="00AB7C37" w:rsidRDefault="00470E02" w:rsidP="00470E02">
            <w:pPr>
              <w:rPr>
                <w:i/>
                <w:iCs/>
                <w:sz w:val="20"/>
                <w:szCs w:val="18"/>
              </w:rPr>
            </w:pPr>
            <w:r w:rsidRPr="00B62F14">
              <w:rPr>
                <w:i/>
                <w:iCs/>
                <w:sz w:val="20"/>
                <w:szCs w:val="20"/>
              </w:rPr>
              <w:t>resource-constrained multi-project scheduling problem</w:t>
            </w:r>
          </w:p>
        </w:tc>
        <w:tc>
          <w:tcPr>
            <w:tcW w:w="782" w:type="dxa"/>
            <w:tcPrChange w:id="2343" w:author="Ilham Nur Pratama" w:date="2023-05-21T07:35:00Z">
              <w:tcPr>
                <w:tcW w:w="0" w:type="auto"/>
                <w:gridSpan w:val="2"/>
              </w:tcPr>
            </w:tcPrChange>
          </w:tcPr>
          <w:p w14:paraId="47D6EC36" w14:textId="6306D2D2" w:rsidR="00470E02" w:rsidRPr="00041AC2" w:rsidRDefault="00470E02" w:rsidP="00470E02">
            <w:pPr>
              <w:rPr>
                <w:sz w:val="20"/>
                <w:szCs w:val="18"/>
              </w:rPr>
            </w:pPr>
            <w:r>
              <w:rPr>
                <w:sz w:val="20"/>
                <w:szCs w:val="20"/>
              </w:rPr>
              <w:t>2022</w:t>
            </w:r>
          </w:p>
        </w:tc>
        <w:tc>
          <w:tcPr>
            <w:tcW w:w="3362" w:type="dxa"/>
            <w:tcPrChange w:id="2344" w:author="Ilham Nur Pratama" w:date="2023-05-21T07:35:00Z">
              <w:tcPr>
                <w:tcW w:w="2604" w:type="dxa"/>
                <w:gridSpan w:val="2"/>
              </w:tcPr>
            </w:tcPrChange>
          </w:tcPr>
          <w:p w14:paraId="1B30A13F" w14:textId="17D2BD8D" w:rsidR="00470E02" w:rsidRPr="00041AC2" w:rsidRDefault="00470E02" w:rsidP="00470E02">
            <w:pPr>
              <w:rPr>
                <w:sz w:val="20"/>
                <w:szCs w:val="18"/>
              </w:rPr>
            </w:pPr>
            <w:r>
              <w:rPr>
                <w:sz w:val="20"/>
                <w:szCs w:val="20"/>
              </w:rPr>
              <w:t xml:space="preserve">Mendapatkan metode yang dapat mengatasi permasalahan proyek dengan tipe </w:t>
            </w:r>
            <w:r>
              <w:rPr>
                <w:i/>
                <w:iCs/>
                <w:sz w:val="20"/>
                <w:szCs w:val="20"/>
              </w:rPr>
              <w:t xml:space="preserve">Resource Constraint Multiple Project Schedulling Problem </w:t>
            </w:r>
            <w:r>
              <w:rPr>
                <w:sz w:val="20"/>
                <w:szCs w:val="20"/>
              </w:rPr>
              <w:t xml:space="preserve">(RCMPSP), dikarenakan durasi pekerjaan yang umumnya diprediksi berbeda ketika proses pelaksanaan.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2A5843">
              <w:rPr>
                <w:noProof/>
                <w:sz w:val="20"/>
                <w:szCs w:val="20"/>
              </w:rPr>
              <w:t>(Satic et al., 2022)</w:t>
            </w:r>
            <w:r>
              <w:rPr>
                <w:sz w:val="20"/>
                <w:szCs w:val="20"/>
              </w:rPr>
              <w:fldChar w:fldCharType="end"/>
            </w:r>
            <w:r>
              <w:rPr>
                <w:sz w:val="20"/>
                <w:szCs w:val="20"/>
              </w:rPr>
              <w:t>.</w:t>
            </w:r>
            <w:r>
              <w:rPr>
                <w:i/>
                <w:iCs/>
                <w:sz w:val="20"/>
                <w:szCs w:val="20"/>
              </w:rPr>
              <w:t xml:space="preserve"> </w:t>
            </w:r>
          </w:p>
        </w:tc>
        <w:tc>
          <w:tcPr>
            <w:tcW w:w="2783" w:type="dxa"/>
            <w:tcPrChange w:id="2345" w:author="Ilham Nur Pratama" w:date="2023-05-21T07:35:00Z">
              <w:tcPr>
                <w:tcW w:w="2783" w:type="dxa"/>
                <w:gridSpan w:val="2"/>
              </w:tcPr>
            </w:tcPrChange>
          </w:tcPr>
          <w:p w14:paraId="33A6A842" w14:textId="0ABE75FC" w:rsidR="00470E02" w:rsidRPr="00041AC2" w:rsidRDefault="00470E02" w:rsidP="00470E02">
            <w:pPr>
              <w:rPr>
                <w:sz w:val="20"/>
                <w:szCs w:val="18"/>
              </w:rPr>
            </w:pPr>
            <w:r>
              <w:rPr>
                <w:sz w:val="20"/>
                <w:szCs w:val="20"/>
              </w:rPr>
              <w:t xml:space="preserve">Permasalahan dianggap sebagai permasalahan stokasik, di mana dilakukan pemodelan </w:t>
            </w:r>
            <w:r>
              <w:rPr>
                <w:i/>
                <w:iCs/>
                <w:sz w:val="20"/>
                <w:szCs w:val="20"/>
              </w:rPr>
              <w:t xml:space="preserve">matrkov decision process </w:t>
            </w:r>
            <w:r>
              <w:rPr>
                <w:sz w:val="20"/>
                <w:szCs w:val="20"/>
              </w:rPr>
              <w:t>dalam bentuk diskrit dan melakukan penyelesaian pemorgrama dinamis, dengan alokasi pekerjaan, alokasi sumber daya, dan penjadwalan dijadikan masukan dalam model yang di buat.</w:t>
            </w:r>
          </w:p>
        </w:tc>
        <w:tc>
          <w:tcPr>
            <w:tcW w:w="4513" w:type="dxa"/>
            <w:tcPrChange w:id="2346" w:author="Ilham Nur Pratama" w:date="2023-05-21T07:35:00Z">
              <w:tcPr>
                <w:tcW w:w="0" w:type="auto"/>
                <w:gridSpan w:val="2"/>
              </w:tcPr>
            </w:tcPrChange>
          </w:tcPr>
          <w:p w14:paraId="1B91B290" w14:textId="47C0FB05" w:rsidR="00470E02" w:rsidRPr="00041AC2" w:rsidRDefault="00470E02" w:rsidP="00470E02">
            <w:pPr>
              <w:rPr>
                <w:sz w:val="20"/>
                <w:szCs w:val="18"/>
              </w:rPr>
            </w:pPr>
            <w:r>
              <w:rPr>
                <w:sz w:val="20"/>
                <w:szCs w:val="20"/>
              </w:rPr>
              <w:t xml:space="preserve">Didapatkan penyelesaian dengan algoritma programa dinamis mampu untuk meningkatkan performa proyek hingga 37.6%, hal ini menunjukan bahwa dengan memperbaiki durasi dan alokasi pekerjaan dapat meningkatkan performa dari suatu proyek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DB1EBE">
              <w:rPr>
                <w:noProof/>
                <w:sz w:val="20"/>
                <w:szCs w:val="20"/>
              </w:rPr>
              <w:t>(Satic et al., 2022)</w:t>
            </w:r>
            <w:r>
              <w:rPr>
                <w:sz w:val="20"/>
                <w:szCs w:val="20"/>
              </w:rPr>
              <w:fldChar w:fldCharType="end"/>
            </w:r>
            <w:r>
              <w:rPr>
                <w:sz w:val="20"/>
                <w:szCs w:val="20"/>
              </w:rPr>
              <w:t>.</w:t>
            </w:r>
          </w:p>
        </w:tc>
      </w:tr>
    </w:tbl>
    <w:p w14:paraId="2D8C7989" w14:textId="7DE55547" w:rsidR="0067088D" w:rsidRPr="00D668D4" w:rsidDel="00470E02" w:rsidRDefault="0067088D">
      <w:pPr>
        <w:pStyle w:val="Caption"/>
        <w:rPr>
          <w:del w:id="2347" w:author="Ilham Nur Pratama" w:date="2023-05-21T07:35:00Z"/>
        </w:rPr>
        <w:pPrChange w:id="2348" w:author="Ilham Nur Pratama" w:date="2023-05-21T22:29:00Z">
          <w:pPr/>
        </w:pPrChange>
      </w:pPr>
    </w:p>
    <w:p w14:paraId="0B7DECE6" w14:textId="58CDCCC4" w:rsidR="006C37F6" w:rsidDel="00051962" w:rsidRDefault="006C37F6">
      <w:pPr>
        <w:pStyle w:val="Caption"/>
        <w:rPr>
          <w:del w:id="2349" w:author="Ilham Nur Pratama" w:date="2023-05-21T07:39:00Z"/>
        </w:rPr>
      </w:pPr>
      <w:bookmarkStart w:id="2350" w:name="_Ref111655448"/>
      <w:del w:id="2351" w:author="Ilham Nur Pratama" w:date="2023-05-21T07:39:00Z">
        <w:r w:rsidDel="00051962">
          <w:br w:type="page"/>
        </w:r>
      </w:del>
    </w:p>
    <w:p w14:paraId="7CD6876D" w14:textId="2A5B7A43" w:rsidR="004E72BD" w:rsidRDefault="004E72BD" w:rsidP="00EE5E34">
      <w:pPr>
        <w:pStyle w:val="Caption"/>
      </w:pPr>
      <w:bookmarkStart w:id="2352" w:name="_Ref135548195"/>
      <w:bookmarkStart w:id="2353" w:name="_Ref112867741"/>
      <w:bookmarkStart w:id="2354" w:name="_Toc135601524"/>
      <w:r>
        <w:t xml:space="preserve">Tabel </w:t>
      </w:r>
      <w:ins w:id="2355" w:author="Ilham Nur Pratama" w:date="2023-05-21T22:40:00Z">
        <w:r w:rsidR="00985B1D">
          <w:fldChar w:fldCharType="begin"/>
        </w:r>
        <w:r w:rsidR="00985B1D">
          <w:instrText xml:space="preserve"> STYLEREF 1 \s </w:instrText>
        </w:r>
      </w:ins>
      <w:r w:rsidR="00985B1D">
        <w:fldChar w:fldCharType="separate"/>
      </w:r>
      <w:r w:rsidR="000D26C4">
        <w:rPr>
          <w:noProof/>
        </w:rPr>
        <w:t>1</w:t>
      </w:r>
      <w:ins w:id="2356"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357" w:author="Ilham Nur Pratama" w:date="2023-05-24T22:54:00Z">
        <w:r w:rsidR="000D26C4">
          <w:rPr>
            <w:noProof/>
          </w:rPr>
          <w:t>3</w:t>
        </w:r>
      </w:ins>
      <w:ins w:id="2358" w:author="Ilham Nur Pratama" w:date="2023-05-21T22:40:00Z">
        <w:r w:rsidR="00985B1D">
          <w:fldChar w:fldCharType="end"/>
        </w:r>
      </w:ins>
      <w:bookmarkEnd w:id="2352"/>
      <w:ins w:id="2359" w:author="ilham.nur@office.ui.ac.id" w:date="2023-03-28T20:25:00Z">
        <w:del w:id="2360" w:author="Ilham Nur Pratama" w:date="2023-05-16T21:59:00Z">
          <w:r w:rsidR="005B668B" w:rsidDel="00F848CE">
            <w:fldChar w:fldCharType="begin"/>
          </w:r>
          <w:r w:rsidR="005B668B" w:rsidDel="00F848CE">
            <w:delInstrText xml:space="preserve"> STYLEREF 1 \s </w:delInstrText>
          </w:r>
        </w:del>
      </w:ins>
      <w:del w:id="2361" w:author="Ilham Nur Pratama" w:date="2023-05-16T21:59:00Z">
        <w:r w:rsidR="005B668B" w:rsidDel="00F848CE">
          <w:fldChar w:fldCharType="separate"/>
        </w:r>
        <w:r w:rsidR="00B57DB5" w:rsidDel="00F848CE">
          <w:rPr>
            <w:noProof/>
          </w:rPr>
          <w:delText>1</w:delText>
        </w:r>
      </w:del>
      <w:ins w:id="2362" w:author="ilham.nur@office.ui.ac.id" w:date="2023-03-28T20:25:00Z">
        <w:del w:id="2363"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2364" w:author="Ilham Nur Pratama" w:date="2023-05-16T21:59:00Z">
        <w:r w:rsidR="005A58B4">
          <w:fldChar w:fldCharType="separate"/>
        </w:r>
      </w:del>
      <w:ins w:id="2365" w:author="ilham.nur@office.ui.ac.id" w:date="2023-03-28T20:25:00Z">
        <w:del w:id="2366" w:author="Ilham Nur Pratama" w:date="2023-05-16T21:59:00Z">
          <w:r w:rsidR="005B668B" w:rsidDel="00F848CE">
            <w:fldChar w:fldCharType="end"/>
          </w:r>
        </w:del>
      </w:ins>
      <w:del w:id="2367"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1</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w:delText>
        </w:r>
        <w:r w:rsidR="00B1186E" w:rsidDel="005B668B">
          <w:fldChar w:fldCharType="end"/>
        </w:r>
      </w:del>
      <w:bookmarkEnd w:id="2350"/>
      <w:bookmarkEnd w:id="2353"/>
      <w:r>
        <w:t xml:space="preserve"> </w:t>
      </w:r>
      <w:r w:rsidRPr="00BA608A">
        <w:t>Penelitian terdahulu terkait dengan penggunaan Sistem Informasi Manajemen Proyek</w:t>
      </w:r>
      <w:bookmarkEnd w:id="2354"/>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rPr>
                <w:sz w:val="20"/>
                <w:szCs w:val="18"/>
              </w:rPr>
            </w:pPr>
            <w:r w:rsidRPr="00041AC2">
              <w:rPr>
                <w:b/>
                <w:bCs/>
                <w:sz w:val="20"/>
                <w:szCs w:val="18"/>
              </w:rPr>
              <w:t>Judul</w:t>
            </w:r>
          </w:p>
        </w:tc>
        <w:tc>
          <w:tcPr>
            <w:tcW w:w="0" w:type="auto"/>
            <w:hideMark/>
          </w:tcPr>
          <w:p w14:paraId="03A10617" w14:textId="77777777" w:rsidR="00041AC2" w:rsidRPr="00041AC2" w:rsidRDefault="00041AC2" w:rsidP="00041AC2">
            <w:pPr>
              <w:spacing w:after="160"/>
              <w:rPr>
                <w:sz w:val="20"/>
                <w:szCs w:val="18"/>
              </w:rPr>
            </w:pPr>
            <w:r w:rsidRPr="00041AC2">
              <w:rPr>
                <w:b/>
                <w:bCs/>
                <w:sz w:val="20"/>
                <w:szCs w:val="18"/>
              </w:rPr>
              <w:t>Tahun</w:t>
            </w:r>
          </w:p>
        </w:tc>
        <w:tc>
          <w:tcPr>
            <w:tcW w:w="2902" w:type="dxa"/>
            <w:hideMark/>
          </w:tcPr>
          <w:p w14:paraId="53735F85" w14:textId="77777777" w:rsidR="00041AC2" w:rsidRPr="00041AC2" w:rsidRDefault="00041AC2" w:rsidP="00041AC2">
            <w:pPr>
              <w:spacing w:after="160"/>
              <w:rPr>
                <w:sz w:val="20"/>
                <w:szCs w:val="18"/>
              </w:rPr>
            </w:pPr>
            <w:r w:rsidRPr="00041AC2">
              <w:rPr>
                <w:b/>
                <w:bCs/>
                <w:sz w:val="20"/>
                <w:szCs w:val="18"/>
              </w:rPr>
              <w:t>Tujuan</w:t>
            </w:r>
          </w:p>
        </w:tc>
        <w:tc>
          <w:tcPr>
            <w:tcW w:w="2665" w:type="dxa"/>
            <w:hideMark/>
          </w:tcPr>
          <w:p w14:paraId="0C244FE1" w14:textId="77777777" w:rsidR="00041AC2" w:rsidRPr="00041AC2" w:rsidRDefault="00041AC2" w:rsidP="00041AC2">
            <w:pPr>
              <w:spacing w:after="160"/>
              <w:rPr>
                <w:sz w:val="20"/>
                <w:szCs w:val="18"/>
              </w:rPr>
            </w:pPr>
            <w:r w:rsidRPr="00041AC2">
              <w:rPr>
                <w:b/>
                <w:bCs/>
                <w:sz w:val="20"/>
                <w:szCs w:val="18"/>
              </w:rPr>
              <w:t>Metode</w:t>
            </w:r>
          </w:p>
        </w:tc>
        <w:tc>
          <w:tcPr>
            <w:tcW w:w="4706" w:type="dxa"/>
            <w:hideMark/>
          </w:tcPr>
          <w:p w14:paraId="6819270E" w14:textId="77777777" w:rsidR="00041AC2" w:rsidRPr="00041AC2" w:rsidRDefault="00041AC2" w:rsidP="00041AC2">
            <w:pPr>
              <w:spacing w:after="160"/>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B62F14" w:rsidRDefault="00041AC2" w:rsidP="00041AC2">
            <w:pPr>
              <w:spacing w:after="160"/>
              <w:rPr>
                <w:i/>
                <w:iCs/>
                <w:sz w:val="20"/>
                <w:szCs w:val="18"/>
              </w:rPr>
            </w:pPr>
            <w:r w:rsidRPr="00B62F14">
              <w:rPr>
                <w:i/>
                <w:iCs/>
                <w:sz w:val="20"/>
                <w:szCs w:val="18"/>
              </w:rPr>
              <w:t>Smart Project Management Information Systems (SPMIS)</w:t>
            </w:r>
          </w:p>
          <w:p w14:paraId="7EC7C299" w14:textId="77777777" w:rsidR="00041AC2" w:rsidRPr="00B62F14" w:rsidRDefault="00041AC2" w:rsidP="00041AC2">
            <w:pPr>
              <w:spacing w:after="160"/>
              <w:rPr>
                <w:i/>
                <w:iCs/>
                <w:sz w:val="20"/>
                <w:szCs w:val="18"/>
              </w:rPr>
            </w:pPr>
            <w:r w:rsidRPr="00B62F14">
              <w:rPr>
                <w:i/>
                <w:iCs/>
                <w:sz w:val="20"/>
                <w:szCs w:val="18"/>
              </w:rPr>
              <w:t>for Engineering Projects – Project Performance Monitoring</w:t>
            </w:r>
          </w:p>
          <w:p w14:paraId="50816024" w14:textId="77777777" w:rsidR="00041AC2" w:rsidRPr="00B62F14" w:rsidRDefault="00041AC2" w:rsidP="00041AC2">
            <w:pPr>
              <w:spacing w:after="160"/>
              <w:rPr>
                <w:i/>
                <w:iCs/>
                <w:sz w:val="20"/>
                <w:szCs w:val="18"/>
              </w:rPr>
            </w:pPr>
            <w:r w:rsidRPr="00B62F14">
              <w:rPr>
                <w:i/>
                <w:iCs/>
                <w:sz w:val="20"/>
                <w:szCs w:val="18"/>
              </w:rPr>
              <w:t>&amp; Reporting</w:t>
            </w:r>
          </w:p>
        </w:tc>
        <w:tc>
          <w:tcPr>
            <w:tcW w:w="0" w:type="auto"/>
            <w:hideMark/>
          </w:tcPr>
          <w:p w14:paraId="0E5228F6" w14:textId="77777777" w:rsidR="00041AC2" w:rsidRPr="00041AC2" w:rsidRDefault="00041AC2" w:rsidP="00041AC2">
            <w:pPr>
              <w:spacing w:after="160"/>
              <w:rPr>
                <w:sz w:val="20"/>
                <w:szCs w:val="18"/>
              </w:rPr>
            </w:pPr>
            <w:r w:rsidRPr="00041AC2">
              <w:rPr>
                <w:sz w:val="20"/>
                <w:szCs w:val="18"/>
              </w:rPr>
              <w:t>2021</w:t>
            </w:r>
          </w:p>
        </w:tc>
        <w:tc>
          <w:tcPr>
            <w:tcW w:w="2902" w:type="dxa"/>
            <w:hideMark/>
          </w:tcPr>
          <w:p w14:paraId="00FA1DB8" w14:textId="5DC3B613" w:rsidR="00041AC2" w:rsidRPr="00041AC2" w:rsidRDefault="00041AC2" w:rsidP="00041AC2">
            <w:pPr>
              <w:spacing w:after="160"/>
              <w:rPr>
                <w:sz w:val="20"/>
                <w:szCs w:val="18"/>
              </w:rPr>
            </w:pPr>
            <w:r w:rsidRPr="00041AC2">
              <w:rPr>
                <w:sz w:val="20"/>
                <w:szCs w:val="18"/>
              </w:rPr>
              <w:t xml:space="preserve">Tujuan penelitian ini adalah melihat bagaimana organisasi mengimplementasikan </w:t>
            </w:r>
            <w:r w:rsidR="00BD39B2">
              <w:rPr>
                <w:sz w:val="20"/>
                <w:szCs w:val="18"/>
              </w:rPr>
              <w:t>SIMP</w:t>
            </w:r>
            <w:r w:rsidRPr="00041AC2">
              <w:rPr>
                <w:sz w:val="20"/>
                <w:szCs w:val="18"/>
              </w:rPr>
              <w:t xml:space="preserve"> pada berbagai industri. Dan melihat </w:t>
            </w:r>
            <w:r w:rsidRPr="00022115">
              <w:rPr>
                <w:i/>
                <w:iCs/>
                <w:sz w:val="20"/>
                <w:szCs w:val="18"/>
              </w:rPr>
              <w:t>best practice</w:t>
            </w:r>
            <w:r w:rsidRPr="00041AC2">
              <w:rPr>
                <w:sz w:val="20"/>
                <w:szCs w:val="18"/>
              </w:rPr>
              <w:t xml:space="preserve"> penggunaan </w:t>
            </w:r>
            <w:r w:rsidR="00BD39B2">
              <w:rPr>
                <w:sz w:val="20"/>
                <w:szCs w:val="18"/>
              </w:rPr>
              <w:t>SIMP</w:t>
            </w:r>
            <w:r w:rsidRPr="00041AC2">
              <w:rPr>
                <w:sz w:val="20"/>
                <w:szCs w:val="18"/>
              </w:rPr>
              <w:t xml:space="preserve"> pada masing-masing industri seperti apa</w:t>
            </w:r>
            <w:r w:rsidR="00F576BD">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c>
          <w:tcPr>
            <w:tcW w:w="2665" w:type="dxa"/>
            <w:hideMark/>
          </w:tcPr>
          <w:p w14:paraId="1652BFBD" w14:textId="1CB95482" w:rsidR="00041AC2" w:rsidRPr="00041AC2" w:rsidRDefault="00041AC2" w:rsidP="00041AC2">
            <w:pPr>
              <w:spacing w:after="160"/>
              <w:rPr>
                <w:sz w:val="20"/>
                <w:szCs w:val="18"/>
              </w:rPr>
            </w:pPr>
            <w:r w:rsidRPr="00041AC2">
              <w:rPr>
                <w:sz w:val="20"/>
                <w:szCs w:val="18"/>
              </w:rPr>
              <w:t xml:space="preserve">Metode yang digunakan adalah menguji beberapa </w:t>
            </w:r>
            <w:r w:rsidR="00BD39B2">
              <w:rPr>
                <w:sz w:val="20"/>
                <w:szCs w:val="18"/>
              </w:rPr>
              <w:t>SIMP</w:t>
            </w:r>
            <w:r w:rsidRPr="00041AC2">
              <w:rPr>
                <w:sz w:val="20"/>
                <w:szCs w:val="18"/>
              </w:rPr>
              <w:t xml:space="preserve"> yang ada di industri saat ini kepada industri tertentu dan membaca literatur review dari </w:t>
            </w:r>
            <w:r w:rsidR="00BD39B2">
              <w:rPr>
                <w:sz w:val="20"/>
                <w:szCs w:val="18"/>
              </w:rPr>
              <w:t>SIMP</w:t>
            </w:r>
            <w:r w:rsidRPr="00041AC2">
              <w:rPr>
                <w:sz w:val="20"/>
                <w:szCs w:val="18"/>
              </w:rPr>
              <w:t xml:space="preserve">. Setelah di dapatkan review maka dilakukan pemetaan terhadap </w:t>
            </w:r>
            <w:r w:rsidR="00BD39B2">
              <w:rPr>
                <w:sz w:val="20"/>
                <w:szCs w:val="18"/>
              </w:rPr>
              <w:t>SIMP</w:t>
            </w:r>
            <w:r w:rsidRPr="00041AC2">
              <w:rPr>
                <w:sz w:val="20"/>
                <w:szCs w:val="18"/>
              </w:rPr>
              <w:t xml:space="preserve"> yang ada dengan fungsional </w:t>
            </w:r>
            <w:r w:rsidRPr="008937B5">
              <w:rPr>
                <w:i/>
                <w:iCs/>
                <w:sz w:val="20"/>
                <w:szCs w:val="18"/>
              </w:rPr>
              <w:t>best practice</w:t>
            </w:r>
            <w:r w:rsidRPr="00041AC2">
              <w:rPr>
                <w:sz w:val="20"/>
                <w:szCs w:val="18"/>
              </w:rPr>
              <w:t>.</w:t>
            </w:r>
          </w:p>
        </w:tc>
        <w:tc>
          <w:tcPr>
            <w:tcW w:w="4706" w:type="dxa"/>
            <w:hideMark/>
          </w:tcPr>
          <w:p w14:paraId="7F92695C" w14:textId="153D524F" w:rsidR="00041AC2" w:rsidRPr="00041AC2" w:rsidRDefault="00041AC2" w:rsidP="00041AC2">
            <w:pPr>
              <w:spacing w:after="160"/>
              <w:rPr>
                <w:sz w:val="20"/>
                <w:szCs w:val="18"/>
              </w:rPr>
            </w:pPr>
            <w:r w:rsidRPr="00041AC2">
              <w:rPr>
                <w:sz w:val="20"/>
                <w:szCs w:val="18"/>
              </w:rPr>
              <w:t xml:space="preserve">Diketahui bahwa hampir seluruh </w:t>
            </w:r>
            <w:r w:rsidR="00BD39B2">
              <w:rPr>
                <w:sz w:val="20"/>
                <w:szCs w:val="18"/>
              </w:rPr>
              <w:t>SIMP</w:t>
            </w:r>
            <w:r w:rsidRPr="00041AC2">
              <w:rPr>
                <w:sz w:val="20"/>
                <w:szCs w:val="18"/>
              </w:rPr>
              <w:t xml:space="preserve"> yang ada memiliki kelebihan dan kekurangan khususnya untuk mengisi kebutuhan manajemen </w:t>
            </w:r>
            <w:r w:rsidRPr="00022115">
              <w:rPr>
                <w:i/>
                <w:iCs/>
                <w:sz w:val="20"/>
                <w:szCs w:val="18"/>
              </w:rPr>
              <w:t>task</w:t>
            </w:r>
            <w:r w:rsidRPr="00041AC2">
              <w:rPr>
                <w:sz w:val="20"/>
                <w:szCs w:val="18"/>
              </w:rPr>
              <w:t xml:space="preserve"> dan manajemen </w:t>
            </w:r>
            <w:r w:rsidRPr="003805DE">
              <w:rPr>
                <w:i/>
                <w:iCs/>
                <w:sz w:val="20"/>
                <w:szCs w:val="18"/>
              </w:rPr>
              <w:t>resource</w:t>
            </w:r>
            <w:r w:rsidRPr="00041AC2">
              <w:rPr>
                <w:sz w:val="20"/>
                <w:szCs w:val="18"/>
              </w:rPr>
              <w:t xml:space="preserve">. Para praktisi umumnya mengintegrasikan beberapa </w:t>
            </w:r>
            <w:r w:rsidR="00BD39B2">
              <w:rPr>
                <w:sz w:val="20"/>
                <w:szCs w:val="18"/>
              </w:rPr>
              <w:t>SIMP</w:t>
            </w:r>
            <w:r w:rsidRPr="00041AC2">
              <w:rPr>
                <w:sz w:val="20"/>
                <w:szCs w:val="18"/>
              </w:rPr>
              <w:t xml:space="preserve">, untuk memenuhi kebutuhan dari </w:t>
            </w:r>
            <w:r w:rsidR="00BD39B2">
              <w:rPr>
                <w:sz w:val="20"/>
                <w:szCs w:val="18"/>
              </w:rPr>
              <w:t>proyek</w:t>
            </w:r>
            <w:r w:rsidR="0077132A">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B62F14" w:rsidRDefault="00041AC2" w:rsidP="00041AC2">
            <w:pPr>
              <w:spacing w:after="160"/>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2B275FEB" w14:textId="77777777" w:rsidR="00041AC2" w:rsidRPr="00041AC2" w:rsidRDefault="00041AC2" w:rsidP="00041AC2">
            <w:pPr>
              <w:spacing w:after="160"/>
              <w:rPr>
                <w:sz w:val="20"/>
                <w:szCs w:val="18"/>
              </w:rPr>
            </w:pPr>
            <w:r w:rsidRPr="00041AC2">
              <w:rPr>
                <w:sz w:val="20"/>
                <w:szCs w:val="18"/>
              </w:rPr>
              <w:t>2018</w:t>
            </w:r>
          </w:p>
        </w:tc>
        <w:tc>
          <w:tcPr>
            <w:tcW w:w="2902" w:type="dxa"/>
            <w:hideMark/>
          </w:tcPr>
          <w:p w14:paraId="20977558" w14:textId="0BEB0A63" w:rsidR="00041AC2" w:rsidRPr="00041AC2" w:rsidRDefault="00041AC2" w:rsidP="00041AC2">
            <w:pPr>
              <w:spacing w:after="160"/>
              <w:rPr>
                <w:sz w:val="20"/>
                <w:szCs w:val="18"/>
              </w:rPr>
            </w:pPr>
            <w:r w:rsidRPr="00041AC2">
              <w:rPr>
                <w:sz w:val="20"/>
                <w:szCs w:val="18"/>
              </w:rPr>
              <w:t xml:space="preserve">Pembangunan sebuah sistem monitoring proyek untuk melihat </w:t>
            </w:r>
            <w:r w:rsidR="003805DE" w:rsidRPr="003805DE">
              <w:rPr>
                <w:sz w:val="20"/>
                <w:szCs w:val="18"/>
              </w:rPr>
              <w:t>hambatan</w:t>
            </w:r>
            <w:r w:rsidR="003805DE">
              <w:rPr>
                <w:i/>
                <w:iCs/>
                <w:sz w:val="20"/>
                <w:szCs w:val="18"/>
              </w:rPr>
              <w:t xml:space="preserve"> </w:t>
            </w:r>
            <w:r w:rsidRPr="00041AC2">
              <w:rPr>
                <w:sz w:val="20"/>
                <w:szCs w:val="18"/>
              </w:rPr>
              <w:t xml:space="preserve">pekerjaan, sehingga dapat diprediksi apabila ada </w:t>
            </w:r>
            <w:r w:rsidR="003805DE">
              <w:rPr>
                <w:sz w:val="20"/>
                <w:szCs w:val="18"/>
              </w:rPr>
              <w:t xml:space="preserve">risiko </w:t>
            </w:r>
            <w:r w:rsidR="00EE5B22">
              <w:rPr>
                <w:sz w:val="20"/>
                <w:szCs w:val="18"/>
              </w:rPr>
              <w:t xml:space="preserve">proyek, </w:t>
            </w:r>
            <w:r w:rsidRPr="00041AC2">
              <w:rPr>
                <w:sz w:val="20"/>
                <w:szCs w:val="18"/>
              </w:rPr>
              <w:t xml:space="preserve">dapat </w:t>
            </w:r>
            <w:r w:rsidR="00F75DEA">
              <w:rPr>
                <w:sz w:val="20"/>
                <w:szCs w:val="18"/>
              </w:rPr>
              <w:t>dilakukan mitigasi segera</w:t>
            </w:r>
            <w:r w:rsidRPr="00041AC2">
              <w:rPr>
                <w:sz w:val="20"/>
                <w:szCs w:val="18"/>
              </w:rPr>
              <w:t xml:space="preserve">, agar tetap </w:t>
            </w:r>
            <w:r w:rsidR="00C56CDF" w:rsidRPr="00C56CDF">
              <w:rPr>
                <w:sz w:val="20"/>
                <w:szCs w:val="18"/>
              </w:rPr>
              <w:t>sesuai dengan</w:t>
            </w:r>
            <w:r w:rsidR="00C56CDF">
              <w:rPr>
                <w:i/>
                <w:iCs/>
                <w:sz w:val="20"/>
                <w:szCs w:val="18"/>
              </w:rPr>
              <w:t xml:space="preserve"> </w:t>
            </w:r>
            <w:r w:rsidR="00C56CDF">
              <w:rPr>
                <w:sz w:val="20"/>
                <w:szCs w:val="18"/>
              </w:rPr>
              <w:t>lingkup proyek yang telah ditentukan</w:t>
            </w:r>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00FE3920">
              <w:rPr>
                <w:i/>
                <w:iCs/>
                <w:sz w:val="20"/>
                <w:szCs w:val="18"/>
              </w:rPr>
              <w:t>.</w:t>
            </w:r>
          </w:p>
        </w:tc>
        <w:tc>
          <w:tcPr>
            <w:tcW w:w="2665" w:type="dxa"/>
            <w:hideMark/>
          </w:tcPr>
          <w:p w14:paraId="6D7D6292" w14:textId="12F651A7" w:rsidR="00041AC2" w:rsidRPr="00041AC2" w:rsidRDefault="00041AC2" w:rsidP="00041AC2">
            <w:pPr>
              <w:spacing w:after="160"/>
              <w:rPr>
                <w:sz w:val="20"/>
                <w:szCs w:val="18"/>
              </w:rPr>
            </w:pPr>
            <w:r w:rsidRPr="00041AC2">
              <w:rPr>
                <w:sz w:val="20"/>
                <w:szCs w:val="18"/>
              </w:rPr>
              <w:t>Mengintegrasikan</w:t>
            </w:r>
            <w:r w:rsidR="00123E08">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sebuah </w:t>
            </w:r>
            <w:r w:rsidRPr="00041AC2">
              <w:rPr>
                <w:i/>
                <w:iCs/>
                <w:sz w:val="20"/>
                <w:szCs w:val="18"/>
              </w:rPr>
              <w:t>database</w:t>
            </w:r>
            <w:r w:rsidRPr="00041AC2">
              <w:rPr>
                <w:sz w:val="20"/>
                <w:szCs w:val="18"/>
              </w:rPr>
              <w:t xml:space="preserve">, untuk melihat ketersediaan sumber daya yang ada sehingga dapat di monitor dalam sebuah grafis </w:t>
            </w:r>
            <w:r w:rsidRPr="00041AC2">
              <w:rPr>
                <w:i/>
                <w:iCs/>
                <w:sz w:val="20"/>
                <w:szCs w:val="18"/>
              </w:rPr>
              <w:t>performance index</w:t>
            </w:r>
            <w:ins w:id="2368" w:author="Ilham Nur Pratama" w:date="2023-05-21T07:40:00Z">
              <w:r w:rsidR="00051962">
                <w:rPr>
                  <w:sz w:val="20"/>
                  <w:szCs w:val="18"/>
                </w:rPr>
                <w:t>.</w:t>
              </w:r>
            </w:ins>
            <w:del w:id="2369" w:author="Ilham Nur Pratama" w:date="2023-05-21T07:40:00Z">
              <w:r w:rsidRPr="00041AC2" w:rsidDel="00051962">
                <w:rPr>
                  <w:sz w:val="20"/>
                  <w:szCs w:val="18"/>
                </w:rPr>
                <w:delText>, sehingga dapat diambil aksi lebih awal sebelum terjadi suatu permasalahan.</w:delText>
              </w:r>
            </w:del>
          </w:p>
        </w:tc>
        <w:tc>
          <w:tcPr>
            <w:tcW w:w="4706" w:type="dxa"/>
            <w:hideMark/>
          </w:tcPr>
          <w:p w14:paraId="43D5C82D" w14:textId="6FE2E62C" w:rsidR="00041AC2" w:rsidRDefault="00041AC2" w:rsidP="00041AC2">
            <w:pPr>
              <w:spacing w:after="160"/>
              <w:rPr>
                <w:sz w:val="20"/>
                <w:szCs w:val="18"/>
              </w:rPr>
            </w:pPr>
            <w:r w:rsidRPr="00041AC2">
              <w:rPr>
                <w:sz w:val="20"/>
                <w:szCs w:val="18"/>
              </w:rPr>
              <w:t xml:space="preserve">Didapatkan sebuah sistem yang dapat memantau </w:t>
            </w:r>
            <w:r w:rsidRPr="00041AC2">
              <w:rPr>
                <w:i/>
                <w:iCs/>
                <w:sz w:val="20"/>
                <w:szCs w:val="18"/>
              </w:rPr>
              <w:t>Performance Index</w:t>
            </w:r>
            <w:r w:rsidRPr="00041AC2">
              <w:rPr>
                <w:sz w:val="20"/>
                <w:szCs w:val="18"/>
              </w:rPr>
              <w:t xml:space="preserve"> dari </w:t>
            </w:r>
            <w:r w:rsidR="00FE3920">
              <w:rPr>
                <w:sz w:val="20"/>
                <w:szCs w:val="18"/>
              </w:rPr>
              <w:t xml:space="preserve">proyek </w:t>
            </w:r>
            <w:r w:rsidRPr="00041AC2">
              <w:rPr>
                <w:sz w:val="20"/>
                <w:szCs w:val="18"/>
              </w:rPr>
              <w:t xml:space="preserve">konstruksi dengan mebuat sebuah grafis dinamis yang terintegrasi dengan </w:t>
            </w:r>
            <w:r w:rsidRPr="00041AC2">
              <w:rPr>
                <w:i/>
                <w:iCs/>
                <w:sz w:val="20"/>
                <w:szCs w:val="18"/>
              </w:rPr>
              <w:t>database</w:t>
            </w:r>
            <w:r w:rsidRPr="00041AC2">
              <w:rPr>
                <w:sz w:val="20"/>
                <w:szCs w:val="18"/>
              </w:rPr>
              <w:t xml:space="preserve"> perusahaan</w:t>
            </w:r>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Pr="00041AC2">
              <w:rPr>
                <w:sz w:val="20"/>
                <w:szCs w:val="18"/>
              </w:rPr>
              <w:t xml:space="preserve">. </w:t>
            </w:r>
          </w:p>
          <w:p w14:paraId="7E3B5E51" w14:textId="001E5E16" w:rsidR="00EE4702" w:rsidRPr="00041AC2" w:rsidRDefault="00EE4702" w:rsidP="00041AC2">
            <w:pPr>
              <w:spacing w:after="160"/>
              <w:rPr>
                <w:sz w:val="20"/>
                <w:szCs w:val="18"/>
              </w:rPr>
            </w:pPr>
            <w:r>
              <w:rPr>
                <w:sz w:val="20"/>
                <w:szCs w:val="18"/>
              </w:rPr>
              <w:t xml:space="preserve">Data pemantauan ini yang dapat dijadikan acuan </w:t>
            </w:r>
            <w:r w:rsidR="00FB2DD8">
              <w:rPr>
                <w:sz w:val="20"/>
                <w:szCs w:val="18"/>
              </w:rPr>
              <w:t>untuk melakukan pengambilan keputusan</w:t>
            </w:r>
            <w:r w:rsidR="00BD2E40">
              <w:rPr>
                <w:sz w:val="20"/>
                <w:szCs w:val="18"/>
              </w:rPr>
              <w:t xml:space="preserve"> dalam manajemen proyek</w:t>
            </w:r>
            <w:r w:rsidR="00FB2DD8">
              <w:rPr>
                <w:sz w:val="20"/>
                <w:szCs w:val="18"/>
              </w:rPr>
              <w:t xml:space="preserve">. Akan tetapi belum ada pilihan keputusan yang </w:t>
            </w:r>
            <w:r w:rsidR="00BD2E40">
              <w:rPr>
                <w:sz w:val="20"/>
                <w:szCs w:val="18"/>
              </w:rPr>
              <w:t>dapat dipilih oleh manajer proyek untuk melakukan aksi selanjutnya.</w:t>
            </w:r>
          </w:p>
        </w:tc>
      </w:tr>
    </w:tbl>
    <w:p w14:paraId="0D953A66" w14:textId="77777777" w:rsidR="006F500E" w:rsidRDefault="006F500E">
      <w:pPr>
        <w:rPr>
          <w:ins w:id="2370" w:author="Ilham Nur Pratama" w:date="2023-05-21T07:40:00Z"/>
        </w:rPr>
      </w:pPr>
    </w:p>
    <w:p w14:paraId="78117C49" w14:textId="7F64E8FB" w:rsidR="006F500E" w:rsidRDefault="006F500E">
      <w:pPr>
        <w:pStyle w:val="Caption"/>
        <w:rPr>
          <w:ins w:id="2371" w:author="Ilham Nur Pratama" w:date="2023-05-21T07:41:00Z"/>
        </w:rPr>
        <w:pPrChange w:id="2372" w:author="Ilham Nur Pratama" w:date="2023-05-21T22:29:00Z">
          <w:pPr/>
        </w:pPrChange>
      </w:pPr>
      <w:bookmarkStart w:id="2373" w:name="_Toc135601525"/>
      <w:ins w:id="2374" w:author="Ilham Nur Pratama" w:date="2023-05-21T07:41:00Z">
        <w:r>
          <w:t xml:space="preserve">Tabel </w:t>
        </w:r>
      </w:ins>
      <w:ins w:id="2375" w:author="Ilham Nur Pratama" w:date="2023-05-21T22:40:00Z">
        <w:r w:rsidR="00985B1D">
          <w:fldChar w:fldCharType="begin"/>
        </w:r>
        <w:r w:rsidR="00985B1D">
          <w:instrText xml:space="preserve"> STYLEREF 1 \s </w:instrText>
        </w:r>
      </w:ins>
      <w:r w:rsidR="00985B1D">
        <w:fldChar w:fldCharType="separate"/>
      </w:r>
      <w:r w:rsidR="000D26C4">
        <w:rPr>
          <w:noProof/>
        </w:rPr>
        <w:t>1</w:t>
      </w:r>
      <w:ins w:id="2376"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377" w:author="Ilham Nur Pratama" w:date="2023-05-24T22:54:00Z">
        <w:r w:rsidR="000D26C4">
          <w:rPr>
            <w:noProof/>
          </w:rPr>
          <w:t>4</w:t>
        </w:r>
      </w:ins>
      <w:ins w:id="2378" w:author="Ilham Nur Pratama" w:date="2023-05-21T22:40:00Z">
        <w:r w:rsidR="00985B1D">
          <w:fldChar w:fldCharType="end"/>
        </w:r>
      </w:ins>
      <w:ins w:id="2379" w:author="Ilham Nur Pratama" w:date="2023-05-21T07:41:00Z">
        <w:r>
          <w:t xml:space="preserve"> </w:t>
        </w:r>
        <w:r w:rsidRPr="00BA608A">
          <w:t>Penelitian terdahulu terkait dengan penggunaan Sistem Informasi Manajemen Proyek</w:t>
        </w:r>
        <w:r>
          <w:t xml:space="preserve"> (sambungan)</w:t>
        </w:r>
        <w:bookmarkEnd w:id="2373"/>
      </w:ins>
    </w:p>
    <w:tbl>
      <w:tblPr>
        <w:tblStyle w:val="TableGrid"/>
        <w:tblW w:w="13462" w:type="dxa"/>
        <w:tblLook w:val="0420" w:firstRow="1" w:lastRow="0" w:firstColumn="0" w:lastColumn="0" w:noHBand="0" w:noVBand="1"/>
      </w:tblPr>
      <w:tblGrid>
        <w:gridCol w:w="2405"/>
        <w:gridCol w:w="784"/>
        <w:gridCol w:w="2902"/>
        <w:gridCol w:w="2665"/>
        <w:gridCol w:w="4706"/>
      </w:tblGrid>
      <w:tr w:rsidR="006F500E" w:rsidRPr="00041AC2" w14:paraId="3B2F41BC" w14:textId="77777777" w:rsidTr="00041AC2">
        <w:trPr>
          <w:trHeight w:val="584"/>
          <w:ins w:id="2380" w:author="Ilham Nur Pratama" w:date="2023-05-21T07:41:00Z"/>
        </w:trPr>
        <w:tc>
          <w:tcPr>
            <w:tcW w:w="2405" w:type="dxa"/>
          </w:tcPr>
          <w:p w14:paraId="6299BB12" w14:textId="6B5989E3" w:rsidR="006F500E" w:rsidRPr="00AB7C37" w:rsidRDefault="006F500E" w:rsidP="006F500E">
            <w:pPr>
              <w:rPr>
                <w:ins w:id="2381" w:author="Ilham Nur Pratama" w:date="2023-05-21T07:41:00Z"/>
                <w:i/>
                <w:iCs/>
                <w:sz w:val="20"/>
                <w:szCs w:val="18"/>
              </w:rPr>
            </w:pPr>
            <w:ins w:id="2382" w:author="finnet" w:date="2023-05-21T07:41:00Z">
              <w:r w:rsidRPr="00041AC2">
                <w:rPr>
                  <w:b/>
                  <w:bCs/>
                  <w:sz w:val="20"/>
                  <w:szCs w:val="18"/>
                </w:rPr>
                <w:t>Judul</w:t>
              </w:r>
            </w:ins>
          </w:p>
        </w:tc>
        <w:tc>
          <w:tcPr>
            <w:tcW w:w="0" w:type="auto"/>
          </w:tcPr>
          <w:p w14:paraId="3EAA900F" w14:textId="650BABFE" w:rsidR="006F500E" w:rsidRPr="00041AC2" w:rsidRDefault="006F500E" w:rsidP="006F500E">
            <w:pPr>
              <w:rPr>
                <w:ins w:id="2383" w:author="Ilham Nur Pratama" w:date="2023-05-21T07:41:00Z"/>
                <w:sz w:val="20"/>
                <w:szCs w:val="18"/>
              </w:rPr>
            </w:pPr>
            <w:ins w:id="2384" w:author="finnet" w:date="2023-05-21T07:41:00Z">
              <w:r w:rsidRPr="00041AC2">
                <w:rPr>
                  <w:b/>
                  <w:bCs/>
                  <w:sz w:val="20"/>
                  <w:szCs w:val="18"/>
                </w:rPr>
                <w:t>Tahun</w:t>
              </w:r>
            </w:ins>
          </w:p>
        </w:tc>
        <w:tc>
          <w:tcPr>
            <w:tcW w:w="2902" w:type="dxa"/>
          </w:tcPr>
          <w:p w14:paraId="30656638" w14:textId="0BD22A16" w:rsidR="006F500E" w:rsidRPr="00041AC2" w:rsidRDefault="006F500E" w:rsidP="006F500E">
            <w:pPr>
              <w:rPr>
                <w:ins w:id="2385" w:author="Ilham Nur Pratama" w:date="2023-05-21T07:41:00Z"/>
                <w:sz w:val="20"/>
                <w:szCs w:val="18"/>
              </w:rPr>
            </w:pPr>
            <w:ins w:id="2386" w:author="finnet" w:date="2023-05-21T07:41:00Z">
              <w:r w:rsidRPr="00041AC2">
                <w:rPr>
                  <w:b/>
                  <w:bCs/>
                  <w:sz w:val="20"/>
                  <w:szCs w:val="18"/>
                </w:rPr>
                <w:t>Tujuan</w:t>
              </w:r>
            </w:ins>
          </w:p>
        </w:tc>
        <w:tc>
          <w:tcPr>
            <w:tcW w:w="2665" w:type="dxa"/>
          </w:tcPr>
          <w:p w14:paraId="3D0F32DC" w14:textId="18A5364E" w:rsidR="006F500E" w:rsidRPr="00041AC2" w:rsidRDefault="006F500E" w:rsidP="006F500E">
            <w:pPr>
              <w:rPr>
                <w:ins w:id="2387" w:author="Ilham Nur Pratama" w:date="2023-05-21T07:41:00Z"/>
                <w:sz w:val="20"/>
                <w:szCs w:val="18"/>
              </w:rPr>
            </w:pPr>
            <w:ins w:id="2388" w:author="finnet" w:date="2023-05-21T07:41:00Z">
              <w:r w:rsidRPr="00041AC2">
                <w:rPr>
                  <w:b/>
                  <w:bCs/>
                  <w:sz w:val="20"/>
                  <w:szCs w:val="18"/>
                </w:rPr>
                <w:t>Metode</w:t>
              </w:r>
            </w:ins>
          </w:p>
        </w:tc>
        <w:tc>
          <w:tcPr>
            <w:tcW w:w="4706" w:type="dxa"/>
          </w:tcPr>
          <w:p w14:paraId="0B1EE476" w14:textId="15211D8A" w:rsidR="006F500E" w:rsidRPr="00041AC2" w:rsidRDefault="006F500E" w:rsidP="006F500E">
            <w:pPr>
              <w:rPr>
                <w:ins w:id="2389" w:author="Ilham Nur Pratama" w:date="2023-05-21T07:41:00Z"/>
                <w:sz w:val="20"/>
                <w:szCs w:val="18"/>
              </w:rPr>
            </w:pPr>
            <w:ins w:id="2390" w:author="finnet" w:date="2023-05-21T07:41:00Z">
              <w:r w:rsidRPr="00041AC2">
                <w:rPr>
                  <w:b/>
                  <w:bCs/>
                  <w:sz w:val="20"/>
                  <w:szCs w:val="18"/>
                </w:rPr>
                <w:t>Hasil</w:t>
              </w:r>
            </w:ins>
          </w:p>
        </w:tc>
      </w:tr>
      <w:tr w:rsidR="006F500E" w:rsidRPr="00041AC2" w14:paraId="32B1B23C" w14:textId="77777777" w:rsidTr="00041AC2">
        <w:trPr>
          <w:trHeight w:val="584"/>
        </w:trPr>
        <w:tc>
          <w:tcPr>
            <w:tcW w:w="2405" w:type="dxa"/>
            <w:hideMark/>
          </w:tcPr>
          <w:p w14:paraId="3F9E4CB4" w14:textId="77777777" w:rsidR="006F500E" w:rsidRPr="00AB7C37" w:rsidRDefault="006F500E" w:rsidP="006F500E">
            <w:pPr>
              <w:spacing w:after="160"/>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36F16F4E" w14:textId="77777777" w:rsidR="006F500E" w:rsidRPr="00041AC2" w:rsidRDefault="006F500E" w:rsidP="006F500E">
            <w:pPr>
              <w:spacing w:after="160"/>
              <w:rPr>
                <w:sz w:val="20"/>
                <w:szCs w:val="18"/>
              </w:rPr>
            </w:pPr>
            <w:r w:rsidRPr="00041AC2">
              <w:rPr>
                <w:sz w:val="20"/>
                <w:szCs w:val="18"/>
              </w:rPr>
              <w:t>2020</w:t>
            </w:r>
          </w:p>
        </w:tc>
        <w:tc>
          <w:tcPr>
            <w:tcW w:w="2902" w:type="dxa"/>
            <w:hideMark/>
          </w:tcPr>
          <w:p w14:paraId="6747DBF9" w14:textId="53B48B0C" w:rsidR="006F500E" w:rsidRPr="00041AC2" w:rsidRDefault="006F500E" w:rsidP="006F500E">
            <w:pPr>
              <w:spacing w:after="160"/>
              <w:rPr>
                <w:sz w:val="20"/>
                <w:szCs w:val="18"/>
              </w:rPr>
            </w:pPr>
            <w:r w:rsidRPr="00041AC2">
              <w:rPr>
                <w:sz w:val="20"/>
                <w:szCs w:val="18"/>
              </w:rPr>
              <w:t xml:space="preserve">Melakukan penelitian terhadap implementasi </w:t>
            </w:r>
            <w:r>
              <w:rPr>
                <w:sz w:val="20"/>
                <w:szCs w:val="18"/>
              </w:rPr>
              <w:t xml:space="preserve">Sistem Informasi Manajemen Proyek dan </w:t>
            </w:r>
            <w:del w:id="2391" w:author="ilham.nur@office.ui.ac.id" w:date="2023-04-05T08:04:00Z">
              <w:r w:rsidDel="000F60C5">
                <w:rPr>
                  <w:sz w:val="20"/>
                  <w:szCs w:val="18"/>
                </w:rPr>
                <w:pgNum/>
              </w:r>
              <w:r w:rsidDel="000F60C5">
                <w:rPr>
                  <w:sz w:val="20"/>
                  <w:szCs w:val="18"/>
                </w:rPr>
                <w:delText>erminolo</w:delText>
              </w:r>
            </w:del>
            <w:ins w:id="2392" w:author="ilham.nur@office.ui.ac.id" w:date="2023-04-05T08:04:00Z">
              <w:r>
                <w:rPr>
                  <w:sz w:val="20"/>
                  <w:szCs w:val="18"/>
                </w:rPr>
                <w:t>Portfolio</w:t>
              </w:r>
            </w:ins>
            <w:r>
              <w:rPr>
                <w:sz w:val="20"/>
                <w:szCs w:val="18"/>
              </w:rPr>
              <w:t xml:space="preserve"> (SIMPP)</w:t>
            </w:r>
            <w:r w:rsidRPr="00041AC2">
              <w:rPr>
                <w:sz w:val="20"/>
                <w:szCs w:val="18"/>
              </w:rPr>
              <w:t xml:space="preserve"> pada organisasi, untuk melihat efektivitas </w:t>
            </w:r>
            <w:r>
              <w:rPr>
                <w:sz w:val="20"/>
                <w:szCs w:val="18"/>
              </w:rPr>
              <w:t>SIMPP</w:t>
            </w:r>
            <w:r w:rsidRPr="00041AC2">
              <w:rPr>
                <w:sz w:val="20"/>
                <w:szCs w:val="18"/>
              </w:rPr>
              <w:t xml:space="preserve"> pada organisasi</w:t>
            </w:r>
            <w:r>
              <w:rPr>
                <w:sz w:val="20"/>
                <w:szCs w:val="18"/>
              </w:rPr>
              <w:t>.</w:t>
            </w:r>
          </w:p>
        </w:tc>
        <w:tc>
          <w:tcPr>
            <w:tcW w:w="2665" w:type="dxa"/>
            <w:hideMark/>
          </w:tcPr>
          <w:p w14:paraId="4ACEDB17" w14:textId="1B20733D" w:rsidR="006F500E" w:rsidRPr="00041AC2" w:rsidRDefault="006F500E" w:rsidP="006F500E">
            <w:pPr>
              <w:spacing w:after="160"/>
              <w:rPr>
                <w:sz w:val="20"/>
                <w:szCs w:val="18"/>
              </w:rPr>
            </w:pPr>
            <w:r w:rsidRPr="00041AC2">
              <w:rPr>
                <w:sz w:val="20"/>
                <w:szCs w:val="18"/>
              </w:rPr>
              <w:t xml:space="preserve">Melakukan pengumpulan data pada berbagai perusahaan yang sedang menggunakan </w:t>
            </w:r>
            <w:r>
              <w:rPr>
                <w:sz w:val="20"/>
                <w:szCs w:val="18"/>
              </w:rPr>
              <w:t>SIMPP</w:t>
            </w:r>
            <w:r w:rsidRPr="00041AC2">
              <w:rPr>
                <w:sz w:val="20"/>
                <w:szCs w:val="18"/>
              </w:rPr>
              <w:t xml:space="preserve">, untuk melihat seberapa berhasil implementasi dengan melihat beberapa faktor. Hasil yang didapatkan kemudian dilakukan </w:t>
            </w:r>
            <w:r w:rsidRPr="00041AC2">
              <w:rPr>
                <w:i/>
                <w:iCs/>
                <w:sz w:val="20"/>
                <w:szCs w:val="18"/>
              </w:rPr>
              <w:t>preprocessing</w:t>
            </w:r>
            <w:r w:rsidRPr="00041AC2">
              <w:rPr>
                <w:sz w:val="20"/>
                <w:szCs w:val="18"/>
              </w:rPr>
              <w:t>, statistik deskriptif, dan uji hipotesis terhadap data yang sudah di kumpulkan.</w:t>
            </w:r>
          </w:p>
        </w:tc>
        <w:tc>
          <w:tcPr>
            <w:tcW w:w="4706" w:type="dxa"/>
            <w:hideMark/>
          </w:tcPr>
          <w:p w14:paraId="7CB7CFF4" w14:textId="710A805D" w:rsidR="006F500E" w:rsidRPr="00041AC2" w:rsidRDefault="006F500E" w:rsidP="006F500E">
            <w:pPr>
              <w:spacing w:after="160"/>
              <w:rPr>
                <w:sz w:val="20"/>
                <w:szCs w:val="18"/>
              </w:rPr>
            </w:pPr>
            <w:r w:rsidRPr="00041AC2">
              <w:rPr>
                <w:sz w:val="20"/>
                <w:szCs w:val="18"/>
              </w:rPr>
              <w:t xml:space="preserve">Diketahui bahwa </w:t>
            </w:r>
            <w:r>
              <w:rPr>
                <w:sz w:val="20"/>
                <w:szCs w:val="18"/>
              </w:rPr>
              <w:t>SIMP</w:t>
            </w:r>
            <w:r w:rsidRPr="00041AC2">
              <w:rPr>
                <w:sz w:val="20"/>
                <w:szCs w:val="18"/>
              </w:rPr>
              <w:t xml:space="preserve"> berperan positif dalam meningkatkan kualitas dari project &amp; portfolio management. Namun efek positif ini hanya muncul pada </w:t>
            </w:r>
            <w:r>
              <w:rPr>
                <w:sz w:val="20"/>
                <w:szCs w:val="18"/>
              </w:rPr>
              <w:t>SIMP</w:t>
            </w:r>
            <w:r w:rsidRPr="00041AC2">
              <w:rPr>
                <w:sz w:val="20"/>
                <w:szCs w:val="18"/>
              </w:rPr>
              <w:t xml:space="preserve"> yang sudah terformalisasi dengan baik dan apabila telah digunakan secara holistik. </w:t>
            </w:r>
            <w:r>
              <w:rPr>
                <w:sz w:val="20"/>
                <w:szCs w:val="18"/>
              </w:rPr>
              <w:t>SIMPP</w:t>
            </w:r>
            <w:r w:rsidRPr="00041AC2">
              <w:rPr>
                <w:sz w:val="20"/>
                <w:szCs w:val="18"/>
              </w:rPr>
              <w:t xml:space="preserve"> juga dapat berdampak positif pada seluruh jenis </w:t>
            </w:r>
            <w:del w:id="2393" w:author="ilham.nur@office.ui.ac.id" w:date="2023-04-05T08:09:00Z">
              <w:r w:rsidDel="00AB0D35">
                <w:rPr>
                  <w:sz w:val="20"/>
                  <w:szCs w:val="18"/>
                </w:rPr>
                <w:pgNum/>
              </w:r>
              <w:r w:rsidDel="00AB0D35">
                <w:rPr>
                  <w:sz w:val="20"/>
                  <w:szCs w:val="18"/>
                </w:rPr>
                <w:delText>erminolo</w:delText>
              </w:r>
              <w:r w:rsidRPr="00041AC2" w:rsidDel="00AB0D35">
                <w:rPr>
                  <w:sz w:val="20"/>
                  <w:szCs w:val="18"/>
                </w:rPr>
                <w:delText xml:space="preserve"> </w:delText>
              </w:r>
            </w:del>
            <w:ins w:id="2394" w:author="ilham.nur@office.ui.ac.id" w:date="2023-04-05T08:09:00Z">
              <w:r>
                <w:rPr>
                  <w:sz w:val="20"/>
                  <w:szCs w:val="18"/>
                </w:rPr>
                <w:t xml:space="preserve">portfolio </w:t>
              </w:r>
            </w:ins>
            <w:r w:rsidRPr="00041AC2">
              <w:rPr>
                <w:sz w:val="20"/>
                <w:szCs w:val="18"/>
              </w:rPr>
              <w:t>tanpa mengenal jenis kompleksitasnya.</w:t>
            </w:r>
          </w:p>
        </w:tc>
      </w:tr>
    </w:tbl>
    <w:p w14:paraId="4EF0FF5B" w14:textId="79A41A46" w:rsidR="006F500E" w:rsidRDefault="006F500E">
      <w:pPr>
        <w:rPr>
          <w:ins w:id="2395" w:author="Ilham Nur Pratama" w:date="2023-05-21T07:41:00Z"/>
        </w:rPr>
      </w:pPr>
    </w:p>
    <w:p w14:paraId="2790DEED" w14:textId="77777777" w:rsidR="006F500E" w:rsidRDefault="006F500E">
      <w:pPr>
        <w:spacing w:line="259" w:lineRule="auto"/>
        <w:jc w:val="left"/>
        <w:rPr>
          <w:ins w:id="2396" w:author="Ilham Nur Pratama" w:date="2023-05-21T07:41:00Z"/>
        </w:rPr>
      </w:pPr>
      <w:ins w:id="2397" w:author="Ilham Nur Pratama" w:date="2023-05-21T07:41:00Z">
        <w:r>
          <w:br w:type="page"/>
        </w:r>
      </w:ins>
    </w:p>
    <w:p w14:paraId="632410C4" w14:textId="77777777" w:rsidR="006F500E" w:rsidRDefault="006F500E">
      <w:pPr>
        <w:rPr>
          <w:ins w:id="2398" w:author="Ilham Nur Pratama" w:date="2023-05-21T07:41:00Z"/>
        </w:rPr>
      </w:pPr>
    </w:p>
    <w:p w14:paraId="25429EC8" w14:textId="554A95DE" w:rsidR="006F500E" w:rsidRDefault="006F500E">
      <w:pPr>
        <w:pStyle w:val="Caption"/>
        <w:rPr>
          <w:ins w:id="2399" w:author="Ilham Nur Pratama" w:date="2023-05-21T07:42:00Z"/>
        </w:rPr>
        <w:pPrChange w:id="2400" w:author="Ilham Nur Pratama" w:date="2023-05-21T22:29:00Z">
          <w:pPr/>
        </w:pPrChange>
      </w:pPr>
      <w:bookmarkStart w:id="2401" w:name="_Ref135548198"/>
      <w:bookmarkStart w:id="2402" w:name="_Toc135601526"/>
      <w:ins w:id="2403" w:author="Ilham Nur Pratama" w:date="2023-05-21T07:42:00Z">
        <w:r>
          <w:t xml:space="preserve">Tabel </w:t>
        </w:r>
      </w:ins>
      <w:ins w:id="2404" w:author="Ilham Nur Pratama" w:date="2023-05-21T22:40:00Z">
        <w:r w:rsidR="00985B1D">
          <w:fldChar w:fldCharType="begin"/>
        </w:r>
        <w:r w:rsidR="00985B1D">
          <w:instrText xml:space="preserve"> STYLEREF 1 \s </w:instrText>
        </w:r>
      </w:ins>
      <w:r w:rsidR="00985B1D">
        <w:fldChar w:fldCharType="separate"/>
      </w:r>
      <w:r w:rsidR="000D26C4">
        <w:rPr>
          <w:noProof/>
        </w:rPr>
        <w:t>1</w:t>
      </w:r>
      <w:ins w:id="2405"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406" w:author="Ilham Nur Pratama" w:date="2023-05-24T22:54:00Z">
        <w:r w:rsidR="000D26C4">
          <w:rPr>
            <w:noProof/>
          </w:rPr>
          <w:t>5</w:t>
        </w:r>
      </w:ins>
      <w:ins w:id="2407" w:author="Ilham Nur Pratama" w:date="2023-05-21T22:40:00Z">
        <w:r w:rsidR="00985B1D">
          <w:fldChar w:fldCharType="end"/>
        </w:r>
      </w:ins>
      <w:bookmarkEnd w:id="2401"/>
      <w:ins w:id="2408" w:author="Ilham Nur Pratama" w:date="2023-05-21T07:42:00Z">
        <w:r>
          <w:t xml:space="preserve"> </w:t>
        </w:r>
        <w:r w:rsidRPr="00E147E6">
          <w:t>Penelitian terdahulu terkait dengan penggunaan Sistem Informasi Manajemen Proyek (sambungan)</w:t>
        </w:r>
        <w:bookmarkEnd w:id="2402"/>
      </w:ins>
    </w:p>
    <w:tbl>
      <w:tblPr>
        <w:tblStyle w:val="TableGrid"/>
        <w:tblW w:w="13462" w:type="dxa"/>
        <w:tblLook w:val="0420" w:firstRow="1" w:lastRow="0" w:firstColumn="0" w:lastColumn="0" w:noHBand="0" w:noVBand="1"/>
      </w:tblPr>
      <w:tblGrid>
        <w:gridCol w:w="2405"/>
        <w:gridCol w:w="784"/>
        <w:gridCol w:w="2902"/>
        <w:gridCol w:w="2665"/>
        <w:gridCol w:w="4706"/>
      </w:tblGrid>
      <w:tr w:rsidR="006F500E" w:rsidRPr="00041AC2" w14:paraId="306002FA" w14:textId="77777777" w:rsidTr="00041AC2">
        <w:trPr>
          <w:trHeight w:val="453"/>
          <w:ins w:id="2409" w:author="Ilham Nur Pratama" w:date="2023-05-21T07:42:00Z"/>
        </w:trPr>
        <w:tc>
          <w:tcPr>
            <w:tcW w:w="2405" w:type="dxa"/>
          </w:tcPr>
          <w:p w14:paraId="77829F52" w14:textId="4CFF6A76" w:rsidR="006F500E" w:rsidRPr="005E4EAE" w:rsidRDefault="006F500E" w:rsidP="006F500E">
            <w:pPr>
              <w:rPr>
                <w:ins w:id="2410" w:author="Ilham Nur Pratama" w:date="2023-05-21T07:42:00Z"/>
                <w:rFonts w:cs="Times New Roman"/>
                <w:i/>
                <w:iCs/>
                <w:sz w:val="20"/>
                <w:szCs w:val="20"/>
              </w:rPr>
            </w:pPr>
            <w:ins w:id="2411" w:author="finnet" w:date="2023-05-21T07:42:00Z">
              <w:r w:rsidRPr="00041AC2">
                <w:rPr>
                  <w:b/>
                  <w:bCs/>
                  <w:sz w:val="20"/>
                  <w:szCs w:val="18"/>
                </w:rPr>
                <w:t>Judul</w:t>
              </w:r>
            </w:ins>
          </w:p>
        </w:tc>
        <w:tc>
          <w:tcPr>
            <w:tcW w:w="0" w:type="auto"/>
          </w:tcPr>
          <w:p w14:paraId="6926F623" w14:textId="7DA41A5D" w:rsidR="006F500E" w:rsidRDefault="006F500E" w:rsidP="006F500E">
            <w:pPr>
              <w:rPr>
                <w:ins w:id="2412" w:author="Ilham Nur Pratama" w:date="2023-05-21T07:42:00Z"/>
                <w:rFonts w:cs="Times New Roman"/>
                <w:sz w:val="20"/>
                <w:szCs w:val="20"/>
              </w:rPr>
            </w:pPr>
            <w:ins w:id="2413" w:author="finnet" w:date="2023-05-21T07:42:00Z">
              <w:r w:rsidRPr="00041AC2">
                <w:rPr>
                  <w:b/>
                  <w:bCs/>
                  <w:sz w:val="20"/>
                  <w:szCs w:val="18"/>
                </w:rPr>
                <w:t>Tahun</w:t>
              </w:r>
            </w:ins>
          </w:p>
        </w:tc>
        <w:tc>
          <w:tcPr>
            <w:tcW w:w="2902" w:type="dxa"/>
          </w:tcPr>
          <w:p w14:paraId="16BD9C78" w14:textId="1B945866" w:rsidR="006F500E" w:rsidRDefault="006F500E" w:rsidP="006F500E">
            <w:pPr>
              <w:rPr>
                <w:ins w:id="2414" w:author="Ilham Nur Pratama" w:date="2023-05-21T07:42:00Z"/>
                <w:rFonts w:cs="Times New Roman"/>
                <w:sz w:val="20"/>
                <w:szCs w:val="20"/>
              </w:rPr>
            </w:pPr>
            <w:ins w:id="2415" w:author="finnet" w:date="2023-05-21T07:42:00Z">
              <w:r w:rsidRPr="00041AC2">
                <w:rPr>
                  <w:b/>
                  <w:bCs/>
                  <w:sz w:val="20"/>
                  <w:szCs w:val="18"/>
                </w:rPr>
                <w:t>Tujuan</w:t>
              </w:r>
            </w:ins>
          </w:p>
        </w:tc>
        <w:tc>
          <w:tcPr>
            <w:tcW w:w="2665" w:type="dxa"/>
          </w:tcPr>
          <w:p w14:paraId="032875D3" w14:textId="25100936" w:rsidR="006F500E" w:rsidRDefault="006F500E" w:rsidP="006F500E">
            <w:pPr>
              <w:rPr>
                <w:ins w:id="2416" w:author="Ilham Nur Pratama" w:date="2023-05-21T07:42:00Z"/>
                <w:rFonts w:cs="Times New Roman"/>
                <w:sz w:val="20"/>
                <w:szCs w:val="20"/>
              </w:rPr>
            </w:pPr>
            <w:ins w:id="2417" w:author="finnet" w:date="2023-05-21T07:42:00Z">
              <w:r w:rsidRPr="00041AC2">
                <w:rPr>
                  <w:b/>
                  <w:bCs/>
                  <w:sz w:val="20"/>
                  <w:szCs w:val="18"/>
                </w:rPr>
                <w:t>Metode</w:t>
              </w:r>
            </w:ins>
          </w:p>
        </w:tc>
        <w:tc>
          <w:tcPr>
            <w:tcW w:w="4706" w:type="dxa"/>
          </w:tcPr>
          <w:p w14:paraId="423CC50B" w14:textId="733E3362" w:rsidR="006F500E" w:rsidRDefault="006F500E" w:rsidP="006F500E">
            <w:pPr>
              <w:rPr>
                <w:ins w:id="2418" w:author="Ilham Nur Pratama" w:date="2023-05-21T07:42:00Z"/>
                <w:rFonts w:cs="Times New Roman"/>
                <w:sz w:val="20"/>
                <w:szCs w:val="20"/>
              </w:rPr>
            </w:pPr>
            <w:ins w:id="2419" w:author="finnet" w:date="2023-05-21T07:42:00Z">
              <w:r w:rsidRPr="00041AC2">
                <w:rPr>
                  <w:b/>
                  <w:bCs/>
                  <w:sz w:val="20"/>
                  <w:szCs w:val="18"/>
                </w:rPr>
                <w:t>Hasil</w:t>
              </w:r>
            </w:ins>
          </w:p>
        </w:tc>
      </w:tr>
      <w:tr w:rsidR="006F500E" w:rsidRPr="00041AC2" w14:paraId="451368DA" w14:textId="77777777" w:rsidTr="00041AC2">
        <w:trPr>
          <w:trHeight w:val="453"/>
        </w:trPr>
        <w:tc>
          <w:tcPr>
            <w:tcW w:w="2405" w:type="dxa"/>
          </w:tcPr>
          <w:p w14:paraId="5D046B9A" w14:textId="77777777" w:rsidR="006F500E" w:rsidRPr="005E4EAE" w:rsidRDefault="006F500E" w:rsidP="006F500E">
            <w:pPr>
              <w:rPr>
                <w:rFonts w:cs="Times New Roman"/>
                <w:i/>
                <w:iCs/>
                <w:sz w:val="20"/>
                <w:szCs w:val="20"/>
              </w:rPr>
            </w:pPr>
            <w:r w:rsidRPr="005E4EAE">
              <w:rPr>
                <w:rFonts w:cs="Times New Roman"/>
                <w:i/>
                <w:iCs/>
                <w:sz w:val="20"/>
                <w:szCs w:val="20"/>
              </w:rPr>
              <w:t>Using AI to develop a framework to prevent employees from missing</w:t>
            </w:r>
          </w:p>
          <w:p w14:paraId="0DA0E8BC" w14:textId="42F27558" w:rsidR="006F500E" w:rsidRPr="005E4EAE" w:rsidRDefault="006F500E" w:rsidP="006F500E">
            <w:pPr>
              <w:rPr>
                <w:rFonts w:cs="Times New Roman"/>
                <w:i/>
                <w:iCs/>
                <w:sz w:val="20"/>
                <w:szCs w:val="20"/>
              </w:rPr>
            </w:pPr>
            <w:r w:rsidRPr="005E4EAE">
              <w:rPr>
                <w:rFonts w:cs="Times New Roman"/>
                <w:i/>
                <w:iCs/>
                <w:sz w:val="20"/>
                <w:szCs w:val="20"/>
              </w:rPr>
              <w:t xml:space="preserve">project deadlines in software projects </w:t>
            </w:r>
            <w:r>
              <w:rPr>
                <w:rFonts w:cs="Times New Roman"/>
                <w:i/>
                <w:iCs/>
                <w:sz w:val="20"/>
                <w:szCs w:val="20"/>
              </w:rPr>
              <w:t>–</w:t>
            </w:r>
            <w:r w:rsidRPr="005E4EAE">
              <w:rPr>
                <w:rFonts w:cs="Times New Roman"/>
                <w:i/>
                <w:iCs/>
                <w:sz w:val="20"/>
                <w:szCs w:val="20"/>
              </w:rPr>
              <w:t xml:space="preserve"> case study of a global human capital</w:t>
            </w:r>
          </w:p>
          <w:p w14:paraId="7E654689" w14:textId="710D3C73" w:rsidR="006F500E" w:rsidRPr="00041AC2" w:rsidRDefault="006F500E" w:rsidP="006F500E">
            <w:pPr>
              <w:rPr>
                <w:sz w:val="20"/>
                <w:szCs w:val="18"/>
              </w:rPr>
            </w:pPr>
            <w:r w:rsidRPr="005E4EAE">
              <w:rPr>
                <w:rFonts w:cs="Times New Roman"/>
                <w:i/>
                <w:iCs/>
                <w:sz w:val="20"/>
                <w:szCs w:val="20"/>
              </w:rPr>
              <w:t>management (HCM) software company</w:t>
            </w:r>
          </w:p>
        </w:tc>
        <w:tc>
          <w:tcPr>
            <w:tcW w:w="0" w:type="auto"/>
          </w:tcPr>
          <w:p w14:paraId="0E4FFF31" w14:textId="23D504E9" w:rsidR="006F500E" w:rsidRPr="00041AC2" w:rsidRDefault="006F500E" w:rsidP="006F500E">
            <w:pPr>
              <w:rPr>
                <w:sz w:val="20"/>
                <w:szCs w:val="18"/>
              </w:rPr>
            </w:pPr>
            <w:r>
              <w:rPr>
                <w:rFonts w:cs="Times New Roman"/>
                <w:sz w:val="20"/>
                <w:szCs w:val="20"/>
              </w:rPr>
              <w:t>2022</w:t>
            </w:r>
          </w:p>
        </w:tc>
        <w:tc>
          <w:tcPr>
            <w:tcW w:w="2902" w:type="dxa"/>
          </w:tcPr>
          <w:p w14:paraId="2DFDB360" w14:textId="064C4875" w:rsidR="006F500E" w:rsidRPr="00041AC2" w:rsidRDefault="006F500E" w:rsidP="006F500E">
            <w:pPr>
              <w:rPr>
                <w:sz w:val="20"/>
                <w:szCs w:val="18"/>
              </w:rPr>
            </w:pPr>
            <w:r>
              <w:rPr>
                <w:rFonts w:cs="Times New Roman"/>
                <w:sz w:val="20"/>
                <w:szCs w:val="20"/>
              </w:rPr>
              <w:t xml:space="preserve">Melihat framework kecerdasan buatan seperti apa yang dapat digunakan oleh perusahaan dalam meminimalisir adanya keterlambatan dalam </w:t>
            </w:r>
            <w:r>
              <w:rPr>
                <w:rFonts w:cs="Times New Roman"/>
                <w:i/>
                <w:iCs/>
                <w:sz w:val="20"/>
                <w:szCs w:val="20"/>
              </w:rPr>
              <w:t xml:space="preserve">delivery </w:t>
            </w:r>
            <w:r>
              <w:rPr>
                <w:rFonts w:cs="Times New Roman"/>
                <w:sz w:val="20"/>
                <w:szCs w:val="20"/>
              </w:rPr>
              <w:t xml:space="preserve">proyek </w:t>
            </w:r>
            <w:r>
              <w:rPr>
                <w:rFonts w:cs="Times New Roman"/>
                <w:sz w:val="20"/>
                <w:szCs w:val="20"/>
              </w:rPr>
              <w:fldChar w:fldCharType="begin" w:fldLock="1"/>
            </w:r>
            <w:r>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Pr>
                <w:rFonts w:cs="Times New Roman"/>
                <w:sz w:val="20"/>
                <w:szCs w:val="20"/>
              </w:rPr>
              <w:fldChar w:fldCharType="separate"/>
            </w:r>
            <w:r w:rsidRPr="00A56647">
              <w:rPr>
                <w:rFonts w:cs="Times New Roman"/>
                <w:noProof/>
                <w:sz w:val="20"/>
                <w:szCs w:val="20"/>
              </w:rPr>
              <w:t>(Sheoraj &amp; Sungkur, 2022)</w:t>
            </w:r>
            <w:r>
              <w:rPr>
                <w:rFonts w:cs="Times New Roman"/>
                <w:sz w:val="20"/>
                <w:szCs w:val="20"/>
              </w:rPr>
              <w:fldChar w:fldCharType="end"/>
            </w:r>
            <w:r>
              <w:rPr>
                <w:rFonts w:cs="Times New Roman"/>
                <w:sz w:val="20"/>
                <w:szCs w:val="20"/>
              </w:rPr>
              <w:t>.</w:t>
            </w:r>
          </w:p>
        </w:tc>
        <w:tc>
          <w:tcPr>
            <w:tcW w:w="2665" w:type="dxa"/>
          </w:tcPr>
          <w:p w14:paraId="78D722AB" w14:textId="70FFEA2B" w:rsidR="006F500E" w:rsidRPr="00041AC2" w:rsidRDefault="006F500E" w:rsidP="006F500E">
            <w:pPr>
              <w:rPr>
                <w:sz w:val="20"/>
                <w:szCs w:val="18"/>
              </w:rPr>
            </w:pPr>
            <w:r>
              <w:rPr>
                <w:rFonts w:cs="Times New Roman"/>
                <w:sz w:val="20"/>
                <w:szCs w:val="20"/>
              </w:rPr>
              <w:t>Melakukan studi literatur dan riset terhadap ketersediaan SIMP yang ada di pasaran yang sudah mengimplementasikan kecerdasan buatan, dan Menyusun kerangka kecerdasan buatan yang optimal untuk dapat mengurangi keterlambatan proyek.</w:t>
            </w:r>
          </w:p>
        </w:tc>
        <w:tc>
          <w:tcPr>
            <w:tcW w:w="4706" w:type="dxa"/>
          </w:tcPr>
          <w:p w14:paraId="61FD5BCD" w14:textId="77777777" w:rsidR="006F500E" w:rsidRDefault="006F500E" w:rsidP="006F500E">
            <w:pPr>
              <w:rPr>
                <w:rFonts w:cs="Times New Roman"/>
                <w:sz w:val="20"/>
                <w:szCs w:val="20"/>
              </w:rPr>
            </w:pPr>
            <w:r>
              <w:rPr>
                <w:rFonts w:cs="Times New Roman"/>
                <w:sz w:val="20"/>
                <w:szCs w:val="20"/>
              </w:rPr>
              <w:t>Diketahui bahwa untuk membangun sebuah SIMP yang mampu mengurangi keterlambatan proyek maka sebuah SIMP perlu mampu untuk:</w:t>
            </w:r>
          </w:p>
          <w:p w14:paraId="74E1CAF3" w14:textId="77777777" w:rsidR="006F500E" w:rsidRDefault="006F500E" w:rsidP="006F500E">
            <w:pPr>
              <w:rPr>
                <w:sz w:val="20"/>
                <w:szCs w:val="18"/>
              </w:rPr>
            </w:pPr>
            <w:r>
              <w:rPr>
                <w:sz w:val="20"/>
                <w:szCs w:val="18"/>
              </w:rPr>
              <w:t>1.Memprediksi total waktu yang diperlukan</w:t>
            </w:r>
          </w:p>
          <w:p w14:paraId="1DF94040" w14:textId="6A4DF9AE" w:rsidR="006F500E" w:rsidRDefault="006F500E" w:rsidP="006F500E">
            <w:pPr>
              <w:rPr>
                <w:sz w:val="20"/>
                <w:szCs w:val="18"/>
              </w:rPr>
            </w:pPr>
            <w:r>
              <w:rPr>
                <w:sz w:val="20"/>
                <w:szCs w:val="18"/>
              </w:rPr>
              <w:t>2.Menginformasikan ketersediaan sumber daya dari suatu organisasi.</w:t>
            </w:r>
          </w:p>
          <w:p w14:paraId="15159698" w14:textId="0A5D7B7F" w:rsidR="006F500E" w:rsidRDefault="006F500E" w:rsidP="006F500E">
            <w:pPr>
              <w:rPr>
                <w:sz w:val="20"/>
                <w:szCs w:val="18"/>
              </w:rPr>
            </w:pPr>
            <w:r>
              <w:rPr>
                <w:sz w:val="20"/>
                <w:szCs w:val="18"/>
              </w:rPr>
              <w:t>3.Menghubungkan antar anggota proyek secara lebih harmonis.</w:t>
            </w:r>
          </w:p>
          <w:p w14:paraId="7059EE2F" w14:textId="39F5D74D" w:rsidR="006F500E" w:rsidRPr="00041AC2" w:rsidRDefault="006F500E" w:rsidP="006F500E">
            <w:pPr>
              <w:rPr>
                <w:sz w:val="20"/>
                <w:szCs w:val="18"/>
              </w:rPr>
            </w:pPr>
            <w:r>
              <w:rPr>
                <w:sz w:val="20"/>
                <w:szCs w:val="18"/>
              </w:rPr>
              <w:t xml:space="preserve">Karena kondisi saat ini SIMP yang tersedia hanya memprediksi total waktu berdasarkan ketersediaan sumber daya saja, tanpa memperhatikan kemampuan dari sumber daya tersebut. </w:t>
            </w:r>
            <w:r w:rsidRPr="00A56647">
              <w:rPr>
                <w:rFonts w:cs="Times New Roman"/>
                <w:noProof/>
                <w:sz w:val="20"/>
                <w:szCs w:val="20"/>
              </w:rPr>
              <w:t>(Sheoraj &amp; Sungkur, 2022</w:t>
            </w:r>
            <w:r>
              <w:rPr>
                <w:rFonts w:cs="Times New Roman"/>
                <w:noProof/>
                <w:sz w:val="20"/>
                <w:szCs w:val="20"/>
              </w:rPr>
              <w:t>)</w:t>
            </w:r>
            <w:r>
              <w:rPr>
                <w:sz w:val="20"/>
                <w:szCs w:val="18"/>
              </w:rPr>
              <w:t>.</w:t>
            </w:r>
          </w:p>
        </w:tc>
      </w:tr>
    </w:tbl>
    <w:p w14:paraId="72264FDF" w14:textId="77777777" w:rsidR="000C62F1" w:rsidRPr="000C62F1" w:rsidRDefault="000C62F1" w:rsidP="000C62F1"/>
    <w:p w14:paraId="6FC23736" w14:textId="77777777" w:rsidR="006C37F6" w:rsidRDefault="006C37F6" w:rsidP="00EE5E34">
      <w:pPr>
        <w:pStyle w:val="Caption"/>
      </w:pPr>
      <w:bookmarkStart w:id="2420" w:name="_Ref111655767"/>
      <w:r>
        <w:br w:type="page"/>
      </w:r>
    </w:p>
    <w:p w14:paraId="18E70ABD" w14:textId="7A09CCE4" w:rsidR="00D055AB" w:rsidRPr="00CC28A4" w:rsidRDefault="00D055AB" w:rsidP="00EE5E34">
      <w:pPr>
        <w:pStyle w:val="Caption"/>
      </w:pPr>
      <w:bookmarkStart w:id="2421" w:name="_Ref116503279"/>
      <w:bookmarkStart w:id="2422" w:name="_Toc135601527"/>
      <w:r>
        <w:lastRenderedPageBreak/>
        <w:t xml:space="preserve">Tabel </w:t>
      </w:r>
      <w:ins w:id="2423" w:author="Ilham Nur Pratama" w:date="2023-05-21T22:40:00Z">
        <w:r w:rsidR="00985B1D">
          <w:fldChar w:fldCharType="begin"/>
        </w:r>
        <w:r w:rsidR="00985B1D">
          <w:instrText xml:space="preserve"> STYLEREF 1 \s </w:instrText>
        </w:r>
      </w:ins>
      <w:r w:rsidR="00985B1D">
        <w:fldChar w:fldCharType="separate"/>
      </w:r>
      <w:r w:rsidR="000D26C4">
        <w:rPr>
          <w:noProof/>
        </w:rPr>
        <w:t>1</w:t>
      </w:r>
      <w:ins w:id="2424"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425" w:author="Ilham Nur Pratama" w:date="2023-05-24T22:54:00Z">
        <w:r w:rsidR="000D26C4">
          <w:rPr>
            <w:noProof/>
          </w:rPr>
          <w:t>6</w:t>
        </w:r>
      </w:ins>
      <w:ins w:id="2426" w:author="Ilham Nur Pratama" w:date="2023-05-21T22:40:00Z">
        <w:r w:rsidR="00985B1D">
          <w:fldChar w:fldCharType="end"/>
        </w:r>
      </w:ins>
      <w:ins w:id="2427" w:author="ilham.nur@office.ui.ac.id" w:date="2023-03-28T20:25:00Z">
        <w:del w:id="2428" w:author="Ilham Nur Pratama" w:date="2023-05-16T21:59:00Z">
          <w:r w:rsidR="005B668B" w:rsidDel="00F848CE">
            <w:fldChar w:fldCharType="begin"/>
          </w:r>
          <w:r w:rsidR="005B668B" w:rsidDel="00F848CE">
            <w:delInstrText xml:space="preserve"> STYLEREF 1 \s </w:delInstrText>
          </w:r>
        </w:del>
      </w:ins>
      <w:del w:id="2429" w:author="Ilham Nur Pratama" w:date="2023-05-16T21:59:00Z">
        <w:r w:rsidR="005B668B" w:rsidDel="00F848CE">
          <w:fldChar w:fldCharType="separate"/>
        </w:r>
        <w:r w:rsidR="00B57DB5" w:rsidDel="00F848CE">
          <w:rPr>
            <w:noProof/>
          </w:rPr>
          <w:delText>1</w:delText>
        </w:r>
      </w:del>
      <w:ins w:id="2430" w:author="ilham.nur@office.ui.ac.id" w:date="2023-03-28T20:25:00Z">
        <w:del w:id="2431"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2432" w:author="Ilham Nur Pratama" w:date="2023-05-16T21:59:00Z">
        <w:r w:rsidR="005A58B4">
          <w:fldChar w:fldCharType="separate"/>
        </w:r>
      </w:del>
      <w:ins w:id="2433" w:author="ilham.nur@office.ui.ac.id" w:date="2023-03-28T20:25:00Z">
        <w:del w:id="2434" w:author="Ilham Nur Pratama" w:date="2023-05-16T21:59:00Z">
          <w:r w:rsidR="005B668B" w:rsidDel="00F848CE">
            <w:fldChar w:fldCharType="end"/>
          </w:r>
        </w:del>
      </w:ins>
      <w:del w:id="2435"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1</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3</w:delText>
        </w:r>
        <w:r w:rsidR="00B1186E" w:rsidDel="005B668B">
          <w:fldChar w:fldCharType="end"/>
        </w:r>
      </w:del>
      <w:bookmarkEnd w:id="2420"/>
      <w:bookmarkEnd w:id="2421"/>
      <w:r>
        <w:t xml:space="preserve"> </w:t>
      </w:r>
      <w:r w:rsidRPr="00B17A13">
        <w:t>Penelitian terdahulu terkait pengambilan keputusan</w:t>
      </w:r>
      <w:r w:rsidR="00A5761F">
        <w:t xml:space="preserve"> dengan</w:t>
      </w:r>
      <w:r w:rsidR="00DB52A7">
        <w:t xml:space="preserve"> alat bantu pengambilan keputusan</w:t>
      </w:r>
      <w:r w:rsidRPr="00B17A13">
        <w:t xml:space="preserve"> </w:t>
      </w:r>
      <w:r w:rsidR="00A5761F">
        <w:t>dalam bidang</w:t>
      </w:r>
      <w:r w:rsidR="00CC28A4">
        <w:t xml:space="preserve"> manajemen proyek</w:t>
      </w:r>
      <w:bookmarkEnd w:id="2422"/>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F26D03" w:rsidRPr="00C91757" w14:paraId="5012EEAC" w14:textId="77777777" w:rsidTr="005F3663">
        <w:trPr>
          <w:trHeight w:val="584"/>
          <w:tblHeader/>
        </w:trPr>
        <w:tc>
          <w:tcPr>
            <w:tcW w:w="2547" w:type="dxa"/>
            <w:hideMark/>
          </w:tcPr>
          <w:p w14:paraId="11BC6DB7"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Judul</w:t>
            </w:r>
          </w:p>
        </w:tc>
        <w:tc>
          <w:tcPr>
            <w:tcW w:w="850" w:type="dxa"/>
            <w:hideMark/>
          </w:tcPr>
          <w:p w14:paraId="04C9C792"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Tahun</w:t>
            </w:r>
          </w:p>
        </w:tc>
        <w:tc>
          <w:tcPr>
            <w:tcW w:w="2705" w:type="dxa"/>
            <w:hideMark/>
          </w:tcPr>
          <w:p w14:paraId="4BF9E775"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Tujuan</w:t>
            </w:r>
          </w:p>
        </w:tc>
        <w:tc>
          <w:tcPr>
            <w:tcW w:w="2540" w:type="dxa"/>
            <w:hideMark/>
          </w:tcPr>
          <w:p w14:paraId="4D314EEA"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Metode</w:t>
            </w:r>
          </w:p>
        </w:tc>
        <w:tc>
          <w:tcPr>
            <w:tcW w:w="4784"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C72245">
        <w:trPr>
          <w:trHeight w:val="584"/>
        </w:trPr>
        <w:tc>
          <w:tcPr>
            <w:tcW w:w="2547" w:type="dxa"/>
          </w:tcPr>
          <w:p w14:paraId="015B12BB" w14:textId="574CE1BB" w:rsidR="00582FC1" w:rsidRPr="0092125A" w:rsidRDefault="00582FC1" w:rsidP="00582FC1">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rPr>
              <w:t xml:space="preserve">Melihat Implementasi pemilihan project yang masuk kedalam suatu organisasi dengan menggunakan metod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327F84FE" w14:textId="3FE83DC0"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sidR="007F652F">
              <w:rPr>
                <w:rFonts w:eastAsiaTheme="minorEastAsia" w:cs="Times New Roman"/>
                <w:color w:val="000000" w:themeColor="dark1"/>
                <w:kern w:val="24"/>
                <w:sz w:val="20"/>
                <w:szCs w:val="20"/>
                <w:lang w:val="sv-SE"/>
              </w:rPr>
              <w:t xml:space="preserve">. Kemudian dilakukan studi lebih lanjut bagaimana </w:t>
            </w:r>
            <w:r w:rsidR="006728A0">
              <w:rPr>
                <w:rFonts w:eastAsiaTheme="minorEastAsia" w:cs="Times New Roman"/>
                <w:color w:val="000000" w:themeColor="dark1"/>
                <w:kern w:val="24"/>
                <w:sz w:val="20"/>
                <w:szCs w:val="20"/>
                <w:lang w:val="sv-SE"/>
              </w:rPr>
              <w:t xml:space="preserve">implementasi </w:t>
            </w:r>
            <w:r w:rsidR="007F652F">
              <w:rPr>
                <w:rFonts w:eastAsiaTheme="minorEastAsia" w:cs="Times New Roman"/>
                <w:color w:val="000000" w:themeColor="dark1"/>
                <w:kern w:val="24"/>
                <w:sz w:val="20"/>
                <w:szCs w:val="20"/>
                <w:lang w:val="sv-SE"/>
              </w:rPr>
              <w:t xml:space="preserve">TOPSIS, salah satu metode yang banyak digunakan dalam </w:t>
            </w:r>
            <w:r w:rsidR="006728A0">
              <w:rPr>
                <w:rFonts w:eastAsiaTheme="minorEastAsia" w:cs="Times New Roman"/>
                <w:color w:val="000000" w:themeColor="dark1"/>
                <w:kern w:val="24"/>
                <w:sz w:val="20"/>
                <w:szCs w:val="20"/>
                <w:lang w:val="sv-SE"/>
              </w:rPr>
              <w:t>mengoptimalisasi proyek.</w:t>
            </w:r>
          </w:p>
        </w:tc>
        <w:tc>
          <w:tcPr>
            <w:tcW w:w="4784" w:type="dxa"/>
          </w:tcPr>
          <w:p w14:paraId="5B547DC7" w14:textId="77777777" w:rsidR="006B555B" w:rsidRDefault="00582FC1" w:rsidP="00582FC1">
            <w:pPr>
              <w:spacing w:after="160" w:line="259" w:lineRule="auto"/>
              <w:rPr>
                <w:rFonts w:eastAsiaTheme="minorEastAsia" w:cs="Times New Roman"/>
                <w:color w:val="000000" w:themeColor="dark1"/>
                <w:kern w:val="24"/>
                <w:sz w:val="20"/>
                <w:szCs w:val="20"/>
              </w:rPr>
            </w:pPr>
            <w:r w:rsidRPr="007E4379">
              <w:rPr>
                <w:rFonts w:eastAsiaTheme="minorEastAsia" w:cs="Times New Roman"/>
                <w:color w:val="000000" w:themeColor="dark1"/>
                <w:kern w:val="24"/>
                <w:sz w:val="20"/>
                <w:szCs w:val="20"/>
              </w:rPr>
              <w:t>Didapatkan bahwa MCDM sudah di gunakan untuk melakukan pemilihan prioritas project. MCDM yang umumnya digunakan oleh banyak organisasi adalah TOPSIS</w:t>
            </w:r>
            <w:r w:rsidR="00A72252">
              <w:rPr>
                <w:rFonts w:eastAsiaTheme="minorEastAsia" w:cs="Times New Roman"/>
                <w:color w:val="000000" w:themeColor="dark1"/>
                <w:kern w:val="24"/>
                <w:sz w:val="20"/>
                <w:szCs w:val="20"/>
              </w:rPr>
              <w:t xml:space="preserve">. </w:t>
            </w:r>
          </w:p>
          <w:p w14:paraId="151CD20C" w14:textId="3FC24F23" w:rsidR="00582FC1" w:rsidRDefault="00A72252" w:rsidP="00582FC1">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menggunakan TOPSIS, manajer proyek dapat </w:t>
            </w:r>
            <w:r w:rsidR="007D1C3F">
              <w:rPr>
                <w:rFonts w:eastAsiaTheme="minorEastAsia" w:cs="Times New Roman"/>
                <w:color w:val="000000" w:themeColor="dark1"/>
                <w:kern w:val="24"/>
                <w:sz w:val="20"/>
                <w:szCs w:val="20"/>
              </w:rPr>
              <w:t xml:space="preserve">melakukan </w:t>
            </w:r>
            <w:r w:rsidR="006B555B">
              <w:rPr>
                <w:rFonts w:eastAsiaTheme="minorEastAsia" w:cs="Times New Roman"/>
                <w:color w:val="000000" w:themeColor="dark1"/>
                <w:kern w:val="24"/>
                <w:sz w:val="20"/>
                <w:szCs w:val="20"/>
              </w:rPr>
              <w:t xml:space="preserve">pengurutan pekerjaan berdasarkan hasil dari metode </w:t>
            </w:r>
            <w:r w:rsidR="006B555B">
              <w:rPr>
                <w:rFonts w:eastAsiaTheme="minorEastAsia" w:cs="Times New Roman"/>
                <w:i/>
                <w:iCs/>
                <w:color w:val="000000" w:themeColor="dark1"/>
                <w:kern w:val="24"/>
                <w:sz w:val="20"/>
                <w:szCs w:val="20"/>
              </w:rPr>
              <w:t>critical path.</w:t>
            </w:r>
            <w:r w:rsidR="00E009EB">
              <w:rPr>
                <w:rFonts w:eastAsiaTheme="minorEastAsia" w:cs="Times New Roman"/>
                <w:color w:val="000000" w:themeColor="dark1"/>
                <w:kern w:val="24"/>
                <w:sz w:val="20"/>
                <w:szCs w:val="20"/>
              </w:rPr>
              <w:t xml:space="preserve"> Sehingga pekerjaan yang dilakukan lebih fokus kepada </w:t>
            </w:r>
            <w:r w:rsidR="00AD0953">
              <w:rPr>
                <w:rFonts w:eastAsiaTheme="minorEastAsia" w:cs="Times New Roman"/>
                <w:color w:val="000000" w:themeColor="dark1"/>
                <w:kern w:val="24"/>
                <w:sz w:val="20"/>
                <w:szCs w:val="20"/>
              </w:rPr>
              <w:t>pekerjaan yang berisfat kritis</w:t>
            </w:r>
            <w:r w:rsidR="00530C90">
              <w:rPr>
                <w:rFonts w:eastAsiaTheme="minorEastAsia" w:cs="Times New Roman"/>
                <w:color w:val="000000" w:themeColor="dark1"/>
                <w:kern w:val="24"/>
                <w:sz w:val="20"/>
                <w:szCs w:val="20"/>
              </w:rPr>
              <w:t xml:space="preserve"> </w:t>
            </w:r>
            <w:r w:rsidR="00530C90">
              <w:rPr>
                <w:rFonts w:eastAsiaTheme="minorEastAsia" w:cs="Times New Roman"/>
                <w:color w:val="000000" w:themeColor="dark1"/>
                <w:kern w:val="24"/>
                <w:sz w:val="20"/>
                <w:szCs w:val="20"/>
              </w:rPr>
              <w:fldChar w:fldCharType="begin" w:fldLock="1"/>
            </w:r>
            <w:r w:rsidR="009343D3">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530C90">
              <w:rPr>
                <w:rFonts w:eastAsiaTheme="minorEastAsia" w:cs="Times New Roman"/>
                <w:color w:val="000000" w:themeColor="dark1"/>
                <w:kern w:val="24"/>
                <w:sz w:val="20"/>
                <w:szCs w:val="20"/>
              </w:rPr>
              <w:fldChar w:fldCharType="separate"/>
            </w:r>
            <w:r w:rsidR="00530C90" w:rsidRPr="00530C90">
              <w:rPr>
                <w:rFonts w:eastAsiaTheme="minorEastAsia" w:cs="Times New Roman"/>
                <w:noProof/>
                <w:color w:val="000000" w:themeColor="dark1"/>
                <w:kern w:val="24"/>
                <w:sz w:val="20"/>
                <w:szCs w:val="20"/>
              </w:rPr>
              <w:t>(Floyd et al., 2017)</w:t>
            </w:r>
            <w:r w:rsidR="00530C90">
              <w:rPr>
                <w:rFonts w:eastAsiaTheme="minorEastAsia" w:cs="Times New Roman"/>
                <w:color w:val="000000" w:themeColor="dark1"/>
                <w:kern w:val="24"/>
                <w:sz w:val="20"/>
                <w:szCs w:val="20"/>
              </w:rPr>
              <w:fldChar w:fldCharType="end"/>
            </w:r>
            <w:r w:rsidR="00530C90">
              <w:rPr>
                <w:rFonts w:eastAsiaTheme="minorEastAsia" w:cs="Times New Roman"/>
                <w:color w:val="000000" w:themeColor="dark1"/>
                <w:kern w:val="24"/>
                <w:sz w:val="20"/>
                <w:szCs w:val="20"/>
              </w:rPr>
              <w:t>.</w:t>
            </w:r>
          </w:p>
          <w:p w14:paraId="611DC7DB" w14:textId="11FF5521" w:rsidR="00530C90" w:rsidRPr="00E009EB" w:rsidRDefault="001F09CA" w:rsidP="00582FC1">
            <w:pPr>
              <w:spacing w:after="160" w:line="259" w:lineRule="auto"/>
              <w:rPr>
                <w:rFonts w:cs="Times New Roman"/>
                <w:sz w:val="20"/>
                <w:szCs w:val="20"/>
              </w:rPr>
            </w:pPr>
            <w:r>
              <w:rPr>
                <w:rFonts w:eastAsiaTheme="minorEastAsia" w:cs="Times New Roman"/>
                <w:color w:val="000000" w:themeColor="dark1"/>
                <w:kern w:val="24"/>
                <w:sz w:val="20"/>
                <w:szCs w:val="20"/>
              </w:rPr>
              <w:t xml:space="preserve">Akan tetapi pada penelitian ini pilihan keputusan yang di berikan oleh TOPSIS berbasis pada </w:t>
            </w:r>
            <w:r w:rsidR="00705D3F">
              <w:rPr>
                <w:rFonts w:eastAsiaTheme="minorEastAsia" w:cs="Times New Roman"/>
                <w:color w:val="000000" w:themeColor="dark1"/>
                <w:kern w:val="24"/>
                <w:sz w:val="20"/>
                <w:szCs w:val="20"/>
              </w:rPr>
              <w:t xml:space="preserve">satu kali proses wawancara dan pemodelan, sehingga apabila digunakan pada kasus berbeda, hasil yang dimunculkan dapat bersifat tidak valid, apabila </w:t>
            </w:r>
            <w:r w:rsidR="009379EB">
              <w:rPr>
                <w:rFonts w:eastAsiaTheme="minorEastAsia" w:cs="Times New Roman"/>
                <w:color w:val="000000" w:themeColor="dark1"/>
                <w:kern w:val="24"/>
                <w:sz w:val="20"/>
                <w:szCs w:val="20"/>
              </w:rPr>
              <w:t>inputan yang digunakan tidak konsisten dengan model yang telah di buat.</w:t>
            </w:r>
          </w:p>
        </w:tc>
      </w:tr>
      <w:tr w:rsidR="00A5761F" w:rsidRPr="00C91757" w14:paraId="2A8B0AD4" w14:textId="77777777" w:rsidTr="00C72245">
        <w:trPr>
          <w:trHeight w:val="295"/>
        </w:trPr>
        <w:tc>
          <w:tcPr>
            <w:tcW w:w="2547" w:type="dxa"/>
          </w:tcPr>
          <w:p w14:paraId="7C35811D" w14:textId="33E7C45D" w:rsidR="00A5761F" w:rsidRPr="0092125A" w:rsidRDefault="00A5761F" w:rsidP="00A5761F">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2BA72DF2" w14:textId="5D64FC93" w:rsidR="00A5761F" w:rsidRPr="00582FC1" w:rsidRDefault="00A5761F" w:rsidP="00A5761F">
            <w:pPr>
              <w:spacing w:after="160" w:line="259" w:lineRule="auto"/>
              <w:rPr>
                <w:rFonts w:cs="Times New Roman"/>
                <w:sz w:val="20"/>
                <w:szCs w:val="20"/>
              </w:rPr>
            </w:pPr>
            <w:r w:rsidRPr="000338FD">
              <w:rPr>
                <w:sz w:val="20"/>
                <w:szCs w:val="20"/>
              </w:rPr>
              <w:t>2021</w:t>
            </w:r>
          </w:p>
        </w:tc>
        <w:tc>
          <w:tcPr>
            <w:tcW w:w="2705" w:type="dxa"/>
          </w:tcPr>
          <w:p w14:paraId="479A72DB" w14:textId="063A769C" w:rsidR="00A5761F" w:rsidRPr="006B1980" w:rsidRDefault="00A5761F" w:rsidP="00A5761F">
            <w:pPr>
              <w:spacing w:after="160" w:line="259" w:lineRule="auto"/>
              <w:rPr>
                <w:rFonts w:cs="Times New Roman"/>
                <w:sz w:val="20"/>
                <w:szCs w:val="20"/>
              </w:rPr>
            </w:pPr>
            <w:r w:rsidRPr="000338FD">
              <w:rPr>
                <w:sz w:val="20"/>
                <w:szCs w:val="20"/>
              </w:rPr>
              <w:t>Mendapatkan model manajemen task dan resource yang dapat memilnimalisir waktu proyek dan biaya proyek dari project yang bersifat MPMSRCSP</w:t>
            </w:r>
            <w:r w:rsidRPr="00201F09">
              <w:rPr>
                <w:sz w:val="20"/>
                <w:szCs w:val="20"/>
              </w:rPr>
              <w:t xml:space="preserve"> </w:t>
            </w:r>
            <w:r w:rsidRPr="00201F09">
              <w:rPr>
                <w:sz w:val="20"/>
                <w:szCs w:val="20"/>
              </w:rPr>
              <w:fldChar w:fldCharType="begin" w:fldLock="1"/>
            </w:r>
            <w:r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201F09">
              <w:rPr>
                <w:sz w:val="20"/>
                <w:szCs w:val="20"/>
              </w:rPr>
              <w:t>.</w:t>
            </w:r>
          </w:p>
        </w:tc>
        <w:tc>
          <w:tcPr>
            <w:tcW w:w="2540" w:type="dxa"/>
          </w:tcPr>
          <w:p w14:paraId="0B352283" w14:textId="0BE50508" w:rsidR="00A5761F" w:rsidRPr="00582FC1" w:rsidRDefault="00A5761F" w:rsidP="00A5761F">
            <w:pPr>
              <w:spacing w:after="160" w:line="259" w:lineRule="auto"/>
              <w:rPr>
                <w:rFonts w:cs="Times New Roman"/>
                <w:sz w:val="20"/>
                <w:szCs w:val="20"/>
              </w:rPr>
            </w:pPr>
            <w:r w:rsidRPr="000338FD">
              <w:rPr>
                <w:sz w:val="20"/>
                <w:szCs w:val="20"/>
              </w:rPr>
              <w:t>Sintesis 2 Metode OR dan MCDM</w:t>
            </w:r>
            <w:r>
              <w:rPr>
                <w:sz w:val="20"/>
                <w:szCs w:val="20"/>
              </w:rPr>
              <w:t xml:space="preserve"> </w:t>
            </w:r>
            <w:r w:rsidRPr="000338FD">
              <w:rPr>
                <w:sz w:val="20"/>
                <w:szCs w:val="20"/>
              </w:rPr>
              <w:t>: OR (MOGR) digunakan untuk mencari solusi terbaik dari model permasalahan, MCDM (TOPSIS) digunakan untuk memeberikan urutan piliihan solusi terbaik dari OR</w:t>
            </w:r>
            <w:r w:rsidRPr="00201F09">
              <w:rPr>
                <w:sz w:val="20"/>
                <w:szCs w:val="20"/>
              </w:rPr>
              <w:t>.</w:t>
            </w:r>
          </w:p>
        </w:tc>
        <w:tc>
          <w:tcPr>
            <w:tcW w:w="4784" w:type="dxa"/>
          </w:tcPr>
          <w:p w14:paraId="2C63B01E" w14:textId="771DD9CE" w:rsidR="00A5761F" w:rsidRDefault="00A5761F" w:rsidP="00A5761F">
            <w:pPr>
              <w:spacing w:after="160" w:line="259" w:lineRule="auto"/>
              <w:rPr>
                <w:sz w:val="20"/>
                <w:szCs w:val="20"/>
              </w:rPr>
            </w:pPr>
            <w:r w:rsidRPr="000338FD">
              <w:rPr>
                <w:sz w:val="20"/>
                <w:szCs w:val="20"/>
              </w:rPr>
              <w:t>Pendekatan yang telah di</w:t>
            </w:r>
            <w:r w:rsidR="00245F18">
              <w:rPr>
                <w:sz w:val="20"/>
                <w:szCs w:val="20"/>
              </w:rPr>
              <w:t xml:space="preserve"> </w:t>
            </w:r>
            <w:r w:rsidRPr="000338FD">
              <w:rPr>
                <w:sz w:val="20"/>
                <w:szCs w:val="20"/>
              </w:rPr>
              <w:t xml:space="preserve">bangun dibandingkan dengan pendekatan </w:t>
            </w:r>
            <w:r w:rsidR="00994E89">
              <w:rPr>
                <w:sz w:val="20"/>
                <w:szCs w:val="20"/>
              </w:rPr>
              <w:t>OR</w:t>
            </w:r>
            <w:r w:rsidRPr="000338FD">
              <w:rPr>
                <w:sz w:val="20"/>
                <w:szCs w:val="20"/>
              </w:rPr>
              <w:t xml:space="preserve"> dan </w:t>
            </w:r>
            <w:r w:rsidR="00994E89">
              <w:rPr>
                <w:sz w:val="20"/>
                <w:szCs w:val="20"/>
              </w:rPr>
              <w:t xml:space="preserve">MCDM </w:t>
            </w:r>
            <w:r w:rsidRPr="000338FD">
              <w:rPr>
                <w:sz w:val="20"/>
                <w:szCs w:val="20"/>
              </w:rPr>
              <w:t>di</w:t>
            </w:r>
            <w:r w:rsidR="00245F18">
              <w:rPr>
                <w:sz w:val="20"/>
                <w:szCs w:val="20"/>
              </w:rPr>
              <w:t xml:space="preserve"> </w:t>
            </w:r>
            <w:r w:rsidRPr="000338FD">
              <w:rPr>
                <w:sz w:val="20"/>
                <w:szCs w:val="20"/>
              </w:rPr>
              <w:t>nilai lebih efektif dalam menurunkan usia proyek dan biaya proyek, akan tetapi sistem yang  dibangun merupakan modular dari sistem yang ada dan bukan merupakan sistem holisti</w:t>
            </w:r>
            <w:r w:rsidRPr="00201F09">
              <w:rPr>
                <w:sz w:val="20"/>
                <w:szCs w:val="20"/>
              </w:rPr>
              <w:t>k</w:t>
            </w:r>
            <w:r w:rsidRPr="000338FD">
              <w:rPr>
                <w:sz w:val="20"/>
                <w:szCs w:val="20"/>
              </w:rPr>
              <w:t>, sehingga sulit untuk digunakan pada saat implementasi</w:t>
            </w:r>
            <w:r w:rsidRPr="00201F09">
              <w:rPr>
                <w:sz w:val="20"/>
                <w:szCs w:val="20"/>
              </w:rPr>
              <w:t xml:space="preserve"> </w:t>
            </w:r>
            <w:r w:rsidRPr="00201F09">
              <w:rPr>
                <w:sz w:val="20"/>
                <w:szCs w:val="20"/>
              </w:rPr>
              <w:fldChar w:fldCharType="begin" w:fldLock="1"/>
            </w:r>
            <w:r>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0338FD">
              <w:rPr>
                <w:sz w:val="20"/>
                <w:szCs w:val="20"/>
              </w:rPr>
              <w:t>.</w:t>
            </w:r>
          </w:p>
          <w:p w14:paraId="1079C519" w14:textId="539BC9CE" w:rsidR="00994E89" w:rsidRPr="002F1DD4" w:rsidRDefault="00994E89" w:rsidP="00A5761F">
            <w:pPr>
              <w:spacing w:after="160" w:line="259" w:lineRule="auto"/>
              <w:rPr>
                <w:sz w:val="20"/>
                <w:szCs w:val="20"/>
              </w:rPr>
            </w:pPr>
            <w:r>
              <w:rPr>
                <w:sz w:val="20"/>
                <w:szCs w:val="20"/>
              </w:rPr>
              <w:t xml:space="preserve">Selain itu sistem yang dibangun </w:t>
            </w:r>
            <w:r w:rsidR="00E46AE4">
              <w:rPr>
                <w:sz w:val="20"/>
                <w:szCs w:val="20"/>
              </w:rPr>
              <w:t>terbatas pada satu kali proses pemberian keputusan, dan tidak bersifat dinamis seiring dengan perubahan proyek</w:t>
            </w:r>
          </w:p>
        </w:tc>
      </w:tr>
    </w:tbl>
    <w:p w14:paraId="7CCEBF5B" w14:textId="77777777" w:rsidR="0075118D" w:rsidRDefault="0075118D">
      <w:pPr>
        <w:rPr>
          <w:ins w:id="2436" w:author="Ilham Nur Pratama" w:date="2023-05-21T07:43:00Z"/>
        </w:rPr>
      </w:pPr>
    </w:p>
    <w:p w14:paraId="1707FBEB" w14:textId="68C53BC5" w:rsidR="0075118D" w:rsidRDefault="0075118D">
      <w:pPr>
        <w:pStyle w:val="Caption"/>
        <w:rPr>
          <w:ins w:id="2437" w:author="Ilham Nur Pratama" w:date="2023-05-21T07:44:00Z"/>
        </w:rPr>
        <w:pPrChange w:id="2438" w:author="Ilham Nur Pratama" w:date="2023-05-21T22:29:00Z">
          <w:pPr/>
        </w:pPrChange>
      </w:pPr>
      <w:bookmarkStart w:id="2439" w:name="_Toc135601528"/>
      <w:ins w:id="2440" w:author="Ilham Nur Pratama" w:date="2023-05-21T07:44:00Z">
        <w:r>
          <w:lastRenderedPageBreak/>
          <w:t xml:space="preserve">Tabel </w:t>
        </w:r>
      </w:ins>
      <w:ins w:id="2441" w:author="Ilham Nur Pratama" w:date="2023-05-21T22:40:00Z">
        <w:r w:rsidR="00985B1D">
          <w:fldChar w:fldCharType="begin"/>
        </w:r>
        <w:r w:rsidR="00985B1D">
          <w:instrText xml:space="preserve"> STYLEREF 1 \s </w:instrText>
        </w:r>
      </w:ins>
      <w:r w:rsidR="00985B1D">
        <w:fldChar w:fldCharType="separate"/>
      </w:r>
      <w:r w:rsidR="000D26C4">
        <w:rPr>
          <w:noProof/>
        </w:rPr>
        <w:t>1</w:t>
      </w:r>
      <w:ins w:id="2442"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443" w:author="Ilham Nur Pratama" w:date="2023-05-24T22:54:00Z">
        <w:r w:rsidR="000D26C4">
          <w:rPr>
            <w:noProof/>
          </w:rPr>
          <w:t>7</w:t>
        </w:r>
      </w:ins>
      <w:ins w:id="2444" w:author="Ilham Nur Pratama" w:date="2023-05-21T22:40:00Z">
        <w:r w:rsidR="00985B1D">
          <w:fldChar w:fldCharType="end"/>
        </w:r>
      </w:ins>
      <w:ins w:id="2445" w:author="Ilham Nur Pratama" w:date="2023-05-21T07:44:00Z">
        <w:r>
          <w:t xml:space="preserve"> </w:t>
        </w:r>
        <w:r w:rsidRPr="008C0005">
          <w:t>Penelitian terdahulu terkait pengambilan keputusan dengan alat bantu pengambilan keputusan dalam bidang manajemen proyek</w:t>
        </w:r>
        <w:r>
          <w:t xml:space="preserve"> (sambungan)</w:t>
        </w:r>
        <w:bookmarkEnd w:id="2439"/>
      </w:ins>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75118D" w:rsidRPr="00C91757" w14:paraId="3408BA1C" w14:textId="77777777" w:rsidTr="00C72245">
        <w:trPr>
          <w:trHeight w:val="295"/>
          <w:ins w:id="2446" w:author="Ilham Nur Pratama" w:date="2023-05-21T07:44:00Z"/>
        </w:trPr>
        <w:tc>
          <w:tcPr>
            <w:tcW w:w="2547" w:type="dxa"/>
          </w:tcPr>
          <w:p w14:paraId="547937EC" w14:textId="3462CB9B" w:rsidR="0075118D" w:rsidRPr="000557D4" w:rsidRDefault="0075118D" w:rsidP="0075118D">
            <w:pPr>
              <w:spacing w:line="259" w:lineRule="auto"/>
              <w:rPr>
                <w:ins w:id="2447" w:author="Ilham Nur Pratama" w:date="2023-05-21T07:44:00Z"/>
                <w:rFonts w:cs="Times New Roman"/>
                <w:i/>
                <w:iCs/>
                <w:sz w:val="20"/>
                <w:szCs w:val="20"/>
              </w:rPr>
            </w:pPr>
            <w:ins w:id="2448" w:author="finnet" w:date="2023-05-21T07:44:00Z">
              <w:r w:rsidRPr="00582FC1">
                <w:rPr>
                  <w:rFonts w:cs="Times New Roman"/>
                  <w:b/>
                  <w:bCs/>
                  <w:sz w:val="20"/>
                  <w:szCs w:val="20"/>
                </w:rPr>
                <w:t>Judul</w:t>
              </w:r>
            </w:ins>
          </w:p>
        </w:tc>
        <w:tc>
          <w:tcPr>
            <w:tcW w:w="850" w:type="dxa"/>
          </w:tcPr>
          <w:p w14:paraId="4963466E" w14:textId="4D29BE78" w:rsidR="0075118D" w:rsidRDefault="0075118D" w:rsidP="0075118D">
            <w:pPr>
              <w:spacing w:line="259" w:lineRule="auto"/>
              <w:rPr>
                <w:ins w:id="2449" w:author="Ilham Nur Pratama" w:date="2023-05-21T07:44:00Z"/>
                <w:rFonts w:cs="Times New Roman"/>
                <w:sz w:val="20"/>
                <w:szCs w:val="20"/>
              </w:rPr>
            </w:pPr>
            <w:ins w:id="2450" w:author="finnet" w:date="2023-05-21T07:44:00Z">
              <w:r w:rsidRPr="00582FC1">
                <w:rPr>
                  <w:rFonts w:cs="Times New Roman"/>
                  <w:b/>
                  <w:bCs/>
                  <w:sz w:val="20"/>
                  <w:szCs w:val="20"/>
                </w:rPr>
                <w:t>Tahun</w:t>
              </w:r>
            </w:ins>
          </w:p>
        </w:tc>
        <w:tc>
          <w:tcPr>
            <w:tcW w:w="2705" w:type="dxa"/>
          </w:tcPr>
          <w:p w14:paraId="0091C0CF" w14:textId="557CCE2B" w:rsidR="0075118D" w:rsidRDefault="0075118D" w:rsidP="0075118D">
            <w:pPr>
              <w:spacing w:line="259" w:lineRule="auto"/>
              <w:rPr>
                <w:ins w:id="2451" w:author="Ilham Nur Pratama" w:date="2023-05-21T07:44:00Z"/>
                <w:rFonts w:cs="Times New Roman"/>
                <w:sz w:val="20"/>
                <w:szCs w:val="20"/>
              </w:rPr>
            </w:pPr>
            <w:ins w:id="2452" w:author="finnet" w:date="2023-05-21T07:44:00Z">
              <w:r w:rsidRPr="00582FC1">
                <w:rPr>
                  <w:rFonts w:cs="Times New Roman"/>
                  <w:b/>
                  <w:bCs/>
                  <w:sz w:val="20"/>
                  <w:szCs w:val="20"/>
                </w:rPr>
                <w:t>Tujuan</w:t>
              </w:r>
            </w:ins>
          </w:p>
        </w:tc>
        <w:tc>
          <w:tcPr>
            <w:tcW w:w="2540" w:type="dxa"/>
          </w:tcPr>
          <w:p w14:paraId="729E6651" w14:textId="2FFE39E3" w:rsidR="0075118D" w:rsidRDefault="0075118D" w:rsidP="0075118D">
            <w:pPr>
              <w:spacing w:line="259" w:lineRule="auto"/>
              <w:rPr>
                <w:ins w:id="2453" w:author="Ilham Nur Pratama" w:date="2023-05-21T07:44:00Z"/>
                <w:rFonts w:cs="Times New Roman"/>
                <w:sz w:val="20"/>
                <w:szCs w:val="20"/>
              </w:rPr>
            </w:pPr>
            <w:ins w:id="2454" w:author="finnet" w:date="2023-05-21T07:44:00Z">
              <w:r w:rsidRPr="00582FC1">
                <w:rPr>
                  <w:rFonts w:cs="Times New Roman"/>
                  <w:b/>
                  <w:bCs/>
                  <w:sz w:val="20"/>
                  <w:szCs w:val="20"/>
                </w:rPr>
                <w:t>Metode</w:t>
              </w:r>
            </w:ins>
          </w:p>
        </w:tc>
        <w:tc>
          <w:tcPr>
            <w:tcW w:w="4784" w:type="dxa"/>
          </w:tcPr>
          <w:p w14:paraId="41C81635" w14:textId="46FF9361" w:rsidR="0075118D" w:rsidRDefault="0075118D" w:rsidP="0075118D">
            <w:pPr>
              <w:spacing w:line="259" w:lineRule="auto"/>
              <w:rPr>
                <w:ins w:id="2455" w:author="Ilham Nur Pratama" w:date="2023-05-21T07:44:00Z"/>
                <w:rFonts w:cs="Times New Roman"/>
                <w:sz w:val="20"/>
                <w:szCs w:val="20"/>
              </w:rPr>
            </w:pPr>
            <w:ins w:id="2456" w:author="finnet" w:date="2023-05-21T07:44:00Z">
              <w:r w:rsidRPr="00582FC1">
                <w:rPr>
                  <w:rFonts w:cs="Times New Roman"/>
                  <w:b/>
                  <w:bCs/>
                  <w:sz w:val="20"/>
                  <w:szCs w:val="20"/>
                </w:rPr>
                <w:t>Hasil</w:t>
              </w:r>
            </w:ins>
          </w:p>
        </w:tc>
      </w:tr>
      <w:tr w:rsidR="0075118D" w:rsidRPr="00C91757" w14:paraId="3D2236B1" w14:textId="77777777" w:rsidTr="00C72245">
        <w:trPr>
          <w:trHeight w:val="295"/>
        </w:trPr>
        <w:tc>
          <w:tcPr>
            <w:tcW w:w="2547" w:type="dxa"/>
          </w:tcPr>
          <w:p w14:paraId="5CE3FE9F" w14:textId="1B8524D1" w:rsidR="0075118D" w:rsidRPr="000557D4" w:rsidRDefault="0075118D" w:rsidP="0075118D">
            <w:pPr>
              <w:spacing w:after="160" w:line="259" w:lineRule="auto"/>
              <w:rPr>
                <w:rFonts w:cs="Times New Roman"/>
                <w:i/>
                <w:iCs/>
                <w:sz w:val="20"/>
                <w:szCs w:val="20"/>
              </w:rPr>
            </w:pPr>
            <w:r w:rsidRPr="000557D4">
              <w:rPr>
                <w:rFonts w:cs="Times New Roman"/>
                <w:i/>
                <w:iCs/>
                <w:sz w:val="20"/>
                <w:szCs w:val="20"/>
              </w:rPr>
              <w:t>Automatic</w:t>
            </w:r>
            <w:r>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31AC0583" w14:textId="46D14F9F" w:rsidR="0075118D" w:rsidRPr="00582FC1" w:rsidRDefault="0075118D" w:rsidP="0075118D">
            <w:pPr>
              <w:spacing w:after="160" w:line="259" w:lineRule="auto"/>
              <w:rPr>
                <w:rFonts w:cs="Times New Roman"/>
                <w:sz w:val="20"/>
                <w:szCs w:val="20"/>
              </w:rPr>
            </w:pPr>
            <w:r>
              <w:rPr>
                <w:rFonts w:cs="Times New Roman"/>
                <w:sz w:val="20"/>
                <w:szCs w:val="20"/>
              </w:rPr>
              <w:t>2020</w:t>
            </w:r>
          </w:p>
        </w:tc>
        <w:tc>
          <w:tcPr>
            <w:tcW w:w="2705" w:type="dxa"/>
          </w:tcPr>
          <w:p w14:paraId="2F5C2DB6" w14:textId="5AB166AB" w:rsidR="0075118D" w:rsidRPr="00582FC1" w:rsidRDefault="0075118D" w:rsidP="0075118D">
            <w:pPr>
              <w:spacing w:after="160" w:line="259" w:lineRule="auto"/>
              <w:rPr>
                <w:rFonts w:cs="Times New Roman"/>
                <w:sz w:val="20"/>
                <w:szCs w:val="20"/>
              </w:rPr>
            </w:pPr>
            <w:r>
              <w:rPr>
                <w:rFonts w:cs="Times New Roman"/>
                <w:sz w:val="20"/>
                <w:szCs w:val="20"/>
              </w:rPr>
              <w:t xml:space="preserve">Membuat sebuah sistem ML yang dapat membantu mengurangi waktu pengerjaan dengan mengurangi waktu pekerjaan dan alokasi pekerjaan pada seseorang </w:t>
            </w:r>
            <w:r>
              <w:rPr>
                <w:rFonts w:cs="Times New Roman"/>
                <w:sz w:val="20"/>
                <w:szCs w:val="20"/>
              </w:rPr>
              <w:fldChar w:fldCharType="begin" w:fldLock="1"/>
            </w:r>
            <w:r>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Pr>
                <w:rFonts w:cs="Times New Roman"/>
                <w:sz w:val="20"/>
                <w:szCs w:val="20"/>
              </w:rPr>
              <w:fldChar w:fldCharType="separate"/>
            </w:r>
            <w:r w:rsidRPr="003E5413">
              <w:rPr>
                <w:rFonts w:cs="Times New Roman"/>
                <w:noProof/>
                <w:sz w:val="20"/>
                <w:szCs w:val="20"/>
              </w:rPr>
              <w:t>(Yodnual et al., 2020)</w:t>
            </w:r>
            <w:r>
              <w:rPr>
                <w:rFonts w:cs="Times New Roman"/>
                <w:sz w:val="20"/>
                <w:szCs w:val="20"/>
              </w:rPr>
              <w:fldChar w:fldCharType="end"/>
            </w:r>
            <w:r>
              <w:rPr>
                <w:rFonts w:cs="Times New Roman"/>
                <w:sz w:val="20"/>
                <w:szCs w:val="20"/>
              </w:rPr>
              <w:t>.</w:t>
            </w:r>
          </w:p>
        </w:tc>
        <w:tc>
          <w:tcPr>
            <w:tcW w:w="2540" w:type="dxa"/>
          </w:tcPr>
          <w:p w14:paraId="7CD37F09" w14:textId="768DB0FB" w:rsidR="0075118D" w:rsidRDefault="0075118D" w:rsidP="0075118D">
            <w:pPr>
              <w:spacing w:after="160" w:line="259" w:lineRule="auto"/>
              <w:rPr>
                <w:rFonts w:cs="Times New Roman"/>
                <w:sz w:val="20"/>
                <w:szCs w:val="20"/>
              </w:rPr>
            </w:pPr>
            <w:r>
              <w:rPr>
                <w:rFonts w:cs="Times New Roman"/>
                <w:sz w:val="20"/>
                <w:szCs w:val="20"/>
              </w:rPr>
              <w:t xml:space="preserve">Menggunakan metode </w:t>
            </w:r>
            <w:r>
              <w:rPr>
                <w:rFonts w:cs="Times New Roman"/>
                <w:i/>
                <w:iCs/>
                <w:sz w:val="20"/>
                <w:szCs w:val="20"/>
              </w:rPr>
              <w:t xml:space="preserve">naïve bayes </w:t>
            </w:r>
            <w:r>
              <w:rPr>
                <w:rFonts w:cs="Times New Roman"/>
                <w:sz w:val="20"/>
                <w:szCs w:val="20"/>
              </w:rPr>
              <w:t xml:space="preserve">untuk mengetahui tingkatan beban kerja yang akan dilakukan seseorang berdasarkan parameter </w:t>
            </w:r>
            <w:r>
              <w:rPr>
                <w:rFonts w:cs="Times New Roman"/>
                <w:sz w:val="20"/>
                <w:szCs w:val="20"/>
              </w:rPr>
              <w:fldChar w:fldCharType="begin" w:fldLock="1"/>
            </w:r>
            <w:r>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Pr>
                <w:rFonts w:cs="Times New Roman"/>
                <w:sz w:val="20"/>
                <w:szCs w:val="20"/>
              </w:rPr>
              <w:fldChar w:fldCharType="separate"/>
            </w:r>
            <w:r w:rsidRPr="003E5413">
              <w:rPr>
                <w:rFonts w:cs="Times New Roman"/>
                <w:noProof/>
                <w:sz w:val="20"/>
                <w:szCs w:val="20"/>
              </w:rPr>
              <w:t>(Yodnual et al., 2020)</w:t>
            </w:r>
            <w:r>
              <w:rPr>
                <w:rFonts w:cs="Times New Roman"/>
                <w:sz w:val="20"/>
                <w:szCs w:val="20"/>
              </w:rPr>
              <w:fldChar w:fldCharType="end"/>
            </w:r>
            <w:r>
              <w:rPr>
                <w:rFonts w:cs="Times New Roman"/>
                <w:sz w:val="20"/>
                <w:szCs w:val="20"/>
              </w:rPr>
              <w:t>:</w:t>
            </w:r>
          </w:p>
          <w:p w14:paraId="0F3B356E" w14:textId="77777777" w:rsidR="0075118D" w:rsidRDefault="0075118D" w:rsidP="0075118D">
            <w:pPr>
              <w:spacing w:after="160" w:line="259" w:lineRule="auto"/>
              <w:rPr>
                <w:rFonts w:cs="Times New Roman"/>
                <w:sz w:val="20"/>
                <w:szCs w:val="20"/>
              </w:rPr>
            </w:pPr>
            <w:r>
              <w:rPr>
                <w:rFonts w:cs="Times New Roman"/>
                <w:sz w:val="20"/>
                <w:szCs w:val="20"/>
              </w:rPr>
              <w:t>1. Prioritas</w:t>
            </w:r>
          </w:p>
          <w:p w14:paraId="453A0078" w14:textId="77777777" w:rsidR="0075118D" w:rsidRDefault="0075118D" w:rsidP="0075118D">
            <w:pPr>
              <w:spacing w:after="160" w:line="259" w:lineRule="auto"/>
              <w:rPr>
                <w:rFonts w:cs="Times New Roman"/>
                <w:sz w:val="20"/>
                <w:szCs w:val="20"/>
              </w:rPr>
            </w:pPr>
            <w:r>
              <w:rPr>
                <w:rFonts w:cs="Times New Roman"/>
                <w:sz w:val="20"/>
                <w:szCs w:val="20"/>
              </w:rPr>
              <w:t>2. Jenis tiket</w:t>
            </w:r>
          </w:p>
          <w:p w14:paraId="7E525EA7" w14:textId="4FD3C059" w:rsidR="0075118D" w:rsidRPr="00AF4DB7" w:rsidRDefault="0075118D" w:rsidP="0075118D">
            <w:pPr>
              <w:spacing w:after="160" w:line="259" w:lineRule="auto"/>
              <w:rPr>
                <w:rFonts w:cs="Times New Roman"/>
                <w:sz w:val="20"/>
                <w:szCs w:val="20"/>
              </w:rPr>
            </w:pPr>
            <w:r>
              <w:rPr>
                <w:rFonts w:cs="Times New Roman"/>
                <w:sz w:val="20"/>
                <w:szCs w:val="20"/>
              </w:rPr>
              <w:t>3. Jenis pekerjaan</w:t>
            </w:r>
          </w:p>
        </w:tc>
        <w:tc>
          <w:tcPr>
            <w:tcW w:w="4784" w:type="dxa"/>
          </w:tcPr>
          <w:p w14:paraId="61770638" w14:textId="49CAAAA7" w:rsidR="0075118D" w:rsidRDefault="0075118D" w:rsidP="0075118D">
            <w:pPr>
              <w:spacing w:after="160" w:line="259" w:lineRule="auto"/>
              <w:rPr>
                <w:rFonts w:cs="Times New Roman"/>
                <w:sz w:val="20"/>
                <w:szCs w:val="20"/>
              </w:rPr>
            </w:pPr>
            <w:r>
              <w:rPr>
                <w:rFonts w:cs="Times New Roman"/>
                <w:sz w:val="20"/>
                <w:szCs w:val="20"/>
              </w:rPr>
              <w:t xml:space="preserve">Diketahui dengan adanya penambahan sistem ML </w:t>
            </w:r>
            <w:r>
              <w:rPr>
                <w:rFonts w:cs="Times New Roman"/>
                <w:i/>
                <w:iCs/>
                <w:sz w:val="20"/>
                <w:szCs w:val="20"/>
              </w:rPr>
              <w:t xml:space="preserve">naïve bayes </w:t>
            </w:r>
            <w:r>
              <w:rPr>
                <w:rFonts w:cs="Times New Roman"/>
                <w:sz w:val="20"/>
                <w:szCs w:val="20"/>
              </w:rPr>
              <w:t xml:space="preserve">untuk memprediksi beban kerja yang akan dilakukan, mampu untuk mengurangi waktu ketika memperjelas beban kerja dan pembagian kerja, dan juga mengurangi beban pada sumber daya karena pekerjaan tersebar merata </w:t>
            </w:r>
            <w:r>
              <w:rPr>
                <w:rFonts w:cs="Times New Roman"/>
                <w:sz w:val="20"/>
                <w:szCs w:val="20"/>
              </w:rPr>
              <w:fldChar w:fldCharType="begin" w:fldLock="1"/>
            </w:r>
            <w:r>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Pr>
                <w:rFonts w:cs="Times New Roman"/>
                <w:sz w:val="20"/>
                <w:szCs w:val="20"/>
              </w:rPr>
              <w:fldChar w:fldCharType="separate"/>
            </w:r>
            <w:r w:rsidRPr="004F71C7">
              <w:rPr>
                <w:rFonts w:cs="Times New Roman"/>
                <w:noProof/>
                <w:sz w:val="20"/>
                <w:szCs w:val="20"/>
              </w:rPr>
              <w:t>(Yodnual et al., 2020)</w:t>
            </w:r>
            <w:r>
              <w:rPr>
                <w:rFonts w:cs="Times New Roman"/>
                <w:sz w:val="20"/>
                <w:szCs w:val="20"/>
              </w:rPr>
              <w:fldChar w:fldCharType="end"/>
            </w:r>
            <w:r>
              <w:rPr>
                <w:rFonts w:cs="Times New Roman"/>
                <w:sz w:val="20"/>
                <w:szCs w:val="20"/>
              </w:rPr>
              <w:t>.</w:t>
            </w:r>
          </w:p>
          <w:p w14:paraId="39062E12" w14:textId="5409C301" w:rsidR="0075118D" w:rsidRPr="00FF7DD8" w:rsidRDefault="0075118D" w:rsidP="0075118D">
            <w:pPr>
              <w:spacing w:after="160" w:line="259" w:lineRule="auto"/>
              <w:rPr>
                <w:rFonts w:cs="Times New Roman"/>
                <w:sz w:val="20"/>
                <w:szCs w:val="20"/>
              </w:rPr>
            </w:pPr>
            <w:r>
              <w:rPr>
                <w:rFonts w:cs="Times New Roman"/>
                <w:sz w:val="20"/>
                <w:szCs w:val="20"/>
              </w:rPr>
              <w:t xml:space="preserve">Akan tetapi dengan algoritma </w:t>
            </w:r>
            <w:r>
              <w:rPr>
                <w:rFonts w:cs="Times New Roman"/>
                <w:i/>
                <w:iCs/>
                <w:sz w:val="20"/>
                <w:szCs w:val="20"/>
              </w:rPr>
              <w:t xml:space="preserve">naïve bayes </w:t>
            </w:r>
            <w:r>
              <w:rPr>
                <w:rFonts w:cs="Times New Roman"/>
                <w:sz w:val="20"/>
                <w:szCs w:val="20"/>
              </w:rPr>
              <w:t>yang digunakan memiliki kelemahan di mana perlu di berikan pembobotan pada kategori yang dibuat sehingga hasil yang di munculkan relatif bias dengan pembobotan yang sudah ditetapkan.</w:t>
            </w:r>
          </w:p>
        </w:tc>
      </w:tr>
      <w:tr w:rsidR="0075118D" w:rsidRPr="00C91757" w14:paraId="7A811538" w14:textId="77777777" w:rsidTr="00FB67FE">
        <w:trPr>
          <w:trHeight w:val="1152"/>
        </w:trPr>
        <w:tc>
          <w:tcPr>
            <w:tcW w:w="2547" w:type="dxa"/>
          </w:tcPr>
          <w:p w14:paraId="2D8B050F" w14:textId="77777777" w:rsidR="0075118D" w:rsidRPr="0092125A" w:rsidRDefault="0075118D" w:rsidP="0075118D">
            <w:pPr>
              <w:rPr>
                <w:rFonts w:cs="Times New Roman"/>
                <w:i/>
                <w:iCs/>
                <w:sz w:val="20"/>
                <w:szCs w:val="20"/>
              </w:rPr>
            </w:pPr>
            <w:r w:rsidRPr="0092125A">
              <w:rPr>
                <w:rFonts w:cs="Times New Roman"/>
                <w:i/>
                <w:iCs/>
                <w:sz w:val="20"/>
                <w:szCs w:val="20"/>
              </w:rPr>
              <w:t>A review of machine learning</w:t>
            </w:r>
          </w:p>
          <w:p w14:paraId="494DDE00" w14:textId="77777777" w:rsidR="0075118D" w:rsidRPr="0092125A" w:rsidRDefault="0075118D" w:rsidP="0075118D">
            <w:pPr>
              <w:rPr>
                <w:rFonts w:cs="Times New Roman"/>
                <w:i/>
                <w:iCs/>
                <w:sz w:val="20"/>
                <w:szCs w:val="20"/>
              </w:rPr>
            </w:pPr>
            <w:r w:rsidRPr="0092125A">
              <w:rPr>
                <w:rFonts w:cs="Times New Roman"/>
                <w:i/>
                <w:iCs/>
                <w:sz w:val="20"/>
                <w:szCs w:val="20"/>
              </w:rPr>
              <w:t>applications in human</w:t>
            </w:r>
          </w:p>
          <w:p w14:paraId="3EB5CA2D" w14:textId="4B4A7FC4" w:rsidR="0075118D" w:rsidRPr="00FB67FE" w:rsidRDefault="0075118D" w:rsidP="0075118D">
            <w:pPr>
              <w:rPr>
                <w:rFonts w:cs="Times New Roman"/>
                <w:i/>
                <w:iCs/>
                <w:sz w:val="20"/>
                <w:szCs w:val="20"/>
              </w:rPr>
            </w:pPr>
            <w:r w:rsidRPr="0092125A">
              <w:rPr>
                <w:rFonts w:cs="Times New Roman"/>
                <w:i/>
                <w:iCs/>
                <w:sz w:val="20"/>
                <w:szCs w:val="20"/>
              </w:rPr>
              <w:t>resource management</w:t>
            </w:r>
          </w:p>
        </w:tc>
        <w:tc>
          <w:tcPr>
            <w:tcW w:w="850" w:type="dxa"/>
          </w:tcPr>
          <w:p w14:paraId="5F1A0400" w14:textId="04144CE9" w:rsidR="0075118D" w:rsidRDefault="0075118D" w:rsidP="0075118D">
            <w:pPr>
              <w:rPr>
                <w:rFonts w:cs="Times New Roman"/>
                <w:sz w:val="20"/>
                <w:szCs w:val="20"/>
              </w:rPr>
            </w:pPr>
            <w:r>
              <w:rPr>
                <w:rFonts w:cs="Times New Roman"/>
                <w:sz w:val="20"/>
                <w:szCs w:val="20"/>
              </w:rPr>
              <w:t>2022</w:t>
            </w:r>
          </w:p>
        </w:tc>
        <w:tc>
          <w:tcPr>
            <w:tcW w:w="2705" w:type="dxa"/>
          </w:tcPr>
          <w:p w14:paraId="0418642C" w14:textId="19D73DCB" w:rsidR="0075118D" w:rsidRDefault="0075118D" w:rsidP="0075118D">
            <w:pPr>
              <w:rPr>
                <w:rFonts w:cs="Times New Roman"/>
                <w:sz w:val="20"/>
                <w:szCs w:val="20"/>
              </w:rPr>
            </w:pPr>
            <w:r>
              <w:rPr>
                <w:rFonts w:cs="Times New Roman"/>
                <w:sz w:val="20"/>
                <w:szCs w:val="20"/>
              </w:rPr>
              <w:t xml:space="preserve">Melihat bagaimana perusahaan mengadopsi ML dalam melakukan penyelesaian permasalahan manajemen sumber daya pada organisasi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36C79C3D" w14:textId="716A6298" w:rsidR="0075118D" w:rsidRDefault="0075118D" w:rsidP="0075118D">
            <w:pPr>
              <w:rPr>
                <w:rFonts w:cs="Times New Roman"/>
                <w:sz w:val="20"/>
                <w:szCs w:val="20"/>
              </w:rPr>
            </w:pPr>
            <w:r>
              <w:rPr>
                <w:rFonts w:cs="Times New Roman"/>
                <w:sz w:val="20"/>
                <w:szCs w:val="20"/>
              </w:rPr>
              <w:t>Melakukan studi literatur terhadap 105 jurnal terindeks scopus yang mengimplementasikan ML pada proses manajemen sumber daya.</w:t>
            </w:r>
          </w:p>
        </w:tc>
        <w:tc>
          <w:tcPr>
            <w:tcW w:w="4784" w:type="dxa"/>
          </w:tcPr>
          <w:p w14:paraId="195556DC" w14:textId="70B78C47" w:rsidR="0075118D" w:rsidRDefault="0075118D" w:rsidP="0075118D">
            <w:pPr>
              <w:spacing w:after="160" w:line="259" w:lineRule="auto"/>
              <w:rPr>
                <w:sz w:val="20"/>
                <w:szCs w:val="20"/>
              </w:rPr>
            </w:pPr>
            <w:r w:rsidRPr="00314577">
              <w:rPr>
                <w:rFonts w:cs="Times New Roman"/>
                <w:sz w:val="20"/>
                <w:szCs w:val="20"/>
              </w:rPr>
              <w:t xml:space="preserve">Diketahui bahwa untuk memecahkan permasalahan </w:t>
            </w:r>
            <w:r>
              <w:rPr>
                <w:rFonts w:cs="Times New Roman"/>
                <w:sz w:val="20"/>
                <w:szCs w:val="20"/>
              </w:rPr>
              <w:t>rekrutmen dan manajemen performa</w:t>
            </w:r>
            <w:r w:rsidRPr="00314577">
              <w:rPr>
                <w:rFonts w:cs="Times New Roman"/>
                <w:sz w:val="20"/>
                <w:szCs w:val="20"/>
              </w:rPr>
              <w:t xml:space="preserve"> sumber daya pada organisasi, metode ML yang digunakan adalah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w:t>
            </w:r>
            <w:del w:id="2457" w:author="Ilham Nur Pratama" w:date="2023-05-15T21:44:00Z">
              <w:r w:rsidDel="008966EE">
                <w:rPr>
                  <w:i/>
                  <w:iCs/>
                  <w:sz w:val="20"/>
                  <w:szCs w:val="20"/>
                </w:rPr>
                <w:pgNum/>
              </w:r>
              <w:r w:rsidDel="008966EE">
                <w:rPr>
                  <w:i/>
                  <w:iCs/>
                  <w:sz w:val="20"/>
                  <w:szCs w:val="20"/>
                </w:rPr>
                <w:delText>erminology</w:delText>
              </w:r>
            </w:del>
            <w:ins w:id="2458" w:author="Ilham Nur Pratama" w:date="2023-05-15T21:44:00Z">
              <w:r>
                <w:rPr>
                  <w:i/>
                  <w:iCs/>
                  <w:sz w:val="20"/>
                  <w:szCs w:val="20"/>
                </w:rPr>
                <w:t>programming</w:t>
              </w:r>
            </w:ins>
            <w:r w:rsidRPr="00314577">
              <w:rPr>
                <w:i/>
                <w:iCs/>
                <w:sz w:val="20"/>
                <w:szCs w:val="20"/>
              </w:rPr>
              <w:t xml:space="preserve"> </w:t>
            </w:r>
            <w:r w:rsidRPr="00314577">
              <w:rPr>
                <w:sz w:val="20"/>
                <w:szCs w:val="20"/>
              </w:rPr>
              <w:t>untuk melakukan klasifikasi.</w:t>
            </w:r>
            <w:r>
              <w:rPr>
                <w:sz w:val="20"/>
                <w:szCs w:val="20"/>
              </w:rPr>
              <w:t xml:space="preserve"> </w:t>
            </w:r>
          </w:p>
          <w:p w14:paraId="22C1A91A" w14:textId="52FF94D7" w:rsidR="0075118D" w:rsidRDefault="0075118D" w:rsidP="0075118D">
            <w:pPr>
              <w:rPr>
                <w:rFonts w:cs="Times New Roman"/>
                <w:i/>
                <w:iCs/>
                <w:sz w:val="20"/>
                <w:szCs w:val="20"/>
              </w:rPr>
            </w:pPr>
            <w:r>
              <w:rPr>
                <w:sz w:val="20"/>
                <w:szCs w:val="20"/>
              </w:rPr>
              <w:t xml:space="preserve">Akan tetapi penggunaan </w:t>
            </w:r>
            <w:r>
              <w:rPr>
                <w:i/>
                <w:iCs/>
                <w:sz w:val="20"/>
                <w:szCs w:val="20"/>
              </w:rPr>
              <w:t>decision tree</w:t>
            </w:r>
            <w:r>
              <w:rPr>
                <w:sz w:val="20"/>
                <w:szCs w:val="20"/>
              </w:rPr>
              <w:t xml:space="preserve"> sering kali mendapatkan permasalahan karena keputusan yang di ambil berdasarkan satu pohon keputusan.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sz w:val="20"/>
                <w:szCs w:val="20"/>
              </w:rPr>
              <w:t>.</w:t>
            </w:r>
          </w:p>
        </w:tc>
      </w:tr>
    </w:tbl>
    <w:p w14:paraId="228D28A8" w14:textId="27872F06" w:rsidR="0075118D" w:rsidRDefault="0075118D">
      <w:pPr>
        <w:rPr>
          <w:ins w:id="2459" w:author="Ilham Nur Pratama" w:date="2023-05-21T07:43:00Z"/>
        </w:rPr>
      </w:pPr>
    </w:p>
    <w:p w14:paraId="0823ADEF" w14:textId="77777777" w:rsidR="0075118D" w:rsidRDefault="0075118D">
      <w:pPr>
        <w:spacing w:line="259" w:lineRule="auto"/>
        <w:jc w:val="left"/>
        <w:rPr>
          <w:ins w:id="2460" w:author="Ilham Nur Pratama" w:date="2023-05-21T07:43:00Z"/>
        </w:rPr>
      </w:pPr>
      <w:ins w:id="2461" w:author="Ilham Nur Pratama" w:date="2023-05-21T07:43:00Z">
        <w:r>
          <w:br w:type="page"/>
        </w:r>
      </w:ins>
    </w:p>
    <w:p w14:paraId="22AED0A6" w14:textId="77777777" w:rsidR="0075118D" w:rsidRDefault="0075118D">
      <w:pPr>
        <w:rPr>
          <w:ins w:id="2462" w:author="Ilham Nur Pratama" w:date="2023-05-21T07:43:00Z"/>
        </w:rPr>
      </w:pPr>
    </w:p>
    <w:p w14:paraId="3DB7D2E4" w14:textId="26B0484F" w:rsidR="0075118D" w:rsidRDefault="0075118D">
      <w:pPr>
        <w:pStyle w:val="Caption"/>
        <w:rPr>
          <w:ins w:id="2463" w:author="Ilham Nur Pratama" w:date="2023-05-21T07:45:00Z"/>
        </w:rPr>
        <w:pPrChange w:id="2464" w:author="Ilham Nur Pratama" w:date="2023-05-21T22:29:00Z">
          <w:pPr/>
        </w:pPrChange>
      </w:pPr>
      <w:bookmarkStart w:id="2465" w:name="_Ref135548680"/>
      <w:bookmarkStart w:id="2466" w:name="_Toc135601529"/>
      <w:ins w:id="2467" w:author="Ilham Nur Pratama" w:date="2023-05-21T07:45:00Z">
        <w:r>
          <w:t xml:space="preserve">Tabel </w:t>
        </w:r>
      </w:ins>
      <w:ins w:id="2468" w:author="Ilham Nur Pratama" w:date="2023-05-21T22:40:00Z">
        <w:r w:rsidR="00985B1D">
          <w:fldChar w:fldCharType="begin"/>
        </w:r>
        <w:r w:rsidR="00985B1D">
          <w:instrText xml:space="preserve"> STYLEREF 1 \s </w:instrText>
        </w:r>
      </w:ins>
      <w:r w:rsidR="00985B1D">
        <w:fldChar w:fldCharType="separate"/>
      </w:r>
      <w:r w:rsidR="000D26C4">
        <w:rPr>
          <w:noProof/>
        </w:rPr>
        <w:t>1</w:t>
      </w:r>
      <w:ins w:id="2469"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470" w:author="Ilham Nur Pratama" w:date="2023-05-24T22:54:00Z">
        <w:r w:rsidR="000D26C4">
          <w:rPr>
            <w:noProof/>
          </w:rPr>
          <w:t>8</w:t>
        </w:r>
      </w:ins>
      <w:ins w:id="2471" w:author="Ilham Nur Pratama" w:date="2023-05-21T22:40:00Z">
        <w:r w:rsidR="00985B1D">
          <w:fldChar w:fldCharType="end"/>
        </w:r>
      </w:ins>
      <w:bookmarkEnd w:id="2465"/>
      <w:ins w:id="2472" w:author="Ilham Nur Pratama" w:date="2023-05-21T07:45:00Z">
        <w:r>
          <w:t xml:space="preserve"> </w:t>
        </w:r>
        <w:r w:rsidRPr="00044C09">
          <w:t>Penelitian terdahulu terkait pengambilan keputusan dengan alat bantu pengambilan keputusan dalam bidang manajemen proyek (sambungan)</w:t>
        </w:r>
        <w:bookmarkEnd w:id="2466"/>
      </w:ins>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75118D" w:rsidRPr="00C91757" w14:paraId="3922F324" w14:textId="77777777" w:rsidTr="00FB67FE">
        <w:trPr>
          <w:trHeight w:val="1152"/>
          <w:ins w:id="2473" w:author="Ilham Nur Pratama" w:date="2023-05-21T07:44:00Z"/>
        </w:trPr>
        <w:tc>
          <w:tcPr>
            <w:tcW w:w="2547" w:type="dxa"/>
          </w:tcPr>
          <w:p w14:paraId="3CE255FF" w14:textId="58B4C4F9" w:rsidR="0075118D" w:rsidRPr="00FB67FE" w:rsidRDefault="0075118D" w:rsidP="0075118D">
            <w:pPr>
              <w:rPr>
                <w:ins w:id="2474" w:author="Ilham Nur Pratama" w:date="2023-05-21T07:44:00Z"/>
                <w:rFonts w:cs="Times New Roman"/>
                <w:i/>
                <w:iCs/>
                <w:sz w:val="20"/>
                <w:szCs w:val="20"/>
              </w:rPr>
            </w:pPr>
            <w:ins w:id="2475" w:author="finnet" w:date="2023-05-21T07:44:00Z">
              <w:r w:rsidRPr="00582FC1">
                <w:rPr>
                  <w:rFonts w:cs="Times New Roman"/>
                  <w:b/>
                  <w:bCs/>
                  <w:sz w:val="20"/>
                  <w:szCs w:val="20"/>
                </w:rPr>
                <w:t>Judul</w:t>
              </w:r>
            </w:ins>
          </w:p>
        </w:tc>
        <w:tc>
          <w:tcPr>
            <w:tcW w:w="850" w:type="dxa"/>
          </w:tcPr>
          <w:p w14:paraId="5209F239" w14:textId="29F57800" w:rsidR="0075118D" w:rsidRDefault="0075118D" w:rsidP="0075118D">
            <w:pPr>
              <w:rPr>
                <w:ins w:id="2476" w:author="Ilham Nur Pratama" w:date="2023-05-21T07:44:00Z"/>
                <w:rFonts w:cs="Times New Roman"/>
                <w:sz w:val="20"/>
                <w:szCs w:val="20"/>
              </w:rPr>
            </w:pPr>
            <w:ins w:id="2477" w:author="finnet" w:date="2023-05-21T07:44:00Z">
              <w:r w:rsidRPr="00582FC1">
                <w:rPr>
                  <w:rFonts w:cs="Times New Roman"/>
                  <w:b/>
                  <w:bCs/>
                  <w:sz w:val="20"/>
                  <w:szCs w:val="20"/>
                </w:rPr>
                <w:t>Tahun</w:t>
              </w:r>
            </w:ins>
          </w:p>
        </w:tc>
        <w:tc>
          <w:tcPr>
            <w:tcW w:w="2705" w:type="dxa"/>
          </w:tcPr>
          <w:p w14:paraId="629E65B2" w14:textId="49094EEC" w:rsidR="0075118D" w:rsidRDefault="0075118D" w:rsidP="0075118D">
            <w:pPr>
              <w:rPr>
                <w:ins w:id="2478" w:author="Ilham Nur Pratama" w:date="2023-05-21T07:44:00Z"/>
                <w:rFonts w:cs="Times New Roman"/>
                <w:sz w:val="20"/>
                <w:szCs w:val="20"/>
              </w:rPr>
            </w:pPr>
            <w:ins w:id="2479" w:author="finnet" w:date="2023-05-21T07:44:00Z">
              <w:r w:rsidRPr="00582FC1">
                <w:rPr>
                  <w:rFonts w:cs="Times New Roman"/>
                  <w:b/>
                  <w:bCs/>
                  <w:sz w:val="20"/>
                  <w:szCs w:val="20"/>
                </w:rPr>
                <w:t>Tujuan</w:t>
              </w:r>
            </w:ins>
          </w:p>
        </w:tc>
        <w:tc>
          <w:tcPr>
            <w:tcW w:w="2540" w:type="dxa"/>
          </w:tcPr>
          <w:p w14:paraId="71B05A91" w14:textId="0525930C" w:rsidR="0075118D" w:rsidRDefault="0075118D" w:rsidP="0075118D">
            <w:pPr>
              <w:rPr>
                <w:ins w:id="2480" w:author="Ilham Nur Pratama" w:date="2023-05-21T07:44:00Z"/>
                <w:rFonts w:cs="Times New Roman"/>
                <w:sz w:val="20"/>
                <w:szCs w:val="20"/>
              </w:rPr>
            </w:pPr>
            <w:ins w:id="2481" w:author="finnet" w:date="2023-05-21T07:44:00Z">
              <w:r w:rsidRPr="00582FC1">
                <w:rPr>
                  <w:rFonts w:cs="Times New Roman"/>
                  <w:b/>
                  <w:bCs/>
                  <w:sz w:val="20"/>
                  <w:szCs w:val="20"/>
                </w:rPr>
                <w:t>Metode</w:t>
              </w:r>
            </w:ins>
          </w:p>
        </w:tc>
        <w:tc>
          <w:tcPr>
            <w:tcW w:w="4784" w:type="dxa"/>
          </w:tcPr>
          <w:p w14:paraId="158F6503" w14:textId="0D86E8A3" w:rsidR="0075118D" w:rsidRPr="00411C49" w:rsidRDefault="0075118D" w:rsidP="0075118D">
            <w:pPr>
              <w:rPr>
                <w:ins w:id="2482" w:author="Ilham Nur Pratama" w:date="2023-05-21T07:44:00Z"/>
                <w:rFonts w:cs="Times New Roman"/>
                <w:i/>
                <w:iCs/>
                <w:sz w:val="20"/>
                <w:szCs w:val="20"/>
              </w:rPr>
            </w:pPr>
            <w:ins w:id="2483" w:author="finnet" w:date="2023-05-21T07:44:00Z">
              <w:r w:rsidRPr="00582FC1">
                <w:rPr>
                  <w:rFonts w:cs="Times New Roman"/>
                  <w:b/>
                  <w:bCs/>
                  <w:sz w:val="20"/>
                  <w:szCs w:val="20"/>
                </w:rPr>
                <w:t>Hasil</w:t>
              </w:r>
            </w:ins>
          </w:p>
        </w:tc>
      </w:tr>
      <w:tr w:rsidR="0075118D" w:rsidRPr="00C91757" w14:paraId="31E20E75" w14:textId="77777777" w:rsidTr="00FB67FE">
        <w:trPr>
          <w:trHeight w:val="1152"/>
        </w:trPr>
        <w:tc>
          <w:tcPr>
            <w:tcW w:w="2547" w:type="dxa"/>
          </w:tcPr>
          <w:p w14:paraId="6002AEC8" w14:textId="77777777" w:rsidR="0075118D" w:rsidRPr="00FB67FE" w:rsidRDefault="0075118D" w:rsidP="0075118D">
            <w:pPr>
              <w:rPr>
                <w:rFonts w:cs="Times New Roman"/>
                <w:i/>
                <w:iCs/>
                <w:sz w:val="20"/>
                <w:szCs w:val="20"/>
              </w:rPr>
            </w:pPr>
            <w:r w:rsidRPr="00FB67FE">
              <w:rPr>
                <w:rFonts w:cs="Times New Roman"/>
                <w:i/>
                <w:iCs/>
                <w:sz w:val="20"/>
                <w:szCs w:val="20"/>
              </w:rPr>
              <w:t>Research on the Classification of High Dimensional</w:t>
            </w:r>
          </w:p>
          <w:p w14:paraId="61F8148F" w14:textId="77777777" w:rsidR="0075118D" w:rsidRPr="00FB67FE" w:rsidRDefault="0075118D" w:rsidP="0075118D">
            <w:pPr>
              <w:rPr>
                <w:rFonts w:cs="Times New Roman"/>
                <w:i/>
                <w:iCs/>
                <w:sz w:val="20"/>
                <w:szCs w:val="20"/>
              </w:rPr>
            </w:pPr>
            <w:r w:rsidRPr="00FB67FE">
              <w:rPr>
                <w:rFonts w:cs="Times New Roman"/>
                <w:i/>
                <w:iCs/>
                <w:sz w:val="20"/>
                <w:szCs w:val="20"/>
              </w:rPr>
              <w:t>Imbalanced Data based on the Optimization of Random</w:t>
            </w:r>
          </w:p>
          <w:p w14:paraId="392B4A05" w14:textId="05398CFE" w:rsidR="0075118D" w:rsidRPr="00B97515" w:rsidRDefault="0075118D" w:rsidP="0075118D">
            <w:pPr>
              <w:rPr>
                <w:rFonts w:cs="Times New Roman"/>
                <w:sz w:val="20"/>
                <w:szCs w:val="20"/>
              </w:rPr>
            </w:pPr>
            <w:r w:rsidRPr="00FB67FE">
              <w:rPr>
                <w:rFonts w:cs="Times New Roman"/>
                <w:i/>
                <w:iCs/>
                <w:sz w:val="20"/>
                <w:szCs w:val="20"/>
              </w:rPr>
              <w:t>Forest Algorithm</w:t>
            </w:r>
          </w:p>
        </w:tc>
        <w:tc>
          <w:tcPr>
            <w:tcW w:w="850" w:type="dxa"/>
          </w:tcPr>
          <w:p w14:paraId="4CC37224" w14:textId="6A0F3B2E" w:rsidR="0075118D" w:rsidRDefault="0075118D" w:rsidP="0075118D">
            <w:pPr>
              <w:rPr>
                <w:rFonts w:cs="Times New Roman"/>
                <w:sz w:val="20"/>
                <w:szCs w:val="20"/>
              </w:rPr>
            </w:pPr>
            <w:r>
              <w:rPr>
                <w:rFonts w:cs="Times New Roman"/>
                <w:sz w:val="20"/>
                <w:szCs w:val="20"/>
              </w:rPr>
              <w:t>2018</w:t>
            </w:r>
          </w:p>
        </w:tc>
        <w:tc>
          <w:tcPr>
            <w:tcW w:w="2705" w:type="dxa"/>
          </w:tcPr>
          <w:p w14:paraId="00FE9E22" w14:textId="1609B416" w:rsidR="0075118D" w:rsidRPr="00323746" w:rsidRDefault="0075118D" w:rsidP="0075118D">
            <w:pPr>
              <w:rPr>
                <w:rFonts w:cs="Times New Roman"/>
                <w:sz w:val="20"/>
                <w:szCs w:val="20"/>
              </w:rPr>
            </w:pPr>
            <w:r>
              <w:rPr>
                <w:rFonts w:cs="Times New Roman"/>
                <w:sz w:val="20"/>
                <w:szCs w:val="20"/>
              </w:rPr>
              <w:t xml:space="preserve">Mengetahui performa ML </w:t>
            </w:r>
            <w:r>
              <w:rPr>
                <w:rFonts w:cs="Times New Roman"/>
                <w:i/>
                <w:iCs/>
                <w:sz w:val="20"/>
                <w:szCs w:val="20"/>
              </w:rPr>
              <w:t xml:space="preserve">random forest </w:t>
            </w:r>
            <w:r>
              <w:rPr>
                <w:rFonts w:cs="Times New Roman"/>
                <w:sz w:val="20"/>
                <w:szCs w:val="20"/>
              </w:rPr>
              <w:t xml:space="preserve">dalam melakukan klasifikasi untuk data yang memiliki banyak dimensi dan elemen </w:t>
            </w:r>
            <w:r>
              <w:rPr>
                <w:rFonts w:cs="Times New Roman"/>
                <w:sz w:val="20"/>
                <w:szCs w:val="20"/>
              </w:rPr>
              <w:fldChar w:fldCharType="begin" w:fldLock="1"/>
            </w:r>
            <w:r>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Pr="0001018A">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430523AA" w14:textId="40F6598D" w:rsidR="0075118D" w:rsidRPr="00587702" w:rsidRDefault="0075118D" w:rsidP="0075118D">
            <w:pPr>
              <w:rPr>
                <w:rFonts w:cs="Times New Roman"/>
                <w:i/>
                <w:iCs/>
                <w:sz w:val="20"/>
                <w:szCs w:val="20"/>
              </w:rPr>
            </w:pPr>
            <w:r>
              <w:rPr>
                <w:rFonts w:cs="Times New Roman"/>
                <w:sz w:val="20"/>
                <w:szCs w:val="20"/>
              </w:rPr>
              <w:t xml:space="preserve">Melakukan studi literatur dan studi evaluasi terhadap penggunaan ML khususnya </w:t>
            </w:r>
            <w:r>
              <w:rPr>
                <w:rFonts w:cs="Times New Roman"/>
                <w:i/>
                <w:iCs/>
                <w:sz w:val="20"/>
                <w:szCs w:val="20"/>
              </w:rPr>
              <w:t>random forest.</w:t>
            </w:r>
          </w:p>
        </w:tc>
        <w:tc>
          <w:tcPr>
            <w:tcW w:w="4784" w:type="dxa"/>
          </w:tcPr>
          <w:p w14:paraId="4352B0AB" w14:textId="77777777" w:rsidR="0075118D" w:rsidRDefault="0075118D" w:rsidP="0075118D">
            <w:pPr>
              <w:rPr>
                <w:sz w:val="20"/>
                <w:szCs w:val="20"/>
              </w:rPr>
            </w:pPr>
            <w:r w:rsidRPr="00411C49">
              <w:rPr>
                <w:rFonts w:cs="Times New Roman"/>
                <w:i/>
                <w:iCs/>
                <w:sz w:val="20"/>
                <w:szCs w:val="20"/>
              </w:rPr>
              <w:t xml:space="preserve">Random forest </w:t>
            </w:r>
            <w:r w:rsidRPr="00411C49">
              <w:rPr>
                <w:rFonts w:cs="Times New Roman"/>
                <w:sz w:val="20"/>
                <w:szCs w:val="20"/>
              </w:rPr>
              <w:t xml:space="preserve">merupakan metode ML yang merupakan penyempurnaan dari metode </w:t>
            </w:r>
            <w:r w:rsidRPr="00411C49">
              <w:rPr>
                <w:rFonts w:cs="Times New Roman"/>
                <w:i/>
                <w:iCs/>
                <w:sz w:val="20"/>
                <w:szCs w:val="20"/>
              </w:rPr>
              <w:t xml:space="preserve">decision tree, </w:t>
            </w:r>
            <w:r w:rsidRPr="00411C49">
              <w:rPr>
                <w:rFonts w:cs="Times New Roman"/>
                <w:sz w:val="20"/>
                <w:szCs w:val="20"/>
              </w:rPr>
              <w:t xml:space="preserve">di mana permasalahan </w:t>
            </w:r>
            <w:r w:rsidRPr="00411C49">
              <w:rPr>
                <w:rFonts w:cs="Times New Roman"/>
                <w:i/>
                <w:iCs/>
                <w:sz w:val="20"/>
                <w:szCs w:val="20"/>
              </w:rPr>
              <w:t>overfitting</w:t>
            </w:r>
            <w:r w:rsidRPr="00411C49">
              <w:rPr>
                <w:rFonts w:cs="Times New Roman"/>
                <w:sz w:val="20"/>
                <w:szCs w:val="20"/>
              </w:rPr>
              <w:t xml:space="preserve"> dapat di atasi dikarenakan </w:t>
            </w:r>
            <w:r w:rsidRPr="00411C49">
              <w:rPr>
                <w:rFonts w:cs="Times New Roman"/>
                <w:i/>
                <w:iCs/>
                <w:sz w:val="20"/>
                <w:szCs w:val="20"/>
              </w:rPr>
              <w:t xml:space="preserve">random forest </w:t>
            </w:r>
            <w:r w:rsidRPr="00411C49">
              <w:rPr>
                <w:rFonts w:cs="Times New Roman"/>
                <w:sz w:val="20"/>
                <w:szCs w:val="20"/>
              </w:rPr>
              <w:t xml:space="preserve">terdiri dari beberapa </w:t>
            </w:r>
            <w:r w:rsidRPr="00411C49">
              <w:rPr>
                <w:rFonts w:cs="Times New Roman"/>
                <w:i/>
                <w:iCs/>
                <w:sz w:val="20"/>
                <w:szCs w:val="20"/>
              </w:rPr>
              <w:t>decision tree</w:t>
            </w:r>
            <w:r w:rsidRPr="00411C49">
              <w:rPr>
                <w:sz w:val="20"/>
                <w:szCs w:val="20"/>
              </w:rPr>
              <w:t xml:space="preserve"> yang di akhir</w:t>
            </w:r>
            <w:r>
              <w:rPr>
                <w:sz w:val="20"/>
                <w:szCs w:val="20"/>
              </w:rPr>
              <w:t xml:space="preserve"> diambil keputusan sehingga model lebih akurat.</w:t>
            </w:r>
          </w:p>
          <w:p w14:paraId="469BD5C1" w14:textId="77777777" w:rsidR="0075118D" w:rsidRDefault="0075118D" w:rsidP="0075118D">
            <w:pPr>
              <w:rPr>
                <w:sz w:val="20"/>
                <w:szCs w:val="20"/>
              </w:rPr>
            </w:pPr>
          </w:p>
          <w:p w14:paraId="37361C22" w14:textId="76B25ED2" w:rsidR="0075118D" w:rsidRPr="00C2381C" w:rsidRDefault="0075118D" w:rsidP="0075118D">
            <w:pPr>
              <w:rPr>
                <w:sz w:val="20"/>
                <w:szCs w:val="20"/>
              </w:rPr>
            </w:pPr>
            <w:r>
              <w:rPr>
                <w:sz w:val="20"/>
                <w:szCs w:val="20"/>
              </w:rPr>
              <w:t xml:space="preserve">Penggunaan </w:t>
            </w:r>
            <w:r>
              <w:rPr>
                <w:i/>
                <w:iCs/>
                <w:sz w:val="20"/>
                <w:szCs w:val="20"/>
              </w:rPr>
              <w:t xml:space="preserve">random forest, </w:t>
            </w:r>
            <w:r>
              <w:rPr>
                <w:sz w:val="20"/>
                <w:szCs w:val="20"/>
              </w:rPr>
              <w:t xml:space="preserve"> saat ini belum maksimal dikarenakan kompleksitas implementasi. Akan tetapi </w:t>
            </w:r>
            <w:r>
              <w:rPr>
                <w:i/>
                <w:iCs/>
                <w:sz w:val="20"/>
                <w:szCs w:val="20"/>
              </w:rPr>
              <w:t xml:space="preserve">random forest </w:t>
            </w:r>
            <w:r>
              <w:rPr>
                <w:sz w:val="20"/>
                <w:szCs w:val="20"/>
              </w:rPr>
              <w:t xml:space="preserve">memiliki potensi tinggi dan tingkat akurasi yang lebih besar </w:t>
            </w:r>
            <w:r>
              <w:rPr>
                <w:sz w:val="20"/>
                <w:szCs w:val="20"/>
              </w:rPr>
              <w:fldChar w:fldCharType="begin" w:fldLock="1"/>
            </w:r>
            <w:r>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sz w:val="20"/>
                <w:szCs w:val="20"/>
              </w:rPr>
              <w:fldChar w:fldCharType="separate"/>
            </w:r>
            <w:r w:rsidRPr="00A23798">
              <w:rPr>
                <w:noProof/>
                <w:sz w:val="20"/>
                <w:szCs w:val="20"/>
              </w:rPr>
              <w:t>(Xiaojuan, 2018)</w:t>
            </w:r>
            <w:r>
              <w:rPr>
                <w:sz w:val="20"/>
                <w:szCs w:val="20"/>
              </w:rPr>
              <w:fldChar w:fldCharType="end"/>
            </w:r>
            <w:r>
              <w:rPr>
                <w:sz w:val="20"/>
                <w:szCs w:val="20"/>
              </w:rPr>
              <w:t>.</w:t>
            </w:r>
          </w:p>
        </w:tc>
      </w:tr>
    </w:tbl>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1261A054" w:rsidR="00041649" w:rsidRDefault="00FD23A8" w:rsidP="002E705E">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r w:rsidR="000D26C4">
        <w:t xml:space="preserve">Tabel </w:t>
      </w:r>
      <w:r w:rsidR="000D26C4">
        <w:rPr>
          <w:noProof/>
        </w:rPr>
        <w:t>1.1</w:t>
      </w:r>
      <w:r w:rsidR="00D82DFF">
        <w:fldChar w:fldCharType="end"/>
      </w:r>
      <w:ins w:id="2484" w:author="Ilham Nur Pratama" w:date="2023-05-21T07:55:00Z">
        <w:r w:rsidR="008C1056">
          <w:t xml:space="preserve"> - </w:t>
        </w:r>
        <w:r w:rsidR="008C1056">
          <w:fldChar w:fldCharType="begin"/>
        </w:r>
        <w:r w:rsidR="008C1056">
          <w:instrText xml:space="preserve"> REF _Ref135548174 \h </w:instrText>
        </w:r>
      </w:ins>
      <w:r w:rsidR="008C1056">
        <w:fldChar w:fldCharType="separate"/>
      </w:r>
      <w:ins w:id="2485" w:author="Ilham Nur Pratama" w:date="2023-05-24T22:54:00Z">
        <w:r w:rsidR="000D26C4">
          <w:t xml:space="preserve">Tabel </w:t>
        </w:r>
        <w:r w:rsidR="000D26C4">
          <w:rPr>
            <w:noProof/>
          </w:rPr>
          <w:t>1</w:t>
        </w:r>
        <w:r w:rsidR="000D26C4">
          <w:t>.</w:t>
        </w:r>
        <w:r w:rsidR="000D26C4">
          <w:rPr>
            <w:noProof/>
          </w:rPr>
          <w:t>2</w:t>
        </w:r>
      </w:ins>
      <w:ins w:id="2486" w:author="Ilham Nur Pratama" w:date="2023-05-21T07:55:00Z">
        <w:r w:rsidR="008C1056">
          <w:fldChar w:fldCharType="end"/>
        </w:r>
      </w:ins>
      <w:r w:rsidR="00F60E77">
        <w:t xml:space="preserve"> telah dijelaskan bagaimana manajemen pekerjaan dan manajemen sumber daya dilakukan pada beberapa penelitian. Dapat disimpulkan bahwa dari beberapa penelitian yang telah dilakukan, </w:t>
      </w:r>
      <w:r w:rsidR="0038785E">
        <w:t>manajemen pekerjaan yang dilakukan oleh sumber daya manusia dan juga manajemen sumber daya manusia di dalam suatu proyek penting untuk dilakukan</w:t>
      </w:r>
      <w:r w:rsidR="005E4BA7">
        <w:t xml:space="preserve"> karena akan mempengaruhi performa proyek seperti keterlambatan </w:t>
      </w:r>
      <w:r w:rsidR="005E4BA7">
        <w:rPr>
          <w:i/>
          <w:iCs/>
        </w:rPr>
        <w:t xml:space="preserve">delivery </w:t>
      </w:r>
      <w:r w:rsidR="005E4BA7">
        <w:t xml:space="preserve">proyek, hingga </w:t>
      </w:r>
      <w:r w:rsidR="00BD39B2">
        <w:t>terbengkalai suatu proyek</w:t>
      </w:r>
      <w:r w:rsidR="005E4BA7">
        <w:t>.</w:t>
      </w:r>
      <w:r w:rsidR="00AD3BC7">
        <w:t xml:space="preserve"> Adapun solusi yang dilakukan pada penelitian sebelumnya masih bersifat </w:t>
      </w:r>
      <w:r w:rsidR="007D136E">
        <w:t>modular untuk permasalahan manajemen pekerjaan dan tidak bersifat holistik proyek.</w:t>
      </w:r>
    </w:p>
    <w:p w14:paraId="11B2D09F" w14:textId="09EAF079" w:rsidR="009857AA" w:rsidRDefault="00BD39B2" w:rsidP="002E705E">
      <w:r>
        <w:t>Pada</w:t>
      </w:r>
      <w:r w:rsidR="009857AA">
        <w:t xml:space="preserve"> </w:t>
      </w:r>
      <w:ins w:id="2487" w:author="Ilham Nur Pratama" w:date="2023-05-21T07:56:00Z">
        <w:r w:rsidR="008C1056">
          <w:fldChar w:fldCharType="begin"/>
        </w:r>
        <w:r w:rsidR="008C1056">
          <w:instrText xml:space="preserve"> REF _Ref135548195 \h </w:instrText>
        </w:r>
      </w:ins>
      <w:r w:rsidR="008C1056">
        <w:fldChar w:fldCharType="separate"/>
      </w:r>
      <w:ins w:id="2488" w:author="Ilham Nur Pratama" w:date="2023-05-24T22:54:00Z">
        <w:r w:rsidR="000D26C4">
          <w:t xml:space="preserve">Tabel </w:t>
        </w:r>
        <w:r w:rsidR="000D26C4">
          <w:rPr>
            <w:noProof/>
          </w:rPr>
          <w:t>1</w:t>
        </w:r>
        <w:r w:rsidR="000D26C4">
          <w:t>.</w:t>
        </w:r>
        <w:r w:rsidR="000D26C4">
          <w:rPr>
            <w:noProof/>
          </w:rPr>
          <w:t>3</w:t>
        </w:r>
      </w:ins>
      <w:ins w:id="2489" w:author="Ilham Nur Pratama" w:date="2023-05-21T07:56:00Z">
        <w:r w:rsidR="008C1056">
          <w:fldChar w:fldCharType="end"/>
        </w:r>
        <w:r w:rsidR="008C1056">
          <w:t>-</w:t>
        </w:r>
        <w:r w:rsidR="008C1056">
          <w:fldChar w:fldCharType="begin"/>
        </w:r>
        <w:r w:rsidR="008C1056">
          <w:instrText xml:space="preserve"> REF _Ref135548198 \h </w:instrText>
        </w:r>
      </w:ins>
      <w:r w:rsidR="008C1056">
        <w:fldChar w:fldCharType="separate"/>
      </w:r>
      <w:ins w:id="2490" w:author="Ilham Nur Pratama" w:date="2023-05-24T22:54:00Z">
        <w:r w:rsidR="000D26C4">
          <w:t xml:space="preserve">Tabel </w:t>
        </w:r>
        <w:r w:rsidR="000D26C4">
          <w:rPr>
            <w:noProof/>
          </w:rPr>
          <w:t>1</w:t>
        </w:r>
        <w:r w:rsidR="000D26C4">
          <w:t>.</w:t>
        </w:r>
        <w:r w:rsidR="000D26C4">
          <w:rPr>
            <w:noProof/>
          </w:rPr>
          <w:t>5</w:t>
        </w:r>
      </w:ins>
      <w:ins w:id="2491" w:author="Ilham Nur Pratama" w:date="2023-05-21T07:56:00Z">
        <w:r w:rsidR="008C1056">
          <w:fldChar w:fldCharType="end"/>
        </w:r>
        <w:r w:rsidR="008C1056">
          <w:t xml:space="preserve"> </w:t>
        </w:r>
      </w:ins>
      <w:del w:id="2492" w:author="Ilham Nur Pratama" w:date="2023-05-21T07:56:00Z">
        <w:r w:rsidR="009857AA" w:rsidDel="008C1056">
          <w:fldChar w:fldCharType="begin"/>
        </w:r>
        <w:r w:rsidR="009857AA" w:rsidDel="008C1056">
          <w:delInstrText xml:space="preserve"> REF _Ref112867741 \h </w:delInstrText>
        </w:r>
        <w:r w:rsidR="00D427FD" w:rsidDel="008C1056">
          <w:delInstrText xml:space="preserve"> \* MERGEFORMAT </w:delInstrText>
        </w:r>
        <w:r w:rsidR="009857AA" w:rsidDel="008C1056">
          <w:fldChar w:fldCharType="separate"/>
        </w:r>
        <w:r w:rsidR="00EA376F" w:rsidDel="008C1056">
          <w:delText xml:space="preserve">Tabel </w:delText>
        </w:r>
        <w:r w:rsidR="00EA376F" w:rsidDel="008C1056">
          <w:rPr>
            <w:noProof/>
          </w:rPr>
          <w:delText>1.2</w:delText>
        </w:r>
        <w:r w:rsidR="009857AA" w:rsidDel="008C1056">
          <w:fldChar w:fldCharType="end"/>
        </w:r>
        <w:r w:rsidDel="008C1056">
          <w:delText xml:space="preserve"> </w:delText>
        </w:r>
      </w:del>
      <w:r>
        <w:t xml:space="preserve">telah dijelaskan bagaimana </w:t>
      </w:r>
      <w:r w:rsidR="00E959F1">
        <w:t xml:space="preserve">SIMP digunakan dalam membantu pekerjaan manajer proyek dalam melakukan manajemen proyek. Diketahui bahwa </w:t>
      </w:r>
      <w:r w:rsidR="00AD3BC7">
        <w:t xml:space="preserve">dari SIMP yang ada di pasar saat ini, masih belum dapat mengakomodir kebutuhan manajer proyek terkait manajemen pekerjaan dan manajemen sumber daya secara dinamis. Untuk itu para manajer proyek mengombinasikan beberapa SIMP untuk dapat menyelesaikan </w:t>
      </w:r>
      <w:r w:rsidR="00282930">
        <w:t>permasalahan manajemen proyek yang bersifat dinamis.</w:t>
      </w:r>
      <w:r w:rsidR="00854EB4">
        <w:t xml:space="preserve"> Namun belum ada penelitian mengenai pengembangan SIMP untuk dapat menyelesaikan permasalahan spesifik ke manajemen pekerjaan dan manajemen alokasi sumber daya</w:t>
      </w:r>
      <w:r w:rsidR="00AE5313">
        <w:t>.</w:t>
      </w:r>
    </w:p>
    <w:p w14:paraId="66BDF8F0" w14:textId="1EAA93F8" w:rsidR="000653BA" w:rsidRDefault="009857AA" w:rsidP="00130F25">
      <w:r>
        <w:t xml:space="preserve">Pada </w:t>
      </w:r>
      <w:r w:rsidR="00130F25">
        <w:fldChar w:fldCharType="begin"/>
      </w:r>
      <w:r w:rsidR="00130F25">
        <w:instrText xml:space="preserve"> REF _Ref116503279 \h  \* MERGEFORMAT </w:instrText>
      </w:r>
      <w:r w:rsidR="00130F25">
        <w:fldChar w:fldCharType="separate"/>
      </w:r>
      <w:ins w:id="2493" w:author="Ilham Nur Pratama" w:date="2023-05-24T22:54:00Z">
        <w:r w:rsidR="000D26C4">
          <w:t xml:space="preserve">Tabel </w:t>
        </w:r>
        <w:r w:rsidR="000D26C4">
          <w:rPr>
            <w:noProof/>
          </w:rPr>
          <w:t>1.6</w:t>
        </w:r>
      </w:ins>
      <w:del w:id="2494" w:author="Ilham Nur Pratama" w:date="2023-05-21T08:04:00Z">
        <w:r w:rsidR="00EA376F" w:rsidDel="00D52566">
          <w:delText xml:space="preserve">Tabel </w:delText>
        </w:r>
        <w:r w:rsidR="00EA376F" w:rsidDel="00D52566">
          <w:rPr>
            <w:noProof/>
          </w:rPr>
          <w:delText>1.3</w:delText>
        </w:r>
      </w:del>
      <w:r w:rsidR="00130F25">
        <w:fldChar w:fldCharType="end"/>
      </w:r>
      <w:ins w:id="2495" w:author="Ilham Nur Pratama" w:date="2023-05-21T08:04:00Z">
        <w:r w:rsidR="00D52566">
          <w:t>-</w:t>
        </w:r>
        <w:r w:rsidR="00D52566">
          <w:fldChar w:fldCharType="begin"/>
        </w:r>
        <w:r w:rsidR="00D52566">
          <w:instrText xml:space="preserve"> REF _Ref135548680 \h </w:instrText>
        </w:r>
      </w:ins>
      <w:r w:rsidR="00D52566">
        <w:fldChar w:fldCharType="separate"/>
      </w:r>
      <w:ins w:id="2496" w:author="Ilham Nur Pratama" w:date="2023-05-24T22:54:00Z">
        <w:r w:rsidR="000D26C4">
          <w:t xml:space="preserve">Tabel </w:t>
        </w:r>
        <w:r w:rsidR="000D26C4">
          <w:rPr>
            <w:noProof/>
          </w:rPr>
          <w:t>1</w:t>
        </w:r>
        <w:r w:rsidR="000D26C4">
          <w:t>.</w:t>
        </w:r>
        <w:r w:rsidR="000D26C4">
          <w:rPr>
            <w:noProof/>
          </w:rPr>
          <w:t>8</w:t>
        </w:r>
      </w:ins>
      <w:ins w:id="2497" w:author="Ilham Nur Pratama" w:date="2023-05-21T08:04:00Z">
        <w:r w:rsidR="00D52566">
          <w:fldChar w:fldCharType="end"/>
        </w:r>
      </w:ins>
      <w:r w:rsidR="00130F25">
        <w:t xml:space="preserve"> </w:t>
      </w:r>
      <w:r w:rsidR="00857F5E">
        <w:t>menunjukan</w:t>
      </w:r>
      <w:r w:rsidR="002A1AE0">
        <w:t xml:space="preserve"> </w:t>
      </w:r>
      <w:r w:rsidR="007E4379">
        <w:t xml:space="preserve">bagaimana penelitian terkait dengan pengambilan keputusan </w:t>
      </w:r>
      <w:r w:rsidR="00EF5124">
        <w:t xml:space="preserve">terkait dengan proyek </w:t>
      </w:r>
      <w:r w:rsidR="007E4379">
        <w:t xml:space="preserve">berdasarkan </w:t>
      </w:r>
      <w:r w:rsidR="00EF5124">
        <w:t xml:space="preserve">teknologi pengambilan keputusan. MCDM merupakan sebuah teknik yang </w:t>
      </w:r>
      <w:r w:rsidR="00654C17">
        <w:t xml:space="preserve">dapat </w:t>
      </w:r>
      <w:r w:rsidR="00FD2832">
        <w:t xml:space="preserve">digunakan untuk melakukan pemilihan proyek. Akan tetapi keluaran dari pengambilan keputusan menggunakan MCDM </w:t>
      </w:r>
      <w:r w:rsidR="0035641E">
        <w:t xml:space="preserve">masih bersifat </w:t>
      </w:r>
      <w:r w:rsidR="00600CF6">
        <w:t xml:space="preserve">statis, bergantung pada model MCDM yang telah di buat di awal, sehingga </w:t>
      </w:r>
      <w:r w:rsidR="00A43939">
        <w:t xml:space="preserve">tidak dapat digunakan pada kasus yang bersifat dinamis. </w:t>
      </w:r>
    </w:p>
    <w:p w14:paraId="11E92023" w14:textId="68524030" w:rsidR="00282930" w:rsidRDefault="005F4E55" w:rsidP="00130F25">
      <w:pPr>
        <w:rPr>
          <w:rFonts w:cs="Times New Roman"/>
          <w:szCs w:val="24"/>
        </w:rPr>
      </w:pPr>
      <w:r>
        <w:t xml:space="preserve">Penelitian lainya membahas terkait dengan </w:t>
      </w:r>
      <w:r w:rsidR="00C25A3E">
        <w:t xml:space="preserve">optimasi penentuan lingkup pekerjaan dan beban pekerjaan menggunakan salah satu metode ML klasifikasi yaitu </w:t>
      </w:r>
      <w:r w:rsidR="00C25A3E">
        <w:rPr>
          <w:i/>
          <w:iCs/>
        </w:rPr>
        <w:t>naïve bayes</w:t>
      </w:r>
      <w:r w:rsidR="00303BD3">
        <w:t xml:space="preserve">. Dengan menggunakan metode </w:t>
      </w:r>
      <w:r w:rsidR="00303BD3">
        <w:rPr>
          <w:i/>
          <w:iCs/>
        </w:rPr>
        <w:t xml:space="preserve">naïve bayes, </w:t>
      </w:r>
      <w:r w:rsidR="00303BD3">
        <w:t>ditemukan bahwa dapat mengurangi waktu proses estimasi pekerjaan</w:t>
      </w:r>
      <w:r w:rsidR="002632A2">
        <w:t xml:space="preserve"> dan mengurangi beban pekerjaan</w:t>
      </w:r>
      <w:r w:rsidR="007925EB">
        <w:t xml:space="preserve">. Akan tetapi </w:t>
      </w:r>
      <w:r w:rsidR="00DE22CF">
        <w:t xml:space="preserve">metode ML </w:t>
      </w:r>
      <w:r w:rsidR="00DE22CF">
        <w:rPr>
          <w:i/>
          <w:iCs/>
        </w:rPr>
        <w:t>naïve bayes</w:t>
      </w:r>
      <w:r w:rsidR="00DE22CF">
        <w:t xml:space="preserve"> memiliki kekurangan di mana kategori klasifikasi </w:t>
      </w:r>
      <w:r w:rsidR="008E0E57">
        <w:t xml:space="preserve">perlu diberikan pembobotan agar ML mengarah ke </w:t>
      </w:r>
      <w:r w:rsidR="000653BA">
        <w:t xml:space="preserve">kategori tersebut. Hal ini sedikit bertolak belakang dengan kebutuhan dilapangan yang bersifat dinamis. </w:t>
      </w:r>
      <w:r w:rsidR="00D835D6">
        <w:t xml:space="preserve">Penelitian terkait dengan </w:t>
      </w:r>
      <w:r w:rsidR="00F413D1">
        <w:t xml:space="preserve">alokasi pekerjaan juga dilakukan dengan </w:t>
      </w:r>
      <w:r w:rsidR="00E26CD1">
        <w:rPr>
          <w:rFonts w:cs="Times New Roman"/>
          <w:szCs w:val="24"/>
        </w:rPr>
        <w:t>m</w:t>
      </w:r>
      <w:r w:rsidR="00E26CD1" w:rsidRPr="00E26CD1">
        <w:rPr>
          <w:rFonts w:cs="Times New Roman"/>
          <w:szCs w:val="24"/>
        </w:rPr>
        <w:t>elakukan studi literatur terhadap 105 jurnal terindeks scopus yang mengimplementasikan ML pada proses manajemen sumber daya</w:t>
      </w:r>
      <w:r w:rsidR="00CC3087">
        <w:rPr>
          <w:rFonts w:cs="Times New Roman"/>
          <w:sz w:val="20"/>
          <w:szCs w:val="20"/>
        </w:rPr>
        <w:t xml:space="preserve">. </w:t>
      </w:r>
      <w:r w:rsidR="00CC3087" w:rsidRPr="00CC3087">
        <w:rPr>
          <w:rFonts w:cs="Times New Roman"/>
          <w:szCs w:val="24"/>
        </w:rPr>
        <w:lastRenderedPageBreak/>
        <w:t xml:space="preserve">Berdasarkan penelitian </w:t>
      </w:r>
      <w:r w:rsidR="00CC3087">
        <w:rPr>
          <w:rFonts w:cs="Times New Roman"/>
          <w:szCs w:val="24"/>
        </w:rPr>
        <w:t xml:space="preserve">tersebut, diketahui bahwa </w:t>
      </w:r>
      <w:r w:rsidR="006F7714">
        <w:rPr>
          <w:rFonts w:cs="Times New Roman"/>
          <w:szCs w:val="24"/>
        </w:rPr>
        <w:t xml:space="preserve">ML digunakan dalam proses penetuan sumber daya yang akan masuk ke dalam organisasi dan juga manajemen performa yang dilakukan oleh pegawai dalam organisasi. </w:t>
      </w:r>
      <w:r w:rsidR="00F91348">
        <w:rPr>
          <w:rFonts w:cs="Times New Roman"/>
          <w:szCs w:val="24"/>
        </w:rPr>
        <w:t xml:space="preserve">ML yang digunakan pada penelitian ini adalah </w:t>
      </w:r>
      <w:r w:rsidR="00F91348">
        <w:rPr>
          <w:rFonts w:cs="Times New Roman"/>
          <w:i/>
          <w:iCs/>
          <w:szCs w:val="24"/>
        </w:rPr>
        <w:t xml:space="preserve">decision tree </w:t>
      </w:r>
      <w:r w:rsidR="00F91348">
        <w:rPr>
          <w:rFonts w:cs="Times New Roman"/>
          <w:szCs w:val="24"/>
        </w:rPr>
        <w:t xml:space="preserve">dan </w:t>
      </w:r>
      <w:r w:rsidR="00D20B18" w:rsidRPr="00D20B18">
        <w:rPr>
          <w:rFonts w:cs="Times New Roman"/>
          <w:i/>
          <w:iCs/>
          <w:szCs w:val="24"/>
        </w:rPr>
        <w:t xml:space="preserve">natural language </w:t>
      </w:r>
      <w:del w:id="2498" w:author="Ilham Nur Pratama" w:date="2023-05-15T21:44:00Z">
        <w:r w:rsidR="000B64B2" w:rsidDel="008966EE">
          <w:rPr>
            <w:rFonts w:cs="Times New Roman"/>
            <w:i/>
            <w:iCs/>
            <w:szCs w:val="24"/>
          </w:rPr>
          <w:delText>t</w:delText>
        </w:r>
        <w:r w:rsidR="00B51285" w:rsidDel="008966EE">
          <w:rPr>
            <w:rFonts w:cs="Times New Roman"/>
            <w:i/>
            <w:iCs/>
            <w:szCs w:val="24"/>
          </w:rPr>
          <w:delText>erminology</w:delText>
        </w:r>
        <w:r w:rsidR="00D20B18" w:rsidRPr="00D20B18" w:rsidDel="008966EE">
          <w:rPr>
            <w:rFonts w:cs="Times New Roman"/>
            <w:szCs w:val="24"/>
          </w:rPr>
          <w:delText xml:space="preserve"> </w:delText>
        </w:r>
      </w:del>
      <w:ins w:id="2499" w:author="Ilham Nur Pratama" w:date="2023-05-15T21:44:00Z">
        <w:r w:rsidR="008966EE">
          <w:rPr>
            <w:rFonts w:cs="Times New Roman"/>
            <w:i/>
            <w:iCs/>
            <w:szCs w:val="24"/>
          </w:rPr>
          <w:t>programming</w:t>
        </w:r>
        <w:r w:rsidR="008966EE" w:rsidRPr="00D20B18">
          <w:rPr>
            <w:rFonts w:cs="Times New Roman"/>
            <w:szCs w:val="24"/>
          </w:rPr>
          <w:t xml:space="preserve"> </w:t>
        </w:r>
      </w:ins>
      <w:r w:rsidR="00D20B18" w:rsidRPr="00D20B18">
        <w:rPr>
          <w:rFonts w:cs="Times New Roman"/>
          <w:szCs w:val="24"/>
        </w:rPr>
        <w:t xml:space="preserve">untuk melakukan klasifikasi. Akan tetapi penggunaan </w:t>
      </w:r>
      <w:r w:rsidR="00D20B18" w:rsidRPr="00D20B18">
        <w:rPr>
          <w:rFonts w:cs="Times New Roman"/>
          <w:i/>
          <w:iCs/>
          <w:szCs w:val="24"/>
        </w:rPr>
        <w:t>decision tree</w:t>
      </w:r>
      <w:r w:rsidR="00D20B18" w:rsidRPr="00D20B18">
        <w:rPr>
          <w:rFonts w:cs="Times New Roman"/>
          <w:szCs w:val="24"/>
        </w:rPr>
        <w:t xml:space="preserve"> sering kali mendapatkan permasalahan karena keputusan yang di ambil berdasarkan satu pohon keputusan</w:t>
      </w:r>
      <w:r w:rsidR="000D5D26">
        <w:rPr>
          <w:rFonts w:cs="Times New Roman"/>
          <w:szCs w:val="24"/>
        </w:rPr>
        <w:t xml:space="preserve"> sehingga memudahkan terjadinya </w:t>
      </w:r>
      <w:r w:rsidR="000D5D26" w:rsidRPr="000D5D26">
        <w:rPr>
          <w:rFonts w:cs="Times New Roman"/>
          <w:i/>
          <w:iCs/>
          <w:szCs w:val="24"/>
        </w:rPr>
        <w:t>over fitting</w:t>
      </w:r>
      <w:r w:rsidR="000D5D26">
        <w:rPr>
          <w:rFonts w:cs="Times New Roman"/>
          <w:szCs w:val="24"/>
        </w:rPr>
        <w:t>.</w:t>
      </w:r>
      <w:r w:rsidR="00F9588F">
        <w:rPr>
          <w:rFonts w:cs="Times New Roman"/>
          <w:szCs w:val="24"/>
        </w:rPr>
        <w:t xml:space="preserve"> </w:t>
      </w:r>
    </w:p>
    <w:p w14:paraId="2757A2CF" w14:textId="71B97852" w:rsidR="00076136" w:rsidRPr="00076136" w:rsidRDefault="00F9588F" w:rsidP="00076136">
      <w:pPr>
        <w:rPr>
          <w:rFonts w:cs="Times New Roman"/>
          <w:szCs w:val="24"/>
        </w:rPr>
      </w:pPr>
      <w:r>
        <w:rPr>
          <w:rFonts w:cs="Times New Roman"/>
          <w:szCs w:val="24"/>
        </w:rPr>
        <w:t xml:space="preserve">Penelitian yang dilakukan oleh Xiaojuan, mengembangkan metode ML </w:t>
      </w:r>
      <w:r>
        <w:rPr>
          <w:rFonts w:cs="Times New Roman"/>
          <w:i/>
          <w:iCs/>
          <w:szCs w:val="24"/>
        </w:rPr>
        <w:t xml:space="preserve">decision tree </w:t>
      </w:r>
      <w:r>
        <w:rPr>
          <w:rFonts w:cs="Times New Roman"/>
          <w:szCs w:val="24"/>
        </w:rPr>
        <w:t xml:space="preserve">yang </w:t>
      </w:r>
      <w:r w:rsidR="008C0A11">
        <w:rPr>
          <w:rFonts w:cs="Times New Roman"/>
          <w:szCs w:val="24"/>
        </w:rPr>
        <w:t xml:space="preserve">memiliki permasalahan terkait hasil yang bersifat </w:t>
      </w:r>
      <w:r w:rsidR="008C0A11">
        <w:rPr>
          <w:rFonts w:cs="Times New Roman"/>
          <w:i/>
          <w:iCs/>
          <w:szCs w:val="24"/>
        </w:rPr>
        <w:t>over fitting</w:t>
      </w:r>
      <w:r w:rsidR="002F436E">
        <w:rPr>
          <w:rFonts w:cs="Times New Roman"/>
          <w:i/>
          <w:iCs/>
          <w:szCs w:val="24"/>
        </w:rPr>
        <w:t xml:space="preserve"> </w:t>
      </w:r>
      <w:r w:rsidR="002F436E">
        <w:rPr>
          <w:rFonts w:cs="Times New Roman"/>
          <w:szCs w:val="24"/>
        </w:rPr>
        <w:t xml:space="preserve">yang terjadi </w:t>
      </w:r>
      <w:r w:rsidR="00076136">
        <w:rPr>
          <w:rFonts w:cs="Times New Roman"/>
          <w:szCs w:val="24"/>
        </w:rPr>
        <w:t>karena hanya menggunakan satu pohon keputusan</w:t>
      </w:r>
      <w:r w:rsidR="000954FB">
        <w:rPr>
          <w:rFonts w:cs="Times New Roman"/>
          <w:szCs w:val="24"/>
        </w:rPr>
        <w:t xml:space="preserve">, dengan menggunakan </w:t>
      </w:r>
      <w:r w:rsidR="000954FB">
        <w:rPr>
          <w:rFonts w:cs="Times New Roman"/>
          <w:i/>
          <w:iCs/>
          <w:szCs w:val="24"/>
        </w:rPr>
        <w:t>random forest</w:t>
      </w:r>
      <w:r w:rsidR="000954FB">
        <w:rPr>
          <w:rFonts w:cs="Times New Roman"/>
          <w:szCs w:val="24"/>
        </w:rPr>
        <w:t xml:space="preserve">. </w:t>
      </w:r>
      <w:r w:rsidR="00B51285" w:rsidRPr="00076136">
        <w:rPr>
          <w:rFonts w:cs="Times New Roman"/>
          <w:szCs w:val="24"/>
        </w:rPr>
        <w:t>P</w:t>
      </w:r>
      <w:r w:rsidR="00076136" w:rsidRPr="00076136">
        <w:rPr>
          <w:rFonts w:cs="Times New Roman"/>
          <w:szCs w:val="24"/>
        </w:rPr>
        <w:t xml:space="preserve">ermasalahan </w:t>
      </w:r>
      <w:r w:rsidR="00076136" w:rsidRPr="002471C9">
        <w:rPr>
          <w:rFonts w:cs="Times New Roman"/>
          <w:i/>
          <w:iCs/>
          <w:szCs w:val="24"/>
        </w:rPr>
        <w:t>overfitting</w:t>
      </w:r>
      <w:r w:rsidR="00076136" w:rsidRPr="00076136">
        <w:rPr>
          <w:rFonts w:cs="Times New Roman"/>
          <w:szCs w:val="24"/>
        </w:rPr>
        <w:t xml:space="preserve"> dapat di atasi dikarenakan random forest terdiri dari beberapa decision tree yang di akhir diambil keputusan sehingga model lebih akurat.</w:t>
      </w:r>
    </w:p>
    <w:p w14:paraId="78E87659" w14:textId="28825CC1" w:rsidR="00F9588F" w:rsidRPr="000954FB" w:rsidRDefault="00067C89" w:rsidP="00076136">
      <w:pPr>
        <w:rPr>
          <w:rFonts w:cs="Times New Roman"/>
          <w:szCs w:val="24"/>
        </w:rPr>
      </w:pPr>
      <w:r>
        <w:rPr>
          <w:rFonts w:cs="Times New Roman"/>
          <w:szCs w:val="24"/>
        </w:rPr>
        <w:t>Akan tetapi p</w:t>
      </w:r>
      <w:r w:rsidR="00076136" w:rsidRPr="00076136">
        <w:rPr>
          <w:rFonts w:cs="Times New Roman"/>
          <w:szCs w:val="24"/>
        </w:rPr>
        <w:t xml:space="preserve">enggunaan </w:t>
      </w:r>
      <w:r w:rsidR="00076136" w:rsidRPr="002471C9">
        <w:rPr>
          <w:rFonts w:cs="Times New Roman"/>
          <w:i/>
          <w:iCs/>
          <w:szCs w:val="24"/>
        </w:rPr>
        <w:t>random forest</w:t>
      </w:r>
      <w:r>
        <w:rPr>
          <w:rFonts w:cs="Times New Roman"/>
          <w:szCs w:val="24"/>
        </w:rPr>
        <w:t xml:space="preserve"> </w:t>
      </w:r>
      <w:r w:rsidR="00076136" w:rsidRPr="00076136">
        <w:rPr>
          <w:rFonts w:cs="Times New Roman"/>
          <w:szCs w:val="24"/>
        </w:rPr>
        <w:t xml:space="preserve">saat ini belum </w:t>
      </w:r>
      <w:r w:rsidR="002E705E">
        <w:rPr>
          <w:rFonts w:cs="Times New Roman"/>
          <w:szCs w:val="24"/>
        </w:rPr>
        <w:t xml:space="preserve">digunakan oleh banyak pihak, </w:t>
      </w:r>
      <w:r w:rsidR="00076136" w:rsidRPr="00076136">
        <w:rPr>
          <w:rFonts w:cs="Times New Roman"/>
          <w:szCs w:val="24"/>
        </w:rPr>
        <w:t>dikarenakan kompleksitas</w:t>
      </w:r>
      <w:r w:rsidR="003F78C7">
        <w:rPr>
          <w:rFonts w:cs="Times New Roman"/>
          <w:szCs w:val="24"/>
        </w:rPr>
        <w:t xml:space="preserve"> ketika akan melakukan</w:t>
      </w:r>
      <w:r w:rsidR="00076136" w:rsidRPr="00076136">
        <w:rPr>
          <w:rFonts w:cs="Times New Roman"/>
          <w:szCs w:val="24"/>
        </w:rPr>
        <w:t xml:space="preserve"> implementasi</w:t>
      </w:r>
      <w:r>
        <w:rPr>
          <w:rFonts w:cs="Times New Roman"/>
          <w:szCs w:val="24"/>
        </w:rPr>
        <w:t xml:space="preserve"> dan pengembangan model.</w:t>
      </w:r>
    </w:p>
    <w:p w14:paraId="7EC70DB6" w14:textId="2C2D2A9C" w:rsidR="00C712B9" w:rsidRDefault="00F91F15" w:rsidP="0051618F">
      <w:pPr>
        <w:pStyle w:val="Heading2"/>
      </w:pPr>
      <w:bookmarkStart w:id="2500" w:name="_Toc120139625"/>
      <w:bookmarkStart w:id="2501" w:name="_Toc135601399"/>
      <w:r>
        <w:t>Celah Penelitian dan Kebaruan Penelitian</w:t>
      </w:r>
      <w:bookmarkEnd w:id="2500"/>
      <w:bookmarkEnd w:id="2501"/>
    </w:p>
    <w:p w14:paraId="72A319CF" w14:textId="13965A4C" w:rsidR="0075780B" w:rsidRDefault="005E56D8" w:rsidP="0051618F">
      <w:r>
        <w:t xml:space="preserve">Berdasarkan Sub Bab </w:t>
      </w:r>
      <w:r>
        <w:fldChar w:fldCharType="begin"/>
      </w:r>
      <w:r>
        <w:instrText xml:space="preserve"> REF _Ref111656871 \r \h </w:instrText>
      </w:r>
      <w:r w:rsidR="0051618F">
        <w:instrText xml:space="preserve"> \* MERGEFORMAT </w:instrText>
      </w:r>
      <w:r>
        <w:fldChar w:fldCharType="separate"/>
      </w:r>
      <w:r w:rsidR="000D26C4">
        <w:t>1.3</w:t>
      </w:r>
      <w:r>
        <w:fldChar w:fldCharType="end"/>
      </w:r>
      <w:r w:rsidR="00F45D74">
        <w:t xml:space="preserve"> telah dilakukan </w:t>
      </w:r>
      <w:r w:rsidR="00316C34">
        <w:t xml:space="preserve">pembahasan </w:t>
      </w:r>
      <w:r w:rsidR="00122EE1">
        <w:t xml:space="preserve">penelitian terdahulu terkait dengan </w:t>
      </w:r>
      <w:r w:rsidR="00F45D74">
        <w:t xml:space="preserve">manajemen pekerjaan dan manajemen sumber daya </w:t>
      </w:r>
      <w:r w:rsidR="00330FCA">
        <w:t xml:space="preserve">manusia, </w:t>
      </w:r>
      <w:r w:rsidR="00CE5B6D">
        <w:t>SIMP</w:t>
      </w:r>
      <w:r w:rsidR="00330FCA">
        <w:t xml:space="preserve">, dan juga </w:t>
      </w:r>
      <w:r w:rsidR="009670E7" w:rsidRPr="009670E7">
        <w:t>pengambilan keputusan dengan alat bantu pengambilan keputusan dalam bidang manajemen proyek</w:t>
      </w:r>
      <w:r w:rsidR="0051618F">
        <w:t>.</w:t>
      </w:r>
    </w:p>
    <w:p w14:paraId="5EB5C856" w14:textId="119BB5EC" w:rsidR="00306440" w:rsidRDefault="00A2534B" w:rsidP="0051618F">
      <w:r>
        <w:t xml:space="preserve">Dari penelitian pada Sub Bab </w:t>
      </w:r>
      <w:r>
        <w:fldChar w:fldCharType="begin"/>
      </w:r>
      <w:r>
        <w:instrText xml:space="preserve"> REF _Ref111656871 \r \h  \* MERGEFORMAT </w:instrText>
      </w:r>
      <w:r>
        <w:fldChar w:fldCharType="separate"/>
      </w:r>
      <w:r w:rsidR="000D26C4">
        <w:t>1.3</w:t>
      </w:r>
      <w:r>
        <w:fldChar w:fldCharType="end"/>
      </w:r>
      <w:r>
        <w:t xml:space="preserve">, </w:t>
      </w:r>
      <w:r w:rsidR="00003662">
        <w:t xml:space="preserve">terbuka peluang </w:t>
      </w:r>
      <w:r w:rsidR="00CE5B6D">
        <w:t xml:space="preserve">penelitan terkait dengan pengembangan SIMP dengan mengintegrasikan </w:t>
      </w:r>
      <w:r w:rsidR="002377DD">
        <w:rPr>
          <w:i/>
          <w:iCs/>
        </w:rPr>
        <w:t xml:space="preserve">machine learning </w:t>
      </w:r>
      <w:r w:rsidR="004C64A6">
        <w:t xml:space="preserve">untuk </w:t>
      </w:r>
      <w:r w:rsidR="00CE5B6D">
        <w:t xml:space="preserve">dapat </w:t>
      </w:r>
      <w:r w:rsidR="003D188E">
        <w:t>mengoptimasi</w:t>
      </w:r>
      <w:r w:rsidR="00CE5B6D">
        <w:t xml:space="preserve"> </w:t>
      </w:r>
      <w:r w:rsidR="006F5C73">
        <w:t xml:space="preserve">manajemen pekerjaan yang dilakukan pada proyek dan juga alokasi pekerjaan </w:t>
      </w:r>
      <w:r w:rsidR="0046398F">
        <w:t>yang dikerjaan oleh sumber daya manusia yang ada di dalam sebuah proyek.</w:t>
      </w:r>
    </w:p>
    <w:p w14:paraId="158427A7" w14:textId="2DFD0B5D" w:rsidR="0046398F" w:rsidRPr="0075780B" w:rsidRDefault="0046398F" w:rsidP="0051618F">
      <w:r>
        <w:t>Penelitian yang akan dilakukan adalah merancang sebuah SIMP</w:t>
      </w:r>
      <w:r w:rsidR="003D1364">
        <w:t xml:space="preserve"> yang </w:t>
      </w:r>
      <w:r w:rsidR="00891666">
        <w:t xml:space="preserve">dapat </w:t>
      </w:r>
      <w:r w:rsidR="003D1364">
        <w:t>menyelesaikan permasalahan alokasi pekerjaan pekerjaan yang dikerjaan oleh sumber daya manusia yang ada di dalam sebuah proyek secara statis dan dinamis</w:t>
      </w:r>
      <w:r w:rsidR="00F26091">
        <w:t xml:space="preserve"> dengan menggunakan</w:t>
      </w:r>
      <w:r w:rsidR="00F04017">
        <w:rPr>
          <w:i/>
          <w:iCs/>
        </w:rPr>
        <w:t xml:space="preserve"> machine learning </w:t>
      </w:r>
      <w:r w:rsidR="001733F5">
        <w:t xml:space="preserve">untuk menentukan kriteria apa saja yang menjadi prioritas dalam menentukan alokasi pekerjaan dan sumber daya </w:t>
      </w:r>
      <w:r w:rsidR="00BB0627">
        <w:t>yang akan mengerjakan pekerjaan suatu proyek. Kriteria ini kemudian diintegrasikan kedalam SIMP</w:t>
      </w:r>
      <w:r w:rsidR="00426A8B">
        <w:t xml:space="preserve"> dan </w:t>
      </w:r>
      <w:r w:rsidR="00426A8B">
        <w:lastRenderedPageBreak/>
        <w:t>menerima masukan dari manajer proyek, dan akan memberikan keluaran alokasi sumber daya yang tepat untuk mengerjakan suatu pekerjaan di dalam proye</w:t>
      </w:r>
      <w:r w:rsidR="00A50435">
        <w:t xml:space="preserve">k. Desain yang telah di bangun kemudian disimulasikan kedalam sebuah proses bisnis dan dilihat signifikansi </w:t>
      </w:r>
      <w:r w:rsidR="00C47886">
        <w:t>dampak dari desain yang telah dibuat.</w:t>
      </w:r>
    </w:p>
    <w:p w14:paraId="1A0F3A45" w14:textId="61923724" w:rsidR="0075780B" w:rsidRDefault="003B3765" w:rsidP="002B0E38">
      <w:pPr>
        <w:pStyle w:val="Heading2"/>
      </w:pPr>
      <w:bookmarkStart w:id="2502" w:name="_Toc117715485"/>
      <w:bookmarkStart w:id="2503" w:name="_Toc117715554"/>
      <w:bookmarkStart w:id="2504" w:name="_Toc117715623"/>
      <w:bookmarkStart w:id="2505" w:name="_Toc117715726"/>
      <w:bookmarkStart w:id="2506" w:name="_Toc120139626"/>
      <w:bookmarkStart w:id="2507" w:name="_Toc120139890"/>
      <w:bookmarkStart w:id="2508" w:name="_Toc121280572"/>
      <w:bookmarkStart w:id="2509" w:name="_Toc121280633"/>
      <w:bookmarkStart w:id="2510" w:name="_Toc121280694"/>
      <w:bookmarkStart w:id="2511" w:name="_Toc121280755"/>
      <w:bookmarkStart w:id="2512" w:name="_Toc117715486"/>
      <w:bookmarkStart w:id="2513" w:name="_Toc117715555"/>
      <w:bookmarkStart w:id="2514" w:name="_Toc117715624"/>
      <w:bookmarkStart w:id="2515" w:name="_Toc117715727"/>
      <w:bookmarkStart w:id="2516" w:name="_Toc120139627"/>
      <w:bookmarkStart w:id="2517" w:name="_Toc120139891"/>
      <w:bookmarkStart w:id="2518" w:name="_Toc121280573"/>
      <w:bookmarkStart w:id="2519" w:name="_Toc121280634"/>
      <w:bookmarkStart w:id="2520" w:name="_Toc121280695"/>
      <w:bookmarkStart w:id="2521" w:name="_Toc121280756"/>
      <w:bookmarkStart w:id="2522" w:name="_Toc120139628"/>
      <w:bookmarkStart w:id="2523" w:name="_Toc135601400"/>
      <w:bookmarkEnd w:id="2502"/>
      <w:bookmarkEnd w:id="2503"/>
      <w:bookmarkEnd w:id="2504"/>
      <w:bookmarkEnd w:id="2505"/>
      <w:bookmarkEnd w:id="2506"/>
      <w:bookmarkEnd w:id="2507"/>
      <w:bookmarkEnd w:id="2508"/>
      <w:bookmarkEnd w:id="2509"/>
      <w:bookmarkEnd w:id="2510"/>
      <w:bookmarkEnd w:id="2511"/>
      <w:bookmarkEnd w:id="2512"/>
      <w:bookmarkEnd w:id="2513"/>
      <w:bookmarkEnd w:id="2514"/>
      <w:bookmarkEnd w:id="2515"/>
      <w:bookmarkEnd w:id="2516"/>
      <w:bookmarkEnd w:id="2517"/>
      <w:bookmarkEnd w:id="2518"/>
      <w:bookmarkEnd w:id="2519"/>
      <w:bookmarkEnd w:id="2520"/>
      <w:bookmarkEnd w:id="2521"/>
      <w:r>
        <w:t>Tujuan Penelitian</w:t>
      </w:r>
      <w:bookmarkEnd w:id="2522"/>
      <w:bookmarkEnd w:id="2523"/>
    </w:p>
    <w:p w14:paraId="776ECDE3" w14:textId="5FA9B30B" w:rsidR="00881706" w:rsidRPr="00AE58C4" w:rsidRDefault="00B72500" w:rsidP="00AE58C4">
      <w:r>
        <w:t>Tujuan dari penelitian ini adalah</w:t>
      </w:r>
      <w:r w:rsidR="006D5D34">
        <w:t xml:space="preserve"> “</w:t>
      </w:r>
      <w:r w:rsidR="00F5391C" w:rsidRPr="00F5391C">
        <w:t>Mengoptimasi alokasi pekerjaan dan sumber daya dengan sistem informasi manajemen proyek yang terintegrasi dengan teknologi pengambilan keputusan</w:t>
      </w:r>
      <w:r w:rsidR="006D5D34">
        <w:t>”</w:t>
      </w:r>
      <w:r w:rsidR="00881706" w:rsidRPr="006D5D34">
        <w:rPr>
          <w:i/>
          <w:iCs/>
        </w:rPr>
        <w:t>.</w:t>
      </w:r>
    </w:p>
    <w:p w14:paraId="2A2F896D" w14:textId="3F89DE5C" w:rsidR="003B3765" w:rsidRDefault="003B3765" w:rsidP="003B3765">
      <w:pPr>
        <w:pStyle w:val="Heading2"/>
      </w:pPr>
      <w:bookmarkStart w:id="2524" w:name="_Toc117715488"/>
      <w:bookmarkStart w:id="2525" w:name="_Toc117715557"/>
      <w:bookmarkStart w:id="2526" w:name="_Toc117715626"/>
      <w:bookmarkStart w:id="2527" w:name="_Toc117715729"/>
      <w:bookmarkStart w:id="2528" w:name="_Toc120139629"/>
      <w:bookmarkStart w:id="2529" w:name="_Toc120139893"/>
      <w:bookmarkStart w:id="2530" w:name="_Toc121280575"/>
      <w:bookmarkStart w:id="2531" w:name="_Toc121280636"/>
      <w:bookmarkStart w:id="2532" w:name="_Toc121280697"/>
      <w:bookmarkStart w:id="2533" w:name="_Toc121280758"/>
      <w:bookmarkStart w:id="2534" w:name="_Toc120139630"/>
      <w:bookmarkStart w:id="2535" w:name="_Toc135601401"/>
      <w:bookmarkEnd w:id="2524"/>
      <w:bookmarkEnd w:id="2525"/>
      <w:bookmarkEnd w:id="2526"/>
      <w:bookmarkEnd w:id="2527"/>
      <w:bookmarkEnd w:id="2528"/>
      <w:bookmarkEnd w:id="2529"/>
      <w:bookmarkEnd w:id="2530"/>
      <w:bookmarkEnd w:id="2531"/>
      <w:bookmarkEnd w:id="2532"/>
      <w:bookmarkEnd w:id="2533"/>
      <w:r>
        <w:t>Manfaat Penelitian</w:t>
      </w:r>
      <w:bookmarkEnd w:id="2534"/>
      <w:bookmarkEnd w:id="2535"/>
    </w:p>
    <w:p w14:paraId="62F73269" w14:textId="763005F0" w:rsidR="00F84536" w:rsidRDefault="00134814" w:rsidP="006953A5">
      <w:r>
        <w:t>Manfaat dari penelitian ini adalah:</w:t>
      </w:r>
    </w:p>
    <w:p w14:paraId="39D519F0" w14:textId="26066DF8" w:rsidR="00134814" w:rsidRPr="00AE58C4" w:rsidRDefault="00134814" w:rsidP="00766809">
      <w:pPr>
        <w:pStyle w:val="ListParagraph"/>
        <w:numPr>
          <w:ilvl w:val="6"/>
          <w:numId w:val="4"/>
        </w:numPr>
        <w:ind w:left="709"/>
        <w:rPr>
          <w:lang w:val="en-ID"/>
        </w:rPr>
      </w:pPr>
      <w:r>
        <w:t xml:space="preserve">Bagi </w:t>
      </w:r>
      <w:r w:rsidR="00CE10C5">
        <w:t xml:space="preserve">manajer proyek, </w:t>
      </w:r>
      <w:r w:rsidR="00766809" w:rsidRPr="00766809">
        <w:t>memberikan dasar bagi manajer proyek untuk menginisiasi proyek pengembangan SIMP yang dapat menyelesaikan permasalahan alokasi pekerjaan dan sumber daya.</w:t>
      </w:r>
    </w:p>
    <w:p w14:paraId="341D9221" w14:textId="363F0FFE" w:rsidR="00660046" w:rsidRDefault="00660046" w:rsidP="006953A5">
      <w:pPr>
        <w:pStyle w:val="ListParagraph"/>
        <w:numPr>
          <w:ilvl w:val="6"/>
          <w:numId w:val="4"/>
        </w:numPr>
        <w:ind w:left="709"/>
      </w:pPr>
      <w:r>
        <w:t xml:space="preserve">Bagi para pengembang aplikasi, </w:t>
      </w:r>
      <w:r w:rsidR="0094322E" w:rsidRPr="0094322E">
        <w:t>mendapatkan landasan dalam melakukan pembangunan SIMP yang dapat menyelesaikan permasalahan alokasi pekerjaan dan sumber daya.</w:t>
      </w:r>
    </w:p>
    <w:p w14:paraId="5520FB46" w14:textId="5F7DAEC0" w:rsidR="00A90DA7" w:rsidRPr="00F84536" w:rsidRDefault="00A90DA7" w:rsidP="009D428D">
      <w:pPr>
        <w:pStyle w:val="ListParagraph"/>
        <w:numPr>
          <w:ilvl w:val="6"/>
          <w:numId w:val="4"/>
        </w:numPr>
        <w:ind w:left="709"/>
      </w:pPr>
      <w:r>
        <w:t xml:space="preserve">Bagi peneliti, </w:t>
      </w:r>
      <w:r w:rsidR="00B0432A" w:rsidRPr="00B0432A">
        <w:t>dapat digunakan sebagai acuan dan referensi untuk mengembangkan SIMP untuk dapat menyelesaikan lebih banyak pemasalahan manajemen proyek.</w:t>
      </w:r>
    </w:p>
    <w:p w14:paraId="3A0DA075" w14:textId="0B7E5493" w:rsidR="003B3765" w:rsidRDefault="003B3765" w:rsidP="009D428D">
      <w:pPr>
        <w:pStyle w:val="Heading2"/>
      </w:pPr>
      <w:bookmarkStart w:id="2536" w:name="_Toc120139631"/>
      <w:bookmarkStart w:id="2537" w:name="_Toc135601402"/>
      <w:r>
        <w:t>Batasan Penelitian</w:t>
      </w:r>
      <w:bookmarkEnd w:id="2536"/>
      <w:bookmarkEnd w:id="2537"/>
    </w:p>
    <w:p w14:paraId="3778F847" w14:textId="5DEC3303" w:rsidR="00F84536" w:rsidRDefault="00B4061D" w:rsidP="009D428D">
      <w:r>
        <w:t>Batasan masalah yang digunakan dalam penelitian ini adalah:</w:t>
      </w:r>
    </w:p>
    <w:p w14:paraId="19507621" w14:textId="73A5F6EE" w:rsidR="00B4061D" w:rsidRDefault="00F710E9" w:rsidP="009D428D">
      <w:pPr>
        <w:pStyle w:val="ListParagraph"/>
        <w:numPr>
          <w:ilvl w:val="6"/>
          <w:numId w:val="4"/>
        </w:numPr>
        <w:ind w:left="709"/>
      </w:pPr>
      <w:r>
        <w:t xml:space="preserve">Proyek yang dijadikan acuan </w:t>
      </w:r>
      <w:r w:rsidR="00D01C78" w:rsidRPr="00D01C78">
        <w:t xml:space="preserve">dalam penelitian ini terbatas pada perusahaan teknologi informasi berkhusus pada </w:t>
      </w:r>
      <w:r w:rsidR="00D01C78" w:rsidRPr="00AE58C4">
        <w:t>pengembangan perangkat lunak</w:t>
      </w:r>
      <w:r>
        <w:t>.</w:t>
      </w:r>
    </w:p>
    <w:p w14:paraId="30091DE4" w14:textId="42C4DAFC" w:rsidR="005A6262" w:rsidRDefault="005A6262" w:rsidP="009D428D">
      <w:pPr>
        <w:pStyle w:val="ListParagraph"/>
        <w:numPr>
          <w:ilvl w:val="6"/>
          <w:numId w:val="4"/>
        </w:numPr>
        <w:ind w:left="709"/>
      </w:pPr>
      <w:r>
        <w:t xml:space="preserve">Lokasi penelitian dilakukan disalah satu </w:t>
      </w:r>
      <w:r w:rsidR="00567B66">
        <w:t>anak usaha perusahaan BUMN yang bergerak di bidang telekomunikasi.</w:t>
      </w:r>
    </w:p>
    <w:p w14:paraId="01CEE03C" w14:textId="619CB270" w:rsidR="00F710E9" w:rsidRDefault="00F710E9" w:rsidP="009D428D">
      <w:pPr>
        <w:pStyle w:val="ListParagraph"/>
        <w:numPr>
          <w:ilvl w:val="6"/>
          <w:numId w:val="4"/>
        </w:numPr>
        <w:ind w:left="709"/>
      </w:pPr>
      <w:r>
        <w:t xml:space="preserve">Penelitian yang dilakukan bersifat desain sehingga hasil yang dikeluarkan dari penelitian ini merupakan simulasi dari sistem yang telah </w:t>
      </w:r>
      <w:r w:rsidR="006D2C73">
        <w:t>di rancang.</w:t>
      </w:r>
    </w:p>
    <w:p w14:paraId="512C3D9B" w14:textId="40FEF9FA" w:rsidR="00F84536" w:rsidRDefault="006D2C73" w:rsidP="00F84536">
      <w:pPr>
        <w:pStyle w:val="ListParagraph"/>
        <w:numPr>
          <w:ilvl w:val="6"/>
          <w:numId w:val="4"/>
        </w:numPr>
        <w:ind w:left="709"/>
      </w:pPr>
      <w:r>
        <w:t>Data</w:t>
      </w:r>
      <w:r w:rsidR="009609B3">
        <w:t xml:space="preserve"> </w:t>
      </w:r>
      <w:r w:rsidR="00DA06CD">
        <w:t xml:space="preserve">latih yang digunakan untuk membuat model dari </w:t>
      </w:r>
      <w:r w:rsidR="00DA06CD">
        <w:rPr>
          <w:i/>
          <w:iCs/>
        </w:rPr>
        <w:t>machine learning</w:t>
      </w:r>
      <w:r>
        <w:t xml:space="preserve"> didapatkan dari praktisi proyek yang </w:t>
      </w:r>
      <w:r w:rsidR="009D428D">
        <w:t>berkecimbung di industri teknologi informasi</w:t>
      </w:r>
      <w:r w:rsidR="00FF7340">
        <w:t xml:space="preserve"> dalam rentang tahun 2021-2022</w:t>
      </w:r>
      <w:r w:rsidR="009D428D">
        <w:t>.</w:t>
      </w:r>
    </w:p>
    <w:p w14:paraId="65B460F3" w14:textId="2D657576" w:rsidR="008419CC" w:rsidRDefault="008419CC" w:rsidP="00AE58C4">
      <w:pPr>
        <w:pStyle w:val="Heading2"/>
      </w:pPr>
      <w:bookmarkStart w:id="2538" w:name="_Toc120139632"/>
      <w:bookmarkStart w:id="2539" w:name="_Toc135601403"/>
      <w:r>
        <w:lastRenderedPageBreak/>
        <w:t xml:space="preserve">Ringkasan Metodologi </w:t>
      </w:r>
      <w:r w:rsidR="005A6262">
        <w:t>Penelitian</w:t>
      </w:r>
      <w:bookmarkEnd w:id="2538"/>
      <w:bookmarkEnd w:id="2539"/>
    </w:p>
    <w:p w14:paraId="1866D1B5" w14:textId="4499FAFD" w:rsidR="008419CC" w:rsidRDefault="008419CC" w:rsidP="00AE58C4">
      <w:r>
        <w:t xml:space="preserve">Penelitian ini secara garis besar dapat digambarkan seperti pada </w:t>
      </w:r>
      <w:r w:rsidR="007256CD">
        <w:fldChar w:fldCharType="begin"/>
      </w:r>
      <w:r w:rsidR="007256CD">
        <w:instrText xml:space="preserve"> REF _Ref115975956 \h </w:instrText>
      </w:r>
      <w:r w:rsidR="007256CD">
        <w:fldChar w:fldCharType="separate"/>
      </w:r>
      <w:r w:rsidR="000D26C4">
        <w:t xml:space="preserve">Gambar </w:t>
      </w:r>
      <w:r w:rsidR="000D26C4">
        <w:rPr>
          <w:noProof/>
        </w:rPr>
        <w:t>1</w:t>
      </w:r>
      <w:r w:rsidR="000D26C4">
        <w:t>.</w:t>
      </w:r>
      <w:r w:rsidR="000D26C4">
        <w:rPr>
          <w:noProof/>
        </w:rPr>
        <w:t>5</w:t>
      </w:r>
      <w:r w:rsidR="007256CD">
        <w:fldChar w:fldCharType="end"/>
      </w:r>
      <w:r w:rsidR="007256CD">
        <w:t>.</w:t>
      </w:r>
    </w:p>
    <w:p w14:paraId="53845A52" w14:textId="0DECE9D4" w:rsidR="005A6262" w:rsidRDefault="00393C68" w:rsidP="00AE58C4">
      <w:pPr>
        <w:keepNext/>
        <w:jc w:val="center"/>
      </w:pPr>
      <w:r>
        <w:tab/>
      </w:r>
      <w:r w:rsidR="00E349BE">
        <w:rPr>
          <w:noProof/>
        </w:rPr>
        <w:drawing>
          <wp:inline distT="0" distB="0" distL="0" distR="0" wp14:anchorId="5413BC00" wp14:editId="0367F9FD">
            <wp:extent cx="5400040" cy="569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40" cy="569595"/>
                    </a:xfrm>
                    <a:prstGeom prst="rect">
                      <a:avLst/>
                    </a:prstGeom>
                    <a:noFill/>
                    <a:ln>
                      <a:noFill/>
                    </a:ln>
                  </pic:spPr>
                </pic:pic>
              </a:graphicData>
            </a:graphic>
          </wp:inline>
        </w:drawing>
      </w:r>
    </w:p>
    <w:p w14:paraId="5A583117" w14:textId="6BFE977E" w:rsidR="00B12076" w:rsidRDefault="005A6262" w:rsidP="00EE5E34">
      <w:pPr>
        <w:pStyle w:val="Caption"/>
      </w:pPr>
      <w:bookmarkStart w:id="2540" w:name="_Ref115975956"/>
      <w:bookmarkStart w:id="2541" w:name="_Toc135601476"/>
      <w:r>
        <w:t xml:space="preserve">Gambar </w:t>
      </w:r>
      <w:r w:rsidR="005A58B4">
        <w:fldChar w:fldCharType="begin"/>
      </w:r>
      <w:r w:rsidR="005A58B4">
        <w:instrText xml:space="preserve"> STYLEREF 1 \s </w:instrText>
      </w:r>
      <w:r w:rsidR="005A58B4">
        <w:fldChar w:fldCharType="separate"/>
      </w:r>
      <w:r w:rsidR="000D26C4">
        <w:rPr>
          <w:noProof/>
        </w:rPr>
        <w:t>1</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5</w:t>
      </w:r>
      <w:r w:rsidR="005A58B4">
        <w:rPr>
          <w:noProof/>
        </w:rPr>
        <w:fldChar w:fldCharType="end"/>
      </w:r>
      <w:bookmarkEnd w:id="2540"/>
      <w:r>
        <w:t xml:space="preserve"> Ringkasan Metodologi Penelitian</w:t>
      </w:r>
      <w:bookmarkEnd w:id="2541"/>
      <w:r w:rsidR="0049475A">
        <w:t xml:space="preserve"> </w:t>
      </w:r>
    </w:p>
    <w:p w14:paraId="3BBA6565" w14:textId="09632BC1" w:rsidR="00B55C70" w:rsidRDefault="0049475A" w:rsidP="00B55C70">
      <w:r>
        <w:t xml:space="preserve">Berdasarkan </w:t>
      </w:r>
      <w:r w:rsidR="007256CD">
        <w:fldChar w:fldCharType="begin"/>
      </w:r>
      <w:r w:rsidR="007256CD">
        <w:instrText xml:space="preserve"> REF _Ref115975956 \h </w:instrText>
      </w:r>
      <w:r w:rsidR="00492115">
        <w:instrText xml:space="preserve"> \* MERGEFORMAT </w:instrText>
      </w:r>
      <w:r w:rsidR="007256CD">
        <w:fldChar w:fldCharType="separate"/>
      </w:r>
      <w:r w:rsidR="000D26C4">
        <w:t xml:space="preserve">Gambar </w:t>
      </w:r>
      <w:r w:rsidR="000D26C4">
        <w:rPr>
          <w:noProof/>
        </w:rPr>
        <w:t>1.5</w:t>
      </w:r>
      <w:r w:rsidR="007256CD">
        <w:fldChar w:fldCharType="end"/>
      </w:r>
      <w:r w:rsidR="007256CD">
        <w:t xml:space="preserve"> </w:t>
      </w:r>
      <w:r>
        <w:t>penelitian dibagi me</w:t>
      </w:r>
      <w:r w:rsidR="007256CD">
        <w:t>njadi empat tahapan yaitu tahapan awal, tahapan perancangan, tahapan simulasi, dan tahapan analisa dan kesimpulan.</w:t>
      </w:r>
      <w:r w:rsidR="00492115">
        <w:t xml:space="preserve"> </w:t>
      </w:r>
      <w:r w:rsidR="00B55C70">
        <w:t>Tahapan awal merupakan tahapan di mana dilakukan studi literatur untuk mencari tahu terkait dengan apa yang sudah dilakukan pada penelitian terdahulu terkait dengan manajemen sumber daya dan pekerjaan, sistem informasi manajemen proyek, dan pengambilan keputusan menggunakan alat bantu pengambilan keputusan dalam bidang manajemen proyek.</w:t>
      </w:r>
      <w:r w:rsidR="0064059A">
        <w:t xml:space="preserve"> Hasil studi literatur ini kemudian dilakukan analisis untuk mencari celah penelitian yang menjadi kebaruan dari penelitian ini. Berdasarkan celah penelitian yang telah ditentukan, maka pertanyaan penelitian dapat ditentukan beserta tujuan penelitian untuk menjawab pertanyaan penelitian yang telah ditentukan.</w:t>
      </w:r>
      <w:r w:rsidR="009D2BB9">
        <w:t xml:space="preserve"> Akhir dari tahapan awal adalah penyusunan metodologi penelitian yang akan dilakukan hingga mendapat hasil akhir yang diharapkan.</w:t>
      </w:r>
    </w:p>
    <w:p w14:paraId="4D738B90" w14:textId="581328CF" w:rsidR="009D2BB9" w:rsidRDefault="009D2BB9" w:rsidP="00B55C70">
      <w:r>
        <w:t xml:space="preserve">Tahap perancangan, merupakan tahapan untuk melakukan pengumpulan data dan </w:t>
      </w:r>
      <w:r w:rsidR="00CA70CB">
        <w:t>perancangan dari sistem informasi manajemen proyek yang akan dibangun. Secara umum sistem yang dibangun dibagi menjadi tiga bagian yaitu sistem basis data, sistem identifikasi, dan proses bisnis manajemen proyek</w:t>
      </w:r>
      <w:r w:rsidR="00645BFE">
        <w:t xml:space="preserve">. </w:t>
      </w:r>
      <w:r w:rsidR="009C01EF">
        <w:t xml:space="preserve">Tahapan awal dalam tahap perancangan adalah melakukan penentuan pakar yang akan menjadi sumber dari data yang akan dijadikan acuan dan model dalam </w:t>
      </w:r>
      <w:r w:rsidR="000B2252">
        <w:t>penelitian</w:t>
      </w:r>
      <w:r w:rsidR="00B33F47">
        <w:t xml:space="preserve">. </w:t>
      </w:r>
      <w:r w:rsidR="00652CA1">
        <w:t>Setelah ditentukan pakar yang akan menjadi sumber, kemudian dilakukan perancangan kuesioner. Dalam tahapan perancangan kuesioner poin-poin pertanyaan disesuaikan agar dapat memperoleh data-data terkait dengan:</w:t>
      </w:r>
    </w:p>
    <w:p w14:paraId="49001307" w14:textId="0487A8E8" w:rsidR="00652CA1" w:rsidRDefault="00652CA1" w:rsidP="00652CA1">
      <w:pPr>
        <w:pStyle w:val="ListParagraph"/>
        <w:numPr>
          <w:ilvl w:val="0"/>
          <w:numId w:val="26"/>
        </w:numPr>
      </w:pPr>
      <w:r>
        <w:t>Kriteria yang diperlukan dalam menentukan</w:t>
      </w:r>
      <w:r w:rsidR="003E1749">
        <w:t xml:space="preserve"> sumber daya yang akan melaksanakan proyek.</w:t>
      </w:r>
    </w:p>
    <w:p w14:paraId="72C6B993" w14:textId="01224D5F" w:rsidR="003E1749" w:rsidRDefault="003E1749" w:rsidP="00652CA1">
      <w:pPr>
        <w:pStyle w:val="ListParagraph"/>
        <w:numPr>
          <w:ilvl w:val="0"/>
          <w:numId w:val="26"/>
        </w:numPr>
      </w:pPr>
      <w:r>
        <w:t xml:space="preserve">Kriteria sumber daya yang </w:t>
      </w:r>
      <w:r w:rsidR="0085247C">
        <w:t>dapat memenuhi suatu pekerjaan dalam sebuah proyek</w:t>
      </w:r>
    </w:p>
    <w:p w14:paraId="78FDD988" w14:textId="254E482D" w:rsidR="0085247C" w:rsidRDefault="0085247C" w:rsidP="00652CA1">
      <w:pPr>
        <w:pStyle w:val="ListParagraph"/>
        <w:numPr>
          <w:ilvl w:val="0"/>
          <w:numId w:val="26"/>
        </w:numPr>
      </w:pPr>
      <w:r>
        <w:lastRenderedPageBreak/>
        <w:t>Kondisi proses bisnis untuk kegiatan manajemen proyek yang berjalan saat ini.</w:t>
      </w:r>
    </w:p>
    <w:p w14:paraId="44637BF9" w14:textId="18EC58A0" w:rsidR="0088391F" w:rsidRPr="00AF2631" w:rsidRDefault="0088391F" w:rsidP="0088391F">
      <w:r>
        <w:t>Setelah didapatkan kuesioner, maka proses pengumpulan data dilakukan. Data yang dikumpulkan merupakan data primer yang merupakan jawaban dari para pakar terkait dengan pertanyaan yang telah dibuat pada kuesioner.</w:t>
      </w:r>
      <w:r w:rsidR="00382D39">
        <w:t xml:space="preserve"> Data pada kuesioner kemudian diterjemahkan menjadi sebuah rancangan dari tiga sistem utama yaitu sistem basis data, sistem identifikasi, dan proses bisnis. Proses bisnis yang dirancang dibagi menjadi dua yaitu proses bisnis yang berjalan saat ini dan rancangan proses bisnis ketika sistem basis data dan sistem identifikasi sudah diimplementasikan.</w:t>
      </w:r>
      <w:r w:rsidR="00AF2631">
        <w:t xml:space="preserve"> Proses bisnis akan dimodelkan dalam bentuk </w:t>
      </w:r>
      <w:r w:rsidR="00AF2631">
        <w:rPr>
          <w:i/>
          <w:iCs/>
        </w:rPr>
        <w:t xml:space="preserve">Business Process Modelling Notation </w:t>
      </w:r>
      <w:r w:rsidR="00AF2631">
        <w:t>(BPMN) yang nantinya akan dilakukan simulasi dengan memasukan parameter pada tiap proses yang dijalankan.</w:t>
      </w:r>
    </w:p>
    <w:p w14:paraId="1E41E107" w14:textId="4DE06A48" w:rsidR="0049475A" w:rsidRDefault="0060313A" w:rsidP="00492115">
      <w:r>
        <w:t>Tahapan Simulasi, merupakan tahapan di mana sistem yang telah dibangun</w:t>
      </w:r>
      <w:r w:rsidR="00BC26F5">
        <w:t xml:space="preserve"> disimulasikan dengan memasukan parameter sehingga mengeluarkan keluaran seperti kondisi asli. Sistem yang akan dilakukan simulasi adalah sistem basis data dan sistem identifikasi</w:t>
      </w:r>
      <w:r w:rsidR="00077761">
        <w:t xml:space="preserve">, untuk dapat menerima data </w:t>
      </w:r>
      <w:r w:rsidR="005C4125">
        <w:t xml:space="preserve">kriteria </w:t>
      </w:r>
      <w:r w:rsidR="00077761">
        <w:t xml:space="preserve">kedalam sistem basis data dan melakukan proses identifikasi </w:t>
      </w:r>
      <w:r w:rsidR="00F90E7E">
        <w:t>dan alokasi sumber daya</w:t>
      </w:r>
      <w:r w:rsidR="00BC26F5">
        <w:t xml:space="preserve">. Hasil dari simulasi </w:t>
      </w:r>
      <w:r w:rsidR="00AF2631">
        <w:t xml:space="preserve">sistem ini kemudian menjadi parameter yang akan dimasukan ke </w:t>
      </w:r>
      <w:r w:rsidR="004151AF">
        <w:t>BPMN dari model proses bisnis yang baru. Parameter proses bisnis lama dan baru kemudian dimasukan ke dalam</w:t>
      </w:r>
      <w:r w:rsidR="002919DA">
        <w:t xml:space="preserve"> model BPMN </w:t>
      </w:r>
      <w:r w:rsidR="00DC7806">
        <w:t xml:space="preserve">dan akan mengeluarkan keluaran </w:t>
      </w:r>
      <w:r w:rsidR="00D77F14">
        <w:t>yang akan dianalisis pada tahapan selanjutnya.</w:t>
      </w:r>
    </w:p>
    <w:p w14:paraId="2FE314DA" w14:textId="07290AE3" w:rsidR="003A020E" w:rsidRPr="0049475A" w:rsidRDefault="003A020E" w:rsidP="00AE58C4">
      <w:r>
        <w:t>Tahapan Analisa dan Kesimpulan, merupakan tahapan akhir dari penelitian, untuk melakukan analisa dari data yang telah didapatkan dari proses simulasi</w:t>
      </w:r>
      <w:r w:rsidR="004C45C1">
        <w:t xml:space="preserve">. Data akan dianalisa secara statistik untuk melihat apakah terdapat perbedaan signifikan antara sebelum </w:t>
      </w:r>
      <w:r w:rsidR="0084389D">
        <w:t xml:space="preserve">adanya rancangan sistem informasi manajemen proyek yang dibuat dengan setelah menggunakan rancangan sistem informasi manajemen proyek dibuat. Hasil pengujian statistik ini kemudian dapat ditarik </w:t>
      </w:r>
      <w:r w:rsidR="00E67847">
        <w:t>informasi dan diambil kesimpulan dari penelitian.</w:t>
      </w:r>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37"/>
          <w:headerReference w:type="first" r:id="rId38"/>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2542" w:name="_Toc120139633"/>
      <w:bookmarkStart w:id="2543" w:name="_Toc135601404"/>
      <w:r w:rsidR="0095347B">
        <w:t>TINJAUAN PUSTAKA</w:t>
      </w:r>
      <w:bookmarkEnd w:id="2542"/>
      <w:bookmarkEnd w:id="2543"/>
    </w:p>
    <w:p w14:paraId="6A6DCC2F" w14:textId="77777777" w:rsidR="00EB1555" w:rsidRPr="00EB1555" w:rsidRDefault="00EB1555" w:rsidP="00EB1555"/>
    <w:p w14:paraId="2E4A35A5" w14:textId="3E659BC9" w:rsidR="000A1073" w:rsidRDefault="000A1073" w:rsidP="007B0FF9">
      <w:pPr>
        <w:pStyle w:val="Heading2"/>
        <w:numPr>
          <w:ilvl w:val="1"/>
          <w:numId w:val="3"/>
        </w:numPr>
        <w:ind w:left="360"/>
      </w:pPr>
      <w:bookmarkStart w:id="2544" w:name="_Toc120139634"/>
      <w:bookmarkStart w:id="2545" w:name="_Toc135601405"/>
      <w:r>
        <w:t>Transformasi Digital</w:t>
      </w:r>
      <w:r w:rsidR="00F5566B">
        <w:t xml:space="preserve"> pada Industri Teknologi Informasi</w:t>
      </w:r>
      <w:bookmarkEnd w:id="2544"/>
      <w:bookmarkEnd w:id="2545"/>
    </w:p>
    <w:p w14:paraId="29681409" w14:textId="76FB9F07" w:rsidR="008471B8" w:rsidRDefault="008471B8" w:rsidP="007B0FF9">
      <w:r>
        <w:t xml:space="preserve">Organisasi </w:t>
      </w:r>
      <w:r w:rsidR="00C47E8E">
        <w:t xml:space="preserve">pada era industri 3.0 </w:t>
      </w:r>
      <w:r w:rsidR="00F6688D">
        <w:t xml:space="preserve">hanya </w:t>
      </w:r>
      <w:r w:rsidR="00C47E8E">
        <w:t>mementingkan</w:t>
      </w:r>
      <w:ins w:id="2546" w:author="Ilham Nur Pratama" w:date="2023-05-15T21:44:00Z">
        <w:r w:rsidR="00040037">
          <w:t xml:space="preserve"> </w:t>
        </w:r>
      </w:ins>
      <w:del w:id="2547" w:author="Ilham Nur Pratama" w:date="2023-05-15T21:44:00Z">
        <w:r w:rsidR="00C47E8E" w:rsidDel="00040037">
          <w:delText xml:space="preserve"> </w:delText>
        </w:r>
      </w:del>
      <w:del w:id="2548" w:author="Ilham Nur Pratama" w:date="2023-05-15T21:13:00Z">
        <w:r w:rsidR="00B51285" w:rsidDel="003F2596">
          <w:pgNum/>
        </w:r>
      </w:del>
      <w:del w:id="2549" w:author="Ilham Nur Pratama" w:date="2023-05-15T21:44:00Z">
        <w:r w:rsidR="00B51285" w:rsidDel="00040037">
          <w:delText>erminolo</w:delText>
        </w:r>
      </w:del>
      <w:del w:id="2550" w:author="Ilham Nur Pratama" w:date="2023-05-15T21:13:00Z">
        <w:r w:rsidR="00C47E8E" w:rsidDel="003F2596">
          <w:delText xml:space="preserve"> </w:delText>
        </w:r>
      </w:del>
      <w:r w:rsidR="00C47E8E">
        <w:t xml:space="preserve">cara suatu pekerjaan dapat diselesaikan dengan cepat dan efisien dengan menggunakan bantuan dari mesin. </w:t>
      </w:r>
      <w:r w:rsidR="006F3956">
        <w:t xml:space="preserve">Seiring dengan berjalanya waktu </w:t>
      </w:r>
      <w:r w:rsidR="007B5133">
        <w:t xml:space="preserve">dan perubahan era ke industri 4.0, </w:t>
      </w:r>
      <w:r w:rsidR="00F2644C">
        <w:t xml:space="preserve">industri diharapkan tidak hanya mampu untuk menyelesaikan pekerjaan dengan cepat tetapi juga mampu untuk memenui </w:t>
      </w:r>
      <w:r w:rsidR="00F2644C">
        <w:rPr>
          <w:i/>
          <w:iCs/>
        </w:rPr>
        <w:t xml:space="preserve">business value </w:t>
      </w:r>
      <w:r w:rsidR="00F2644C">
        <w:t xml:space="preserve">dari suatu pekerjaan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memastikan suatu industri mampu untuk me</w:t>
      </w:r>
      <w:sdt>
        <w:sdtPr>
          <w:id w:val="1890531746"/>
          <w:docPartObj>
            <w:docPartGallery w:val="Watermarks"/>
          </w:docPartObj>
        </w:sdtPr>
        <w:sdtEndPr/>
        <w:sdtContent>
          <w:r w:rsidR="00381F13">
            <w:rPr>
              <w:noProof/>
            </w:rPr>
            <w:drawing>
              <wp:anchor distT="0" distB="0" distL="114300" distR="114300" simplePos="0" relativeHeight="251658241" behindDoc="1" locked="0" layoutInCell="0" allowOverlap="1" wp14:anchorId="4DBC62E4" wp14:editId="46EE142F">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1">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 xml:space="preserve">ncapai </w:t>
      </w:r>
      <w:r w:rsidR="000F1A0F">
        <w:rPr>
          <w:i/>
          <w:iCs/>
        </w:rPr>
        <w:t xml:space="preserve">business value </w:t>
      </w:r>
      <w:r w:rsidR="000F1A0F">
        <w:t>tertentu</w:t>
      </w:r>
      <w:r w:rsidR="001D2749">
        <w:t xml:space="preserve"> transformasi digital dilakukan dengan mengembangkan tekonologi informasi dan sistem informasi dari suatu industri untuk memastikan </w:t>
      </w:r>
      <w:r w:rsidR="001D2749">
        <w:rPr>
          <w:i/>
          <w:iCs/>
        </w:rPr>
        <w:t xml:space="preserve">organizational capability </w:t>
      </w:r>
      <w:r w:rsidR="001D2749">
        <w:t xml:space="preserve">tercapai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r>
        <w:t>Transformasi digital merupakan implementasi tek</w:t>
      </w:r>
      <w:r w:rsidR="00255113">
        <w:t>nologi yang ada yang bertujuan untuk merubah secara radikal performa dari suatu perusahaan</w:t>
      </w:r>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transformasi digital </w:t>
      </w:r>
      <w:r w:rsidR="007753E0">
        <w:t>bersifat terintegrasi, teroptimasi</w:t>
      </w:r>
      <w:r w:rsidR="008C3BAD">
        <w:t xml:space="preserve"> dengan terhubung dengan teknologi terbaru dan juga basis data terpusat atau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pPr>
      <w:bookmarkStart w:id="2551" w:name="_Toc120139635"/>
      <w:bookmarkStart w:id="2552" w:name="_Toc135601406"/>
      <w:r>
        <w:t>Manfaat Transformasi Digital</w:t>
      </w:r>
      <w:bookmarkEnd w:id="2551"/>
      <w:bookmarkEnd w:id="2552"/>
    </w:p>
    <w:p w14:paraId="167A5268" w14:textId="41371581" w:rsidR="002E1544" w:rsidRDefault="002E1544" w:rsidP="006F3956">
      <w:pPr>
        <w:ind w:left="720"/>
      </w:pPr>
      <w:r w:rsidRPr="009B0E9D">
        <w:rPr>
          <w:i/>
          <w:iCs/>
        </w:rPr>
        <w:t>Big Data Analytics</w:t>
      </w:r>
      <w:r>
        <w:t xml:space="preserve"> (BDA) merupakan salah satu metode yang dapat digunakan oleh suatu organisasi d</w:t>
      </w:r>
      <w:r w:rsidR="009F4B5D">
        <w:t xml:space="preserve">alam melakukan analisis berbasis data utama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dapat digunakan untuk menginkatkan </w:t>
      </w:r>
      <w:r w:rsidR="0007600F">
        <w:t xml:space="preserve">dan mempercepat adopsi perubahan pada suatu organisasi untuk dapat menyesuaikan dengan kebutuhan jaman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ind w:left="720"/>
      </w:pPr>
      <w:r>
        <w:t xml:space="preserve">Teknologi digital merupakan salah satu alat yang dapat digunakan oleh </w:t>
      </w:r>
      <w:r w:rsidR="00093982">
        <w:t xml:space="preserve">suatu perusahaan untuk melakukan perubahan model bisnis yang sedang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dari </w:t>
      </w:r>
      <w:r w:rsidR="006051E3">
        <w:t xml:space="preserve">teknologi informasi dan sistem basis data memungkinkan adanya perubahan model bisnis yang lebih </w:t>
      </w:r>
      <w:r w:rsidR="00EF273A">
        <w:t>kompleks.</w:t>
      </w:r>
    </w:p>
    <w:p w14:paraId="5AF2C3B1" w14:textId="5B257B94" w:rsidR="000A1073" w:rsidRDefault="000A1073" w:rsidP="00E25D37">
      <w:pPr>
        <w:pStyle w:val="Heading3"/>
        <w:numPr>
          <w:ilvl w:val="2"/>
          <w:numId w:val="3"/>
        </w:numPr>
      </w:pPr>
      <w:bookmarkStart w:id="2553" w:name="_Toc120139636"/>
      <w:bookmarkStart w:id="2554" w:name="_Toc135601407"/>
      <w:r>
        <w:t>Kekurangan Transformasi Digital</w:t>
      </w:r>
      <w:bookmarkEnd w:id="2553"/>
      <w:bookmarkEnd w:id="2554"/>
      <w:r w:rsidR="003607F4">
        <w:t xml:space="preserve"> </w:t>
      </w:r>
    </w:p>
    <w:p w14:paraId="3EF64DA4" w14:textId="5A4CBAF4" w:rsidR="00D540BA" w:rsidRDefault="009F31C3" w:rsidP="00E25D37">
      <w:pPr>
        <w:ind w:left="720"/>
      </w:pPr>
      <w:r>
        <w:t xml:space="preserve">Terlepas dari diketahui bahwa transformasi digital </w:t>
      </w:r>
      <w:r w:rsidR="00D91B40">
        <w:t xml:space="preserve">merupakan bagian penting agar suatu </w:t>
      </w:r>
      <w:r w:rsidR="00681D25">
        <w:t xml:space="preserve">perusahaan </w:t>
      </w:r>
      <w:r w:rsidR="00D91B40">
        <w:t xml:space="preserve">dapat berkembang, hanya </w:t>
      </w:r>
      <w:r w:rsidR="00681D25">
        <w:t xml:space="preserve">50% perusahaan yang mampu </w:t>
      </w:r>
      <w:r w:rsidR="00681D25">
        <w:lastRenderedPageBreak/>
        <w:t xml:space="preserve">megimplementasikan transformasi digital dengan tepat dan memenuh ekspektasi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02E3BB1" w:rsidR="00F45638" w:rsidRDefault="00F45638" w:rsidP="00E25D37">
      <w:pPr>
        <w:ind w:left="720"/>
      </w:pPr>
      <w:r>
        <w:t xml:space="preserve">Kegagalan dari implementasi transformasi digital pada suatu perusahaan </w:t>
      </w:r>
      <w:r w:rsidR="004C6077">
        <w:t xml:space="preserve">dapat </w:t>
      </w:r>
      <w:r>
        <w:t xml:space="preserve">diakibatkan oleh beberapa hal, yaitu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pPr>
      <w:r>
        <w:t>Desain proses yang salah,</w:t>
      </w:r>
    </w:p>
    <w:p w14:paraId="350E2577" w14:textId="3848708D" w:rsidR="00A2612A" w:rsidRDefault="00A2612A" w:rsidP="00F45638">
      <w:pPr>
        <w:pStyle w:val="ListParagraph"/>
        <w:numPr>
          <w:ilvl w:val="0"/>
          <w:numId w:val="12"/>
        </w:numPr>
      </w:pPr>
      <w:r>
        <w:t>Tidak ada komitmen eksekusi dari sistem yang telah di bangun,</w:t>
      </w:r>
    </w:p>
    <w:p w14:paraId="3CF73976" w14:textId="3D21FB64" w:rsidR="00A2612A" w:rsidRDefault="007B18CC" w:rsidP="00F45638">
      <w:pPr>
        <w:pStyle w:val="ListParagraph"/>
        <w:numPr>
          <w:ilvl w:val="0"/>
          <w:numId w:val="12"/>
        </w:numPr>
      </w:pPr>
      <w:r>
        <w:t>Kurangnya kemampuan personal di suatu perusahaan dalam literasi digital.</w:t>
      </w:r>
    </w:p>
    <w:p w14:paraId="056FD9CE" w14:textId="055C9B05" w:rsidR="00E25D37" w:rsidRPr="00D540BA" w:rsidRDefault="006C4A61" w:rsidP="00B956F6">
      <w:r>
        <w:t xml:space="preserve">Seluruh perusahaan yang mengimplementasikan transformasi digital khususnya industri Teknologi informasi, berharap bahwa dengan adanya </w:t>
      </w:r>
      <w:r w:rsidR="00B956F6">
        <w:t>transformasi digital dapat mengembangkan kegiatan operasional sehari-hari dan kegiatan unik seperti proyek.</w:t>
      </w:r>
    </w:p>
    <w:p w14:paraId="58ACE5E9" w14:textId="6EEED1C7" w:rsidR="00410BEA" w:rsidRDefault="003607F4" w:rsidP="00ED77C1">
      <w:pPr>
        <w:pStyle w:val="Heading2"/>
      </w:pPr>
      <w:bookmarkStart w:id="2555" w:name="_Toc120139637"/>
      <w:bookmarkStart w:id="2556" w:name="_Toc135601408"/>
      <w:r>
        <w:t>Manajemen Proyek</w:t>
      </w:r>
      <w:bookmarkEnd w:id="2555"/>
      <w:bookmarkEnd w:id="2556"/>
    </w:p>
    <w:p w14:paraId="74833615" w14:textId="4CE1272A" w:rsidR="00475D4E" w:rsidRDefault="002D1640" w:rsidP="00ED77C1">
      <w:r>
        <w:t>Untuk mengetahui ap</w:t>
      </w:r>
      <w:r w:rsidR="002C01AA">
        <w:t xml:space="preserve">a itu </w:t>
      </w:r>
      <w:r>
        <w:t xml:space="preserve">manajemen </w:t>
      </w:r>
      <w:r w:rsidR="002C01AA">
        <w:t>p</w:t>
      </w:r>
      <w:r>
        <w:t xml:space="preserve">royek perlu di ketahui terlebih dahulu terkait </w:t>
      </w:r>
      <w:r w:rsidR="002C01AA">
        <w:t>definisi dari p</w:t>
      </w:r>
      <w:r>
        <w:t xml:space="preserve">royek. Proyek merupakan sebuah </w:t>
      </w:r>
      <w:r w:rsidR="00C21886">
        <w:t>kegiatan yang bersifat sementara untuk menghasilkan sebuah produk, jasa atau hasil yang berbeda dari yang biasanya dilakukan</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r w:rsidR="0067333B">
        <w:t xml:space="preserve">Manajemen proyek </w:t>
      </w:r>
      <w:r w:rsidR="00FD1456">
        <w:t xml:space="preserve">menurut </w:t>
      </w:r>
      <w:r w:rsidR="00500B49">
        <w:t>penelitian yang dilakukan oleh</w:t>
      </w:r>
      <w:r w:rsidR="00713120">
        <w:t xml:space="preserve"> Ashkezari et</w:t>
      </w:r>
      <w:r w:rsidR="00A77A79">
        <w:t xml:space="preserve"> al.</w:t>
      </w:r>
      <w:r w:rsidR="00713120">
        <w:t xml:space="preserve"> </w:t>
      </w:r>
      <w:r w:rsidR="00DF7F96" w:rsidRPr="00DF7F96">
        <w:t>Merupakan sebuah aplikasi proses, aktivitas, dan pendekatan untuk mencapai tujuan tertentu dengan menyesuaikan dengan kriteria penerimaan yang telah di tentukan</w:t>
      </w:r>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r>
        <w:t xml:space="preserve">Manajemen </w:t>
      </w:r>
      <w:r w:rsidR="00CB0AAC">
        <w:t>p</w:t>
      </w:r>
      <w:r>
        <w:t xml:space="preserve">royek </w:t>
      </w:r>
      <w:r w:rsidR="00BE277B">
        <w:t xml:space="preserve">memiliki grup proses </w:t>
      </w:r>
      <w:r w:rsidR="00CB0AAC">
        <w:t>yang menggambarkan perjalanan secara umum suatu proyek yang dilakukan oleh seseorang.</w:t>
      </w:r>
      <w:r w:rsidR="003B11B6">
        <w:t xml:space="preserve"> Grup proses dari manajemen proyek di bagi menjadi beberapa grup</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yaitu</w:t>
      </w:r>
      <w:r w:rsidR="0060681D">
        <w:t>:</w:t>
      </w:r>
    </w:p>
    <w:p w14:paraId="64A2B6F7" w14:textId="059E7400" w:rsidR="000926F2" w:rsidRDefault="003B11B6" w:rsidP="003B11B6">
      <w:pPr>
        <w:pStyle w:val="ListParagraph"/>
        <w:numPr>
          <w:ilvl w:val="0"/>
          <w:numId w:val="6"/>
        </w:numPr>
      </w:pPr>
      <w:r>
        <w:t>Inisiasi</w:t>
      </w:r>
    </w:p>
    <w:p w14:paraId="435B097B" w14:textId="3774D35D" w:rsidR="003B11B6" w:rsidRDefault="003B11B6" w:rsidP="003B11B6">
      <w:pPr>
        <w:pStyle w:val="ListParagraph"/>
        <w:numPr>
          <w:ilvl w:val="0"/>
          <w:numId w:val="6"/>
        </w:numPr>
      </w:pPr>
      <w:r>
        <w:t>Perencanaan</w:t>
      </w:r>
    </w:p>
    <w:p w14:paraId="21B5A426" w14:textId="6C04DF7C" w:rsidR="003B11B6" w:rsidRDefault="003B11B6" w:rsidP="003B11B6">
      <w:pPr>
        <w:pStyle w:val="ListParagraph"/>
        <w:numPr>
          <w:ilvl w:val="0"/>
          <w:numId w:val="6"/>
        </w:numPr>
      </w:pPr>
      <w:r>
        <w:t>Eksekusi</w:t>
      </w:r>
    </w:p>
    <w:p w14:paraId="6EA526AF" w14:textId="2B9DF9D1" w:rsidR="003B11B6" w:rsidRDefault="003B11B6" w:rsidP="003B11B6">
      <w:pPr>
        <w:pStyle w:val="ListParagraph"/>
        <w:numPr>
          <w:ilvl w:val="0"/>
          <w:numId w:val="6"/>
        </w:numPr>
      </w:pPr>
      <w:r>
        <w:t>Pengendalian dan pengawasan</w:t>
      </w:r>
    </w:p>
    <w:p w14:paraId="2F7B109E" w14:textId="1B9179D7" w:rsidR="003B11B6" w:rsidRDefault="003B11B6" w:rsidP="003B11B6">
      <w:pPr>
        <w:pStyle w:val="ListParagraph"/>
        <w:numPr>
          <w:ilvl w:val="0"/>
          <w:numId w:val="6"/>
        </w:numPr>
      </w:pPr>
      <w:r>
        <w:t>Penutupan</w:t>
      </w:r>
    </w:p>
    <w:p w14:paraId="2FDB4E52" w14:textId="4D993C4D" w:rsidR="00F70915" w:rsidRPr="00A46F68" w:rsidRDefault="00F70915" w:rsidP="003B11B6">
      <w:r>
        <w:t xml:space="preserve">Perjalanan </w:t>
      </w:r>
      <w:r w:rsidR="00EA1F45">
        <w:t xml:space="preserve">dari suatu proyek ditentukan dari ukuran lingkup proyek yang sedang dikerjakan. Untuk proyek dengan siklus perjalanan yang Panjang, memiliki banyak </w:t>
      </w:r>
      <w:r w:rsidR="00EA1F45">
        <w:rPr>
          <w:i/>
          <w:iCs/>
        </w:rPr>
        <w:lastRenderedPageBreak/>
        <w:t>stakeholder</w:t>
      </w:r>
      <w:r w:rsidR="00A46F68">
        <w:t xml:space="preserve"> dan berpengaruh terhadap banyak orang dapat di sebut sebagai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Manajer proyek perlu memastikan setiap grup proses pada </w:t>
      </w:r>
      <w:r w:rsidR="006C616C">
        <w:t>manajemen proyek dapat terlaksana dengan baik dan mencapai kriteria penerimaan yang telah ditentukan.</w:t>
      </w:r>
    </w:p>
    <w:p w14:paraId="7C922FDE" w14:textId="36609303" w:rsidR="003B11B6" w:rsidRDefault="00E4371E" w:rsidP="003B11B6">
      <w:r>
        <w:t xml:space="preserve">Manajemen proyek juga memiliki beberapa area pengetahuan yang perlu untuk dilakukan pengelolaan sepanjang proyek. </w:t>
      </w:r>
      <w:r w:rsidR="00C572BD">
        <w:t>Setiap proyek pasti meliputi seluruh a</w:t>
      </w:r>
      <w:r>
        <w:t xml:space="preserve">rea pengetahuan dari proyek </w:t>
      </w:r>
      <w:r w:rsidR="00C572BD">
        <w:t xml:space="preserve">manajemen, tetapi </w:t>
      </w:r>
      <w:r w:rsidR="009334DE">
        <w:t>tidak semua area pengetahuan perlu di pertimbangkan ketika melakukan manajemen proyek</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pengetahuan dari proyek </w:t>
      </w:r>
      <w:r w:rsidR="00750180">
        <w:t>manajemen</w:t>
      </w:r>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meliputi:</w:t>
      </w:r>
    </w:p>
    <w:p w14:paraId="096B6C7B" w14:textId="6F081E5F" w:rsidR="00700F78" w:rsidRDefault="00700F78" w:rsidP="00700F78">
      <w:pPr>
        <w:pStyle w:val="ListParagraph"/>
        <w:numPr>
          <w:ilvl w:val="0"/>
          <w:numId w:val="8"/>
        </w:numPr>
      </w:pPr>
      <w:r>
        <w:t xml:space="preserve">Manajemen </w:t>
      </w:r>
      <w:r w:rsidR="0091491B">
        <w:t>I</w:t>
      </w:r>
      <w:r>
        <w:t>ntegrasi</w:t>
      </w:r>
      <w:r w:rsidR="002B2945">
        <w:t>,</w:t>
      </w:r>
    </w:p>
    <w:p w14:paraId="6F12B3A9" w14:textId="25821D65" w:rsidR="00700F78" w:rsidRDefault="00700F78" w:rsidP="00700F78">
      <w:pPr>
        <w:pStyle w:val="ListParagraph"/>
        <w:numPr>
          <w:ilvl w:val="0"/>
          <w:numId w:val="8"/>
        </w:numPr>
      </w:pPr>
      <w:r>
        <w:t xml:space="preserve">Manajemen </w:t>
      </w:r>
      <w:r w:rsidR="0091491B">
        <w:t>L</w:t>
      </w:r>
      <w:r>
        <w:t>ingkup</w:t>
      </w:r>
      <w:r w:rsidR="002B2945">
        <w:t>,</w:t>
      </w:r>
    </w:p>
    <w:p w14:paraId="2CC4C676" w14:textId="0BAE8157" w:rsidR="00700F78" w:rsidRDefault="00700F78" w:rsidP="00700F78">
      <w:pPr>
        <w:pStyle w:val="ListParagraph"/>
        <w:numPr>
          <w:ilvl w:val="0"/>
          <w:numId w:val="8"/>
        </w:numPr>
      </w:pPr>
      <w:r>
        <w:t xml:space="preserve">Manajemen </w:t>
      </w:r>
      <w:r w:rsidR="0091491B">
        <w:t>J</w:t>
      </w:r>
      <w:r>
        <w:t>adwal</w:t>
      </w:r>
      <w:r w:rsidR="002B2945">
        <w:t>,</w:t>
      </w:r>
    </w:p>
    <w:p w14:paraId="0A4FDD85" w14:textId="40A48B52" w:rsidR="00700F78" w:rsidRDefault="00700F78" w:rsidP="00700F78">
      <w:pPr>
        <w:pStyle w:val="ListParagraph"/>
        <w:numPr>
          <w:ilvl w:val="0"/>
          <w:numId w:val="8"/>
        </w:numPr>
      </w:pPr>
      <w:r>
        <w:t xml:space="preserve">Manajemen </w:t>
      </w:r>
      <w:r w:rsidR="0091491B">
        <w:t>B</w:t>
      </w:r>
      <w:r>
        <w:t>iaya</w:t>
      </w:r>
      <w:r w:rsidR="002B2945">
        <w:t>,</w:t>
      </w:r>
    </w:p>
    <w:p w14:paraId="1C64EEC6" w14:textId="0381A2C8" w:rsidR="00700F78" w:rsidRDefault="0091491B" w:rsidP="00700F78">
      <w:pPr>
        <w:pStyle w:val="ListParagraph"/>
        <w:numPr>
          <w:ilvl w:val="0"/>
          <w:numId w:val="8"/>
        </w:numPr>
      </w:pPr>
      <w:r>
        <w:t xml:space="preserve">Manajemen </w:t>
      </w:r>
      <w:r w:rsidR="001C7FC6">
        <w:t>Kualitas</w:t>
      </w:r>
      <w:r w:rsidR="002B2945">
        <w:t>,</w:t>
      </w:r>
    </w:p>
    <w:p w14:paraId="2D661FD0" w14:textId="1F4E8BE7" w:rsidR="005050DB" w:rsidRDefault="005050DB" w:rsidP="00700F78">
      <w:pPr>
        <w:pStyle w:val="ListParagraph"/>
        <w:numPr>
          <w:ilvl w:val="0"/>
          <w:numId w:val="8"/>
        </w:numPr>
      </w:pPr>
      <w:r>
        <w:t>Manajemen sumber daya</w:t>
      </w:r>
      <w:r w:rsidR="002B2945">
        <w:t>,</w:t>
      </w:r>
    </w:p>
    <w:p w14:paraId="161EEFF1" w14:textId="2359EE11" w:rsidR="001C7FC6" w:rsidRDefault="00365E56" w:rsidP="00700F78">
      <w:pPr>
        <w:pStyle w:val="ListParagraph"/>
        <w:numPr>
          <w:ilvl w:val="0"/>
          <w:numId w:val="8"/>
        </w:numPr>
      </w:pPr>
      <w:r>
        <w:t>Manajemen Komunikasi</w:t>
      </w:r>
      <w:r w:rsidR="002B2945">
        <w:t>,</w:t>
      </w:r>
    </w:p>
    <w:p w14:paraId="2BE00576" w14:textId="4C0ED126" w:rsidR="00365E56" w:rsidRDefault="00365E56" w:rsidP="00700F78">
      <w:pPr>
        <w:pStyle w:val="ListParagraph"/>
        <w:numPr>
          <w:ilvl w:val="0"/>
          <w:numId w:val="8"/>
        </w:numPr>
      </w:pPr>
      <w:r>
        <w:t>Manajemen Risiko</w:t>
      </w:r>
      <w:r w:rsidR="002B2945">
        <w:t>,</w:t>
      </w:r>
    </w:p>
    <w:p w14:paraId="5903943C" w14:textId="6F7A89E0" w:rsidR="00365E56" w:rsidRDefault="00365E56" w:rsidP="00700F78">
      <w:pPr>
        <w:pStyle w:val="ListParagraph"/>
        <w:numPr>
          <w:ilvl w:val="0"/>
          <w:numId w:val="8"/>
        </w:numPr>
      </w:pPr>
      <w:r>
        <w:t>Manajemen Pengadaan</w:t>
      </w:r>
      <w:r w:rsidR="002B2945">
        <w:t>,</w:t>
      </w:r>
    </w:p>
    <w:p w14:paraId="44323788" w14:textId="4B0845DE" w:rsidR="00365E56" w:rsidRPr="00E27009" w:rsidRDefault="00365E56" w:rsidP="00700F78">
      <w:pPr>
        <w:pStyle w:val="ListParagraph"/>
        <w:numPr>
          <w:ilvl w:val="0"/>
          <w:numId w:val="8"/>
        </w:numPr>
      </w:pPr>
      <w:r>
        <w:t xml:space="preserve">Manajemen </w:t>
      </w:r>
      <w:r>
        <w:rPr>
          <w:i/>
          <w:iCs/>
        </w:rPr>
        <w:t>stakeholder</w:t>
      </w:r>
      <w:r w:rsidR="002B2945">
        <w:rPr>
          <w:i/>
          <w:iCs/>
        </w:rPr>
        <w:t>.</w:t>
      </w:r>
    </w:p>
    <w:p w14:paraId="58CB98A3" w14:textId="68E1A33A" w:rsidR="00E27009" w:rsidRDefault="00E27009" w:rsidP="008C6DDA">
      <w:pPr>
        <w:pStyle w:val="Heading2"/>
      </w:pPr>
      <w:bookmarkStart w:id="2557" w:name="_Toc120139638"/>
      <w:bookmarkStart w:id="2558" w:name="_Toc135601409"/>
      <w:r>
        <w:t>Pendekatan Manajemen Proyek</w:t>
      </w:r>
      <w:bookmarkEnd w:id="2557"/>
      <w:bookmarkEnd w:id="2558"/>
    </w:p>
    <w:p w14:paraId="322C803A" w14:textId="4F3AADAD" w:rsidR="00E27009" w:rsidRDefault="008C6DDA" w:rsidP="008C6DDA">
      <w:pPr>
        <w:rPr>
          <w:i/>
          <w:iCs/>
        </w:rPr>
      </w:pPr>
      <w:r>
        <w:t>Manajemen proyek seiring waktu mengalami perubahan baik dari sisi aturan, proses, alat dan juga pendekatan.</w:t>
      </w:r>
      <w:r w:rsidR="00853C21">
        <w:t xml:space="preserve"> Manajemen proyek </w:t>
      </w:r>
      <w:r w:rsidR="005054D8">
        <w:t xml:space="preserve">secara umum memiliki dua pendekatan yang saat ini berjalan yaitu tradisional atau yang biasa di sebut dengan </w:t>
      </w:r>
      <w:r w:rsidR="005054D8">
        <w:rPr>
          <w:i/>
          <w:iCs/>
        </w:rPr>
        <w:t xml:space="preserve">waterfall </w:t>
      </w:r>
      <w:r w:rsidR="005054D8">
        <w:t xml:space="preserve">dan </w:t>
      </w:r>
      <w:r w:rsidR="00223673">
        <w:t xml:space="preserve">manajemen </w:t>
      </w:r>
      <w:r w:rsidR="00676649">
        <w:t xml:space="preserve">proyek </w:t>
      </w:r>
      <w:r w:rsidR="00223673">
        <w:t>yang</w:t>
      </w:r>
      <w:r w:rsidR="00676649">
        <w:t xml:space="preserve"> fleksibel atau biasa di sebut sebagai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48CF51F1" w:rsidR="00BF08BA" w:rsidRPr="00E56AAA" w:rsidRDefault="00BF08BA" w:rsidP="008C6DDA">
      <w:r>
        <w:t>Pendekatan manajemen proyek yang fleksibel</w:t>
      </w:r>
      <w:r w:rsidR="00885C4E">
        <w:t xml:space="preserve">, memungkinkan adanya fleksibilitas pada grup proses perencanaan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Fleksibilitas yang di maksud tidak hanya terbatas pada </w:t>
      </w:r>
      <w:r w:rsidR="00E213F3">
        <w:t xml:space="preserve">kelonggaran pemilihan keputusan tetapi memungkinkan adanya perubahan yang bersifat mayor dari seluruh grup proses yang ada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dari adanya manajemen proyek yang fleksibel dapat </w:t>
      </w:r>
      <w:r w:rsidR="00AF4074">
        <w:lastRenderedPageBreak/>
        <w:t xml:space="preserve">dilihat pada </w:t>
      </w:r>
      <w:r w:rsidR="00AF4074">
        <w:fldChar w:fldCharType="begin"/>
      </w:r>
      <w:r w:rsidR="00AF4074">
        <w:instrText xml:space="preserve"> REF _Ref110274554 \h </w:instrText>
      </w:r>
      <w:r w:rsidR="00AF4074">
        <w:fldChar w:fldCharType="separate"/>
      </w:r>
      <w:r w:rsidR="000D26C4">
        <w:t xml:space="preserve">Gambar </w:t>
      </w:r>
      <w:r w:rsidR="000D26C4">
        <w:rPr>
          <w:noProof/>
        </w:rPr>
        <w:t>2</w:t>
      </w:r>
      <w:r w:rsidR="000D26C4">
        <w:t>.</w:t>
      </w:r>
      <w:r w:rsidR="000D26C4">
        <w:rPr>
          <w:noProof/>
        </w:rPr>
        <w:t>1</w:t>
      </w:r>
      <w:r w:rsidR="00AF4074">
        <w:fldChar w:fldCharType="end"/>
      </w:r>
      <w:r w:rsidR="00AF4074">
        <w:t xml:space="preserve">. </w:t>
      </w:r>
      <w:r w:rsidR="00065315">
        <w:t>Kompleksitas proyek akan mengurangi performa dari hasil akhir proyek</w:t>
      </w:r>
      <w:r w:rsidR="00662BA1">
        <w:t>, hal ini diakibatkan oleh adanya batasan-batasan yang tidak dapat dilalui pada model pendekatan manajemen proyek tradisional</w:t>
      </w:r>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Dengan adanya manajemen proyek yang bersifat fleksibel</w:t>
      </w:r>
      <w:r w:rsidR="00E56AAA">
        <w:t xml:space="preserve">, memungkinkan untuk melewati batasan-batasan yang sebelumnya terhambat pada model pendekatan tradisional, dengan memperhatikan beberapa aturan khusus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jc w:val="center"/>
      </w:pPr>
      <w:r>
        <w:rPr>
          <w:noProof/>
        </w:rPr>
        <w:drawing>
          <wp:inline distT="0" distB="0" distL="0" distR="0" wp14:anchorId="54A81ECE" wp14:editId="36892E89">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33800" cy="1476375"/>
                    </a:xfrm>
                    <a:prstGeom prst="rect">
                      <a:avLst/>
                    </a:prstGeom>
                  </pic:spPr>
                </pic:pic>
              </a:graphicData>
            </a:graphic>
          </wp:inline>
        </w:drawing>
      </w:r>
    </w:p>
    <w:p w14:paraId="72611DB0" w14:textId="7FF1E79A" w:rsidR="00F72E00" w:rsidRDefault="00F72E00" w:rsidP="00EE5E34">
      <w:pPr>
        <w:pStyle w:val="Caption"/>
      </w:pPr>
      <w:bookmarkStart w:id="2559" w:name="_Ref110274554"/>
      <w:bookmarkStart w:id="2560" w:name="_Toc135601477"/>
      <w:r>
        <w:t xml:space="preserve">Gambar </w:t>
      </w:r>
      <w:r w:rsidR="005A58B4">
        <w:fldChar w:fldCharType="begin"/>
      </w:r>
      <w:r w:rsidR="005A58B4">
        <w:instrText xml:space="preserve"> STYLEREF 1 \s </w:instrText>
      </w:r>
      <w:r w:rsidR="005A58B4">
        <w:fldChar w:fldCharType="separate"/>
      </w:r>
      <w:r w:rsidR="000D26C4">
        <w:rPr>
          <w:noProof/>
        </w:rPr>
        <w:t>2</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1</w:t>
      </w:r>
      <w:r w:rsidR="005A58B4">
        <w:rPr>
          <w:noProof/>
        </w:rPr>
        <w:fldChar w:fldCharType="end"/>
      </w:r>
      <w:bookmarkEnd w:id="2559"/>
      <w:r>
        <w:t xml:space="preserve"> Hubungan kompleksitas proyek dengan bantuan fleksibilitas manajemen proyek dengan hasil akhir proyek</w:t>
      </w:r>
      <w:bookmarkEnd w:id="2560"/>
      <w:r>
        <w:t xml:space="preserve"> </w:t>
      </w:r>
    </w:p>
    <w:p w14:paraId="71AE5F45" w14:textId="3B52C263" w:rsidR="00812E69" w:rsidRPr="00032BC4" w:rsidRDefault="009179AB" w:rsidP="003E51EB">
      <w:pPr>
        <w:jc w:val="center"/>
        <w:rPr>
          <w:bCs/>
        </w:rPr>
      </w:pPr>
      <w:r w:rsidRPr="009179AB">
        <w:t>Sumber:</w:t>
      </w:r>
      <w:r>
        <w:rPr>
          <w:b/>
          <w:bCs/>
        </w:rPr>
        <w:t xml:space="preserve"> </w:t>
      </w:r>
      <w:r w:rsidRPr="00F72E00">
        <w:fldChar w:fldCharType="begin" w:fldLock="1"/>
      </w:r>
      <w:r>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r w:rsidRPr="00F72E00">
        <w:fldChar w:fldCharType="end"/>
      </w:r>
    </w:p>
    <w:p w14:paraId="21333E50" w14:textId="13032065" w:rsidR="0078375F" w:rsidRDefault="0078375F" w:rsidP="008C6DDA">
      <w:r>
        <w:rPr>
          <w:i/>
          <w:iCs/>
        </w:rPr>
        <w:t xml:space="preserve">Agile project management </w:t>
      </w:r>
      <w:r>
        <w:t xml:space="preserve"> memiliki beberapa fitur yang menjadi daya Tarik para praktisi proyek untuk memilih pendekatan ini di bandingkan pendekatan manajemen proyek tradisional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yaitu :</w:t>
      </w:r>
    </w:p>
    <w:p w14:paraId="6A829B46" w14:textId="4C52A203" w:rsidR="00827503" w:rsidRDefault="00F128A1" w:rsidP="00827503">
      <w:pPr>
        <w:pStyle w:val="ListParagraph"/>
        <w:numPr>
          <w:ilvl w:val="0"/>
          <w:numId w:val="13"/>
        </w:numPr>
      </w:pPr>
      <w:r>
        <w:t>Mengutamakan kepuasan pelanggan,</w:t>
      </w:r>
    </w:p>
    <w:p w14:paraId="3643B910" w14:textId="37C5E945" w:rsidR="00F128A1" w:rsidRDefault="00F128A1" w:rsidP="00827503">
      <w:pPr>
        <w:pStyle w:val="ListParagraph"/>
        <w:numPr>
          <w:ilvl w:val="0"/>
          <w:numId w:val="13"/>
        </w:numPr>
      </w:pPr>
      <w:r>
        <w:t>Menerima perubahan dalam proyek dengan mudah,</w:t>
      </w:r>
    </w:p>
    <w:p w14:paraId="204D8C2A" w14:textId="30DACC68" w:rsidR="00F128A1" w:rsidRDefault="00F128A1" w:rsidP="00827503">
      <w:pPr>
        <w:pStyle w:val="ListParagraph"/>
        <w:numPr>
          <w:ilvl w:val="0"/>
          <w:numId w:val="13"/>
        </w:numPr>
      </w:pPr>
      <w:r>
        <w:t>Keluaran dari proyek di tuntut untuk dapat diselesaikan di waktu yang singkat,</w:t>
      </w:r>
    </w:p>
    <w:p w14:paraId="5C196F75" w14:textId="5CE4F3F9" w:rsidR="00F128A1" w:rsidRPr="00F128A1" w:rsidRDefault="00F128A1" w:rsidP="00F128A1">
      <w:pPr>
        <w:pStyle w:val="ListParagraph"/>
        <w:numPr>
          <w:ilvl w:val="0"/>
          <w:numId w:val="13"/>
        </w:numPr>
      </w:pPr>
      <w:r>
        <w:rPr>
          <w:i/>
          <w:iCs/>
        </w:rPr>
        <w:t>Self-organized</w:t>
      </w:r>
    </w:p>
    <w:p w14:paraId="35D65E54" w14:textId="1A25EAE1" w:rsidR="00F128A1" w:rsidRDefault="00F128A1" w:rsidP="00F128A1">
      <w:pPr>
        <w:pStyle w:val="ListParagraph"/>
        <w:numPr>
          <w:ilvl w:val="0"/>
          <w:numId w:val="13"/>
        </w:numPr>
      </w:pPr>
      <w:r>
        <w:t>Mempererat hubungan antara bagian bisnis dan bagian teknis.</w:t>
      </w:r>
    </w:p>
    <w:p w14:paraId="7CC4ACD8" w14:textId="406FAB3A" w:rsidR="00F128A1" w:rsidRPr="0006102D" w:rsidRDefault="00222DFC" w:rsidP="00F128A1">
      <w:r>
        <w:t xml:space="preserve">Transformasi digital merupakan salah satu pendorong penerapan pendekatan manajemen proyek </w:t>
      </w:r>
      <w:r>
        <w:rPr>
          <w:i/>
          <w:iCs/>
        </w:rPr>
        <w:t xml:space="preserve">agile </w:t>
      </w:r>
      <w:r>
        <w:t xml:space="preserve">saat ini </w:t>
      </w:r>
      <w:r w:rsidR="00952695">
        <w:t>banyak digunakan.</w:t>
      </w:r>
      <w:r w:rsidR="001B0511">
        <w:t xml:space="preserve"> Transisi penggunaan pendekatan manajemen proyek tradisional ke pendekatan manajemen proyek </w:t>
      </w:r>
      <w:r w:rsidR="001B0511">
        <w:rPr>
          <w:i/>
          <w:iCs/>
        </w:rPr>
        <w:t>agile</w:t>
      </w:r>
      <w:r w:rsidR="0006102D">
        <w:rPr>
          <w:i/>
          <w:iCs/>
        </w:rPr>
        <w:t xml:space="preserve">, </w:t>
      </w:r>
      <w:r w:rsidR="0006102D">
        <w:t>utamanya dapt dilihat pada akuntabilitas proyek, di mana sebelumnya akuntabilitas hanya terpusat kepada pemilik proyek dan manajer proyek</w:t>
      </w:r>
      <w:r w:rsidR="00903B46">
        <w:t xml:space="preserve">, berubah menjadi seluruh anggota yang ada di dalam tim proyek tersebut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pPr>
      <w:bookmarkStart w:id="2561" w:name="_Toc120139639"/>
      <w:bookmarkStart w:id="2562" w:name="_Toc135601410"/>
      <w:r>
        <w:lastRenderedPageBreak/>
        <w:t>Kriteria Kesuksesan Proyek</w:t>
      </w:r>
      <w:bookmarkEnd w:id="2561"/>
      <w:bookmarkEnd w:id="2562"/>
    </w:p>
    <w:p w14:paraId="267E9D31" w14:textId="48E05CBC" w:rsidR="00CC770B" w:rsidRPr="00AC1B8B" w:rsidRDefault="002B2945" w:rsidP="00ED77C1">
      <w:r>
        <w:t xml:space="preserve">Proyek agar dapat dinyatakan </w:t>
      </w:r>
      <w:r w:rsidR="006C2033">
        <w:t xml:space="preserve">sebagai proyek yang sukses utamanya perlu untuk memenuhi kriteria penerimaan yang telah ditetapkan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Dalam manajemen proyek dikenal istilah </w:t>
      </w:r>
      <w:r w:rsidR="00AC1B8B" w:rsidRPr="4D43F631">
        <w:rPr>
          <w:i/>
          <w:iCs/>
        </w:rPr>
        <w:t xml:space="preserve">iron triangle. Iron triangle </w:t>
      </w:r>
      <w:r w:rsidR="007752E0">
        <w:t xml:space="preserve">adalah adalah </w:t>
      </w:r>
      <w:r w:rsidR="007752E0" w:rsidRPr="4D43F631">
        <w:rPr>
          <w:i/>
          <w:iCs/>
        </w:rPr>
        <w:t>metric</w:t>
      </w:r>
      <w:r w:rsidR="007752E0">
        <w:t xml:space="preserve"> yang digunakan untuk mengukur kesuksesan proyek yang terdiri dari waktu, lingkup, biaya, dan kualitas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w:t>
      </w:r>
      <w:r w:rsidR="007752E0" w:rsidRPr="00621F6E">
        <w:rPr>
          <w:i/>
          <w:iCs/>
          <w:rPrChange w:id="2563" w:author="Ilham Nur Pratama" w:date="2023-05-15T21:44:00Z">
            <w:rPr/>
          </w:rPrChange>
        </w:rPr>
        <w:t>time, scope</w:t>
      </w:r>
      <w:r w:rsidR="007752E0">
        <w:t xml:space="preserve"> dan </w:t>
      </w:r>
      <w:r w:rsidR="007752E0" w:rsidRPr="00621F6E">
        <w:rPr>
          <w:i/>
          <w:iCs/>
          <w:rPrChange w:id="2564" w:author="Ilham Nur Pratama" w:date="2023-05-15T21:44:00Z">
            <w:rPr/>
          </w:rPrChange>
        </w:rPr>
        <w:t>cost</w:t>
      </w:r>
      <w:r w:rsidR="007752E0">
        <w:t xml:space="preserve"> merupakan estimasi yang dapat direncanakan dan divariasikan sementara </w:t>
      </w:r>
      <w:r w:rsidR="007752E0" w:rsidRPr="00621F6E">
        <w:rPr>
          <w:i/>
          <w:iCs/>
          <w:rPrChange w:id="2565" w:author="Ilham Nur Pratama" w:date="2023-05-15T21:45:00Z">
            <w:rPr/>
          </w:rPrChange>
        </w:rPr>
        <w:t>quality</w:t>
      </w:r>
      <w:r w:rsidR="007752E0">
        <w:t xml:space="preserve"> merupakan </w:t>
      </w:r>
      <w:del w:id="2566" w:author="Ilham Nur Pratama" w:date="2023-05-15T21:45:00Z">
        <w:r w:rsidR="00B51285" w:rsidDel="00621F6E">
          <w:pgNum/>
        </w:r>
        <w:r w:rsidR="00B51285" w:rsidDel="00621F6E">
          <w:delText>erminol</w:delText>
        </w:r>
        <w:r w:rsidR="007752E0" w:rsidDel="00621F6E">
          <w:delText xml:space="preserve"> </w:delText>
        </w:r>
      </w:del>
      <w:ins w:id="2567" w:author="Ilham Nur Pratama" w:date="2023-05-15T21:45:00Z">
        <w:r w:rsidR="00621F6E">
          <w:t xml:space="preserve">komponen </w:t>
        </w:r>
      </w:ins>
      <w:r w:rsidR="007752E0">
        <w:t>dependen terhadap 3 komponen estimasi</w:t>
      </w:r>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pPr>
      <w:r>
        <w:t xml:space="preserve"> </w:t>
      </w:r>
      <w:bookmarkStart w:id="2568" w:name="_Toc120139640"/>
      <w:bookmarkStart w:id="2569" w:name="_Toc135601411"/>
      <w:r>
        <w:t>Sistem Informasi Manajemen Proyek</w:t>
      </w:r>
      <w:bookmarkEnd w:id="2568"/>
      <w:bookmarkEnd w:id="2569"/>
      <w:r w:rsidR="00DD216B">
        <w:t xml:space="preserve"> </w:t>
      </w:r>
    </w:p>
    <w:p w14:paraId="0544B4EF" w14:textId="53670F14" w:rsidR="00794441" w:rsidRDefault="000B4A62" w:rsidP="00D02935">
      <w:r>
        <w:t xml:space="preserve">Dalam pelaksanaan sebuah proyek, </w:t>
      </w:r>
      <w:r w:rsidR="00E62EB5">
        <w:t xml:space="preserve">manajer proyek </w:t>
      </w:r>
      <w:r w:rsidR="005C000B">
        <w:t>menggunakan sebuah alat bantu untuk mempermudah proses manajemen proyek pada seluruh grup proses manajemen proyek yang di sebut dengan Sistem Informasi Manajemen Proyek (SIMP)</w:t>
      </w:r>
      <w:r w:rsidR="00C47A57">
        <w:t xml:space="preserve">. SIMP merupakan sebuah </w:t>
      </w:r>
      <w:r w:rsidR="008B38CA">
        <w:t>alat</w:t>
      </w:r>
      <w:r w:rsidR="008B38CA" w:rsidRPr="000607C2">
        <w:t xml:space="preserve"> </w:t>
      </w:r>
      <w:r w:rsidR="000607C2" w:rsidRPr="000607C2">
        <w:t>yang digunakan suatu organisasi, untuk menghasilkan, menyimpan, dan mengelola data Proyek dalam mengejar kinerja Proyek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secara umum memiliki beberapa fungsi utama yang dapat membantu manajer proyek</w:t>
      </w:r>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yaitu:</w:t>
      </w:r>
    </w:p>
    <w:p w14:paraId="3AF8B953" w14:textId="51406CAD" w:rsidR="00F41748" w:rsidRDefault="003B126B" w:rsidP="00F41748">
      <w:pPr>
        <w:pStyle w:val="ListParagraph"/>
        <w:numPr>
          <w:ilvl w:val="0"/>
          <w:numId w:val="7"/>
        </w:numPr>
      </w:pPr>
      <w:r>
        <w:t>Perangkat lunak pengolahan jadwal</w:t>
      </w:r>
    </w:p>
    <w:p w14:paraId="7549DB41" w14:textId="68606BE2" w:rsidR="003B126B" w:rsidRDefault="003B126B" w:rsidP="00F41748">
      <w:pPr>
        <w:pStyle w:val="ListParagraph"/>
        <w:numPr>
          <w:ilvl w:val="0"/>
          <w:numId w:val="7"/>
        </w:numPr>
      </w:pPr>
      <w:r>
        <w:t>Alat pengendali pengeluaran proyek</w:t>
      </w:r>
    </w:p>
    <w:p w14:paraId="66369CFB" w14:textId="1DE213AE" w:rsidR="003B126B" w:rsidRDefault="003B126B" w:rsidP="00F41748">
      <w:pPr>
        <w:pStyle w:val="ListParagraph"/>
        <w:numPr>
          <w:ilvl w:val="0"/>
          <w:numId w:val="7"/>
        </w:numPr>
      </w:pPr>
      <w:r>
        <w:t>Alat pengendali sumber daya proyek</w:t>
      </w:r>
    </w:p>
    <w:p w14:paraId="4625FF3B" w14:textId="1E8527D6" w:rsidR="003B126B" w:rsidRDefault="003B126B" w:rsidP="00F41748">
      <w:pPr>
        <w:pStyle w:val="ListParagraph"/>
        <w:numPr>
          <w:ilvl w:val="0"/>
          <w:numId w:val="7"/>
        </w:numPr>
      </w:pPr>
      <w:r>
        <w:t>Sistem informasi dokumentasi proyek</w:t>
      </w:r>
    </w:p>
    <w:p w14:paraId="55F71E43" w14:textId="67DC57EB" w:rsidR="00481107" w:rsidRDefault="00922A1D" w:rsidP="003B126B">
      <w:r>
        <w:t xml:space="preserve">Fungsi lain dari SIMP adalah sebagai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r w:rsidR="000A5985">
        <w:t>adalah p</w:t>
      </w:r>
      <w:r w:rsidR="0031736E" w:rsidRPr="0031736E">
        <w:t xml:space="preserve">raktik manajemen sumber daya manusia untuk mengevaluasi </w:t>
      </w:r>
      <w:r w:rsidR="002F50BB">
        <w:t>sumber daya</w:t>
      </w:r>
      <w:r w:rsidR="0031736E" w:rsidRPr="0031736E">
        <w:t xml:space="preserve"> sesuai kriteria yang dimasukan kedalam sistem</w:t>
      </w:r>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r>
        <w:rPr>
          <w:i/>
          <w:iCs/>
        </w:rPr>
        <w:t xml:space="preserve">Performance management </w:t>
      </w:r>
      <w:r>
        <w:t xml:space="preserve">dari sebuah proyek secara manual menggunakan beberapa cara seperti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Namun, Metode </w:t>
      </w:r>
      <w:r w:rsidR="00595BEE">
        <w:rPr>
          <w:i/>
          <w:iCs/>
        </w:rPr>
        <w:t>performance management</w:t>
      </w:r>
      <w:r w:rsidR="00595BEE">
        <w:t xml:space="preserve"> seperti ini memiliki kekurangan di mana, performa yang diukur tidak bersifat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r>
        <w:rPr>
          <w:i/>
          <w:iCs/>
        </w:rPr>
        <w:lastRenderedPageBreak/>
        <w:t>Performance management</w:t>
      </w:r>
      <w:r>
        <w:t xml:space="preserve"> pada SIMP </w:t>
      </w:r>
      <w:r w:rsidR="00D2484F">
        <w:t>apabila</w:t>
      </w:r>
      <w:r>
        <w:t xml:space="preserve"> diintegrasikan dengan kecerdasan buatan memungkinkan adanya manajemen performa yang didasari oleh data yang ada pada SIMP.</w:t>
      </w:r>
      <w:r w:rsidR="00513670">
        <w:t xml:space="preserve"> </w:t>
      </w:r>
      <w:r w:rsidR="00CA3322">
        <w:t xml:space="preserve">SIMP digunakan sebagai </w:t>
      </w:r>
      <w:r w:rsidR="00CA3322">
        <w:rPr>
          <w:i/>
          <w:iCs/>
        </w:rPr>
        <w:t xml:space="preserve">performance management system, </w:t>
      </w:r>
      <w:r w:rsidR="00CA3322">
        <w:t xml:space="preserve">yang merupakan </w:t>
      </w:r>
      <w:r w:rsidR="008402A1">
        <w:t>s</w:t>
      </w:r>
      <w:r w:rsidR="008402A1" w:rsidRPr="008402A1">
        <w:t>istem kompleks yang digunakan untuk mengukur performa dari sumberdaya manusia baik kualitatif dan kuantitatif dan membantu untuk pengambilan keputusan terkait penggunaan sumber daya</w:t>
      </w:r>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5090C5A0" w:rsidR="0027751B" w:rsidRDefault="000A17CB" w:rsidP="003B126B">
      <w:r>
        <w:t xml:space="preserve">Area pengetahuan manajemen proyek yang digunakan </w:t>
      </w:r>
      <w:r w:rsidR="00700A88">
        <w:t>untuk mengukur performa dari proyek</w:t>
      </w:r>
      <w:r w:rsidR="0044266C">
        <w:t xml:space="preserve"> seperti yang tercantum pada </w:t>
      </w:r>
      <w:r w:rsidR="00F24E68">
        <w:fldChar w:fldCharType="begin"/>
      </w:r>
      <w:r w:rsidR="00F24E68">
        <w:instrText xml:space="preserve"> REF _Ref110108036 \h </w:instrText>
      </w:r>
      <w:r w:rsidR="00F24E68">
        <w:fldChar w:fldCharType="separate"/>
      </w:r>
      <w:r w:rsidR="000D26C4">
        <w:t xml:space="preserve">Tabel </w:t>
      </w:r>
      <w:r w:rsidR="000D26C4">
        <w:rPr>
          <w:noProof/>
        </w:rPr>
        <w:t>2</w:t>
      </w:r>
      <w:r w:rsidR="000D26C4">
        <w:t>.</w:t>
      </w:r>
      <w:r w:rsidR="000D26C4">
        <w:rPr>
          <w:noProof/>
        </w:rPr>
        <w:t>1</w:t>
      </w:r>
      <w:r w:rsidR="00F24E68">
        <w:fldChar w:fldCharType="end"/>
      </w:r>
      <w:ins w:id="2570" w:author="Ilham Nur Pratama" w:date="2023-05-21T08:06:00Z">
        <w:r w:rsidR="00712525">
          <w:t xml:space="preserve"> dan </w:t>
        </w:r>
        <w:r w:rsidR="00712525">
          <w:fldChar w:fldCharType="begin"/>
        </w:r>
        <w:r w:rsidR="00712525">
          <w:instrText xml:space="preserve"> REF _Ref135548889 \h </w:instrText>
        </w:r>
      </w:ins>
      <w:r w:rsidR="00712525">
        <w:fldChar w:fldCharType="separate"/>
      </w:r>
      <w:ins w:id="2571" w:author="Ilham Nur Pratama" w:date="2023-05-24T22:54:00Z">
        <w:r w:rsidR="000D26C4">
          <w:t xml:space="preserve">Tabel </w:t>
        </w:r>
        <w:r w:rsidR="000D26C4">
          <w:rPr>
            <w:noProof/>
          </w:rPr>
          <w:t>2</w:t>
        </w:r>
        <w:r w:rsidR="000D26C4">
          <w:t>.</w:t>
        </w:r>
        <w:r w:rsidR="000D26C4">
          <w:rPr>
            <w:noProof/>
          </w:rPr>
          <w:t>2</w:t>
        </w:r>
      </w:ins>
      <w:ins w:id="2572" w:author="Ilham Nur Pratama" w:date="2023-05-21T08:06:00Z">
        <w:r w:rsidR="00712525">
          <w:fldChar w:fldCharType="end"/>
        </w:r>
      </w:ins>
      <w:r w:rsidR="0044266C">
        <w:t>.</w:t>
      </w:r>
    </w:p>
    <w:p w14:paraId="382AF04E" w14:textId="5B8CD648" w:rsidR="00F64964" w:rsidRDefault="00F64964" w:rsidP="00EE5E34">
      <w:pPr>
        <w:pStyle w:val="Caption"/>
      </w:pPr>
      <w:bookmarkStart w:id="2573" w:name="_Ref110108036"/>
      <w:bookmarkStart w:id="2574" w:name="_Toc135601530"/>
      <w:r>
        <w:t xml:space="preserve">Tabel </w:t>
      </w:r>
      <w:ins w:id="2575" w:author="Ilham Nur Pratama" w:date="2023-05-21T22:40:00Z">
        <w:r w:rsidR="00985B1D">
          <w:fldChar w:fldCharType="begin"/>
        </w:r>
        <w:r w:rsidR="00985B1D">
          <w:instrText xml:space="preserve"> STYLEREF 1 \s </w:instrText>
        </w:r>
      </w:ins>
      <w:r w:rsidR="00985B1D">
        <w:fldChar w:fldCharType="separate"/>
      </w:r>
      <w:r w:rsidR="000D26C4">
        <w:rPr>
          <w:noProof/>
        </w:rPr>
        <w:t>2</w:t>
      </w:r>
      <w:ins w:id="2576"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577" w:author="Ilham Nur Pratama" w:date="2023-05-24T22:54:00Z">
        <w:r w:rsidR="000D26C4">
          <w:rPr>
            <w:noProof/>
          </w:rPr>
          <w:t>1</w:t>
        </w:r>
      </w:ins>
      <w:ins w:id="2578" w:author="Ilham Nur Pratama" w:date="2023-05-21T22:40:00Z">
        <w:r w:rsidR="00985B1D">
          <w:fldChar w:fldCharType="end"/>
        </w:r>
      </w:ins>
      <w:ins w:id="2579" w:author="ilham.nur@office.ui.ac.id" w:date="2023-03-28T20:25:00Z">
        <w:del w:id="2580" w:author="Ilham Nur Pratama" w:date="2023-05-16T21:59:00Z">
          <w:r w:rsidR="005B668B" w:rsidDel="00F848CE">
            <w:fldChar w:fldCharType="begin"/>
          </w:r>
          <w:r w:rsidR="005B668B" w:rsidDel="00F848CE">
            <w:delInstrText xml:space="preserve"> STYLEREF 1 \s </w:delInstrText>
          </w:r>
        </w:del>
      </w:ins>
      <w:del w:id="2581" w:author="Ilham Nur Pratama" w:date="2023-05-16T21:59:00Z">
        <w:r w:rsidR="005B668B" w:rsidDel="00F848CE">
          <w:fldChar w:fldCharType="separate"/>
        </w:r>
        <w:r w:rsidR="00B57DB5" w:rsidDel="00F848CE">
          <w:rPr>
            <w:noProof/>
          </w:rPr>
          <w:delText>2</w:delText>
        </w:r>
      </w:del>
      <w:ins w:id="2582" w:author="ilham.nur@office.ui.ac.id" w:date="2023-03-28T20:25:00Z">
        <w:del w:id="2583"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2584" w:author="Ilham Nur Pratama" w:date="2023-05-16T21:59:00Z">
        <w:r w:rsidR="005A58B4">
          <w:fldChar w:fldCharType="separate"/>
        </w:r>
      </w:del>
      <w:ins w:id="2585" w:author="ilham.nur@office.ui.ac.id" w:date="2023-03-28T20:25:00Z">
        <w:del w:id="2586" w:author="Ilham Nur Pratama" w:date="2023-05-16T21:59:00Z">
          <w:r w:rsidR="005B668B" w:rsidDel="00F848CE">
            <w:fldChar w:fldCharType="end"/>
          </w:r>
        </w:del>
      </w:ins>
      <w:del w:id="2587"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2</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w:delText>
        </w:r>
        <w:r w:rsidR="00B1186E" w:rsidDel="005B668B">
          <w:fldChar w:fldCharType="end"/>
        </w:r>
      </w:del>
      <w:bookmarkEnd w:id="2573"/>
      <w:r>
        <w:t xml:space="preserve"> Kategori area manajemen proyek yang dijadikan tolok ukur untuk pengukuran performa proyek</w:t>
      </w:r>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2574"/>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rPr>
                <w:b/>
                <w:bCs/>
              </w:rPr>
            </w:pPr>
            <w:r w:rsidRPr="00887B64">
              <w:rPr>
                <w:b/>
                <w:bCs/>
              </w:rPr>
              <w:t>#</w:t>
            </w:r>
          </w:p>
        </w:tc>
        <w:tc>
          <w:tcPr>
            <w:tcW w:w="4820" w:type="dxa"/>
          </w:tcPr>
          <w:p w14:paraId="2CC3F369" w14:textId="093A10E8" w:rsidR="0044266C" w:rsidRPr="00887B64" w:rsidRDefault="0044266C" w:rsidP="003B126B">
            <w:pPr>
              <w:rPr>
                <w:b/>
                <w:bCs/>
              </w:rPr>
            </w:pPr>
            <w:r w:rsidRPr="00887B64">
              <w:rPr>
                <w:b/>
                <w:bCs/>
              </w:rPr>
              <w:t>Kategori</w:t>
            </w:r>
          </w:p>
        </w:tc>
      </w:tr>
      <w:tr w:rsidR="0044266C" w14:paraId="13F377D8" w14:textId="77777777" w:rsidTr="00AB6426">
        <w:trPr>
          <w:jc w:val="center"/>
        </w:trPr>
        <w:tc>
          <w:tcPr>
            <w:tcW w:w="567" w:type="dxa"/>
          </w:tcPr>
          <w:p w14:paraId="4ECE4E69" w14:textId="51BEB6EE" w:rsidR="0044266C" w:rsidRDefault="00AB6426" w:rsidP="003B126B">
            <w:r>
              <w:t>1</w:t>
            </w:r>
          </w:p>
        </w:tc>
        <w:tc>
          <w:tcPr>
            <w:tcW w:w="4820" w:type="dxa"/>
          </w:tcPr>
          <w:p w14:paraId="5BA2E9E2" w14:textId="1C4325B1" w:rsidR="0044266C" w:rsidRDefault="0044266C" w:rsidP="003B126B">
            <w:r>
              <w:t>Waktu</w:t>
            </w:r>
          </w:p>
        </w:tc>
      </w:tr>
      <w:tr w:rsidR="0044266C" w14:paraId="6131CD19" w14:textId="77777777" w:rsidTr="00AB6426">
        <w:trPr>
          <w:jc w:val="center"/>
        </w:trPr>
        <w:tc>
          <w:tcPr>
            <w:tcW w:w="567" w:type="dxa"/>
          </w:tcPr>
          <w:p w14:paraId="7E494CCB" w14:textId="1C7C98B6" w:rsidR="0044266C" w:rsidRDefault="00AB6426" w:rsidP="003B126B">
            <w:r>
              <w:t>2</w:t>
            </w:r>
          </w:p>
        </w:tc>
        <w:tc>
          <w:tcPr>
            <w:tcW w:w="4820" w:type="dxa"/>
          </w:tcPr>
          <w:p w14:paraId="5D13F1D8" w14:textId="1EB92FE7" w:rsidR="0044266C" w:rsidRDefault="0044266C" w:rsidP="003B126B">
            <w:r>
              <w:t>Biaya</w:t>
            </w:r>
          </w:p>
        </w:tc>
      </w:tr>
      <w:tr w:rsidR="0044266C" w14:paraId="4969633B" w14:textId="77777777" w:rsidTr="00AB6426">
        <w:trPr>
          <w:jc w:val="center"/>
        </w:trPr>
        <w:tc>
          <w:tcPr>
            <w:tcW w:w="567" w:type="dxa"/>
          </w:tcPr>
          <w:p w14:paraId="4E962BEC" w14:textId="72FB4632" w:rsidR="0044266C" w:rsidRDefault="00AB6426" w:rsidP="003B126B">
            <w:r>
              <w:t>3</w:t>
            </w:r>
          </w:p>
        </w:tc>
        <w:tc>
          <w:tcPr>
            <w:tcW w:w="4820" w:type="dxa"/>
          </w:tcPr>
          <w:p w14:paraId="721FCF87" w14:textId="6D3B3575" w:rsidR="0044266C" w:rsidRDefault="0044266C" w:rsidP="003B126B">
            <w:r>
              <w:t>Kualitas</w:t>
            </w:r>
          </w:p>
        </w:tc>
      </w:tr>
      <w:tr w:rsidR="0044266C" w14:paraId="10788D2D" w14:textId="77777777" w:rsidTr="00AB6426">
        <w:trPr>
          <w:jc w:val="center"/>
        </w:trPr>
        <w:tc>
          <w:tcPr>
            <w:tcW w:w="567" w:type="dxa"/>
          </w:tcPr>
          <w:p w14:paraId="6B10AB91" w14:textId="2CC0E254" w:rsidR="0044266C" w:rsidRDefault="00AB6426" w:rsidP="003B126B">
            <w:r>
              <w:t>4</w:t>
            </w:r>
          </w:p>
        </w:tc>
        <w:tc>
          <w:tcPr>
            <w:tcW w:w="4820" w:type="dxa"/>
          </w:tcPr>
          <w:p w14:paraId="7992D168" w14:textId="5D993123" w:rsidR="0044266C" w:rsidRDefault="00AB6426" w:rsidP="003B126B">
            <w:r>
              <w:t>Kepuasan pelanggan</w:t>
            </w:r>
          </w:p>
        </w:tc>
      </w:tr>
      <w:tr w:rsidR="00887B64" w14:paraId="5E785C1E" w14:textId="77777777" w:rsidTr="00AB6426">
        <w:trPr>
          <w:jc w:val="center"/>
        </w:trPr>
        <w:tc>
          <w:tcPr>
            <w:tcW w:w="567" w:type="dxa"/>
          </w:tcPr>
          <w:p w14:paraId="23C4AAC5" w14:textId="6CE166ED" w:rsidR="00887B64" w:rsidRDefault="0073386C" w:rsidP="003B126B">
            <w:r>
              <w:t>5</w:t>
            </w:r>
          </w:p>
        </w:tc>
        <w:tc>
          <w:tcPr>
            <w:tcW w:w="4820" w:type="dxa"/>
          </w:tcPr>
          <w:p w14:paraId="4AD813B1" w14:textId="7885816F" w:rsidR="00887B64" w:rsidRDefault="00BB0532" w:rsidP="003B126B">
            <w:r>
              <w:t>Stuktur organisasi</w:t>
            </w:r>
          </w:p>
        </w:tc>
      </w:tr>
      <w:tr w:rsidR="00887B64" w14:paraId="55456F23" w14:textId="77777777" w:rsidTr="00AB6426">
        <w:trPr>
          <w:jc w:val="center"/>
        </w:trPr>
        <w:tc>
          <w:tcPr>
            <w:tcW w:w="567" w:type="dxa"/>
          </w:tcPr>
          <w:p w14:paraId="143E7815" w14:textId="1E367EAC" w:rsidR="00887B64" w:rsidRDefault="0073386C" w:rsidP="003B126B">
            <w:r>
              <w:t>6</w:t>
            </w:r>
          </w:p>
        </w:tc>
        <w:tc>
          <w:tcPr>
            <w:tcW w:w="4820" w:type="dxa"/>
          </w:tcPr>
          <w:p w14:paraId="3B916E68" w14:textId="0BEFCABD" w:rsidR="00887B64" w:rsidRDefault="00BB0532" w:rsidP="003B126B">
            <w:r>
              <w:t xml:space="preserve">Pegawai </w:t>
            </w:r>
          </w:p>
        </w:tc>
      </w:tr>
      <w:tr w:rsidR="00887B64" w14:paraId="2108FE53" w14:textId="77777777" w:rsidTr="00AB6426">
        <w:trPr>
          <w:jc w:val="center"/>
        </w:trPr>
        <w:tc>
          <w:tcPr>
            <w:tcW w:w="567" w:type="dxa"/>
          </w:tcPr>
          <w:p w14:paraId="10D53976" w14:textId="2BA6479B" w:rsidR="00887B64" w:rsidRDefault="0073386C" w:rsidP="003B126B">
            <w:r>
              <w:t>7</w:t>
            </w:r>
          </w:p>
        </w:tc>
        <w:tc>
          <w:tcPr>
            <w:tcW w:w="4820" w:type="dxa"/>
          </w:tcPr>
          <w:p w14:paraId="5F0A165E" w14:textId="1BE6F65E" w:rsidR="00887B64" w:rsidRDefault="00BB0532" w:rsidP="003B126B">
            <w:r>
              <w:t>Efisiensi</w:t>
            </w:r>
          </w:p>
        </w:tc>
      </w:tr>
      <w:tr w:rsidR="00887B64" w14:paraId="15B777BA" w14:textId="77777777" w:rsidTr="00AB6426">
        <w:trPr>
          <w:jc w:val="center"/>
        </w:trPr>
        <w:tc>
          <w:tcPr>
            <w:tcW w:w="567" w:type="dxa"/>
          </w:tcPr>
          <w:p w14:paraId="47CAD5D2" w14:textId="2515C4DA" w:rsidR="00887B64" w:rsidRDefault="0073386C" w:rsidP="003B126B">
            <w:r>
              <w:t>8</w:t>
            </w:r>
          </w:p>
        </w:tc>
        <w:tc>
          <w:tcPr>
            <w:tcW w:w="4820" w:type="dxa"/>
          </w:tcPr>
          <w:p w14:paraId="4B79AB8F" w14:textId="6533C830" w:rsidR="00887B64" w:rsidRDefault="00BB0532" w:rsidP="003B126B">
            <w:r>
              <w:t>Lingkup</w:t>
            </w:r>
          </w:p>
        </w:tc>
      </w:tr>
      <w:tr w:rsidR="00887B64" w14:paraId="393586DE" w14:textId="77777777" w:rsidTr="00AB6426">
        <w:trPr>
          <w:jc w:val="center"/>
        </w:trPr>
        <w:tc>
          <w:tcPr>
            <w:tcW w:w="567" w:type="dxa"/>
          </w:tcPr>
          <w:p w14:paraId="24ECDB5F" w14:textId="4F2D93DF" w:rsidR="00887B64" w:rsidRDefault="0073386C" w:rsidP="003B126B">
            <w:r>
              <w:t>9</w:t>
            </w:r>
          </w:p>
        </w:tc>
        <w:tc>
          <w:tcPr>
            <w:tcW w:w="4820" w:type="dxa"/>
          </w:tcPr>
          <w:p w14:paraId="2DA8A102" w14:textId="53FE6D49" w:rsidR="00887B64" w:rsidRDefault="00BB0532" w:rsidP="003B126B">
            <w:r>
              <w:t>Komunikasi yang dilakukan</w:t>
            </w:r>
          </w:p>
        </w:tc>
      </w:tr>
      <w:tr w:rsidR="00BB0532" w14:paraId="6A43F22F" w14:textId="77777777" w:rsidTr="00AB6426">
        <w:trPr>
          <w:jc w:val="center"/>
        </w:trPr>
        <w:tc>
          <w:tcPr>
            <w:tcW w:w="567" w:type="dxa"/>
          </w:tcPr>
          <w:p w14:paraId="78037F2C" w14:textId="54A0502C" w:rsidR="00BB0532" w:rsidRDefault="0073386C" w:rsidP="003B126B">
            <w:r>
              <w:t>10</w:t>
            </w:r>
          </w:p>
        </w:tc>
        <w:tc>
          <w:tcPr>
            <w:tcW w:w="4820" w:type="dxa"/>
          </w:tcPr>
          <w:p w14:paraId="3932BB30" w14:textId="24A0EA3E" w:rsidR="00BB0532" w:rsidRDefault="00202EE8" w:rsidP="003B126B">
            <w:r>
              <w:t>Perubahan proyek</w:t>
            </w:r>
          </w:p>
        </w:tc>
      </w:tr>
    </w:tbl>
    <w:p w14:paraId="1109F68F" w14:textId="11DCD4DC" w:rsidR="00712525" w:rsidRDefault="00712525">
      <w:pPr>
        <w:rPr>
          <w:ins w:id="2588" w:author="Ilham Nur Pratama" w:date="2023-05-21T08:06:00Z"/>
        </w:rPr>
      </w:pPr>
    </w:p>
    <w:p w14:paraId="5FDEAD73" w14:textId="77777777" w:rsidR="00712525" w:rsidRDefault="00712525">
      <w:pPr>
        <w:spacing w:line="259" w:lineRule="auto"/>
        <w:jc w:val="left"/>
        <w:rPr>
          <w:ins w:id="2589" w:author="Ilham Nur Pratama" w:date="2023-05-21T08:06:00Z"/>
        </w:rPr>
      </w:pPr>
      <w:ins w:id="2590" w:author="Ilham Nur Pratama" w:date="2023-05-21T08:06:00Z">
        <w:r>
          <w:br w:type="page"/>
        </w:r>
      </w:ins>
    </w:p>
    <w:p w14:paraId="11DACC50" w14:textId="77777777" w:rsidR="00712525" w:rsidRDefault="00712525">
      <w:pPr>
        <w:rPr>
          <w:ins w:id="2591" w:author="Ilham Nur Pratama" w:date="2023-05-21T08:05:00Z"/>
        </w:rPr>
      </w:pPr>
    </w:p>
    <w:p w14:paraId="7D2336A2" w14:textId="155F4C97" w:rsidR="00712525" w:rsidRDefault="00712525">
      <w:pPr>
        <w:pStyle w:val="Caption"/>
        <w:rPr>
          <w:ins w:id="2592" w:author="Ilham Nur Pratama" w:date="2023-05-21T08:06:00Z"/>
        </w:rPr>
        <w:pPrChange w:id="2593" w:author="Ilham Nur Pratama" w:date="2023-05-21T22:29:00Z">
          <w:pPr/>
        </w:pPrChange>
      </w:pPr>
      <w:bookmarkStart w:id="2594" w:name="_Ref135548889"/>
      <w:bookmarkStart w:id="2595" w:name="_Toc135601531"/>
      <w:ins w:id="2596" w:author="Ilham Nur Pratama" w:date="2023-05-21T08:06:00Z">
        <w:r>
          <w:t xml:space="preserve">Tabel </w:t>
        </w:r>
      </w:ins>
      <w:ins w:id="2597" w:author="Ilham Nur Pratama" w:date="2023-05-21T22:40:00Z">
        <w:r w:rsidR="00985B1D">
          <w:fldChar w:fldCharType="begin"/>
        </w:r>
        <w:r w:rsidR="00985B1D">
          <w:instrText xml:space="preserve"> STYLEREF 1 \s </w:instrText>
        </w:r>
      </w:ins>
      <w:r w:rsidR="00985B1D">
        <w:fldChar w:fldCharType="separate"/>
      </w:r>
      <w:r w:rsidR="000D26C4">
        <w:rPr>
          <w:noProof/>
        </w:rPr>
        <w:t>2</w:t>
      </w:r>
      <w:ins w:id="2598"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599" w:author="Ilham Nur Pratama" w:date="2023-05-24T22:54:00Z">
        <w:r w:rsidR="000D26C4">
          <w:rPr>
            <w:noProof/>
          </w:rPr>
          <w:t>2</w:t>
        </w:r>
      </w:ins>
      <w:ins w:id="2600" w:author="Ilham Nur Pratama" w:date="2023-05-21T22:40:00Z">
        <w:r w:rsidR="00985B1D">
          <w:fldChar w:fldCharType="end"/>
        </w:r>
      </w:ins>
      <w:bookmarkEnd w:id="2594"/>
      <w:ins w:id="2601" w:author="Ilham Nur Pratama" w:date="2023-05-21T08:06:00Z">
        <w:r>
          <w:t xml:space="preserve"> </w:t>
        </w:r>
        <w:r w:rsidRPr="00FA6648">
          <w:t>Kategori area manajemen proyek yang dijadikan tolok ukur untuk pengukuran performa proyek (van Besouw &amp; Bond-Barnard, 2021)</w:t>
        </w:r>
        <w:r>
          <w:t xml:space="preserve"> (sambungan)</w:t>
        </w:r>
        <w:bookmarkEnd w:id="2595"/>
      </w:ins>
    </w:p>
    <w:tbl>
      <w:tblPr>
        <w:tblStyle w:val="TableGrid"/>
        <w:tblW w:w="0" w:type="auto"/>
        <w:jc w:val="center"/>
        <w:tblLook w:val="04A0" w:firstRow="1" w:lastRow="0" w:firstColumn="1" w:lastColumn="0" w:noHBand="0" w:noVBand="1"/>
      </w:tblPr>
      <w:tblGrid>
        <w:gridCol w:w="567"/>
        <w:gridCol w:w="4820"/>
      </w:tblGrid>
      <w:tr w:rsidR="00712525" w14:paraId="376415E0" w14:textId="77777777" w:rsidTr="00AB6426">
        <w:trPr>
          <w:jc w:val="center"/>
          <w:ins w:id="2602" w:author="Ilham Nur Pratama" w:date="2023-05-21T08:06:00Z"/>
        </w:trPr>
        <w:tc>
          <w:tcPr>
            <w:tcW w:w="567" w:type="dxa"/>
          </w:tcPr>
          <w:p w14:paraId="3932868E" w14:textId="62710260" w:rsidR="00712525" w:rsidRDefault="00712525" w:rsidP="00712525">
            <w:pPr>
              <w:rPr>
                <w:ins w:id="2603" w:author="Ilham Nur Pratama" w:date="2023-05-21T08:06:00Z"/>
              </w:rPr>
            </w:pPr>
            <w:ins w:id="2604" w:author="finnet" w:date="2023-05-21T08:06:00Z">
              <w:r w:rsidRPr="00887B64">
                <w:rPr>
                  <w:b/>
                  <w:bCs/>
                </w:rPr>
                <w:t>#</w:t>
              </w:r>
            </w:ins>
          </w:p>
        </w:tc>
        <w:tc>
          <w:tcPr>
            <w:tcW w:w="4820" w:type="dxa"/>
          </w:tcPr>
          <w:p w14:paraId="6260D1F9" w14:textId="2475119E" w:rsidR="00712525" w:rsidRDefault="00712525" w:rsidP="00712525">
            <w:pPr>
              <w:rPr>
                <w:ins w:id="2605" w:author="Ilham Nur Pratama" w:date="2023-05-21T08:06:00Z"/>
              </w:rPr>
            </w:pPr>
            <w:ins w:id="2606" w:author="finnet" w:date="2023-05-21T08:06:00Z">
              <w:r w:rsidRPr="00887B64">
                <w:rPr>
                  <w:b/>
                  <w:bCs/>
                </w:rPr>
                <w:t>Kategori</w:t>
              </w:r>
            </w:ins>
          </w:p>
        </w:tc>
      </w:tr>
      <w:tr w:rsidR="00712525" w14:paraId="423492D7" w14:textId="77777777" w:rsidTr="00AB6426">
        <w:trPr>
          <w:jc w:val="center"/>
        </w:trPr>
        <w:tc>
          <w:tcPr>
            <w:tcW w:w="567" w:type="dxa"/>
          </w:tcPr>
          <w:p w14:paraId="3D5BC117" w14:textId="2C43D7CE" w:rsidR="00712525" w:rsidRDefault="00712525" w:rsidP="00712525">
            <w:r>
              <w:t>11</w:t>
            </w:r>
          </w:p>
        </w:tc>
        <w:tc>
          <w:tcPr>
            <w:tcW w:w="4820" w:type="dxa"/>
          </w:tcPr>
          <w:p w14:paraId="040B57D1" w14:textId="68C2E9A4" w:rsidR="00712525" w:rsidRDefault="00712525" w:rsidP="00712525">
            <w:r>
              <w:t>Usaha yang dikeluarkan</w:t>
            </w:r>
          </w:p>
        </w:tc>
      </w:tr>
      <w:tr w:rsidR="00712525" w14:paraId="676E9981" w14:textId="77777777" w:rsidTr="00AB6426">
        <w:trPr>
          <w:jc w:val="center"/>
        </w:trPr>
        <w:tc>
          <w:tcPr>
            <w:tcW w:w="567" w:type="dxa"/>
          </w:tcPr>
          <w:p w14:paraId="303EBCB7" w14:textId="09B12255" w:rsidR="00712525" w:rsidRDefault="00712525" w:rsidP="00712525">
            <w:r>
              <w:t>12</w:t>
            </w:r>
          </w:p>
        </w:tc>
        <w:tc>
          <w:tcPr>
            <w:tcW w:w="4820" w:type="dxa"/>
          </w:tcPr>
          <w:p w14:paraId="71DA86B4" w14:textId="6F5B686E" w:rsidR="00712525" w:rsidRDefault="00712525" w:rsidP="00712525">
            <w:r>
              <w:t>Keuntungan</w:t>
            </w:r>
          </w:p>
        </w:tc>
      </w:tr>
      <w:tr w:rsidR="00712525" w14:paraId="4A94CA72" w14:textId="77777777" w:rsidTr="00AB6426">
        <w:trPr>
          <w:jc w:val="center"/>
        </w:trPr>
        <w:tc>
          <w:tcPr>
            <w:tcW w:w="567" w:type="dxa"/>
          </w:tcPr>
          <w:p w14:paraId="727520E9" w14:textId="7A149781" w:rsidR="00712525" w:rsidRDefault="00712525" w:rsidP="00712525">
            <w:r>
              <w:t>13</w:t>
            </w:r>
          </w:p>
        </w:tc>
        <w:tc>
          <w:tcPr>
            <w:tcW w:w="4820" w:type="dxa"/>
          </w:tcPr>
          <w:p w14:paraId="127C6E01" w14:textId="0058ABE4" w:rsidR="00712525" w:rsidRDefault="00712525" w:rsidP="00712525">
            <w:r>
              <w:t>Aspek pengadaan</w:t>
            </w:r>
          </w:p>
        </w:tc>
      </w:tr>
      <w:tr w:rsidR="00712525" w14:paraId="043B3E22" w14:textId="77777777" w:rsidTr="00AB6426">
        <w:trPr>
          <w:jc w:val="center"/>
        </w:trPr>
        <w:tc>
          <w:tcPr>
            <w:tcW w:w="567" w:type="dxa"/>
          </w:tcPr>
          <w:p w14:paraId="1D278206" w14:textId="76F5663C" w:rsidR="00712525" w:rsidRDefault="00712525" w:rsidP="00712525">
            <w:r>
              <w:t>14</w:t>
            </w:r>
          </w:p>
        </w:tc>
        <w:tc>
          <w:tcPr>
            <w:tcW w:w="4820" w:type="dxa"/>
          </w:tcPr>
          <w:p w14:paraId="0FB3EA96" w14:textId="3856BEC1" w:rsidR="00712525" w:rsidRDefault="00712525" w:rsidP="00712525">
            <w:r>
              <w:t>Risiko</w:t>
            </w:r>
          </w:p>
        </w:tc>
      </w:tr>
      <w:tr w:rsidR="00712525" w14:paraId="21FDB6B3" w14:textId="77777777" w:rsidTr="00AB6426">
        <w:trPr>
          <w:jc w:val="center"/>
        </w:trPr>
        <w:tc>
          <w:tcPr>
            <w:tcW w:w="567" w:type="dxa"/>
          </w:tcPr>
          <w:p w14:paraId="418E21EB" w14:textId="5F130EC7" w:rsidR="00712525" w:rsidRDefault="00712525" w:rsidP="00712525">
            <w:r>
              <w:t>15</w:t>
            </w:r>
          </w:p>
        </w:tc>
        <w:tc>
          <w:tcPr>
            <w:tcW w:w="4820" w:type="dxa"/>
          </w:tcPr>
          <w:p w14:paraId="04B800A7" w14:textId="0F3250DA" w:rsidR="00712525" w:rsidRDefault="00712525" w:rsidP="00712525">
            <w:r>
              <w:t>Keselamatan, Kesehatan, kerja</w:t>
            </w:r>
          </w:p>
        </w:tc>
      </w:tr>
      <w:tr w:rsidR="00712525" w14:paraId="7385D23E" w14:textId="77777777" w:rsidTr="00AB6426">
        <w:trPr>
          <w:jc w:val="center"/>
        </w:trPr>
        <w:tc>
          <w:tcPr>
            <w:tcW w:w="567" w:type="dxa"/>
          </w:tcPr>
          <w:p w14:paraId="78AB6DDD" w14:textId="7D430C06" w:rsidR="00712525" w:rsidRDefault="00712525" w:rsidP="00712525">
            <w:r>
              <w:t>16</w:t>
            </w:r>
          </w:p>
        </w:tc>
        <w:tc>
          <w:tcPr>
            <w:tcW w:w="4820" w:type="dxa"/>
          </w:tcPr>
          <w:p w14:paraId="63A2B1A4" w14:textId="420B1B81" w:rsidR="00712525" w:rsidRDefault="00712525" w:rsidP="00712525">
            <w:r>
              <w:t>Konflik</w:t>
            </w:r>
          </w:p>
        </w:tc>
      </w:tr>
      <w:tr w:rsidR="00712525" w14:paraId="79AADA9F" w14:textId="77777777" w:rsidTr="00AB6426">
        <w:trPr>
          <w:jc w:val="center"/>
        </w:trPr>
        <w:tc>
          <w:tcPr>
            <w:tcW w:w="567" w:type="dxa"/>
          </w:tcPr>
          <w:p w14:paraId="528513C5" w14:textId="4B7C99D6" w:rsidR="00712525" w:rsidRDefault="00712525" w:rsidP="00712525">
            <w:r>
              <w:t>17</w:t>
            </w:r>
          </w:p>
        </w:tc>
        <w:tc>
          <w:tcPr>
            <w:tcW w:w="4820" w:type="dxa"/>
          </w:tcPr>
          <w:p w14:paraId="56544368" w14:textId="1B95000E" w:rsidR="00712525" w:rsidRDefault="00712525" w:rsidP="00712525">
            <w:r>
              <w:t>Lingkungan proyek</w:t>
            </w:r>
          </w:p>
        </w:tc>
      </w:tr>
      <w:tr w:rsidR="00712525" w14:paraId="6BA43432" w14:textId="77777777" w:rsidTr="00AB6426">
        <w:trPr>
          <w:jc w:val="center"/>
        </w:trPr>
        <w:tc>
          <w:tcPr>
            <w:tcW w:w="567" w:type="dxa"/>
          </w:tcPr>
          <w:p w14:paraId="348D8626" w14:textId="0F647731" w:rsidR="00712525" w:rsidRDefault="00712525" w:rsidP="00712525">
            <w:r>
              <w:t>18</w:t>
            </w:r>
          </w:p>
        </w:tc>
        <w:tc>
          <w:tcPr>
            <w:tcW w:w="4820" w:type="dxa"/>
          </w:tcPr>
          <w:p w14:paraId="346040D6" w14:textId="03DF190D" w:rsidR="00712525" w:rsidRDefault="00712525" w:rsidP="00712525">
            <w:r>
              <w:t>Kepentingan</w:t>
            </w:r>
          </w:p>
        </w:tc>
      </w:tr>
      <w:tr w:rsidR="00712525" w14:paraId="11DC1865" w14:textId="77777777" w:rsidTr="00AB6426">
        <w:trPr>
          <w:jc w:val="center"/>
        </w:trPr>
        <w:tc>
          <w:tcPr>
            <w:tcW w:w="567" w:type="dxa"/>
          </w:tcPr>
          <w:p w14:paraId="158864B4" w14:textId="74E08D6C" w:rsidR="00712525" w:rsidRDefault="00712525" w:rsidP="00712525">
            <w:r>
              <w:t>19</w:t>
            </w:r>
          </w:p>
        </w:tc>
        <w:tc>
          <w:tcPr>
            <w:tcW w:w="4820" w:type="dxa"/>
          </w:tcPr>
          <w:p w14:paraId="2C8BFFAB" w14:textId="6EF69D0D" w:rsidR="00712525" w:rsidRDefault="00712525" w:rsidP="00712525">
            <w:r>
              <w:t>Komitmen</w:t>
            </w:r>
          </w:p>
        </w:tc>
      </w:tr>
      <w:tr w:rsidR="00712525" w14:paraId="71317904" w14:textId="77777777" w:rsidTr="00AB6426">
        <w:trPr>
          <w:jc w:val="center"/>
        </w:trPr>
        <w:tc>
          <w:tcPr>
            <w:tcW w:w="567" w:type="dxa"/>
          </w:tcPr>
          <w:p w14:paraId="2AA79ADE" w14:textId="063208F1" w:rsidR="00712525" w:rsidRDefault="00712525" w:rsidP="00712525">
            <w:r>
              <w:t>20</w:t>
            </w:r>
          </w:p>
        </w:tc>
        <w:tc>
          <w:tcPr>
            <w:tcW w:w="4820" w:type="dxa"/>
          </w:tcPr>
          <w:p w14:paraId="7AED004D" w14:textId="73286036" w:rsidR="00712525" w:rsidRDefault="00712525" w:rsidP="00712525">
            <w:r>
              <w:t>Tingkat kesuksesan implementasi</w:t>
            </w:r>
          </w:p>
        </w:tc>
      </w:tr>
      <w:tr w:rsidR="00712525" w14:paraId="2E5C1208" w14:textId="77777777" w:rsidTr="00AB6426">
        <w:trPr>
          <w:jc w:val="center"/>
        </w:trPr>
        <w:tc>
          <w:tcPr>
            <w:tcW w:w="567" w:type="dxa"/>
          </w:tcPr>
          <w:p w14:paraId="287B0BB3" w14:textId="0272B707" w:rsidR="00712525" w:rsidRDefault="00712525" w:rsidP="00712525">
            <w:r>
              <w:t>21</w:t>
            </w:r>
          </w:p>
        </w:tc>
        <w:tc>
          <w:tcPr>
            <w:tcW w:w="4820" w:type="dxa"/>
          </w:tcPr>
          <w:p w14:paraId="137C9B3C" w14:textId="0B18C21E" w:rsidR="00712525" w:rsidRDefault="00712525" w:rsidP="00712525">
            <w:r>
              <w:t>Relevansi</w:t>
            </w:r>
          </w:p>
        </w:tc>
      </w:tr>
      <w:tr w:rsidR="00712525" w14:paraId="54FB8EA3" w14:textId="77777777" w:rsidTr="00AB6426">
        <w:trPr>
          <w:jc w:val="center"/>
        </w:trPr>
        <w:tc>
          <w:tcPr>
            <w:tcW w:w="567" w:type="dxa"/>
          </w:tcPr>
          <w:p w14:paraId="2D882D06" w14:textId="1D409CF2" w:rsidR="00712525" w:rsidRDefault="00712525" w:rsidP="00712525">
            <w:r>
              <w:t>22</w:t>
            </w:r>
          </w:p>
        </w:tc>
        <w:tc>
          <w:tcPr>
            <w:tcW w:w="4820" w:type="dxa"/>
          </w:tcPr>
          <w:p w14:paraId="5C34144C" w14:textId="405DE32F" w:rsidR="00712525" w:rsidRDefault="00712525" w:rsidP="00712525">
            <w:r>
              <w:t>Persebaran</w:t>
            </w:r>
          </w:p>
        </w:tc>
      </w:tr>
    </w:tbl>
    <w:p w14:paraId="145AC007" w14:textId="77777777" w:rsidR="0075693F" w:rsidRDefault="0075693F" w:rsidP="003B126B"/>
    <w:p w14:paraId="392EDFEF" w14:textId="0C7088FB" w:rsidR="0075693F" w:rsidRPr="00814B17" w:rsidRDefault="0075693F" w:rsidP="003B126B">
      <w:r>
        <w:t xml:space="preserve">Pada </w:t>
      </w:r>
      <w:r>
        <w:fldChar w:fldCharType="begin"/>
      </w:r>
      <w:r>
        <w:instrText xml:space="preserve"> REF _Ref110108036 \h </w:instrText>
      </w:r>
      <w:r>
        <w:fldChar w:fldCharType="separate"/>
      </w:r>
      <w:r w:rsidR="000D26C4">
        <w:t xml:space="preserve">Tabel </w:t>
      </w:r>
      <w:r w:rsidR="000D26C4">
        <w:rPr>
          <w:noProof/>
        </w:rPr>
        <w:t>2</w:t>
      </w:r>
      <w:r w:rsidR="000D26C4">
        <w:t>.</w:t>
      </w:r>
      <w:r w:rsidR="000D26C4">
        <w:rPr>
          <w:noProof/>
        </w:rPr>
        <w:t>1</w:t>
      </w:r>
      <w:r>
        <w:fldChar w:fldCharType="end"/>
      </w:r>
      <w:r>
        <w:t xml:space="preserve"> dapat di lihat bahwa Waktu, Biaya, dan Kualitas merupakan kategori area manajemen proyek</w:t>
      </w:r>
      <w:r w:rsidR="00814B17">
        <w:t xml:space="preserve"> teratas. Hal ini sesuai dengan pendapat dari Ashkezari et al., 2022 di mana Waktu, Biaya, dan Kualitas yang merupakan bagian dari </w:t>
      </w:r>
      <w:r w:rsidR="00814B17">
        <w:rPr>
          <w:i/>
          <w:iCs/>
        </w:rPr>
        <w:t>iron triangle</w:t>
      </w:r>
      <w:r w:rsidR="00814B17">
        <w:t>, merupakan metric yang dapat digunakan untuk menentukan kesuksesan proyek.</w:t>
      </w:r>
    </w:p>
    <w:p w14:paraId="0D6C3CEB" w14:textId="711481DF" w:rsidR="000A559D" w:rsidRDefault="00D5289B" w:rsidP="000A1073">
      <w:r>
        <w:t xml:space="preserve">Sedangkan </w:t>
      </w:r>
      <w:r w:rsidR="00E7180F">
        <w:rPr>
          <w:i/>
          <w:iCs/>
        </w:rPr>
        <w:t xml:space="preserve">project portfolio management </w:t>
      </w:r>
      <w:r w:rsidR="00E7180F">
        <w:t>adalah</w:t>
      </w:r>
      <w:r w:rsidR="00886F12">
        <w:t xml:space="preserve"> s</w:t>
      </w:r>
      <w:r w:rsidR="00886F12" w:rsidRPr="00886F12">
        <w:t xml:space="preserve">ekumpulan </w:t>
      </w:r>
      <w:r w:rsidR="00886F12">
        <w:t xml:space="preserve">proyek </w:t>
      </w:r>
      <w:r w:rsidR="00886F12" w:rsidRPr="00886F12">
        <w:t xml:space="preserve">yang saling berkaitan dan diselesaikan oleh sumber daya yang sama. </w:t>
      </w:r>
      <w:r w:rsidR="00886F12" w:rsidRPr="00886F12">
        <w:rPr>
          <w:i/>
          <w:iCs/>
        </w:rPr>
        <w:t xml:space="preserve">Project </w:t>
      </w:r>
      <w:del w:id="2607" w:author="Ilham Nur Pratama" w:date="2023-05-15T21:45:00Z">
        <w:r w:rsidR="00B51285" w:rsidDel="009059EF">
          <w:rPr>
            <w:i/>
            <w:iCs/>
          </w:rPr>
          <w:pgNum/>
        </w:r>
        <w:r w:rsidR="00B51285" w:rsidDel="009059EF">
          <w:rPr>
            <w:i/>
            <w:iCs/>
          </w:rPr>
          <w:delText>erminolo</w:delText>
        </w:r>
      </w:del>
      <w:ins w:id="2608" w:author="Ilham Nur Pratama" w:date="2023-05-15T21:45:00Z">
        <w:r w:rsidR="009059EF">
          <w:rPr>
            <w:i/>
            <w:iCs/>
          </w:rPr>
          <w:t>portfolio</w:t>
        </w:r>
      </w:ins>
      <w:r w:rsidR="00886F12" w:rsidRPr="00886F12">
        <w:rPr>
          <w:i/>
          <w:iCs/>
        </w:rPr>
        <w:t xml:space="preserve"> management</w:t>
      </w:r>
      <w:r w:rsidR="00886F12" w:rsidRPr="00886F12">
        <w:t xml:space="preserve"> menetukan </w:t>
      </w:r>
      <w:r w:rsidR="00886F12">
        <w:t xml:space="preserve">proyek </w:t>
      </w:r>
      <w:r w:rsidR="00886F12" w:rsidRPr="00886F12">
        <w:t xml:space="preserve">mana yang di eksekusi dan menentukan prioritas antara project, dan mentukan alokasi </w:t>
      </w:r>
      <w:r w:rsidR="00886F12">
        <w:t xml:space="preserve">sumber daya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r>
        <w:t>SIMP mulai dikembangkan</w:t>
      </w:r>
      <w:r w:rsidR="00D91652">
        <w:t xml:space="preserve"> dan diintegrasikan dengan sistem tambahan</w:t>
      </w:r>
      <w:r>
        <w:t xml:space="preserve"> untuk dapat </w:t>
      </w:r>
      <w:r w:rsidR="00D91652">
        <w:t xml:space="preserve">menerima inputan data yang bersifat </w:t>
      </w:r>
      <w:r w:rsidR="00D91652">
        <w:rPr>
          <w:i/>
          <w:iCs/>
        </w:rPr>
        <w:t>realtime</w:t>
      </w:r>
      <w:r w:rsidR="00D91652">
        <w:t xml:space="preserve"> sehingga dapat menghasilkan olahan data proyek yang dapat menjadi pengetahuan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pPr>
      <w:bookmarkStart w:id="2609" w:name="_Toc120139641"/>
      <w:bookmarkStart w:id="2610" w:name="_Toc135601412"/>
      <w:r>
        <w:lastRenderedPageBreak/>
        <w:t>Pengolahan Jadwal</w:t>
      </w:r>
      <w:bookmarkEnd w:id="2609"/>
      <w:bookmarkEnd w:id="2610"/>
    </w:p>
    <w:p w14:paraId="4C58CCB6" w14:textId="542B5C38" w:rsidR="000A499B" w:rsidRDefault="000A499B" w:rsidP="000A499B">
      <w:pPr>
        <w:ind w:left="709"/>
      </w:pPr>
      <w:r>
        <w:t>Pengolahan jadwal dan penjadwalan pekerjaan merupakan tahapan yang kritis dalam melakukan perencanaan proyek</w:t>
      </w:r>
      <w:r w:rsidR="00B73B83">
        <w:t xml:space="preserve"> </w:t>
      </w:r>
      <w:r w:rsidR="00B73B83">
        <w:fldChar w:fldCharType="begin" w:fldLock="1"/>
      </w:r>
      <w:r w:rsidR="000849A8">
        <w:instrText>ADDIN CSL_CITATION {"citationItems":[{"id":"ITEM-1","itemData":{"DOI":"10.1051/matecconf/201824803012","ISBN":"2018248030","ISSN":"2261236X","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Wulandari","given":"Arin","non-dropping-particle":"","parse-names":false,"suffix":""},{"dropping-particle":"","family":"Dachyar","given":"M.","non-dropping-particle":"","parse-names":false,"suffix":""},{"dropping-particle":"","family":"Farizal","given":"","non-dropping-particle":"","parse-names":false,"suffix":""}],"container-title":"MATEC Web of Conferences","id":"ITEM-1","issued":{"date-parts":[["2018"]]},"title":"Scheduling of Empennage Structure Design Project of Indonesia's Aircraft with Critical Path Method (CPM)","type":"article-journal","volume":"248"},"uris":["http://www.mendeley.com/documents/?uuid=58d12c6d-6443-410d-96f2-6316db1bd0ef"]}],"mendeley":{"formattedCitation":"(Wulandari et al., 2018)","plainTextFormattedCitation":"(Wulandari et al., 2018)","previouslyFormattedCitation":"(Wulandari et al., 2018)"},"properties":{"noteIndex":0},"schema":"https://github.com/citation-style-language/schema/raw/master/csl-citation.json"}</w:instrText>
      </w:r>
      <w:r w:rsidR="00B73B83">
        <w:fldChar w:fldCharType="separate"/>
      </w:r>
      <w:r w:rsidR="00B73B83" w:rsidRPr="00B73B83">
        <w:rPr>
          <w:noProof/>
        </w:rPr>
        <w:t>(Wulandari et al., 2018)</w:t>
      </w:r>
      <w:r w:rsidR="00B73B83">
        <w:fldChar w:fldCharType="end"/>
      </w:r>
      <w:r>
        <w:t xml:space="preserve">. Penjadwalan pekerjaan merupakan </w:t>
      </w:r>
      <w:r w:rsidRPr="00FE33C3">
        <w:t>Tahapan dalam sebuah proyek untuk menentukan list pekerjaan yang akan dilakukan dan kapan akan melakukan pekerjaan tersebut</w:t>
      </w:r>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r>
        <w:t>Penjadwalan pekerjaan</w:t>
      </w:r>
      <w:r w:rsidRPr="00FE33C3">
        <w:t xml:space="preserve"> merupaka</w:t>
      </w:r>
      <w:r>
        <w:t>n</w:t>
      </w:r>
      <w:r w:rsidRPr="00FE33C3">
        <w:t xml:space="preserve"> proses yang kompleks dan memakan waktu yang cukup, sehingga mulai banyak penelitian yang dilakukan untuk mempersingkat waktu </w:t>
      </w:r>
      <w:r>
        <w:t xml:space="preserve">penjadwalan pekerjaan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ind w:left="709"/>
      </w:pPr>
      <w:r>
        <w:t xml:space="preserve">Fink menyebutkan dalam penelitianya bahwa pengolahan jadwal yang ada saat ini hampir seluruhnya bias dengan kondisi nyata suatu proyek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poin yang menyebabkan estimasi proyek bergeser dari kondisi nyata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yaitu:</w:t>
      </w:r>
    </w:p>
    <w:p w14:paraId="246A9862" w14:textId="77777777" w:rsidR="000A499B" w:rsidRDefault="000A499B" w:rsidP="0082523B">
      <w:pPr>
        <w:pStyle w:val="ListParagraph"/>
        <w:numPr>
          <w:ilvl w:val="0"/>
          <w:numId w:val="10"/>
        </w:numPr>
        <w:ind w:left="1134"/>
      </w:pPr>
      <w:r>
        <w:t>Bias dari penghematan waktu,</w:t>
      </w:r>
    </w:p>
    <w:p w14:paraId="28649AC8" w14:textId="77777777" w:rsidR="000A499B" w:rsidRDefault="000A499B" w:rsidP="0082523B">
      <w:pPr>
        <w:pStyle w:val="ListParagraph"/>
        <w:numPr>
          <w:ilvl w:val="0"/>
          <w:numId w:val="10"/>
        </w:numPr>
        <w:ind w:left="1134"/>
      </w:pPr>
      <w:r>
        <w:t>Ketersediaan dan relevansi informasi,</w:t>
      </w:r>
    </w:p>
    <w:p w14:paraId="1779D482" w14:textId="3AE3F3D0" w:rsidR="000A499B" w:rsidRDefault="000A499B" w:rsidP="0082523B">
      <w:pPr>
        <w:pStyle w:val="ListParagraph"/>
        <w:numPr>
          <w:ilvl w:val="0"/>
          <w:numId w:val="10"/>
        </w:numPr>
        <w:ind w:left="1134"/>
      </w:pPr>
      <w:r>
        <w:t>Kerangka metode.</w:t>
      </w:r>
    </w:p>
    <w:p w14:paraId="1D62DEFC" w14:textId="1587B81B" w:rsidR="002505C1" w:rsidRDefault="00F41B1F" w:rsidP="00F41B1F">
      <w:pPr>
        <w:pStyle w:val="Heading3"/>
      </w:pPr>
      <w:bookmarkStart w:id="2611" w:name="_Toc120139642"/>
      <w:bookmarkStart w:id="2612" w:name="_Toc135601413"/>
      <w:r>
        <w:t>Pengendali Pengeluaran Proyek</w:t>
      </w:r>
      <w:bookmarkEnd w:id="2611"/>
      <w:bookmarkEnd w:id="2612"/>
    </w:p>
    <w:p w14:paraId="21D0CA99" w14:textId="1E12CD58" w:rsidR="00040582" w:rsidRDefault="00040582" w:rsidP="00F41B1F">
      <w:pPr>
        <w:ind w:left="720"/>
      </w:pPr>
      <w:r>
        <w:t xml:space="preserve">SIMP digunakan oleh manajer proyek untuk melakukan pencatatan terhadap </w:t>
      </w:r>
      <w:r w:rsidR="00F332BF">
        <w:t xml:space="preserve">biaya yang dimiliki oleh proyek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Biaya proyek</w:t>
      </w:r>
      <w:r w:rsidR="00146E9D">
        <w:t xml:space="preserve"> yang terdaftar apda SIMP,</w:t>
      </w:r>
      <w:r w:rsidR="00A919B3">
        <w:t xml:space="preserve"> kemudian dilakukan pembaruan secara berkala seiring dengan berjalanya proyek</w:t>
      </w:r>
      <w:r w:rsidR="00146E9D">
        <w:t xml:space="preserve"> untuk mengetahui keadaan dari proyek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ind w:left="720"/>
      </w:pPr>
      <w:r>
        <w:t xml:space="preserve">SIMP </w:t>
      </w:r>
      <w:r w:rsidR="00A919B3">
        <w:t xml:space="preserve">diharapkan dapat digunakan </w:t>
      </w:r>
      <w:r>
        <w:t>sebagai pengendali pengeluaran proyek</w:t>
      </w:r>
      <w:r w:rsidR="00A919B3">
        <w:t xml:space="preserve"> yang baik </w:t>
      </w:r>
      <w:r w:rsidR="00BB2575">
        <w:t>apabila</w:t>
      </w:r>
      <w:r>
        <w:t xml:space="preserve"> </w:t>
      </w:r>
      <w:r w:rsidR="00A919B3">
        <w:t xml:space="preserve">dapat </w:t>
      </w:r>
      <w:r>
        <w:t xml:space="preserve">memberi tahu secara dini, Ketika muncul risiko biaya yang tidak sesuai dengan rencana di awal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pPr>
      <w:bookmarkStart w:id="2613" w:name="_Toc120139643"/>
      <w:bookmarkStart w:id="2614" w:name="_Toc135601414"/>
      <w:r>
        <w:t>Sistem Pengendali Sumber Daya Proyek</w:t>
      </w:r>
      <w:bookmarkEnd w:id="2613"/>
      <w:bookmarkEnd w:id="2614"/>
    </w:p>
    <w:p w14:paraId="36E19D74" w14:textId="735A3988" w:rsidR="00662118" w:rsidRDefault="00543F1D" w:rsidP="00433FE2">
      <w:pPr>
        <w:ind w:left="720"/>
      </w:pPr>
      <w:r>
        <w:t>Manajemen dari be</w:t>
      </w:r>
      <w:r w:rsidR="00552697">
        <w:t xml:space="preserve">berapa proyek yang berjalan bersamaan akan mempersulit </w:t>
      </w:r>
      <w:r w:rsidR="00433FE2">
        <w:t xml:space="preserve">pekerjaan yang akan dilakukan, terlebih jika sumber daya yang digunakan adalah sumber daya yang sama. Permasalahan seperti ini umum disebut sebagai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r w:rsidR="009E5673">
        <w:t xml:space="preserve">Masalah utama yang ingin dipecahkan dari permasalahan </w:t>
      </w:r>
      <w:r w:rsidR="009E5673">
        <w:lastRenderedPageBreak/>
        <w:t xml:space="preserve">RCMPSP adalah </w:t>
      </w:r>
      <w:r w:rsidR="00805FB8">
        <w:t>bagaimana cara untu menemukan penjadwalan  aktifitas dari berbagai proyek untuk dengan sumber daya yang terbatas</w:t>
      </w:r>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ind w:left="720"/>
      </w:pPr>
      <w:r>
        <w:t xml:space="preserve">Permasalahan RCMPSP merupakan permasalahan yang </w:t>
      </w:r>
      <w:r w:rsidR="00DC0F4D">
        <w:t xml:space="preserve">berhubungan dengan ketidakjelasan waktu penyelesaian proyek. </w:t>
      </w:r>
      <w:r w:rsidR="00B70561">
        <w:t xml:space="preserve">Ketidakjelasan pada </w:t>
      </w:r>
      <w:r w:rsidR="00CE373A">
        <w:t xml:space="preserve">parameter waktu yang membuat RCMPSP termasuk kedalam permasalahan stokastik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r w:rsidR="007749AB">
        <w:t xml:space="preserve">Satic et al., 2022 mengembangan penelitian sebelumnya yang dilakukan untuk memecahkan permasalahan penjadwalan dengan </w:t>
      </w:r>
      <w:r w:rsidR="00ED1866">
        <w:t xml:space="preserve">menambahkan keterangan waktu lebih awal, normal, dan terlambat untuk setiap pekerjaan yang dilakukan untuk mempertajam prediksi dari probabilitas yang ada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ind w:left="720"/>
      </w:pPr>
      <w:r>
        <w:t xml:space="preserve">SIMP </w:t>
      </w:r>
      <w:r w:rsidR="007A55FE">
        <w:t xml:space="preserve">saat ini digunakan untuk menyelesaikan permasalahan RCMPSP dengan melakukan perencanaan </w:t>
      </w:r>
      <w:r w:rsidR="007C3C0E">
        <w:t>di</w:t>
      </w:r>
      <w:r w:rsidR="004379C6">
        <w:t xml:space="preserve"> </w:t>
      </w:r>
      <w:r w:rsidR="007C3C0E">
        <w:t>depan</w:t>
      </w:r>
      <w:r w:rsidR="004379C6">
        <w:t xml:space="preserve">, dengan menghubungkan pekerjaan dari suatu proyek dengan sumber daya manusia yang akan mengerjakan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ind w:left="720"/>
      </w:pPr>
      <w:r>
        <w:t xml:space="preserve">SIMP diharapkan dapat menghasilkan rekomendasi dari kapabilitas sumber daya yang ada sehingga dapat mempermudah proses </w:t>
      </w:r>
      <w:r w:rsidR="00A25033">
        <w:t xml:space="preserve">pengendalian sumber daya dari suatu proyek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pPr>
      <w:bookmarkStart w:id="2615" w:name="_Toc120139644"/>
      <w:bookmarkStart w:id="2616" w:name="_Toc135601415"/>
      <w:r>
        <w:t xml:space="preserve">Sistem </w:t>
      </w:r>
      <w:r w:rsidR="00D12FC4">
        <w:t>K</w:t>
      </w:r>
      <w:r>
        <w:t xml:space="preserve">ontrol </w:t>
      </w:r>
      <w:r w:rsidR="00D12FC4">
        <w:t>D</w:t>
      </w:r>
      <w:r>
        <w:t xml:space="preserve">okumen </w:t>
      </w:r>
      <w:r w:rsidR="00D12FC4">
        <w:t>P</w:t>
      </w:r>
      <w:r>
        <w:t>royek</w:t>
      </w:r>
      <w:bookmarkEnd w:id="2615"/>
      <w:bookmarkEnd w:id="2616"/>
    </w:p>
    <w:p w14:paraId="1C5ACC35" w14:textId="3F29468D" w:rsidR="00467D97" w:rsidRDefault="00CD41C3" w:rsidP="00D81740">
      <w:pPr>
        <w:ind w:left="720"/>
      </w:pPr>
      <w:r>
        <w:t>Penyimpanan dokumen proyek merupakan hal yang penting</w:t>
      </w:r>
      <w:r w:rsidR="00D81740">
        <w:t xml:space="preserve">, dikarenakan grup proses perencanaan, eksekusi, pengendalian dan pemantauan dan juga penutupan proyek mengacu pada dokument tertentu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digunakan untuk mengumpulkan dokumen yang sudah ada dan dikelompokan kedalam grup proses yang sudah ada, agar mempermudah apabila diperlukan adanya </w:t>
      </w:r>
      <w:r w:rsidR="00401D9F">
        <w:t xml:space="preserve">referensi dokumen terhadap grup proses tertentu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2F18F173" w14:textId="33DBABD3" w:rsidR="00823B22" w:rsidRDefault="00823B22" w:rsidP="00823B22">
      <w:r>
        <w:t xml:space="preserve">Adapun </w:t>
      </w:r>
      <w:r w:rsidR="00DF058D">
        <w:t xml:space="preserve">pada kondisi saat ini SIMP yang tersedia secara komersil untuk dapat digunakan dalam kebutuhan sehari-hari dapat dilihat pada </w:t>
      </w:r>
      <w:r w:rsidR="00E73855">
        <w:fldChar w:fldCharType="begin"/>
      </w:r>
      <w:r w:rsidR="00E73855">
        <w:instrText xml:space="preserve"> REF _Ref114057743 \h </w:instrText>
      </w:r>
      <w:r w:rsidR="00E73855">
        <w:fldChar w:fldCharType="separate"/>
      </w:r>
      <w:ins w:id="2617" w:author="Ilham Nur Pratama" w:date="2023-05-24T22:54:00Z">
        <w:r w:rsidR="000D26C4">
          <w:t xml:space="preserve">Tabel </w:t>
        </w:r>
        <w:r w:rsidR="000D26C4">
          <w:rPr>
            <w:noProof/>
          </w:rPr>
          <w:t>2</w:t>
        </w:r>
        <w:r w:rsidR="000D26C4">
          <w:t>.</w:t>
        </w:r>
        <w:r w:rsidR="000D26C4">
          <w:rPr>
            <w:noProof/>
          </w:rPr>
          <w:t>3</w:t>
        </w:r>
      </w:ins>
      <w:del w:id="2618" w:author="Ilham Nur Pratama" w:date="2023-05-21T22:43:00Z">
        <w:r w:rsidR="00D52566" w:rsidDel="00985B1D">
          <w:delText xml:space="preserve">Tabel </w:delText>
        </w:r>
        <w:r w:rsidR="00D52566" w:rsidDel="00985B1D">
          <w:rPr>
            <w:noProof/>
          </w:rPr>
          <w:delText>2</w:delText>
        </w:r>
        <w:r w:rsidR="00D52566" w:rsidDel="00985B1D">
          <w:delText>.</w:delText>
        </w:r>
        <w:r w:rsidR="00D52566" w:rsidDel="00985B1D">
          <w:rPr>
            <w:noProof/>
          </w:rPr>
          <w:delText>2</w:delText>
        </w:r>
      </w:del>
      <w:r w:rsidR="00E73855">
        <w:fldChar w:fldCharType="end"/>
      </w:r>
      <w:ins w:id="2619" w:author="Ilham Nur Pratama" w:date="2023-05-21T08:07:00Z">
        <w:r w:rsidR="00133032">
          <w:t xml:space="preserve"> dan </w:t>
        </w:r>
      </w:ins>
      <w:ins w:id="2620" w:author="Ilham Nur Pratama" w:date="2023-05-21T08:08:00Z">
        <w:r w:rsidR="00133032">
          <w:fldChar w:fldCharType="begin"/>
        </w:r>
        <w:r w:rsidR="00133032">
          <w:instrText xml:space="preserve"> REF _Ref135548901 \h </w:instrText>
        </w:r>
      </w:ins>
      <w:r w:rsidR="00133032">
        <w:fldChar w:fldCharType="separate"/>
      </w:r>
      <w:ins w:id="2621" w:author="Ilham Nur Pratama" w:date="2023-05-24T22:54:00Z">
        <w:r w:rsidR="000D26C4">
          <w:t xml:space="preserve">Tabel </w:t>
        </w:r>
        <w:r w:rsidR="000D26C4">
          <w:rPr>
            <w:noProof/>
          </w:rPr>
          <w:t>2</w:t>
        </w:r>
        <w:r w:rsidR="000D26C4">
          <w:t>.</w:t>
        </w:r>
        <w:r w:rsidR="000D26C4">
          <w:rPr>
            <w:noProof/>
          </w:rPr>
          <w:t>4</w:t>
        </w:r>
      </w:ins>
      <w:ins w:id="2622" w:author="Ilham Nur Pratama" w:date="2023-05-21T08:08:00Z">
        <w:r w:rsidR="00133032">
          <w:fldChar w:fldCharType="end"/>
        </w:r>
      </w:ins>
      <w:r w:rsidR="00E73855">
        <w:t>.</w:t>
      </w:r>
    </w:p>
    <w:p w14:paraId="14B13B2E" w14:textId="71D4D621" w:rsidR="003945E1" w:rsidRDefault="003945E1" w:rsidP="00EE5E34">
      <w:pPr>
        <w:pStyle w:val="Caption"/>
      </w:pPr>
      <w:bookmarkStart w:id="2623" w:name="_Ref114057743"/>
      <w:bookmarkStart w:id="2624" w:name="_Toc135601532"/>
      <w:r>
        <w:lastRenderedPageBreak/>
        <w:t xml:space="preserve">Tabel </w:t>
      </w:r>
      <w:ins w:id="2625" w:author="Ilham Nur Pratama" w:date="2023-05-21T22:40:00Z">
        <w:r w:rsidR="00985B1D">
          <w:fldChar w:fldCharType="begin"/>
        </w:r>
        <w:r w:rsidR="00985B1D">
          <w:instrText xml:space="preserve"> STYLEREF 1 \s </w:instrText>
        </w:r>
      </w:ins>
      <w:r w:rsidR="00985B1D">
        <w:fldChar w:fldCharType="separate"/>
      </w:r>
      <w:r w:rsidR="000D26C4">
        <w:rPr>
          <w:noProof/>
        </w:rPr>
        <w:t>2</w:t>
      </w:r>
      <w:ins w:id="2626"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627" w:author="Ilham Nur Pratama" w:date="2023-05-24T22:54:00Z">
        <w:r w:rsidR="000D26C4">
          <w:rPr>
            <w:noProof/>
          </w:rPr>
          <w:t>3</w:t>
        </w:r>
      </w:ins>
      <w:ins w:id="2628" w:author="Ilham Nur Pratama" w:date="2023-05-21T22:40:00Z">
        <w:r w:rsidR="00985B1D">
          <w:fldChar w:fldCharType="end"/>
        </w:r>
      </w:ins>
      <w:ins w:id="2629" w:author="ilham.nur@office.ui.ac.id" w:date="2023-03-28T20:25:00Z">
        <w:del w:id="2630" w:author="Ilham Nur Pratama" w:date="2023-05-16T21:59:00Z">
          <w:r w:rsidR="005B668B" w:rsidDel="00F848CE">
            <w:fldChar w:fldCharType="begin"/>
          </w:r>
          <w:r w:rsidR="005B668B" w:rsidDel="00F848CE">
            <w:delInstrText xml:space="preserve"> STYLEREF 1 \s </w:delInstrText>
          </w:r>
        </w:del>
      </w:ins>
      <w:del w:id="2631" w:author="Ilham Nur Pratama" w:date="2023-05-16T21:59:00Z">
        <w:r w:rsidR="005B668B" w:rsidDel="00F848CE">
          <w:fldChar w:fldCharType="separate"/>
        </w:r>
        <w:r w:rsidR="00B57DB5" w:rsidDel="00F848CE">
          <w:rPr>
            <w:noProof/>
          </w:rPr>
          <w:delText>2</w:delText>
        </w:r>
      </w:del>
      <w:ins w:id="2632" w:author="ilham.nur@office.ui.ac.id" w:date="2023-03-28T20:25:00Z">
        <w:del w:id="2633"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2634" w:author="Ilham Nur Pratama" w:date="2023-05-16T21:59:00Z">
        <w:r w:rsidR="005A58B4">
          <w:fldChar w:fldCharType="separate"/>
        </w:r>
      </w:del>
      <w:ins w:id="2635" w:author="ilham.nur@office.ui.ac.id" w:date="2023-03-28T20:25:00Z">
        <w:del w:id="2636" w:author="Ilham Nur Pratama" w:date="2023-05-16T21:59:00Z">
          <w:r w:rsidR="005B668B" w:rsidDel="00F848CE">
            <w:fldChar w:fldCharType="end"/>
          </w:r>
        </w:del>
      </w:ins>
      <w:del w:id="2637"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2</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w:delText>
        </w:r>
        <w:r w:rsidR="00B1186E" w:rsidDel="005B668B">
          <w:fldChar w:fldCharType="end"/>
        </w:r>
      </w:del>
      <w:bookmarkEnd w:id="2623"/>
      <w:r>
        <w:t xml:space="preserve"> Perbandingan SIMP Komersial berdasarkan kelebihan dan kekurangan</w:t>
      </w:r>
      <w:r w:rsidR="005A0BC0" w:rsidRPr="005A0BC0">
        <w:t xml:space="preserve"> </w:t>
      </w:r>
      <w:r w:rsidR="005A0BC0" w:rsidRPr="005A0BC0">
        <w:fldChar w:fldCharType="begin" w:fldLock="1"/>
      </w:r>
      <w:r w:rsidR="00AD1AD6">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5A0BC0" w:rsidRPr="005A0BC0">
        <w:fldChar w:fldCharType="separate"/>
      </w:r>
      <w:r w:rsidR="005A0BC0" w:rsidRPr="005A0BC0">
        <w:rPr>
          <w:noProof/>
        </w:rPr>
        <w:t>(van Besouw &amp; Bond-Barnard, 2021)</w:t>
      </w:r>
      <w:bookmarkEnd w:id="2624"/>
      <w:r w:rsidR="005A0BC0" w:rsidRPr="005A0BC0">
        <w:fldChar w:fldCharType="end"/>
      </w:r>
    </w:p>
    <w:tbl>
      <w:tblPr>
        <w:tblStyle w:val="TableGrid"/>
        <w:tblW w:w="0" w:type="auto"/>
        <w:tblLook w:val="04A0" w:firstRow="1" w:lastRow="0" w:firstColumn="1" w:lastColumn="0" w:noHBand="0" w:noVBand="1"/>
      </w:tblPr>
      <w:tblGrid>
        <w:gridCol w:w="2831"/>
        <w:gridCol w:w="2831"/>
        <w:gridCol w:w="2832"/>
      </w:tblGrid>
      <w:tr w:rsidR="009A23F0" w14:paraId="271C1974" w14:textId="77777777" w:rsidTr="00AE58C4">
        <w:trPr>
          <w:tblHeader/>
        </w:trPr>
        <w:tc>
          <w:tcPr>
            <w:tcW w:w="2831" w:type="dxa"/>
          </w:tcPr>
          <w:p w14:paraId="68F0E569" w14:textId="5B64C9AA" w:rsidR="009A23F0" w:rsidRPr="00AE58C4" w:rsidRDefault="003945E1" w:rsidP="00823B22">
            <w:pPr>
              <w:rPr>
                <w:b/>
                <w:bCs/>
              </w:rPr>
            </w:pPr>
            <w:r w:rsidRPr="00AE58C4">
              <w:rPr>
                <w:b/>
                <w:bCs/>
              </w:rPr>
              <w:t>Nama SIMP</w:t>
            </w:r>
          </w:p>
        </w:tc>
        <w:tc>
          <w:tcPr>
            <w:tcW w:w="2831" w:type="dxa"/>
          </w:tcPr>
          <w:p w14:paraId="7C9DCAA7" w14:textId="67066347" w:rsidR="009A23F0" w:rsidRPr="00AE58C4" w:rsidRDefault="003945E1" w:rsidP="00823B22">
            <w:pPr>
              <w:rPr>
                <w:b/>
                <w:bCs/>
                <w:i/>
                <w:iCs/>
              </w:rPr>
            </w:pPr>
            <w:r w:rsidRPr="00AE58C4">
              <w:rPr>
                <w:b/>
                <w:bCs/>
                <w:i/>
                <w:iCs/>
              </w:rPr>
              <w:t>Core Strength</w:t>
            </w:r>
          </w:p>
        </w:tc>
        <w:tc>
          <w:tcPr>
            <w:tcW w:w="2832" w:type="dxa"/>
          </w:tcPr>
          <w:p w14:paraId="4C745CE2" w14:textId="5D1B2530" w:rsidR="009A23F0" w:rsidRPr="00AE58C4" w:rsidRDefault="003945E1" w:rsidP="00823B22">
            <w:pPr>
              <w:rPr>
                <w:b/>
                <w:bCs/>
              </w:rPr>
            </w:pPr>
            <w:r w:rsidRPr="00AE58C4">
              <w:rPr>
                <w:b/>
                <w:bCs/>
              </w:rPr>
              <w:t>Kelemahan</w:t>
            </w:r>
          </w:p>
        </w:tc>
      </w:tr>
      <w:tr w:rsidR="009A23F0" w14:paraId="4F70B5AA" w14:textId="77777777" w:rsidTr="00AE58C4">
        <w:tc>
          <w:tcPr>
            <w:tcW w:w="2831" w:type="dxa"/>
          </w:tcPr>
          <w:p w14:paraId="7C093853" w14:textId="7D730558" w:rsidR="009A23F0" w:rsidRDefault="003945E1" w:rsidP="00823B22">
            <w:r>
              <w:t>Microsoft Project</w:t>
            </w:r>
          </w:p>
        </w:tc>
        <w:tc>
          <w:tcPr>
            <w:tcW w:w="2831" w:type="dxa"/>
          </w:tcPr>
          <w:p w14:paraId="3E21FEB2" w14:textId="3970E438" w:rsidR="009A23F0" w:rsidRDefault="003945E1" w:rsidP="003945E1">
            <w:pPr>
              <w:pStyle w:val="ListParagraph"/>
              <w:numPr>
                <w:ilvl w:val="0"/>
                <w:numId w:val="25"/>
              </w:numPr>
            </w:pPr>
            <w:r>
              <w:t>Penjadwalan</w:t>
            </w:r>
          </w:p>
          <w:p w14:paraId="244552B8" w14:textId="2AAFFA8D" w:rsidR="003945E1" w:rsidRDefault="003945E1" w:rsidP="003945E1">
            <w:pPr>
              <w:pStyle w:val="ListParagraph"/>
              <w:numPr>
                <w:ilvl w:val="0"/>
                <w:numId w:val="25"/>
              </w:numPr>
            </w:pPr>
            <w:r>
              <w:t>Biaya yang terjangkau</w:t>
            </w:r>
          </w:p>
          <w:p w14:paraId="1DAD8214" w14:textId="77777777" w:rsidR="003945E1" w:rsidRDefault="003945E1" w:rsidP="003945E1">
            <w:pPr>
              <w:pStyle w:val="ListParagraph"/>
              <w:numPr>
                <w:ilvl w:val="0"/>
                <w:numId w:val="25"/>
              </w:numPr>
            </w:pPr>
            <w:r>
              <w:t>Mudah untuk digunakan</w:t>
            </w:r>
          </w:p>
          <w:p w14:paraId="08C2C968" w14:textId="30BB3618" w:rsidR="003945E1" w:rsidRDefault="003945E1" w:rsidP="00AE58C4">
            <w:pPr>
              <w:pStyle w:val="ListParagraph"/>
              <w:numPr>
                <w:ilvl w:val="0"/>
                <w:numId w:val="25"/>
              </w:numPr>
            </w:pPr>
            <w:r>
              <w:t xml:space="preserve">Digunakan pada </w:t>
            </w:r>
            <w:r w:rsidR="00CC408D">
              <w:t>hampir</w:t>
            </w:r>
            <w:r>
              <w:t xml:space="preserve"> seluruh industri</w:t>
            </w:r>
          </w:p>
        </w:tc>
        <w:tc>
          <w:tcPr>
            <w:tcW w:w="2832" w:type="dxa"/>
          </w:tcPr>
          <w:p w14:paraId="46D492B0" w14:textId="77777777" w:rsidR="003945E1" w:rsidRDefault="003945E1" w:rsidP="003945E1">
            <w:pPr>
              <w:pStyle w:val="ListParagraph"/>
              <w:numPr>
                <w:ilvl w:val="0"/>
                <w:numId w:val="25"/>
              </w:numPr>
            </w:pPr>
            <w:r>
              <w:t>Belum tersedia modul manajemen biaya dan manajemen risiko</w:t>
            </w:r>
            <w:r w:rsidR="00BC3EA3">
              <w:t>.</w:t>
            </w:r>
          </w:p>
          <w:p w14:paraId="33B55AFF" w14:textId="4F3AA926" w:rsidR="00BC3EA3" w:rsidRPr="003945E1" w:rsidRDefault="00BC3EA3" w:rsidP="00AE58C4">
            <w:pPr>
              <w:pStyle w:val="ListParagraph"/>
              <w:numPr>
                <w:ilvl w:val="0"/>
                <w:numId w:val="25"/>
              </w:numPr>
            </w:pPr>
            <w:r>
              <w:t xml:space="preserve">Proses input data dilakukan secara teks dan belum dapat dilakukan secara </w:t>
            </w:r>
            <w:r>
              <w:rPr>
                <w:i/>
                <w:iCs/>
              </w:rPr>
              <w:t>graphical user interface</w:t>
            </w:r>
          </w:p>
        </w:tc>
      </w:tr>
      <w:tr w:rsidR="00F4427F" w14:paraId="54909354" w14:textId="77777777" w:rsidTr="00CC408D">
        <w:tc>
          <w:tcPr>
            <w:tcW w:w="2831" w:type="dxa"/>
          </w:tcPr>
          <w:p w14:paraId="66C15D01" w14:textId="3D74D8C7" w:rsidR="00F4427F" w:rsidRDefault="00C97F4F" w:rsidP="00823B22">
            <w:r>
              <w:t>Primavera</w:t>
            </w:r>
          </w:p>
        </w:tc>
        <w:tc>
          <w:tcPr>
            <w:tcW w:w="2831" w:type="dxa"/>
          </w:tcPr>
          <w:p w14:paraId="5D28E8CF" w14:textId="77777777" w:rsidR="00F4427F" w:rsidRDefault="00C97F4F" w:rsidP="003945E1">
            <w:pPr>
              <w:pStyle w:val="ListParagraph"/>
              <w:numPr>
                <w:ilvl w:val="0"/>
                <w:numId w:val="25"/>
              </w:numPr>
            </w:pPr>
            <w:r>
              <w:t>Penjadwalan</w:t>
            </w:r>
          </w:p>
          <w:p w14:paraId="4540FBB1" w14:textId="77777777" w:rsidR="00C97F4F" w:rsidRDefault="00C97F4F" w:rsidP="003945E1">
            <w:pPr>
              <w:pStyle w:val="ListParagraph"/>
              <w:numPr>
                <w:ilvl w:val="0"/>
                <w:numId w:val="25"/>
              </w:numPr>
            </w:pPr>
            <w:r>
              <w:t>Manajemen sumber daya</w:t>
            </w:r>
          </w:p>
          <w:p w14:paraId="00714E43" w14:textId="023D1F4C" w:rsidR="00C97F4F" w:rsidRDefault="00C97F4F" w:rsidP="003945E1">
            <w:pPr>
              <w:pStyle w:val="ListParagraph"/>
              <w:numPr>
                <w:ilvl w:val="0"/>
                <w:numId w:val="25"/>
              </w:numPr>
            </w:pPr>
            <w:r>
              <w:t>Manajemen portfolio</w:t>
            </w:r>
          </w:p>
          <w:p w14:paraId="2319E84D" w14:textId="0EBD9094" w:rsidR="00C97F4F" w:rsidRDefault="00C97F4F" w:rsidP="003945E1">
            <w:pPr>
              <w:pStyle w:val="ListParagraph"/>
              <w:numPr>
                <w:ilvl w:val="0"/>
                <w:numId w:val="25"/>
              </w:numPr>
            </w:pPr>
            <w:r>
              <w:t>Analisa risiko</w:t>
            </w:r>
          </w:p>
        </w:tc>
        <w:tc>
          <w:tcPr>
            <w:tcW w:w="2832" w:type="dxa"/>
          </w:tcPr>
          <w:p w14:paraId="072F3821" w14:textId="77777777" w:rsidR="00F4427F" w:rsidRDefault="00C97F4F" w:rsidP="003945E1">
            <w:pPr>
              <w:pStyle w:val="ListParagraph"/>
              <w:numPr>
                <w:ilvl w:val="0"/>
                <w:numId w:val="25"/>
              </w:numPr>
            </w:pPr>
            <w:r>
              <w:t>Belum tersedia modul manajemen biaya</w:t>
            </w:r>
          </w:p>
          <w:p w14:paraId="33F18BE5" w14:textId="01CC6465" w:rsidR="00C97F4F" w:rsidRDefault="00C97F4F" w:rsidP="003945E1">
            <w:pPr>
              <w:pStyle w:val="ListParagraph"/>
              <w:numPr>
                <w:ilvl w:val="0"/>
                <w:numId w:val="25"/>
              </w:numPr>
            </w:pPr>
            <w:r>
              <w:t xml:space="preserve">Belum ada mekanisme </w:t>
            </w:r>
            <w:r w:rsidRPr="00AE58C4">
              <w:rPr>
                <w:i/>
                <w:iCs/>
              </w:rPr>
              <w:t>workflow</w:t>
            </w:r>
          </w:p>
        </w:tc>
      </w:tr>
      <w:tr w:rsidR="00214CF6" w14:paraId="66DB2CF8" w14:textId="77777777" w:rsidTr="00CC408D">
        <w:tc>
          <w:tcPr>
            <w:tcW w:w="2831" w:type="dxa"/>
          </w:tcPr>
          <w:p w14:paraId="7DF6497D" w14:textId="21F9F1DC" w:rsidR="00214CF6" w:rsidRDefault="00E73855" w:rsidP="00823B22">
            <w:r>
              <w:t>CCS</w:t>
            </w:r>
          </w:p>
        </w:tc>
        <w:tc>
          <w:tcPr>
            <w:tcW w:w="2831" w:type="dxa"/>
          </w:tcPr>
          <w:p w14:paraId="36CA2299" w14:textId="77777777" w:rsidR="00214CF6" w:rsidRDefault="00804E8C" w:rsidP="003945E1">
            <w:pPr>
              <w:pStyle w:val="ListParagraph"/>
              <w:numPr>
                <w:ilvl w:val="0"/>
                <w:numId w:val="25"/>
              </w:numPr>
            </w:pPr>
            <w:r>
              <w:t>Manajemen pembiayaan</w:t>
            </w:r>
          </w:p>
          <w:p w14:paraId="43039802" w14:textId="11ED9773" w:rsidR="00804E8C" w:rsidRDefault="00804E8C" w:rsidP="003945E1">
            <w:pPr>
              <w:pStyle w:val="ListParagraph"/>
              <w:numPr>
                <w:ilvl w:val="0"/>
                <w:numId w:val="25"/>
              </w:numPr>
            </w:pPr>
            <w:r>
              <w:t>Penjadwalan</w:t>
            </w:r>
          </w:p>
          <w:p w14:paraId="6C6E4E66" w14:textId="6BEF1A47" w:rsidR="00804E8C" w:rsidRDefault="00804E8C" w:rsidP="003945E1">
            <w:pPr>
              <w:pStyle w:val="ListParagraph"/>
              <w:numPr>
                <w:ilvl w:val="0"/>
                <w:numId w:val="25"/>
              </w:numPr>
            </w:pPr>
            <w:r>
              <w:rPr>
                <w:i/>
                <w:iCs/>
              </w:rPr>
              <w:t>Earn value integrator</w:t>
            </w:r>
          </w:p>
        </w:tc>
        <w:tc>
          <w:tcPr>
            <w:tcW w:w="2832" w:type="dxa"/>
          </w:tcPr>
          <w:p w14:paraId="18A39B98" w14:textId="57A2C3E0" w:rsidR="00861C2F" w:rsidRDefault="00861C2F" w:rsidP="003945E1">
            <w:pPr>
              <w:pStyle w:val="ListParagraph"/>
              <w:numPr>
                <w:ilvl w:val="0"/>
                <w:numId w:val="25"/>
              </w:numPr>
            </w:pPr>
            <w:r>
              <w:t>Manajemen portfolio</w:t>
            </w:r>
          </w:p>
          <w:p w14:paraId="6E2892D5" w14:textId="210502FD" w:rsidR="00861C2F" w:rsidRDefault="00861C2F" w:rsidP="003945E1">
            <w:pPr>
              <w:pStyle w:val="ListParagraph"/>
              <w:numPr>
                <w:ilvl w:val="0"/>
                <w:numId w:val="25"/>
              </w:numPr>
            </w:pPr>
            <w:r>
              <w:t>Manajemen dokumentasi</w:t>
            </w:r>
          </w:p>
          <w:p w14:paraId="5EC280FC" w14:textId="27E1B32D" w:rsidR="00861C2F" w:rsidRDefault="00861C2F" w:rsidP="00AE58C4"/>
        </w:tc>
      </w:tr>
    </w:tbl>
    <w:p w14:paraId="0498B806" w14:textId="54DF8748" w:rsidR="00712525" w:rsidRDefault="00712525">
      <w:pPr>
        <w:rPr>
          <w:ins w:id="2638" w:author="Ilham Nur Pratama" w:date="2023-05-21T08:07:00Z"/>
        </w:rPr>
      </w:pPr>
    </w:p>
    <w:p w14:paraId="1E55B4EB" w14:textId="77777777" w:rsidR="00712525" w:rsidRDefault="00712525">
      <w:pPr>
        <w:spacing w:line="259" w:lineRule="auto"/>
        <w:jc w:val="left"/>
        <w:rPr>
          <w:ins w:id="2639" w:author="Ilham Nur Pratama" w:date="2023-05-21T08:07:00Z"/>
        </w:rPr>
      </w:pPr>
      <w:ins w:id="2640" w:author="Ilham Nur Pratama" w:date="2023-05-21T08:07:00Z">
        <w:r>
          <w:br w:type="page"/>
        </w:r>
      </w:ins>
    </w:p>
    <w:p w14:paraId="1C7879A6" w14:textId="77777777" w:rsidR="00712525" w:rsidRDefault="00712525">
      <w:pPr>
        <w:rPr>
          <w:ins w:id="2641" w:author="Ilham Nur Pratama" w:date="2023-05-21T08:07:00Z"/>
        </w:rPr>
      </w:pPr>
    </w:p>
    <w:p w14:paraId="748CE700" w14:textId="6B534135" w:rsidR="00133032" w:rsidRDefault="00133032">
      <w:pPr>
        <w:pStyle w:val="Caption"/>
        <w:rPr>
          <w:ins w:id="2642" w:author="Ilham Nur Pratama" w:date="2023-05-21T08:07:00Z"/>
        </w:rPr>
        <w:pPrChange w:id="2643" w:author="Ilham Nur Pratama" w:date="2023-05-21T22:29:00Z">
          <w:pPr/>
        </w:pPrChange>
      </w:pPr>
      <w:bookmarkStart w:id="2644" w:name="_Ref135548901"/>
      <w:bookmarkStart w:id="2645" w:name="_Toc135601533"/>
      <w:ins w:id="2646" w:author="Ilham Nur Pratama" w:date="2023-05-21T08:07:00Z">
        <w:r>
          <w:t xml:space="preserve">Tabel </w:t>
        </w:r>
      </w:ins>
      <w:ins w:id="2647" w:author="Ilham Nur Pratama" w:date="2023-05-21T22:40:00Z">
        <w:r w:rsidR="00985B1D">
          <w:fldChar w:fldCharType="begin"/>
        </w:r>
        <w:r w:rsidR="00985B1D">
          <w:instrText xml:space="preserve"> STYLEREF 1 \s </w:instrText>
        </w:r>
      </w:ins>
      <w:r w:rsidR="00985B1D">
        <w:fldChar w:fldCharType="separate"/>
      </w:r>
      <w:r w:rsidR="000D26C4">
        <w:rPr>
          <w:noProof/>
        </w:rPr>
        <w:t>2</w:t>
      </w:r>
      <w:ins w:id="2648"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649" w:author="Ilham Nur Pratama" w:date="2023-05-24T22:54:00Z">
        <w:r w:rsidR="000D26C4">
          <w:rPr>
            <w:noProof/>
          </w:rPr>
          <w:t>4</w:t>
        </w:r>
      </w:ins>
      <w:ins w:id="2650" w:author="Ilham Nur Pratama" w:date="2023-05-21T22:40:00Z">
        <w:r w:rsidR="00985B1D">
          <w:fldChar w:fldCharType="end"/>
        </w:r>
      </w:ins>
      <w:bookmarkEnd w:id="2644"/>
      <w:ins w:id="2651" w:author="Ilham Nur Pratama" w:date="2023-05-21T08:07:00Z">
        <w:r>
          <w:t xml:space="preserve"> </w:t>
        </w:r>
        <w:r w:rsidRPr="00576F92">
          <w:t>Perbandingan SIMP Komersial berdasarkan kelebihan dan kekurangan (van Besouw &amp; Bond-Barnard, 2021)</w:t>
        </w:r>
        <w:r>
          <w:t xml:space="preserve"> (sambungan)</w:t>
        </w:r>
        <w:bookmarkEnd w:id="2645"/>
      </w:ins>
    </w:p>
    <w:tbl>
      <w:tblPr>
        <w:tblStyle w:val="TableGrid"/>
        <w:tblW w:w="0" w:type="auto"/>
        <w:tblLook w:val="04A0" w:firstRow="1" w:lastRow="0" w:firstColumn="1" w:lastColumn="0" w:noHBand="0" w:noVBand="1"/>
      </w:tblPr>
      <w:tblGrid>
        <w:gridCol w:w="2831"/>
        <w:gridCol w:w="2831"/>
        <w:gridCol w:w="2832"/>
      </w:tblGrid>
      <w:tr w:rsidR="00712525" w14:paraId="04303AAD" w14:textId="77777777" w:rsidTr="00CC408D">
        <w:trPr>
          <w:ins w:id="2652" w:author="Ilham Nur Pratama" w:date="2023-05-21T08:07:00Z"/>
        </w:trPr>
        <w:tc>
          <w:tcPr>
            <w:tcW w:w="2831" w:type="dxa"/>
          </w:tcPr>
          <w:p w14:paraId="4AA8FA5C" w14:textId="22C03CE0" w:rsidR="00712525" w:rsidRDefault="00712525" w:rsidP="00712525">
            <w:pPr>
              <w:rPr>
                <w:ins w:id="2653" w:author="Ilham Nur Pratama" w:date="2023-05-21T08:07:00Z"/>
              </w:rPr>
            </w:pPr>
            <w:ins w:id="2654" w:author="finnet" w:date="2023-05-21T08:07:00Z">
              <w:r w:rsidRPr="00AE58C4">
                <w:rPr>
                  <w:b/>
                  <w:bCs/>
                </w:rPr>
                <w:t>Nama SIMP</w:t>
              </w:r>
            </w:ins>
          </w:p>
        </w:tc>
        <w:tc>
          <w:tcPr>
            <w:tcW w:w="2831" w:type="dxa"/>
          </w:tcPr>
          <w:p w14:paraId="4F998226" w14:textId="43EC17BF" w:rsidR="00712525" w:rsidRDefault="00712525">
            <w:pPr>
              <w:rPr>
                <w:ins w:id="2655" w:author="Ilham Nur Pratama" w:date="2023-05-21T08:07:00Z"/>
              </w:rPr>
              <w:pPrChange w:id="2656" w:author="Ilham Nur Pratama" w:date="2023-05-21T08:07:00Z">
                <w:pPr>
                  <w:pStyle w:val="ListParagraph"/>
                  <w:numPr>
                    <w:numId w:val="25"/>
                  </w:numPr>
                  <w:ind w:hanging="360"/>
                </w:pPr>
              </w:pPrChange>
            </w:pPr>
            <w:ins w:id="2657" w:author="finnet" w:date="2023-05-21T08:07:00Z">
              <w:r w:rsidRPr="00712525">
                <w:rPr>
                  <w:b/>
                  <w:bCs/>
                  <w:i/>
                  <w:iCs/>
                  <w:rPrChange w:id="2658" w:author="Ilham Nur Pratama" w:date="2023-05-21T08:07:00Z">
                    <w:rPr/>
                  </w:rPrChange>
                </w:rPr>
                <w:t>Core Strength</w:t>
              </w:r>
            </w:ins>
          </w:p>
        </w:tc>
        <w:tc>
          <w:tcPr>
            <w:tcW w:w="2832" w:type="dxa"/>
          </w:tcPr>
          <w:p w14:paraId="4F22C6C4" w14:textId="5357C0F8" w:rsidR="00712525" w:rsidRDefault="00712525">
            <w:pPr>
              <w:rPr>
                <w:ins w:id="2659" w:author="Ilham Nur Pratama" w:date="2023-05-21T08:07:00Z"/>
              </w:rPr>
              <w:pPrChange w:id="2660" w:author="Ilham Nur Pratama" w:date="2023-05-21T08:07:00Z">
                <w:pPr>
                  <w:pStyle w:val="ListParagraph"/>
                  <w:numPr>
                    <w:numId w:val="25"/>
                  </w:numPr>
                  <w:ind w:hanging="360"/>
                </w:pPr>
              </w:pPrChange>
            </w:pPr>
            <w:ins w:id="2661" w:author="finnet" w:date="2023-05-21T08:07:00Z">
              <w:r w:rsidRPr="00712525">
                <w:rPr>
                  <w:b/>
                  <w:bCs/>
                  <w:rPrChange w:id="2662" w:author="Ilham Nur Pratama" w:date="2023-05-21T08:07:00Z">
                    <w:rPr/>
                  </w:rPrChange>
                </w:rPr>
                <w:t>Kelemahan</w:t>
              </w:r>
            </w:ins>
          </w:p>
        </w:tc>
      </w:tr>
      <w:tr w:rsidR="00712525" w14:paraId="3B15E6B1" w14:textId="77777777" w:rsidTr="00CC408D">
        <w:tc>
          <w:tcPr>
            <w:tcW w:w="2831" w:type="dxa"/>
          </w:tcPr>
          <w:p w14:paraId="4DE6DDE3" w14:textId="5363FEE9" w:rsidR="00712525" w:rsidRDefault="00712525" w:rsidP="00712525">
            <w:r>
              <w:t>Aconex</w:t>
            </w:r>
          </w:p>
        </w:tc>
        <w:tc>
          <w:tcPr>
            <w:tcW w:w="2831" w:type="dxa"/>
          </w:tcPr>
          <w:p w14:paraId="1F6E0067" w14:textId="77777777" w:rsidR="00712525" w:rsidRDefault="00712525" w:rsidP="00712525">
            <w:pPr>
              <w:pStyle w:val="ListParagraph"/>
              <w:numPr>
                <w:ilvl w:val="0"/>
                <w:numId w:val="25"/>
              </w:numPr>
            </w:pPr>
            <w:r>
              <w:t>Manajemen dokumentasi</w:t>
            </w:r>
          </w:p>
          <w:p w14:paraId="2457DF14" w14:textId="77777777" w:rsidR="00712525" w:rsidRDefault="00712525" w:rsidP="00712525">
            <w:pPr>
              <w:pStyle w:val="ListParagraph"/>
              <w:numPr>
                <w:ilvl w:val="0"/>
                <w:numId w:val="25"/>
              </w:numPr>
            </w:pPr>
            <w:r>
              <w:t>Manajemen alur pekerjaan</w:t>
            </w:r>
          </w:p>
          <w:p w14:paraId="2CDB237C" w14:textId="68A971FA" w:rsidR="00712525" w:rsidRDefault="00712525" w:rsidP="00712525">
            <w:pPr>
              <w:pStyle w:val="ListParagraph"/>
              <w:numPr>
                <w:ilvl w:val="0"/>
                <w:numId w:val="25"/>
              </w:numPr>
            </w:pPr>
            <w:r>
              <w:t>Manajemen pekerjaan lapangan</w:t>
            </w:r>
          </w:p>
        </w:tc>
        <w:tc>
          <w:tcPr>
            <w:tcW w:w="2832" w:type="dxa"/>
          </w:tcPr>
          <w:p w14:paraId="269208E2" w14:textId="77777777" w:rsidR="00712525" w:rsidRDefault="00712525" w:rsidP="00712525">
            <w:pPr>
              <w:pStyle w:val="ListParagraph"/>
              <w:numPr>
                <w:ilvl w:val="0"/>
                <w:numId w:val="25"/>
              </w:numPr>
            </w:pPr>
            <w:r>
              <w:t>Penjadwalan</w:t>
            </w:r>
          </w:p>
          <w:p w14:paraId="6DED139A" w14:textId="02EBACCF" w:rsidR="00712525" w:rsidRDefault="00712525" w:rsidP="00712525">
            <w:pPr>
              <w:pStyle w:val="ListParagraph"/>
              <w:numPr>
                <w:ilvl w:val="0"/>
                <w:numId w:val="25"/>
              </w:numPr>
            </w:pPr>
            <w:r>
              <w:t>Manajemen pembiayaan</w:t>
            </w:r>
          </w:p>
        </w:tc>
      </w:tr>
      <w:tr w:rsidR="00712525" w14:paraId="2387146A" w14:textId="77777777" w:rsidTr="00CC408D">
        <w:tc>
          <w:tcPr>
            <w:tcW w:w="2831" w:type="dxa"/>
          </w:tcPr>
          <w:p w14:paraId="4FB6AC1C" w14:textId="73EF85B2" w:rsidR="00712525" w:rsidRDefault="00712525" w:rsidP="00712525">
            <w:r>
              <w:t>Trimble</w:t>
            </w:r>
          </w:p>
        </w:tc>
        <w:tc>
          <w:tcPr>
            <w:tcW w:w="2831" w:type="dxa"/>
          </w:tcPr>
          <w:p w14:paraId="256177FC" w14:textId="77777777" w:rsidR="00712525" w:rsidRDefault="00712525" w:rsidP="00712525">
            <w:pPr>
              <w:pStyle w:val="ListParagraph"/>
              <w:numPr>
                <w:ilvl w:val="0"/>
                <w:numId w:val="25"/>
              </w:numPr>
            </w:pPr>
            <w:r>
              <w:t>Manajemen pembiayaan</w:t>
            </w:r>
          </w:p>
          <w:p w14:paraId="5508D805" w14:textId="77777777" w:rsidR="00712525" w:rsidRDefault="00712525" w:rsidP="00712525">
            <w:pPr>
              <w:pStyle w:val="ListParagraph"/>
              <w:numPr>
                <w:ilvl w:val="0"/>
                <w:numId w:val="25"/>
              </w:numPr>
            </w:pPr>
            <w:r>
              <w:t>Manajemen dokumen</w:t>
            </w:r>
          </w:p>
          <w:p w14:paraId="0F1EE628" w14:textId="77777777" w:rsidR="00712525" w:rsidRDefault="00712525" w:rsidP="00712525">
            <w:pPr>
              <w:pStyle w:val="ListParagraph"/>
              <w:numPr>
                <w:ilvl w:val="0"/>
                <w:numId w:val="25"/>
              </w:numPr>
            </w:pPr>
            <w:r>
              <w:t>Manajemen alur pekerjaan</w:t>
            </w:r>
          </w:p>
          <w:p w14:paraId="2DF59F64" w14:textId="7A73B2F5" w:rsidR="00712525" w:rsidRDefault="00712525" w:rsidP="00712525">
            <w:pPr>
              <w:pStyle w:val="ListParagraph"/>
              <w:numPr>
                <w:ilvl w:val="0"/>
                <w:numId w:val="25"/>
              </w:numPr>
            </w:pPr>
            <w:r>
              <w:t>Manajemen lapangan</w:t>
            </w:r>
          </w:p>
        </w:tc>
        <w:tc>
          <w:tcPr>
            <w:tcW w:w="2832" w:type="dxa"/>
          </w:tcPr>
          <w:p w14:paraId="55E83CE2" w14:textId="77777777" w:rsidR="00712525" w:rsidRDefault="00712525" w:rsidP="00712525">
            <w:pPr>
              <w:pStyle w:val="ListParagraph"/>
              <w:numPr>
                <w:ilvl w:val="0"/>
                <w:numId w:val="25"/>
              </w:numPr>
            </w:pPr>
            <w:r>
              <w:t xml:space="preserve">Penjadwalan </w:t>
            </w:r>
          </w:p>
          <w:p w14:paraId="42F09B6A" w14:textId="5A34BFC0" w:rsidR="00712525" w:rsidRDefault="00712525" w:rsidP="00712525">
            <w:pPr>
              <w:pStyle w:val="ListParagraph"/>
              <w:numPr>
                <w:ilvl w:val="0"/>
                <w:numId w:val="25"/>
              </w:numPr>
            </w:pPr>
            <w:r>
              <w:t>Manajemen portfolio</w:t>
            </w:r>
          </w:p>
        </w:tc>
      </w:tr>
    </w:tbl>
    <w:p w14:paraId="64B50C88" w14:textId="77777777" w:rsidR="00DF058D" w:rsidRPr="00467D97" w:rsidRDefault="00DF058D" w:rsidP="00AE58C4"/>
    <w:p w14:paraId="062ADED5" w14:textId="56CE1C94" w:rsidR="00962F46" w:rsidRDefault="00962F46" w:rsidP="00CD75A2">
      <w:pPr>
        <w:pStyle w:val="Heading2"/>
        <w:rPr>
          <w:ins w:id="2663" w:author="Ilham Nur Pratama" w:date="2023-05-16T21:21:00Z"/>
          <w:i/>
          <w:iCs/>
        </w:rPr>
      </w:pPr>
      <w:bookmarkStart w:id="2664" w:name="_Toc135601416"/>
      <w:bookmarkStart w:id="2665" w:name="_Toc120139645"/>
      <w:ins w:id="2666" w:author="Ilham Nur Pratama" w:date="2023-05-16T21:21:00Z">
        <w:r>
          <w:t xml:space="preserve">PIECES </w:t>
        </w:r>
        <w:r w:rsidRPr="00962F46">
          <w:rPr>
            <w:i/>
            <w:iCs/>
            <w:rPrChange w:id="2667" w:author="Ilham Nur Pratama" w:date="2023-05-16T21:21:00Z">
              <w:rPr/>
            </w:rPrChange>
          </w:rPr>
          <w:t>Framework</w:t>
        </w:r>
        <w:bookmarkEnd w:id="2664"/>
      </w:ins>
    </w:p>
    <w:p w14:paraId="1C5E1E4B" w14:textId="0BA63B9F" w:rsidR="00962F46" w:rsidRDefault="00962F46" w:rsidP="00962F46">
      <w:pPr>
        <w:rPr>
          <w:ins w:id="2668" w:author="Ilham Nur Pratama" w:date="2023-05-16T21:36:00Z"/>
          <w:rFonts w:eastAsiaTheme="majorEastAsia" w:cstheme="majorBidi"/>
          <w:bCs/>
          <w:szCs w:val="26"/>
        </w:rPr>
      </w:pPr>
      <w:ins w:id="2669" w:author="Ilham Nur Pratama" w:date="2023-05-16T21:22:00Z">
        <w:r>
          <w:rPr>
            <w:rFonts w:eastAsiaTheme="majorEastAsia" w:cstheme="majorBidi"/>
            <w:bCs/>
            <w:szCs w:val="26"/>
          </w:rPr>
          <w:t>Dalam merancang sebuah sistem perlu diketahui terlebih dahulu terkait dengan apa permasalahan yang sedang terjadi.</w:t>
        </w:r>
      </w:ins>
      <w:ins w:id="2670" w:author="Ilham Nur Pratama" w:date="2023-05-16T21:23:00Z">
        <w:r w:rsidR="001706C2">
          <w:rPr>
            <w:rFonts w:eastAsiaTheme="majorEastAsia" w:cstheme="majorBidi"/>
            <w:bCs/>
            <w:szCs w:val="26"/>
          </w:rPr>
          <w:t xml:space="preserve"> </w:t>
        </w:r>
        <w:r w:rsidR="001706C2">
          <w:rPr>
            <w:rFonts w:eastAsiaTheme="majorEastAsia" w:cstheme="majorBidi"/>
            <w:bCs/>
            <w:i/>
            <w:iCs/>
            <w:szCs w:val="26"/>
          </w:rPr>
          <w:t xml:space="preserve">Framework </w:t>
        </w:r>
        <w:r w:rsidR="001706C2">
          <w:rPr>
            <w:rFonts w:eastAsiaTheme="majorEastAsia" w:cstheme="majorBidi"/>
            <w:bCs/>
            <w:szCs w:val="26"/>
          </w:rPr>
          <w:t>atau kerangka berpikir digunakan untuk membuat perma</w:t>
        </w:r>
        <w:r w:rsidR="003F1A55">
          <w:rPr>
            <w:rFonts w:eastAsiaTheme="majorEastAsia" w:cstheme="majorBidi"/>
            <w:bCs/>
            <w:szCs w:val="26"/>
          </w:rPr>
          <w:t xml:space="preserve">salahan dapat dipanjang secara sistematis dan dapat diselesaikan dengan lebih baik. PIECES </w:t>
        </w:r>
        <w:r w:rsidR="003F1A55">
          <w:rPr>
            <w:rFonts w:eastAsiaTheme="majorEastAsia" w:cstheme="majorBidi"/>
            <w:bCs/>
            <w:i/>
            <w:iCs/>
            <w:szCs w:val="26"/>
          </w:rPr>
          <w:t>framework</w:t>
        </w:r>
        <w:r w:rsidR="003F1A55">
          <w:rPr>
            <w:rFonts w:eastAsiaTheme="majorEastAsia" w:cstheme="majorBidi"/>
            <w:bCs/>
            <w:szCs w:val="26"/>
          </w:rPr>
          <w:t xml:space="preserve"> merupakan</w:t>
        </w:r>
      </w:ins>
      <w:ins w:id="2671" w:author="Ilham Nur Pratama" w:date="2023-05-16T21:24:00Z">
        <w:r w:rsidR="00FA3A46">
          <w:rPr>
            <w:rFonts w:eastAsiaTheme="majorEastAsia" w:cstheme="majorBidi"/>
            <w:bCs/>
            <w:szCs w:val="26"/>
          </w:rPr>
          <w:t xml:space="preserve"> sebuah </w:t>
        </w:r>
      </w:ins>
      <w:ins w:id="2672" w:author="Ilham Nur Pratama" w:date="2023-05-16T21:25:00Z">
        <w:r w:rsidR="009B017A">
          <w:rPr>
            <w:rFonts w:eastAsiaTheme="majorEastAsia" w:cstheme="majorBidi"/>
            <w:bCs/>
            <w:i/>
            <w:iCs/>
            <w:szCs w:val="26"/>
          </w:rPr>
          <w:t xml:space="preserve">framework </w:t>
        </w:r>
        <w:r w:rsidR="009B017A">
          <w:rPr>
            <w:rFonts w:eastAsiaTheme="majorEastAsia" w:cstheme="majorBidi"/>
            <w:bCs/>
            <w:szCs w:val="26"/>
          </w:rPr>
          <w:t xml:space="preserve">yang digunakan untuk </w:t>
        </w:r>
      </w:ins>
      <w:ins w:id="2673" w:author="Ilham Nur Pratama" w:date="2023-05-16T21:35:00Z">
        <w:r w:rsidR="001A6D6F">
          <w:rPr>
            <w:rFonts w:eastAsiaTheme="majorEastAsia" w:cstheme="majorBidi"/>
            <w:bCs/>
            <w:szCs w:val="26"/>
          </w:rPr>
          <w:t xml:space="preserve">menemukan suatu permasalahan dan peluang </w:t>
        </w:r>
        <w:r w:rsidR="000D0C15">
          <w:rPr>
            <w:rFonts w:eastAsiaTheme="majorEastAsia" w:cstheme="majorBidi"/>
            <w:bCs/>
            <w:szCs w:val="26"/>
          </w:rPr>
          <w:t xml:space="preserve">dari sebuah kondisi untuk dapat ditemukan solusinya secara holistic </w:t>
        </w:r>
        <w:r w:rsidR="000D0C15">
          <w:rPr>
            <w:rFonts w:eastAsiaTheme="majorEastAsia" w:cstheme="majorBidi"/>
            <w:bCs/>
            <w:szCs w:val="26"/>
          </w:rPr>
          <w:fldChar w:fldCharType="begin" w:fldLock="1"/>
        </w:r>
      </w:ins>
      <w:r w:rsidR="00984782">
        <w:rPr>
          <w:rFonts w:eastAsiaTheme="majorEastAsia" w:cstheme="majorBidi"/>
          <w:bCs/>
          <w:szCs w:val="26"/>
        </w:rPr>
        <w:instrText>ADDIN CSL_CITATION {"citationItems":[{"id":"ITEM-1","itemData":{"ISSN":"22778616","abstract":"Malang City is one of the cities in East Java that has public transport with a very dense population, Malang City Transportation Department data records that there are around 2,192 total city transportation and not to mention the Taxi and online transportation fleets operating in the Greater Malang area. Problems that need to be considered in public transportation in Malang, especially city transportation, are confusion among the public in finding a schedule through proper transportation, waiting in the rain, heat and traffic jam and users waiting on the side of the road, but transportation does not necessarily pass. Efforts to improve this have begun to be done by balancing between the desires of the people, the development and demands of information technology and increasing revenue of urban transportation by designing an online-based Malang city transportation system. However, the issue of the relevance of information and the feasibility of the existence of an online city transportation application still needs to be assessed as to how much this need exists in the community. This is what underlies the study of this study. The purpose of this study was to determine the Comparison of Information Systems Quality and Transportation Facilities in Malang City with the Pieces Framework Approach by looking at the feasibility of making plans for Android-based transport applications from various aspects conducted online. This research method is to analyze all public transportation services or providers with the PIECES method (Performance, Information, Economic, Control, Efficiency, Service). From the results of the study concluded that the average of all transportation has the same economic parameters namely the costs incurred in accordance with the benefits received. While other parameters (efficiency, performance, information, control, service) there are significant differences in the performance of vehicles and drivers, vehicle, driver and company information as well as the services provided. The urgent thing to be addressed in stages is performance, efficeiency and information on angkot, where in the current millennial era the need for fast and precise information is needed so that it can make recommendations for observers of angkot, academics, angkot owners and the government to be able to pay attention to the existence of angkot by assisting in the making of the Malang City Angkot application so that Angkot is used for school children, college students ca…","author":[{"dropping-particle":"","family":"Hidayatullah","given":"Syarif","non-dropping-particle":"","parse-names":false,"suffix":""},{"dropping-particle":"","family":"Setyorini","given":"","non-dropping-particle":"","parse-names":false,"suffix":""},{"dropping-particle":"","family":"Windhyastiti","given":"Irany","non-dropping-particle":"","parse-names":false,"suffix":""},{"dropping-particle":"","family":"Rachmawati","given":"Ike Kusdyah","non-dropping-particle":"","parse-names":false,"suffix":""}],"container-title":"International Journal of Scientific and Technology Research","id":"ITEM-1","issue":"4","issued":{"date-parts":[["2020"]]},"page":"758-763","title":"Pieces analysis: Means to analyze the satisfaction of transport users in the city of Malang","type":"article-journal","volume":"9"},"uris":["http://www.mendeley.com/documents/?uuid=0b3ec1f1-0288-46da-a679-9b6e87bc7a85"]},{"id":"ITEM-2","itemData":{"DOI":"10.1051/e3sconf/202020215007","ISSN":"22671242","abstract":"Work plan and budget are solutions in gathering budget planning data and uniforming budgeting. the purpose of the work plan and budget is to assist all work units in preparing and managing the budget plan without mixing it with other units. The importance of performances analysis method and PIECES framework were chosen in this study because both of method were able to classify the insitution problems, opportunities and information system goals. PIECES Framework as a questionnaire criteria to responding the users and the Importance Performance Analysis method as a result of questionnaire data from 88 respondents in the form of Quadrants. The aim of the research to evaluate information systems is a user satisfaction and importance of information systems. The calculation results with IPA method shows that the user's satisfaction averages and the importance of information system quality is 93.71%. However, there are a few deficiencies that need to be improved in the development of information systems, work plans and annual budgets such as system quality, accurate informations, estimated cost of building the system, security systems efficiency and service improvement for users.","author":[{"dropping-particle":"","family":"Fatoni","given":"Ahmad","non-dropping-particle":"","parse-names":false,"suffix":""},{"dropping-particle":"","family":"Adi","given":"Kusworo","non-dropping-particle":"","parse-names":false,"suffix":""},{"dropping-particle":"","family":"Widodo","given":"Aris Puji","non-dropping-particle":"","parse-names":false,"suffix":""}],"container-title":"E3S Web of Conferences","id":"ITEM-2","issued":{"date-parts":[["2020"]]},"page":"0-10","title":"PIECES Framework and Importance Performance Analysis Method to Evaluate the Implementation of Information Systems","type":"article-journal","volume":"202"},"uris":["http://www.mendeley.com/documents/?uuid=2c3d83e4-9bd5-43d2-a2ec-02689e08412c"]}],"mendeley":{"formattedCitation":"(Fatoni et al., 2020; Hidayatullah et al., 2020)","plainTextFormattedCitation":"(Fatoni et al., 2020; Hidayatullah et al., 2020)","previouslyFormattedCitation":"(Fatoni et al., 2020; Hidayatullah et al., 2020)"},"properties":{"noteIndex":0},"schema":"https://github.com/citation-style-language/schema/raw/master/csl-citation.json"}</w:instrText>
      </w:r>
      <w:r w:rsidR="000D0C15">
        <w:rPr>
          <w:rFonts w:eastAsiaTheme="majorEastAsia" w:cstheme="majorBidi"/>
          <w:bCs/>
          <w:szCs w:val="26"/>
        </w:rPr>
        <w:fldChar w:fldCharType="separate"/>
      </w:r>
      <w:r w:rsidR="000D0C15" w:rsidRPr="000D0C15">
        <w:rPr>
          <w:rFonts w:eastAsiaTheme="majorEastAsia" w:cstheme="majorBidi"/>
          <w:bCs/>
          <w:noProof/>
          <w:szCs w:val="26"/>
        </w:rPr>
        <w:t>(Fatoni et al., 2020; Hidayatullah et al., 2020)</w:t>
      </w:r>
      <w:ins w:id="2674" w:author="Ilham Nur Pratama" w:date="2023-05-16T21:35:00Z">
        <w:r w:rsidR="000D0C15">
          <w:rPr>
            <w:rFonts w:eastAsiaTheme="majorEastAsia" w:cstheme="majorBidi"/>
            <w:bCs/>
            <w:szCs w:val="26"/>
          </w:rPr>
          <w:fldChar w:fldCharType="end"/>
        </w:r>
        <w:r w:rsidR="000D0C15">
          <w:rPr>
            <w:rFonts w:eastAsiaTheme="majorEastAsia" w:cstheme="majorBidi"/>
            <w:bCs/>
            <w:szCs w:val="26"/>
          </w:rPr>
          <w:t>.</w:t>
        </w:r>
      </w:ins>
      <w:ins w:id="2675" w:author="Ilham Nur Pratama" w:date="2023-05-16T21:36:00Z">
        <w:r w:rsidR="000D0C15">
          <w:rPr>
            <w:rFonts w:eastAsiaTheme="majorEastAsia" w:cstheme="majorBidi"/>
            <w:bCs/>
            <w:szCs w:val="26"/>
          </w:rPr>
          <w:t xml:space="preserve"> PIECES merupakan singkatan dari beberapa komponen penyusun untuk melihat sebuah permasalahan secara holistik yang terdiri dari</w:t>
        </w:r>
      </w:ins>
      <w:ins w:id="2676" w:author="Ilham Nur Pratama" w:date="2023-05-16T21:39:00Z">
        <w:r w:rsidR="00984782">
          <w:rPr>
            <w:rFonts w:eastAsiaTheme="majorEastAsia" w:cstheme="majorBidi"/>
            <w:bCs/>
            <w:szCs w:val="26"/>
          </w:rPr>
          <w:t xml:space="preserve"> </w:t>
        </w:r>
        <w:r w:rsidR="00984782">
          <w:rPr>
            <w:rFonts w:eastAsiaTheme="majorEastAsia" w:cstheme="majorBidi"/>
            <w:bCs/>
            <w:szCs w:val="26"/>
          </w:rPr>
          <w:fldChar w:fldCharType="begin" w:fldLock="1"/>
        </w:r>
      </w:ins>
      <w:r w:rsidR="00760FF6">
        <w:rPr>
          <w:rFonts w:eastAsiaTheme="majorEastAsia" w:cstheme="majorBidi"/>
          <w:bCs/>
          <w:szCs w:val="26"/>
        </w:rPr>
        <w:instrText>ADDIN CSL_CITATION {"citationItems":[{"id":"ITEM-1","itemData":{"DOI":"10.1051/e3sconf/202020215007","ISSN":"22671242","abstract":"Work plan and budget are solutions in gathering budget planning data and uniforming budgeting. the purpose of the work plan and budget is to assist all work units in preparing and managing the budget plan without mixing it with other units. The importance of performances analysis method and PIECES framework were chosen in this study because both of method were able to classify the insitution problems, opportunities and information system goals. PIECES Framework as a questionnaire criteria to responding the users and the Importance Performance Analysis method as a result of questionnaire data from 88 respondents in the form of Quadrants. The aim of the research to evaluate information systems is a user satisfaction and importance of information systems. The calculation results with IPA method shows that the user's satisfaction averages and the importance of information system quality is 93.71%. However, there are a few deficiencies that need to be improved in the development of information systems, work plans and annual budgets such as system quality, accurate informations, estimated cost of building the system, security systems efficiency and service improvement for users.","author":[{"dropping-particle":"","family":"Fatoni","given":"Ahmad","non-dropping-particle":"","parse-names":false,"suffix":""},{"dropping-particle":"","family":"Adi","given":"Kusworo","non-dropping-particle":"","parse-names":false,"suffix":""},{"dropping-particle":"","family":"Widodo","given":"Aris Puji","non-dropping-particle":"","parse-names":false,"suffix":""}],"container-title":"E3S Web of Conferences","id":"ITEM-1","issued":{"date-parts":[["2020"]]},"page":"0-10","title":"PIECES Framework and Importance Performance Analysis Method to Evaluate the Implementation of Information Systems","type":"article-journal","volume":"202"},"uris":["http://www.mendeley.com/documents/?uuid=2c3d83e4-9bd5-43d2-a2ec-02689e08412c"]},{"id":"ITEM-2","itemData":{"ISSN":"22778616","abstract":"Malang City is one of the cities in East Java that has public transport with a very dense population, Malang City Transportation Department data records that there are around 2,192 total city transportation and not to mention the Taxi and online transportation fleets operating in the Greater Malang area. Problems that need to be considered in public transportation in Malang, especially city transportation, are confusion among the public in finding a schedule through proper transportation, waiting in the rain, heat and traffic jam and users waiting on the side of the road, but transportation does not necessarily pass. Efforts to improve this have begun to be done by balancing between the desires of the people, the development and demands of information technology and increasing revenue of urban transportation by designing an online-based Malang city transportation system. However, the issue of the relevance of information and the feasibility of the existence of an online city transportation application still needs to be assessed as to how much this need exists in the community. This is what underlies the study of this study. The purpose of this study was to determine the Comparison of Information Systems Quality and Transportation Facilities in Malang City with the Pieces Framework Approach by looking at the feasibility of making plans for Android-based transport applications from various aspects conducted online. This research method is to analyze all public transportation services or providers with the PIECES method (Performance, Information, Economic, Control, Efficiency, Service). From the results of the study concluded that the average of all transportation has the same economic parameters namely the costs incurred in accordance with the benefits received. While other parameters (efficiency, performance, information, control, service) there are significant differences in the performance of vehicles and drivers, vehicle, driver and company information as well as the services provided. The urgent thing to be addressed in stages is performance, efficeiency and information on angkot, where in the current millennial era the need for fast and precise information is needed so that it can make recommendations for observers of angkot, academics, angkot owners and the government to be able to pay attention to the existence of angkot by assisting in the making of the Malang City Angkot application so that Angkot is used for school children, college students ca…","author":[{"dropping-particle":"","family":"Hidayatullah","given":"Syarif","non-dropping-particle":"","parse-names":false,"suffix":""},{"dropping-particle":"","family":"Setyorini","given":"","non-dropping-particle":"","parse-names":false,"suffix":""},{"dropping-particle":"","family":"Windhyastiti","given":"Irany","non-dropping-particle":"","parse-names":false,"suffix":""},{"dropping-particle":"","family":"Rachmawati","given":"Ike Kusdyah","non-dropping-particle":"","parse-names":false,"suffix":""}],"container-title":"International Journal of Scientific and Technology Research","id":"ITEM-2","issue":"4","issued":{"date-parts":[["2020"]]},"page":"758-763","title":"Pieces analysis: Means to analyze the satisfaction of transport users in the city of Malang","type":"article-journal","volume":"9"},"uris":["http://www.mendeley.com/documents/?uuid=0b3ec1f1-0288-46da-a679-9b6e87bc7a85"]}],"mendeley":{"formattedCitation":"(Fatoni et al., 2020; Hidayatullah et al., 2020)","plainTextFormattedCitation":"(Fatoni et al., 2020; Hidayatullah et al., 2020)","previouslyFormattedCitation":"(Fatoni et al., 2020; Hidayatullah et al., 2020)"},"properties":{"noteIndex":0},"schema":"https://github.com/citation-style-language/schema/raw/master/csl-citation.json"}</w:instrText>
      </w:r>
      <w:r w:rsidR="00984782">
        <w:rPr>
          <w:rFonts w:eastAsiaTheme="majorEastAsia" w:cstheme="majorBidi"/>
          <w:bCs/>
          <w:szCs w:val="26"/>
        </w:rPr>
        <w:fldChar w:fldCharType="separate"/>
      </w:r>
      <w:r w:rsidR="00984782" w:rsidRPr="00984782">
        <w:rPr>
          <w:rFonts w:eastAsiaTheme="majorEastAsia" w:cstheme="majorBidi"/>
          <w:bCs/>
          <w:noProof/>
          <w:szCs w:val="26"/>
        </w:rPr>
        <w:t>(Fatoni et al., 2020; Hidayatullah et al., 2020)</w:t>
      </w:r>
      <w:ins w:id="2677" w:author="Ilham Nur Pratama" w:date="2023-05-16T21:39:00Z">
        <w:r w:rsidR="00984782">
          <w:rPr>
            <w:rFonts w:eastAsiaTheme="majorEastAsia" w:cstheme="majorBidi"/>
            <w:bCs/>
            <w:szCs w:val="26"/>
          </w:rPr>
          <w:fldChar w:fldCharType="end"/>
        </w:r>
      </w:ins>
      <w:ins w:id="2678" w:author="Ilham Nur Pratama" w:date="2023-05-16T21:36:00Z">
        <w:r w:rsidR="000D0C15">
          <w:rPr>
            <w:rFonts w:eastAsiaTheme="majorEastAsia" w:cstheme="majorBidi"/>
            <w:bCs/>
            <w:szCs w:val="26"/>
          </w:rPr>
          <w:t>:</w:t>
        </w:r>
      </w:ins>
    </w:p>
    <w:p w14:paraId="18BA47CA" w14:textId="74775EDD" w:rsidR="000D0C15" w:rsidRPr="00984782" w:rsidRDefault="000D0C15" w:rsidP="000D0C15">
      <w:pPr>
        <w:pStyle w:val="ListParagraph"/>
        <w:numPr>
          <w:ilvl w:val="0"/>
          <w:numId w:val="57"/>
        </w:numPr>
        <w:rPr>
          <w:ins w:id="2679" w:author="Ilham Nur Pratama" w:date="2023-05-16T21:37:00Z"/>
          <w:bCs/>
          <w:i/>
          <w:iCs/>
          <w:rPrChange w:id="2680" w:author="Ilham Nur Pratama" w:date="2023-05-16T21:39:00Z">
            <w:rPr>
              <w:ins w:id="2681" w:author="Ilham Nur Pratama" w:date="2023-05-16T21:37:00Z"/>
              <w:bCs/>
            </w:rPr>
          </w:rPrChange>
        </w:rPr>
      </w:pPr>
      <w:ins w:id="2682" w:author="Ilham Nur Pratama" w:date="2023-05-16T21:37:00Z">
        <w:r w:rsidRPr="00984782">
          <w:rPr>
            <w:bCs/>
            <w:i/>
            <w:iCs/>
            <w:rPrChange w:id="2683" w:author="Ilham Nur Pratama" w:date="2023-05-16T21:39:00Z">
              <w:rPr>
                <w:bCs/>
              </w:rPr>
            </w:rPrChange>
          </w:rPr>
          <w:t>Performance:</w:t>
        </w:r>
      </w:ins>
      <w:ins w:id="2684" w:author="Ilham Nur Pratama" w:date="2023-05-16T21:39:00Z">
        <w:r w:rsidR="00984782">
          <w:rPr>
            <w:bCs/>
          </w:rPr>
          <w:t xml:space="preserve">Bagaimana performa </w:t>
        </w:r>
        <w:r w:rsidR="006730E8">
          <w:rPr>
            <w:bCs/>
          </w:rPr>
          <w:t>sebuah sistem dalam menjalankan perintah yang telah diberikan oleh pengguna</w:t>
        </w:r>
      </w:ins>
      <w:ins w:id="2685" w:author="Ilham Nur Pratama" w:date="2023-05-16T23:44:00Z">
        <w:r w:rsidR="009E0B7B">
          <w:rPr>
            <w:bCs/>
          </w:rPr>
          <w:t xml:space="preserve">. Hal ini bisa berkaitan dengan bagaimana </w:t>
        </w:r>
        <w:r w:rsidR="009E0B7B">
          <w:rPr>
            <w:bCs/>
            <w:i/>
            <w:iCs/>
          </w:rPr>
          <w:lastRenderedPageBreak/>
          <w:t xml:space="preserve">throughput </w:t>
        </w:r>
        <w:r w:rsidR="009E0B7B">
          <w:rPr>
            <w:bCs/>
          </w:rPr>
          <w:t xml:space="preserve">dari sistem dan juga </w:t>
        </w:r>
        <w:r w:rsidR="009E0B7B" w:rsidRPr="009E0B7B">
          <w:rPr>
            <w:bCs/>
            <w:i/>
            <w:iCs/>
            <w:rPrChange w:id="2686" w:author="Ilham Nur Pratama" w:date="2023-05-16T23:45:00Z">
              <w:rPr>
                <w:bCs/>
              </w:rPr>
            </w:rPrChange>
          </w:rPr>
          <w:t>response</w:t>
        </w:r>
      </w:ins>
      <w:ins w:id="2687" w:author="Ilham Nur Pratama" w:date="2023-05-16T23:45:00Z">
        <w:r w:rsidR="009E0B7B" w:rsidRPr="009E0B7B">
          <w:rPr>
            <w:bCs/>
            <w:i/>
            <w:iCs/>
            <w:rPrChange w:id="2688" w:author="Ilham Nur Pratama" w:date="2023-05-16T23:45:00Z">
              <w:rPr>
                <w:bCs/>
              </w:rPr>
            </w:rPrChange>
          </w:rPr>
          <w:t xml:space="preserve"> time</w:t>
        </w:r>
        <w:r w:rsidR="009E0B7B">
          <w:rPr>
            <w:bCs/>
          </w:rPr>
          <w:t xml:space="preserve"> yang dikeluarkan </w:t>
        </w:r>
        <w:r w:rsidR="009E0B7B">
          <w:rPr>
            <w:bCs/>
          </w:rPr>
          <w:fldChar w:fldCharType="begin" w:fldLock="1"/>
        </w:r>
      </w:ins>
      <w:r w:rsidR="00441C1D">
        <w:rPr>
          <w:bCs/>
        </w:rPr>
        <w:instrText>ADDIN CSL_CITATION {"citationItems":[{"id":"ITEM-1","itemData":{"URL":"http://www.cs.toronto.edu/~sme/CSC340F/readings/PIECES.html","accessed":{"date-parts":[["2023","5","16"]]},"author":[{"dropping-particle":"","family":"Easterbrook","given":"Steve","non-dropping-particle":"","parse-names":false,"suffix":""}],"container-title":"Cs.Toronto.Edu","id":"ITEM-1","issued":{"date-parts":[["2006"]]},"publisher":"Department of Computer Science University of Toronto","publisher-place":"Toronto","title":"The PIECES Framework","type":"webpage"},"uris":["http://www.mendeley.com/documents/?uuid=3a9d2bc9-9bb7-410b-8b7d-be67906c45b5"]}],"mendeley":{"formattedCitation":"(Easterbrook, 2006)","plainTextFormattedCitation":"(Easterbrook, 2006)","previouslyFormattedCitation":"(Easterbrook, 2006)"},"properties":{"noteIndex":0},"schema":"https://github.com/citation-style-language/schema/raw/master/csl-citation.json"}</w:instrText>
      </w:r>
      <w:r w:rsidR="009E0B7B">
        <w:rPr>
          <w:bCs/>
        </w:rPr>
        <w:fldChar w:fldCharType="separate"/>
      </w:r>
      <w:r w:rsidR="009E0B7B" w:rsidRPr="009E0B7B">
        <w:rPr>
          <w:bCs/>
          <w:noProof/>
        </w:rPr>
        <w:t>(Easterbrook, 2006)</w:t>
      </w:r>
      <w:ins w:id="2689" w:author="Ilham Nur Pratama" w:date="2023-05-16T23:45:00Z">
        <w:r w:rsidR="009E0B7B">
          <w:rPr>
            <w:bCs/>
          </w:rPr>
          <w:fldChar w:fldCharType="end"/>
        </w:r>
        <w:r w:rsidR="009E0B7B">
          <w:rPr>
            <w:bCs/>
          </w:rPr>
          <w:t>.</w:t>
        </w:r>
      </w:ins>
    </w:p>
    <w:p w14:paraId="0BB4AC06" w14:textId="2FD35926" w:rsidR="000D0C15" w:rsidRPr="00984782" w:rsidRDefault="00A842A6" w:rsidP="000D0C15">
      <w:pPr>
        <w:pStyle w:val="ListParagraph"/>
        <w:numPr>
          <w:ilvl w:val="0"/>
          <w:numId w:val="57"/>
        </w:numPr>
        <w:rPr>
          <w:ins w:id="2690" w:author="Ilham Nur Pratama" w:date="2023-05-16T21:37:00Z"/>
          <w:bCs/>
          <w:i/>
          <w:iCs/>
          <w:rPrChange w:id="2691" w:author="Ilham Nur Pratama" w:date="2023-05-16T21:39:00Z">
            <w:rPr>
              <w:ins w:id="2692" w:author="Ilham Nur Pratama" w:date="2023-05-16T21:37:00Z"/>
              <w:bCs/>
            </w:rPr>
          </w:rPrChange>
        </w:rPr>
      </w:pPr>
      <w:ins w:id="2693" w:author="Ilham Nur Pratama" w:date="2023-05-16T21:37:00Z">
        <w:r w:rsidRPr="00984782">
          <w:rPr>
            <w:bCs/>
            <w:i/>
            <w:iCs/>
            <w:rPrChange w:id="2694" w:author="Ilham Nur Pratama" w:date="2023-05-16T21:39:00Z">
              <w:rPr>
                <w:bCs/>
              </w:rPr>
            </w:rPrChange>
          </w:rPr>
          <w:t>Information and Data:</w:t>
        </w:r>
      </w:ins>
      <w:ins w:id="2695" w:author="Ilham Nur Pratama" w:date="2023-05-16T21:39:00Z">
        <w:r w:rsidR="006730E8">
          <w:rPr>
            <w:bCs/>
            <w:i/>
            <w:iCs/>
          </w:rPr>
          <w:t xml:space="preserve"> </w:t>
        </w:r>
        <w:r w:rsidR="006730E8">
          <w:rPr>
            <w:bCs/>
          </w:rPr>
          <w:t xml:space="preserve">Berhubungan dengan bagaimana informasi </w:t>
        </w:r>
      </w:ins>
      <w:ins w:id="2696" w:author="Ilham Nur Pratama" w:date="2023-05-16T21:40:00Z">
        <w:r w:rsidR="006730E8">
          <w:rPr>
            <w:bCs/>
          </w:rPr>
          <w:t>dan data yang disajikan oleh sistem, apakah sudah berhasil memenuhi kebutuhan pengguna atau belum.</w:t>
        </w:r>
      </w:ins>
      <w:ins w:id="2697" w:author="Ilham Nur Pratama" w:date="2023-05-16T23:46:00Z">
        <w:r w:rsidR="00093641">
          <w:rPr>
            <w:bCs/>
          </w:rPr>
          <w:t xml:space="preserve"> </w:t>
        </w:r>
        <w:r w:rsidR="00441C1D">
          <w:rPr>
            <w:bCs/>
          </w:rPr>
          <w:t xml:space="preserve">Informasi dan data yang digambarkan mencakup input, output, dan data yang disimpan </w:t>
        </w:r>
        <w:r w:rsidR="00441C1D">
          <w:rPr>
            <w:bCs/>
          </w:rPr>
          <w:fldChar w:fldCharType="begin" w:fldLock="1"/>
        </w:r>
      </w:ins>
      <w:r w:rsidR="00441C1D">
        <w:rPr>
          <w:bCs/>
        </w:rPr>
        <w:instrText>ADDIN CSL_CITATION {"citationItems":[{"id":"ITEM-1","itemData":{"URL":"http://www.cs.toronto.edu/~sme/CSC340F/readings/PIECES.html","accessed":{"date-parts":[["2023","5","16"]]},"author":[{"dropping-particle":"","family":"Easterbrook","given":"Steve","non-dropping-particle":"","parse-names":false,"suffix":""}],"container-title":"Cs.Toronto.Edu","id":"ITEM-1","issued":{"date-parts":[["2006"]]},"publisher":"Department of Computer Science University of Toronto","publisher-place":"Toronto","title":"The PIECES Framework","type":"webpage"},"uris":["http://www.mendeley.com/documents/?uuid=3a9d2bc9-9bb7-410b-8b7d-be67906c45b5"]}],"mendeley":{"formattedCitation":"(Easterbrook, 2006)","plainTextFormattedCitation":"(Easterbrook, 2006)"},"properties":{"noteIndex":0},"schema":"https://github.com/citation-style-language/schema/raw/master/csl-citation.json"}</w:instrText>
      </w:r>
      <w:r w:rsidR="00441C1D">
        <w:rPr>
          <w:bCs/>
        </w:rPr>
        <w:fldChar w:fldCharType="separate"/>
      </w:r>
      <w:r w:rsidR="00441C1D" w:rsidRPr="00441C1D">
        <w:rPr>
          <w:bCs/>
          <w:noProof/>
        </w:rPr>
        <w:t>(Easterbrook, 2006)</w:t>
      </w:r>
      <w:ins w:id="2698" w:author="Ilham Nur Pratama" w:date="2023-05-16T23:46:00Z">
        <w:r w:rsidR="00441C1D">
          <w:rPr>
            <w:bCs/>
          </w:rPr>
          <w:fldChar w:fldCharType="end"/>
        </w:r>
        <w:r w:rsidR="00441C1D">
          <w:rPr>
            <w:bCs/>
          </w:rPr>
          <w:t>.</w:t>
        </w:r>
      </w:ins>
    </w:p>
    <w:p w14:paraId="4A21315C" w14:textId="2DE5964B" w:rsidR="00A842A6" w:rsidRPr="00984782" w:rsidRDefault="00A842A6" w:rsidP="000D0C15">
      <w:pPr>
        <w:pStyle w:val="ListParagraph"/>
        <w:numPr>
          <w:ilvl w:val="0"/>
          <w:numId w:val="57"/>
        </w:numPr>
        <w:rPr>
          <w:ins w:id="2699" w:author="Ilham Nur Pratama" w:date="2023-05-16T21:37:00Z"/>
          <w:bCs/>
          <w:i/>
          <w:iCs/>
          <w:rPrChange w:id="2700" w:author="Ilham Nur Pratama" w:date="2023-05-16T21:39:00Z">
            <w:rPr>
              <w:ins w:id="2701" w:author="Ilham Nur Pratama" w:date="2023-05-16T21:37:00Z"/>
              <w:bCs/>
            </w:rPr>
          </w:rPrChange>
        </w:rPr>
      </w:pPr>
      <w:ins w:id="2702" w:author="Ilham Nur Pratama" w:date="2023-05-16T21:37:00Z">
        <w:r w:rsidRPr="00984782">
          <w:rPr>
            <w:bCs/>
            <w:i/>
            <w:iCs/>
            <w:rPrChange w:id="2703" w:author="Ilham Nur Pratama" w:date="2023-05-16T21:39:00Z">
              <w:rPr>
                <w:bCs/>
              </w:rPr>
            </w:rPrChange>
          </w:rPr>
          <w:t>Economics:</w:t>
        </w:r>
      </w:ins>
      <w:ins w:id="2704" w:author="Ilham Nur Pratama" w:date="2023-05-16T21:40:00Z">
        <w:r w:rsidR="00593634">
          <w:rPr>
            <w:bCs/>
            <w:i/>
            <w:iCs/>
          </w:rPr>
          <w:t xml:space="preserve"> </w:t>
        </w:r>
        <w:r w:rsidR="00593634">
          <w:rPr>
            <w:bCs/>
          </w:rPr>
          <w:t>Berhubungan dengan bagaimana sistem yang telah diimplementasikan mampu bekerja se</w:t>
        </w:r>
      </w:ins>
      <w:ins w:id="2705" w:author="Ilham Nur Pratama" w:date="2023-05-16T21:41:00Z">
        <w:r w:rsidR="00593634">
          <w:rPr>
            <w:bCs/>
          </w:rPr>
          <w:t xml:space="preserve">cara </w:t>
        </w:r>
        <w:r w:rsidR="00FE61DE">
          <w:rPr>
            <w:bCs/>
          </w:rPr>
          <w:t>efektif secara pengeluaran dan pemasukan keuangan.</w:t>
        </w:r>
      </w:ins>
    </w:p>
    <w:p w14:paraId="70F59CF9" w14:textId="0664F318" w:rsidR="00A842A6" w:rsidRPr="00984782" w:rsidRDefault="00A842A6" w:rsidP="000D0C15">
      <w:pPr>
        <w:pStyle w:val="ListParagraph"/>
        <w:numPr>
          <w:ilvl w:val="0"/>
          <w:numId w:val="57"/>
        </w:numPr>
        <w:rPr>
          <w:ins w:id="2706" w:author="Ilham Nur Pratama" w:date="2023-05-16T21:37:00Z"/>
          <w:bCs/>
          <w:i/>
          <w:iCs/>
          <w:rPrChange w:id="2707" w:author="Ilham Nur Pratama" w:date="2023-05-16T21:39:00Z">
            <w:rPr>
              <w:ins w:id="2708" w:author="Ilham Nur Pratama" w:date="2023-05-16T21:37:00Z"/>
              <w:bCs/>
            </w:rPr>
          </w:rPrChange>
        </w:rPr>
      </w:pPr>
      <w:ins w:id="2709" w:author="Ilham Nur Pratama" w:date="2023-05-16T21:37:00Z">
        <w:r w:rsidRPr="00984782">
          <w:rPr>
            <w:bCs/>
            <w:i/>
            <w:iCs/>
            <w:rPrChange w:id="2710" w:author="Ilham Nur Pratama" w:date="2023-05-16T21:39:00Z">
              <w:rPr>
                <w:bCs/>
              </w:rPr>
            </w:rPrChange>
          </w:rPr>
          <w:t>Control &amp; Security:</w:t>
        </w:r>
      </w:ins>
      <w:ins w:id="2711" w:author="Ilham Nur Pratama" w:date="2023-05-16T21:41:00Z">
        <w:r w:rsidR="00FE61DE">
          <w:rPr>
            <w:bCs/>
          </w:rPr>
          <w:t xml:space="preserve"> Berhubungan dengan bagaimana sistem yang telah dibangun </w:t>
        </w:r>
        <w:r w:rsidR="002223C1">
          <w:rPr>
            <w:bCs/>
          </w:rPr>
          <w:t>dapat dikendalikan agar sistem dapat</w:t>
        </w:r>
      </w:ins>
      <w:ins w:id="2712" w:author="Ilham Nur Pratama" w:date="2023-05-16T21:42:00Z">
        <w:r w:rsidR="002223C1">
          <w:rPr>
            <w:bCs/>
          </w:rPr>
          <w:t xml:space="preserve"> berjalan dengan baik.</w:t>
        </w:r>
      </w:ins>
    </w:p>
    <w:p w14:paraId="28D18CE5" w14:textId="7A0CCA82" w:rsidR="00A842A6" w:rsidRPr="00984782" w:rsidRDefault="00A842A6" w:rsidP="000D0C15">
      <w:pPr>
        <w:pStyle w:val="ListParagraph"/>
        <w:numPr>
          <w:ilvl w:val="0"/>
          <w:numId w:val="57"/>
        </w:numPr>
        <w:rPr>
          <w:ins w:id="2713" w:author="Ilham Nur Pratama" w:date="2023-05-16T21:37:00Z"/>
          <w:bCs/>
          <w:i/>
          <w:iCs/>
          <w:rPrChange w:id="2714" w:author="Ilham Nur Pratama" w:date="2023-05-16T21:39:00Z">
            <w:rPr>
              <w:ins w:id="2715" w:author="Ilham Nur Pratama" w:date="2023-05-16T21:37:00Z"/>
              <w:bCs/>
            </w:rPr>
          </w:rPrChange>
        </w:rPr>
      </w:pPr>
      <w:ins w:id="2716" w:author="Ilham Nur Pratama" w:date="2023-05-16T21:37:00Z">
        <w:r w:rsidRPr="00984782">
          <w:rPr>
            <w:bCs/>
            <w:i/>
            <w:iCs/>
            <w:rPrChange w:id="2717" w:author="Ilham Nur Pratama" w:date="2023-05-16T21:39:00Z">
              <w:rPr>
                <w:bCs/>
              </w:rPr>
            </w:rPrChange>
          </w:rPr>
          <w:t>Efficiency:</w:t>
        </w:r>
      </w:ins>
      <w:ins w:id="2718" w:author="Ilham Nur Pratama" w:date="2023-05-16T21:42:00Z">
        <w:r w:rsidR="002223C1">
          <w:rPr>
            <w:bCs/>
            <w:i/>
            <w:iCs/>
          </w:rPr>
          <w:t xml:space="preserve"> </w:t>
        </w:r>
        <w:r w:rsidR="002223C1" w:rsidRPr="004D059B">
          <w:rPr>
            <w:bCs/>
          </w:rPr>
          <w:t>B</w:t>
        </w:r>
        <w:r w:rsidR="002223C1" w:rsidRPr="004D059B">
          <w:rPr>
            <w:bCs/>
            <w:rPrChange w:id="2719" w:author="Ilham Nur Pratama" w:date="2023-05-16T21:42:00Z">
              <w:rPr>
                <w:bCs/>
                <w:i/>
                <w:iCs/>
              </w:rPr>
            </w:rPrChange>
          </w:rPr>
          <w:t>a</w:t>
        </w:r>
        <w:r w:rsidR="002223C1" w:rsidRPr="004D059B">
          <w:rPr>
            <w:bCs/>
          </w:rPr>
          <w:t>gaimana</w:t>
        </w:r>
        <w:r w:rsidR="002223C1">
          <w:rPr>
            <w:bCs/>
          </w:rPr>
          <w:t xml:space="preserve"> sistem yang telah dibangun dapat dengan ringkas dan efisien dalam menyelesaikan permasalahan yang ada.</w:t>
        </w:r>
      </w:ins>
    </w:p>
    <w:p w14:paraId="71315861" w14:textId="17F0563C" w:rsidR="00A842A6" w:rsidRPr="00984782" w:rsidRDefault="00A842A6">
      <w:pPr>
        <w:pStyle w:val="ListParagraph"/>
        <w:numPr>
          <w:ilvl w:val="0"/>
          <w:numId w:val="57"/>
        </w:numPr>
        <w:rPr>
          <w:ins w:id="2720" w:author="Ilham Nur Pratama" w:date="2023-05-16T21:21:00Z"/>
          <w:bCs/>
          <w:i/>
          <w:iCs/>
        </w:rPr>
        <w:pPrChange w:id="2721" w:author="Ilham Nur Pratama" w:date="2023-05-16T21:37:00Z">
          <w:pPr>
            <w:pStyle w:val="Heading2"/>
          </w:pPr>
        </w:pPrChange>
      </w:pPr>
      <w:ins w:id="2722" w:author="Ilham Nur Pratama" w:date="2023-05-16T21:37:00Z">
        <w:r w:rsidRPr="00984782">
          <w:rPr>
            <w:bCs/>
            <w:i/>
            <w:iCs/>
            <w:rPrChange w:id="2723" w:author="Ilham Nur Pratama" w:date="2023-05-16T21:39:00Z">
              <w:rPr>
                <w:bCs/>
              </w:rPr>
            </w:rPrChange>
          </w:rPr>
          <w:t>Service:</w:t>
        </w:r>
      </w:ins>
      <w:ins w:id="2724" w:author="Ilham Nur Pratama" w:date="2023-05-16T21:42:00Z">
        <w:r w:rsidR="002223C1">
          <w:rPr>
            <w:bCs/>
          </w:rPr>
          <w:t xml:space="preserve"> </w:t>
        </w:r>
        <w:r w:rsidR="004D059B" w:rsidRPr="004D059B">
          <w:rPr>
            <w:bCs/>
          </w:rPr>
          <w:t>B</w:t>
        </w:r>
        <w:r w:rsidR="004D059B" w:rsidRPr="004D059B">
          <w:rPr>
            <w:bCs/>
            <w:rPrChange w:id="2725" w:author="Ilham Nur Pratama" w:date="2023-05-16T21:42:00Z">
              <w:rPr>
                <w:bCs/>
                <w:i/>
                <w:iCs/>
              </w:rPr>
            </w:rPrChange>
          </w:rPr>
          <w:t>erhub</w:t>
        </w:r>
        <w:r w:rsidR="004D059B">
          <w:rPr>
            <w:bCs/>
          </w:rPr>
          <w:t>ungan dengan bagaimana layanan pada sistem informasi berjalan dan apakah terdapat permasalahan s</w:t>
        </w:r>
      </w:ins>
      <w:ins w:id="2726" w:author="Ilham Nur Pratama" w:date="2023-05-16T21:43:00Z">
        <w:r w:rsidR="004D059B">
          <w:rPr>
            <w:bCs/>
          </w:rPr>
          <w:t>ecara spesifik terkait dengan sistem.</w:t>
        </w:r>
      </w:ins>
    </w:p>
    <w:p w14:paraId="19373125" w14:textId="1DA2B5F3" w:rsidR="001C2483" w:rsidRDefault="001C2483" w:rsidP="00CD75A2">
      <w:pPr>
        <w:pStyle w:val="Heading2"/>
      </w:pPr>
      <w:bookmarkStart w:id="2727" w:name="_Toc135601417"/>
      <w:r>
        <w:rPr>
          <w:i/>
          <w:iCs/>
        </w:rPr>
        <w:t>Enterprise Architecture</w:t>
      </w:r>
      <w:bookmarkEnd w:id="2665"/>
      <w:bookmarkEnd w:id="2727"/>
      <w:r>
        <w:rPr>
          <w:i/>
          <w:iCs/>
        </w:rPr>
        <w:t xml:space="preserve"> </w:t>
      </w:r>
    </w:p>
    <w:p w14:paraId="7E4F6B9A" w14:textId="77777777" w:rsidR="007F203B" w:rsidRDefault="00CD75A2" w:rsidP="00CD75A2">
      <w:r>
        <w:t>Sistem informasi yang ada pada lingkungan perusahaan memiliki kompleksitas yang berbeda dengan sistem informasi yang ada pada umumnya.</w:t>
      </w:r>
      <w:r w:rsidR="006E25A4">
        <w:t xml:space="preserve"> Di mana pada sistem informasi perusahaan atau </w:t>
      </w:r>
      <w:r w:rsidR="006E25A4">
        <w:rPr>
          <w:i/>
          <w:iCs/>
        </w:rPr>
        <w:t xml:space="preserve">enterprise </w:t>
      </w:r>
      <w:r w:rsidR="006E25A4">
        <w:t>memiliki sistem yang saling terintegrasi</w:t>
      </w:r>
      <w:r w:rsidR="005C4143">
        <w:t>, mengandung banyak proses dan hierarki yang saling berhubungan satu dengan yang lain. Untuk dapat menyelesaikan p</w:t>
      </w:r>
      <w:r w:rsidR="003D48CC">
        <w:t xml:space="preserve">ermasalahan dan melakukan perancangan terhadap sistem informasi </w:t>
      </w:r>
      <w:r w:rsidR="003D48CC">
        <w:rPr>
          <w:i/>
          <w:iCs/>
        </w:rPr>
        <w:t xml:space="preserve">enterprise, </w:t>
      </w:r>
      <w:r w:rsidR="003D48CC">
        <w:t xml:space="preserve">dikenal sebuah metode yang biasa di sebut dengan </w:t>
      </w:r>
      <w:r w:rsidR="003D48CC">
        <w:rPr>
          <w:i/>
          <w:iCs/>
        </w:rPr>
        <w:t xml:space="preserve">Enterprise Architecture </w:t>
      </w:r>
      <w:r w:rsidR="003D48CC">
        <w:t>(EA)</w:t>
      </w:r>
      <w:r w:rsidR="001E536D">
        <w:t xml:space="preserve">. </w:t>
      </w:r>
    </w:p>
    <w:p w14:paraId="73557BFA" w14:textId="37DB977D" w:rsidR="001C2483" w:rsidRDefault="001E536D" w:rsidP="00CD75A2">
      <w:r>
        <w:t xml:space="preserve">EA merupakan sebuah metode </w:t>
      </w:r>
      <w:r w:rsidR="00367B8B">
        <w:t xml:space="preserve">dan sebuah prinsip yang menghubungkan antara tujuan fungsional dari suatu bisnis dengan pemanfaatan teknologi informasi dan strategi sistem informasi </w:t>
      </w:r>
      <w:r w:rsidR="00674FDB">
        <w:t xml:space="preserve">yang akan dijalankan untuk mendapatkan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menujukan struktur sebuah perusahaan </w:t>
      </w:r>
      <w:r w:rsidR="00F963CC">
        <w:t>dan sistem di dalamnya yang terdiri dari :</w:t>
      </w:r>
    </w:p>
    <w:p w14:paraId="5F721BE4" w14:textId="1EF7FF75" w:rsidR="00F963CC" w:rsidRDefault="003177A8" w:rsidP="003177A8">
      <w:pPr>
        <w:pStyle w:val="ListParagraph"/>
        <w:numPr>
          <w:ilvl w:val="0"/>
          <w:numId w:val="14"/>
        </w:numPr>
      </w:pPr>
      <w:r>
        <w:t>Tujuan perusahaan,</w:t>
      </w:r>
    </w:p>
    <w:p w14:paraId="1ADE9560" w14:textId="71F5D04E" w:rsidR="003177A8" w:rsidRDefault="00CC7C2B" w:rsidP="003177A8">
      <w:pPr>
        <w:pStyle w:val="ListParagraph"/>
        <w:numPr>
          <w:ilvl w:val="0"/>
          <w:numId w:val="14"/>
        </w:numPr>
      </w:pPr>
      <w:r>
        <w:t>Struktur organisasi,</w:t>
      </w:r>
    </w:p>
    <w:p w14:paraId="3EB90343" w14:textId="1181547B" w:rsidR="00CC7C2B" w:rsidRDefault="00CC7C2B" w:rsidP="003177A8">
      <w:pPr>
        <w:pStyle w:val="ListParagraph"/>
        <w:numPr>
          <w:ilvl w:val="0"/>
          <w:numId w:val="14"/>
        </w:numPr>
      </w:pPr>
      <w:r>
        <w:t>Struktur dan hirarki informasi</w:t>
      </w:r>
    </w:p>
    <w:p w14:paraId="7B4AB590" w14:textId="1A7D2DE6" w:rsidR="00CC7C2B" w:rsidRDefault="00CC7C2B" w:rsidP="003177A8">
      <w:pPr>
        <w:pStyle w:val="ListParagraph"/>
        <w:numPr>
          <w:ilvl w:val="0"/>
          <w:numId w:val="14"/>
        </w:numPr>
      </w:pPr>
      <w:r>
        <w:lastRenderedPageBreak/>
        <w:t>Proses bisnis yang berjalan.</w:t>
      </w:r>
    </w:p>
    <w:p w14:paraId="572C5C23" w14:textId="7C91A062" w:rsidR="00B95DDF" w:rsidRDefault="00B95DDF" w:rsidP="007E4EFD">
      <w:r>
        <w:t xml:space="preserve">Secara umum EA </w:t>
      </w:r>
      <w:r w:rsidR="001B5C58">
        <w:t xml:space="preserve">diadopsi dalam beberapa jenis kerangka berfikir yang bertujuan untuk mengarahkan EA dapat </w:t>
      </w:r>
      <w:r w:rsidR="009B096A">
        <w:t xml:space="preserve">mencapai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r w:rsidR="00735D7D" w:rsidRPr="00735D7D">
        <w:t>yaitu</w:t>
      </w:r>
      <w:r w:rsidR="00735D7D">
        <w:t xml:space="preserve"> :</w:t>
      </w:r>
    </w:p>
    <w:p w14:paraId="2C149A65" w14:textId="3F4D4D33" w:rsidR="00735D7D" w:rsidRDefault="00735D7D" w:rsidP="007E4EFD">
      <w:pPr>
        <w:pStyle w:val="Heading3"/>
        <w:rPr>
          <w:i/>
          <w:iCs/>
        </w:rPr>
      </w:pPr>
      <w:bookmarkStart w:id="2728" w:name="_Toc120139646"/>
      <w:bookmarkStart w:id="2729" w:name="_Toc135601418"/>
      <w:r w:rsidRPr="001E796C">
        <w:rPr>
          <w:i/>
          <w:iCs/>
        </w:rPr>
        <w:t>Zachman</w:t>
      </w:r>
      <w:r w:rsidR="001E796C">
        <w:rPr>
          <w:i/>
          <w:iCs/>
        </w:rPr>
        <w:t xml:space="preserve"> Framework</w:t>
      </w:r>
      <w:bookmarkEnd w:id="2728"/>
      <w:bookmarkEnd w:id="2729"/>
    </w:p>
    <w:p w14:paraId="02CDEF25" w14:textId="6B594693" w:rsidR="000D6536" w:rsidRDefault="00167128" w:rsidP="007E4EFD">
      <w:pPr>
        <w:ind w:left="720"/>
      </w:pPr>
      <w:r>
        <w:rPr>
          <w:i/>
          <w:iCs/>
        </w:rPr>
        <w:t xml:space="preserve">Zachman Framework </w:t>
      </w:r>
      <w:r>
        <w:t xml:space="preserve">merupakan sebuah </w:t>
      </w:r>
      <w:r>
        <w:rPr>
          <w:i/>
          <w:iCs/>
        </w:rPr>
        <w:t xml:space="preserve">framework </w:t>
      </w:r>
      <w:r w:rsidR="00A3697A">
        <w:t>yang klasi</w:t>
      </w:r>
      <w:r w:rsidR="007E59CE">
        <w:t>k</w:t>
      </w:r>
      <w:r w:rsidR="00A3697A">
        <w:t xml:space="preserve"> dan memiliki beberapa istilah dalam memodelkan sistem informasi </w:t>
      </w:r>
      <w:r w:rsidR="00A3697A">
        <w:rPr>
          <w:i/>
          <w:iCs/>
        </w:rPr>
        <w:t xml:space="preserve">enterprise </w:t>
      </w:r>
      <w:r w:rsidR="00A3697A">
        <w:t xml:space="preserve">yang kompleks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r w:rsidR="006261C6">
        <w:t xml:space="preserve">memiliki </w:t>
      </w:r>
      <w:r w:rsidR="00F97866">
        <w:t xml:space="preserve">enam perspektif pandangan dalam melakukan perancangan sebuah sistem informasi </w:t>
      </w:r>
      <w:r w:rsidR="00F97866">
        <w:rPr>
          <w:i/>
          <w:iCs/>
        </w:rPr>
        <w:t>enterprise</w:t>
      </w:r>
      <w:r w:rsidR="000B0BDE">
        <w:rPr>
          <w:i/>
          <w:iCs/>
        </w:rPr>
        <w:t xml:space="preserve">, </w:t>
      </w:r>
      <w:r w:rsidR="000B0BDE">
        <w:t>yaitu,</w:t>
      </w:r>
    </w:p>
    <w:p w14:paraId="4513C278" w14:textId="51E5A100" w:rsidR="000B0BDE" w:rsidRDefault="000B0BDE" w:rsidP="007E4EFD">
      <w:pPr>
        <w:pStyle w:val="ListParagraph"/>
        <w:numPr>
          <w:ilvl w:val="0"/>
          <w:numId w:val="18"/>
        </w:numPr>
      </w:pPr>
      <w:r>
        <w:t>Sudut pandang perencana</w:t>
      </w:r>
    </w:p>
    <w:p w14:paraId="4EC29EE9" w14:textId="3E000B75" w:rsidR="000B0BDE" w:rsidRDefault="007E4EFD" w:rsidP="007E4EFD">
      <w:pPr>
        <w:pStyle w:val="ListParagraph"/>
        <w:numPr>
          <w:ilvl w:val="0"/>
          <w:numId w:val="18"/>
        </w:numPr>
      </w:pPr>
      <w:r>
        <w:t>Sudut pandang pemilik sistem</w:t>
      </w:r>
    </w:p>
    <w:p w14:paraId="0E23DB04" w14:textId="272218CB" w:rsidR="007E4EFD" w:rsidRDefault="007E4EFD" w:rsidP="007E4EFD">
      <w:pPr>
        <w:pStyle w:val="ListParagraph"/>
        <w:numPr>
          <w:ilvl w:val="0"/>
          <w:numId w:val="18"/>
        </w:numPr>
      </w:pPr>
      <w:r>
        <w:t xml:space="preserve">Sudut pandang </w:t>
      </w:r>
      <w:r w:rsidR="004A1B64">
        <w:t>implementor</w:t>
      </w:r>
    </w:p>
    <w:p w14:paraId="2F40A716" w14:textId="3C7CCE5B" w:rsidR="004A1B64" w:rsidRDefault="004A1B64" w:rsidP="007E4EFD">
      <w:pPr>
        <w:pStyle w:val="ListParagraph"/>
        <w:numPr>
          <w:ilvl w:val="0"/>
          <w:numId w:val="18"/>
        </w:numPr>
      </w:pPr>
      <w:r>
        <w:t xml:space="preserve">Sudut pandang </w:t>
      </w:r>
      <w:r w:rsidR="00D040CD">
        <w:t>sub</w:t>
      </w:r>
      <w:r w:rsidR="00802170">
        <w:t>-</w:t>
      </w:r>
      <w:r w:rsidR="00D040CD">
        <w:t>kontraktor</w:t>
      </w:r>
    </w:p>
    <w:p w14:paraId="3347CCE4" w14:textId="6AE0D0D4" w:rsidR="00802170" w:rsidRPr="001F2593" w:rsidRDefault="009E2260" w:rsidP="009E2260">
      <w:pPr>
        <w:ind w:left="720"/>
      </w:pPr>
      <w:r>
        <w:rPr>
          <w:i/>
          <w:iCs/>
        </w:rPr>
        <w:t>Framework Zachman</w:t>
      </w:r>
      <w:r>
        <w:t xml:space="preserve"> memiliki kekurangan yaitu belum memberikan keterangan urutan pekerjaan yang dilakukan dalam penggunaan </w:t>
      </w:r>
      <w:r>
        <w:rPr>
          <w:i/>
          <w:iCs/>
        </w:rPr>
        <w:t xml:space="preserve">framework </w:t>
      </w:r>
      <w:r>
        <w:t>ini</w:t>
      </w:r>
      <w:r w:rsidR="00983B5E">
        <w:t>,</w:t>
      </w:r>
      <w:r>
        <w:t xml:space="preserve"> sehingga </w:t>
      </w:r>
      <w:r w:rsidR="00983B5E">
        <w:t xml:space="preserve">perlu untuk mendefinisikan urutan fase sebelum menggunakan </w:t>
      </w:r>
      <w:r w:rsidR="00983B5E">
        <w:rPr>
          <w:i/>
          <w:iCs/>
        </w:rPr>
        <w:t>frame</w:t>
      </w:r>
      <w:r w:rsidR="001F2593">
        <w:rPr>
          <w:i/>
          <w:iCs/>
        </w:rPr>
        <w:t xml:space="preserve">work </w:t>
      </w:r>
      <w:r w:rsidR="001F2593">
        <w:t>ini.</w:t>
      </w:r>
    </w:p>
    <w:p w14:paraId="0736B6F2" w14:textId="2DABEB59" w:rsidR="00735D7D" w:rsidRDefault="00735D7D" w:rsidP="003C3E01">
      <w:pPr>
        <w:pStyle w:val="Heading3"/>
        <w:rPr>
          <w:i/>
          <w:iCs/>
        </w:rPr>
      </w:pPr>
      <w:bookmarkStart w:id="2730" w:name="_Toc120139647"/>
      <w:bookmarkStart w:id="2731" w:name="_Toc135601419"/>
      <w:r w:rsidRPr="001E796C">
        <w:rPr>
          <w:i/>
          <w:iCs/>
        </w:rPr>
        <w:t>Gartner</w:t>
      </w:r>
      <w:r w:rsidR="001E796C">
        <w:rPr>
          <w:i/>
          <w:iCs/>
        </w:rPr>
        <w:t xml:space="preserve"> Framework</w:t>
      </w:r>
      <w:bookmarkEnd w:id="2730"/>
      <w:bookmarkEnd w:id="2731"/>
    </w:p>
    <w:p w14:paraId="57F04BF0" w14:textId="35A9FBEB" w:rsidR="00885A5E" w:rsidRDefault="00885A5E" w:rsidP="003C3E01">
      <w:pPr>
        <w:ind w:left="720"/>
      </w:pPr>
      <w:r>
        <w:rPr>
          <w:i/>
          <w:iCs/>
        </w:rPr>
        <w:t>Gartner Framework</w:t>
      </w:r>
      <w:r w:rsidR="001E4E15">
        <w:rPr>
          <w:i/>
          <w:iCs/>
        </w:rPr>
        <w:t xml:space="preserve"> </w:t>
      </w:r>
      <w:r w:rsidR="001E4E15">
        <w:t>(GF)</w:t>
      </w:r>
      <w:r>
        <w:rPr>
          <w:i/>
          <w:iCs/>
        </w:rPr>
        <w:t xml:space="preserve"> </w:t>
      </w:r>
      <w:r>
        <w:t xml:space="preserve">merupakan </w:t>
      </w:r>
      <w:r>
        <w:rPr>
          <w:i/>
          <w:iCs/>
        </w:rPr>
        <w:t xml:space="preserve">framework </w:t>
      </w:r>
      <w:r w:rsidR="00DC3639">
        <w:t xml:space="preserve">EA yang mementingkan proses perpindahan data antar </w:t>
      </w:r>
      <w:r w:rsidR="008D6B02">
        <w:t xml:space="preserve">aspek </w:t>
      </w:r>
      <w:r w:rsidR="008D6B02">
        <w:rPr>
          <w:i/>
          <w:iCs/>
        </w:rPr>
        <w:t xml:space="preserve">framework, </w:t>
      </w:r>
      <w:r w:rsidR="008D6B02">
        <w:t xml:space="preserve">untuk memastikan tujuan bisnis tercapai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0D26C4">
        <w:t xml:space="preserve">Gambar </w:t>
      </w:r>
      <w:r w:rsidR="000D26C4">
        <w:rPr>
          <w:noProof/>
        </w:rPr>
        <w:t>2.2</w:t>
      </w:r>
      <w:r w:rsidR="0048054D">
        <w:fldChar w:fldCharType="end"/>
      </w:r>
      <w:r w:rsidR="0048054D">
        <w:t xml:space="preserve"> dapat dilihat aspek dan komponen penyusun </w:t>
      </w:r>
      <w:r w:rsidR="001E4E15" w:rsidRPr="001E4E15">
        <w:t>GF</w:t>
      </w:r>
      <w:r w:rsidR="0092321C">
        <w:rPr>
          <w:i/>
          <w:iCs/>
        </w:rPr>
        <w:t xml:space="preserve">. </w:t>
      </w:r>
      <w:r w:rsidR="001E4E15">
        <w:t xml:space="preserve">Dapat dilihat bahwa GF memiliki tiga aspek yang ditinjau ketika akan melakukan </w:t>
      </w:r>
      <w:r w:rsidR="00DD50E3">
        <w:t xml:space="preserve">perancangan dan implementasi sistem informasi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r w:rsidR="00DD50E3">
        <w:t>yaitu:</w:t>
      </w:r>
    </w:p>
    <w:p w14:paraId="23D4216A" w14:textId="1C199536" w:rsidR="00DD50E3" w:rsidRDefault="00DD50E3" w:rsidP="003C3E01">
      <w:pPr>
        <w:pStyle w:val="ListParagraph"/>
        <w:numPr>
          <w:ilvl w:val="0"/>
          <w:numId w:val="19"/>
        </w:numPr>
      </w:pPr>
      <w:r>
        <w:t xml:space="preserve">Infrastruktur </w:t>
      </w:r>
    </w:p>
    <w:p w14:paraId="2877C821" w14:textId="3EA12325" w:rsidR="00DD50E3" w:rsidRDefault="00DD50E3" w:rsidP="003C3E01">
      <w:pPr>
        <w:pStyle w:val="ListParagraph"/>
        <w:numPr>
          <w:ilvl w:val="0"/>
          <w:numId w:val="19"/>
        </w:numPr>
      </w:pPr>
      <w:r>
        <w:t>Teknologi</w:t>
      </w:r>
    </w:p>
    <w:p w14:paraId="6D957703" w14:textId="19CF4BC1" w:rsidR="00DD50E3" w:rsidRDefault="00DD50E3" w:rsidP="003C3E01">
      <w:pPr>
        <w:pStyle w:val="ListParagraph"/>
        <w:numPr>
          <w:ilvl w:val="0"/>
          <w:numId w:val="19"/>
        </w:numPr>
      </w:pPr>
      <w:r>
        <w:t>Perangkat Lunak</w:t>
      </w:r>
    </w:p>
    <w:p w14:paraId="6A8CD20F" w14:textId="522B05E8" w:rsidR="00DD50E3" w:rsidRDefault="00AC3B8E" w:rsidP="003C3E01">
      <w:pPr>
        <w:pStyle w:val="ListParagraph"/>
        <w:numPr>
          <w:ilvl w:val="0"/>
          <w:numId w:val="19"/>
        </w:numPr>
      </w:pPr>
      <w:r>
        <w:t>Model dan algoriitma</w:t>
      </w:r>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lastRenderedPageBreak/>
        <w:drawing>
          <wp:inline distT="0" distB="0" distL="0" distR="0" wp14:anchorId="18609A2B" wp14:editId="47CB00FB">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40" cy="3512820"/>
                    </a:xfrm>
                    <a:prstGeom prst="rect">
                      <a:avLst/>
                    </a:prstGeom>
                  </pic:spPr>
                </pic:pic>
              </a:graphicData>
            </a:graphic>
          </wp:inline>
        </w:drawing>
      </w:r>
    </w:p>
    <w:p w14:paraId="33D2DF34" w14:textId="3CC9F14F" w:rsidR="00476566" w:rsidRDefault="00140223" w:rsidP="00EE5E34">
      <w:pPr>
        <w:pStyle w:val="Caption"/>
      </w:pPr>
      <w:bookmarkStart w:id="2732" w:name="_Ref110974351"/>
      <w:bookmarkStart w:id="2733" w:name="_Toc135601478"/>
      <w:r>
        <w:t xml:space="preserve">Gambar </w:t>
      </w:r>
      <w:r w:rsidR="005A58B4">
        <w:fldChar w:fldCharType="begin"/>
      </w:r>
      <w:r w:rsidR="005A58B4">
        <w:instrText xml:space="preserve"> STYLEREF 1 \s </w:instrText>
      </w:r>
      <w:r w:rsidR="005A58B4">
        <w:fldChar w:fldCharType="separate"/>
      </w:r>
      <w:r w:rsidR="000D26C4">
        <w:rPr>
          <w:noProof/>
        </w:rPr>
        <w:t>2</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2</w:t>
      </w:r>
      <w:r w:rsidR="005A58B4">
        <w:rPr>
          <w:noProof/>
        </w:rPr>
        <w:fldChar w:fldCharType="end"/>
      </w:r>
      <w:bookmarkEnd w:id="2732"/>
      <w:r>
        <w:t xml:space="preserve"> Aspek dan komponen penyusun </w:t>
      </w:r>
      <w:r>
        <w:rPr>
          <w:i/>
        </w:rPr>
        <w:t>Gartner Framework</w:t>
      </w:r>
      <w:bookmarkEnd w:id="2733"/>
      <w:r w:rsidRPr="00140223">
        <w:t xml:space="preserve"> </w:t>
      </w:r>
    </w:p>
    <w:p w14:paraId="1880A599" w14:textId="0537890D" w:rsidR="00E179A9" w:rsidRPr="00E179A9" w:rsidRDefault="00E179A9" w:rsidP="003E51EB">
      <w:pPr>
        <w:jc w:val="center"/>
      </w:pPr>
      <w:r>
        <w:t xml:space="preserve">Sumber: </w:t>
      </w:r>
      <w:r w:rsidRPr="00140223">
        <w:fldChar w:fldCharType="begin" w:fldLock="1"/>
      </w:r>
      <w:r>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Pr="0066279A">
        <w:rPr>
          <w:noProof/>
        </w:rPr>
        <w:t>(Valeev et al., 2021)</w:t>
      </w:r>
      <w:r w:rsidRPr="00140223">
        <w:fldChar w:fldCharType="end"/>
      </w:r>
    </w:p>
    <w:p w14:paraId="23BF7FFD" w14:textId="248AA821" w:rsidR="003C3E01" w:rsidRPr="003C3E01" w:rsidRDefault="003C3E01" w:rsidP="006808D3">
      <w:pPr>
        <w:ind w:left="720"/>
      </w:pPr>
      <w:r>
        <w:t xml:space="preserve">Masing-masing aspek dari GF memiliki </w:t>
      </w:r>
      <w:r w:rsidR="003F730B">
        <w:t>komponen yang bersifat hirarki untuk memasikan fundamental kelangsungan bisnis tetap di pertimbangan seiring pengembangan sistem</w:t>
      </w:r>
      <w:r w:rsidR="006808D3">
        <w:t>.</w:t>
      </w:r>
    </w:p>
    <w:p w14:paraId="5538FFDF" w14:textId="31CC53DC" w:rsidR="00760CFF" w:rsidRDefault="00760CFF" w:rsidP="003752BB">
      <w:pPr>
        <w:pStyle w:val="Heading3"/>
        <w:rPr>
          <w:i/>
          <w:iCs/>
        </w:rPr>
      </w:pPr>
      <w:bookmarkStart w:id="2734" w:name="_Toc120139648"/>
      <w:bookmarkStart w:id="2735" w:name="_Toc135601420"/>
      <w:r w:rsidRPr="001E796C">
        <w:rPr>
          <w:i/>
          <w:iCs/>
        </w:rPr>
        <w:t>Federal Enterprise Architecture Framework</w:t>
      </w:r>
      <w:bookmarkEnd w:id="2734"/>
      <w:bookmarkEnd w:id="2735"/>
    </w:p>
    <w:p w14:paraId="7FD8A525" w14:textId="65B4AC5E" w:rsidR="003752BB" w:rsidRPr="000F1101" w:rsidRDefault="00052A44" w:rsidP="003752BB">
      <w:pPr>
        <w:ind w:left="720"/>
      </w:pPr>
      <w:r>
        <w:rPr>
          <w:i/>
          <w:iCs/>
        </w:rPr>
        <w:t xml:space="preserve">Federal Enterprise Architecture Framework </w:t>
      </w:r>
      <w:r>
        <w:t xml:space="preserve">(FEAF) merupakan sebuah </w:t>
      </w:r>
      <w:r>
        <w:rPr>
          <w:i/>
          <w:iCs/>
        </w:rPr>
        <w:t xml:space="preserve">framework </w:t>
      </w:r>
      <w:r>
        <w:t xml:space="preserve">yang dibuat oleh </w:t>
      </w:r>
      <w:r w:rsidR="000F1101">
        <w:rPr>
          <w:i/>
          <w:iCs/>
        </w:rPr>
        <w:t xml:space="preserve">Federal Chief Information Officers </w:t>
      </w:r>
      <w:r w:rsidR="000F1101">
        <w:t>(CIO)</w:t>
      </w:r>
      <w:r w:rsidR="00EF7638">
        <w:t xml:space="preserve"> untuk membuat sebuah kerangka </w:t>
      </w:r>
      <w:r w:rsidR="007F203B">
        <w:t xml:space="preserve">EA yang dapat menyelesaikan permasalahan perusahaan yang memilki hambatan atau tantangan ke berbagai </w:t>
      </w:r>
      <w:r w:rsidR="00B51285">
        <w:pgNum/>
      </w:r>
      <w:r w:rsidR="00B51285">
        <w:t>ermino</w:t>
      </w:r>
      <w:r w:rsidR="007F203B">
        <w:t xml:space="preserve"> yang berbeda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rPr>
          <w:i/>
          <w:iCs/>
        </w:rPr>
      </w:pPr>
      <w:bookmarkStart w:id="2736" w:name="_Toc120139649"/>
      <w:bookmarkStart w:id="2737" w:name="_Toc135601421"/>
      <w:r w:rsidRPr="001E796C">
        <w:rPr>
          <w:i/>
          <w:iCs/>
        </w:rPr>
        <w:t>The Open Group Architecture Framework</w:t>
      </w:r>
      <w:bookmarkEnd w:id="2736"/>
      <w:bookmarkEnd w:id="2737"/>
      <w:r w:rsidR="009271B7">
        <w:rPr>
          <w:i/>
          <w:iCs/>
        </w:rPr>
        <w:t xml:space="preserve"> </w:t>
      </w:r>
    </w:p>
    <w:p w14:paraId="153CA1C3" w14:textId="4A023BDC" w:rsidR="00042585" w:rsidRDefault="00647405" w:rsidP="00A51816">
      <w:pPr>
        <w:ind w:left="720"/>
      </w:pPr>
      <w:r>
        <w:rPr>
          <w:i/>
          <w:iCs/>
        </w:rPr>
        <w:t xml:space="preserve">The Open Group Architecture Framework </w:t>
      </w:r>
      <w:r>
        <w:t xml:space="preserve">(TOGAF) merupakan </w:t>
      </w:r>
      <w:r>
        <w:rPr>
          <w:i/>
          <w:iCs/>
        </w:rPr>
        <w:t xml:space="preserve">framework </w:t>
      </w:r>
      <w:r>
        <w:t xml:space="preserve">standar sistem informasi </w:t>
      </w:r>
      <w:r>
        <w:rPr>
          <w:i/>
          <w:iCs/>
        </w:rPr>
        <w:t>enterprise</w:t>
      </w:r>
      <w:r w:rsidR="00494C02">
        <w:t xml:space="preserve"> yang memiliki hampir seluruh komponen yang dimiliki oleh metode </w:t>
      </w:r>
      <w:r w:rsidR="00A51816">
        <w:t>pengembangan arsitektur yang lainya</w:t>
      </w:r>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pengembangan arsitektur yang dimiliki oleh TOGAF terdiri dari beberapa fas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yaitu</w:t>
      </w:r>
      <w:r w:rsidR="00731793">
        <w:t>:</w:t>
      </w:r>
    </w:p>
    <w:p w14:paraId="60E6DB52" w14:textId="59B83BAA" w:rsidR="00731793" w:rsidRDefault="00E51E9E" w:rsidP="00E51E9E">
      <w:pPr>
        <w:pStyle w:val="ListParagraph"/>
        <w:numPr>
          <w:ilvl w:val="0"/>
          <w:numId w:val="16"/>
        </w:numPr>
      </w:pPr>
      <w:r>
        <w:lastRenderedPageBreak/>
        <w:t xml:space="preserve">Fase </w:t>
      </w:r>
      <w:del w:id="2738" w:author="Ilham Nur Pratama" w:date="2023-05-16T21:47:00Z">
        <w:r w:rsidDel="004507CC">
          <w:delText>preliminari</w:delText>
        </w:r>
      </w:del>
      <w:ins w:id="2739" w:author="Ilham Nur Pratama" w:date="2023-05-16T21:47:00Z">
        <w:r w:rsidR="004507CC">
          <w:pgNum/>
        </w:r>
        <w:r w:rsidR="004507CC">
          <w:t>endal aini</w:t>
        </w:r>
      </w:ins>
    </w:p>
    <w:p w14:paraId="35195EF7" w14:textId="4FC021AC" w:rsidR="00E51E9E" w:rsidRDefault="003832BF" w:rsidP="00E51E9E">
      <w:pPr>
        <w:pStyle w:val="ListParagraph"/>
        <w:numPr>
          <w:ilvl w:val="0"/>
          <w:numId w:val="16"/>
        </w:numPr>
      </w:pPr>
      <w:r>
        <w:t>Penentuan visi arsitektur</w:t>
      </w:r>
    </w:p>
    <w:p w14:paraId="4857B37D" w14:textId="6C30E38E" w:rsidR="003832BF" w:rsidRDefault="003832BF" w:rsidP="00E51E9E">
      <w:pPr>
        <w:pStyle w:val="ListParagraph"/>
        <w:numPr>
          <w:ilvl w:val="0"/>
          <w:numId w:val="16"/>
        </w:numPr>
      </w:pPr>
      <w:r>
        <w:t>Perencanaan bisnis</w:t>
      </w:r>
    </w:p>
    <w:p w14:paraId="71002122" w14:textId="778719AA" w:rsidR="003832BF" w:rsidRDefault="003832BF" w:rsidP="00E51E9E">
      <w:pPr>
        <w:pStyle w:val="ListParagraph"/>
        <w:numPr>
          <w:ilvl w:val="0"/>
          <w:numId w:val="16"/>
        </w:numPr>
      </w:pPr>
      <w:r>
        <w:t>Perencanaan sistem inf</w:t>
      </w:r>
      <w:r w:rsidR="006974B8">
        <w:t>or</w:t>
      </w:r>
      <w:r>
        <w:t>masi</w:t>
      </w:r>
    </w:p>
    <w:p w14:paraId="1397C295" w14:textId="090AE406" w:rsidR="003832BF" w:rsidRDefault="003832BF" w:rsidP="00E51E9E">
      <w:pPr>
        <w:pStyle w:val="ListParagraph"/>
        <w:numPr>
          <w:ilvl w:val="0"/>
          <w:numId w:val="16"/>
        </w:numPr>
      </w:pPr>
      <w:r>
        <w:t>Perencanaan teknologi yang digunakan</w:t>
      </w:r>
    </w:p>
    <w:p w14:paraId="325D46D6" w14:textId="14F0745D" w:rsidR="003832BF" w:rsidRDefault="00651810" w:rsidP="00E51E9E">
      <w:pPr>
        <w:pStyle w:val="ListParagraph"/>
        <w:numPr>
          <w:ilvl w:val="0"/>
          <w:numId w:val="16"/>
        </w:numPr>
      </w:pPr>
      <w:r>
        <w:t xml:space="preserve">Studi peluang dan solusi yang </w:t>
      </w:r>
      <w:r w:rsidR="004C6077">
        <w:t>dapat</w:t>
      </w:r>
      <w:r>
        <w:t xml:space="preserve"> diselesaikan</w:t>
      </w:r>
    </w:p>
    <w:p w14:paraId="7F166FAA" w14:textId="043EBE3D" w:rsidR="00651810" w:rsidRDefault="00043C93" w:rsidP="00E51E9E">
      <w:pPr>
        <w:pStyle w:val="ListParagraph"/>
        <w:numPr>
          <w:ilvl w:val="0"/>
          <w:numId w:val="16"/>
        </w:numPr>
      </w:pPr>
      <w:r>
        <w:t>Perencanaan mekanisme migrasi layanan</w:t>
      </w:r>
    </w:p>
    <w:p w14:paraId="1BBAEE8B" w14:textId="67ACD2F3" w:rsidR="00043C93" w:rsidRDefault="00043C93" w:rsidP="00E51E9E">
      <w:pPr>
        <w:pStyle w:val="ListParagraph"/>
        <w:numPr>
          <w:ilvl w:val="0"/>
          <w:numId w:val="16"/>
        </w:numPr>
      </w:pPr>
      <w:r>
        <w:t>Implementasi kebijakan yang telah dibuat</w:t>
      </w:r>
    </w:p>
    <w:p w14:paraId="6A1A7B20" w14:textId="691AE693" w:rsidR="00043C93" w:rsidRDefault="00FB0042" w:rsidP="00E51E9E">
      <w:pPr>
        <w:pStyle w:val="ListParagraph"/>
        <w:numPr>
          <w:ilvl w:val="0"/>
          <w:numId w:val="16"/>
        </w:numPr>
      </w:pPr>
      <w:r>
        <w:t xml:space="preserve">Mekanisme manajemen perubahan </w:t>
      </w:r>
    </w:p>
    <w:p w14:paraId="2483DC1D" w14:textId="6F5D6815" w:rsidR="00FB0042" w:rsidRDefault="00FB0042" w:rsidP="00E51E9E">
      <w:pPr>
        <w:pStyle w:val="ListParagraph"/>
        <w:numPr>
          <w:ilvl w:val="0"/>
          <w:numId w:val="16"/>
        </w:numPr>
      </w:pPr>
      <w:r>
        <w:t>Manajemen kebutuhan</w:t>
      </w:r>
    </w:p>
    <w:p w14:paraId="50317DF5" w14:textId="465E8A1E" w:rsidR="00FB0042" w:rsidRDefault="00FB0042" w:rsidP="000D6536">
      <w:pPr>
        <w:ind w:left="720"/>
      </w:pPr>
      <w:r>
        <w:t>TOGAF juga memiliki empat domain arsitektur sistem informasi</w:t>
      </w:r>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r w:rsidR="00A01EF6">
        <w:t>yaitu :</w:t>
      </w:r>
    </w:p>
    <w:p w14:paraId="6D3B3F36" w14:textId="0EF777FC" w:rsidR="00A01EF6" w:rsidRDefault="00A01EF6" w:rsidP="00A01EF6">
      <w:pPr>
        <w:pStyle w:val="ListParagraph"/>
        <w:numPr>
          <w:ilvl w:val="0"/>
          <w:numId w:val="17"/>
        </w:numPr>
      </w:pPr>
      <w:r>
        <w:t>Arsitektur bisnis</w:t>
      </w:r>
    </w:p>
    <w:p w14:paraId="3659C02C" w14:textId="7EE8C41B" w:rsidR="00A01EF6" w:rsidRDefault="00A01EF6" w:rsidP="00A01EF6">
      <w:pPr>
        <w:pStyle w:val="ListParagraph"/>
        <w:numPr>
          <w:ilvl w:val="0"/>
          <w:numId w:val="17"/>
        </w:numPr>
      </w:pPr>
      <w:r>
        <w:t>Arsitektur data</w:t>
      </w:r>
    </w:p>
    <w:p w14:paraId="2E8886C7" w14:textId="5D555417" w:rsidR="00A01EF6" w:rsidRDefault="00A01EF6" w:rsidP="00A01EF6">
      <w:pPr>
        <w:pStyle w:val="ListParagraph"/>
        <w:numPr>
          <w:ilvl w:val="0"/>
          <w:numId w:val="17"/>
        </w:numPr>
      </w:pPr>
      <w:r>
        <w:t>Arsitektur aplikasi</w:t>
      </w:r>
    </w:p>
    <w:p w14:paraId="749DE22B" w14:textId="77777777" w:rsidR="004163CF" w:rsidRDefault="00A01EF6" w:rsidP="004163CF">
      <w:pPr>
        <w:pStyle w:val="ListParagraph"/>
        <w:numPr>
          <w:ilvl w:val="0"/>
          <w:numId w:val="17"/>
        </w:numPr>
      </w:pPr>
      <w:r>
        <w:t xml:space="preserve">Arsitektur </w:t>
      </w:r>
      <w:r w:rsidR="002C1D19">
        <w:t>teknologi</w:t>
      </w:r>
    </w:p>
    <w:p w14:paraId="37B89D05" w14:textId="15508B9E" w:rsidR="001E5406" w:rsidRDefault="00FA1E62" w:rsidP="001E5406">
      <w:pPr>
        <w:ind w:left="720"/>
      </w:pPr>
      <w:r>
        <w:t xml:space="preserve">TOGAF memiliki Bahasa pemodelan rancangan sistem EA </w:t>
      </w:r>
      <w:r w:rsidR="00381D9C">
        <w:t xml:space="preserve">yang dinamakan ArchiMate </w:t>
      </w:r>
      <w:r w:rsidR="00381D9C">
        <w:fldChar w:fldCharType="begin" w:fldLock="1"/>
      </w:r>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381D9C">
        <w:fldChar w:fldCharType="separate"/>
      </w:r>
      <w:r w:rsidR="00CF4B38" w:rsidRPr="00CF4B38">
        <w:rPr>
          <w:noProof/>
        </w:rPr>
        <w:t>(Hannemann et al., 2022; Saragih et al., 2021)</w:t>
      </w:r>
      <w:r w:rsidR="00381D9C">
        <w:fldChar w:fldCharType="end"/>
      </w:r>
      <w:r w:rsidR="00381D9C">
        <w:t xml:space="preserve">. Dengan menggunakan </w:t>
      </w:r>
      <w:r w:rsidR="004163CF">
        <w:t xml:space="preserve">ArchiMate, sebuah desain dapat digambarkan secara umum yang dapat menggambarkan </w:t>
      </w:r>
      <w:r w:rsidR="001E5406">
        <w:t>kondisi</w:t>
      </w:r>
      <w:r w:rsidR="00CF4B38">
        <w:t xml:space="preserve"> </w:t>
      </w:r>
      <w:r w:rsidR="00CF4B38">
        <w:fldChar w:fldCharType="begin" w:fldLock="1"/>
      </w:r>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CF4B38">
        <w:fldChar w:fldCharType="separate"/>
      </w:r>
      <w:r w:rsidR="00CF4B38" w:rsidRPr="00CF4B38">
        <w:rPr>
          <w:noProof/>
        </w:rPr>
        <w:t>(Hannemann et al., 2022; Saragih et al., 2021)</w:t>
      </w:r>
      <w:r w:rsidR="00CF4B38">
        <w:fldChar w:fldCharType="end"/>
      </w:r>
      <w:r w:rsidR="001E5406">
        <w:t>:</w:t>
      </w:r>
    </w:p>
    <w:p w14:paraId="2C547803" w14:textId="17AA9879" w:rsidR="001E5406" w:rsidRDefault="001E5406" w:rsidP="001E5406">
      <w:pPr>
        <w:pStyle w:val="ListParagraph"/>
        <w:numPr>
          <w:ilvl w:val="0"/>
          <w:numId w:val="37"/>
        </w:numPr>
      </w:pPr>
      <w:r>
        <w:t>Bisnis</w:t>
      </w:r>
    </w:p>
    <w:p w14:paraId="304EED82" w14:textId="303F4524" w:rsidR="001E5406" w:rsidRDefault="001E5406" w:rsidP="001E5406">
      <w:pPr>
        <w:pStyle w:val="ListParagraph"/>
        <w:numPr>
          <w:ilvl w:val="0"/>
          <w:numId w:val="37"/>
        </w:numPr>
      </w:pPr>
      <w:r>
        <w:t>Aplikasi</w:t>
      </w:r>
    </w:p>
    <w:p w14:paraId="5BE14A22" w14:textId="55397118" w:rsidR="001E5406" w:rsidRDefault="001E5406" w:rsidP="001E5406">
      <w:pPr>
        <w:pStyle w:val="ListParagraph"/>
        <w:numPr>
          <w:ilvl w:val="0"/>
          <w:numId w:val="37"/>
        </w:numPr>
      </w:pPr>
      <w:r>
        <w:t>Teknologi</w:t>
      </w:r>
    </w:p>
    <w:p w14:paraId="5658CEFA" w14:textId="6E12B988" w:rsidR="001E5406" w:rsidRDefault="001E5406" w:rsidP="001E5406">
      <w:pPr>
        <w:pStyle w:val="ListParagraph"/>
        <w:numPr>
          <w:ilvl w:val="0"/>
          <w:numId w:val="37"/>
        </w:numPr>
      </w:pPr>
      <w:r>
        <w:t>Strategi</w:t>
      </w:r>
    </w:p>
    <w:p w14:paraId="0B64E099" w14:textId="026AE90F" w:rsidR="001E5406" w:rsidRDefault="001E5406" w:rsidP="001E5406">
      <w:pPr>
        <w:pStyle w:val="ListParagraph"/>
        <w:numPr>
          <w:ilvl w:val="0"/>
          <w:numId w:val="37"/>
        </w:numPr>
      </w:pPr>
      <w:r>
        <w:t>Motivasi</w:t>
      </w:r>
    </w:p>
    <w:p w14:paraId="42A9AC1D" w14:textId="77777777" w:rsidR="00CF4B38" w:rsidRDefault="00CF4B38" w:rsidP="003E6F93">
      <w:pPr>
        <w:ind w:left="720"/>
      </w:pPr>
    </w:p>
    <w:p w14:paraId="203C7DE1" w14:textId="05BB52C5" w:rsidR="000A7A4A" w:rsidRDefault="00E77A44" w:rsidP="000A7A4A">
      <w:r>
        <w:t xml:space="preserve">Prinsip utama dari EA adalah untuk memberikan aturan dan juga arahan bagi perusahaan untuk </w:t>
      </w:r>
      <w:r w:rsidR="008E5139">
        <w:t xml:space="preserve">penggunaan dan pengadaan teknologi informasi </w:t>
      </w:r>
      <w:r w:rsidR="003A25E8">
        <w:t>yang ada di suatu perusahaan.</w:t>
      </w:r>
      <w:r w:rsidR="00DD4A83">
        <w:t xml:space="preserve"> </w:t>
      </w:r>
      <w:r w:rsidR="00DD4A83">
        <w:lastRenderedPageBreak/>
        <w:t>Dengan mengimplementasikan EA di dalam perancangan sistem informasi akan lebih mudah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r>
        <w:t xml:space="preserve">EA memiliki beberapa manfaat ketika diimplementasikan pada sebuah perusahaan yang akan mengadopsi teknologi untuk meningkatkan nilai bisnis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yaitu:</w:t>
      </w:r>
    </w:p>
    <w:p w14:paraId="482D9BC2" w14:textId="6C2592D6" w:rsidR="007F203B" w:rsidRDefault="00685C1D" w:rsidP="007F203B">
      <w:pPr>
        <w:pStyle w:val="ListParagraph"/>
        <w:numPr>
          <w:ilvl w:val="0"/>
          <w:numId w:val="20"/>
        </w:numPr>
      </w:pPr>
      <w:r>
        <w:t xml:space="preserve">Penyelarasan: </w:t>
      </w:r>
      <w:r w:rsidR="007A210C">
        <w:t>Ad</w:t>
      </w:r>
      <w:r w:rsidR="00346711">
        <w:t>opsi dari EA diharapkan dapat menyelaraskan investasi pada teknologi dan sistem informasi sejalan dengan kebutuhan bisnis.</w:t>
      </w:r>
    </w:p>
    <w:p w14:paraId="17D5AF0D" w14:textId="787EFE6B" w:rsidR="00FE0D5A" w:rsidRDefault="007A210C" w:rsidP="007F203B">
      <w:pPr>
        <w:pStyle w:val="ListParagraph"/>
        <w:numPr>
          <w:ilvl w:val="0"/>
          <w:numId w:val="20"/>
        </w:numPr>
      </w:pPr>
      <w:r>
        <w:t xml:space="preserve">Terintegrasi: </w:t>
      </w:r>
      <w:r w:rsidR="007959ED">
        <w:t xml:space="preserve">Penyelarasan antara segmen yang ada pada suatu perusahaan membuat data yang digunakan tidak </w:t>
      </w:r>
      <w:r w:rsidR="00FE0D5A">
        <w:t>berubah-ubah dan alur informasi terstandarisasi dengan baik.</w:t>
      </w:r>
    </w:p>
    <w:p w14:paraId="69CDC199" w14:textId="3AF3579E" w:rsidR="00346711" w:rsidRDefault="00FE0D5A" w:rsidP="007F203B">
      <w:pPr>
        <w:pStyle w:val="ListParagraph"/>
        <w:numPr>
          <w:ilvl w:val="0"/>
          <w:numId w:val="20"/>
        </w:numPr>
      </w:pPr>
      <w:r>
        <w:t xml:space="preserve">Perubahan: Adopsi EA memungkinkan </w:t>
      </w:r>
      <w:r w:rsidR="00780546">
        <w:t xml:space="preserve">adanya kemudahan dalam melakukan perubahan pada suatu perusahaan. Hal ini diakibatkan oleh EA membagi </w:t>
      </w:r>
      <w:r w:rsidR="009F5C46">
        <w:t>aspek dan komponen dalam melakukan perancangan sehingga perluasan ataupun perubahan dapat dilakukan dengan mudah dan sistematis.</w:t>
      </w:r>
    </w:p>
    <w:p w14:paraId="11FB279C" w14:textId="24750EE8" w:rsidR="009F5C46" w:rsidRDefault="00D87E5B" w:rsidP="007F203B">
      <w:pPr>
        <w:pStyle w:val="ListParagraph"/>
        <w:numPr>
          <w:ilvl w:val="0"/>
          <w:numId w:val="20"/>
        </w:numPr>
      </w:pPr>
      <w:r>
        <w:t xml:space="preserve">Mempercepat </w:t>
      </w:r>
      <w:r>
        <w:rPr>
          <w:i/>
          <w:iCs/>
        </w:rPr>
        <w:t>time to market</w:t>
      </w:r>
      <w:r>
        <w:t xml:space="preserve">: </w:t>
      </w:r>
      <w:r>
        <w:rPr>
          <w:i/>
          <w:iCs/>
        </w:rPr>
        <w:t xml:space="preserve">Framework </w:t>
      </w:r>
      <w:r>
        <w:t xml:space="preserve">EA memudahkan perusahaan dalam melakukan perancangan dan implementasi dari perancangan, sehingga akan mengurangi waktu untuk </w:t>
      </w:r>
      <w:r w:rsidR="00FD7820">
        <w:t xml:space="preserve">proses pengembangan suatu </w:t>
      </w:r>
      <w:r w:rsidR="00573AB0">
        <w:t>layanan.</w:t>
      </w:r>
    </w:p>
    <w:p w14:paraId="0FF04567" w14:textId="7C280A56" w:rsidR="00AD02E2" w:rsidRDefault="00AD02E2" w:rsidP="00AE58C4">
      <w:pPr>
        <w:pStyle w:val="Heading2"/>
        <w:rPr>
          <w:i/>
          <w:iCs/>
        </w:rPr>
      </w:pPr>
      <w:bookmarkStart w:id="2740" w:name="_Toc120139650"/>
      <w:bookmarkStart w:id="2741" w:name="_Toc135601422"/>
      <w:r w:rsidRPr="00AE58C4">
        <w:rPr>
          <w:i/>
          <w:iCs/>
        </w:rPr>
        <w:t>Business Process</w:t>
      </w:r>
      <w:bookmarkEnd w:id="2740"/>
      <w:bookmarkEnd w:id="2741"/>
    </w:p>
    <w:p w14:paraId="7A4671D4" w14:textId="723C77E6" w:rsidR="00132A56" w:rsidRPr="00CE1B19" w:rsidRDefault="00DC76D3" w:rsidP="00AE58C4">
      <w:r>
        <w:rPr>
          <w:i/>
          <w:iCs/>
        </w:rPr>
        <w:t xml:space="preserve">Business process </w:t>
      </w:r>
      <w:r w:rsidR="007F375B">
        <w:t xml:space="preserve">urutan pekerjaan yang dikerjakan oleh suatu organisasi untuk mencapai </w:t>
      </w:r>
      <w:r w:rsidR="006674B8">
        <w:t>suatu tujuan yang telah ditentukan</w:t>
      </w:r>
      <w:r w:rsidR="00CD25E5">
        <w:t xml:space="preserve"> </w:t>
      </w:r>
      <w:r w:rsidR="009632F3">
        <w:fldChar w:fldCharType="begin" w:fldLock="1"/>
      </w:r>
      <w:r w:rsidR="00F7307C">
        <w:instrText>ADDIN CSL_CITATION {"citationItems":[{"id":"ITEM-1","itemData":{"URL":"https://www.techtarget.com/searchcio/definition/business-process","accessed":{"date-parts":[["2022","9","28"]]},"author":[{"dropping-particle":"","family":"K.Pratt","given":"Mary","non-dropping-particle":"","parse-names":false,"suffix":""},{"dropping-particle":"","family":"Roy","given":"Mekhala","non-dropping-particle":"","parse-names":false,"suffix":""}],"container-title":"TechTarget","id":"ITEM-1","issued":{"date-parts":[["2017"]]},"title":"What is business process reengineering (BPR) - Definition from WhatIs","type":"webpage"},"uris":["http://www.mendeley.com/documents/?uuid=bebfd8a6-7461-490d-bcda-d3e82ab0537c"]},{"id":"ITEM-2","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2","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K.Pratt &amp; Roy, 2017; vom Brocke, 2018)","plainTextFormattedCitation":"(K.Pratt &amp; Roy, 2017; vom Brocke, 2018)","previouslyFormattedCitation":"(K.Pratt &amp; Roy, 2017; vom Brocke, 2018)"},"properties":{"noteIndex":0},"schema":"https://github.com/citation-style-language/schema/raw/master/csl-citation.json"}</w:instrText>
      </w:r>
      <w:r w:rsidR="009632F3">
        <w:fldChar w:fldCharType="separate"/>
      </w:r>
      <w:r w:rsidR="00DF00D2" w:rsidRPr="00DF00D2">
        <w:rPr>
          <w:noProof/>
        </w:rPr>
        <w:t>(K.Pratt &amp; Roy, 2017; vom Brocke, 2018)</w:t>
      </w:r>
      <w:r w:rsidR="009632F3">
        <w:fldChar w:fldCharType="end"/>
      </w:r>
      <w:r w:rsidR="006674B8">
        <w:t>.</w:t>
      </w:r>
      <w:r>
        <w:t xml:space="preserve"> </w:t>
      </w:r>
      <w:r w:rsidR="007B0F43">
        <w:rPr>
          <w:i/>
          <w:iCs/>
        </w:rPr>
        <w:t xml:space="preserve">Business process </w:t>
      </w:r>
      <w:r w:rsidR="007B0F43">
        <w:t xml:space="preserve">perlu untuk dikelola agar suatu perusahaan dapat </w:t>
      </w:r>
      <w:r w:rsidR="00DB7DC6">
        <w:t xml:space="preserve">memastikan tujuan yang ingin dicapai </w:t>
      </w:r>
      <w:r w:rsidR="00DF00D2">
        <w:t xml:space="preserve">dengan lebih effisien dan memberikan kepuasan pada pelanggan. Proses pengelolaan </w:t>
      </w:r>
      <w:r w:rsidR="00DF00D2">
        <w:rPr>
          <w:i/>
          <w:iCs/>
        </w:rPr>
        <w:t xml:space="preserve">business process </w:t>
      </w:r>
      <w:r w:rsidR="00DF00D2">
        <w:t xml:space="preserve">disebut sebagai </w:t>
      </w:r>
      <w:r w:rsidR="00DF00D2">
        <w:rPr>
          <w:i/>
          <w:iCs/>
        </w:rPr>
        <w:t xml:space="preserve">Business Process Management </w:t>
      </w:r>
      <w:r w:rsidR="00DF00D2">
        <w:t xml:space="preserve">(BPM) </w:t>
      </w:r>
      <w:r w:rsidR="00DF00D2">
        <w:fldChar w:fldCharType="begin" w:fldLock="1"/>
      </w:r>
      <w:r w:rsidR="00F7307C">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DF00D2">
        <w:fldChar w:fldCharType="separate"/>
      </w:r>
      <w:r w:rsidR="00DF00D2" w:rsidRPr="00DF00D2">
        <w:rPr>
          <w:noProof/>
        </w:rPr>
        <w:t>(vom Brocke, 2018)</w:t>
      </w:r>
      <w:r w:rsidR="00DF00D2">
        <w:fldChar w:fldCharType="end"/>
      </w:r>
      <w:r w:rsidR="00DF00D2">
        <w:t>.</w:t>
      </w:r>
      <w:r w:rsidR="00295F0E">
        <w:t xml:space="preserve"> BPM merupakan kemampuan dari suatu organisasi yang termasuk </w:t>
      </w:r>
      <w:r w:rsidR="00F63541">
        <w:t>kebijakan, formulasi strategi, metode, teknologi, dan manusia untuk menganalisis</w:t>
      </w:r>
      <w:r w:rsidR="00F7307C">
        <w:t xml:space="preserve">, merancang, mengimplementasikan dan mengembangkan secara berkala sebuah </w:t>
      </w:r>
      <w:r w:rsidR="00F7307C">
        <w:rPr>
          <w:i/>
          <w:iCs/>
        </w:rPr>
        <w:t xml:space="preserve">business process </w:t>
      </w:r>
      <w:r w:rsidR="00F7307C">
        <w:rPr>
          <w:i/>
          <w:iCs/>
        </w:rPr>
        <w:fldChar w:fldCharType="begin" w:fldLock="1"/>
      </w:r>
      <w:r w:rsidR="00011550">
        <w:rPr>
          <w:i/>
          <w:iCs/>
        </w:rPr>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F7307C">
        <w:rPr>
          <w:i/>
          <w:iCs/>
        </w:rPr>
        <w:fldChar w:fldCharType="separate"/>
      </w:r>
      <w:r w:rsidR="00F7307C" w:rsidRPr="00F7307C">
        <w:rPr>
          <w:iCs/>
          <w:noProof/>
        </w:rPr>
        <w:t>(vom Brocke, 2018)</w:t>
      </w:r>
      <w:r w:rsidR="00F7307C">
        <w:rPr>
          <w:i/>
          <w:iCs/>
        </w:rPr>
        <w:fldChar w:fldCharType="end"/>
      </w:r>
      <w:r w:rsidR="00F7307C">
        <w:rPr>
          <w:i/>
          <w:iCs/>
        </w:rPr>
        <w:t>.</w:t>
      </w:r>
      <w:r w:rsidR="00D86969">
        <w:rPr>
          <w:i/>
          <w:iCs/>
        </w:rPr>
        <w:t xml:space="preserve"> </w:t>
      </w:r>
      <w:r w:rsidR="00D86969">
        <w:t xml:space="preserve">BPM secara umum memiliki dua fase dalam proses pengembanganya yaitu </w:t>
      </w:r>
      <w:r w:rsidR="00011550">
        <w:t xml:space="preserve">pengembangan proses dan </w:t>
      </w:r>
      <w:r w:rsidR="00011550">
        <w:rPr>
          <w:i/>
          <w:iCs/>
        </w:rPr>
        <w:t xml:space="preserve">reengineering </w:t>
      </w:r>
      <w:r w:rsidR="00011550">
        <w:t xml:space="preserve">proses </w:t>
      </w:r>
      <w:r w:rsidR="00011550">
        <w:fldChar w:fldCharType="begin" w:fldLock="1"/>
      </w:r>
      <w:r w:rsidR="002D55B3">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011550">
        <w:fldChar w:fldCharType="separate"/>
      </w:r>
      <w:r w:rsidR="00011550" w:rsidRPr="00011550">
        <w:rPr>
          <w:noProof/>
        </w:rPr>
        <w:t>(vom Brocke, 2018)</w:t>
      </w:r>
      <w:r w:rsidR="00011550">
        <w:fldChar w:fldCharType="end"/>
      </w:r>
      <w:r w:rsidR="00011550">
        <w:t>.</w:t>
      </w:r>
      <w:r w:rsidR="00654A33">
        <w:t xml:space="preserve"> Pengembangan proses merupakan tahapan di mana suatu organisasi </w:t>
      </w:r>
      <w:r w:rsidR="001C10C6">
        <w:t>menganalisis</w:t>
      </w:r>
      <w:r w:rsidR="00654A33">
        <w:t xml:space="preserve"> proses bisnis yang berjalan saat ini dan memberikan </w:t>
      </w:r>
      <w:r w:rsidR="001C10C6">
        <w:t xml:space="preserve">perbaikan ataupun inovasi pada proses bisnis yang berjalan untuk mengejar </w:t>
      </w:r>
      <w:r w:rsidR="00CE1B19">
        <w:t xml:space="preserve">pengembangan yang berkelanjutan. </w:t>
      </w:r>
      <w:r w:rsidR="00CE1B19">
        <w:rPr>
          <w:i/>
          <w:iCs/>
        </w:rPr>
        <w:t xml:space="preserve">Reengineering </w:t>
      </w:r>
      <w:r w:rsidR="00CE1B19">
        <w:t xml:space="preserve">proses merupakan tahapan di mana </w:t>
      </w:r>
      <w:r w:rsidR="00C83C50">
        <w:t xml:space="preserve">proses bisnis yang berjalan, diuji dan </w:t>
      </w:r>
      <w:r w:rsidR="00C83C50">
        <w:lastRenderedPageBreak/>
        <w:t>ditantang untuk dapat memenuhi kebutuhan yang diinginkan. Apabila proses bisnis tidak dapat memenuhi pengujian</w:t>
      </w:r>
      <w:r w:rsidR="002D55B3">
        <w:t xml:space="preserve"> maka dilakukan perubahan secara radikal terhadap proses bisnis yang berjalan untuk dapat memenuhi tuntutan yang diinginkan </w:t>
      </w:r>
      <w:r w:rsidR="002D55B3">
        <w:fldChar w:fldCharType="begin" w:fldLock="1"/>
      </w:r>
      <w:r w:rsidR="0066279A">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2D55B3">
        <w:fldChar w:fldCharType="separate"/>
      </w:r>
      <w:r w:rsidR="002D55B3" w:rsidRPr="002D55B3">
        <w:rPr>
          <w:noProof/>
        </w:rPr>
        <w:t>(vom Brocke, 2018)</w:t>
      </w:r>
      <w:r w:rsidR="002D55B3">
        <w:fldChar w:fldCharType="end"/>
      </w:r>
      <w:r w:rsidR="002D55B3">
        <w:t>.</w:t>
      </w:r>
    </w:p>
    <w:p w14:paraId="07B6FB0E" w14:textId="71397771" w:rsidR="00AD02E2" w:rsidRDefault="00AD02E2" w:rsidP="00AD1AD6">
      <w:pPr>
        <w:pStyle w:val="Heading3"/>
        <w:rPr>
          <w:i/>
          <w:iCs/>
        </w:rPr>
      </w:pPr>
      <w:bookmarkStart w:id="2742" w:name="_Toc120139651"/>
      <w:bookmarkStart w:id="2743" w:name="_Toc135601423"/>
      <w:r w:rsidRPr="00AE58C4">
        <w:rPr>
          <w:i/>
          <w:iCs/>
        </w:rPr>
        <w:t>Business Process Modelling Notation</w:t>
      </w:r>
      <w:bookmarkEnd w:id="2742"/>
      <w:bookmarkEnd w:id="2743"/>
    </w:p>
    <w:p w14:paraId="20742EEF" w14:textId="14D0AB58" w:rsidR="007976A6" w:rsidRDefault="007976A6" w:rsidP="00AE58C4">
      <w:pPr>
        <w:ind w:left="720"/>
      </w:pPr>
      <w:r>
        <w:rPr>
          <w:i/>
          <w:iCs/>
        </w:rPr>
        <w:t xml:space="preserve">Business Process Modelling Notation </w:t>
      </w:r>
      <w:r>
        <w:t>(BPMN) merupakan sebuah alat yang digunakan untuk menggambarkan sebuah proses bisnis yang ada di dalam suatu proses</w:t>
      </w:r>
      <w:r w:rsidR="00AD1AD6">
        <w:t xml:space="preserve"> </w:t>
      </w:r>
      <w:r w:rsidR="00AD1AD6">
        <w:fldChar w:fldCharType="begin" w:fldLock="1"/>
      </w:r>
      <w:r w:rsidR="00BC4F07">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79be3d92-9628-40fc-8c12-698bb7371187","http://www.mendeley.com/documents/?uuid=aa012b58-91bb-49a8-b55d-6d35287829f6"]}],"mendeley":{"formattedCitation":"(González Moyano et al., 2022a)","plainTextFormattedCitation":"(González Moyano et al., 2022a)","previouslyFormattedCitation":"(González Moyano et al., 2022a)"},"properties":{"noteIndex":0},"schema":"https://github.com/citation-style-language/schema/raw/master/csl-citation.json"}</w:instrText>
      </w:r>
      <w:r w:rsidR="00AD1AD6">
        <w:fldChar w:fldCharType="separate"/>
      </w:r>
      <w:r w:rsidR="009F400B" w:rsidRPr="009F400B">
        <w:rPr>
          <w:noProof/>
        </w:rPr>
        <w:t>(González Moyano et al., 2022a)</w:t>
      </w:r>
      <w:r w:rsidR="00AD1AD6">
        <w:fldChar w:fldCharType="end"/>
      </w:r>
      <w:r>
        <w:t>.</w:t>
      </w:r>
      <w:r w:rsidR="000A593B">
        <w:t xml:space="preserve"> </w:t>
      </w:r>
      <w:r w:rsidR="009F24AF">
        <w:t xml:space="preserve">BPMN merupakan alat pemodelan proses bisnis yang banyak digunakan pada industri yang menjalankan </w:t>
      </w:r>
      <w:r w:rsidR="009F24AF">
        <w:rPr>
          <w:i/>
          <w:iCs/>
        </w:rPr>
        <w:t xml:space="preserve">agile software development </w:t>
      </w:r>
      <w:r w:rsidR="009F24AF">
        <w:rPr>
          <w:i/>
          <w:iCs/>
        </w:rPr>
        <w:fldChar w:fldCharType="begin" w:fldLock="1"/>
      </w:r>
      <w:r w:rsidR="00BC4F07">
        <w:rPr>
          <w:i/>
          <w:iCs/>
        </w:rPr>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aa012b58-91bb-49a8-b55d-6d35287829f6","http://www.mendeley.com/documents/?uuid=79be3d92-9628-40fc-8c12-698bb7371187"]}],"mendeley":{"formattedCitation":"(González Moyano et al., 2022b)","plainTextFormattedCitation":"(González Moyano et al., 2022b)","previouslyFormattedCitation":"(González Moyano et al., 2022b)"},"properties":{"noteIndex":0},"schema":"https://github.com/citation-style-language/schema/raw/master/csl-citation.json"}</w:instrText>
      </w:r>
      <w:r w:rsidR="009F24AF">
        <w:rPr>
          <w:i/>
          <w:iCs/>
        </w:rPr>
        <w:fldChar w:fldCharType="separate"/>
      </w:r>
      <w:r w:rsidR="009F400B" w:rsidRPr="009F400B">
        <w:rPr>
          <w:iCs/>
          <w:noProof/>
        </w:rPr>
        <w:t>(González Moyano et al., 2022b)</w:t>
      </w:r>
      <w:r w:rsidR="009F24AF">
        <w:rPr>
          <w:i/>
          <w:iCs/>
        </w:rPr>
        <w:fldChar w:fldCharType="end"/>
      </w:r>
      <w:r w:rsidR="009F24AF">
        <w:rPr>
          <w:i/>
          <w:iCs/>
        </w:rPr>
        <w:t>.</w:t>
      </w:r>
      <w:r w:rsidR="00D54EE9">
        <w:t>Dalam sebuah BPMN</w:t>
      </w:r>
      <w:r w:rsidR="00BD3BFD">
        <w:t>, proses bisnis di</w:t>
      </w:r>
      <w:r w:rsidR="00032110">
        <w:t>tandai dengan tanda mulai dan tanda berhenti dari suatu bisnis proses</w:t>
      </w:r>
      <w:r w:rsidR="00986DB7">
        <w:t>, dan berisi komponen proses dan juga keputusan yang menunjukan bagaimana suatu bisnis dapat berjalan</w:t>
      </w:r>
      <w:r w:rsidR="00032110">
        <w:t>.</w:t>
      </w:r>
    </w:p>
    <w:p w14:paraId="774B4C87" w14:textId="004D6848" w:rsidR="00F95498" w:rsidRDefault="00F95498" w:rsidP="00AE58C4">
      <w:pPr>
        <w:ind w:left="720"/>
      </w:pPr>
      <w:r>
        <w:t>Dalam sebuah BPMN terdapat 3 komponen penting yang menggambarkan struktur dari BPMN yaitu:</w:t>
      </w:r>
    </w:p>
    <w:p w14:paraId="74720322" w14:textId="0ADB5E10" w:rsidR="00F95498" w:rsidRDefault="00C35F79" w:rsidP="00F95498">
      <w:pPr>
        <w:pStyle w:val="ListParagraph"/>
        <w:numPr>
          <w:ilvl w:val="0"/>
          <w:numId w:val="46"/>
        </w:numPr>
        <w:rPr>
          <w:i/>
          <w:iCs/>
        </w:rPr>
      </w:pPr>
      <w:r w:rsidRPr="003E6F93">
        <w:rPr>
          <w:i/>
          <w:iCs/>
        </w:rPr>
        <w:t>Initiate and End Node</w:t>
      </w:r>
    </w:p>
    <w:p w14:paraId="7336B075" w14:textId="6771FD4C" w:rsidR="00CF0B23" w:rsidRPr="00CF0B23" w:rsidRDefault="00CF0B23" w:rsidP="003E6F93">
      <w:pPr>
        <w:ind w:left="1080"/>
      </w:pPr>
      <w:r>
        <w:t>Merupakan titik yang menggambarkan kapan sebuah proses bisnis dimulai dan selesai dilakukan.</w:t>
      </w:r>
    </w:p>
    <w:p w14:paraId="2AF6CB46" w14:textId="6927016D" w:rsidR="00C35F79" w:rsidRDefault="00C35F79" w:rsidP="00F95498">
      <w:pPr>
        <w:pStyle w:val="ListParagraph"/>
        <w:numPr>
          <w:ilvl w:val="0"/>
          <w:numId w:val="46"/>
        </w:numPr>
        <w:rPr>
          <w:i/>
          <w:iCs/>
        </w:rPr>
      </w:pPr>
      <w:r>
        <w:rPr>
          <w:i/>
          <w:iCs/>
        </w:rPr>
        <w:t>Process Node</w:t>
      </w:r>
    </w:p>
    <w:p w14:paraId="4237AC87" w14:textId="508C42E2" w:rsidR="00CF0B23" w:rsidRDefault="00CF0B23" w:rsidP="00CF0B23">
      <w:pPr>
        <w:ind w:left="1080"/>
      </w:pPr>
      <w:r>
        <w:t xml:space="preserve">Merupakan titik yang menggambarkan proses yang berjalan dari suatu pekerjaan. </w:t>
      </w:r>
      <w:r>
        <w:rPr>
          <w:i/>
          <w:iCs/>
        </w:rPr>
        <w:t xml:space="preserve">Process Node juga </w:t>
      </w:r>
      <w:r>
        <w:t xml:space="preserve">memiliki beberapa jenis </w:t>
      </w:r>
      <w:r w:rsidR="00312806">
        <w:t>yang menggambarkan jenis proses yang sedang dikerjakan</w:t>
      </w:r>
      <w:r w:rsidR="00751DAA">
        <w:t>.</w:t>
      </w:r>
      <w:r w:rsidR="00650711">
        <w:t xml:space="preserve"> </w:t>
      </w:r>
      <w:r w:rsidR="00650711">
        <w:rPr>
          <w:i/>
          <w:iCs/>
        </w:rPr>
        <w:t xml:space="preserve">Process node </w:t>
      </w:r>
      <w:r w:rsidR="00650711">
        <w:t>yang ada pada perangkat lunak BPMN saat ini yaitu:</w:t>
      </w:r>
    </w:p>
    <w:p w14:paraId="3C6EEA27" w14:textId="3B222CDC" w:rsidR="00391AFE" w:rsidRPr="003E6F93" w:rsidRDefault="00391AFE" w:rsidP="00650711">
      <w:pPr>
        <w:pStyle w:val="ListParagraph"/>
        <w:numPr>
          <w:ilvl w:val="0"/>
          <w:numId w:val="47"/>
        </w:numPr>
        <w:rPr>
          <w:i/>
          <w:iCs/>
        </w:rPr>
      </w:pPr>
      <w:r w:rsidRPr="003E6F93">
        <w:rPr>
          <w:i/>
          <w:iCs/>
        </w:rPr>
        <w:t>Send task</w:t>
      </w:r>
    </w:p>
    <w:p w14:paraId="306E6548" w14:textId="68062805" w:rsidR="00391AFE" w:rsidRPr="003E6F93" w:rsidRDefault="00391AFE" w:rsidP="00650711">
      <w:pPr>
        <w:pStyle w:val="ListParagraph"/>
        <w:numPr>
          <w:ilvl w:val="0"/>
          <w:numId w:val="47"/>
        </w:numPr>
        <w:rPr>
          <w:i/>
          <w:iCs/>
        </w:rPr>
      </w:pPr>
      <w:r w:rsidRPr="003E6F93">
        <w:rPr>
          <w:i/>
          <w:iCs/>
        </w:rPr>
        <w:t>Receive task</w:t>
      </w:r>
    </w:p>
    <w:p w14:paraId="745F2285" w14:textId="4978DACE" w:rsidR="00650711" w:rsidRPr="003E6F93" w:rsidRDefault="00650711" w:rsidP="00650711">
      <w:pPr>
        <w:pStyle w:val="ListParagraph"/>
        <w:numPr>
          <w:ilvl w:val="0"/>
          <w:numId w:val="47"/>
        </w:numPr>
        <w:rPr>
          <w:i/>
          <w:iCs/>
        </w:rPr>
      </w:pPr>
      <w:r w:rsidRPr="003E6F93">
        <w:rPr>
          <w:i/>
          <w:iCs/>
        </w:rPr>
        <w:t>User task</w:t>
      </w:r>
    </w:p>
    <w:p w14:paraId="031F1CCF" w14:textId="57C45C33" w:rsidR="00391AFE" w:rsidRPr="003E6F93" w:rsidRDefault="00391AFE" w:rsidP="00650711">
      <w:pPr>
        <w:pStyle w:val="ListParagraph"/>
        <w:numPr>
          <w:ilvl w:val="0"/>
          <w:numId w:val="47"/>
        </w:numPr>
        <w:rPr>
          <w:i/>
          <w:iCs/>
        </w:rPr>
      </w:pPr>
      <w:r w:rsidRPr="003E6F93">
        <w:rPr>
          <w:i/>
          <w:iCs/>
        </w:rPr>
        <w:t>Manual task</w:t>
      </w:r>
    </w:p>
    <w:p w14:paraId="08CB78BE" w14:textId="7C8B5526" w:rsidR="00391AFE" w:rsidRPr="003E6F93" w:rsidRDefault="00391AFE" w:rsidP="00650711">
      <w:pPr>
        <w:pStyle w:val="ListParagraph"/>
        <w:numPr>
          <w:ilvl w:val="0"/>
          <w:numId w:val="47"/>
        </w:numPr>
        <w:rPr>
          <w:i/>
          <w:iCs/>
        </w:rPr>
      </w:pPr>
      <w:r w:rsidRPr="003E6F93">
        <w:rPr>
          <w:i/>
          <w:iCs/>
        </w:rPr>
        <w:t>Service task</w:t>
      </w:r>
    </w:p>
    <w:p w14:paraId="3C42D510" w14:textId="1550C9A5" w:rsidR="00391AFE" w:rsidRPr="003E6F93" w:rsidRDefault="00391AFE" w:rsidP="00650711">
      <w:pPr>
        <w:pStyle w:val="ListParagraph"/>
        <w:numPr>
          <w:ilvl w:val="0"/>
          <w:numId w:val="47"/>
        </w:numPr>
        <w:rPr>
          <w:i/>
          <w:iCs/>
        </w:rPr>
      </w:pPr>
      <w:r w:rsidRPr="003E6F93">
        <w:rPr>
          <w:i/>
          <w:iCs/>
        </w:rPr>
        <w:t>Script task</w:t>
      </w:r>
    </w:p>
    <w:p w14:paraId="3B6BDC95" w14:textId="29FF1E26" w:rsidR="00391AFE" w:rsidRPr="003E6F93" w:rsidRDefault="008172EF" w:rsidP="003E6F93">
      <w:pPr>
        <w:pStyle w:val="ListParagraph"/>
        <w:numPr>
          <w:ilvl w:val="0"/>
          <w:numId w:val="47"/>
        </w:numPr>
        <w:rPr>
          <w:i/>
          <w:iCs/>
        </w:rPr>
      </w:pPr>
      <w:r w:rsidRPr="003E6F93">
        <w:rPr>
          <w:i/>
          <w:iCs/>
        </w:rPr>
        <w:lastRenderedPageBreak/>
        <w:t>Business rule task</w:t>
      </w:r>
    </w:p>
    <w:p w14:paraId="515BEB04" w14:textId="7E66E0A3" w:rsidR="00C35F79" w:rsidRDefault="00C35F79" w:rsidP="00F95498">
      <w:pPr>
        <w:pStyle w:val="ListParagraph"/>
        <w:numPr>
          <w:ilvl w:val="0"/>
          <w:numId w:val="46"/>
        </w:numPr>
        <w:rPr>
          <w:i/>
          <w:iCs/>
        </w:rPr>
      </w:pPr>
      <w:r>
        <w:rPr>
          <w:i/>
          <w:iCs/>
        </w:rPr>
        <w:t>Gateway Node</w:t>
      </w:r>
    </w:p>
    <w:p w14:paraId="3C8FD609" w14:textId="16054CF3" w:rsidR="009D3921" w:rsidRDefault="009D3921">
      <w:pPr>
        <w:ind w:left="1080"/>
      </w:pPr>
      <w:r>
        <w:t xml:space="preserve">Titik yang menggambarkan percabangan dari dua proses yang berjalan. </w:t>
      </w:r>
      <w:r>
        <w:rPr>
          <w:i/>
          <w:iCs/>
        </w:rPr>
        <w:t xml:space="preserve">Gateway node </w:t>
      </w:r>
      <w:r>
        <w:t xml:space="preserve">dapat bersifat </w:t>
      </w:r>
      <w:r w:rsidR="00507CF4">
        <w:rPr>
          <w:i/>
          <w:iCs/>
        </w:rPr>
        <w:t xml:space="preserve">exclusive </w:t>
      </w:r>
      <w:r w:rsidR="00507CF4">
        <w:t>yang menunjukan percabangan atas dua pilihan proses, dan parallel yang menunjukan bahwa dua proses pekerjaan berjalan bersamaan.</w:t>
      </w:r>
    </w:p>
    <w:p w14:paraId="6465D420" w14:textId="1400B0D4" w:rsidR="0039699F" w:rsidRDefault="0039699F" w:rsidP="0039699F">
      <w:pPr>
        <w:pStyle w:val="Heading3"/>
        <w:rPr>
          <w:i/>
          <w:iCs/>
        </w:rPr>
      </w:pPr>
      <w:bookmarkStart w:id="2744" w:name="_Toc135601424"/>
      <w:r w:rsidRPr="003E6F93">
        <w:rPr>
          <w:i/>
          <w:iCs/>
        </w:rPr>
        <w:t>Business Process Management Best Practice</w:t>
      </w:r>
      <w:bookmarkEnd w:id="2744"/>
    </w:p>
    <w:p w14:paraId="5FD5872A" w14:textId="6C83399D" w:rsidR="0039699F" w:rsidRDefault="0039699F" w:rsidP="0039699F">
      <w:pPr>
        <w:ind w:left="720"/>
      </w:pPr>
      <w:r>
        <w:t xml:space="preserve">Dalam melakukan manajemen proses bisnis, terdapat beberapa proses </w:t>
      </w:r>
      <w:r w:rsidRPr="003E6F93">
        <w:rPr>
          <w:i/>
          <w:iCs/>
        </w:rPr>
        <w:t>best practices</w:t>
      </w:r>
      <w:r>
        <w:rPr>
          <w:i/>
          <w:iCs/>
        </w:rPr>
        <w:t xml:space="preserve"> </w:t>
      </w:r>
      <w:r>
        <w:t xml:space="preserve">yang dapat dilakukan untuk mendapatkan sebuah manajemen proses bisnis yang sesuai dengan standar yang ada </w:t>
      </w:r>
      <w:r w:rsidR="00085291">
        <w:fldChar w:fldCharType="begin" w:fldLock="1"/>
      </w:r>
      <w:r w:rsidR="00D201F8">
        <w:instrText>ADDIN CSL_CITATION {"citationItems":[{"id":"ITEM-1","itemData":{"DOI":"10.1016/j.compind.2005.01.001","ISSN":"01663615","abstract":"A fundamental challenge in any Business Process Redesign (BPR) project is to come up with a new process design that is in one or more ways superior to the existing plan. Based on earlier research, a framework to help the designer in selecting the proper best practice(s) for this purpose is presented and validated in this paper. It is described how the framework is used in generating improved process designs for two Dutch organisations. Furthermore, the results from a survey are presented, which has been carried out among BPR practitioners in the UK and the Netherlands to test the framework. The overall conclusion is that the framework is indeed helpful in supporting process redesign and that its core elements are recognised and put in practice by the BPR practitioner community. The framework, therefore, may be of direct interest to both academics and practitioners active in the process improvement field. © 2005 Elsevier B.V. All rights reserved.","author":[{"dropping-particle":"","family":"Mansar","given":"Selma Limam","non-dropping-particle":"","parse-names":false,"suffix":""},{"dropping-particle":"","family":"Reijers","given":"Hajo A.","non-dropping-particle":"","parse-names":false,"suffix":""}],"container-title":"Computers in Industry","id":"ITEM-1","issue":"5","issued":{"date-parts":[["2005"]]},"page":"457-471","title":"Best practices in business process redesign: Validation of a redesign framework","type":"article-journal","volume":"56"},"uris":["http://www.mendeley.com/documents/?uuid=42291445-7e5a-4e80-bd04-9c26a1cdc1ad","http://www.mendeley.com/documents/?uuid=e76e8d26-c160-45e5-8f7d-c36f3c9a5d1e"]},{"id":"ITEM-2","itemData":{"DOI":"10.1016/j.compind.2021.103404","ISSN":"01663615","abstract":"Business Process Management (BPM) embodies a management philosophy, which is supported by a range of methods, techniques, and tools. Academics are continuously expanding this repertoire. In this overview article, the themes are sketched that characterize the development of the BPM discipline over the years: BPM Systems, process modeling, process design, coordination and interoperability, model management, process mining, and new technologies. Each of the themes is characterized in this overview on the basis of articles that appeared in Computers in Industry since its conception, now 40 years ago. Together, these themes provide a perspective on a thriving and evolving discipline.","author":[{"dropping-particle":"","family":"Reijers","given":"Hajo A.","non-dropping-particle":"","parse-names":false,"suffix":""}],"container-title":"Computers in Industry","id":"ITEM-2","issued":{"date-parts":[["2021"]]},"page":"103404","publisher":"Elsevier B.V.","title":"Business Process Management: The evolution of a discipline","type":"article-journal","volume":"126"},"uris":["http://www.mendeley.com/documents/?uuid=a9e8e956-f90b-4b52-9793-c90c12c20f74"]}],"mendeley":{"formattedCitation":"(Mansar &amp; Reijers, 2005; Reijers, 2021)","plainTextFormattedCitation":"(Mansar &amp; Reijers, 2005; Reijers, 2021)","previouslyFormattedCitation":"(Mansar &amp; Reijers, 2005; Reijers, 2021)"},"properties":{"noteIndex":0},"schema":"https://github.com/citation-style-language/schema/raw/master/csl-citation.json"}</w:instrText>
      </w:r>
      <w:r w:rsidR="00085291">
        <w:fldChar w:fldCharType="separate"/>
      </w:r>
      <w:r w:rsidR="00CD03DE" w:rsidRPr="008E5E08">
        <w:rPr>
          <w:noProof/>
        </w:rPr>
        <w:t>(Mansar &amp; Reijers, 2005; Reijers, 2021)</w:t>
      </w:r>
      <w:r w:rsidR="00085291">
        <w:fldChar w:fldCharType="end"/>
      </w:r>
      <w:r>
        <w:t>.</w:t>
      </w:r>
      <w:r w:rsidR="005D2B23">
        <w:t xml:space="preserve"> Adapun beberapa </w:t>
      </w:r>
      <w:r w:rsidR="00225467">
        <w:t>manajemen proses bisnis yang biasa dilakukan sebagai berikut:</w:t>
      </w:r>
    </w:p>
    <w:p w14:paraId="147DC9AC" w14:textId="512C0901" w:rsidR="00225467" w:rsidRPr="003E6F93" w:rsidRDefault="006234FB" w:rsidP="00F472A0">
      <w:pPr>
        <w:pStyle w:val="ListParagraph"/>
        <w:numPr>
          <w:ilvl w:val="0"/>
          <w:numId w:val="46"/>
        </w:numPr>
      </w:pPr>
      <w:r>
        <w:rPr>
          <w:i/>
          <w:iCs/>
        </w:rPr>
        <w:t>Task elimination</w:t>
      </w:r>
    </w:p>
    <w:p w14:paraId="3D3B9E55" w14:textId="3E36AEF5" w:rsidR="006234FB" w:rsidRPr="003E6F93" w:rsidRDefault="00E118FA" w:rsidP="00F472A0">
      <w:pPr>
        <w:pStyle w:val="ListParagraph"/>
        <w:numPr>
          <w:ilvl w:val="0"/>
          <w:numId w:val="46"/>
        </w:numPr>
      </w:pPr>
      <w:r>
        <w:rPr>
          <w:i/>
          <w:iCs/>
        </w:rPr>
        <w:t>Task composition</w:t>
      </w:r>
    </w:p>
    <w:p w14:paraId="18FD9461" w14:textId="31421EBB" w:rsidR="00E118FA" w:rsidRPr="003E6F93" w:rsidRDefault="00E118FA" w:rsidP="00F472A0">
      <w:pPr>
        <w:pStyle w:val="ListParagraph"/>
        <w:numPr>
          <w:ilvl w:val="0"/>
          <w:numId w:val="46"/>
        </w:numPr>
      </w:pPr>
      <w:r>
        <w:rPr>
          <w:i/>
          <w:iCs/>
        </w:rPr>
        <w:t>Integral Technology</w:t>
      </w:r>
    </w:p>
    <w:p w14:paraId="19F43BD3" w14:textId="7605F50F" w:rsidR="00E118FA" w:rsidRPr="003E6F93" w:rsidRDefault="00E118FA" w:rsidP="00F472A0">
      <w:pPr>
        <w:pStyle w:val="ListParagraph"/>
        <w:numPr>
          <w:ilvl w:val="0"/>
          <w:numId w:val="46"/>
        </w:numPr>
      </w:pPr>
      <w:r>
        <w:rPr>
          <w:i/>
          <w:iCs/>
        </w:rPr>
        <w:t>Empower</w:t>
      </w:r>
    </w:p>
    <w:p w14:paraId="0F3ECCE8" w14:textId="7C2FCDFC" w:rsidR="00E118FA" w:rsidRPr="003E6F93" w:rsidRDefault="00E118FA" w:rsidP="00F472A0">
      <w:pPr>
        <w:pStyle w:val="ListParagraph"/>
        <w:numPr>
          <w:ilvl w:val="0"/>
          <w:numId w:val="46"/>
        </w:numPr>
      </w:pPr>
      <w:r>
        <w:rPr>
          <w:i/>
          <w:iCs/>
        </w:rPr>
        <w:t>Order Assignment</w:t>
      </w:r>
    </w:p>
    <w:p w14:paraId="0AA7568A" w14:textId="237B265C" w:rsidR="00E118FA" w:rsidRPr="003E6F93" w:rsidRDefault="00E118FA" w:rsidP="00F472A0">
      <w:pPr>
        <w:pStyle w:val="ListParagraph"/>
        <w:numPr>
          <w:ilvl w:val="0"/>
          <w:numId w:val="46"/>
        </w:numPr>
      </w:pPr>
      <w:r>
        <w:rPr>
          <w:i/>
          <w:iCs/>
        </w:rPr>
        <w:t>Resequencing</w:t>
      </w:r>
    </w:p>
    <w:p w14:paraId="4DDF3703" w14:textId="5B1869FC" w:rsidR="00E118FA" w:rsidRPr="003E6F93" w:rsidRDefault="00E118FA" w:rsidP="00F472A0">
      <w:pPr>
        <w:pStyle w:val="ListParagraph"/>
        <w:numPr>
          <w:ilvl w:val="0"/>
          <w:numId w:val="46"/>
        </w:numPr>
      </w:pPr>
      <w:r>
        <w:rPr>
          <w:i/>
          <w:iCs/>
        </w:rPr>
        <w:t>Specialist Generalist</w:t>
      </w:r>
    </w:p>
    <w:p w14:paraId="75FD48A8" w14:textId="49701EC0" w:rsidR="00E118FA" w:rsidRPr="003E6F93" w:rsidRDefault="00E118FA" w:rsidP="00F472A0">
      <w:pPr>
        <w:pStyle w:val="ListParagraph"/>
        <w:numPr>
          <w:ilvl w:val="0"/>
          <w:numId w:val="46"/>
        </w:numPr>
      </w:pPr>
      <w:r>
        <w:rPr>
          <w:i/>
          <w:iCs/>
        </w:rPr>
        <w:t>Integration</w:t>
      </w:r>
    </w:p>
    <w:p w14:paraId="71890B11" w14:textId="36643707" w:rsidR="00E118FA" w:rsidRPr="003E6F93" w:rsidRDefault="00E118FA" w:rsidP="00F472A0">
      <w:pPr>
        <w:pStyle w:val="ListParagraph"/>
        <w:numPr>
          <w:ilvl w:val="0"/>
          <w:numId w:val="46"/>
        </w:numPr>
      </w:pPr>
      <w:r>
        <w:rPr>
          <w:i/>
          <w:iCs/>
        </w:rPr>
        <w:t>Parallelism</w:t>
      </w:r>
    </w:p>
    <w:p w14:paraId="2AA65EBD" w14:textId="6F38BAB9" w:rsidR="00E118FA" w:rsidRPr="003E6F93" w:rsidRDefault="00E118FA">
      <w:pPr>
        <w:pStyle w:val="ListParagraph"/>
        <w:numPr>
          <w:ilvl w:val="0"/>
          <w:numId w:val="46"/>
        </w:numPr>
      </w:pPr>
      <w:r>
        <w:rPr>
          <w:i/>
          <w:iCs/>
        </w:rPr>
        <w:t>Numerical Involvement</w:t>
      </w:r>
    </w:p>
    <w:p w14:paraId="60351680" w14:textId="1CFE6B0D" w:rsidR="006B04CF" w:rsidRPr="00D407FF" w:rsidRDefault="004F6F05" w:rsidP="003E6F93">
      <w:pPr>
        <w:spacing w:line="259" w:lineRule="auto"/>
        <w:ind w:left="720"/>
      </w:pPr>
      <w:r w:rsidRPr="003E6F93">
        <w:rPr>
          <w:i/>
          <w:iCs/>
        </w:rPr>
        <w:t>Business Process Management Best Practice</w:t>
      </w:r>
      <w:r w:rsidR="00D407FF">
        <w:rPr>
          <w:i/>
          <w:iCs/>
        </w:rPr>
        <w:t xml:space="preserve"> </w:t>
      </w:r>
      <w:r w:rsidR="00D407FF">
        <w:t>perlu diperhatikan ketika melakukan desain proses untuk menentukan perbaikan yang akan dilakukan.</w:t>
      </w:r>
    </w:p>
    <w:p w14:paraId="059785DB" w14:textId="6916BD71" w:rsidR="00C1279D" w:rsidRDefault="00C1279D" w:rsidP="00D02935">
      <w:pPr>
        <w:pStyle w:val="Heading2"/>
      </w:pPr>
      <w:bookmarkStart w:id="2745" w:name="_Toc120139652"/>
      <w:bookmarkStart w:id="2746" w:name="_Toc135601425"/>
      <w:r>
        <w:t>Teori Pengambilan Keputusan</w:t>
      </w:r>
      <w:bookmarkEnd w:id="2745"/>
      <w:bookmarkEnd w:id="2746"/>
    </w:p>
    <w:p w14:paraId="60957CD2" w14:textId="43860A88" w:rsidR="00C1279D" w:rsidRDefault="00C1279D" w:rsidP="00D02935">
      <w:r>
        <w:t xml:space="preserve">Pengambilan keputusan menurut </w:t>
      </w:r>
      <w:r w:rsidR="00695900">
        <w:t xml:space="preserve">Shi et al. adalah sebuah </w:t>
      </w:r>
      <w:r w:rsidR="00F1055F">
        <w:t>kombinasi dari proses dan hasil, yang mengacu pada proses</w:t>
      </w:r>
      <w:r w:rsidR="004C4BEE">
        <w:t xml:space="preserve"> </w:t>
      </w:r>
      <w:r w:rsidR="00766140">
        <w:t xml:space="preserve">identifikasi masalah dan memilih skema akhir yang akan digunakan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dalam pengambilan </w:t>
      </w:r>
      <w:r w:rsidR="0088260B">
        <w:t>keputusa</w:t>
      </w:r>
      <w:r w:rsidR="00447F66">
        <w:t>n pada manajemen Proyek memiliki definisi yang berbeda dari pengambilan keputusan secara umum yaitu seb</w:t>
      </w:r>
      <w:r w:rsidR="008B7BC0">
        <w:t>u</w:t>
      </w:r>
      <w:r w:rsidR="00447F66">
        <w:t>ah proses membuat dan melakukan pemilihan pada isu-isu yang berkaitan dengan perencanaan</w:t>
      </w:r>
      <w:r w:rsidR="006A3283">
        <w:t xml:space="preserve">, penawaran, dan operasional dari sebuah Proyek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r>
        <w:lastRenderedPageBreak/>
        <w:t>Dalam pengambilan keputusan terdapat hal yang perlu dipertimbangkan</w:t>
      </w:r>
      <w:r w:rsidR="00B47966">
        <w:t>, yaitu</w:t>
      </w:r>
      <w:r>
        <w:t xml:space="preserve"> ketika </w:t>
      </w:r>
      <w:r w:rsidR="004627DA">
        <w:t>suatu proses pengambilan keputusan mengacu pada serangkaian fitur dalam konteks keputusan yang membuat pengambilan keputusan semakin kompleks.</w:t>
      </w:r>
      <w:r w:rsidR="00B47966">
        <w:t xml:space="preserve"> Kondisi seperti ini dapat juga disebut sebagai </w:t>
      </w:r>
      <w:r w:rsidR="004C0D06">
        <w:t xml:space="preserve">kompleksitas pengambilan keputusan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r>
        <w:t>Kompleksitas dalam pengambilan keputusan dapat dibedakan menjadi dua jenis yaitu kompleksitas detil dan kompleksitas dinamis</w:t>
      </w:r>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Kompleksitas detil </w:t>
      </w:r>
      <w:r w:rsidR="00EB5DF8">
        <w:t>menggambarkan suatu kompleksitas yang terkait dengan hasil akhir dari pengambilan keputusan</w:t>
      </w:r>
      <w:r w:rsidR="000F615A">
        <w:t xml:space="preserve">. Sedangkan kompleksitas dinamis merupakan </w:t>
      </w:r>
      <w:r w:rsidR="00E66B7C">
        <w:t>jenis kompleksitas yang berubah-ubah seiring berjalan</w:t>
      </w:r>
      <w:r w:rsidR="009C363A">
        <w:t xml:space="preserve">ya proyek, kompleksitas ini terkait dengan proses pengambilan keputusan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pPr>
      <w:bookmarkStart w:id="2747" w:name="_Toc120139653"/>
      <w:bookmarkStart w:id="2748" w:name="_Toc135601426"/>
      <w:r w:rsidRPr="004139ED">
        <w:t>Multi Criteria Decision Making</w:t>
      </w:r>
      <w:bookmarkEnd w:id="2747"/>
      <w:bookmarkEnd w:id="2748"/>
    </w:p>
    <w:p w14:paraId="4B2C4B1A" w14:textId="26A7E171" w:rsidR="00F25C66" w:rsidRDefault="00E16BED" w:rsidP="004C4BEE">
      <w:pPr>
        <w:ind w:left="720"/>
      </w:pPr>
      <w:r>
        <w:rPr>
          <w:i/>
          <w:iCs/>
        </w:rPr>
        <w:t xml:space="preserve">Multi Criteria Decision Making </w:t>
      </w:r>
      <w:r>
        <w:t xml:space="preserve">(MCDM) merupakan salah satu </w:t>
      </w:r>
      <w:del w:id="2749" w:author="Ilham Nur Pratama" w:date="2023-05-16T21:47:00Z">
        <w:r w:rsidR="004E712D" w:rsidDel="004507CC">
          <w:delText>teknik</w:delText>
        </w:r>
      </w:del>
      <w:ins w:id="2750" w:author="Ilham Nur Pratama" w:date="2023-05-16T21:47:00Z">
        <w:r w:rsidR="004507CC">
          <w:pgNum/>
        </w:r>
        <w:r w:rsidR="004507CC">
          <w:t>endal</w:t>
        </w:r>
      </w:ins>
      <w:r>
        <w:t xml:space="preserve"> untuk melakukan pemili</w:t>
      </w:r>
      <w:r w:rsidR="00DF1F13">
        <w:t>han</w:t>
      </w:r>
      <w:r w:rsidR="00F7343B">
        <w:t xml:space="preserve"> atau pengambilan keputusan</w:t>
      </w:r>
      <w:r w:rsidR="00DF1F13">
        <w:t xml:space="preserve"> berdasarkan pilihan-pilihan yang diformalisasi secara transparan dan dengan cara tertentu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merupakan </w:t>
      </w:r>
      <w:r w:rsidR="00C84DFE">
        <w:t xml:space="preserve">ilmu yang mempelajari metode dan juga prosedur yang mempertimbangkan </w:t>
      </w:r>
      <w:r w:rsidR="00700F14">
        <w:t xml:space="preserve">beberapa kriteria yang mungkin akan saling berhubungan untuk </w:t>
      </w:r>
      <w:r w:rsidR="004C6077">
        <w:t>dapat</w:t>
      </w:r>
      <w:r w:rsidR="00700F14">
        <w:t xml:space="preserve"> dihubungkan dengan mekanisme </w:t>
      </w:r>
      <w:r w:rsidR="008509FC">
        <w:t xml:space="preserve">proses manajemen perencanaan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merupakan sebuah </w:t>
      </w:r>
      <w:r w:rsidR="00361AED">
        <w:t xml:space="preserve">pendekatan yang dapat menghasilkan beberapa set solusi yang baik ataupun mendekati terbaik untuk permasalahan yang berhubungan </w:t>
      </w:r>
      <w:r w:rsidR="001075B4">
        <w:t xml:space="preserve">antara satu pilihan dengan pilihan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ind w:left="720"/>
      </w:pPr>
      <w:r>
        <w:t xml:space="preserve">MCDM membantu </w:t>
      </w:r>
      <w:r w:rsidR="00236231">
        <w:t>pengambil keputusan dengan menggunakan kriteria untuk memilih alternatif pilihan atau prioritas dari peringkat</w:t>
      </w:r>
      <w:r w:rsidR="00E75F42">
        <w:t xml:space="preserve"> alternatif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membantu individual yang cenderung</w:t>
      </w:r>
      <w:r w:rsidR="00521EB7">
        <w:t xml:space="preserve"> ketika berpikir dipengaruhi oleh perasaan yang dirasakan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ind w:left="720"/>
        <w:rPr>
          <w:i/>
          <w:iCs/>
        </w:rPr>
      </w:pPr>
      <w:r>
        <w:t xml:space="preserve">MCDM telah di klasifikasi berdasarkan data yang menjadi masukan, kriteria yang digunakan dan juga berapa banyak </w:t>
      </w:r>
      <w:r w:rsidR="009B7412">
        <w:t xml:space="preserve">alternatif pilihan yang dapat di hasilkan. </w:t>
      </w:r>
      <w:r w:rsidR="00D737B1">
        <w:t xml:space="preserve">Pada </w:t>
      </w:r>
      <w:r w:rsidR="009B7412">
        <w:t>klasifikasi ini MCDM dapat dibedakan menjadi 3 kelompok</w:t>
      </w:r>
      <w:r w:rsidR="00EF1ECD">
        <w:t xml:space="preserve"> yaitu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ind w:left="720"/>
        <w:jc w:val="center"/>
      </w:pPr>
      <w:r>
        <w:rPr>
          <w:noProof/>
        </w:rPr>
        <w:lastRenderedPageBreak/>
        <w:drawing>
          <wp:inline distT="0" distB="0" distL="0" distR="0" wp14:anchorId="0464E856" wp14:editId="51F17466">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40" cy="3044190"/>
                    </a:xfrm>
                    <a:prstGeom prst="rect">
                      <a:avLst/>
                    </a:prstGeom>
                  </pic:spPr>
                </pic:pic>
              </a:graphicData>
            </a:graphic>
          </wp:inline>
        </w:drawing>
      </w:r>
    </w:p>
    <w:p w14:paraId="5A442C50" w14:textId="0601B64F" w:rsidR="006650A4" w:rsidRDefault="006650A4" w:rsidP="00EE5E34">
      <w:pPr>
        <w:pStyle w:val="Caption"/>
      </w:pPr>
      <w:bookmarkStart w:id="2751" w:name="_Toc135601479"/>
      <w:r>
        <w:t xml:space="preserve">Gambar </w:t>
      </w:r>
      <w:r w:rsidR="005A58B4">
        <w:fldChar w:fldCharType="begin"/>
      </w:r>
      <w:r w:rsidR="005A58B4">
        <w:instrText xml:space="preserve"> STY</w:instrText>
      </w:r>
      <w:r w:rsidR="005A58B4">
        <w:instrText xml:space="preserve">LEREF 1 \s </w:instrText>
      </w:r>
      <w:r w:rsidR="005A58B4">
        <w:fldChar w:fldCharType="separate"/>
      </w:r>
      <w:r w:rsidR="000D26C4">
        <w:rPr>
          <w:noProof/>
        </w:rPr>
        <w:t>2</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3</w:t>
      </w:r>
      <w:r w:rsidR="005A58B4">
        <w:rPr>
          <w:noProof/>
        </w:rPr>
        <w:fldChar w:fldCharType="end"/>
      </w:r>
      <w:r>
        <w:t xml:space="preserve"> Pembagian MCDM berdasarkan data, kriteria yang digunakan, dan jumlah hasil yang dikeluarkan</w:t>
      </w:r>
      <w:bookmarkEnd w:id="2751"/>
    </w:p>
    <w:p w14:paraId="3395EF9C" w14:textId="67E8A5B7" w:rsidR="008C7273" w:rsidRPr="008C7273" w:rsidRDefault="008C7273" w:rsidP="003E51EB">
      <w:pPr>
        <w:jc w:val="center"/>
      </w:pPr>
      <w:r>
        <w:t xml:space="preserve">Sumber: </w:t>
      </w:r>
      <w:r w:rsidRPr="001B62F8">
        <w:fldChar w:fldCharType="begin" w:fldLock="1"/>
      </w:r>
      <w: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r w:rsidRPr="001B62F8">
        <w:fldChar w:fldCharType="end"/>
      </w:r>
    </w:p>
    <w:p w14:paraId="169398A1" w14:textId="6345E2D9" w:rsidR="0092773C" w:rsidRDefault="0092773C" w:rsidP="004C4BEE">
      <w:pPr>
        <w:ind w:left="720"/>
        <w:rPr>
          <w:i/>
          <w:iCs/>
        </w:rPr>
      </w:pPr>
      <w:r>
        <w:rPr>
          <w:i/>
          <w:iCs/>
        </w:rPr>
        <w:t xml:space="preserve">Basic method </w:t>
      </w:r>
      <w:r>
        <w:t xml:space="preserve"> merupakan jenis MCDM sederhana yang terdiri dari satu model matematis penyelesaian seperti metode programa linier, programa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ind w:left="720"/>
      </w:pPr>
      <w:r>
        <w:rPr>
          <w:i/>
          <w:iCs/>
        </w:rPr>
        <w:t>Single Analytical Model</w:t>
      </w:r>
      <w:r>
        <w:t xml:space="preserve"> merupakan jenis MCDM yang mengadopsi </w:t>
      </w:r>
      <w:r>
        <w:rPr>
          <w:i/>
          <w:iCs/>
        </w:rPr>
        <w:t xml:space="preserve">basic methode </w:t>
      </w:r>
      <w:r>
        <w:t xml:space="preserve">sebagai dasar, kemudian dikembakgan dengan variasi model analisis yang dilakuka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ind w:left="360"/>
      </w:pPr>
      <w:r>
        <w:rPr>
          <w:i/>
          <w:iCs/>
        </w:rPr>
        <w:t xml:space="preserve">Hybrid Method </w:t>
      </w:r>
      <w:r>
        <w:t xml:space="preserve">merupakan jenis MCDM yang menggabungkan satu atau lebih jenis MCDM untuk mendapatkan hasil alternatif pilihan yang lebih tepat dan saling mengisi kekurangan dari sistem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r>
        <w:t>dapat di bentuk dengan mengombinasikan beberapa kombinasi</w:t>
      </w:r>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ind w:left="1080"/>
      </w:pPr>
      <w:r>
        <w:t>Kombinasi</w:t>
      </w:r>
      <w:r w:rsidR="00E81779">
        <w:t xml:space="preserve"> antara metode </w:t>
      </w:r>
      <w:r w:rsidR="00E81779">
        <w:rPr>
          <w:i/>
          <w:iCs/>
        </w:rPr>
        <w:t xml:space="preserve">single analysis model </w:t>
      </w:r>
      <w:r w:rsidR="00E81779">
        <w:t xml:space="preserve">dengan </w:t>
      </w:r>
      <w:r w:rsidR="00E81779">
        <w:rPr>
          <w:i/>
          <w:iCs/>
        </w:rPr>
        <w:t xml:space="preserve">single analysis model </w:t>
      </w:r>
      <w:r w:rsidR="00E81779">
        <w:t>yang lainya.</w:t>
      </w:r>
    </w:p>
    <w:p w14:paraId="40AD1152" w14:textId="792FBD57" w:rsidR="00633D88" w:rsidRDefault="00E5126B" w:rsidP="004C4BEE">
      <w:pPr>
        <w:pStyle w:val="ListParagraph"/>
        <w:numPr>
          <w:ilvl w:val="0"/>
          <w:numId w:val="21"/>
        </w:numPr>
        <w:ind w:left="1080"/>
      </w:pPr>
      <w:r>
        <w:t xml:space="preserve">Kombinasi </w:t>
      </w:r>
      <w:r w:rsidR="004E0FF6">
        <w:t xml:space="preserve">metode MCDM dengan metode </w:t>
      </w:r>
      <w:r w:rsidR="004E0FF6">
        <w:rPr>
          <w:i/>
          <w:iCs/>
        </w:rPr>
        <w:t xml:space="preserve">single analysis model </w:t>
      </w:r>
      <w:r w:rsidR="004E0FF6">
        <w:t>yang dapat mengidentifikasi kriteria lebih baik.</w:t>
      </w:r>
    </w:p>
    <w:p w14:paraId="3F797CF3" w14:textId="68439714" w:rsidR="00E81779" w:rsidRPr="009C1B5D" w:rsidRDefault="00E5126B" w:rsidP="004C4BEE">
      <w:pPr>
        <w:pStyle w:val="ListParagraph"/>
        <w:numPr>
          <w:ilvl w:val="0"/>
          <w:numId w:val="21"/>
        </w:numPr>
        <w:ind w:left="1080"/>
      </w:pPr>
      <w:r>
        <w:lastRenderedPageBreak/>
        <w:t>Kombinasi</w:t>
      </w:r>
      <w:r w:rsidR="009C1B5D">
        <w:t xml:space="preserve"> teori logika </w:t>
      </w:r>
      <w:r w:rsidR="009C1B5D">
        <w:rPr>
          <w:i/>
          <w:iCs/>
        </w:rPr>
        <w:t xml:space="preserve">fuzzy </w:t>
      </w:r>
      <w:r w:rsidR="009C1B5D">
        <w:t xml:space="preserve">dengan salah satu metode </w:t>
      </w:r>
      <w:r w:rsidR="009C1B5D">
        <w:rPr>
          <w:i/>
          <w:iCs/>
        </w:rPr>
        <w:t>single analytical method.</w:t>
      </w:r>
    </w:p>
    <w:p w14:paraId="1CB875A6" w14:textId="25A03FCC" w:rsidR="0092773C" w:rsidRDefault="009C1B5D" w:rsidP="004C4BEE">
      <w:pPr>
        <w:pStyle w:val="ListParagraph"/>
        <w:numPr>
          <w:ilvl w:val="0"/>
          <w:numId w:val="21"/>
        </w:numPr>
        <w:ind w:left="1080"/>
      </w:pPr>
      <w:r>
        <w:t xml:space="preserve">Kombinasi antara </w:t>
      </w:r>
      <w:r w:rsidR="006650A4">
        <w:rPr>
          <w:i/>
          <w:iCs/>
        </w:rPr>
        <w:t>single analysis</w:t>
      </w:r>
      <w:r w:rsidR="00633D88">
        <w:rPr>
          <w:i/>
          <w:iCs/>
        </w:rPr>
        <w:t xml:space="preserve"> model </w:t>
      </w:r>
      <w:r w:rsidR="00633D88">
        <w:t>dengan model optimasi lainya.</w:t>
      </w:r>
    </w:p>
    <w:p w14:paraId="65D1F639" w14:textId="3D62787E" w:rsidR="00DC6689" w:rsidRDefault="00DC6689" w:rsidP="004C4BEE">
      <w:pPr>
        <w:ind w:left="360"/>
      </w:pPr>
      <w:r>
        <w:t xml:space="preserve">Kombinasi dari model </w:t>
      </w:r>
      <w:r>
        <w:rPr>
          <w:i/>
          <w:iCs/>
        </w:rPr>
        <w:t xml:space="preserve">hybrid </w:t>
      </w:r>
      <w:r>
        <w:t xml:space="preserve">MCDM dapat di lihat pada </w:t>
      </w:r>
    </w:p>
    <w:p w14:paraId="6FB266B6" w14:textId="77777777" w:rsidR="00A53354" w:rsidRDefault="00A53354" w:rsidP="004C4BEE">
      <w:pPr>
        <w:keepNext/>
        <w:ind w:left="360"/>
        <w:jc w:val="center"/>
      </w:pPr>
      <w:r>
        <w:rPr>
          <w:noProof/>
        </w:rPr>
        <w:drawing>
          <wp:inline distT="0" distB="0" distL="0" distR="0" wp14:anchorId="0FFB6030" wp14:editId="370B5761">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40" cy="2800350"/>
                    </a:xfrm>
                    <a:prstGeom prst="rect">
                      <a:avLst/>
                    </a:prstGeom>
                  </pic:spPr>
                </pic:pic>
              </a:graphicData>
            </a:graphic>
          </wp:inline>
        </w:drawing>
      </w:r>
    </w:p>
    <w:p w14:paraId="6AA436F5" w14:textId="694B9CE0" w:rsidR="00A53354" w:rsidRDefault="00A53354" w:rsidP="00EE5E34">
      <w:pPr>
        <w:pStyle w:val="Caption"/>
      </w:pPr>
      <w:bookmarkStart w:id="2752" w:name="_Toc135601480"/>
      <w:r>
        <w:t xml:space="preserve">Gambar </w:t>
      </w:r>
      <w:r w:rsidR="005A58B4">
        <w:fldChar w:fldCharType="begin"/>
      </w:r>
      <w:r w:rsidR="005A58B4">
        <w:instrText xml:space="preserve"> STYLEREF 1 \s </w:instrText>
      </w:r>
      <w:r w:rsidR="005A58B4">
        <w:fldChar w:fldCharType="separate"/>
      </w:r>
      <w:r w:rsidR="000D26C4">
        <w:rPr>
          <w:noProof/>
        </w:rPr>
        <w:t>2</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4</w:t>
      </w:r>
      <w:r w:rsidR="005A58B4">
        <w:rPr>
          <w:noProof/>
        </w:rPr>
        <w:fldChar w:fldCharType="end"/>
      </w:r>
      <w:r>
        <w:t xml:space="preserve"> Kombinasi MCDM untuk membentuk sebuah MCDM yang bersifat hybrid</w:t>
      </w:r>
      <w:bookmarkEnd w:id="2752"/>
      <w:r>
        <w:t xml:space="preserve"> </w:t>
      </w:r>
    </w:p>
    <w:p w14:paraId="5AEA5857" w14:textId="2CF75111" w:rsidR="00FA0C2D" w:rsidRPr="00FA0C2D" w:rsidRDefault="00AD6E64" w:rsidP="003E51EB">
      <w:pPr>
        <w:jc w:val="center"/>
      </w:pPr>
      <w:r>
        <w:t xml:space="preserve">Sumber: </w:t>
      </w:r>
      <w:r>
        <w:fldChar w:fldCharType="begin" w:fldLock="1"/>
      </w:r>
      <w: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noProof/>
        </w:rPr>
        <w:t>(</w:t>
      </w:r>
      <w:r w:rsidRPr="00A53354">
        <w:rPr>
          <w:bCs/>
          <w:noProof/>
        </w:rPr>
        <w:t>Arslan, 2018)</w:t>
      </w:r>
      <w:r>
        <w:fldChar w:fldCharType="end"/>
      </w:r>
    </w:p>
    <w:p w14:paraId="2BE2BDE1" w14:textId="2A314769" w:rsidR="00AF2C35" w:rsidRDefault="00915435" w:rsidP="004C4BEE">
      <w:pPr>
        <w:ind w:left="360"/>
      </w:pPr>
      <w:r>
        <w:t xml:space="preserve">Setiap MCDM memiliki perhitungan dan Metode yang berbeda yang akan menghasilkan </w:t>
      </w:r>
      <w:r w:rsidR="002272A5">
        <w:t xml:space="preserve">data yang kemungkinan berbeda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ins w:id="2753" w:author="Ilham Nur Pratama" w:date="2023-05-24T22:54:00Z">
        <w:r w:rsidR="000D26C4">
          <w:t xml:space="preserve">Tabel </w:t>
        </w:r>
        <w:r w:rsidR="000D26C4">
          <w:rPr>
            <w:noProof/>
          </w:rPr>
          <w:t>2</w:t>
        </w:r>
        <w:r w:rsidR="000D26C4">
          <w:t>.</w:t>
        </w:r>
        <w:r w:rsidR="000D26C4">
          <w:rPr>
            <w:noProof/>
          </w:rPr>
          <w:t>5</w:t>
        </w:r>
      </w:ins>
      <w:del w:id="2754" w:author="Ilham Nur Pratama" w:date="2023-05-21T22:43:00Z">
        <w:r w:rsidR="00D52566" w:rsidDel="00985B1D">
          <w:delText xml:space="preserve">Tabel </w:delText>
        </w:r>
        <w:r w:rsidR="00D52566" w:rsidDel="00985B1D">
          <w:rPr>
            <w:noProof/>
          </w:rPr>
          <w:delText>2</w:delText>
        </w:r>
        <w:r w:rsidR="00D52566" w:rsidDel="00985B1D">
          <w:delText>.</w:delText>
        </w:r>
        <w:r w:rsidR="00D52566" w:rsidDel="00985B1D">
          <w:rPr>
            <w:noProof/>
          </w:rPr>
          <w:delText>3</w:delText>
        </w:r>
      </w:del>
      <w:r w:rsidR="007B6769">
        <w:fldChar w:fldCharType="end"/>
      </w:r>
      <w:r w:rsidR="006121DF">
        <w:t xml:space="preserve"> dapat dilihat perbandingan Metode MCDM yang umum digunakan dari berbagai aspek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ind w:left="360"/>
      </w:pPr>
    </w:p>
    <w:p w14:paraId="636AA0E5" w14:textId="1E56DF0B" w:rsidR="00C253B3" w:rsidRPr="00C253B3" w:rsidRDefault="00C253B3" w:rsidP="004C4BEE">
      <w:pPr>
        <w:ind w:left="360"/>
        <w:rPr>
          <w:i/>
          <w:iCs/>
        </w:rPr>
        <w:sectPr w:rsidR="00C253B3" w:rsidRPr="00C253B3" w:rsidSect="00AD4474">
          <w:headerReference w:type="first" r:id="rId43"/>
          <w:pgSz w:w="11906" w:h="16838" w:code="9"/>
          <w:pgMar w:top="1701" w:right="1701" w:bottom="1701" w:left="1701" w:header="720" w:footer="720" w:gutter="0"/>
          <w:cols w:space="720"/>
          <w:titlePg/>
          <w:docGrid w:linePitch="360"/>
        </w:sectPr>
      </w:pPr>
    </w:p>
    <w:p w14:paraId="3141C5A2" w14:textId="7BE48C8D" w:rsidR="004139ED" w:rsidRDefault="004139ED" w:rsidP="004C4BEE">
      <w:pPr>
        <w:ind w:left="360"/>
      </w:pPr>
    </w:p>
    <w:p w14:paraId="7B006940" w14:textId="0A7CB168" w:rsidR="000B3340" w:rsidRDefault="000B3340" w:rsidP="00EE5E34">
      <w:pPr>
        <w:pStyle w:val="Caption"/>
      </w:pPr>
      <w:bookmarkStart w:id="2755" w:name="_Ref110974311"/>
      <w:bookmarkStart w:id="2756" w:name="_Toc135601534"/>
      <w:r>
        <w:t xml:space="preserve">Tabel </w:t>
      </w:r>
      <w:ins w:id="2757" w:author="Ilham Nur Pratama" w:date="2023-05-21T22:40:00Z">
        <w:r w:rsidR="00985B1D">
          <w:fldChar w:fldCharType="begin"/>
        </w:r>
        <w:r w:rsidR="00985B1D">
          <w:instrText xml:space="preserve"> STYLEREF 1 \s </w:instrText>
        </w:r>
      </w:ins>
      <w:r w:rsidR="00985B1D">
        <w:fldChar w:fldCharType="separate"/>
      </w:r>
      <w:r w:rsidR="000D26C4">
        <w:rPr>
          <w:noProof/>
        </w:rPr>
        <w:t>2</w:t>
      </w:r>
      <w:ins w:id="2758"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759" w:author="Ilham Nur Pratama" w:date="2023-05-24T22:54:00Z">
        <w:r w:rsidR="000D26C4">
          <w:rPr>
            <w:noProof/>
          </w:rPr>
          <w:t>5</w:t>
        </w:r>
      </w:ins>
      <w:ins w:id="2760" w:author="Ilham Nur Pratama" w:date="2023-05-21T22:40:00Z">
        <w:r w:rsidR="00985B1D">
          <w:fldChar w:fldCharType="end"/>
        </w:r>
      </w:ins>
      <w:ins w:id="2761" w:author="ilham.nur@office.ui.ac.id" w:date="2023-03-28T20:25:00Z">
        <w:del w:id="2762" w:author="Ilham Nur Pratama" w:date="2023-05-16T21:59:00Z">
          <w:r w:rsidR="005B668B" w:rsidDel="00F848CE">
            <w:fldChar w:fldCharType="begin"/>
          </w:r>
          <w:r w:rsidR="005B668B" w:rsidDel="00F848CE">
            <w:delInstrText xml:space="preserve"> STYLEREF 1 \s </w:delInstrText>
          </w:r>
        </w:del>
      </w:ins>
      <w:del w:id="2763" w:author="Ilham Nur Pratama" w:date="2023-05-16T21:59:00Z">
        <w:r w:rsidR="005B668B" w:rsidDel="00F848CE">
          <w:fldChar w:fldCharType="separate"/>
        </w:r>
        <w:r w:rsidR="00B57DB5" w:rsidDel="00F848CE">
          <w:rPr>
            <w:noProof/>
          </w:rPr>
          <w:delText>2</w:delText>
        </w:r>
      </w:del>
      <w:ins w:id="2764" w:author="ilham.nur@office.ui.ac.id" w:date="2023-03-28T20:25:00Z">
        <w:del w:id="2765"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2766" w:author="Ilham Nur Pratama" w:date="2023-05-16T21:59:00Z">
        <w:r w:rsidR="005A58B4">
          <w:fldChar w:fldCharType="separate"/>
        </w:r>
      </w:del>
      <w:ins w:id="2767" w:author="ilham.nur@office.ui.ac.id" w:date="2023-03-28T20:25:00Z">
        <w:del w:id="2768" w:author="Ilham Nur Pratama" w:date="2023-05-16T21:59:00Z">
          <w:r w:rsidR="005B668B" w:rsidDel="00F848CE">
            <w:fldChar w:fldCharType="end"/>
          </w:r>
        </w:del>
      </w:ins>
      <w:del w:id="2769"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2</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3</w:delText>
        </w:r>
        <w:r w:rsidR="00B1186E" w:rsidDel="005B668B">
          <w:fldChar w:fldCharType="end"/>
        </w:r>
      </w:del>
      <w:bookmarkEnd w:id="2755"/>
      <w:r>
        <w:t xml:space="preserve"> Rangkuman perbandingan metode MCDM yang umum digunakan</w:t>
      </w:r>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2756"/>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rPr>
                <w:sz w:val="20"/>
                <w:szCs w:val="18"/>
              </w:rPr>
            </w:pPr>
          </w:p>
        </w:tc>
        <w:tc>
          <w:tcPr>
            <w:tcW w:w="1044" w:type="pct"/>
          </w:tcPr>
          <w:p w14:paraId="01F9219F" w14:textId="596B5CB9" w:rsidR="00CC3480" w:rsidRPr="00E14C61" w:rsidRDefault="00CC3480" w:rsidP="00DF1F13">
            <w:pPr>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rPr>
                <w:b/>
                <w:bCs/>
                <w:sz w:val="20"/>
                <w:szCs w:val="18"/>
              </w:rPr>
            </w:pPr>
            <w:r w:rsidRPr="00E14C61">
              <w:rPr>
                <w:b/>
                <w:bCs/>
                <w:sz w:val="20"/>
                <w:szCs w:val="18"/>
              </w:rPr>
              <w:t>Jenis normalisasi</w:t>
            </w:r>
          </w:p>
        </w:tc>
        <w:tc>
          <w:tcPr>
            <w:tcW w:w="1044" w:type="pct"/>
          </w:tcPr>
          <w:p w14:paraId="10F7C73B" w14:textId="597AD4E7" w:rsidR="00CC3480" w:rsidRPr="00E14C61" w:rsidRDefault="00CC3480" w:rsidP="00DF1F13">
            <w:pPr>
              <w:rPr>
                <w:sz w:val="20"/>
                <w:szCs w:val="18"/>
              </w:rPr>
            </w:pPr>
            <w:r w:rsidRPr="00E14C61">
              <w:rPr>
                <w:sz w:val="20"/>
                <w:szCs w:val="18"/>
              </w:rPr>
              <w:t>Normalisasi vektor</w:t>
            </w:r>
          </w:p>
        </w:tc>
        <w:tc>
          <w:tcPr>
            <w:tcW w:w="1044" w:type="pct"/>
          </w:tcPr>
          <w:p w14:paraId="0CA2D2EA" w14:textId="15B68449" w:rsidR="00CC3480" w:rsidRPr="00E14C61" w:rsidRDefault="00CC3480" w:rsidP="00DF1F13">
            <w:pPr>
              <w:rPr>
                <w:sz w:val="20"/>
                <w:szCs w:val="18"/>
              </w:rPr>
            </w:pPr>
            <w:r>
              <w:rPr>
                <w:sz w:val="20"/>
                <w:szCs w:val="18"/>
              </w:rPr>
              <w:t>Normalisasi linier</w:t>
            </w:r>
          </w:p>
        </w:tc>
        <w:tc>
          <w:tcPr>
            <w:tcW w:w="1044" w:type="pct"/>
          </w:tcPr>
          <w:p w14:paraId="5D82227D" w14:textId="5F26FA81" w:rsidR="00CC3480" w:rsidRPr="00E14C61" w:rsidRDefault="00CC3480" w:rsidP="00DF1F13">
            <w:pPr>
              <w:rPr>
                <w:sz w:val="20"/>
                <w:szCs w:val="18"/>
              </w:rPr>
            </w:pPr>
            <w:r>
              <w:rPr>
                <w:sz w:val="20"/>
                <w:szCs w:val="18"/>
              </w:rPr>
              <w:t>Normalisasi vektor</w:t>
            </w:r>
          </w:p>
        </w:tc>
        <w:tc>
          <w:tcPr>
            <w:tcW w:w="868" w:type="pct"/>
          </w:tcPr>
          <w:p w14:paraId="75D40A28" w14:textId="305A0D76" w:rsidR="00CC3480" w:rsidRPr="00E14C61" w:rsidRDefault="00CC3480" w:rsidP="00DF1F13">
            <w:pPr>
              <w:rPr>
                <w:sz w:val="20"/>
                <w:szCs w:val="18"/>
              </w:rPr>
            </w:pPr>
            <w:r>
              <w:rPr>
                <w:sz w:val="20"/>
                <w:szCs w:val="18"/>
              </w:rPr>
              <w:t>Normalisasi vektor</w:t>
            </w:r>
          </w:p>
        </w:tc>
      </w:tr>
      <w:tr w:rsidR="00CC3480" w14:paraId="5D566A04" w14:textId="77777777" w:rsidTr="004C4BEE">
        <w:trPr>
          <w:jc w:val="center"/>
        </w:trPr>
        <w:tc>
          <w:tcPr>
            <w:tcW w:w="1000" w:type="pct"/>
          </w:tcPr>
          <w:p w14:paraId="1D3271BE" w14:textId="692A6B05" w:rsidR="00CC3480" w:rsidRPr="00E14C61" w:rsidRDefault="00CC3480" w:rsidP="00C248D3">
            <w:pPr>
              <w:rPr>
                <w:b/>
                <w:bCs/>
                <w:sz w:val="20"/>
                <w:szCs w:val="18"/>
              </w:rPr>
            </w:pPr>
            <w:r w:rsidRPr="00E14C61">
              <w:rPr>
                <w:b/>
                <w:bCs/>
                <w:sz w:val="20"/>
                <w:szCs w:val="18"/>
              </w:rPr>
              <w:t>Kegunaan</w:t>
            </w:r>
          </w:p>
        </w:tc>
        <w:tc>
          <w:tcPr>
            <w:tcW w:w="1044" w:type="pct"/>
          </w:tcPr>
          <w:p w14:paraId="33425A9E" w14:textId="3C9459E4" w:rsidR="00CC3480" w:rsidRPr="00E14C61" w:rsidRDefault="00CC3480" w:rsidP="00C248D3">
            <w:pPr>
              <w:rPr>
                <w:sz w:val="20"/>
                <w:szCs w:val="18"/>
              </w:rPr>
            </w:pPr>
            <w:r>
              <w:rPr>
                <w:sz w:val="20"/>
                <w:szCs w:val="18"/>
              </w:rPr>
              <w:t>Pengambilan keputusan, penentuan peringkat</w:t>
            </w:r>
          </w:p>
        </w:tc>
        <w:tc>
          <w:tcPr>
            <w:tcW w:w="1044" w:type="pct"/>
          </w:tcPr>
          <w:p w14:paraId="139B3C03" w14:textId="68532D9A" w:rsidR="00CC3480" w:rsidRPr="00E14C61" w:rsidRDefault="00CC3480" w:rsidP="00C248D3">
            <w:pPr>
              <w:rPr>
                <w:sz w:val="20"/>
                <w:szCs w:val="18"/>
              </w:rPr>
            </w:pPr>
            <w:r w:rsidRPr="006A1FD6">
              <w:rPr>
                <w:sz w:val="20"/>
                <w:szCs w:val="18"/>
              </w:rPr>
              <w:t>Pengambilan keputusan, penentuan peringkat</w:t>
            </w:r>
          </w:p>
        </w:tc>
        <w:tc>
          <w:tcPr>
            <w:tcW w:w="1044" w:type="pct"/>
          </w:tcPr>
          <w:p w14:paraId="455A060C" w14:textId="5A0957A4" w:rsidR="00CC3480" w:rsidRPr="00E14C61" w:rsidRDefault="00CC3480" w:rsidP="00C248D3">
            <w:pPr>
              <w:rPr>
                <w:sz w:val="20"/>
                <w:szCs w:val="18"/>
              </w:rPr>
            </w:pPr>
            <w:r w:rsidRPr="006A1FD6">
              <w:rPr>
                <w:sz w:val="20"/>
                <w:szCs w:val="18"/>
              </w:rPr>
              <w:t>Pengambilan keputusan, penentuan peringkat</w:t>
            </w:r>
          </w:p>
        </w:tc>
        <w:tc>
          <w:tcPr>
            <w:tcW w:w="868" w:type="pct"/>
          </w:tcPr>
          <w:p w14:paraId="0974B528" w14:textId="56E01C90" w:rsidR="00CC3480" w:rsidRPr="00E14C61" w:rsidRDefault="00CC3480" w:rsidP="00C248D3">
            <w:pPr>
              <w:rPr>
                <w:sz w:val="20"/>
                <w:szCs w:val="18"/>
              </w:rPr>
            </w:pPr>
            <w:r>
              <w:rPr>
                <w:sz w:val="20"/>
                <w:szCs w:val="18"/>
              </w:rPr>
              <w:t xml:space="preserve">Keperluan sortasi, </w:t>
            </w:r>
            <w:r w:rsidRPr="006A1FD6">
              <w:rPr>
                <w:sz w:val="20"/>
                <w:szCs w:val="18"/>
              </w:rPr>
              <w:t>Pengambilan keputusan, penentuan peringkat</w:t>
            </w:r>
          </w:p>
        </w:tc>
      </w:tr>
      <w:tr w:rsidR="00CC3480" w14:paraId="6EE63CCC" w14:textId="77777777" w:rsidTr="004C4BEE">
        <w:trPr>
          <w:jc w:val="center"/>
        </w:trPr>
        <w:tc>
          <w:tcPr>
            <w:tcW w:w="1000" w:type="pct"/>
          </w:tcPr>
          <w:p w14:paraId="5E521716" w14:textId="30DC7151" w:rsidR="00CC3480" w:rsidRPr="00E14C61" w:rsidRDefault="00CC3480" w:rsidP="00233D16">
            <w:pPr>
              <w:rPr>
                <w:b/>
                <w:bCs/>
                <w:sz w:val="20"/>
                <w:szCs w:val="18"/>
              </w:rPr>
            </w:pPr>
            <w:r w:rsidRPr="00E14C61">
              <w:rPr>
                <w:b/>
                <w:bCs/>
                <w:sz w:val="20"/>
                <w:szCs w:val="18"/>
              </w:rPr>
              <w:t>Masukan</w:t>
            </w:r>
          </w:p>
        </w:tc>
        <w:tc>
          <w:tcPr>
            <w:tcW w:w="1044" w:type="pct"/>
          </w:tcPr>
          <w:p w14:paraId="0E4C887A" w14:textId="40CEF44B" w:rsidR="00CC3480" w:rsidRPr="00E14C61" w:rsidRDefault="00CC3480" w:rsidP="00233D16">
            <w:pPr>
              <w:rPr>
                <w:sz w:val="20"/>
                <w:szCs w:val="18"/>
              </w:rPr>
            </w:pPr>
            <w:r>
              <w:rPr>
                <w:sz w:val="20"/>
                <w:szCs w:val="18"/>
              </w:rPr>
              <w:t>Pembobotan yang berentang dari yang ideal-tidak ideal</w:t>
            </w:r>
          </w:p>
        </w:tc>
        <w:tc>
          <w:tcPr>
            <w:tcW w:w="1044" w:type="pct"/>
          </w:tcPr>
          <w:p w14:paraId="291C6FDC" w14:textId="72D63587" w:rsidR="00CC3480" w:rsidRPr="00E14C61" w:rsidRDefault="00CC3480" w:rsidP="00233D16">
            <w:pPr>
              <w:rPr>
                <w:sz w:val="20"/>
                <w:szCs w:val="18"/>
              </w:rPr>
            </w:pPr>
            <w:r>
              <w:rPr>
                <w:sz w:val="20"/>
                <w:szCs w:val="18"/>
              </w:rPr>
              <w:t>Pembobotan terbaik-terburuk</w:t>
            </w:r>
          </w:p>
        </w:tc>
        <w:tc>
          <w:tcPr>
            <w:tcW w:w="1044" w:type="pct"/>
          </w:tcPr>
          <w:p w14:paraId="42FC25F6" w14:textId="168973A9" w:rsidR="00CC3480" w:rsidRPr="00E14C61" w:rsidRDefault="00CC3480" w:rsidP="00233D16">
            <w:pPr>
              <w:rPr>
                <w:sz w:val="20"/>
                <w:szCs w:val="18"/>
              </w:rPr>
            </w:pPr>
            <w:r w:rsidRPr="000F18ED">
              <w:rPr>
                <w:sz w:val="20"/>
                <w:szCs w:val="18"/>
              </w:rPr>
              <w:t>Pembobotan terbaik-terburuk</w:t>
            </w:r>
          </w:p>
        </w:tc>
        <w:tc>
          <w:tcPr>
            <w:tcW w:w="868" w:type="pct"/>
          </w:tcPr>
          <w:p w14:paraId="47504EA7" w14:textId="468A4992" w:rsidR="00CC3480" w:rsidRPr="00E14C61" w:rsidRDefault="00CC3480" w:rsidP="00233D16">
            <w:pPr>
              <w:rPr>
                <w:sz w:val="20"/>
                <w:szCs w:val="18"/>
              </w:rPr>
            </w:pPr>
            <w:r>
              <w:rPr>
                <w:sz w:val="20"/>
                <w:szCs w:val="18"/>
              </w:rPr>
              <w:t>Perbandingan pasangan pilihan dari skala 1-9</w:t>
            </w:r>
          </w:p>
        </w:tc>
      </w:tr>
      <w:tr w:rsidR="00CC3480" w14:paraId="191036F5" w14:textId="77777777" w:rsidTr="004C4BEE">
        <w:trPr>
          <w:jc w:val="center"/>
        </w:trPr>
        <w:tc>
          <w:tcPr>
            <w:tcW w:w="1000" w:type="pct"/>
          </w:tcPr>
          <w:p w14:paraId="13FDFF56" w14:textId="0624644E" w:rsidR="00CC3480" w:rsidRPr="00E14C61" w:rsidRDefault="00CC3480" w:rsidP="00DF1F13">
            <w:pPr>
              <w:rPr>
                <w:b/>
                <w:bCs/>
                <w:sz w:val="20"/>
                <w:szCs w:val="18"/>
              </w:rPr>
            </w:pPr>
            <w:r w:rsidRPr="00E14C61">
              <w:rPr>
                <w:b/>
                <w:bCs/>
                <w:sz w:val="20"/>
                <w:szCs w:val="18"/>
              </w:rPr>
              <w:t>Keluaran</w:t>
            </w:r>
          </w:p>
        </w:tc>
        <w:tc>
          <w:tcPr>
            <w:tcW w:w="1044" w:type="pct"/>
          </w:tcPr>
          <w:p w14:paraId="12393F6A" w14:textId="5B7CB1A8" w:rsidR="00CC3480" w:rsidRPr="00E14C61" w:rsidRDefault="00CC3480" w:rsidP="00DF1F13">
            <w:pPr>
              <w:rPr>
                <w:sz w:val="20"/>
                <w:szCs w:val="18"/>
              </w:rPr>
            </w:pPr>
            <w:r>
              <w:rPr>
                <w:sz w:val="20"/>
                <w:szCs w:val="18"/>
              </w:rPr>
              <w:t>Peringkat lengkap dari yang paling ideal-hingga tidak ideal, dengan kedekatan antar pilihan</w:t>
            </w:r>
          </w:p>
        </w:tc>
        <w:tc>
          <w:tcPr>
            <w:tcW w:w="1044" w:type="pct"/>
          </w:tcPr>
          <w:p w14:paraId="39428FB0" w14:textId="543043D4" w:rsidR="00CC3480" w:rsidRPr="00E14C61" w:rsidRDefault="00CC3480" w:rsidP="00DF1F13">
            <w:pPr>
              <w:rPr>
                <w:sz w:val="20"/>
                <w:szCs w:val="18"/>
              </w:rPr>
            </w:pPr>
            <w:r>
              <w:rPr>
                <w:sz w:val="20"/>
                <w:szCs w:val="18"/>
              </w:rPr>
              <w:t>Peringkat dari yang terbaik hingga terburuk, dengan kedekatan antar pilihan</w:t>
            </w:r>
          </w:p>
        </w:tc>
        <w:tc>
          <w:tcPr>
            <w:tcW w:w="1044" w:type="pct"/>
          </w:tcPr>
          <w:p w14:paraId="498F2608" w14:textId="1073584E" w:rsidR="00CC3480" w:rsidRPr="00E14C61" w:rsidRDefault="00CC3480" w:rsidP="00DF1F13">
            <w:pPr>
              <w:rPr>
                <w:sz w:val="20"/>
                <w:szCs w:val="18"/>
              </w:rPr>
            </w:pPr>
            <w:r>
              <w:rPr>
                <w:sz w:val="20"/>
                <w:szCs w:val="18"/>
              </w:rPr>
              <w:t>Peringkat dari yang terbaik hingga terburuk,</w:t>
            </w:r>
          </w:p>
        </w:tc>
        <w:tc>
          <w:tcPr>
            <w:tcW w:w="868" w:type="pct"/>
          </w:tcPr>
          <w:p w14:paraId="3425613D" w14:textId="2DB4E6BB" w:rsidR="00CC3480" w:rsidRPr="00E14C61" w:rsidRDefault="00CC3480" w:rsidP="00DF1F13">
            <w:pPr>
              <w:rPr>
                <w:sz w:val="20"/>
                <w:szCs w:val="18"/>
              </w:rPr>
            </w:pPr>
            <w:r>
              <w:rPr>
                <w:sz w:val="20"/>
                <w:szCs w:val="18"/>
              </w:rPr>
              <w:t>Peringkat dengan nilai pada masing-masing peringkat.</w:t>
            </w:r>
          </w:p>
        </w:tc>
      </w:tr>
    </w:tbl>
    <w:p w14:paraId="0A1E6381" w14:textId="77777777" w:rsidR="006121DF" w:rsidRDefault="006121DF" w:rsidP="004C4BEE">
      <w:pPr>
        <w:ind w:left="360"/>
      </w:pPr>
    </w:p>
    <w:p w14:paraId="4951DD43" w14:textId="77777777" w:rsidR="00AF2C35" w:rsidRDefault="00AF2C35" w:rsidP="004C4BEE">
      <w:pPr>
        <w:ind w:left="360"/>
        <w:sectPr w:rsidR="00AF2C35" w:rsidSect="00F90CFF">
          <w:headerReference w:type="even" r:id="rId44"/>
          <w:headerReference w:type="default" r:id="rId45"/>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ind w:left="360"/>
      </w:pPr>
      <w:r>
        <w:rPr>
          <w:i/>
          <w:iCs/>
        </w:rPr>
        <w:lastRenderedPageBreak/>
        <w:t xml:space="preserve">Analytical Hierarchy </w:t>
      </w:r>
      <w:r w:rsidR="00A1622C">
        <w:rPr>
          <w:i/>
          <w:iCs/>
        </w:rPr>
        <w:t xml:space="preserve">Process </w:t>
      </w:r>
      <w:r w:rsidR="00A1622C">
        <w:t xml:space="preserve">(AHP) merupakan metode alternatif yang digunakan untuk membandingkan pasangan pilihan, umumnya kategori dan sub kategori untuk mendapatkan urutan pilihan dengan nilai, sehingga dapat di ambil keputusan dari </w:t>
      </w:r>
      <w:r w:rsidR="0003695E">
        <w:t xml:space="preserve">peringkat yang dihasilkan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583AFDF3" w:rsidR="008F73AC" w:rsidRDefault="007179B6" w:rsidP="004C4BEE">
      <w:pPr>
        <w:ind w:left="360"/>
      </w:pPr>
      <w:r>
        <w:t xml:space="preserve">Permasalahan </w:t>
      </w:r>
      <w:r w:rsidR="00BB16CB">
        <w:t xml:space="preserve">pengambilan keputusan tidak selalu dapat ditentukan dengan dengan menggunakan hirarki proses, hal ini disebabkan oleh adanya keterkaitan yang tidak tergambar antar </w:t>
      </w:r>
      <w:del w:id="2770" w:author="Ilham Nur Pratama" w:date="2023-05-15T21:46:00Z">
        <w:r w:rsidR="00B51285" w:rsidDel="00A45D25">
          <w:pgNum/>
        </w:r>
        <w:r w:rsidR="00B51285" w:rsidDel="00A45D25">
          <w:delText>erminol</w:delText>
        </w:r>
      </w:del>
      <w:ins w:id="2771" w:author="Ilham Nur Pratama" w:date="2023-05-15T21:46:00Z">
        <w:r w:rsidR="00A45D25">
          <w:t>logika</w:t>
        </w:r>
      </w:ins>
      <w:r w:rsidR="000E55FB">
        <w:t xml:space="preserve"> yang di kendalikan dengan hirarki di atasnya. </w:t>
      </w:r>
      <w:r w:rsidR="000E55FB">
        <w:rPr>
          <w:i/>
          <w:iCs/>
        </w:rPr>
        <w:t xml:space="preserve">Analytical Network Process </w:t>
      </w:r>
      <w:r w:rsidR="000E55FB">
        <w:t>(ANP)</w:t>
      </w:r>
      <w:r w:rsidR="00FA659A">
        <w:t xml:space="preserve"> merupakan Teknik MCDM yang menggunakan jaringan hirarki di mana memungkinkan adanya keterkaitan antara elemen </w:t>
      </w:r>
      <w:r w:rsidR="004236C5">
        <w:t>yang di kendalikan dan hirarki</w:t>
      </w:r>
      <w:ins w:id="2772" w:author="Ilham Nur Pratama" w:date="2023-05-15T21:45:00Z">
        <w:r w:rsidR="00A45D25">
          <w:t xml:space="preserve"> </w:t>
        </w:r>
      </w:ins>
      <w:del w:id="2773" w:author="Ilham Nur Pratama" w:date="2023-05-15T21:45:00Z">
        <w:r w:rsidR="004236C5" w:rsidDel="00A45D25">
          <w:delText xml:space="preserve"> </w:delText>
        </w:r>
        <w:r w:rsidR="00B51285" w:rsidDel="00A45D25">
          <w:pgNum/>
        </w:r>
        <w:r w:rsidR="00B51285" w:rsidDel="00A45D25">
          <w:delText>ermino</w:delText>
        </w:r>
        <w:r w:rsidR="004236C5" w:rsidDel="00A45D25">
          <w:delText xml:space="preserve"> </w:delText>
        </w:r>
      </w:del>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r w:rsidR="00864CCA">
        <w:t xml:space="preserve">Koneksi dari ANP dapat di gambarkan pada </w:t>
      </w:r>
      <w:r w:rsidR="00864CCA">
        <w:fldChar w:fldCharType="begin"/>
      </w:r>
      <w:r w:rsidR="00864CCA">
        <w:instrText xml:space="preserve"> REF _Ref111275031 \h </w:instrText>
      </w:r>
      <w:r w:rsidR="00864CCA">
        <w:fldChar w:fldCharType="separate"/>
      </w:r>
      <w:r w:rsidR="000D26C4">
        <w:t xml:space="preserve">Gambar </w:t>
      </w:r>
      <w:r w:rsidR="000D26C4">
        <w:rPr>
          <w:noProof/>
        </w:rPr>
        <w:t>2</w:t>
      </w:r>
      <w:r w:rsidR="000D26C4">
        <w:t>.</w:t>
      </w:r>
      <w:r w:rsidR="000D26C4">
        <w:rPr>
          <w:noProof/>
        </w:rPr>
        <w:t>5</w:t>
      </w:r>
      <w:r w:rsidR="00864CCA">
        <w:fldChar w:fldCharType="end"/>
      </w:r>
      <w:r w:rsidR="00864CCA">
        <w:t>.</w:t>
      </w:r>
    </w:p>
    <w:p w14:paraId="6FA9D947" w14:textId="77777777" w:rsidR="00864CCA" w:rsidRDefault="00864CCA" w:rsidP="00864CCA">
      <w:pPr>
        <w:keepNext/>
      </w:pPr>
      <w:r>
        <w:rPr>
          <w:noProof/>
        </w:rPr>
        <w:drawing>
          <wp:inline distT="0" distB="0" distL="0" distR="0" wp14:anchorId="02373159" wp14:editId="4923F469">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46"/>
                    <a:stretch>
                      <a:fillRect/>
                    </a:stretch>
                  </pic:blipFill>
                  <pic:spPr>
                    <a:xfrm>
                      <a:off x="0" y="0"/>
                      <a:ext cx="5400040" cy="2450465"/>
                    </a:xfrm>
                    <a:prstGeom prst="rect">
                      <a:avLst/>
                    </a:prstGeom>
                  </pic:spPr>
                </pic:pic>
              </a:graphicData>
            </a:graphic>
          </wp:inline>
        </w:drawing>
      </w:r>
    </w:p>
    <w:p w14:paraId="6C30C0BF" w14:textId="20323760" w:rsidR="00864CCA" w:rsidRDefault="00864CCA" w:rsidP="00EE5E34">
      <w:pPr>
        <w:pStyle w:val="Caption"/>
      </w:pPr>
      <w:bookmarkStart w:id="2774" w:name="_Ref111275031"/>
      <w:bookmarkStart w:id="2775" w:name="_Toc135601481"/>
      <w:r>
        <w:t xml:space="preserve">Gambar </w:t>
      </w:r>
      <w:r w:rsidR="005A58B4">
        <w:fldChar w:fldCharType="begin"/>
      </w:r>
      <w:r w:rsidR="005A58B4">
        <w:instrText xml:space="preserve"> STYLEREF 1 \s </w:instrText>
      </w:r>
      <w:r w:rsidR="005A58B4">
        <w:fldChar w:fldCharType="separate"/>
      </w:r>
      <w:r w:rsidR="000D26C4">
        <w:rPr>
          <w:noProof/>
        </w:rPr>
        <w:t>2</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5</w:t>
      </w:r>
      <w:r w:rsidR="005A58B4">
        <w:rPr>
          <w:noProof/>
        </w:rPr>
        <w:fldChar w:fldCharType="end"/>
      </w:r>
      <w:bookmarkEnd w:id="2774"/>
      <w:r>
        <w:t xml:space="preserve"> Koneksi hirarki pada </w:t>
      </w:r>
      <w:del w:id="2776" w:author="Ilham Nur Pratama" w:date="2023-05-16T21:47:00Z">
        <w:r w:rsidDel="004507CC">
          <w:delText>teknik</w:delText>
        </w:r>
      </w:del>
      <w:ins w:id="2777" w:author="Ilham Nur Pratama" w:date="2023-05-16T21:47:00Z">
        <w:r w:rsidR="004507CC">
          <w:pgNum/>
        </w:r>
        <w:r w:rsidR="004507CC">
          <w:t>endal</w:t>
        </w:r>
      </w:ins>
      <w:r>
        <w:t xml:space="preserve"> penentuan keputusan menggunakan ANP</w:t>
      </w:r>
      <w:bookmarkEnd w:id="2775"/>
      <w:r>
        <w:t xml:space="preserve"> </w:t>
      </w:r>
    </w:p>
    <w:p w14:paraId="0920845C" w14:textId="7BC6DCA8" w:rsidR="00363199" w:rsidRDefault="00363199" w:rsidP="003E6F93">
      <w:pPr>
        <w:ind w:left="424"/>
        <w:jc w:val="center"/>
      </w:pPr>
      <w:r>
        <w:t xml:space="preserve">Sumber: </w:t>
      </w:r>
      <w:r w:rsidRPr="00864CCA">
        <w:fldChar w:fldCharType="begin" w:fldLock="1"/>
      </w:r>
      <w:r>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r w:rsidRPr="00D7521E">
        <w:rPr>
          <w:noProof/>
        </w:rPr>
        <w:t>(Chen et al., 2019b)</w:t>
      </w:r>
      <w:r w:rsidRPr="00864CCA">
        <w:fldChar w:fldCharType="end"/>
      </w:r>
    </w:p>
    <w:p w14:paraId="0B8E6644" w14:textId="06E48DCC" w:rsidR="007A4ACA" w:rsidRDefault="003242E9" w:rsidP="004C4BEE">
      <w:pPr>
        <w:ind w:left="424"/>
      </w:pPr>
      <w:r>
        <w:t>ANP membagi elemen dari sistem</w:t>
      </w:r>
      <w:r w:rsidR="007A4C16">
        <w:t xml:space="preserve"> menjadi </w:t>
      </w:r>
      <w:r w:rsidR="00C27342">
        <w:t>2 hirarki</w:t>
      </w:r>
      <w:r w:rsidR="007A4ACA">
        <w:t>,</w:t>
      </w:r>
      <w:r w:rsidR="00C27342">
        <w:t xml:space="preserve"> yaitu</w:t>
      </w:r>
      <w:r w:rsidR="007A4ACA">
        <w:t xml:space="preserve"> :</w:t>
      </w:r>
    </w:p>
    <w:p w14:paraId="274202EA" w14:textId="26E31924" w:rsidR="009F46B0" w:rsidRDefault="007A4ACA" w:rsidP="004C4BEE">
      <w:pPr>
        <w:pStyle w:val="ListParagraph"/>
        <w:numPr>
          <w:ilvl w:val="0"/>
          <w:numId w:val="23"/>
        </w:numPr>
        <w:ind w:left="1208"/>
      </w:pPr>
      <w:r>
        <w:t>Hirarki kendali</w:t>
      </w:r>
    </w:p>
    <w:p w14:paraId="7AA09FE4" w14:textId="64D75EDE" w:rsidR="007A4ACA" w:rsidRDefault="007A4ACA" w:rsidP="004C4BEE">
      <w:pPr>
        <w:pStyle w:val="ListParagraph"/>
        <w:numPr>
          <w:ilvl w:val="0"/>
          <w:numId w:val="23"/>
        </w:numPr>
        <w:ind w:left="1208"/>
      </w:pPr>
      <w:r>
        <w:t>Hirarki jaringan</w:t>
      </w:r>
    </w:p>
    <w:p w14:paraId="277C2B6A" w14:textId="2FE67E61" w:rsidR="007A4ACA" w:rsidRPr="000E55FB" w:rsidRDefault="008F73AC" w:rsidP="004C4BEE">
      <w:pPr>
        <w:ind w:left="424"/>
      </w:pPr>
      <w:r>
        <w:t xml:space="preserve">ANP sudah banyak di adopsi oleh berbagai area dalam membantu menentukan </w:t>
      </w:r>
      <w:r w:rsidR="009A5DF1">
        <w:t xml:space="preserve">keputusan yang meliputi manajemen rantai pasok, manajemen limbah, energi, </w:t>
      </w:r>
      <w:ins w:id="2778" w:author="Ilham Nur Pratama" w:date="2023-05-15T21:46:00Z">
        <w:r w:rsidR="00DB0761">
          <w:t xml:space="preserve">dan </w:t>
        </w:r>
      </w:ins>
      <w:r w:rsidR="009A5DF1">
        <w:t xml:space="preserve">analisis risiko konstruksi </w:t>
      </w:r>
      <w:del w:id="2779" w:author="Ilham Nur Pratama" w:date="2023-05-15T21:46:00Z">
        <w:r w:rsidR="009A5DF1" w:rsidDel="00DB0761">
          <w:delText xml:space="preserve">dan </w:delText>
        </w:r>
        <w:r w:rsidR="00B51285" w:rsidDel="00DB0761">
          <w:pgNum/>
        </w:r>
        <w:r w:rsidR="00B51285" w:rsidDel="00DB0761">
          <w:delText>erminolo</w:delText>
        </w:r>
        <w:r w:rsidR="009A5DF1" w:rsidDel="00DB0761">
          <w:delText xml:space="preserve"> </w:delText>
        </w:r>
      </w:del>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ind w:left="424"/>
      </w:pPr>
      <w:r w:rsidRPr="00286335">
        <w:rPr>
          <w:i/>
          <w:iCs/>
        </w:rPr>
        <w:lastRenderedPageBreak/>
        <w:t>Technique for Order of Preference by Similarity to Ideal Solution</w:t>
      </w:r>
      <w:r>
        <w:rPr>
          <w:i/>
          <w:iCs/>
        </w:rPr>
        <w:t xml:space="preserve"> </w:t>
      </w:r>
      <w:r>
        <w:t xml:space="preserve">(TOPSIS) </w:t>
      </w:r>
      <w:r w:rsidR="00C3385A">
        <w:t>merupakan metode MCDM yang memungkinkan input yang lebih sedikit dibandingkan dengan AHP, namun masih dapat menghasilkan peringkat terbaik dari pilihan yang ada</w:t>
      </w:r>
      <w:r w:rsidR="00B67C04">
        <w:t xml:space="preserve">, dengan nilai kedekatan antar pilihan yang ada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ind w:left="424"/>
      </w:pPr>
      <w:r>
        <w:t>VIKOR</w:t>
      </w:r>
      <w:r w:rsidR="00493929">
        <w:t xml:space="preserve"> </w:t>
      </w:r>
      <w:r w:rsidR="00135D39">
        <w:t>merupakan metode MCD</w:t>
      </w:r>
      <w:r w:rsidR="003E25CE">
        <w:t>M yang ditujukan untuk menyelesaikan permsalahan yang bersifat kompleks dan dianggap sebagai meto</w:t>
      </w:r>
      <w:r w:rsidR="007829B4">
        <w:t xml:space="preserve">de yang </w:t>
      </w:r>
      <w:r w:rsidR="00D35468">
        <w:t>dapat mengkompromi</w:t>
      </w:r>
      <w:r w:rsidR="0030388A">
        <w:t xml:space="preserve"> pemanfaatan secara maksimal sumber daya yang ada dan meminimalkan limbah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ind w:left="424"/>
      </w:pPr>
      <w:r>
        <w:rPr>
          <w:i/>
          <w:iCs/>
        </w:rPr>
        <w:t xml:space="preserve">Complex Proportional Assessment </w:t>
      </w:r>
      <w:r>
        <w:t xml:space="preserve">(COPRAS) merupakan sebuah metode MCDM yang digunakan umumnya pada bidang sains dan teknologi khususnya di bidang manufaktur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diminati oleh pengguna MCDM dikarenakan fleksibilitas yang dimiliki dalam melakukan penentuan kriteria. COPRAS </w:t>
      </w:r>
      <w:r w:rsidR="008A6542">
        <w:t xml:space="preserve">dapat menunjukan alternatif terbaik berdasarkan dengan mempertimbangkan kondisi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menawarkan beberapa kelebihan di bandingkan jenis MCDM yang lain seperti, mudah digunakan, transparan dan mudah untuk diinterpretasikan dalam bentuk grafik. COPRAS juga memiliki kelebihan dibandingkan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yaitu:</w:t>
      </w:r>
    </w:p>
    <w:p w14:paraId="6427A663" w14:textId="4B1AE873" w:rsidR="00C77938" w:rsidRDefault="00C77938" w:rsidP="004C4BEE">
      <w:pPr>
        <w:pStyle w:val="ListParagraph"/>
        <w:numPr>
          <w:ilvl w:val="0"/>
          <w:numId w:val="22"/>
        </w:numPr>
        <w:ind w:left="1144"/>
      </w:pPr>
      <w:r>
        <w:t>Waktu kalkulasi relative cepat</w:t>
      </w:r>
    </w:p>
    <w:p w14:paraId="591CADA1" w14:textId="7BF6E903" w:rsidR="00C77938" w:rsidRDefault="00C77938" w:rsidP="004C4BEE">
      <w:pPr>
        <w:pStyle w:val="ListParagraph"/>
        <w:numPr>
          <w:ilvl w:val="0"/>
          <w:numId w:val="22"/>
        </w:numPr>
        <w:ind w:left="1144"/>
      </w:pPr>
      <w:r>
        <w:t>Transparan</w:t>
      </w:r>
    </w:p>
    <w:p w14:paraId="626218D7" w14:textId="3B97DC9B" w:rsidR="00C77938" w:rsidRDefault="00C77938" w:rsidP="004C4BEE">
      <w:pPr>
        <w:pStyle w:val="ListParagraph"/>
        <w:numPr>
          <w:ilvl w:val="0"/>
          <w:numId w:val="22"/>
        </w:numPr>
        <w:ind w:left="1144"/>
      </w:pPr>
      <w:r>
        <w:t>Mudah digunakan</w:t>
      </w:r>
    </w:p>
    <w:p w14:paraId="5CE78DD2" w14:textId="5ACEE0D6" w:rsidR="00C77938" w:rsidRDefault="00C77938" w:rsidP="004C4BEE">
      <w:pPr>
        <w:pStyle w:val="ListParagraph"/>
        <w:numPr>
          <w:ilvl w:val="0"/>
          <w:numId w:val="22"/>
        </w:numPr>
        <w:ind w:left="1144"/>
      </w:pPr>
      <w:r>
        <w:t>Mudah untuk diinterpretasikan kedalam grafik</w:t>
      </w:r>
    </w:p>
    <w:p w14:paraId="7C9ACCCE" w14:textId="36605BBB" w:rsidR="00C77938" w:rsidRDefault="00C77938" w:rsidP="004C4BEE">
      <w:pPr>
        <w:ind w:left="424"/>
      </w:pPr>
      <w:r>
        <w:t>Langkah umum yang dilakukan dalam menggunakan metode COPRAS ditunjukan secara umum pada.</w:t>
      </w:r>
    </w:p>
    <w:p w14:paraId="3DDD24B7" w14:textId="77777777" w:rsidR="008E3FD4" w:rsidRDefault="008E3FD4" w:rsidP="004C4BEE">
      <w:pPr>
        <w:keepNext/>
        <w:ind w:left="424"/>
        <w:jc w:val="center"/>
      </w:pPr>
      <w:r>
        <w:rPr>
          <w:noProof/>
        </w:rPr>
        <w:lastRenderedPageBreak/>
        <w:drawing>
          <wp:inline distT="0" distB="0" distL="0" distR="0" wp14:anchorId="7ED037E4" wp14:editId="036447A0">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333875" cy="5029200"/>
                    </a:xfrm>
                    <a:prstGeom prst="rect">
                      <a:avLst/>
                    </a:prstGeom>
                  </pic:spPr>
                </pic:pic>
              </a:graphicData>
            </a:graphic>
          </wp:inline>
        </w:drawing>
      </w:r>
    </w:p>
    <w:p w14:paraId="09EE5629" w14:textId="7A3E5F49" w:rsidR="00C77938" w:rsidRDefault="008E3FD4" w:rsidP="00EE5E34">
      <w:pPr>
        <w:pStyle w:val="Caption"/>
      </w:pPr>
      <w:bookmarkStart w:id="2780" w:name="_Toc135601482"/>
      <w:r>
        <w:t xml:space="preserve">Gambar </w:t>
      </w:r>
      <w:r w:rsidR="005A58B4">
        <w:fldChar w:fldCharType="begin"/>
      </w:r>
      <w:r w:rsidR="005A58B4">
        <w:instrText xml:space="preserve"> STYLEREF 1 \s </w:instrText>
      </w:r>
      <w:r w:rsidR="005A58B4">
        <w:fldChar w:fldCharType="separate"/>
      </w:r>
      <w:r w:rsidR="000D26C4">
        <w:rPr>
          <w:noProof/>
        </w:rPr>
        <w:t>2</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6</w:t>
      </w:r>
      <w:r w:rsidR="005A58B4">
        <w:rPr>
          <w:noProof/>
        </w:rPr>
        <w:fldChar w:fldCharType="end"/>
      </w:r>
      <w:r>
        <w:t xml:space="preserve"> Tata cara MCDM menggunakan metode COPRAS</w:t>
      </w:r>
      <w:bookmarkEnd w:id="2780"/>
      <w:r w:rsidR="00FF6406">
        <w:t xml:space="preserve"> </w:t>
      </w:r>
    </w:p>
    <w:p w14:paraId="71B11DFB" w14:textId="01268936" w:rsidR="00C25463" w:rsidRPr="00C25463" w:rsidRDefault="00C25463" w:rsidP="003E51EB">
      <w:pPr>
        <w:jc w:val="center"/>
      </w:pPr>
      <w:r>
        <w:t xml:space="preserve">Sumber: </w:t>
      </w:r>
      <w:r w:rsidRPr="00FF6406">
        <w:fldChar w:fldCharType="begin" w:fldLock="1"/>
      </w:r>
      <w:r>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Pr="00FF6406">
        <w:fldChar w:fldCharType="separate"/>
      </w:r>
      <w:r w:rsidRPr="00FF6406">
        <w:rPr>
          <w:noProof/>
        </w:rPr>
        <w:t>(Jain &amp; Chand, 2021)</w:t>
      </w:r>
      <w:r w:rsidRPr="00FF6406">
        <w:fldChar w:fldCharType="end"/>
      </w:r>
    </w:p>
    <w:p w14:paraId="3FCF4353" w14:textId="792F7484" w:rsidR="00CB1CD8" w:rsidRDefault="00F83345" w:rsidP="00536480">
      <w:pPr>
        <w:pStyle w:val="Heading3"/>
        <w:rPr>
          <w:i/>
          <w:iCs/>
        </w:rPr>
      </w:pPr>
      <w:bookmarkStart w:id="2781" w:name="_Toc120139654"/>
      <w:bookmarkStart w:id="2782" w:name="_Toc135601427"/>
      <w:r>
        <w:t xml:space="preserve">Kecerdasan Buatan dan </w:t>
      </w:r>
      <w:r w:rsidR="00CB1CD8">
        <w:rPr>
          <w:i/>
          <w:iCs/>
        </w:rPr>
        <w:t>Machine Learning</w:t>
      </w:r>
      <w:bookmarkEnd w:id="2781"/>
      <w:bookmarkEnd w:id="2782"/>
    </w:p>
    <w:p w14:paraId="34F9D407" w14:textId="3DA45B10" w:rsidR="003B7656" w:rsidRPr="003B7656" w:rsidRDefault="003B7656" w:rsidP="00536480">
      <w:pPr>
        <w:ind w:left="720"/>
      </w:pPr>
      <w:r>
        <w:t xml:space="preserve">Kecerdasan buatan sudah menjadi salah satu </w:t>
      </w:r>
      <w:r w:rsidR="0017568B">
        <w:t>alat yang digunakan untuk membantu menyelesaikan permasalahan modern yang tidak dapat diselesaikan oleh solusi terdahulu. Kecerdasan buatan</w:t>
      </w:r>
      <w:r w:rsidR="007B5280">
        <w:t xml:space="preserve"> dapat diartikan sebagai kemampuan dari sebuah sistem buatan untuk dapat menirukan fungsi kecerdasan yang dimiliki oleh manusia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Kecerdasan buatan merupakan </w:t>
      </w:r>
      <w:del w:id="2783" w:author="Ilham Nur Pratama" w:date="2023-05-16T21:47:00Z">
        <w:r w:rsidR="00577F61" w:rsidDel="004507CC">
          <w:delText>payung</w:delText>
        </w:r>
      </w:del>
      <w:ins w:id="2784" w:author="Ilham Nur Pratama" w:date="2023-05-16T21:47:00Z">
        <w:r w:rsidR="004507CC">
          <w:pgNum/>
        </w:r>
        <w:r w:rsidR="004507CC">
          <w:t>endal</w:t>
        </w:r>
      </w:ins>
      <w:r w:rsidR="00577F61">
        <w:t xml:space="preserve"> keilmuan yang mendasari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r w:rsidR="00BF4BF7">
        <w:t xml:space="preserve">Kecerdasan buatan membantu manajer proyek untuk melakukan penugasan pekerjaan berdasarkan kemampuan dari individu yang mengerjakan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ind w:left="720"/>
      </w:pPr>
      <w:r>
        <w:rPr>
          <w:i/>
          <w:iCs/>
        </w:rPr>
        <w:lastRenderedPageBreak/>
        <w:t xml:space="preserve">Machine Learning </w:t>
      </w:r>
      <w:r>
        <w:t>(ML) merupakan sebuah bentuk dari kecerdasan buatan yang memungkinkan sebuah sistem untuk melakukan pembelajaran dari sebuah data</w:t>
      </w:r>
      <w:r w:rsidR="00536480">
        <w:t xml:space="preserve"> latih dibandingkan membuat pemrograman dari sebuah model yang ditentukan sejak awal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ML merupakan bagian yang lebih spesifik dalam kecerdasan buatan, dikarenakan pada</w:t>
      </w:r>
      <w:r w:rsidR="00732C44">
        <w:t xml:space="preserve"> </w:t>
      </w:r>
      <w:r w:rsidR="00733FEA">
        <w:t>ML</w:t>
      </w:r>
      <w:r w:rsidR="00732C44">
        <w:t xml:space="preserve"> sudah </w:t>
      </w:r>
      <w:r w:rsidR="00733FEA">
        <w:t xml:space="preserve"> menggunakan berbagai alogirtma yang dilakukan secara iterastif untuk </w:t>
      </w:r>
      <w:r w:rsidR="00CC64A1">
        <w:t xml:space="preserve">mengembangkan dan mendeskripsikan data agar dapat memprediksi keluaran dari sebuah masukan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ind w:left="720"/>
      </w:pPr>
      <w:r>
        <w:rPr>
          <w:noProof/>
        </w:rPr>
        <w:drawing>
          <wp:inline distT="0" distB="0" distL="0" distR="0" wp14:anchorId="4451CBE8" wp14:editId="391C72AF">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3422650"/>
                    </a:xfrm>
                    <a:prstGeom prst="rect">
                      <a:avLst/>
                    </a:prstGeom>
                  </pic:spPr>
                </pic:pic>
              </a:graphicData>
            </a:graphic>
          </wp:inline>
        </w:drawing>
      </w:r>
    </w:p>
    <w:p w14:paraId="15540D18" w14:textId="493AF1E4" w:rsidR="00E97AB9" w:rsidRDefault="00E97AB9" w:rsidP="00EE5E34">
      <w:pPr>
        <w:pStyle w:val="Caption"/>
      </w:pPr>
      <w:bookmarkStart w:id="2785" w:name="_Ref112208028"/>
      <w:bookmarkStart w:id="2786" w:name="_Toc135601483"/>
      <w:r>
        <w:t xml:space="preserve">Gambar </w:t>
      </w:r>
      <w:r w:rsidR="005A58B4">
        <w:fldChar w:fldCharType="begin"/>
      </w:r>
      <w:r w:rsidR="005A58B4">
        <w:instrText xml:space="preserve"> STYLEREF 1 \s </w:instrText>
      </w:r>
      <w:r w:rsidR="005A58B4">
        <w:fldChar w:fldCharType="separate"/>
      </w:r>
      <w:r w:rsidR="000D26C4">
        <w:rPr>
          <w:noProof/>
        </w:rPr>
        <w:t>2</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7</w:t>
      </w:r>
      <w:r w:rsidR="005A58B4">
        <w:rPr>
          <w:noProof/>
        </w:rPr>
        <w:fldChar w:fldCharType="end"/>
      </w:r>
      <w:bookmarkEnd w:id="2785"/>
      <w:r>
        <w:t xml:space="preserve"> </w:t>
      </w:r>
      <w:r w:rsidR="003B7656">
        <w:t>Jenis k</w:t>
      </w:r>
      <w:r>
        <w:t>ecerdasan buatan dan ML secara lingkup garis besar</w:t>
      </w:r>
      <w:bookmarkEnd w:id="2786"/>
    </w:p>
    <w:p w14:paraId="60CA964B" w14:textId="7AB89941" w:rsidR="000849A8" w:rsidRPr="000849A8" w:rsidRDefault="000849A8" w:rsidP="003E51EB">
      <w:pPr>
        <w:jc w:val="center"/>
      </w:pPr>
      <w:r>
        <w:t xml:space="preserve">Sumber: </w:t>
      </w:r>
      <w:r>
        <w:fldChar w:fldCharType="begin" w:fldLock="1"/>
      </w:r>
      <w:r w:rsidR="00EE4E27">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0849A8">
        <w:rPr>
          <w:noProof/>
        </w:rPr>
        <w:t>(Hurwitz &amp; Kirsch, 2018)</w:t>
      </w:r>
      <w:r>
        <w:fldChar w:fldCharType="end"/>
      </w:r>
    </w:p>
    <w:p w14:paraId="1726A9A5" w14:textId="3F304A2B" w:rsidR="00CB1CD8" w:rsidRDefault="002014E8" w:rsidP="0043415F">
      <w:pPr>
        <w:ind w:left="720"/>
      </w:pPr>
      <w:r>
        <w:t xml:space="preserve">Pada </w:t>
      </w:r>
      <w:r>
        <w:fldChar w:fldCharType="begin"/>
      </w:r>
      <w:r>
        <w:instrText xml:space="preserve"> REF _Ref112208028 \h </w:instrText>
      </w:r>
      <w:r w:rsidR="0043415F">
        <w:instrText xml:space="preserve"> \* MERGEFORMAT </w:instrText>
      </w:r>
      <w:r>
        <w:fldChar w:fldCharType="separate"/>
      </w:r>
      <w:r w:rsidR="000D26C4">
        <w:t xml:space="preserve">Gambar </w:t>
      </w:r>
      <w:r w:rsidR="000D26C4">
        <w:rPr>
          <w:noProof/>
        </w:rPr>
        <w:t>2.7</w:t>
      </w:r>
      <w:r>
        <w:fldChar w:fldCharType="end"/>
      </w:r>
      <w:r>
        <w:t xml:space="preserve"> dapat dilihat gambar </w:t>
      </w:r>
      <w:r w:rsidR="008C377F">
        <w:t xml:space="preserve">lingkup kecerdasan buatan dan juga ML yang ada saat ini. </w:t>
      </w:r>
      <w:r w:rsidR="00E10010">
        <w:rPr>
          <w:i/>
          <w:iCs/>
        </w:rPr>
        <w:t xml:space="preserve">Reasoning </w:t>
      </w:r>
      <w:r w:rsidR="00E10010">
        <w:t xml:space="preserve">dalam kecerdasan buatan merupakan </w:t>
      </w:r>
      <w:r w:rsidR="003B7656">
        <w:t xml:space="preserve">jenis kecerdasan buatan yang biasa digunakan untuk </w:t>
      </w:r>
      <w:r w:rsidR="0043415F">
        <w:t xml:space="preserve">menjawab pertanyaan yang diajukan oleh manusia kepada sistem berdasarkan set data acuan yang telah di masukan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ind w:left="720"/>
      </w:pPr>
      <w:r>
        <w:rPr>
          <w:i/>
          <w:iCs/>
        </w:rPr>
        <w:lastRenderedPageBreak/>
        <w:t xml:space="preserve">Natural Language Processing </w:t>
      </w:r>
      <w:r>
        <w:t xml:space="preserve">(NLP) merupakan jenis kecerdasan buatan yang memungkinkan sebuah sistem mengidentifikasi </w:t>
      </w:r>
      <w:r w:rsidR="00273F30">
        <w:t xml:space="preserve">Bahasa umum yang digunakan manusia untuk berkomunikasi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ind w:left="720"/>
      </w:pPr>
      <w:r>
        <w:rPr>
          <w:i/>
          <w:iCs/>
        </w:rPr>
        <w:t xml:space="preserve">Planning </w:t>
      </w:r>
      <w:r>
        <w:t>merupakan jenis dari kecerdasan buatan yang memungkinkan sebuah sistem untuk melakukan perencanaan dari masukan yang telah di berikan</w:t>
      </w:r>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Adapun jenis dari kecerdasan buatan yang telah disebutkan di persempit</w:t>
      </w:r>
      <w:r w:rsidR="00420490">
        <w:t xml:space="preserve"> lagi kedalam ML dan jenis dari ML.</w:t>
      </w:r>
      <w:r w:rsidR="00AE12C0">
        <w:t xml:space="preserve"> </w:t>
      </w:r>
    </w:p>
    <w:p w14:paraId="57E27268" w14:textId="07884179" w:rsidR="00420490" w:rsidRDefault="00D46C3C" w:rsidP="0043415F">
      <w:pPr>
        <w:ind w:left="720"/>
      </w:pPr>
      <w:r>
        <w:t xml:space="preserve">Pada </w:t>
      </w:r>
      <w:r>
        <w:fldChar w:fldCharType="begin"/>
      </w:r>
      <w:r>
        <w:instrText xml:space="preserve"> REF _Ref112208028 \h </w:instrText>
      </w:r>
      <w:r>
        <w:fldChar w:fldCharType="separate"/>
      </w:r>
      <w:r w:rsidR="000D26C4">
        <w:t xml:space="preserve">Gambar </w:t>
      </w:r>
      <w:r w:rsidR="000D26C4">
        <w:rPr>
          <w:noProof/>
        </w:rPr>
        <w:t>2</w:t>
      </w:r>
      <w:r w:rsidR="000D26C4">
        <w:t>.</w:t>
      </w:r>
      <w:r w:rsidR="000D26C4">
        <w:rPr>
          <w:noProof/>
        </w:rPr>
        <w:t>7</w:t>
      </w:r>
      <w:r>
        <w:fldChar w:fldCharType="end"/>
      </w:r>
      <w:r>
        <w:t xml:space="preserve"> dapat dilihat juga ML memilki beberapa jenis yaitu </w:t>
      </w:r>
      <w:r>
        <w:rPr>
          <w:i/>
          <w:iCs/>
        </w:rPr>
        <w:t xml:space="preserve">supervised learning, unsupervised learning, reinforce learning, </w:t>
      </w:r>
      <w:r>
        <w:t xml:space="preserve">dan </w:t>
      </w:r>
      <w:r>
        <w:rPr>
          <w:i/>
          <w:iCs/>
        </w:rPr>
        <w:t xml:space="preserve">deep learning. </w:t>
      </w:r>
      <w:r>
        <w:t xml:space="preserve">Perbedaan jenis dari masing-masing ML berada pada masukan dan juga keluaran dari jenis ML yang digunakan </w:t>
      </w:r>
      <w:r>
        <w:fldChar w:fldCharType="begin" w:fldLock="1"/>
      </w:r>
      <w:r w:rsidR="00572625">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D46C3C">
        <w:rPr>
          <w:noProof/>
        </w:rPr>
        <w:t>(Hurwitz &amp; Kirsch, 2018)</w:t>
      </w:r>
      <w:r>
        <w:fldChar w:fldCharType="end"/>
      </w:r>
      <w:r>
        <w:t>.</w:t>
      </w:r>
    </w:p>
    <w:p w14:paraId="176AC5E0" w14:textId="4029DFEA" w:rsidR="00E87729" w:rsidRDefault="00E87729" w:rsidP="0043415F">
      <w:pPr>
        <w:ind w:left="720"/>
      </w:pPr>
      <w:r>
        <w:rPr>
          <w:i/>
          <w:iCs/>
        </w:rPr>
        <w:t>Supervised Learning</w:t>
      </w:r>
      <w:r w:rsidR="00393D28">
        <w:rPr>
          <w:i/>
          <w:iCs/>
        </w:rPr>
        <w:t xml:space="preserve"> </w:t>
      </w:r>
      <w:r w:rsidR="00393D28">
        <w:t>(SL)</w:t>
      </w:r>
      <w:r w:rsidR="000669CB">
        <w:rPr>
          <w:i/>
          <w:iCs/>
        </w:rPr>
        <w:t xml:space="preserve"> </w:t>
      </w:r>
      <w:r w:rsidR="000669CB">
        <w:t xml:space="preserve">merupakan jenis dari ML yang </w:t>
      </w:r>
      <w:r w:rsidR="00012129">
        <w:t xml:space="preserve">sudah diketahui </w:t>
      </w:r>
      <w:r w:rsidR="00F27AA5">
        <w:t xml:space="preserve">dan ditentukan keluaran dari sistem seperti apa, sehingga sistem hanya melakukan identifikasi yang dilanjutkan dengan regresi atau klasifikasi dari data yang dimasukkan </w:t>
      </w:r>
      <w:r w:rsidR="00572625">
        <w:fldChar w:fldCharType="begin" w:fldLock="1"/>
      </w:r>
      <w:r w:rsidR="00B41934">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572625">
        <w:fldChar w:fldCharType="separate"/>
      </w:r>
      <w:r w:rsidR="00572625" w:rsidRPr="00572625">
        <w:rPr>
          <w:noProof/>
        </w:rPr>
        <w:t>(Mrukwa, 2018)</w:t>
      </w:r>
      <w:r w:rsidR="00572625">
        <w:fldChar w:fldCharType="end"/>
      </w:r>
      <w:r w:rsidR="00F27AA5">
        <w:t>.</w:t>
      </w:r>
      <w:r w:rsidR="00393D28">
        <w:t xml:space="preserve"> </w:t>
      </w:r>
      <w:r w:rsidR="00393D28" w:rsidRPr="00393D28">
        <w:t>SL</w:t>
      </w:r>
      <w:r w:rsidR="00393D28">
        <w:rPr>
          <w:i/>
          <w:iCs/>
        </w:rPr>
        <w:t xml:space="preserve"> </w:t>
      </w:r>
      <w:r w:rsidR="00393D28">
        <w:t>dibagi menjadi dua jenis yaitu regresi dan klasifikasi</w:t>
      </w:r>
      <w:r w:rsidR="00D9035B">
        <w:t xml:space="preserve">. SL dengan jenis regresi digunakan ketika ingin memprediksi keluaran dari sebuah sistem </w:t>
      </w:r>
      <w:r w:rsidR="00B41934">
        <w:t xml:space="preserve">dalam bentuk kontinu, sedangkan SL dengan jenis klasifikasi digunakan ketika ingin memprediksi keluaran dari sebuah sistem dalam bentuk diskrit </w:t>
      </w:r>
      <w:r w:rsidR="00B41934">
        <w:fldChar w:fldCharType="begin" w:fldLock="1"/>
      </w:r>
      <w:r w:rsidR="00E00CFC">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B41934">
        <w:fldChar w:fldCharType="separate"/>
      </w:r>
      <w:r w:rsidR="00B41934" w:rsidRPr="00B41934">
        <w:rPr>
          <w:noProof/>
        </w:rPr>
        <w:t>(Mrukwa, 2018)</w:t>
      </w:r>
      <w:r w:rsidR="00B41934">
        <w:fldChar w:fldCharType="end"/>
      </w:r>
      <w:r w:rsidR="00B41934">
        <w:t>.</w:t>
      </w:r>
    </w:p>
    <w:p w14:paraId="5CF0E7AA" w14:textId="5513508A" w:rsidR="00335E38" w:rsidRDefault="009B094C" w:rsidP="0043415F">
      <w:pPr>
        <w:ind w:left="720"/>
      </w:pPr>
      <w:r>
        <w:t>SL Regresi dapat di bagi lagi menjadi beberapa jenis yaitu regresi linier,</w:t>
      </w:r>
      <w:r w:rsidR="008C3FF0">
        <w:t xml:space="preserve"> regresi </w:t>
      </w:r>
      <w:del w:id="2787" w:author="Ilham Nur Pratama" w:date="2023-05-16T21:47:00Z">
        <w:r w:rsidR="008C3FF0" w:rsidDel="004507CC">
          <w:delText>logistik</w:delText>
        </w:r>
      </w:del>
      <w:ins w:id="2788" w:author="Ilham Nur Pratama" w:date="2023-05-16T21:47:00Z">
        <w:r w:rsidR="004507CC">
          <w:pgNum/>
        </w:r>
        <w:r w:rsidR="004507CC">
          <w:t>endal a</w:t>
        </w:r>
      </w:ins>
      <w:r w:rsidR="008C3FF0">
        <w:t xml:space="preserve">, </w:t>
      </w:r>
      <w:r w:rsidR="008C3FF0">
        <w:rPr>
          <w:i/>
          <w:iCs/>
        </w:rPr>
        <w:t xml:space="preserve">Support Vector Machine </w:t>
      </w:r>
      <w:r w:rsidR="008C3FF0">
        <w:t>(SVM)</w:t>
      </w:r>
      <w:r w:rsidR="003541C2">
        <w:t xml:space="preserve">, dan </w:t>
      </w:r>
      <w:r w:rsidR="003541C2">
        <w:rPr>
          <w:i/>
          <w:iCs/>
        </w:rPr>
        <w:t xml:space="preserve">nearest neighbor. </w:t>
      </w:r>
      <w:r w:rsidR="003541C2">
        <w:t xml:space="preserve">Seluruh jenis SL regresi memiliki kesamaan yaitu seluruhnya menggunakan sebuah model matematika yang menggambarkan fenomena fisis dari suatu logika </w:t>
      </w:r>
      <w:r w:rsidR="003541C2">
        <w:fldChar w:fldCharType="begin" w:fldLock="1"/>
      </w:r>
      <w:r w:rsidR="00E83D0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3541C2">
        <w:fldChar w:fldCharType="separate"/>
      </w:r>
      <w:r w:rsidR="003541C2" w:rsidRPr="003541C2">
        <w:rPr>
          <w:noProof/>
        </w:rPr>
        <w:t>(Hurwitz &amp; Kirsch, 2018)</w:t>
      </w:r>
      <w:r w:rsidR="003541C2">
        <w:fldChar w:fldCharType="end"/>
      </w:r>
      <w:r w:rsidR="003541C2">
        <w:t>.</w:t>
      </w:r>
    </w:p>
    <w:p w14:paraId="542D3B48" w14:textId="2D92E96B" w:rsidR="003541C2" w:rsidRDefault="003541C2" w:rsidP="0043415F">
      <w:pPr>
        <w:ind w:left="720"/>
      </w:pPr>
      <w:r>
        <w:t xml:space="preserve">SL Klasifikasi </w:t>
      </w:r>
      <w:r w:rsidR="003D01DC">
        <w:t xml:space="preserve">dapat di bagi juga menjadi beberapa jenis yaitu </w:t>
      </w:r>
      <w:r w:rsidR="00F14EBC">
        <w:rPr>
          <w:i/>
          <w:iCs/>
        </w:rPr>
        <w:t xml:space="preserve">Support Vector Machine </w:t>
      </w:r>
      <w:r w:rsidR="00F14EBC">
        <w:t xml:space="preserve">(SVM), </w:t>
      </w:r>
      <w:r w:rsidR="00F14EBC">
        <w:rPr>
          <w:i/>
          <w:iCs/>
        </w:rPr>
        <w:t xml:space="preserve">K Nearest Neighbor, Decision Tree, </w:t>
      </w:r>
      <w:r w:rsidR="00104BC9">
        <w:t xml:space="preserve">dan </w:t>
      </w:r>
      <w:r w:rsidR="00104BC9">
        <w:rPr>
          <w:i/>
          <w:iCs/>
        </w:rPr>
        <w:t>Random Forest</w:t>
      </w:r>
      <w:r w:rsidR="00104BC9">
        <w:t>.</w:t>
      </w:r>
      <w:r w:rsidR="009156F6">
        <w:t xml:space="preserve"> SVM merupakan jenis SL klasifikasi yang juga merupakan SL regresi, di mana </w:t>
      </w:r>
      <w:r w:rsidR="00B24229">
        <w:t>data yang di miliki di interpretasi dalam sebuah grafik. Garis kepu</w:t>
      </w:r>
      <w:r w:rsidR="00815D41">
        <w:t>t</w:t>
      </w:r>
      <w:r w:rsidR="00B24229">
        <w:t xml:space="preserve">usan di gambar untuk memisahkan </w:t>
      </w:r>
      <w:r w:rsidR="00E97F7C">
        <w:t xml:space="preserve">2 jenis klasifikasi </w:t>
      </w:r>
      <w:r w:rsidR="00E83D0E">
        <w:fldChar w:fldCharType="begin" w:fldLock="1"/>
      </w:r>
      <w:r w:rsidR="00230EF2">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Mrukwa, 2018; Shetty, 2019)","plainTextFormattedCitation":"(Mrukwa, 2018; Shetty, 2019)","previouslyFormattedCitation":"(Mrukwa, 2018; Shetty, 2019)"},"properties":{"noteIndex":0},"schema":"https://github.com/citation-style-language/schema/raw/master/csl-citation.json"}</w:instrText>
      </w:r>
      <w:r w:rsidR="00E83D0E">
        <w:fldChar w:fldCharType="separate"/>
      </w:r>
      <w:r w:rsidR="00E83D0E" w:rsidRPr="00E83D0E">
        <w:rPr>
          <w:noProof/>
        </w:rPr>
        <w:t>(Mrukwa, 2018; Shetty, 2019)</w:t>
      </w:r>
      <w:r w:rsidR="00E83D0E">
        <w:fldChar w:fldCharType="end"/>
      </w:r>
      <w:r w:rsidR="00E97F7C">
        <w:t xml:space="preserve">. </w:t>
      </w:r>
      <w:r w:rsidR="00AE58A4">
        <w:t xml:space="preserve">Apabila </w:t>
      </w:r>
      <w:r w:rsidR="00815D41">
        <w:lastRenderedPageBreak/>
        <w:t xml:space="preserve">elemen </w:t>
      </w:r>
      <w:r w:rsidR="00815D41">
        <w:rPr>
          <w:i/>
          <w:iCs/>
        </w:rPr>
        <w:t xml:space="preserve">support </w:t>
      </w:r>
      <w:r w:rsidR="00815D41">
        <w:t xml:space="preserve">berada pada </w:t>
      </w:r>
      <w:del w:id="2789" w:author="Ilham Nur Pratama" w:date="2023-05-16T21:47:00Z">
        <w:r w:rsidR="00815D41" w:rsidDel="004507CC">
          <w:delText>batasan</w:delText>
        </w:r>
      </w:del>
      <w:ins w:id="2790" w:author="Ilham Nur Pratama" w:date="2023-05-16T21:47:00Z">
        <w:r w:rsidR="004507CC">
          <w:pgNum/>
        </w:r>
        <w:r w:rsidR="004507CC">
          <w:t xml:space="preserve">endal </w:t>
        </w:r>
      </w:ins>
      <w:r w:rsidR="00815D41">
        <w:t xml:space="preserve"> garis keputusan maka dianggap sebagai suatu klasifikasi </w:t>
      </w:r>
      <w:r w:rsidR="00230EF2">
        <w:fldChar w:fldCharType="begin" w:fldLock="1"/>
      </w:r>
      <w:r w:rsidR="00542CBB">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230EF2">
        <w:fldChar w:fldCharType="separate"/>
      </w:r>
      <w:r w:rsidR="00230EF2" w:rsidRPr="00230EF2">
        <w:rPr>
          <w:noProof/>
        </w:rPr>
        <w:t>(Shetty, 2019)</w:t>
      </w:r>
      <w:r w:rsidR="00230EF2">
        <w:fldChar w:fldCharType="end"/>
      </w:r>
      <w:r w:rsidR="00815D41">
        <w:t xml:space="preserve">. </w:t>
      </w:r>
    </w:p>
    <w:p w14:paraId="63B967E2" w14:textId="77777777" w:rsidR="000212E9" w:rsidRDefault="00230EF2" w:rsidP="000212E9">
      <w:pPr>
        <w:keepNext/>
        <w:ind w:left="720"/>
      </w:pPr>
      <w:r>
        <w:rPr>
          <w:noProof/>
        </w:rPr>
        <w:drawing>
          <wp:inline distT="0" distB="0" distL="0" distR="0" wp14:anchorId="7303E165" wp14:editId="136867D6">
            <wp:extent cx="5133975" cy="240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133975" cy="2409825"/>
                    </a:xfrm>
                    <a:prstGeom prst="rect">
                      <a:avLst/>
                    </a:prstGeom>
                  </pic:spPr>
                </pic:pic>
              </a:graphicData>
            </a:graphic>
          </wp:inline>
        </w:drawing>
      </w:r>
    </w:p>
    <w:p w14:paraId="20A5903B" w14:textId="517772C7" w:rsidR="00230EF2" w:rsidRPr="00815D41" w:rsidRDefault="000212E9" w:rsidP="00EE5E34">
      <w:pPr>
        <w:pStyle w:val="Caption"/>
      </w:pPr>
      <w:bookmarkStart w:id="2791" w:name="_Toc135601484"/>
      <w:r>
        <w:t xml:space="preserve">Gambar </w:t>
      </w:r>
      <w:r w:rsidR="005A58B4">
        <w:fldChar w:fldCharType="begin"/>
      </w:r>
      <w:r w:rsidR="005A58B4">
        <w:instrText xml:space="preserve"> STYLEREF 1 \s </w:instrText>
      </w:r>
      <w:r w:rsidR="005A58B4">
        <w:fldChar w:fldCharType="separate"/>
      </w:r>
      <w:r w:rsidR="000D26C4">
        <w:rPr>
          <w:noProof/>
        </w:rPr>
        <w:t>2</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8</w:t>
      </w:r>
      <w:r w:rsidR="005A58B4">
        <w:rPr>
          <w:noProof/>
        </w:rPr>
        <w:fldChar w:fldCharType="end"/>
      </w:r>
      <w:r>
        <w:t xml:space="preserve"> Contoh Plot </w:t>
      </w:r>
      <w:r>
        <w:rPr>
          <w:i/>
        </w:rPr>
        <w:t xml:space="preserve">Support Vector </w:t>
      </w:r>
      <w:r>
        <w:t>dalam sebuah bidang SVM</w:t>
      </w:r>
      <w:bookmarkEnd w:id="2791"/>
      <w:r w:rsidR="00172F76">
        <w:t xml:space="preserve"> </w:t>
      </w:r>
    </w:p>
    <w:p w14:paraId="31A7E4A3" w14:textId="0E5E90CE" w:rsidR="000849A8" w:rsidRPr="003E6F93" w:rsidRDefault="000849A8" w:rsidP="00EE5E34">
      <w:pPr>
        <w:pStyle w:val="Caption"/>
      </w:pPr>
      <w:r>
        <w:t xml:space="preserve">Sumber: </w:t>
      </w:r>
      <w:r w:rsidRPr="00172F76">
        <w:fldChar w:fldCharType="begin" w:fldLock="1"/>
      </w:r>
      <w: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Pr="00172F76">
        <w:fldChar w:fldCharType="separate"/>
      </w:r>
      <w:r w:rsidRPr="00172F76">
        <w:rPr>
          <w:noProof/>
        </w:rPr>
        <w:t>(Shetty, 2019)</w:t>
      </w:r>
      <w:r w:rsidRPr="00172F76">
        <w:fldChar w:fldCharType="end"/>
      </w:r>
    </w:p>
    <w:p w14:paraId="7CBF121D" w14:textId="4D5ADB9D" w:rsidR="00D756DD" w:rsidRDefault="00D756DD" w:rsidP="0043415F">
      <w:pPr>
        <w:ind w:left="720"/>
      </w:pPr>
      <w:r>
        <w:rPr>
          <w:i/>
          <w:iCs/>
        </w:rPr>
        <w:t xml:space="preserve">K Nearest Neighbor </w:t>
      </w:r>
      <w:r>
        <w:t xml:space="preserve">(KNN) merupakan jenis ML klasifikasi yang melihat </w:t>
      </w:r>
      <w:r w:rsidR="00542CBB">
        <w:t xml:space="preserve">posisi relatif sebuah nilai terhadap tetangga terdekat dari posisi nilai tersebut </w:t>
      </w:r>
      <w:r w:rsidR="00542CBB">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542CBB">
        <w:fldChar w:fldCharType="separate"/>
      </w:r>
      <w:r w:rsidR="00542CBB" w:rsidRPr="00542CBB">
        <w:rPr>
          <w:noProof/>
        </w:rPr>
        <w:t>(Shetty, 2019)</w:t>
      </w:r>
      <w:r w:rsidR="00542CBB">
        <w:fldChar w:fldCharType="end"/>
      </w:r>
      <w:r w:rsidR="00542CBB">
        <w:t>.</w:t>
      </w:r>
      <w:r w:rsidR="00402145">
        <w:t xml:space="preserve"> KNN tidak melakukan proses </w:t>
      </w:r>
      <w:r w:rsidR="004A171E">
        <w:t xml:space="preserve">pembelajaran data </w:t>
      </w:r>
      <w:r w:rsidR="00172F76">
        <w:t xml:space="preserve">dan </w:t>
      </w:r>
      <w:r w:rsidR="004A171E">
        <w:t xml:space="preserve">hanya melakukan </w:t>
      </w:r>
      <w:r w:rsidR="00172F76">
        <w:t xml:space="preserve">plot dan mapping data </w:t>
      </w:r>
      <w:r w:rsidR="00172F76">
        <w:fldChar w:fldCharType="begin" w:fldLock="1"/>
      </w:r>
      <w:r w:rsidR="007E11F0">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fldChar w:fldCharType="separate"/>
      </w:r>
      <w:r w:rsidR="00172F76" w:rsidRPr="00172F76">
        <w:rPr>
          <w:noProof/>
        </w:rPr>
        <w:t>(Shetty, 2019)</w:t>
      </w:r>
      <w:r w:rsidR="00172F76">
        <w:fldChar w:fldCharType="end"/>
      </w:r>
      <w:r w:rsidR="00172F76">
        <w:t>.</w:t>
      </w:r>
    </w:p>
    <w:p w14:paraId="6B98A39F" w14:textId="17AA8168" w:rsidR="003E4835" w:rsidRDefault="003E4835" w:rsidP="0043415F">
      <w:pPr>
        <w:ind w:left="720"/>
        <w:rPr>
          <w:i/>
          <w:iCs/>
        </w:rPr>
      </w:pPr>
      <w:r>
        <w:rPr>
          <w:i/>
          <w:iCs/>
        </w:rPr>
        <w:t xml:space="preserve">Decision Tree </w:t>
      </w:r>
      <w:r>
        <w:t xml:space="preserve">merupakan jenis ML klasifikasi yang berbentuk seperti pohon. Pada </w:t>
      </w:r>
      <w:r>
        <w:rPr>
          <w:i/>
          <w:iCs/>
        </w:rPr>
        <w:t xml:space="preserve">decision tree </w:t>
      </w:r>
      <w:r>
        <w:t xml:space="preserve">terdapat tiga komponen penyusun yaitu </w:t>
      </w:r>
      <w:r>
        <w:rPr>
          <w:i/>
          <w:iCs/>
        </w:rPr>
        <w:t xml:space="preserve">node, </w:t>
      </w:r>
      <w:r w:rsidR="007E11F0">
        <w:rPr>
          <w:i/>
          <w:iCs/>
        </w:rPr>
        <w:t xml:space="preserve">branch, </w:t>
      </w:r>
      <w:r w:rsidR="007E11F0">
        <w:t xml:space="preserve">dan </w:t>
      </w:r>
      <w:r w:rsidR="007E11F0">
        <w:rPr>
          <w:i/>
          <w:iCs/>
        </w:rPr>
        <w:t xml:space="preserve">leaf </w:t>
      </w:r>
      <w:r w:rsidR="007E11F0">
        <w:rPr>
          <w:i/>
          <w:iCs/>
        </w:rPr>
        <w:fldChar w:fldCharType="begin" w:fldLock="1"/>
      </w:r>
      <w:r w:rsidR="004F71C7">
        <w:rPr>
          <w:i/>
          <w:iCs/>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7E11F0">
        <w:rPr>
          <w:i/>
          <w:iCs/>
        </w:rPr>
        <w:fldChar w:fldCharType="separate"/>
      </w:r>
      <w:r w:rsidR="007E11F0" w:rsidRPr="007E11F0">
        <w:rPr>
          <w:iCs/>
          <w:noProof/>
        </w:rPr>
        <w:t>(Shetty, 2019)</w:t>
      </w:r>
      <w:r w:rsidR="007E11F0">
        <w:rPr>
          <w:i/>
          <w:iCs/>
        </w:rPr>
        <w:fldChar w:fldCharType="end"/>
      </w:r>
      <w:r w:rsidR="007E11F0">
        <w:rPr>
          <w:i/>
          <w:iCs/>
        </w:rPr>
        <w:t>.</w:t>
      </w:r>
      <w:r w:rsidR="00A066C6">
        <w:rPr>
          <w:i/>
          <w:iCs/>
        </w:rPr>
        <w:t xml:space="preserve"> </w:t>
      </w:r>
      <w:r w:rsidR="00C80290" w:rsidRPr="00A066C6">
        <w:rPr>
          <w:i/>
          <w:iCs/>
        </w:rPr>
        <w:t>Node</w:t>
      </w:r>
      <w:r w:rsidR="00C80290">
        <w:t xml:space="preserve"> merupakan </w:t>
      </w:r>
      <w:r w:rsidR="00A066C6">
        <w:t xml:space="preserve">titik </w:t>
      </w:r>
      <w:r w:rsidR="00CF6824">
        <w:t xml:space="preserve">di mana proses pengambilan keputusan dilakukan. </w:t>
      </w:r>
      <w:r w:rsidR="00CF6824">
        <w:rPr>
          <w:i/>
          <w:iCs/>
        </w:rPr>
        <w:t xml:space="preserve">Node </w:t>
      </w:r>
      <w:r w:rsidR="00CF6824">
        <w:t xml:space="preserve">terhubung pada </w:t>
      </w:r>
      <w:r w:rsidR="00CF6824">
        <w:rPr>
          <w:i/>
          <w:iCs/>
        </w:rPr>
        <w:t xml:space="preserve">branch, </w:t>
      </w:r>
      <w:r w:rsidR="00CF6824">
        <w:t xml:space="preserve">yang merupakan cabang dari </w:t>
      </w:r>
      <w:r w:rsidR="001737AD">
        <w:rPr>
          <w:i/>
          <w:iCs/>
        </w:rPr>
        <w:t xml:space="preserve">node </w:t>
      </w:r>
      <w:r w:rsidR="001737AD">
        <w:t xml:space="preserve">yang menunjukan opsi pilihan yang akan di ambil. Pada akhir </w:t>
      </w:r>
      <w:r w:rsidR="001737AD">
        <w:rPr>
          <w:i/>
          <w:iCs/>
        </w:rPr>
        <w:t xml:space="preserve">branch </w:t>
      </w:r>
      <w:r w:rsidR="001737AD">
        <w:t xml:space="preserve">terdapat </w:t>
      </w:r>
      <w:r w:rsidR="001737AD">
        <w:rPr>
          <w:i/>
          <w:iCs/>
        </w:rPr>
        <w:t xml:space="preserve">leaf </w:t>
      </w:r>
      <w:r w:rsidR="001737AD">
        <w:t xml:space="preserve">di mana </w:t>
      </w:r>
      <w:r w:rsidR="001737AD">
        <w:rPr>
          <w:i/>
          <w:iCs/>
        </w:rPr>
        <w:t xml:space="preserve">leaf </w:t>
      </w:r>
      <w:r w:rsidR="001737AD">
        <w:t xml:space="preserve">merupakan pilihan akhir yang akan menjadi keluaran pada sistem </w:t>
      </w:r>
      <w:r w:rsidR="00EC0D17">
        <w:t xml:space="preserve">ML </w:t>
      </w:r>
      <w:r w:rsidR="00EC0D17">
        <w:rPr>
          <w:i/>
          <w:iCs/>
        </w:rPr>
        <w:t>Decision Tree.</w:t>
      </w:r>
    </w:p>
    <w:p w14:paraId="0B0B3163" w14:textId="4EECF833" w:rsidR="00712883" w:rsidRDefault="00EC0D17" w:rsidP="0043415F">
      <w:pPr>
        <w:ind w:left="720"/>
      </w:pPr>
      <w:r>
        <w:t xml:space="preserve">Akan tetapi </w:t>
      </w:r>
      <w:r>
        <w:rPr>
          <w:i/>
          <w:iCs/>
        </w:rPr>
        <w:t xml:space="preserve">Decision Tree </w:t>
      </w:r>
      <w:r>
        <w:t xml:space="preserve">memiliki kelemahan, di mana model yang di buat dari ML </w:t>
      </w:r>
      <w:r w:rsidR="00C30972">
        <w:rPr>
          <w:i/>
          <w:iCs/>
        </w:rPr>
        <w:t xml:space="preserve">Decision Tree </w:t>
      </w:r>
      <w:r>
        <w:t xml:space="preserve">akan </w:t>
      </w:r>
      <w:r w:rsidR="006D3180">
        <w:t xml:space="preserve">lebih mudah terjadi </w:t>
      </w:r>
      <w:r w:rsidR="006D3180">
        <w:rPr>
          <w:i/>
          <w:iCs/>
        </w:rPr>
        <w:t>overfitting</w:t>
      </w:r>
      <w:r w:rsidR="00C638C2">
        <w:t xml:space="preserve"> </w:t>
      </w:r>
      <w:r w:rsidR="006D3180">
        <w:fldChar w:fldCharType="begin" w:fldLock="1"/>
      </w:r>
      <w:r w:rsidR="00131A83">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6D3180">
        <w:fldChar w:fldCharType="separate"/>
      </w:r>
      <w:r w:rsidR="006D3180" w:rsidRPr="006D3180">
        <w:rPr>
          <w:noProof/>
        </w:rPr>
        <w:t>(Shetty, 2019)</w:t>
      </w:r>
      <w:r w:rsidR="006D3180">
        <w:fldChar w:fldCharType="end"/>
      </w:r>
      <w:r w:rsidR="00B3762B">
        <w:t xml:space="preserve">. Untuk mengatasi permasalahan ini model ML baru </w:t>
      </w:r>
      <w:r w:rsidR="00967AC8">
        <w:t xml:space="preserve">digunakan yaitu </w:t>
      </w:r>
      <w:r w:rsidR="00967AC8">
        <w:rPr>
          <w:i/>
          <w:iCs/>
        </w:rPr>
        <w:t xml:space="preserve">Random Forest. Random Forest </w:t>
      </w:r>
      <w:r w:rsidR="00B22FF1">
        <w:t>merupakan</w:t>
      </w:r>
      <w:r w:rsidR="004C459D">
        <w:t xml:space="preserve"> </w:t>
      </w:r>
      <w:r w:rsidR="00CC2B7A">
        <w:t xml:space="preserve">sebuah </w:t>
      </w:r>
      <w:del w:id="2792" w:author="Ilham Nur Pratama" w:date="2023-05-16T21:47:00Z">
        <w:r w:rsidR="00CC2B7A" w:rsidDel="004507CC">
          <w:delText>teknik</w:delText>
        </w:r>
      </w:del>
      <w:ins w:id="2793" w:author="Ilham Nur Pratama" w:date="2023-05-16T21:47:00Z">
        <w:r w:rsidR="004507CC">
          <w:pgNum/>
        </w:r>
        <w:r w:rsidR="004507CC">
          <w:t>endal</w:t>
        </w:r>
      </w:ins>
      <w:r w:rsidR="00CC2B7A">
        <w:t xml:space="preserve"> ML yang dapat menyelesaikan permasalahan regresi dan klasifikasi, dengan menggunakan </w:t>
      </w:r>
      <w:r w:rsidR="00740EB0">
        <w:t xml:space="preserve">gabungan dari </w:t>
      </w:r>
      <w:r w:rsidR="00740EB0">
        <w:lastRenderedPageBreak/>
        <w:t xml:space="preserve">beberapa sistem </w:t>
      </w:r>
      <w:r w:rsidR="00740EB0">
        <w:rPr>
          <w:i/>
          <w:iCs/>
        </w:rPr>
        <w:t xml:space="preserve">Decision Tree </w:t>
      </w:r>
      <w:r w:rsidR="00740EB0">
        <w:t xml:space="preserve">untuk dapat mengambil keputusan yang lebih presisi </w:t>
      </w:r>
      <w:r w:rsidR="00131A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131A83">
        <w:fldChar w:fldCharType="separate"/>
      </w:r>
      <w:r w:rsidR="00E1649B" w:rsidRPr="00E1649B">
        <w:rPr>
          <w:noProof/>
        </w:rPr>
        <w:t>(Onesmus, 2020a)</w:t>
      </w:r>
      <w:r w:rsidR="00131A83">
        <w:fldChar w:fldCharType="end"/>
      </w:r>
      <w:r w:rsidR="00740EB0">
        <w:t>.</w:t>
      </w:r>
      <w:r w:rsidR="000F7EA3">
        <w:t xml:space="preserve"> </w:t>
      </w:r>
    </w:p>
    <w:p w14:paraId="41D38060" w14:textId="77777777" w:rsidR="00712883" w:rsidRDefault="00712883" w:rsidP="00712883">
      <w:pPr>
        <w:keepNext/>
        <w:ind w:left="720"/>
        <w:jc w:val="center"/>
      </w:pPr>
      <w:r>
        <w:rPr>
          <w:noProof/>
        </w:rPr>
        <w:drawing>
          <wp:inline distT="0" distB="0" distL="0" distR="0" wp14:anchorId="612EC350" wp14:editId="2764426D">
            <wp:extent cx="5400040" cy="3580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040" cy="3580765"/>
                    </a:xfrm>
                    <a:prstGeom prst="rect">
                      <a:avLst/>
                    </a:prstGeom>
                  </pic:spPr>
                </pic:pic>
              </a:graphicData>
            </a:graphic>
          </wp:inline>
        </w:drawing>
      </w:r>
    </w:p>
    <w:p w14:paraId="0B7E9B4A" w14:textId="518C3846" w:rsidR="00712883" w:rsidRDefault="00712883" w:rsidP="00EE5E34">
      <w:pPr>
        <w:pStyle w:val="Caption"/>
      </w:pPr>
      <w:bookmarkStart w:id="2794" w:name="_Ref113421484"/>
      <w:bookmarkStart w:id="2795" w:name="_Toc135601485"/>
      <w:r>
        <w:t xml:space="preserve">Gambar </w:t>
      </w:r>
      <w:r w:rsidR="005A58B4">
        <w:fldChar w:fldCharType="begin"/>
      </w:r>
      <w:r w:rsidR="005A58B4">
        <w:instrText xml:space="preserve"> STYLEREF 1 \s </w:instrText>
      </w:r>
      <w:r w:rsidR="005A58B4">
        <w:fldChar w:fldCharType="separate"/>
      </w:r>
      <w:r w:rsidR="000D26C4">
        <w:rPr>
          <w:noProof/>
        </w:rPr>
        <w:t>2</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9</w:t>
      </w:r>
      <w:r w:rsidR="005A58B4">
        <w:rPr>
          <w:noProof/>
        </w:rPr>
        <w:fldChar w:fldCharType="end"/>
      </w:r>
      <w:bookmarkEnd w:id="2794"/>
      <w:r>
        <w:t xml:space="preserve"> Ilustrasi struktur </w:t>
      </w:r>
      <w:r>
        <w:rPr>
          <w:i/>
        </w:rPr>
        <w:t>random forest</w:t>
      </w:r>
      <w:r>
        <w:t xml:space="preserve"> dalam menyelesaikan permasalahan</w:t>
      </w:r>
      <w:bookmarkEnd w:id="2795"/>
      <w:r>
        <w:t xml:space="preserve"> </w:t>
      </w:r>
    </w:p>
    <w:p w14:paraId="45900D9D" w14:textId="681BAEB9" w:rsidR="000B4C66" w:rsidRPr="000B4C66" w:rsidRDefault="000B4C66" w:rsidP="00EE5E34">
      <w:pPr>
        <w:pStyle w:val="Caption"/>
        <w:rPr>
          <w:i/>
        </w:rPr>
      </w:pPr>
      <w:r>
        <w:t xml:space="preserve">Sumber: </w:t>
      </w:r>
      <w:r w:rsidRPr="00712883">
        <w:fldChar w:fldCharType="begin" w:fldLock="1"/>
      </w:r>
      <w: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Pr="00712883">
        <w:fldChar w:fldCharType="separate"/>
      </w:r>
      <w:r w:rsidRPr="00E1649B">
        <w:rPr>
          <w:noProof/>
        </w:rPr>
        <w:t>(Onesmus, 2020a)</w:t>
      </w:r>
      <w:r w:rsidRPr="00712883">
        <w:fldChar w:fldCharType="end"/>
      </w:r>
    </w:p>
    <w:p w14:paraId="5EE785C6" w14:textId="7CA62B7D" w:rsidR="00EC0D17" w:rsidRPr="00FB327F" w:rsidRDefault="00DD09A8" w:rsidP="0043415F">
      <w:pPr>
        <w:ind w:left="720"/>
        <w:rPr>
          <w:i/>
          <w:iCs/>
        </w:rPr>
      </w:pPr>
      <w:r>
        <w:t xml:space="preserve">Pada </w:t>
      </w:r>
      <w:r>
        <w:fldChar w:fldCharType="begin"/>
      </w:r>
      <w:r>
        <w:instrText xml:space="preserve"> REF _Ref113421484 \h </w:instrText>
      </w:r>
      <w:r>
        <w:fldChar w:fldCharType="separate"/>
      </w:r>
      <w:r w:rsidR="000D26C4">
        <w:t xml:space="preserve">Gambar </w:t>
      </w:r>
      <w:r w:rsidR="000D26C4">
        <w:rPr>
          <w:noProof/>
        </w:rPr>
        <w:t>2</w:t>
      </w:r>
      <w:r w:rsidR="000D26C4">
        <w:t>.</w:t>
      </w:r>
      <w:r w:rsidR="000D26C4">
        <w:rPr>
          <w:noProof/>
        </w:rPr>
        <w:t>9</w:t>
      </w:r>
      <w:r>
        <w:fldChar w:fldCharType="end"/>
      </w:r>
      <w:r>
        <w:t xml:space="preserve"> ditunjukkan bagaimana </w:t>
      </w:r>
      <w:r w:rsidR="00551B1D">
        <w:t xml:space="preserve">struktur dari </w:t>
      </w:r>
      <w:r>
        <w:rPr>
          <w:i/>
          <w:iCs/>
        </w:rPr>
        <w:t>random forest</w:t>
      </w:r>
      <w:r w:rsidR="00551B1D">
        <w:rPr>
          <w:i/>
          <w:iCs/>
        </w:rPr>
        <w:t xml:space="preserve">. </w:t>
      </w:r>
      <w:r w:rsidR="00B05405">
        <w:rPr>
          <w:i/>
          <w:iCs/>
        </w:rPr>
        <w:t xml:space="preserve">Random Forest </w:t>
      </w:r>
      <w:r w:rsidR="00B05405">
        <w:t xml:space="preserve">bekerja dengan melakukan pemilihan terhadap </w:t>
      </w:r>
      <w:r w:rsidR="00B05405">
        <w:rPr>
          <w:i/>
          <w:iCs/>
        </w:rPr>
        <w:t xml:space="preserve">root </w:t>
      </w:r>
      <w:r w:rsidR="00B05405">
        <w:t xml:space="preserve">utama, kemudian dibagikan kepada </w:t>
      </w:r>
      <w:r w:rsidR="00342DF8">
        <w:t xml:space="preserve">masing-masing </w:t>
      </w:r>
      <w:r w:rsidR="00342DF8">
        <w:rPr>
          <w:i/>
          <w:iCs/>
        </w:rPr>
        <w:t xml:space="preserve">decision tree </w:t>
      </w:r>
      <w:r w:rsidR="00342DF8">
        <w:t xml:space="preserve">yang ada pada sistem </w:t>
      </w:r>
      <w:r w:rsidR="00342DF8">
        <w:rPr>
          <w:i/>
          <w:iCs/>
        </w:rPr>
        <w:t xml:space="preserve">random forest </w:t>
      </w:r>
      <w:r w:rsidR="00342DF8">
        <w:rPr>
          <w:i/>
          <w:iCs/>
        </w:rPr>
        <w:fldChar w:fldCharType="begin" w:fldLock="1"/>
      </w:r>
      <w:r w:rsidR="00897DE3">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342DF8">
        <w:rPr>
          <w:i/>
          <w:iCs/>
        </w:rPr>
        <w:fldChar w:fldCharType="separate"/>
      </w:r>
      <w:r w:rsidR="00E1649B" w:rsidRPr="00E1649B">
        <w:rPr>
          <w:iCs/>
          <w:noProof/>
        </w:rPr>
        <w:t>(Onesmus, 2020a)</w:t>
      </w:r>
      <w:r w:rsidR="00342DF8">
        <w:rPr>
          <w:i/>
          <w:iCs/>
        </w:rPr>
        <w:fldChar w:fldCharType="end"/>
      </w:r>
      <w:r w:rsidR="00342DF8">
        <w:rPr>
          <w:i/>
          <w:iCs/>
        </w:rPr>
        <w:t>.</w:t>
      </w:r>
      <w:r w:rsidR="002932C2">
        <w:rPr>
          <w:i/>
          <w:iCs/>
        </w:rPr>
        <w:t xml:space="preserve"> </w:t>
      </w:r>
      <w:r w:rsidR="00465A1B">
        <w:t xml:space="preserve">Kelebihan yang didapatkan ketikan menggunakan ML </w:t>
      </w:r>
      <w:r w:rsidR="00465A1B">
        <w:rPr>
          <w:i/>
          <w:iCs/>
        </w:rPr>
        <w:t xml:space="preserve">random forest </w:t>
      </w:r>
      <w:r w:rsidR="00465A1B">
        <w:t xml:space="preserve">adalah memiliki hasil prediksi yang lebih </w:t>
      </w:r>
      <w:r w:rsidR="00E1649B">
        <w:t xml:space="preserve">valid dan mudah untuk di pahami, dan dapat digunakan untuk data yang banyak </w:t>
      </w:r>
      <w:r w:rsidR="00E1649B">
        <w:fldChar w:fldCharType="begin" w:fldLock="1"/>
      </w:r>
      <w:r w:rsidR="001F097B">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12","7"]]},"author":[{"dropping-particle":"","family":"Onesmus","given":"Mbaabu","non-dropping-particle":"","parse-names":false,"suffix":""}],"container-title":"Section.Io","id":"ITEM-1","issued":{"date-parts":[["2020"]]},"publisher":"Section","title":"Introduction to Random Forest in Machine Learning","type":"webpage"},"uris":["http://www.mendeley.com/documents/?uuid=43fa98a3-b781-4cd1-a811-059035328ff8"]},{"id":"ITEM-2","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2","issued":{"date-parts":[["2019"]]},"title":"Supervised Machine Learning Classification: An In-Depth Guide","type":"webpage"},"uris":["http://www.mendeley.com/documents/?uuid=51a1aa94-fdcd-4b40-9d29-8bbba5520437"]}],"mendeley":{"formattedCitation":"(Onesmus, 2020b; Shetty, 2019)","plainTextFormattedCitation":"(Onesmus, 2020b; Shetty, 2019)","previouslyFormattedCitation":"(Onesmus, 2020b; Shetty, 2019)"},"properties":{"noteIndex":0},"schema":"https://github.com/citation-style-language/schema/raw/master/csl-citation.json"}</w:instrText>
      </w:r>
      <w:r w:rsidR="00E1649B">
        <w:fldChar w:fldCharType="separate"/>
      </w:r>
      <w:r w:rsidR="00E1649B" w:rsidRPr="00E1649B">
        <w:rPr>
          <w:noProof/>
        </w:rPr>
        <w:t>(Onesmus, 2020b; Shetty, 2019)</w:t>
      </w:r>
      <w:r w:rsidR="00E1649B">
        <w:fldChar w:fldCharType="end"/>
      </w:r>
      <w:r w:rsidR="00E1649B">
        <w:t xml:space="preserve">. Akan tetapi penggunaan </w:t>
      </w:r>
      <w:r w:rsidR="00E1649B">
        <w:rPr>
          <w:i/>
          <w:iCs/>
        </w:rPr>
        <w:t xml:space="preserve">random forest </w:t>
      </w:r>
      <w:r w:rsidR="00E1649B">
        <w:t>juga memiliki kekurangan di mana</w:t>
      </w:r>
      <w:r w:rsidR="00FB327F">
        <w:t xml:space="preserve"> perlu banyak </w:t>
      </w:r>
      <w:r w:rsidR="00FB327F">
        <w:rPr>
          <w:i/>
          <w:iCs/>
        </w:rPr>
        <w:t xml:space="preserve">resource computation </w:t>
      </w:r>
      <w:r w:rsidR="00FB327F">
        <w:t xml:space="preserve">yang digunakan sehingga relatif lebih lambat dibandingkan dengan </w:t>
      </w:r>
      <w:r w:rsidR="00FB327F">
        <w:rPr>
          <w:i/>
          <w:iCs/>
        </w:rPr>
        <w:t>decision tree</w:t>
      </w:r>
      <w:r w:rsidR="00897DE3">
        <w:rPr>
          <w:i/>
          <w:iCs/>
        </w:rPr>
        <w:t xml:space="preserve"> </w:t>
      </w:r>
      <w:r w:rsidR="00897DE3">
        <w:rPr>
          <w:i/>
          <w:iCs/>
        </w:rPr>
        <w:fldChar w:fldCharType="begin" w:fldLock="1"/>
      </w:r>
      <w:r w:rsidR="001F097B">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12","7"]]},"author":[{"dropping-particle":"","family":"Onesmus","given":"Mbaabu","non-dropping-particle":"","parse-names":false,"suffix":""}],"container-title":"Section.Io","id":"ITEM-1","issued":{"date-parts":[["2020"]]},"publisher":"Section","title":"Introduction to Random Forest in Machine Learning","type":"webpage"},"uris":["http://www.mendeley.com/documents/?uuid=43fa98a3-b781-4cd1-a811-059035328ff8"]}],"mendeley":{"formattedCitation":"(Onesmus, 2020b)","plainTextFormattedCitation":"(Onesmus, 2020b)","previouslyFormattedCitation":"(Onesmus, 2020b)"},"properties":{"noteIndex":0},"schema":"https://github.com/citation-style-language/schema/raw/master/csl-citation.json"}</w:instrText>
      </w:r>
      <w:r w:rsidR="00897DE3">
        <w:rPr>
          <w:i/>
          <w:iCs/>
        </w:rPr>
        <w:fldChar w:fldCharType="separate"/>
      </w:r>
      <w:r w:rsidR="00897DE3" w:rsidRPr="00897DE3">
        <w:rPr>
          <w:iCs/>
          <w:noProof/>
        </w:rPr>
        <w:t>(Onesmus, 2020b)</w:t>
      </w:r>
      <w:r w:rsidR="00897DE3">
        <w:rPr>
          <w:i/>
          <w:iCs/>
        </w:rPr>
        <w:fldChar w:fldCharType="end"/>
      </w:r>
      <w:r w:rsidR="00897DE3">
        <w:rPr>
          <w:i/>
          <w:iCs/>
        </w:rPr>
        <w:t>.</w:t>
      </w:r>
    </w:p>
    <w:p w14:paraId="7E32F64D" w14:textId="231BCE1E" w:rsidR="00E00CFC" w:rsidRDefault="00E00CFC" w:rsidP="0043415F">
      <w:pPr>
        <w:ind w:left="720"/>
      </w:pPr>
      <w:r>
        <w:rPr>
          <w:i/>
          <w:iCs/>
        </w:rPr>
        <w:t xml:space="preserve">Unsupervised Learning </w:t>
      </w:r>
      <w:r>
        <w:t xml:space="preserve">(UL) merupakan jenis dari ML yang tidak memiliki keluaran tetap untuk di prediksi </w:t>
      </w:r>
      <w:r>
        <w:fldChar w:fldCharType="begin" w:fldLock="1"/>
      </w:r>
      <w:r w:rsidR="002F3174">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Hurwitz &amp; Kirsch, 2018; Mrukwa, 2018)","plainTextFormattedCitation":"(Hurwitz &amp; Kirsch, 2018; Mrukwa, 2018)","previouslyFormattedCitation":"(Hurwitz &amp; Kirsch, 2018; Mrukwa, 2018)"},"properties":{"noteIndex":0},"schema":"https://github.com/citation-style-language/schema/raw/master/csl-citation.json"}</w:instrText>
      </w:r>
      <w:r>
        <w:fldChar w:fldCharType="separate"/>
      </w:r>
      <w:r w:rsidRPr="00E00CFC">
        <w:rPr>
          <w:noProof/>
        </w:rPr>
        <w:t>(Hurwitz &amp; Kirsch, 2018; Mrukwa, 2018)</w:t>
      </w:r>
      <w:r>
        <w:fldChar w:fldCharType="end"/>
      </w:r>
      <w:r>
        <w:t>.</w:t>
      </w:r>
      <w:r w:rsidR="00E80FFD">
        <w:t xml:space="preserve"> UL digunakan untuk mengungkap keunikan dari sebuah data yang dimasukkan ke dalam sistem. UL dapat dibedakan menjadi dua jenis yaitu </w:t>
      </w:r>
      <w:r w:rsidR="0043125D">
        <w:rPr>
          <w:i/>
          <w:iCs/>
        </w:rPr>
        <w:t xml:space="preserve">clustering </w:t>
      </w:r>
      <w:r w:rsidR="0043125D">
        <w:t xml:space="preserve">dan </w:t>
      </w:r>
      <w:r w:rsidR="0043125D">
        <w:rPr>
          <w:i/>
          <w:iCs/>
        </w:rPr>
        <w:lastRenderedPageBreak/>
        <w:t xml:space="preserve">dimensionality reduction. </w:t>
      </w:r>
      <w:r w:rsidR="0043125D">
        <w:t xml:space="preserve">UL dengan jenis </w:t>
      </w:r>
      <w:r w:rsidR="0043125D" w:rsidRPr="0043125D">
        <w:rPr>
          <w:i/>
          <w:iCs/>
        </w:rPr>
        <w:t>clustering</w:t>
      </w:r>
      <w:r w:rsidR="0043125D">
        <w:t>, bekerja dengan mengelompokan kelompok data dengan kesamaan dan perbedaan</w:t>
      </w:r>
      <w:r w:rsidR="005876DA">
        <w:t xml:space="preserve">, akan tetapi tidak ada label yang ditambahkan setelah proses </w:t>
      </w:r>
      <w:r w:rsidR="005876DA">
        <w:rPr>
          <w:i/>
          <w:iCs/>
        </w:rPr>
        <w:t xml:space="preserve">clustering </w:t>
      </w:r>
      <w:r w:rsidR="005876DA">
        <w:t xml:space="preserve">selesai </w:t>
      </w:r>
      <w:r w:rsidR="002F3174">
        <w:fldChar w:fldCharType="begin" w:fldLock="1"/>
      </w:r>
      <w:r w:rsidR="009B0F55">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2F3174">
        <w:fldChar w:fldCharType="separate"/>
      </w:r>
      <w:r w:rsidR="002F3174" w:rsidRPr="002F3174">
        <w:rPr>
          <w:noProof/>
        </w:rPr>
        <w:t>(Mrukwa, 2018)</w:t>
      </w:r>
      <w:r w:rsidR="002F3174">
        <w:fldChar w:fldCharType="end"/>
      </w:r>
      <w:r w:rsidR="005876DA">
        <w:t>.</w:t>
      </w:r>
      <w:r w:rsidR="0043125D">
        <w:t xml:space="preserve"> </w:t>
      </w:r>
    </w:p>
    <w:p w14:paraId="3CBBB06A" w14:textId="0F46A06B" w:rsidR="00FA24F8" w:rsidRPr="00D92117" w:rsidRDefault="000D55F6" w:rsidP="0043415F">
      <w:pPr>
        <w:ind w:left="720"/>
      </w:pPr>
      <w:r>
        <w:rPr>
          <w:i/>
          <w:iCs/>
        </w:rPr>
        <w:t xml:space="preserve">Reinforced Learning </w:t>
      </w:r>
      <w:r>
        <w:t xml:space="preserve">(RL) merupakan pelengkap antara SL dan UL </w:t>
      </w:r>
      <w:r w:rsidR="00D162A7">
        <w:t xml:space="preserve">di mana kelompok atau dimensi yang sudah diapatkan pada UL diharapkan kedepanya dapat dilakukan identifikasi sesuai dengan </w:t>
      </w:r>
      <w:del w:id="2796" w:author="Ilham Nur Pratama" w:date="2023-05-16T21:48:00Z">
        <w:r w:rsidR="00D162A7" w:rsidDel="004507CC">
          <w:delText>analisa</w:delText>
        </w:r>
      </w:del>
      <w:ins w:id="2797" w:author="Ilham Nur Pratama" w:date="2023-05-16T21:48:00Z">
        <w:r w:rsidR="004507CC">
          <w:pgNum/>
        </w:r>
        <w:r w:rsidR="004507CC">
          <w:t xml:space="preserve">endal </w:t>
        </w:r>
      </w:ins>
      <w:r w:rsidR="00D162A7">
        <w:t xml:space="preserve"> yang telah dilakukan</w:t>
      </w:r>
      <w:r w:rsidR="009B0F55">
        <w:t xml:space="preserve"> </w:t>
      </w:r>
      <w:r w:rsidR="009B0F55">
        <w:fldChar w:fldCharType="begin" w:fldLock="1"/>
      </w:r>
      <w:r w:rsidR="00B7696D">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9B0F55">
        <w:fldChar w:fldCharType="separate"/>
      </w:r>
      <w:r w:rsidR="009B0F55" w:rsidRPr="009B0F55">
        <w:rPr>
          <w:noProof/>
        </w:rPr>
        <w:t>(Mrukwa, 2018)</w:t>
      </w:r>
      <w:r w:rsidR="009B0F55">
        <w:fldChar w:fldCharType="end"/>
      </w:r>
      <w:r w:rsidR="009B0F55">
        <w:t>.</w:t>
      </w:r>
      <w:r w:rsidR="00D92117">
        <w:t xml:space="preserve"> </w:t>
      </w:r>
      <w:r w:rsidR="00D92117">
        <w:rPr>
          <w:i/>
          <w:iCs/>
        </w:rPr>
        <w:t xml:space="preserve">Artificial Neural Network </w:t>
      </w:r>
      <w:r w:rsidR="00D92117">
        <w:t xml:space="preserve">(ANN) merupakan </w:t>
      </w:r>
      <w:del w:id="2798" w:author="Ilham Nur Pratama" w:date="2023-05-16T21:48:00Z">
        <w:r w:rsidR="00D92117" w:rsidDel="004507CC">
          <w:delText>teknik</w:delText>
        </w:r>
      </w:del>
      <w:ins w:id="2799" w:author="Ilham Nur Pratama" w:date="2023-05-16T21:48:00Z">
        <w:r w:rsidR="004507CC">
          <w:pgNum/>
        </w:r>
        <w:r w:rsidR="004507CC">
          <w:t>endal</w:t>
        </w:r>
      </w:ins>
      <w:r w:rsidR="00D92117">
        <w:t xml:space="preserve"> </w:t>
      </w:r>
      <w:r w:rsidR="00177BA3">
        <w:t xml:space="preserve">lanjut dari ML di mana terdapat sebuah lapisan logika yang saling terhubung dengan masukkan yang diberikan pada suatu sistem </w:t>
      </w:r>
      <w:r w:rsidR="00B7696D">
        <w:fldChar w:fldCharType="begin" w:fldLock="1"/>
      </w:r>
      <w:r w:rsidR="003541C2">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B7696D">
        <w:fldChar w:fldCharType="separate"/>
      </w:r>
      <w:r w:rsidR="00B7696D" w:rsidRPr="00B7696D">
        <w:rPr>
          <w:noProof/>
        </w:rPr>
        <w:t>(Hurwitz &amp; Kirsch, 2018)</w:t>
      </w:r>
      <w:r w:rsidR="00B7696D">
        <w:fldChar w:fldCharType="end"/>
      </w:r>
      <w:r w:rsidR="00177BA3">
        <w:t xml:space="preserve">. </w:t>
      </w:r>
    </w:p>
    <w:p w14:paraId="04B75426" w14:textId="38243BE3" w:rsidR="00D418BA" w:rsidRDefault="00D418BA" w:rsidP="009E1792">
      <w:pPr>
        <w:pStyle w:val="Heading2"/>
      </w:pPr>
      <w:bookmarkStart w:id="2800" w:name="_Toc120139655"/>
      <w:bookmarkStart w:id="2801" w:name="_Toc135601428"/>
      <w:r>
        <w:t>Pemilihan Proyek</w:t>
      </w:r>
      <w:bookmarkEnd w:id="2800"/>
      <w:bookmarkEnd w:id="2801"/>
    </w:p>
    <w:p w14:paraId="4AAF8884" w14:textId="08A84CF9" w:rsidR="00D418BA" w:rsidRDefault="00D260D0" w:rsidP="009E1792">
      <w:r>
        <w:t>Tidak semua p</w:t>
      </w:r>
      <w:r w:rsidR="00D418BA">
        <w:t xml:space="preserve">royek yang masuk kedalam suatu organisasi </w:t>
      </w:r>
      <w:r>
        <w:t>akan di</w:t>
      </w:r>
      <w:r w:rsidR="00970F1C">
        <w:t xml:space="preserve">jalankan. Hal ini diakibatkan oleh organisasi memiliki keterbatasan dari kondisi fisik dan juga </w:t>
      </w:r>
      <w:r w:rsidR="009E1792">
        <w:t xml:space="preserve">finansial dari suatu perusahaan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Akibat ini proyek yang masuk ke organisasi harus di seleksi melalui tahapan yang di kenal sebagai pemilihan proyek. </w:t>
      </w:r>
    </w:p>
    <w:p w14:paraId="3D4334FE" w14:textId="0AE88511" w:rsidR="0038145E" w:rsidRDefault="00A43C17" w:rsidP="009E1792">
      <w:r>
        <w:t xml:space="preserve">Pemilihan proyek </w:t>
      </w:r>
      <w:r w:rsidR="00825CF3">
        <w:t xml:space="preserve">merupakan kegiatan untuk melakukan pemilihan </w:t>
      </w:r>
      <w:r w:rsidR="00F31541">
        <w:t xml:space="preserve">proyek yang masuk keorganisasi berdasarkan kondisi fisik dan finansial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Menurut Conde &amp; </w:t>
      </w:r>
      <w:r w:rsidR="00A919AA">
        <w:t xml:space="preserve">Martens </w:t>
      </w:r>
      <w:r w:rsidR="00AD1803">
        <w:t>salah satu cara untuk melakukan pemillihan proyek adalah dengan mengimplementasikan Six Sigma ketika melakukan pemilihan proyek</w:t>
      </w:r>
      <w:r w:rsidR="00F7694C">
        <w:t>.</w:t>
      </w:r>
      <w:r w:rsidR="006436E2">
        <w:t xml:space="preserve"> </w:t>
      </w:r>
      <w:r w:rsidR="00C05D13">
        <w:t xml:space="preserve">Six Sigma </w:t>
      </w:r>
      <w:r w:rsidR="00C05D13" w:rsidRPr="00C05D13">
        <w:t xml:space="preserve">merupakan </w:t>
      </w:r>
      <w:del w:id="2802" w:author="ilham.nur@office.ui.ac.id" w:date="2023-04-09T11:14:00Z">
        <w:r w:rsidR="00B51285" w:rsidRPr="00CE7168" w:rsidDel="00CE7168">
          <w:rPr>
            <w:i/>
            <w:iCs/>
            <w:rPrChange w:id="2803" w:author="ilham.nur@office.ui.ac.id" w:date="2023-04-09T11:14:00Z">
              <w:rPr/>
            </w:rPrChange>
          </w:rPr>
          <w:pgNum/>
        </w:r>
        <w:r w:rsidR="00B51285" w:rsidRPr="00CE7168" w:rsidDel="00CE7168">
          <w:rPr>
            <w:i/>
            <w:iCs/>
            <w:rPrChange w:id="2804" w:author="ilham.nur@office.ui.ac.id" w:date="2023-04-09T11:14:00Z">
              <w:rPr/>
            </w:rPrChange>
          </w:rPr>
          <w:delText>erminology</w:delText>
        </w:r>
        <w:r w:rsidR="00C05D13" w:rsidRPr="00CE7168" w:rsidDel="00CE7168">
          <w:rPr>
            <w:i/>
            <w:iCs/>
            <w:rPrChange w:id="2805" w:author="ilham.nur@office.ui.ac.id" w:date="2023-04-09T11:14:00Z">
              <w:rPr/>
            </w:rPrChange>
          </w:rPr>
          <w:delText xml:space="preserve"> </w:delText>
        </w:r>
      </w:del>
      <w:ins w:id="2806" w:author="ilham.nur@office.ui.ac.id" w:date="2023-04-09T11:14:00Z">
        <w:r w:rsidR="00CE7168" w:rsidRPr="00CE7168">
          <w:rPr>
            <w:i/>
            <w:iCs/>
            <w:rPrChange w:id="2807" w:author="ilham.nur@office.ui.ac.id" w:date="2023-04-09T11:14:00Z">
              <w:rPr/>
            </w:rPrChange>
          </w:rPr>
          <w:t>framework</w:t>
        </w:r>
        <w:r w:rsidR="00CE7168">
          <w:rPr>
            <w:i/>
            <w:iCs/>
          </w:rPr>
          <w:t xml:space="preserve"> </w:t>
        </w:r>
      </w:ins>
      <w:r w:rsidR="00C05D13" w:rsidRPr="00C05D13">
        <w:t>yang berhubungan dengan manufaktur dan pemodelan statistik yang bertujuan untuk mengurangi adanya kegagalan pada suatu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r>
        <w:t xml:space="preserve">Six Sigma memiliki 6 area konseptualisasi untuk meningkatkan performa untuk pemilihan proyek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yaitu:</w:t>
      </w:r>
    </w:p>
    <w:p w14:paraId="3814BAAE" w14:textId="257B86F5" w:rsidR="00DF37DF" w:rsidRDefault="00DF37DF" w:rsidP="00DF37DF">
      <w:pPr>
        <w:pStyle w:val="ListParagraph"/>
        <w:numPr>
          <w:ilvl w:val="0"/>
          <w:numId w:val="9"/>
        </w:numPr>
      </w:pPr>
      <w:r w:rsidRPr="00DF37DF">
        <w:rPr>
          <w:i/>
          <w:iCs/>
        </w:rPr>
        <w:t>Framework</w:t>
      </w:r>
      <w:r>
        <w:t xml:space="preserve"> untuk mengidentifikasi dan mengurangi cacat dari suatu proses,</w:t>
      </w:r>
    </w:p>
    <w:p w14:paraId="0E4A6FB1" w14:textId="4420481E" w:rsidR="00DF37DF" w:rsidRDefault="00DF37DF" w:rsidP="00DF37DF">
      <w:pPr>
        <w:pStyle w:val="ListParagraph"/>
        <w:numPr>
          <w:ilvl w:val="0"/>
          <w:numId w:val="9"/>
        </w:numPr>
      </w:pPr>
      <w:r>
        <w:t>Merupakan sebuah alat statistik yang digunakan untuk pengembangan proses,</w:t>
      </w:r>
    </w:p>
    <w:p w14:paraId="58ABA1E8" w14:textId="66A7882E" w:rsidR="00DF37DF" w:rsidRDefault="00DF37DF" w:rsidP="00DF37DF">
      <w:pPr>
        <w:pStyle w:val="ListParagraph"/>
        <w:numPr>
          <w:ilvl w:val="0"/>
          <w:numId w:val="9"/>
        </w:numPr>
      </w:pPr>
      <w:r>
        <w:t>Merupakan filosofi operasional untuk manajemen,</w:t>
      </w:r>
    </w:p>
    <w:p w14:paraId="4B6F1B7F" w14:textId="0DCEE55F" w:rsidR="00DF37DF" w:rsidRDefault="00DF37DF" w:rsidP="00DF37DF">
      <w:pPr>
        <w:pStyle w:val="ListParagraph"/>
        <w:numPr>
          <w:ilvl w:val="0"/>
          <w:numId w:val="9"/>
        </w:numPr>
      </w:pPr>
      <w:r>
        <w:t>Merupakan metodologi analisis,</w:t>
      </w:r>
    </w:p>
    <w:p w14:paraId="43851704" w14:textId="55422C3A" w:rsidR="00F7694C" w:rsidRDefault="00DF37DF" w:rsidP="00DF37DF">
      <w:pPr>
        <w:pStyle w:val="ListParagraph"/>
        <w:numPr>
          <w:ilvl w:val="0"/>
          <w:numId w:val="9"/>
        </w:numPr>
      </w:pPr>
      <w:r>
        <w:t>dan sebagai kultur bisnis.</w:t>
      </w:r>
    </w:p>
    <w:p w14:paraId="435FB7D9" w14:textId="5301868B" w:rsidR="008902DE" w:rsidRDefault="008902DE" w:rsidP="008902DE">
      <w:r>
        <w:lastRenderedPageBreak/>
        <w:t xml:space="preserve">Implementasi Six Sigma pada manajemen proyek </w:t>
      </w:r>
      <w:r w:rsidR="000B5EB5">
        <w:t xml:space="preserve">disarankan untuk dikerjakan pada grup proses eksekusi, untuk mengurangi adanya variasi proses yang akan mengarah pada keterlambatan pekerjaan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575868FD" w14:textId="7DF8EEC1" w:rsidR="00EE77AC" w:rsidRDefault="00FF2F12" w:rsidP="009E1792">
      <w:r>
        <w:t xml:space="preserve">Setelah proyek berhasil terpilih maka proyek tersebut akan dilakukan perencanaan jadwal, lingkup dan biaya. Perencanaan jadwal </w:t>
      </w:r>
      <w:r w:rsidR="00A919AA">
        <w:t>juga perlu untuk diimbangi dengan teori pemilihan proyek, sehingga pekerjaan yang dilakukan dapat menyesuaikan kondisi fisik dan finansial yang dimiliki oleh perusahaan.</w:t>
      </w:r>
    </w:p>
    <w:p w14:paraId="5093B4BD" w14:textId="7FFDAF5D" w:rsidR="006258D8" w:rsidRDefault="006258D8" w:rsidP="00AE58C4">
      <w:pPr>
        <w:pStyle w:val="Heading2"/>
      </w:pPr>
      <w:bookmarkStart w:id="2808" w:name="_Toc121280602"/>
      <w:bookmarkStart w:id="2809" w:name="_Toc121280663"/>
      <w:bookmarkStart w:id="2810" w:name="_Toc121280724"/>
      <w:bookmarkStart w:id="2811" w:name="_Toc121280785"/>
      <w:bookmarkStart w:id="2812" w:name="_Toc121280603"/>
      <w:bookmarkStart w:id="2813" w:name="_Toc121280664"/>
      <w:bookmarkStart w:id="2814" w:name="_Toc121280725"/>
      <w:bookmarkStart w:id="2815" w:name="_Toc121280786"/>
      <w:bookmarkStart w:id="2816" w:name="_Toc121280604"/>
      <w:bookmarkStart w:id="2817" w:name="_Toc121280665"/>
      <w:bookmarkStart w:id="2818" w:name="_Toc121280726"/>
      <w:bookmarkStart w:id="2819" w:name="_Toc121280787"/>
      <w:bookmarkStart w:id="2820" w:name="_Toc135601429"/>
      <w:bookmarkEnd w:id="2808"/>
      <w:bookmarkEnd w:id="2809"/>
      <w:bookmarkEnd w:id="2810"/>
      <w:bookmarkEnd w:id="2811"/>
      <w:bookmarkEnd w:id="2812"/>
      <w:bookmarkEnd w:id="2813"/>
      <w:bookmarkEnd w:id="2814"/>
      <w:bookmarkEnd w:id="2815"/>
      <w:bookmarkEnd w:id="2816"/>
      <w:bookmarkEnd w:id="2817"/>
      <w:bookmarkEnd w:id="2818"/>
      <w:bookmarkEnd w:id="2819"/>
      <w:r>
        <w:t>Analisis Statistik</w:t>
      </w:r>
      <w:bookmarkEnd w:id="2820"/>
    </w:p>
    <w:p w14:paraId="1E8FBD08" w14:textId="60E03090" w:rsidR="00EE4E27" w:rsidRDefault="009001E8" w:rsidP="00A4210C">
      <w:bookmarkStart w:id="2821" w:name="_Toc120139657"/>
      <w:bookmarkEnd w:id="2821"/>
      <w:r>
        <w:t xml:space="preserve">Analisis </w:t>
      </w:r>
      <w:r w:rsidR="008069B4">
        <w:t>statistik</w:t>
      </w:r>
      <w:r>
        <w:t xml:space="preserve"> yang dilakukan</w:t>
      </w:r>
      <w:r w:rsidR="005121B5">
        <w:t xml:space="preserve"> adalah untuk melakukan perbandingan terhadap </w:t>
      </w:r>
      <w:r w:rsidR="006704C4">
        <w:t xml:space="preserve">model yang telah dibangun dengan kondisi </w:t>
      </w:r>
      <w:r w:rsidR="006704C4" w:rsidRPr="00AE58C4">
        <w:rPr>
          <w:i/>
          <w:iCs/>
        </w:rPr>
        <w:t>real</w:t>
      </w:r>
      <w:r w:rsidR="006704C4">
        <w:t xml:space="preserve"> yang</w:t>
      </w:r>
      <w:r w:rsidR="008E71F7">
        <w:t xml:space="preserve"> sedang berjalan.</w:t>
      </w:r>
      <w:r w:rsidR="006258D8">
        <w:t xml:space="preserve"> </w:t>
      </w:r>
      <w:r w:rsidR="001A42E0">
        <w:t xml:space="preserve">Analisis statistik yang dilakukan adalah Uji t-pasangan. Uji t-pasangan merupakan jenis pengujian yang </w:t>
      </w:r>
      <w:r w:rsidR="009F400B">
        <w:t xml:space="preserve">digunakan untuk menganalisis hubungan kelompok yang sama dengan perlakuan yang berbeda </w:t>
      </w:r>
      <w:r w:rsidR="009F400B">
        <w:fldChar w:fldCharType="begin" w:fldLock="1"/>
      </w:r>
      <w:r w:rsidR="008E0E8B">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b)","plainTextFormattedCitation":"(Harinaldi, 2005b)","previouslyFormattedCitation":"(Harinaldi, 2005b)"},"properties":{"noteIndex":0},"schema":"https://github.com/citation-style-language/schema/raw/master/csl-citation.json"}</w:instrText>
      </w:r>
      <w:r w:rsidR="009F400B">
        <w:fldChar w:fldCharType="separate"/>
      </w:r>
      <w:r w:rsidR="00D201F8" w:rsidRPr="00D201F8">
        <w:rPr>
          <w:noProof/>
        </w:rPr>
        <w:t>(Harinaldi, 2005b)</w:t>
      </w:r>
      <w:r w:rsidR="009F400B">
        <w:fldChar w:fldCharType="end"/>
      </w:r>
      <w:r w:rsidR="009F400B">
        <w:t>.</w:t>
      </w:r>
      <w:r w:rsidR="00F90E55">
        <w:t xml:space="preserve"> </w:t>
      </w:r>
      <w:r w:rsidR="00270AFB">
        <w:t>Dalam praktiknya digunakan dua buah hipotesis yaitu hipotesis null (H</w:t>
      </w:r>
      <w:r w:rsidR="00270AFB">
        <w:rPr>
          <w:vertAlign w:val="subscript"/>
        </w:rPr>
        <w:t>0</w:t>
      </w:r>
      <w:r w:rsidR="00270AFB">
        <w:t>) dan hipotesis alternatif (H</w:t>
      </w:r>
      <w:r w:rsidR="00270AFB">
        <w:rPr>
          <w:vertAlign w:val="subscript"/>
        </w:rPr>
        <w:t>1</w:t>
      </w:r>
      <w:r w:rsidR="00270AFB">
        <w:t>), di mana H</w:t>
      </w:r>
      <w:r w:rsidR="00270AFB">
        <w:rPr>
          <w:vertAlign w:val="subscript"/>
        </w:rPr>
        <w:t xml:space="preserve">0 </w:t>
      </w:r>
      <w:r w:rsidR="00270AFB">
        <w:t>merupakan hipotesis yang menyatakan bahwa tidak ada perbedaan signifikan antar dua perlakuan dan H</w:t>
      </w:r>
      <w:r w:rsidR="00270AFB">
        <w:rPr>
          <w:vertAlign w:val="subscript"/>
        </w:rPr>
        <w:t>1</w:t>
      </w:r>
      <w:r w:rsidR="00270AFB">
        <w:t xml:space="preserve"> merupakan hipotesis yang menyatakan </w:t>
      </w:r>
      <w:r w:rsidR="008B0FAF">
        <w:t xml:space="preserve">bahwa terdapat perbedaan antara dua perlakuan pada kelompok yang sama </w:t>
      </w:r>
      <w:r w:rsidR="00BC4F07">
        <w:fldChar w:fldCharType="begin" w:fldLock="1"/>
      </w:r>
      <w:r w:rsidR="008E0E8B">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b)","plainTextFormattedCitation":"(Harinaldi, 2005b)","previouslyFormattedCitation":"(Harinaldi, 2005b)"},"properties":{"noteIndex":0},"schema":"https://github.com/citation-style-language/schema/raw/master/csl-citation.json"}</w:instrText>
      </w:r>
      <w:r w:rsidR="00BC4F07">
        <w:fldChar w:fldCharType="separate"/>
      </w:r>
      <w:r w:rsidR="00D201F8" w:rsidRPr="00D201F8">
        <w:rPr>
          <w:noProof/>
        </w:rPr>
        <w:t>(Harinaldi, 2005b)</w:t>
      </w:r>
      <w:r w:rsidR="00BC4F07">
        <w:fldChar w:fldCharType="end"/>
      </w:r>
      <w:r w:rsidR="008B0FAF">
        <w:t>.</w:t>
      </w:r>
      <w:r w:rsidR="004B2584">
        <w:t xml:space="preserve"> </w:t>
      </w:r>
      <w:r w:rsidR="008823A1" w:rsidRPr="00AE58C4">
        <w:rPr>
          <w:i/>
          <w:iCs/>
        </w:rPr>
        <w:t>Percent error</w:t>
      </w:r>
      <w:r w:rsidR="00C844B0">
        <w:t xml:space="preserve"> (</w:t>
      </w:r>
      <w:r w:rsidR="008823A1">
        <w:t>ɑ) merupakan parameter yang berapa besar error yang mungkin terjadi</w:t>
      </w:r>
      <w:r w:rsidR="001C47C8">
        <w:t xml:space="preserve">, semakin kecil nilai ɑ, maka semakin besar kepercayaan atas data tersebut </w:t>
      </w:r>
      <w:r w:rsidR="001C47C8">
        <w:fldChar w:fldCharType="begin" w:fldLock="1"/>
      </w:r>
      <w:r w:rsidR="008E0E8B">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b)","plainTextFormattedCitation":"(Harinaldi, 2005b)","previouslyFormattedCitation":"(Harinaldi, 2005b)"},"properties":{"noteIndex":0},"schema":"https://github.com/citation-style-language/schema/raw/master/csl-citation.json"}</w:instrText>
      </w:r>
      <w:r w:rsidR="001C47C8">
        <w:fldChar w:fldCharType="separate"/>
      </w:r>
      <w:r w:rsidR="00D201F8" w:rsidRPr="00D201F8">
        <w:rPr>
          <w:noProof/>
        </w:rPr>
        <w:t>(Harinaldi, 2005b)</w:t>
      </w:r>
      <w:r w:rsidR="001C47C8">
        <w:fldChar w:fldCharType="end"/>
      </w:r>
      <w:r w:rsidR="001C47C8">
        <w:t>.</w:t>
      </w:r>
      <w:r w:rsidR="00A4210C">
        <w:t xml:space="preserve"> Derajat kebebasan adalah jumlah informasi yang dapat digunakan untuk membuat estimasi. Daerah penolakan ditentukan dari jumlah derajat kebebasan dan tingkat kepercayaan dengan melihat tabel distribusi t</w:t>
      </w:r>
      <w:r w:rsidR="00E25CD8">
        <w:t xml:space="preserve"> </w:t>
      </w:r>
      <w:r w:rsidR="00E25CD8">
        <w:fldChar w:fldCharType="begin" w:fldLock="1"/>
      </w:r>
      <w:r w:rsidR="008E0E8B">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b)","plainTextFormattedCitation":"(Harinaldi, 2005b)","previouslyFormattedCitation":"(Harinaldi, 2005b)"},"properties":{"noteIndex":0},"schema":"https://github.com/citation-style-language/schema/raw/master/csl-citation.json"}</w:instrText>
      </w:r>
      <w:r w:rsidR="00E25CD8">
        <w:fldChar w:fldCharType="separate"/>
      </w:r>
      <w:r w:rsidR="00D201F8" w:rsidRPr="00D201F8">
        <w:rPr>
          <w:noProof/>
        </w:rPr>
        <w:t>(Harinaldi, 2005b)</w:t>
      </w:r>
      <w:r w:rsidR="00E25CD8">
        <w:fldChar w:fldCharType="end"/>
      </w:r>
      <w:r w:rsidR="00A4210C">
        <w:t>.</w:t>
      </w:r>
      <w:r w:rsidR="00E25CD8">
        <w:t xml:space="preserve"> </w:t>
      </w:r>
      <w:r w:rsidR="00A4210C">
        <w:t>Perhitungan</w:t>
      </w:r>
      <w:r w:rsidR="00E25CD8">
        <w:t xml:space="preserve"> </w:t>
      </w:r>
      <w:r w:rsidR="00A4210C">
        <w:t>rasio uji t-pasangan dapat menggunakan</w:t>
      </w:r>
      <w:r w:rsidR="00C7020F">
        <w:t xml:space="preserve"> persamaan </w:t>
      </w:r>
      <w:r w:rsidR="00A86096">
        <w:fldChar w:fldCharType="begin"/>
      </w:r>
      <w:r w:rsidR="00A86096">
        <w:instrText xml:space="preserve"> REF _Ref130786402 \h </w:instrText>
      </w:r>
      <w:r w:rsidR="00A86096">
        <w:fldChar w:fldCharType="separate"/>
      </w:r>
      <w:r w:rsidR="000D26C4">
        <w:rPr>
          <w:noProof/>
        </w:rPr>
        <w:t>2</w:t>
      </w:r>
      <w:r w:rsidR="000D26C4">
        <w:t>.</w:t>
      </w:r>
      <w:r w:rsidR="000D26C4">
        <w:rPr>
          <w:noProof/>
        </w:rPr>
        <w:t>1</w:t>
      </w:r>
      <w:r w:rsidR="00A86096">
        <w:fldChar w:fldCharType="end"/>
      </w:r>
      <w:r w:rsidR="00A86096">
        <w:t>.</w:t>
      </w:r>
    </w:p>
    <w:p w14:paraId="1DD17A0E" w14:textId="11846127" w:rsidR="00C7020F" w:rsidRPr="00D15BB4" w:rsidRDefault="009001E8" w:rsidP="00A4210C">
      <w:pPr>
        <w:rPr>
          <w:rFonts w:eastAsiaTheme="minorEastAsia"/>
        </w:rPr>
      </w:pPr>
      <m:oMathPara>
        <m:oMath>
          <m:r>
            <w:rPr>
              <w:rFonts w:ascii="Cambria Math" w:hAnsi="Cambria Math"/>
            </w:rPr>
            <m:t xml:space="preserve">t=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m:t>
                  </m:r>
                </m:sub>
              </m:sSub>
            </m:num>
            <m:den>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x</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y</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y</m:t>
                          </m:r>
                        </m:sub>
                      </m:sSub>
                    </m:den>
                  </m:f>
                </m:e>
              </m:rad>
            </m:den>
          </m:f>
        </m:oMath>
      </m:oMathPara>
    </w:p>
    <w:bookmarkStart w:id="2822" w:name="_Ref130786402"/>
    <w:p w14:paraId="6DE6C8A7" w14:textId="611304AC" w:rsidR="00A86096" w:rsidRDefault="00A86096" w:rsidP="00EE5E34">
      <w:pPr>
        <w:pStyle w:val="Caption"/>
      </w:pPr>
      <w:r>
        <w:fldChar w:fldCharType="begin"/>
      </w:r>
      <w:r>
        <w:instrText xml:space="preserve"> STYLEREF 1 \s </w:instrText>
      </w:r>
      <w:r>
        <w:fldChar w:fldCharType="separate"/>
      </w:r>
      <w:r w:rsidR="000D26C4">
        <w:rPr>
          <w:noProof/>
        </w:rPr>
        <w:t>2</w:t>
      </w:r>
      <w:r>
        <w:fldChar w:fldCharType="end"/>
      </w:r>
      <w:r>
        <w:t>.</w:t>
      </w:r>
      <w:r w:rsidR="005A58B4">
        <w:fldChar w:fldCharType="begin"/>
      </w:r>
      <w:r w:rsidR="005A58B4">
        <w:instrText xml:space="preserve"> SEQ ( \* ARABIC \s 1 </w:instrText>
      </w:r>
      <w:r w:rsidR="005A58B4">
        <w:fldChar w:fldCharType="separate"/>
      </w:r>
      <w:r w:rsidR="000D26C4">
        <w:rPr>
          <w:noProof/>
        </w:rPr>
        <w:t>1</w:t>
      </w:r>
      <w:r w:rsidR="005A58B4">
        <w:rPr>
          <w:noProof/>
        </w:rPr>
        <w:fldChar w:fldCharType="end"/>
      </w:r>
      <w:bookmarkEnd w:id="2822"/>
    </w:p>
    <w:p w14:paraId="6EDE703C" w14:textId="4782543F" w:rsidR="004857CD" w:rsidRDefault="000D114A" w:rsidP="005121B5">
      <w:r>
        <w:t>Di mana:</w:t>
      </w:r>
    </w:p>
    <w:p w14:paraId="7E47CE94" w14:textId="0FC77C17" w:rsidR="000D114A" w:rsidRDefault="0095341F" w:rsidP="005121B5">
      <w:r>
        <w:t>M = Rerata kelompok data</w:t>
      </w:r>
    </w:p>
    <w:p w14:paraId="1DEC23B5" w14:textId="31376F27" w:rsidR="0095341F" w:rsidRDefault="0095341F" w:rsidP="005121B5">
      <w:r>
        <w:t>S = Standar deviasi dari kelompok data</w:t>
      </w:r>
    </w:p>
    <w:p w14:paraId="31127445" w14:textId="76175D7E" w:rsidR="0095341F" w:rsidRDefault="0095341F" w:rsidP="005121B5">
      <w:r>
        <w:lastRenderedPageBreak/>
        <w:t>n = Jumlah data dari suatu kelompok</w:t>
      </w:r>
    </w:p>
    <w:p w14:paraId="679AFF0A" w14:textId="51E13F3A" w:rsidR="000D114A" w:rsidRDefault="006C70AB" w:rsidP="005121B5">
      <w:r>
        <w:t xml:space="preserve">Uji statistik lain yang digunakan adalah uji </w:t>
      </w:r>
      <w:r>
        <w:rPr>
          <w:i/>
          <w:iCs/>
        </w:rPr>
        <w:t xml:space="preserve">levene. </w:t>
      </w:r>
      <w:r>
        <w:t>Uji ini bertujuan untuk melihat apakah terdapat perbedaan nilai varian</w:t>
      </w:r>
      <w:r w:rsidR="00DA4B4A">
        <w:t xml:space="preserve"> antara 2 buah kelompok data. Hal ini nantinya akan menentukan apakah suatu data akan dianalisis menggunakan uji t welch atau uji t pelajar </w:t>
      </w:r>
      <w:r w:rsidR="00DA4B4A">
        <w:fldChar w:fldCharType="begin" w:fldLock="1"/>
      </w:r>
      <w:r w:rsidR="00D776CD">
        <w:instrText>ADDIN CSL_CITATION {"citationItems":[{"id":"ITEM-1","itemData":{"ISBN":"9781425803780","author":[{"dropping-particle":"","family":"Navidi","given":"William","non-dropping-particle":"","parse-names":false,"suffix":""}],"container-title":"Paper Knowledge . Toward a Media History of Documents","edition":"3","editor":[{"dropping-particle":"","family":"Hash","given":"B. Debra","non-dropping-particle":"","parse-names":false,"suffix":""}],"id":"ITEM-1","issued":{"date-parts":[["2013"]]},"number-of-pages":"1-993","publisher":"McGrawHill Higher Education","publisher-place":"New York","title":"Statistics for Engineers and Scientists 3rd Edition","type":"book"},"uris":["http://www.mendeley.com/documents/?uuid=b1abe17c-2358-4fd3-b18a-87bd57d8a155"]},{"id":"ITEM-2","itemData":{"author":[{"dropping-particle":"","family":"Harinaldi","given":"","non-dropping-particle":"","parse-names":false,"suffix":""}],"editor":[{"dropping-particle":"","family":"Sumarmata","given":"Lemeda","non-dropping-particle":"","parse-names":false,"suffix":""}],"id":"ITEM-2","issued":{"date-parts":[["2005"]]},"number-of-pages":"293","publisher":"Erlangga","publisher-place":"Ciracas, Jakarta","title":"Prinsip-prinsip Statistik untuk Teknik dan Sains","type":"book"},"uris":["http://www.mendeley.com/documents/?uuid=157b11d0-6700-4e9a-9c09-283fd23c051f"]}],"mendeley":{"formattedCitation":"(Harinaldi, 2005a; Navidi, 2013)","plainTextFormattedCitation":"(Harinaldi, 2005a; Navidi, 2013)","previouslyFormattedCitation":"(Harinaldi, 2005a; Navidi, 2013)"},"properties":{"noteIndex":0},"schema":"https://github.com/citation-style-language/schema/raw/master/csl-citation.json"}</w:instrText>
      </w:r>
      <w:r w:rsidR="00DA4B4A">
        <w:fldChar w:fldCharType="separate"/>
      </w:r>
      <w:r w:rsidR="00DA4B4A" w:rsidRPr="00DA4B4A">
        <w:rPr>
          <w:noProof/>
        </w:rPr>
        <w:t>(Harinaldi, 2005a; Navidi, 2013)</w:t>
      </w:r>
      <w:r w:rsidR="00DA4B4A">
        <w:fldChar w:fldCharType="end"/>
      </w:r>
      <w:r w:rsidR="00DA4B4A">
        <w:t xml:space="preserve">. Adapun persamaan dari uji </w:t>
      </w:r>
      <w:r w:rsidR="00DA4B4A">
        <w:rPr>
          <w:i/>
          <w:iCs/>
        </w:rPr>
        <w:t xml:space="preserve">levene </w:t>
      </w:r>
      <w:r w:rsidR="00DA4B4A">
        <w:t xml:space="preserve">dapat dilihat pada </w:t>
      </w:r>
      <w:r w:rsidR="00A86096">
        <w:t xml:space="preserve">persamaan </w:t>
      </w:r>
      <w:r w:rsidR="00A86096">
        <w:fldChar w:fldCharType="begin"/>
      </w:r>
      <w:r w:rsidR="00A86096">
        <w:instrText xml:space="preserve"> REF _Ref130786394 \h </w:instrText>
      </w:r>
      <w:r w:rsidR="00A86096">
        <w:fldChar w:fldCharType="separate"/>
      </w:r>
      <w:r w:rsidR="000D26C4">
        <w:rPr>
          <w:noProof/>
        </w:rPr>
        <w:t>2</w:t>
      </w:r>
      <w:r w:rsidR="000D26C4">
        <w:t>.</w:t>
      </w:r>
      <w:r w:rsidR="000D26C4">
        <w:rPr>
          <w:noProof/>
        </w:rPr>
        <w:t>2</w:t>
      </w:r>
      <w:r w:rsidR="00A86096">
        <w:fldChar w:fldCharType="end"/>
      </w:r>
      <w:r w:rsidR="00A86096">
        <w:t>.</w:t>
      </w:r>
    </w:p>
    <w:p w14:paraId="0DDEDC16" w14:textId="52AB4C7D" w:rsidR="00DA4B4A" w:rsidRPr="004E2545" w:rsidRDefault="00526EB4" w:rsidP="005121B5">
      <w:pPr>
        <w:rPr>
          <w:rFonts w:eastAsiaTheme="minorEastAsia"/>
        </w:rPr>
      </w:pPr>
      <m:oMathPara>
        <m:oMath>
          <m:r>
            <w:rPr>
              <w:rFonts w:ascii="Cambria Math" w:hAnsi="Cambria Math"/>
            </w:rPr>
            <m:t xml:space="preserve">W = [(N </m:t>
          </m:r>
          <m:r>
            <w:del w:id="2823" w:author="Ilham Nur Pratama" w:date="2023-05-16T21:48:00Z">
              <w:rPr>
                <w:rFonts w:ascii="Cambria Math" w:hAnsi="Cambria Math"/>
              </w:rPr>
              <m:t>-</m:t>
            </w:del>
          </m:r>
          <m:r>
            <w:ins w:id="2824" w:author="Ilham Nur Pratama" w:date="2023-05-16T21:48:00Z">
              <w:rPr>
                <w:rFonts w:ascii="Cambria Math" w:hAnsi="Cambria Math"/>
              </w:rPr>
              <m:t>–</m:t>
            </w:ins>
          </m:r>
          <m:r>
            <w:rPr>
              <w:rFonts w:ascii="Cambria Math" w:hAnsi="Cambria Math"/>
            </w:rPr>
            <m:t xml:space="preserve"> k) / (k </m:t>
          </m:r>
          <m:r>
            <w:del w:id="2825" w:author="Ilham Nur Pratama" w:date="2023-05-16T21:48:00Z">
              <w:rPr>
                <w:rFonts w:ascii="Cambria Math" w:hAnsi="Cambria Math"/>
              </w:rPr>
              <m:t>-</m:t>
            </w:del>
          </m:r>
          <m:r>
            <w:ins w:id="2826" w:author="Ilham Nur Pratama" w:date="2023-05-16T21:48:00Z">
              <w:rPr>
                <w:rFonts w:ascii="Cambria Math" w:hAnsi="Cambria Math"/>
              </w:rPr>
              <m:t>–</m:t>
            </w:ins>
          </m:r>
          <m:r>
            <w:rPr>
              <w:rFonts w:ascii="Cambria Math" w:hAnsi="Cambria Math"/>
            </w:rPr>
            <m:t xml:space="preserve"> 1)] * [Σᵢ₌₁ᵏ nᵢ * </m:t>
          </m:r>
          <m:sSup>
            <m:sSupPr>
              <m:ctrlPr>
                <w:rPr>
                  <w:rFonts w:ascii="Cambria Math" w:hAnsi="Cambria Math"/>
                  <w:i/>
                </w:rPr>
              </m:ctrlPr>
            </m:sSupPr>
            <m:e>
              <m:r>
                <w:rPr>
                  <w:rFonts w:ascii="Cambria Math" w:hAnsi="Cambria Math"/>
                </w:rPr>
                <m:t>(zᵢ - z̄)</m:t>
              </m:r>
            </m:e>
            <m:sup>
              <m:r>
                <w:rPr>
                  <w:rFonts w:ascii="Cambria Math" w:hAnsi="Cambria Math"/>
                </w:rPr>
                <m:t>2</m:t>
              </m:r>
            </m:sup>
          </m:sSup>
          <m:r>
            <w:rPr>
              <w:rFonts w:ascii="Cambria Math" w:hAnsi="Cambria Math"/>
            </w:rPr>
            <m:t xml:space="preserve"> / Σᵢ₌₁ᵏ Σⱼ₌₁ⁿᵢ </m:t>
          </m:r>
          <m:sSup>
            <m:sSupPr>
              <m:ctrlPr>
                <w:rPr>
                  <w:rFonts w:ascii="Cambria Math" w:hAnsi="Cambria Math"/>
                  <w:i/>
                </w:rPr>
              </m:ctrlPr>
            </m:sSupPr>
            <m:e>
              <m:r>
                <w:rPr>
                  <w:rFonts w:ascii="Cambria Math" w:hAnsi="Cambria Math"/>
                </w:rPr>
                <m:t>(yᵢⱼ - ȳⱼ)</m:t>
              </m:r>
            </m:e>
            <m:sup>
              <m:r>
                <w:rPr>
                  <w:rFonts w:ascii="Cambria Math" w:hAnsi="Cambria Math"/>
                </w:rPr>
                <m:t>2</m:t>
              </m:r>
            </m:sup>
          </m:sSup>
          <m:r>
            <w:rPr>
              <w:rFonts w:ascii="Cambria Math" w:hAnsi="Cambria Math"/>
            </w:rPr>
            <m:t>]</m:t>
          </m:r>
        </m:oMath>
      </m:oMathPara>
    </w:p>
    <w:bookmarkStart w:id="2827" w:name="_Ref130786394"/>
    <w:p w14:paraId="1B483B29" w14:textId="2A06C5B4" w:rsidR="004E2545" w:rsidRDefault="00A86096" w:rsidP="00EE5E34">
      <w:pPr>
        <w:pStyle w:val="Caption"/>
      </w:pPr>
      <w:r>
        <w:fldChar w:fldCharType="begin"/>
      </w:r>
      <w:r>
        <w:instrText xml:space="preserve"> STYLEREF 1 \s </w:instrText>
      </w:r>
      <w:r>
        <w:fldChar w:fldCharType="separate"/>
      </w:r>
      <w:r w:rsidR="000D26C4">
        <w:rPr>
          <w:noProof/>
        </w:rPr>
        <w:t>2</w:t>
      </w:r>
      <w:r>
        <w:fldChar w:fldCharType="end"/>
      </w:r>
      <w:r>
        <w:t>.</w:t>
      </w:r>
      <w:r w:rsidR="005A58B4">
        <w:fldChar w:fldCharType="begin"/>
      </w:r>
      <w:r w:rsidR="005A58B4">
        <w:instrText xml:space="preserve"> SEQ ( \* ARABIC \s 1 </w:instrText>
      </w:r>
      <w:r w:rsidR="005A58B4">
        <w:fldChar w:fldCharType="separate"/>
      </w:r>
      <w:r w:rsidR="000D26C4">
        <w:rPr>
          <w:noProof/>
        </w:rPr>
        <w:t>2</w:t>
      </w:r>
      <w:r w:rsidR="005A58B4">
        <w:rPr>
          <w:noProof/>
        </w:rPr>
        <w:fldChar w:fldCharType="end"/>
      </w:r>
      <w:bookmarkEnd w:id="2827"/>
    </w:p>
    <w:p w14:paraId="5ABD837A" w14:textId="4627F07A" w:rsidR="00A86096" w:rsidRDefault="00A86096" w:rsidP="00A86096">
      <w:r>
        <w:t>Di mana:</w:t>
      </w:r>
    </w:p>
    <w:p w14:paraId="79831FDD" w14:textId="12F67E77" w:rsidR="00F76D2D" w:rsidRDefault="00F76D2D" w:rsidP="00F76D2D">
      <w:r>
        <w:t>W : Hasil statistik uji Levene</w:t>
      </w:r>
    </w:p>
    <w:p w14:paraId="366A604A" w14:textId="5E965DB4" w:rsidR="00F76D2D" w:rsidRDefault="00F76D2D" w:rsidP="00F76D2D">
      <w:r>
        <w:t>N : jumlah total pengamatan di semua kelompok</w:t>
      </w:r>
    </w:p>
    <w:p w14:paraId="29FCCC3A" w14:textId="4A98A05B" w:rsidR="00F76D2D" w:rsidRDefault="00F76D2D" w:rsidP="00F76D2D">
      <w:r>
        <w:t>k :jumlah kelompok</w:t>
      </w:r>
    </w:p>
    <w:p w14:paraId="6233A2A3" w14:textId="6FCC60F2" w:rsidR="00F76D2D" w:rsidRDefault="00F76D2D" w:rsidP="00F76D2D">
      <w:r>
        <w:t>nᵢ :ukuran sampel kelompok i</w:t>
      </w:r>
    </w:p>
    <w:p w14:paraId="71F331AF" w14:textId="3CA3AF41" w:rsidR="00F76D2D" w:rsidRDefault="00F76D2D" w:rsidP="00F76D2D">
      <w:r>
        <w:t xml:space="preserve">zᵢ :deviasi absolut rata-rata grup </w:t>
      </w:r>
      <w:del w:id="2828" w:author="Ilham Nur Pratama" w:date="2023-05-16T21:48:00Z">
        <w:r w:rsidDel="004507CC">
          <w:delText>i</w:delText>
        </w:r>
      </w:del>
      <w:ins w:id="2829" w:author="Ilham Nur Pratama" w:date="2023-05-16T21:48:00Z">
        <w:r w:rsidR="004507CC">
          <w:t>I</w:t>
        </w:r>
      </w:ins>
      <w:r>
        <w:t xml:space="preserve"> dari rata-rata keseluruhan (z̄)</w:t>
      </w:r>
    </w:p>
    <w:p w14:paraId="19C60B0D" w14:textId="1AC3F2AA" w:rsidR="00F76D2D" w:rsidRDefault="00F76D2D" w:rsidP="00F76D2D">
      <w:r>
        <w:t>yᵢⱼ :observasi ke-j pada grup i</w:t>
      </w:r>
    </w:p>
    <w:p w14:paraId="35E89F57" w14:textId="44AB0DB1" w:rsidR="002C5FE4" w:rsidRPr="00A86096" w:rsidRDefault="00F76D2D" w:rsidP="00F76D2D">
      <w:r>
        <w:t>ȳⱼ :rata-rata dari grup j</w:t>
      </w:r>
    </w:p>
    <w:p w14:paraId="5785EF37" w14:textId="77777777" w:rsidR="004857CD" w:rsidRDefault="004857CD" w:rsidP="00D02935"/>
    <w:p w14:paraId="252D428A" w14:textId="169EDCB0" w:rsidR="00E53F7E" w:rsidRDefault="00E53F7E" w:rsidP="00D02935">
      <w:pPr>
        <w:sectPr w:rsidR="00E53F7E" w:rsidSect="00AF2C35">
          <w:headerReference w:type="even" r:id="rId51"/>
          <w:headerReference w:type="first" r:id="rId52"/>
          <w:footerReference w:type="first" r:id="rId53"/>
          <w:pgSz w:w="11906" w:h="16838" w:code="9"/>
          <w:pgMar w:top="1701" w:right="1701" w:bottom="1701" w:left="1701" w:header="720" w:footer="720" w:gutter="0"/>
          <w:cols w:space="720"/>
          <w:titlePg/>
          <w:docGrid w:linePitch="360"/>
        </w:sectPr>
      </w:pPr>
    </w:p>
    <w:bookmarkStart w:id="2830" w:name="_Toc135601430"/>
    <w:p w14:paraId="6B742C76" w14:textId="5657455F" w:rsidR="00D02935" w:rsidRDefault="005A58B4" w:rsidP="00590820">
      <w:pPr>
        <w:pStyle w:val="Heading1"/>
      </w:pPr>
      <w:sdt>
        <w:sdtPr>
          <w:id w:val="1739440560"/>
          <w:docPartObj>
            <w:docPartGallery w:val="Watermarks"/>
          </w:docPartObj>
        </w:sdtPr>
        <w:sdtEndPr/>
        <w:sdtContent>
          <w:r w:rsidR="00EF0852">
            <w:rPr>
              <w:noProof/>
            </w:rPr>
            <w:drawing>
              <wp:anchor distT="0" distB="0" distL="114300" distR="114300" simplePos="0" relativeHeight="251658242" behindDoc="1" locked="0" layoutInCell="0" allowOverlap="1" wp14:anchorId="202CC17B" wp14:editId="4C552697">
                <wp:simplePos x="0" y="0"/>
                <wp:positionH relativeFrom="margin">
                  <wp:align>center</wp:align>
                </wp:positionH>
                <wp:positionV relativeFrom="margin">
                  <wp:align>center</wp:align>
                </wp:positionV>
                <wp:extent cx="3810000" cy="38100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1">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sdtContent>
      </w:sdt>
      <w:r w:rsidR="00590820">
        <w:br/>
      </w:r>
      <w:bookmarkStart w:id="2831" w:name="_Toc120139658"/>
      <w:r w:rsidR="00B34916">
        <w:t xml:space="preserve">METODOLOGI DAN PELAKSANAAN </w:t>
      </w:r>
      <w:r w:rsidR="00A02C16">
        <w:t>RISET</w:t>
      </w:r>
      <w:bookmarkEnd w:id="2830"/>
      <w:bookmarkEnd w:id="2831"/>
    </w:p>
    <w:p w14:paraId="04726098" w14:textId="77777777" w:rsidR="00C16B8A" w:rsidRDefault="00C16B8A"/>
    <w:p w14:paraId="60D087CA" w14:textId="716DFFF2" w:rsidR="00447D37" w:rsidRDefault="00447D37" w:rsidP="003E6F93">
      <w:r>
        <w:t>Pada Bab ini akan membahas bagaimana</w:t>
      </w:r>
      <w:r w:rsidR="003F6C93">
        <w:t xml:space="preserve"> proses perancangan sistem, pembangunan sistem, pengumpulan data</w:t>
      </w:r>
      <w:r w:rsidR="007C7F11">
        <w:t>, dan pengolahan data yang digunakan dalam penelitian ini.</w:t>
      </w:r>
    </w:p>
    <w:p w14:paraId="6D1243FF" w14:textId="58950FC2" w:rsidR="00447D37" w:rsidRDefault="00447D37" w:rsidP="00DC287F">
      <w:pPr>
        <w:pStyle w:val="Heading2"/>
      </w:pPr>
      <w:bookmarkStart w:id="2832" w:name="_Toc135601431"/>
      <w:r>
        <w:t>Profil Perusahaan</w:t>
      </w:r>
      <w:bookmarkEnd w:id="2832"/>
    </w:p>
    <w:p w14:paraId="0DC543DC" w14:textId="39D7879A" w:rsidR="000B4FE4" w:rsidRDefault="00611F12" w:rsidP="00DC287F">
      <w:r>
        <w:t xml:space="preserve">PT </w:t>
      </w:r>
      <w:r w:rsidR="00303105">
        <w:t>Pembayaran Digital Indonesia</w:t>
      </w:r>
      <w:r>
        <w:t xml:space="preserve"> merupakan nama alias dari perusahaan </w:t>
      </w:r>
      <w:r w:rsidR="00DC287F">
        <w:t xml:space="preserve">yang menjadi obyek penelitian pada penelitian ini. PT </w:t>
      </w:r>
      <w:r w:rsidR="00303105">
        <w:t>Pembayaran Digital Indonesia</w:t>
      </w:r>
      <w:r w:rsidR="00DC287F">
        <w:t xml:space="preserve"> merupakan anak usaha dari perusahaan BUMN yang bergerak dibidang telekomunikasi. PT </w:t>
      </w:r>
      <w:r w:rsidR="00303105">
        <w:t>Pembayaran Digital Indonesia</w:t>
      </w:r>
      <w:r w:rsidR="00DC287F">
        <w:t xml:space="preserve"> sendiri </w:t>
      </w:r>
      <w:r w:rsidR="00044165">
        <w:t>bergerak pada</w:t>
      </w:r>
      <w:r w:rsidR="001F71FF">
        <w:t xml:space="preserve"> penyedia solusi keuangan digital. PT </w:t>
      </w:r>
      <w:r w:rsidR="00303105">
        <w:t>Pembayaran Digital Indonesia</w:t>
      </w:r>
      <w:r w:rsidR="00044165">
        <w:t xml:space="preserve"> </w:t>
      </w:r>
      <w:r w:rsidR="00DC287F">
        <w:t xml:space="preserve">memilliki bisnis utama </w:t>
      </w:r>
      <w:r w:rsidR="005F047A">
        <w:t xml:space="preserve">pada 3 portofolio bisnis yaitu </w:t>
      </w:r>
      <w:r w:rsidR="005F047A">
        <w:rPr>
          <w:i/>
          <w:iCs/>
        </w:rPr>
        <w:t xml:space="preserve">billpayment </w:t>
      </w:r>
      <w:r w:rsidR="002E7531">
        <w:rPr>
          <w:i/>
          <w:iCs/>
        </w:rPr>
        <w:t xml:space="preserve">switching, billpayment aggregator, </w:t>
      </w:r>
      <w:r w:rsidR="002E7531">
        <w:t xml:space="preserve">dan </w:t>
      </w:r>
      <w:r w:rsidR="00D70C43">
        <w:rPr>
          <w:i/>
          <w:iCs/>
        </w:rPr>
        <w:t xml:space="preserve">online payment solution. </w:t>
      </w:r>
      <w:r w:rsidR="00E86114">
        <w:t xml:space="preserve">Dalam memberikan layanan kepada pelanggan, </w:t>
      </w:r>
    </w:p>
    <w:p w14:paraId="02B625BD" w14:textId="11AD571A" w:rsidR="00447D37" w:rsidRDefault="00E86114" w:rsidP="00DC287F">
      <w:r>
        <w:t xml:space="preserve">PT </w:t>
      </w:r>
      <w:r w:rsidR="00303105">
        <w:t>Pembayaran Digital Indonesia</w:t>
      </w:r>
      <w:r>
        <w:t xml:space="preserve"> sudah memilki beberapa layanan yang sudah dapat digunakan oleh pelanggan dengan melakukan integrasi kepada PT </w:t>
      </w:r>
      <w:r w:rsidR="00303105">
        <w:t>Pembayaran Digital Indonesia</w:t>
      </w:r>
      <w:r w:rsidR="00044165">
        <w:t xml:space="preserve">. </w:t>
      </w:r>
      <w:r w:rsidR="001F71FF">
        <w:t>A</w:t>
      </w:r>
      <w:r w:rsidR="00044165">
        <w:t xml:space="preserve">pabila pelanggan memiliki kebutuhan khusus terhadap sebuah layanan </w:t>
      </w:r>
      <w:r w:rsidR="00BF7852">
        <w:t>keuangan</w:t>
      </w:r>
      <w:r w:rsidR="008A2D94">
        <w:t xml:space="preserve">, PT </w:t>
      </w:r>
      <w:r w:rsidR="00303105">
        <w:t>Pembayaran Digital Indonesia</w:t>
      </w:r>
      <w:r w:rsidR="008A2D94">
        <w:t xml:space="preserve"> akan melakukan pengembangan atas solusi yang ada maupun membuat solusi baru untuk dapat menyelesaikan permasalahan tersebut dalam sebuah proyek. PT </w:t>
      </w:r>
      <w:r w:rsidR="00303105">
        <w:t>Pembayaran Digital Indonesia</w:t>
      </w:r>
      <w:r w:rsidR="008A2D94">
        <w:t xml:space="preserve"> dalam kegiatan sehari-harinya mengadopsi model manajemen proyek</w:t>
      </w:r>
      <w:ins w:id="2833" w:author="ilham.nur@office.ui.ac.id" w:date="2023-05-24T21:12:00Z">
        <w:r w:rsidR="00D05425">
          <w:t xml:space="preserve"> </w:t>
        </w:r>
      </w:ins>
      <w:del w:id="2834" w:author="Ilham Nur Pratama" w:date="2023-05-16T21:48:00Z">
        <w:r w:rsidR="008A2D94" w:rsidRPr="00D05425" w:rsidDel="004507CC">
          <w:rPr>
            <w:i/>
            <w:iCs/>
            <w:rPrChange w:id="2835" w:author="ilham.nur@office.ui.ac.id" w:date="2023-05-24T21:12:00Z">
              <w:rPr/>
            </w:rPrChange>
          </w:rPr>
          <w:delText xml:space="preserve"> hibri</w:delText>
        </w:r>
      </w:del>
      <w:ins w:id="2836" w:author="Ilham Nur Pratama" w:date="2023-05-16T21:48:00Z">
        <w:del w:id="2837" w:author="ilham.nur@office.ui.ac.id" w:date="2023-05-24T21:12:00Z">
          <w:r w:rsidR="004507CC" w:rsidRPr="00D05425" w:rsidDel="00D05425">
            <w:rPr>
              <w:i/>
              <w:iCs/>
              <w:rPrChange w:id="2838" w:author="ilham.nur@office.ui.ac.id" w:date="2023-05-24T21:12:00Z">
                <w:rPr/>
              </w:rPrChange>
            </w:rPr>
            <w:pgNum/>
          </w:r>
          <w:r w:rsidR="004507CC" w:rsidRPr="00D05425" w:rsidDel="00D05425">
            <w:rPr>
              <w:i/>
              <w:iCs/>
              <w:rPrChange w:id="2839" w:author="ilham.nur@office.ui.ac.id" w:date="2023-05-24T21:12:00Z">
                <w:rPr/>
              </w:rPrChange>
            </w:rPr>
            <w:delText>endal</w:delText>
          </w:r>
        </w:del>
      </w:ins>
      <w:del w:id="2840" w:author="ilham.nur@office.ui.ac.id" w:date="2023-05-24T21:12:00Z">
        <w:r w:rsidR="008A2D94" w:rsidRPr="00D05425" w:rsidDel="00D05425">
          <w:rPr>
            <w:i/>
            <w:iCs/>
            <w:rPrChange w:id="2841" w:author="ilham.nur@office.ui.ac.id" w:date="2023-05-24T21:12:00Z">
              <w:rPr/>
            </w:rPrChange>
          </w:rPr>
          <w:delText>d</w:delText>
        </w:r>
      </w:del>
      <w:ins w:id="2842" w:author="ilham.nur@office.ui.ac.id" w:date="2023-05-24T21:12:00Z">
        <w:r w:rsidR="00D05425" w:rsidRPr="00D05425">
          <w:rPr>
            <w:i/>
            <w:iCs/>
            <w:rPrChange w:id="2843" w:author="ilham.nur@office.ui.ac.id" w:date="2023-05-24T21:12:00Z">
              <w:rPr/>
            </w:rPrChange>
          </w:rPr>
          <w:t>hybrid</w:t>
        </w:r>
      </w:ins>
      <w:r w:rsidR="00657181">
        <w:t xml:space="preserve">, di mana PT </w:t>
      </w:r>
      <w:r w:rsidR="00303105">
        <w:t>Pembayaran Digital Indonesia</w:t>
      </w:r>
      <w:r w:rsidR="00657181">
        <w:t xml:space="preserve"> tetap melakukan perencanaan di awal pada beberapa aspek yaitu:</w:t>
      </w:r>
    </w:p>
    <w:p w14:paraId="55BA4D0C" w14:textId="1A698624" w:rsidR="00657181" w:rsidRDefault="00657181" w:rsidP="00657181">
      <w:pPr>
        <w:pStyle w:val="ListParagraph"/>
        <w:numPr>
          <w:ilvl w:val="0"/>
          <w:numId w:val="25"/>
        </w:numPr>
      </w:pPr>
      <w:r>
        <w:t>Lingkup pekerjaan</w:t>
      </w:r>
    </w:p>
    <w:p w14:paraId="774EBAA0" w14:textId="4F5D4C5F" w:rsidR="00657181" w:rsidRDefault="00657181" w:rsidP="00657181">
      <w:pPr>
        <w:pStyle w:val="ListParagraph"/>
        <w:numPr>
          <w:ilvl w:val="0"/>
          <w:numId w:val="25"/>
        </w:numPr>
      </w:pPr>
      <w:r>
        <w:t>Waktu pekerjaan</w:t>
      </w:r>
    </w:p>
    <w:p w14:paraId="3115F7F2" w14:textId="5544B9CA" w:rsidR="00F12063" w:rsidRDefault="00F12063" w:rsidP="00F12063">
      <w:pPr>
        <w:pStyle w:val="ListParagraph"/>
        <w:numPr>
          <w:ilvl w:val="0"/>
          <w:numId w:val="25"/>
        </w:numPr>
      </w:pPr>
      <w:r>
        <w:t>Biaya pekerjaan</w:t>
      </w:r>
    </w:p>
    <w:p w14:paraId="1C548FA4" w14:textId="774BC6C9" w:rsidR="00657181" w:rsidRDefault="00F12063" w:rsidP="00657181">
      <w:pPr>
        <w:pStyle w:val="ListParagraph"/>
        <w:numPr>
          <w:ilvl w:val="0"/>
          <w:numId w:val="25"/>
        </w:numPr>
      </w:pPr>
      <w:r>
        <w:t>Sumber daya yang melakukan pekerjaan</w:t>
      </w:r>
    </w:p>
    <w:p w14:paraId="62418E9A" w14:textId="79AA0D1C" w:rsidR="00765800" w:rsidRDefault="0061357A">
      <w:r>
        <w:t>Namun dalam proses i</w:t>
      </w:r>
      <w:r w:rsidR="00122EC2">
        <w:t xml:space="preserve">mplementasi ataupun eksekusi proyek PT </w:t>
      </w:r>
      <w:r w:rsidR="00303105">
        <w:t>Pembayaran Digital Indonesia</w:t>
      </w:r>
      <w:r w:rsidR="00122EC2">
        <w:t xml:space="preserve"> mengadopsi </w:t>
      </w:r>
      <w:r w:rsidR="00122EC2" w:rsidRPr="003E6F93">
        <w:rPr>
          <w:i/>
          <w:iCs/>
        </w:rPr>
        <w:t>sprint</w:t>
      </w:r>
      <w:r w:rsidR="00122EC2">
        <w:rPr>
          <w:i/>
          <w:iCs/>
        </w:rPr>
        <w:t xml:space="preserve"> </w:t>
      </w:r>
      <w:r w:rsidR="00122EC2">
        <w:t xml:space="preserve">untuk mengembangkan fitur-fitur yang ada berdasarkan </w:t>
      </w:r>
      <w:r w:rsidR="00122EC2">
        <w:rPr>
          <w:i/>
          <w:iCs/>
        </w:rPr>
        <w:t xml:space="preserve">user story </w:t>
      </w:r>
      <w:r w:rsidR="00122EC2">
        <w:t xml:space="preserve">yang telah dikembangkan di awal ketika proses perencanaan. </w:t>
      </w:r>
      <w:r w:rsidR="00F41152">
        <w:t xml:space="preserve">PT </w:t>
      </w:r>
      <w:r w:rsidR="00303105">
        <w:t>Pembayaran Digital Indonesia</w:t>
      </w:r>
      <w:r w:rsidR="00F41152">
        <w:t xml:space="preserve"> pada tahun 2022 mengerjakan </w:t>
      </w:r>
      <w:r w:rsidR="00793B9D">
        <w:t>625</w:t>
      </w:r>
      <w:r w:rsidR="000E34FA">
        <w:t xml:space="preserve"> proyek </w:t>
      </w:r>
      <w:r w:rsidR="00A82CC4">
        <w:t xml:space="preserve">yang didalamnya terdiri dari proyek yang bersifat </w:t>
      </w:r>
      <w:r w:rsidR="00A82CC4">
        <w:rPr>
          <w:i/>
          <w:iCs/>
        </w:rPr>
        <w:t xml:space="preserve">Business as Usual </w:t>
      </w:r>
      <w:r w:rsidR="00A82CC4">
        <w:t>dan yang perlu dilakukan pengembangan.</w:t>
      </w:r>
      <w:r w:rsidR="000B4FE4">
        <w:t xml:space="preserve"> Dari </w:t>
      </w:r>
      <w:r w:rsidR="00793B9D">
        <w:lastRenderedPageBreak/>
        <w:t xml:space="preserve">625 </w:t>
      </w:r>
      <w:r w:rsidR="000B4FE4">
        <w:t xml:space="preserve">proyek yang ada PT </w:t>
      </w:r>
      <w:r w:rsidR="00303105">
        <w:t>Pembayaran Digital Indonesia</w:t>
      </w:r>
      <w:r w:rsidR="000B4FE4">
        <w:t xml:space="preserve"> hanya mampu untuk meyelesaikan </w:t>
      </w:r>
      <w:r w:rsidR="00D71287">
        <w:t>proyeknya sebesar 72.03% dan 34.88% lainya masih dalam proses pengerjaan dan terhambat karena satu dan lain hal.</w:t>
      </w:r>
      <w:r w:rsidR="00E216CB">
        <w:t xml:space="preserve"> Kendala yang dihadapi </w:t>
      </w:r>
      <w:r w:rsidR="00763B7D">
        <w:t xml:space="preserve">berdasarkan </w:t>
      </w:r>
      <w:r w:rsidR="00763B7D">
        <w:fldChar w:fldCharType="begin"/>
      </w:r>
      <w:r w:rsidR="00763B7D">
        <w:instrText xml:space="preserve"> REF _Ref124884171 \h </w:instrText>
      </w:r>
      <w:r w:rsidR="00763B7D">
        <w:fldChar w:fldCharType="separate"/>
      </w:r>
      <w:r w:rsidR="000D26C4">
        <w:t xml:space="preserve">Gambar </w:t>
      </w:r>
      <w:r w:rsidR="000D26C4">
        <w:rPr>
          <w:noProof/>
        </w:rPr>
        <w:t>1</w:t>
      </w:r>
      <w:r w:rsidR="000D26C4">
        <w:t>.</w:t>
      </w:r>
      <w:r w:rsidR="000D26C4">
        <w:rPr>
          <w:noProof/>
        </w:rPr>
        <w:t>3</w:t>
      </w:r>
      <w:r w:rsidR="00763B7D">
        <w:fldChar w:fldCharType="end"/>
      </w:r>
      <w:r w:rsidR="00763B7D">
        <w:t xml:space="preserve"> diakibatkan oleh </w:t>
      </w:r>
      <w:r w:rsidR="003967FF">
        <w:t xml:space="preserve">PT </w:t>
      </w:r>
      <w:r w:rsidR="00303105">
        <w:t>Pembayaran Digital Indonesia</w:t>
      </w:r>
      <w:r w:rsidR="003967FF">
        <w:t xml:space="preserve"> mengerjakan lebih dari satu proyek dalam satu waktu bersamaan yang berakibat juga pada kendala sumber daya</w:t>
      </w:r>
      <w:r w:rsidR="00E40D8B">
        <w:t xml:space="preserve"> dan</w:t>
      </w:r>
      <w:r w:rsidR="003967FF">
        <w:t xml:space="preserve"> kendala penjadwalan</w:t>
      </w:r>
      <w:r w:rsidR="00E40D8B">
        <w:t>.</w:t>
      </w:r>
      <w:del w:id="2844" w:author="Ilham Nur Pratama" w:date="2023-05-16T21:48:00Z">
        <w:r w:rsidR="00E40D8B" w:rsidDel="004507CC">
          <w:delText xml:space="preserve"> Kendala in</w:delText>
        </w:r>
      </w:del>
      <w:ins w:id="2845" w:author="Ilham Nur Pratama" w:date="2023-05-16T21:48:00Z">
        <w:r w:rsidR="004507CC">
          <w:pgNum/>
        </w:r>
        <w:r w:rsidR="004507CC">
          <w:t>endal aini</w:t>
        </w:r>
      </w:ins>
      <w:r w:rsidR="00E40D8B">
        <w:t xml:space="preserve">i yang kemudian akan dicoba untuk diselesaikan dengan rancangan sistem optimasi alokasi </w:t>
      </w:r>
      <w:r w:rsidR="00217220">
        <w:t xml:space="preserve">pekerjaan </w:t>
      </w:r>
      <w:r w:rsidR="00E40D8B">
        <w:t xml:space="preserve">dan </w:t>
      </w:r>
      <w:r w:rsidR="00217220">
        <w:t>sumber daya.</w:t>
      </w:r>
    </w:p>
    <w:p w14:paraId="61BA7A3F" w14:textId="33EE911B" w:rsidR="00FD141A" w:rsidRDefault="00FD141A">
      <w:r>
        <w:br w:type="page"/>
      </w:r>
    </w:p>
    <w:p w14:paraId="16AB5871" w14:textId="4BF2C18E" w:rsidR="00771F69" w:rsidRDefault="00DF32CD" w:rsidP="00AE58C4">
      <w:pPr>
        <w:pStyle w:val="Heading2"/>
      </w:pPr>
      <w:bookmarkStart w:id="2846" w:name="_Toc135601432"/>
      <w:r>
        <w:lastRenderedPageBreak/>
        <w:t>M</w:t>
      </w:r>
      <w:r w:rsidR="00104EF8">
        <w:t>etodologi Riset</w:t>
      </w:r>
      <w:bookmarkEnd w:id="2846"/>
    </w:p>
    <w:p w14:paraId="652FB294" w14:textId="4EFF0015" w:rsidR="00FD141A" w:rsidRDefault="004C4593" w:rsidP="00953BF9">
      <w:r>
        <w:t xml:space="preserve">Proses metodologi riset yang dilakukan pada penelitian ini dapat dilihat pada </w:t>
      </w:r>
      <w:r w:rsidR="00D51357">
        <w:fldChar w:fldCharType="begin"/>
      </w:r>
      <w:r w:rsidR="00D51357">
        <w:instrText xml:space="preserve"> REF _Ref120142257 \h </w:instrText>
      </w:r>
      <w:r w:rsidR="00FD141A">
        <w:instrText xml:space="preserve"> \* MERGEFORMAT </w:instrText>
      </w:r>
      <w:r w:rsidR="00D51357">
        <w:fldChar w:fldCharType="separate"/>
      </w:r>
      <w:r w:rsidR="000D26C4">
        <w:t xml:space="preserve">Gambar </w:t>
      </w:r>
      <w:r w:rsidR="000D26C4">
        <w:rPr>
          <w:noProof/>
        </w:rPr>
        <w:t>3.1</w:t>
      </w:r>
      <w:r w:rsidR="00D51357">
        <w:fldChar w:fldCharType="end"/>
      </w:r>
      <w:r>
        <w:t>.</w:t>
      </w:r>
    </w:p>
    <w:p w14:paraId="5AF95BAE" w14:textId="3A1921C0" w:rsidR="00B216E1" w:rsidRDefault="00FD141A" w:rsidP="003E6F93">
      <w:pPr>
        <w:jc w:val="center"/>
      </w:pPr>
      <w:r w:rsidRPr="00FD141A">
        <w:rPr>
          <w:noProof/>
        </w:rPr>
        <w:t xml:space="preserve"> </w:t>
      </w:r>
      <w:r>
        <w:rPr>
          <w:noProof/>
        </w:rPr>
        <w:drawing>
          <wp:inline distT="0" distB="0" distL="0" distR="0" wp14:anchorId="26D432C6" wp14:editId="79B64445">
            <wp:extent cx="4682925" cy="6281531"/>
            <wp:effectExtent l="0" t="0" r="3810" b="508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36363" cy="6353211"/>
                    </a:xfrm>
                    <a:prstGeom prst="rect">
                      <a:avLst/>
                    </a:prstGeom>
                    <a:noFill/>
                    <a:ln>
                      <a:noFill/>
                    </a:ln>
                  </pic:spPr>
                </pic:pic>
              </a:graphicData>
            </a:graphic>
          </wp:inline>
        </w:drawing>
      </w:r>
    </w:p>
    <w:p w14:paraId="0C15157C" w14:textId="17E2EE43" w:rsidR="00B216E1" w:rsidRPr="00104EF8" w:rsidRDefault="00B216E1" w:rsidP="00EE5E34">
      <w:pPr>
        <w:pStyle w:val="Caption"/>
      </w:pPr>
      <w:bookmarkStart w:id="2847" w:name="_Ref120142257"/>
      <w:bookmarkStart w:id="2848" w:name="_Toc135601486"/>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1</w:t>
      </w:r>
      <w:r w:rsidR="005A58B4">
        <w:rPr>
          <w:noProof/>
        </w:rPr>
        <w:fldChar w:fldCharType="end"/>
      </w:r>
      <w:bookmarkEnd w:id="2847"/>
      <w:r>
        <w:t xml:space="preserve"> Diagram alir detil penelitan</w:t>
      </w:r>
      <w:bookmarkEnd w:id="2848"/>
    </w:p>
    <w:p w14:paraId="3371A182" w14:textId="686F28BC" w:rsidR="00A02C16" w:rsidRDefault="000950E8" w:rsidP="003E6F93">
      <w:pPr>
        <w:pStyle w:val="Heading2"/>
      </w:pPr>
      <w:bookmarkStart w:id="2849" w:name="_Toc125574958"/>
      <w:bookmarkStart w:id="2850" w:name="_Toc125886807"/>
      <w:bookmarkStart w:id="2851" w:name="_Toc126096870"/>
      <w:bookmarkStart w:id="2852" w:name="_Toc126096981"/>
      <w:bookmarkStart w:id="2853" w:name="_Toc126271475"/>
      <w:bookmarkStart w:id="2854" w:name="_Toc127003397"/>
      <w:bookmarkStart w:id="2855" w:name="_Toc128821562"/>
      <w:bookmarkStart w:id="2856" w:name="_Toc128852281"/>
      <w:bookmarkStart w:id="2857" w:name="_Toc128943874"/>
      <w:bookmarkStart w:id="2858" w:name="_Toc130647631"/>
      <w:bookmarkStart w:id="2859" w:name="_Toc130734459"/>
      <w:bookmarkStart w:id="2860" w:name="_Toc135601433"/>
      <w:bookmarkEnd w:id="2849"/>
      <w:bookmarkEnd w:id="2850"/>
      <w:bookmarkEnd w:id="2851"/>
      <w:bookmarkEnd w:id="2852"/>
      <w:bookmarkEnd w:id="2853"/>
      <w:bookmarkEnd w:id="2854"/>
      <w:bookmarkEnd w:id="2855"/>
      <w:bookmarkEnd w:id="2856"/>
      <w:bookmarkEnd w:id="2857"/>
      <w:bookmarkEnd w:id="2858"/>
      <w:bookmarkEnd w:id="2859"/>
      <w:r>
        <w:t>Studi Literatur</w:t>
      </w:r>
      <w:bookmarkEnd w:id="2860"/>
    </w:p>
    <w:p w14:paraId="39A312C7" w14:textId="139154AB" w:rsidR="001C7872" w:rsidRDefault="00563A2F" w:rsidP="003E6F93">
      <w:r>
        <w:t xml:space="preserve">Studi literatur yang digunakan adalah mencari jurnal dan artikel yang </w:t>
      </w:r>
      <w:r w:rsidR="000D6DEC">
        <w:t xml:space="preserve">sesuai dengan topik penelitian dan juga melakukan studi keselarasan penelitian dengan ilmu Teknik Industri. </w:t>
      </w:r>
      <w:r w:rsidR="00A5152F">
        <w:t>Literatur yang dijadikan acuan merupakan literatur terkait dengan:</w:t>
      </w:r>
    </w:p>
    <w:p w14:paraId="65CAB8ED" w14:textId="7280BAD7" w:rsidR="00A5152F" w:rsidRDefault="00A5152F" w:rsidP="003E6F93">
      <w:pPr>
        <w:pStyle w:val="ListParagraph"/>
        <w:numPr>
          <w:ilvl w:val="0"/>
          <w:numId w:val="28"/>
        </w:numPr>
        <w:ind w:left="720"/>
      </w:pPr>
      <w:r>
        <w:lastRenderedPageBreak/>
        <w:t>Manajemen proyek</w:t>
      </w:r>
    </w:p>
    <w:p w14:paraId="208B177E" w14:textId="03DA5106" w:rsidR="00A5152F" w:rsidRDefault="00A5152F" w:rsidP="003E6F93">
      <w:pPr>
        <w:pStyle w:val="ListParagraph"/>
        <w:numPr>
          <w:ilvl w:val="0"/>
          <w:numId w:val="28"/>
        </w:numPr>
        <w:ind w:left="720"/>
      </w:pPr>
      <w:r>
        <w:t>Alokasi pekerjaan dan sumber daya</w:t>
      </w:r>
    </w:p>
    <w:p w14:paraId="7D03B4BA" w14:textId="440E6B78" w:rsidR="00A5152F" w:rsidRDefault="00D03E53" w:rsidP="003E6F93">
      <w:pPr>
        <w:pStyle w:val="ListParagraph"/>
        <w:numPr>
          <w:ilvl w:val="0"/>
          <w:numId w:val="28"/>
        </w:numPr>
        <w:ind w:left="720"/>
      </w:pPr>
      <w:r>
        <w:t>Sistem informasi manajemen proyek</w:t>
      </w:r>
    </w:p>
    <w:p w14:paraId="62C0A236" w14:textId="34BF6AEF" w:rsidR="00D03E53" w:rsidRDefault="00D03E53" w:rsidP="003E6F93">
      <w:pPr>
        <w:pStyle w:val="ListParagraph"/>
        <w:numPr>
          <w:ilvl w:val="0"/>
          <w:numId w:val="28"/>
        </w:numPr>
        <w:ind w:left="720"/>
      </w:pPr>
      <w:r>
        <w:t xml:space="preserve">Aplikasi </w:t>
      </w:r>
      <w:r>
        <w:rPr>
          <w:i/>
          <w:iCs/>
        </w:rPr>
        <w:t xml:space="preserve">random forest </w:t>
      </w:r>
      <w:r>
        <w:t xml:space="preserve">dan </w:t>
      </w:r>
      <w:r>
        <w:rPr>
          <w:i/>
          <w:iCs/>
        </w:rPr>
        <w:t xml:space="preserve">machine </w:t>
      </w:r>
      <w:r w:rsidR="00576ADF">
        <w:rPr>
          <w:i/>
          <w:iCs/>
        </w:rPr>
        <w:t xml:space="preserve">learning </w:t>
      </w:r>
      <w:r w:rsidR="00576ADF">
        <w:t>untuk</w:t>
      </w:r>
      <w:r>
        <w:t xml:space="preserve"> penyelesaian </w:t>
      </w:r>
      <w:r w:rsidR="007D58B2">
        <w:t>permasalahan kompleks</w:t>
      </w:r>
    </w:p>
    <w:p w14:paraId="75802C57" w14:textId="7978A3FE" w:rsidR="007D58B2" w:rsidRDefault="007D58B2" w:rsidP="003E6F93">
      <w:r>
        <w:t xml:space="preserve">Adapun literatur yang menjadi acuan berupa artikel jurnal, </w:t>
      </w:r>
      <w:r w:rsidR="002A7772">
        <w:t>makalah konferensi, buku, dan halaman web yang terpercaya keabsahan datanya.</w:t>
      </w:r>
    </w:p>
    <w:p w14:paraId="14D4DA6C" w14:textId="3EF1D29E" w:rsidR="005A6278" w:rsidRPr="00E64407" w:rsidRDefault="005A6278" w:rsidP="003E6F93">
      <w:pPr>
        <w:pStyle w:val="Heading2"/>
      </w:pPr>
      <w:bookmarkStart w:id="2861" w:name="_Toc135601434"/>
      <w:r>
        <w:t>Keselarasan dengan Ilmu Teknik Industri</w:t>
      </w:r>
      <w:bookmarkEnd w:id="2861"/>
    </w:p>
    <w:p w14:paraId="3BEF1363" w14:textId="04C2DAF6" w:rsidR="00A77F92" w:rsidRPr="00493791" w:rsidRDefault="005A6278" w:rsidP="007E0934">
      <w:r>
        <w:t xml:space="preserve">Penelitian terkait dengan Optimasi Alokasi Pekerjaan dan Sumber Daya dengan Sistem Informasi Manajemen Proyek merupakan penelitian yang memiliki hubungan erat dengan bidang keilmuan Teknik Industri. Adapun list bidang keilmuan yang berkaitan </w:t>
      </w:r>
      <w:r w:rsidR="00C3375B">
        <w:t xml:space="preserve">ditunjukkan pada </w:t>
      </w:r>
      <w:r w:rsidR="00C3375B">
        <w:fldChar w:fldCharType="begin"/>
      </w:r>
      <w:r w:rsidR="00C3375B">
        <w:instrText xml:space="preserve"> REF _Ref123849324 \h </w:instrText>
      </w:r>
      <w:r w:rsidR="00C3375B">
        <w:fldChar w:fldCharType="separate"/>
      </w:r>
      <w:r w:rsidR="000D26C4">
        <w:t xml:space="preserve">Tabel </w:t>
      </w:r>
      <w:r w:rsidR="000D26C4">
        <w:rPr>
          <w:noProof/>
        </w:rPr>
        <w:t>3</w:t>
      </w:r>
      <w:r w:rsidR="000D26C4">
        <w:t>.</w:t>
      </w:r>
      <w:r w:rsidR="000D26C4">
        <w:rPr>
          <w:noProof/>
        </w:rPr>
        <w:t>1</w:t>
      </w:r>
      <w:r w:rsidR="00C3375B">
        <w:fldChar w:fldCharType="end"/>
      </w:r>
      <w:ins w:id="2862" w:author="Ilham Nur Pratama" w:date="2023-05-21T08:31:00Z">
        <w:r w:rsidR="004A59E9">
          <w:t xml:space="preserve"> dan </w:t>
        </w:r>
      </w:ins>
      <w:ins w:id="2863" w:author="Ilham Nur Pratama" w:date="2023-05-21T08:32:00Z">
        <w:r w:rsidR="004A59E9">
          <w:fldChar w:fldCharType="begin"/>
        </w:r>
        <w:r w:rsidR="004A59E9">
          <w:instrText xml:space="preserve"> REF _Ref135550353 \h </w:instrText>
        </w:r>
      </w:ins>
      <w:r w:rsidR="004A59E9">
        <w:fldChar w:fldCharType="separate"/>
      </w:r>
      <w:ins w:id="2864" w:author="Ilham Nur Pratama" w:date="2023-05-24T22:54:00Z">
        <w:r w:rsidR="000D26C4">
          <w:t xml:space="preserve">Tabel </w:t>
        </w:r>
        <w:r w:rsidR="000D26C4">
          <w:rPr>
            <w:noProof/>
          </w:rPr>
          <w:t>3</w:t>
        </w:r>
        <w:r w:rsidR="000D26C4">
          <w:t>.</w:t>
        </w:r>
        <w:r w:rsidR="000D26C4">
          <w:rPr>
            <w:noProof/>
          </w:rPr>
          <w:t>2</w:t>
        </w:r>
      </w:ins>
      <w:ins w:id="2865" w:author="Ilham Nur Pratama" w:date="2023-05-21T08:32:00Z">
        <w:r w:rsidR="004A59E9">
          <w:fldChar w:fldCharType="end"/>
        </w:r>
      </w:ins>
      <w:ins w:id="2866" w:author="Ilham Nur Pratama" w:date="2023-05-21T08:30:00Z">
        <w:r w:rsidR="004106A2">
          <w:t xml:space="preserve"> </w:t>
        </w:r>
      </w:ins>
      <w:del w:id="2867" w:author="Ilham Nur Pratama" w:date="2023-05-21T08:30:00Z">
        <w:r w:rsidDel="004106A2">
          <w:delText xml:space="preserve"> </w:delText>
        </w:r>
        <w:r w:rsidR="00AE58C4" w:rsidDel="004106A2">
          <w:delText>dan</w:delText>
        </w:r>
      </w:del>
      <w:del w:id="2868" w:author="Ilham Nur Pratama" w:date="2023-05-16T21:48:00Z">
        <w:r w:rsidR="00AE58C4" w:rsidDel="004507CC">
          <w:delText xml:space="preserve"> figu</w:delText>
        </w:r>
      </w:del>
      <w:del w:id="2869" w:author="Ilham Nur Pratama" w:date="2023-05-21T08:30:00Z">
        <w:r w:rsidR="00AE58C4" w:rsidDel="004106A2">
          <w:delText xml:space="preserve">r dari lingkup penelitian ini dapat dilihat pada </w:delText>
        </w:r>
      </w:del>
      <w:r>
        <w:fldChar w:fldCharType="begin" w:fldLock="1"/>
      </w:r>
      <w:r w:rsidR="00B73B83">
        <w:instrText>ADDIN CSL_CITATION {"citationItems":[{"id":"ITEM-1","itemData":{"author":[{"dropping-particle":"","family":"Institute of Industrial and System Engineer","given":"","non-dropping-particle":"","parse-names":false,"suffix":""}],"id":"ITEM-1","issued":{"date-parts":[["2021"]]},"publisher":"IISE","publisher-place":"Norcoss","title":"Industrial and System Engineering Body of Knowledge","type":"article"},"uris":["http://www.mendeley.com/documents/?uuid=591ae1a8-bd6e-4c14-8d95-f0f9e9a19adf"]},{"id":"ITEM-2","itemData":{"ISBN":"9780849327193","author":[{"dropping-particle":"","family":"Badiru","given":"Adedeji B.","non-dropping-particle":"","parse-names":false,"suffix":""}],"edition":"Second","editor":[{"dropping-particle":"","family":"Badiru","given":"Adedeji B.","non-dropping-particle":"","parse-names":false,"suffix":""}],"id":"ITEM-2","issued":{"date-parts":[["2014"]]},"number-of-pages":"1239","publisher":"CRC Press","publisher-place":"Ohio","title":"Handbook of Industrial and Systems Engineering","type":"book"},"uris":["http://www.mendeley.com/documents/?uuid=2f82f090-9f4e-4ce1-a7ac-c3eb47d7be64"]}],"mendeley":{"formattedCitation":"(Badiru, 2014; Institute of Industrial and System Engineer, 2021)","plainTextFormattedCitation":"(Badiru, 2014; Institute of Industrial and System Engineer, 2021)","previouslyFormattedCitation":"(Badiru, 2014; Institute of Industrial and System Engineer, 2021)"},"properties":{"noteIndex":0},"schema":"https://github.com/citation-style-language/schema/raw/master/csl-citation.json"}</w:instrText>
      </w:r>
      <w:r>
        <w:fldChar w:fldCharType="separate"/>
      </w:r>
      <w:r w:rsidR="00576ADF" w:rsidRPr="00576ADF">
        <w:rPr>
          <w:noProof/>
        </w:rPr>
        <w:t>(Badiru, 2014; Institute of Industrial and System Engineer, 2021)</w:t>
      </w:r>
      <w:r>
        <w:fldChar w:fldCharType="end"/>
      </w:r>
      <w:r>
        <w:t>.</w:t>
      </w:r>
    </w:p>
    <w:p w14:paraId="17077CFA" w14:textId="4A914DA8" w:rsidR="00A72F57" w:rsidRDefault="00A72F57" w:rsidP="00EE5E34">
      <w:pPr>
        <w:pStyle w:val="Caption"/>
      </w:pPr>
      <w:bookmarkStart w:id="2870" w:name="_Ref123849324"/>
      <w:bookmarkStart w:id="2871" w:name="_Ref123849318"/>
      <w:bookmarkStart w:id="2872" w:name="_Toc135601535"/>
      <w:r>
        <w:t xml:space="preserve">Tabel </w:t>
      </w:r>
      <w:ins w:id="2873" w:author="Ilham Nur Pratama" w:date="2023-05-21T22:40:00Z">
        <w:r w:rsidR="00985B1D">
          <w:fldChar w:fldCharType="begin"/>
        </w:r>
        <w:r w:rsidR="00985B1D">
          <w:instrText xml:space="preserve"> STYLEREF 1 \s </w:instrText>
        </w:r>
      </w:ins>
      <w:r w:rsidR="00985B1D">
        <w:fldChar w:fldCharType="separate"/>
      </w:r>
      <w:r w:rsidR="000D26C4">
        <w:rPr>
          <w:noProof/>
        </w:rPr>
        <w:t>3</w:t>
      </w:r>
      <w:ins w:id="2874"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875" w:author="Ilham Nur Pratama" w:date="2023-05-24T22:54:00Z">
        <w:r w:rsidR="000D26C4">
          <w:rPr>
            <w:noProof/>
          </w:rPr>
          <w:t>1</w:t>
        </w:r>
      </w:ins>
      <w:ins w:id="2876" w:author="Ilham Nur Pratama" w:date="2023-05-21T22:40:00Z">
        <w:r w:rsidR="00985B1D">
          <w:fldChar w:fldCharType="end"/>
        </w:r>
      </w:ins>
      <w:ins w:id="2877" w:author="ilham.nur@office.ui.ac.id" w:date="2023-03-28T20:25:00Z">
        <w:del w:id="2878" w:author="Ilham Nur Pratama" w:date="2023-05-16T21:59:00Z">
          <w:r w:rsidR="005B668B" w:rsidDel="00F848CE">
            <w:fldChar w:fldCharType="begin"/>
          </w:r>
          <w:r w:rsidR="005B668B" w:rsidDel="00F848CE">
            <w:delInstrText xml:space="preserve"> STYLEREF 1 \s </w:delInstrText>
          </w:r>
        </w:del>
      </w:ins>
      <w:del w:id="2879" w:author="Ilham Nur Pratama" w:date="2023-05-16T21:59:00Z">
        <w:r w:rsidR="005B668B" w:rsidDel="00F848CE">
          <w:fldChar w:fldCharType="separate"/>
        </w:r>
        <w:r w:rsidR="00B57DB5" w:rsidDel="00F848CE">
          <w:rPr>
            <w:noProof/>
          </w:rPr>
          <w:delText>3</w:delText>
        </w:r>
      </w:del>
      <w:ins w:id="2880" w:author="ilham.nur@office.ui.ac.id" w:date="2023-03-28T20:25:00Z">
        <w:del w:id="2881"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2882" w:author="Ilham Nur Pratama" w:date="2023-05-16T21:59:00Z">
        <w:r w:rsidR="005A58B4">
          <w:fldChar w:fldCharType="separate"/>
        </w:r>
      </w:del>
      <w:ins w:id="2883" w:author="ilham.nur@office.ui.ac.id" w:date="2023-03-28T20:25:00Z">
        <w:del w:id="2884" w:author="Ilham Nur Pratama" w:date="2023-05-16T21:59:00Z">
          <w:r w:rsidR="005B668B" w:rsidDel="00F848CE">
            <w:fldChar w:fldCharType="end"/>
          </w:r>
        </w:del>
      </w:ins>
      <w:del w:id="2885"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w:delText>
        </w:r>
        <w:r w:rsidR="00B1186E" w:rsidDel="005B668B">
          <w:fldChar w:fldCharType="end"/>
        </w:r>
      </w:del>
      <w:bookmarkEnd w:id="2870"/>
      <w:r>
        <w:t xml:space="preserve"> Keselarasan bidang ilmu Teknik Industri dengan penelitian</w:t>
      </w:r>
      <w:bookmarkEnd w:id="2871"/>
      <w:bookmarkEnd w:id="2872"/>
      <w:ins w:id="2886" w:author="Ilham Nur Pratama" w:date="2023-05-21T08:30:00Z">
        <w:r w:rsidR="004106A2">
          <w:t xml:space="preserve"> </w:t>
        </w:r>
      </w:ins>
    </w:p>
    <w:tbl>
      <w:tblPr>
        <w:tblStyle w:val="TableGrid"/>
        <w:tblW w:w="8494" w:type="dxa"/>
        <w:tblInd w:w="-113" w:type="dxa"/>
        <w:tblLook w:val="04A0" w:firstRow="1" w:lastRow="0" w:firstColumn="1" w:lastColumn="0" w:noHBand="0" w:noVBand="1"/>
      </w:tblPr>
      <w:tblGrid>
        <w:gridCol w:w="4247"/>
        <w:gridCol w:w="4247"/>
      </w:tblGrid>
      <w:tr w:rsidR="005A6278" w14:paraId="364DF2C5" w14:textId="77777777" w:rsidTr="003E6F93">
        <w:tc>
          <w:tcPr>
            <w:tcW w:w="4247" w:type="dxa"/>
          </w:tcPr>
          <w:p w14:paraId="6520B1D4" w14:textId="77777777" w:rsidR="005A6278" w:rsidRPr="00D6609D" w:rsidRDefault="005A6278" w:rsidP="00D6609D">
            <w:pPr>
              <w:rPr>
                <w:b/>
                <w:bCs/>
              </w:rPr>
            </w:pPr>
            <w:r w:rsidRPr="00D6609D">
              <w:rPr>
                <w:b/>
                <w:bCs/>
              </w:rPr>
              <w:t>Bidang Ilmu</w:t>
            </w:r>
          </w:p>
        </w:tc>
        <w:tc>
          <w:tcPr>
            <w:tcW w:w="4247" w:type="dxa"/>
          </w:tcPr>
          <w:p w14:paraId="3253075B" w14:textId="77777777" w:rsidR="005A6278" w:rsidRPr="00D6609D" w:rsidRDefault="005A6278" w:rsidP="00D6609D">
            <w:pPr>
              <w:rPr>
                <w:b/>
                <w:bCs/>
              </w:rPr>
            </w:pPr>
            <w:r w:rsidRPr="00D6609D">
              <w:rPr>
                <w:b/>
                <w:bCs/>
              </w:rPr>
              <w:t>Penerapan</w:t>
            </w:r>
          </w:p>
        </w:tc>
      </w:tr>
      <w:tr w:rsidR="005A6278" w14:paraId="0A0BD5EF" w14:textId="77777777" w:rsidTr="003E6F93">
        <w:tc>
          <w:tcPr>
            <w:tcW w:w="4247" w:type="dxa"/>
          </w:tcPr>
          <w:p w14:paraId="676738B2" w14:textId="77777777" w:rsidR="005A6278" w:rsidRPr="00D6609D" w:rsidRDefault="005A6278" w:rsidP="00D6609D">
            <w:pPr>
              <w:rPr>
                <w:b/>
                <w:bCs/>
                <w:i/>
                <w:iCs/>
              </w:rPr>
            </w:pPr>
            <w:r w:rsidRPr="00D6609D">
              <w:rPr>
                <w:b/>
                <w:bCs/>
                <w:i/>
                <w:iCs/>
              </w:rPr>
              <w:t>2. Operations Research &amp; Analysis</w:t>
            </w:r>
          </w:p>
          <w:p w14:paraId="7DF6E94A" w14:textId="77777777" w:rsidR="005A6278" w:rsidRPr="00D6609D" w:rsidRDefault="005A6278" w:rsidP="00D6609D">
            <w:pPr>
              <w:rPr>
                <w:i/>
                <w:iCs/>
              </w:rPr>
            </w:pPr>
            <w:r w:rsidRPr="00D6609D">
              <w:rPr>
                <w:i/>
                <w:iCs/>
              </w:rPr>
              <w:t>2.10 Decision Analysis and Game Theory</w:t>
            </w:r>
          </w:p>
          <w:p w14:paraId="0460B9EB" w14:textId="72EF4715" w:rsidR="005A6278" w:rsidRPr="00D6609D" w:rsidRDefault="005A6278" w:rsidP="00D6609D">
            <w:pPr>
              <w:rPr>
                <w:i/>
                <w:iCs/>
              </w:rPr>
            </w:pPr>
            <w:r w:rsidRPr="00D6609D">
              <w:rPr>
                <w:i/>
                <w:iCs/>
              </w:rPr>
              <w:t xml:space="preserve">2.10.3 Decision making under risk and </w:t>
            </w:r>
            <w:r w:rsidR="00576ADF" w:rsidRPr="00D6609D">
              <w:rPr>
                <w:i/>
                <w:iCs/>
              </w:rPr>
              <w:t>uncertainty.</w:t>
            </w:r>
          </w:p>
          <w:p w14:paraId="0DC90D91" w14:textId="77777777" w:rsidR="005A6278" w:rsidRPr="00D6609D" w:rsidRDefault="005A6278" w:rsidP="00D6609D">
            <w:pPr>
              <w:rPr>
                <w:i/>
                <w:iCs/>
              </w:rPr>
            </w:pPr>
            <w:r w:rsidRPr="00D6609D">
              <w:rPr>
                <w:i/>
                <w:iCs/>
              </w:rPr>
              <w:t>2.10.3.1 Decision tree-based expected value criterion</w:t>
            </w:r>
          </w:p>
        </w:tc>
        <w:tc>
          <w:tcPr>
            <w:tcW w:w="4247" w:type="dxa"/>
          </w:tcPr>
          <w:p w14:paraId="751A390E" w14:textId="715F0B65" w:rsidR="005A6278" w:rsidRPr="00D6609D" w:rsidRDefault="005A6278" w:rsidP="00D6609D">
            <w:pPr>
              <w:rPr>
                <w:b/>
                <w:bCs/>
              </w:rPr>
            </w:pPr>
            <w:r>
              <w:t xml:space="preserve">Bidang ilmu ini digunakan untuk melakukan pembuatan model </w:t>
            </w:r>
            <w:r w:rsidRPr="00D6609D">
              <w:rPr>
                <w:i/>
                <w:iCs/>
              </w:rPr>
              <w:t>machine learning</w:t>
            </w:r>
            <w:r>
              <w:rPr>
                <w:i/>
                <w:iCs/>
              </w:rPr>
              <w:t xml:space="preserve"> random forest, </w:t>
            </w:r>
            <w:r>
              <w:t xml:space="preserve">yang merupakan </w:t>
            </w:r>
            <w:r w:rsidR="00307486">
              <w:t>alat untuk menemukan kerangka penempatan sumber daya yang tepat pada pekerjaan yang tepat dalam menjalankan sebuah proyek.</w:t>
            </w:r>
          </w:p>
        </w:tc>
      </w:tr>
      <w:tr w:rsidR="005A6278" w14:paraId="38E63FB6" w14:textId="77777777" w:rsidTr="003E6F93">
        <w:tc>
          <w:tcPr>
            <w:tcW w:w="4247" w:type="dxa"/>
          </w:tcPr>
          <w:p w14:paraId="031AF171" w14:textId="77777777" w:rsidR="005A6278" w:rsidRPr="00D6609D" w:rsidRDefault="005A6278" w:rsidP="00D6609D">
            <w:pPr>
              <w:rPr>
                <w:b/>
                <w:bCs/>
                <w:i/>
                <w:iCs/>
              </w:rPr>
            </w:pPr>
            <w:r w:rsidRPr="00D6609D">
              <w:rPr>
                <w:b/>
                <w:bCs/>
                <w:i/>
                <w:iCs/>
              </w:rPr>
              <w:t>7. Operations Engineering &amp; Management</w:t>
            </w:r>
          </w:p>
          <w:p w14:paraId="3BAD37B2" w14:textId="77777777" w:rsidR="005A6278" w:rsidRPr="00D6609D" w:rsidRDefault="005A6278" w:rsidP="00D6609D">
            <w:pPr>
              <w:rPr>
                <w:i/>
                <w:iCs/>
              </w:rPr>
            </w:pPr>
            <w:r w:rsidRPr="00D6609D">
              <w:rPr>
                <w:i/>
                <w:iCs/>
              </w:rPr>
              <w:t>7.2.4. Managing multiple project</w:t>
            </w:r>
          </w:p>
          <w:p w14:paraId="7F3E719E" w14:textId="77777777" w:rsidR="005A6278" w:rsidRPr="00D6609D" w:rsidRDefault="005A6278" w:rsidP="00D6609D">
            <w:pPr>
              <w:rPr>
                <w:i/>
                <w:iCs/>
              </w:rPr>
            </w:pPr>
            <w:r w:rsidRPr="00D6609D">
              <w:rPr>
                <w:i/>
                <w:iCs/>
              </w:rPr>
              <w:t>7.2.4.1 Constrained Resources</w:t>
            </w:r>
          </w:p>
        </w:tc>
        <w:tc>
          <w:tcPr>
            <w:tcW w:w="4247" w:type="dxa"/>
          </w:tcPr>
          <w:p w14:paraId="1999B5F5" w14:textId="172DBA9B" w:rsidR="005A6278" w:rsidRDefault="00AA6DCA" w:rsidP="00D6609D">
            <w:r>
              <w:t>Bidang ilmu ini merupakan</w:t>
            </w:r>
            <w:r w:rsidR="0016602B">
              <w:t xml:space="preserve"> bidang yang menjadi landasan permasalahan yang diangkat pada penelitian ini. Di mana, ilmu manajemen proyek yang banyak dengan sumber daya terbatas memiliki perlakuan berbeda dengan proyek yang jumlahnya sedikit dengan jumlah sumber daya yang memadai</w:t>
            </w:r>
            <w:ins w:id="2887" w:author="Ilham Nur Pratama" w:date="2023-05-21T08:29:00Z">
              <w:r w:rsidR="004106A2">
                <w:t>.</w:t>
              </w:r>
            </w:ins>
            <w:del w:id="2888" w:author="Ilham Nur Pratama" w:date="2023-05-21T08:29:00Z">
              <w:r w:rsidR="0016602B" w:rsidDel="004106A2">
                <w:delText>, untuk itu perlu ada kajian dan analisis lebih lanjut mengenai bidang ini.</w:delText>
              </w:r>
            </w:del>
          </w:p>
        </w:tc>
      </w:tr>
    </w:tbl>
    <w:p w14:paraId="1A66A81C" w14:textId="77777777" w:rsidR="004106A2" w:rsidRDefault="004106A2">
      <w:pPr>
        <w:rPr>
          <w:ins w:id="2889" w:author="Ilham Nur Pratama" w:date="2023-05-21T08:28:00Z"/>
        </w:rPr>
      </w:pPr>
    </w:p>
    <w:p w14:paraId="06FEE189" w14:textId="025C5F0D" w:rsidR="007A3346" w:rsidRDefault="007A3346">
      <w:pPr>
        <w:pStyle w:val="Caption"/>
        <w:rPr>
          <w:ins w:id="2890" w:author="Ilham Nur Pratama" w:date="2023-05-21T08:31:00Z"/>
        </w:rPr>
        <w:pPrChange w:id="2891" w:author="Ilham Nur Pratama" w:date="2023-05-21T22:29:00Z">
          <w:pPr/>
        </w:pPrChange>
      </w:pPr>
      <w:bookmarkStart w:id="2892" w:name="_Ref135550353"/>
      <w:bookmarkStart w:id="2893" w:name="_Toc135601536"/>
      <w:ins w:id="2894" w:author="Ilham Nur Pratama" w:date="2023-05-21T08:31:00Z">
        <w:r>
          <w:lastRenderedPageBreak/>
          <w:t xml:space="preserve">Tabel </w:t>
        </w:r>
      </w:ins>
      <w:ins w:id="2895" w:author="Ilham Nur Pratama" w:date="2023-05-21T22:40:00Z">
        <w:r w:rsidR="00985B1D">
          <w:fldChar w:fldCharType="begin"/>
        </w:r>
        <w:r w:rsidR="00985B1D">
          <w:instrText xml:space="preserve"> STYLEREF 1 \s </w:instrText>
        </w:r>
      </w:ins>
      <w:r w:rsidR="00985B1D">
        <w:fldChar w:fldCharType="separate"/>
      </w:r>
      <w:r w:rsidR="000D26C4">
        <w:rPr>
          <w:noProof/>
        </w:rPr>
        <w:t>3</w:t>
      </w:r>
      <w:ins w:id="2896"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897" w:author="Ilham Nur Pratama" w:date="2023-05-24T22:54:00Z">
        <w:r w:rsidR="000D26C4">
          <w:rPr>
            <w:noProof/>
          </w:rPr>
          <w:t>2</w:t>
        </w:r>
      </w:ins>
      <w:ins w:id="2898" w:author="Ilham Nur Pratama" w:date="2023-05-21T22:40:00Z">
        <w:r w:rsidR="00985B1D">
          <w:fldChar w:fldCharType="end"/>
        </w:r>
      </w:ins>
      <w:bookmarkEnd w:id="2892"/>
      <w:ins w:id="2899" w:author="Ilham Nur Pratama" w:date="2023-05-21T08:31:00Z">
        <w:r>
          <w:t xml:space="preserve"> </w:t>
        </w:r>
        <w:r w:rsidRPr="00EB5096">
          <w:t>Keselarasan bidang ilmu Teknik Industri dengan penelitian</w:t>
        </w:r>
        <w:r>
          <w:t xml:space="preserve"> (sambungan)</w:t>
        </w:r>
        <w:bookmarkEnd w:id="2893"/>
      </w:ins>
    </w:p>
    <w:tbl>
      <w:tblPr>
        <w:tblStyle w:val="TableGrid"/>
        <w:tblW w:w="8494" w:type="dxa"/>
        <w:tblInd w:w="-113" w:type="dxa"/>
        <w:tblLook w:val="04A0" w:firstRow="1" w:lastRow="0" w:firstColumn="1" w:lastColumn="0" w:noHBand="0" w:noVBand="1"/>
      </w:tblPr>
      <w:tblGrid>
        <w:gridCol w:w="4247"/>
        <w:gridCol w:w="4247"/>
      </w:tblGrid>
      <w:tr w:rsidR="007A3346" w14:paraId="13C05F89" w14:textId="77777777" w:rsidTr="003E6F93">
        <w:trPr>
          <w:ins w:id="2900" w:author="Ilham Nur Pratama" w:date="2023-05-21T08:30:00Z"/>
        </w:trPr>
        <w:tc>
          <w:tcPr>
            <w:tcW w:w="4247" w:type="dxa"/>
          </w:tcPr>
          <w:p w14:paraId="02B99A78" w14:textId="493A37B5" w:rsidR="007A3346" w:rsidRPr="00D6609D" w:rsidRDefault="007A3346" w:rsidP="007A3346">
            <w:pPr>
              <w:rPr>
                <w:ins w:id="2901" w:author="Ilham Nur Pratama" w:date="2023-05-21T08:30:00Z"/>
                <w:b/>
                <w:bCs/>
                <w:i/>
                <w:iCs/>
              </w:rPr>
            </w:pPr>
            <w:ins w:id="2902" w:author="finnet" w:date="2023-05-21T08:31:00Z">
              <w:r w:rsidRPr="00D6609D">
                <w:rPr>
                  <w:b/>
                  <w:bCs/>
                </w:rPr>
                <w:t>Bidang Ilmu</w:t>
              </w:r>
            </w:ins>
          </w:p>
        </w:tc>
        <w:tc>
          <w:tcPr>
            <w:tcW w:w="4247" w:type="dxa"/>
          </w:tcPr>
          <w:p w14:paraId="2567A20C" w14:textId="5977F5DE" w:rsidR="007A3346" w:rsidRDefault="007A3346" w:rsidP="007A3346">
            <w:pPr>
              <w:rPr>
                <w:ins w:id="2903" w:author="Ilham Nur Pratama" w:date="2023-05-21T08:30:00Z"/>
              </w:rPr>
            </w:pPr>
            <w:ins w:id="2904" w:author="finnet" w:date="2023-05-21T08:31:00Z">
              <w:r w:rsidRPr="00D6609D">
                <w:rPr>
                  <w:b/>
                  <w:bCs/>
                </w:rPr>
                <w:t>Penerapan</w:t>
              </w:r>
            </w:ins>
          </w:p>
        </w:tc>
      </w:tr>
      <w:tr w:rsidR="007A3346" w14:paraId="2DE5EC1B" w14:textId="77777777" w:rsidTr="003E6F93">
        <w:tc>
          <w:tcPr>
            <w:tcW w:w="4247" w:type="dxa"/>
          </w:tcPr>
          <w:p w14:paraId="7426FC6F" w14:textId="77777777" w:rsidR="007A3346" w:rsidRPr="00D6609D" w:rsidRDefault="007A3346" w:rsidP="007A3346">
            <w:pPr>
              <w:rPr>
                <w:b/>
                <w:bCs/>
                <w:i/>
                <w:iCs/>
              </w:rPr>
            </w:pPr>
            <w:r w:rsidRPr="00D6609D">
              <w:rPr>
                <w:b/>
                <w:bCs/>
                <w:i/>
                <w:iCs/>
              </w:rPr>
              <w:t>9. Engineering Management</w:t>
            </w:r>
          </w:p>
          <w:p w14:paraId="16AF2DEE" w14:textId="77777777" w:rsidR="007A3346" w:rsidRPr="00D6609D" w:rsidRDefault="007A3346" w:rsidP="007A3346">
            <w:pPr>
              <w:rPr>
                <w:i/>
                <w:iCs/>
              </w:rPr>
            </w:pPr>
            <w:r w:rsidRPr="00D6609D">
              <w:rPr>
                <w:i/>
                <w:iCs/>
              </w:rPr>
              <w:t>9.4 Business process</w:t>
            </w:r>
          </w:p>
          <w:p w14:paraId="5981C3D3" w14:textId="77777777" w:rsidR="007A3346" w:rsidRPr="00D6609D" w:rsidRDefault="007A3346" w:rsidP="007A3346">
            <w:pPr>
              <w:rPr>
                <w:i/>
                <w:iCs/>
              </w:rPr>
            </w:pPr>
            <w:r w:rsidRPr="00D6609D">
              <w:rPr>
                <w:i/>
                <w:iCs/>
              </w:rPr>
              <w:t>9.4.1 Process management and improvement</w:t>
            </w:r>
          </w:p>
          <w:p w14:paraId="6242509D" w14:textId="77777777" w:rsidR="007A3346" w:rsidRPr="00D6609D" w:rsidRDefault="007A3346" w:rsidP="007A3346">
            <w:pPr>
              <w:rPr>
                <w:i/>
                <w:iCs/>
              </w:rPr>
            </w:pPr>
            <w:r w:rsidRPr="00D6609D">
              <w:rPr>
                <w:i/>
                <w:iCs/>
              </w:rPr>
              <w:t>9.8 Project Management</w:t>
            </w:r>
          </w:p>
          <w:p w14:paraId="251B8482" w14:textId="77777777" w:rsidR="007A3346" w:rsidRDefault="007A3346" w:rsidP="007A3346">
            <w:r w:rsidRPr="00D6609D">
              <w:rPr>
                <w:i/>
                <w:iCs/>
              </w:rPr>
              <w:t>9.8.2 Project resources allocation</w:t>
            </w:r>
          </w:p>
        </w:tc>
        <w:tc>
          <w:tcPr>
            <w:tcW w:w="4247" w:type="dxa"/>
          </w:tcPr>
          <w:p w14:paraId="0E3900ED" w14:textId="3DC048A5" w:rsidR="007A3346" w:rsidDel="004106A2" w:rsidRDefault="007A3346" w:rsidP="007A3346">
            <w:pPr>
              <w:rPr>
                <w:del w:id="2905" w:author="Ilham Nur Pratama" w:date="2023-05-21T08:29:00Z"/>
              </w:rPr>
            </w:pPr>
            <w:r>
              <w:t xml:space="preserve">Kondisi bisnis proses sebelum adanya sistem informasi manajemen proyek yang akan dikembangkan, digambarkan terlebih dahulu untuk menggambarkan kondisi </w:t>
            </w:r>
            <w:r w:rsidRPr="00AE58C4">
              <w:rPr>
                <w:b/>
                <w:bCs/>
                <w:i/>
                <w:iCs/>
              </w:rPr>
              <w:t>as is</w:t>
            </w:r>
            <w:r>
              <w:rPr>
                <w:b/>
                <w:bCs/>
                <w:i/>
                <w:iCs/>
              </w:rPr>
              <w:t xml:space="preserve"> </w:t>
            </w:r>
            <w:r>
              <w:t xml:space="preserve">dengan menggunakan </w:t>
            </w:r>
            <w:r>
              <w:rPr>
                <w:i/>
                <w:iCs/>
              </w:rPr>
              <w:t xml:space="preserve">Business Process Modelling Notation </w:t>
            </w:r>
            <w:r>
              <w:t>(BPMN)</w:t>
            </w:r>
            <w:r>
              <w:rPr>
                <w:b/>
                <w:bCs/>
                <w:i/>
                <w:iCs/>
              </w:rPr>
              <w:t xml:space="preserve">. </w:t>
            </w:r>
            <w:del w:id="2906" w:author="Ilham Nur Pratama" w:date="2023-05-21T22:45:00Z">
              <w:r w:rsidDel="00E16FAD">
                <w:delText>Kemudian setelah sistem telah dikembangkan, model</w:delText>
              </w:r>
            </w:del>
            <w:ins w:id="2907" w:author="Ilham Nur Pratama" w:date="2023-05-21T22:45:00Z">
              <w:r w:rsidR="00E16FAD">
                <w:t>Model</w:t>
              </w:r>
            </w:ins>
            <w:r>
              <w:t xml:space="preserve"> bisnis proses juga digambarkan menggunakan BPMN untuk menggambarkan kondisi </w:t>
            </w:r>
            <w:r>
              <w:rPr>
                <w:b/>
                <w:bCs/>
                <w:i/>
                <w:iCs/>
              </w:rPr>
              <w:t>to be</w:t>
            </w:r>
            <w:r>
              <w:t>. Ilmu ini sangat erat hubunganya dengan manajemen dan perbaikan proses.</w:t>
            </w:r>
          </w:p>
          <w:p w14:paraId="43FF46A0" w14:textId="544EC1BB" w:rsidR="007A3346" w:rsidDel="004106A2" w:rsidRDefault="007A3346" w:rsidP="007A3346">
            <w:pPr>
              <w:rPr>
                <w:del w:id="2908" w:author="Ilham Nur Pratama" w:date="2023-05-21T08:30:00Z"/>
              </w:rPr>
            </w:pPr>
            <w:ins w:id="2909" w:author="Ilham Nur Pratama" w:date="2023-05-21T08:30:00Z">
              <w:r>
                <w:t xml:space="preserve"> </w:t>
              </w:r>
            </w:ins>
          </w:p>
          <w:p w14:paraId="2BB7312A" w14:textId="190B36D3" w:rsidR="007A3346" w:rsidRPr="00AC356E" w:rsidRDefault="007A3346" w:rsidP="007A3346">
            <w:r>
              <w:t>Serta tidak lepas bidang utama yang menjadi bahasan adalah terkait manajemen proyek dan bagaimana melakukan alokasi sumber daya pada sebuah proyek, khususnya proyek yang sudah berjalan dan terjadi dinamika perubahan.</w:t>
            </w:r>
          </w:p>
        </w:tc>
      </w:tr>
      <w:tr w:rsidR="007A3346" w14:paraId="205289F4" w14:textId="77777777" w:rsidTr="003E6F93">
        <w:tc>
          <w:tcPr>
            <w:tcW w:w="4247" w:type="dxa"/>
          </w:tcPr>
          <w:p w14:paraId="689F8519" w14:textId="77777777" w:rsidR="007A3346" w:rsidRPr="00D6609D" w:rsidRDefault="007A3346" w:rsidP="007A3346">
            <w:pPr>
              <w:rPr>
                <w:b/>
                <w:bCs/>
                <w:i/>
                <w:iCs/>
              </w:rPr>
            </w:pPr>
            <w:r w:rsidRPr="00D6609D">
              <w:rPr>
                <w:b/>
                <w:bCs/>
                <w:i/>
                <w:iCs/>
              </w:rPr>
              <w:t>11. Information Engineering</w:t>
            </w:r>
          </w:p>
          <w:p w14:paraId="4AC20040" w14:textId="77777777" w:rsidR="007A3346" w:rsidRPr="00D6609D" w:rsidRDefault="007A3346" w:rsidP="007A3346">
            <w:pPr>
              <w:rPr>
                <w:i/>
                <w:iCs/>
              </w:rPr>
            </w:pPr>
            <w:r w:rsidRPr="00D6609D">
              <w:rPr>
                <w:i/>
                <w:iCs/>
              </w:rPr>
              <w:t>11.11 System Design</w:t>
            </w:r>
          </w:p>
          <w:p w14:paraId="0F906DDF" w14:textId="6086D747" w:rsidR="007A3346" w:rsidRPr="00D6609D" w:rsidRDefault="007A3346" w:rsidP="007A3346">
            <w:pPr>
              <w:rPr>
                <w:i/>
                <w:iCs/>
              </w:rPr>
            </w:pPr>
            <w:r w:rsidRPr="00D6609D">
              <w:rPr>
                <w:i/>
                <w:iCs/>
              </w:rPr>
              <w:t>11.11.1 Development of specifications to meet demand.</w:t>
            </w:r>
          </w:p>
          <w:p w14:paraId="32D3B697" w14:textId="77777777" w:rsidR="007A3346" w:rsidRPr="00D6609D" w:rsidRDefault="007A3346" w:rsidP="007A3346">
            <w:pPr>
              <w:rPr>
                <w:i/>
                <w:iCs/>
              </w:rPr>
            </w:pPr>
            <w:r w:rsidRPr="00D6609D">
              <w:rPr>
                <w:i/>
                <w:iCs/>
              </w:rPr>
              <w:t>11.11.2 Design Process</w:t>
            </w:r>
          </w:p>
          <w:p w14:paraId="7F1089A1" w14:textId="77777777" w:rsidR="007A3346" w:rsidRPr="00D6609D" w:rsidRDefault="007A3346" w:rsidP="007A3346">
            <w:pPr>
              <w:rPr>
                <w:i/>
                <w:iCs/>
              </w:rPr>
            </w:pPr>
            <w:r w:rsidRPr="00D6609D">
              <w:rPr>
                <w:i/>
                <w:iCs/>
              </w:rPr>
              <w:t>11.11.3 Data Design</w:t>
            </w:r>
          </w:p>
          <w:p w14:paraId="387CF055" w14:textId="77777777" w:rsidR="007A3346" w:rsidRPr="00D6609D" w:rsidRDefault="007A3346" w:rsidP="007A3346">
            <w:pPr>
              <w:rPr>
                <w:i/>
                <w:iCs/>
              </w:rPr>
            </w:pPr>
            <w:r w:rsidRPr="00D6609D">
              <w:rPr>
                <w:i/>
                <w:iCs/>
              </w:rPr>
              <w:t>11.11.4 System Architecture Design</w:t>
            </w:r>
          </w:p>
          <w:p w14:paraId="2C1CB6AF" w14:textId="77777777" w:rsidR="007A3346" w:rsidRDefault="007A3346" w:rsidP="007A3346">
            <w:pPr>
              <w:rPr>
                <w:i/>
                <w:iCs/>
              </w:rPr>
            </w:pPr>
            <w:r w:rsidRPr="00D6609D">
              <w:rPr>
                <w:i/>
                <w:iCs/>
              </w:rPr>
              <w:t>11.11.5 UML and other common diagramming tools in design</w:t>
            </w:r>
          </w:p>
          <w:p w14:paraId="64992E30" w14:textId="77777777" w:rsidR="007A3346" w:rsidRPr="003540B5" w:rsidRDefault="007A3346" w:rsidP="007A3346">
            <w:pPr>
              <w:rPr>
                <w:i/>
                <w:iCs/>
              </w:rPr>
            </w:pPr>
            <w:r w:rsidRPr="003540B5">
              <w:rPr>
                <w:i/>
                <w:iCs/>
              </w:rPr>
              <w:t>11.16 Management Considerations for the information system</w:t>
            </w:r>
          </w:p>
          <w:p w14:paraId="638DE6BD" w14:textId="77777777" w:rsidR="007A3346" w:rsidRPr="00D6609D" w:rsidRDefault="007A3346" w:rsidP="007A3346">
            <w:pPr>
              <w:rPr>
                <w:i/>
                <w:iCs/>
              </w:rPr>
            </w:pPr>
            <w:r w:rsidRPr="003540B5">
              <w:rPr>
                <w:i/>
                <w:iCs/>
              </w:rPr>
              <w:t>11.16.3 Project Management of Information systems and software project</w:t>
            </w:r>
          </w:p>
        </w:tc>
        <w:tc>
          <w:tcPr>
            <w:tcW w:w="4247" w:type="dxa"/>
          </w:tcPr>
          <w:p w14:paraId="55D9D1CD" w14:textId="35F27556" w:rsidR="007A3346" w:rsidRPr="00AE58C4" w:rsidRDefault="007A3346" w:rsidP="007A3346">
            <w:pPr>
              <w:rPr>
                <w:i/>
                <w:iCs/>
              </w:rPr>
            </w:pPr>
            <w:r>
              <w:t xml:space="preserve">Bidang </w:t>
            </w:r>
            <w:r w:rsidRPr="00AE58C4">
              <w:rPr>
                <w:i/>
                <w:iCs/>
              </w:rPr>
              <w:t>information engineering</w:t>
            </w:r>
            <w:r>
              <w:rPr>
                <w:i/>
                <w:iCs/>
              </w:rPr>
              <w:t xml:space="preserve"> </w:t>
            </w:r>
            <w:r>
              <w:t>merupakan bidang ilmu Teknik Industri yang digunakan untuk menyelesaikan permasalahan yang ada. Di mana pada Sistem Informasi Manajemen Proyek dilakukan pembangunan desain proses, desain data yang akan dikirimkan, arsitektur sistem dan data, serta U</w:t>
            </w:r>
            <w:r>
              <w:rPr>
                <w:i/>
                <w:iCs/>
              </w:rPr>
              <w:t xml:space="preserve">nified Modelling Language </w:t>
            </w:r>
            <w:r>
              <w:t xml:space="preserve">(UML) untuk memodelkan bagaimana sistem bekerja dari mulai </w:t>
            </w:r>
            <w:r w:rsidRPr="00AE58C4">
              <w:rPr>
                <w:i/>
                <w:iCs/>
              </w:rPr>
              <w:t>input</w:t>
            </w:r>
            <w:r>
              <w:t xml:space="preserve">, proses dan </w:t>
            </w:r>
            <w:r>
              <w:rPr>
                <w:i/>
                <w:iCs/>
              </w:rPr>
              <w:t>output.</w:t>
            </w:r>
          </w:p>
        </w:tc>
      </w:tr>
    </w:tbl>
    <w:p w14:paraId="19831F5F" w14:textId="77777777" w:rsidR="005A6278" w:rsidRDefault="005A6278" w:rsidP="00BB68B9"/>
    <w:p w14:paraId="070DFE06" w14:textId="32B89E86" w:rsidR="00E614FF" w:rsidRDefault="00E614FF" w:rsidP="003E6F93">
      <w:pPr>
        <w:keepNext/>
        <w:jc w:val="center"/>
      </w:pPr>
      <w:r>
        <w:rPr>
          <w:noProof/>
        </w:rPr>
        <w:drawing>
          <wp:inline distT="0" distB="0" distL="0" distR="0" wp14:anchorId="5AC6DDC1" wp14:editId="60660DF7">
            <wp:extent cx="5400040" cy="2935605"/>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55"/>
                    <a:stretch>
                      <a:fillRect/>
                    </a:stretch>
                  </pic:blipFill>
                  <pic:spPr>
                    <a:xfrm>
                      <a:off x="0" y="0"/>
                      <a:ext cx="5400040" cy="2935605"/>
                    </a:xfrm>
                    <a:prstGeom prst="rect">
                      <a:avLst/>
                    </a:prstGeom>
                  </pic:spPr>
                </pic:pic>
              </a:graphicData>
            </a:graphic>
          </wp:inline>
        </w:drawing>
      </w:r>
    </w:p>
    <w:p w14:paraId="2A9C5AC3" w14:textId="105A033C" w:rsidR="00AE58C4" w:rsidRDefault="00E614FF" w:rsidP="00EE5E34">
      <w:pPr>
        <w:pStyle w:val="Caption"/>
      </w:pPr>
      <w:bookmarkStart w:id="2910" w:name="_Toc135601487"/>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2</w:t>
      </w:r>
      <w:r w:rsidR="005A58B4">
        <w:rPr>
          <w:noProof/>
        </w:rPr>
        <w:fldChar w:fldCharType="end"/>
      </w:r>
      <w:r>
        <w:t xml:space="preserve"> Area penelitian yang dilakukan yang berhubungan dengan bidak Teknik Industri</w:t>
      </w:r>
      <w:bookmarkEnd w:id="2910"/>
    </w:p>
    <w:p w14:paraId="0BD269B3" w14:textId="01617372" w:rsidR="00EE4E27" w:rsidRPr="00EE4E27" w:rsidRDefault="00EE4E27" w:rsidP="003E6F93">
      <w:pPr>
        <w:spacing w:line="259" w:lineRule="auto"/>
        <w:jc w:val="center"/>
      </w:pPr>
      <w:r>
        <w:t xml:space="preserve">Sumber: </w:t>
      </w:r>
      <w:r>
        <w:fldChar w:fldCharType="begin" w:fldLock="1"/>
      </w:r>
      <w:r w:rsidR="00085291">
        <w:instrText>ADDIN CSL_CITATION {"citationItems":[{"id":"ITEM-1","itemData":{"author":[{"dropping-particle":"","family":"Institute of Industrial and System Engineer","given":"","non-dropping-particle":"","parse-names":false,"suffix":""}],"id":"ITEM-1","issued":{"date-parts":[["2021"]]},"publisher":"IISE","publisher-place":"Norcoss","title":"Industrial and System Engineering Body of Knowledge","type":"article"},"uris":["http://www.mendeley.com/documents/?uuid=591ae1a8-bd6e-4c14-8d95-f0f9e9a19adf"]}],"mendeley":{"formattedCitation":"(Institute of Industrial and System Engineer, 2021)","plainTextFormattedCitation":"(Institute of Industrial and System Engineer, 2021)","previouslyFormattedCitation":"(Institute of Industrial and System Engineer, 2021)"},"properties":{"noteIndex":0},"schema":"https://github.com/citation-style-language/schema/raw/master/csl-citation.json"}</w:instrText>
      </w:r>
      <w:r>
        <w:fldChar w:fldCharType="separate"/>
      </w:r>
      <w:r w:rsidRPr="00EE4E27">
        <w:rPr>
          <w:noProof/>
        </w:rPr>
        <w:t>(Institute of Industrial and System Engineer, 2021)</w:t>
      </w:r>
      <w:r>
        <w:fldChar w:fldCharType="end"/>
      </w:r>
    </w:p>
    <w:p w14:paraId="209BA341" w14:textId="1525E359" w:rsidR="00071FC4" w:rsidRDefault="00071FC4" w:rsidP="003E6F93">
      <w:pPr>
        <w:pStyle w:val="Heading2"/>
      </w:pPr>
      <w:bookmarkStart w:id="2911" w:name="_Toc135601435"/>
      <w:r>
        <w:t>Mencari dan Menentukan Celah Penelitian</w:t>
      </w:r>
      <w:bookmarkEnd w:id="2911"/>
    </w:p>
    <w:p w14:paraId="033DB62C" w14:textId="1750C14C" w:rsidR="00071FC4" w:rsidRDefault="00071FC4" w:rsidP="003E6F93">
      <w:r>
        <w:t xml:space="preserve">Tahapan ini didasari oleh proses studi literatur yang telah dilakukan untuk melihat apa yang telah dilakukan pada penelitian terdahulu dan apakah terbuka peluang untuk penelitian baru pada bidang pengembangan Sistem Informasi Manajemen Proyek yang diintegrasi dengan </w:t>
      </w:r>
      <w:r>
        <w:rPr>
          <w:i/>
          <w:iCs/>
        </w:rPr>
        <w:t xml:space="preserve">random forest </w:t>
      </w:r>
      <w:r>
        <w:t xml:space="preserve">untuk alokasi pekerjaan dan sumber daya. Adapun celah penelitian dilakukan dengan menggunakan alat </w:t>
      </w:r>
      <w:r>
        <w:rPr>
          <w:i/>
          <w:iCs/>
        </w:rPr>
        <w:t xml:space="preserve">VosViewer </w:t>
      </w:r>
      <w:r>
        <w:t>untuk melihat apakah sudah ada penelitian yang pernah membahas terkait dengan topik yang di angkat serta seberapa jauh keterkaitan topik yang akan dibahas.</w:t>
      </w:r>
      <w:r w:rsidR="00C02E4D">
        <w:t xml:space="preserve"> </w:t>
      </w:r>
      <w:r w:rsidR="00C26E6C">
        <w:t xml:space="preserve">Adapun pada penelitian ini kata kunci berkaitan yang digunakan </w:t>
      </w:r>
      <w:r w:rsidR="003F6C83">
        <w:t>adalah:</w:t>
      </w:r>
    </w:p>
    <w:p w14:paraId="46E030C8" w14:textId="145CD296" w:rsidR="003F6C83" w:rsidRDefault="003F6C83" w:rsidP="003E6F93">
      <w:pPr>
        <w:pStyle w:val="ListParagraph"/>
        <w:numPr>
          <w:ilvl w:val="0"/>
          <w:numId w:val="28"/>
        </w:numPr>
        <w:ind w:left="720"/>
        <w:rPr>
          <w:i/>
          <w:iCs/>
        </w:rPr>
      </w:pPr>
      <w:r w:rsidRPr="00AE58C4">
        <w:rPr>
          <w:i/>
          <w:iCs/>
        </w:rPr>
        <w:t xml:space="preserve">Project </w:t>
      </w:r>
      <w:r>
        <w:rPr>
          <w:i/>
          <w:iCs/>
        </w:rPr>
        <w:t xml:space="preserve">management </w:t>
      </w:r>
      <w:r w:rsidR="00A72838">
        <w:rPr>
          <w:i/>
          <w:iCs/>
        </w:rPr>
        <w:t>information system vs Decision making</w:t>
      </w:r>
    </w:p>
    <w:p w14:paraId="5A61BA4C" w14:textId="083E1EEC" w:rsidR="00A72838" w:rsidRDefault="00A72838" w:rsidP="003E6F93">
      <w:pPr>
        <w:pStyle w:val="ListParagraph"/>
        <w:numPr>
          <w:ilvl w:val="0"/>
          <w:numId w:val="28"/>
        </w:numPr>
        <w:ind w:left="720"/>
        <w:rPr>
          <w:i/>
          <w:iCs/>
        </w:rPr>
      </w:pPr>
      <w:r>
        <w:rPr>
          <w:i/>
          <w:iCs/>
        </w:rPr>
        <w:t>Project management information systems vs Project performance</w:t>
      </w:r>
    </w:p>
    <w:p w14:paraId="27EB771C" w14:textId="3AC20810" w:rsidR="00A72838" w:rsidRDefault="00A72838" w:rsidP="003E6F93">
      <w:pPr>
        <w:pStyle w:val="ListParagraph"/>
        <w:numPr>
          <w:ilvl w:val="0"/>
          <w:numId w:val="28"/>
        </w:numPr>
        <w:ind w:left="720"/>
        <w:rPr>
          <w:i/>
          <w:iCs/>
        </w:rPr>
      </w:pPr>
      <w:r>
        <w:rPr>
          <w:i/>
          <w:iCs/>
        </w:rPr>
        <w:t>Project human resource management vs Decision making</w:t>
      </w:r>
    </w:p>
    <w:p w14:paraId="1F428209" w14:textId="7E7C34F3" w:rsidR="00A72838" w:rsidRDefault="00A72838" w:rsidP="003E6F93">
      <w:r>
        <w:t xml:space="preserve">Di mana, pasangan kata kunci ini memiliki </w:t>
      </w:r>
      <w:r>
        <w:rPr>
          <w:i/>
          <w:iCs/>
        </w:rPr>
        <w:t xml:space="preserve">link </w:t>
      </w:r>
      <w:r>
        <w:t>sebesar satu yang menandakan belum adanya k</w:t>
      </w:r>
      <w:r w:rsidR="006F2DB3">
        <w:t>eterikatan yang erat antar topik yang dibahas.</w:t>
      </w:r>
      <w:r w:rsidR="008A0345">
        <w:t xml:space="preserve"> Sehingga terbuka peluang untuk melakukan penelitian </w:t>
      </w:r>
      <w:r w:rsidR="00852093">
        <w:t>pada ketiga aspek yang telah disebutkan.</w:t>
      </w:r>
    </w:p>
    <w:p w14:paraId="0CBAF8FF" w14:textId="6E8B4BE2" w:rsidR="0030521D" w:rsidRDefault="007453AB" w:rsidP="003E6F93">
      <w:pPr>
        <w:keepNext/>
        <w:jc w:val="center"/>
      </w:pPr>
      <w:r>
        <w:rPr>
          <w:noProof/>
        </w:rPr>
        <w:lastRenderedPageBreak/>
        <w:drawing>
          <wp:inline distT="0" distB="0" distL="0" distR="0" wp14:anchorId="55E143BB" wp14:editId="4632A328">
            <wp:extent cx="5400040" cy="33096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3309620"/>
                    </a:xfrm>
                    <a:prstGeom prst="rect">
                      <a:avLst/>
                    </a:prstGeom>
                  </pic:spPr>
                </pic:pic>
              </a:graphicData>
            </a:graphic>
          </wp:inline>
        </w:drawing>
      </w:r>
    </w:p>
    <w:p w14:paraId="13B919F3" w14:textId="3584A483" w:rsidR="006F2DB3" w:rsidRDefault="0030521D" w:rsidP="00EE5E34">
      <w:pPr>
        <w:pStyle w:val="Caption"/>
      </w:pPr>
      <w:bookmarkStart w:id="2912" w:name="_Toc135601488"/>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3</w:t>
      </w:r>
      <w:r w:rsidR="005A58B4">
        <w:rPr>
          <w:noProof/>
        </w:rPr>
        <w:fldChar w:fldCharType="end"/>
      </w:r>
      <w:r>
        <w:t xml:space="preserve"> Sampel VosViewer terkait topik riset yang akan dibahas</w:t>
      </w:r>
      <w:bookmarkEnd w:id="2912"/>
    </w:p>
    <w:p w14:paraId="6D0AC639" w14:textId="0C07B62C" w:rsidR="005A6278" w:rsidRDefault="00E83809" w:rsidP="003E6F93">
      <w:pPr>
        <w:pStyle w:val="Heading2"/>
      </w:pPr>
      <w:bookmarkStart w:id="2913" w:name="_Toc128821566"/>
      <w:bookmarkStart w:id="2914" w:name="_Toc128852285"/>
      <w:bookmarkStart w:id="2915" w:name="_Toc128943878"/>
      <w:bookmarkStart w:id="2916" w:name="_Toc130647635"/>
      <w:bookmarkStart w:id="2917" w:name="_Toc130734463"/>
      <w:bookmarkStart w:id="2918" w:name="_Toc135601436"/>
      <w:bookmarkEnd w:id="2913"/>
      <w:bookmarkEnd w:id="2914"/>
      <w:bookmarkEnd w:id="2915"/>
      <w:bookmarkEnd w:id="2916"/>
      <w:bookmarkEnd w:id="2917"/>
      <w:r>
        <w:t>Penentuan Sumber dan Pakar</w:t>
      </w:r>
      <w:bookmarkEnd w:id="2918"/>
    </w:p>
    <w:p w14:paraId="728C48BF" w14:textId="5A13C6C8" w:rsidR="00E83809" w:rsidRDefault="00E83809" w:rsidP="003E6F93">
      <w:r>
        <w:t xml:space="preserve">Pada tahapan ini dilakukan penentuan sumber dan pakar yang akan menjadi landasan data dalam pembangunan model </w:t>
      </w:r>
      <w:r>
        <w:rPr>
          <w:i/>
          <w:iCs/>
        </w:rPr>
        <w:t xml:space="preserve">random forest, </w:t>
      </w:r>
      <w:r>
        <w:t xml:space="preserve">ataupun </w:t>
      </w:r>
      <w:r w:rsidR="00C25D4E">
        <w:t xml:space="preserve">analisis data yang digunakan sebagai acuan penelitian. Yang menjadi pakar pada penelitian ini adalah manajer </w:t>
      </w:r>
      <w:r w:rsidR="00826F70">
        <w:t>fungsional dari departemen</w:t>
      </w:r>
      <w:r w:rsidR="00611F12">
        <w:t xml:space="preserve"> </w:t>
      </w:r>
      <w:r w:rsidR="008B172B">
        <w:rPr>
          <w:i/>
          <w:iCs/>
        </w:rPr>
        <w:t>fulfillment and delivery</w:t>
      </w:r>
      <w:r w:rsidR="00826F70">
        <w:rPr>
          <w:i/>
          <w:iCs/>
        </w:rPr>
        <w:t xml:space="preserve">, </w:t>
      </w:r>
      <w:r w:rsidR="00826F70">
        <w:t xml:space="preserve">untuk memberikan </w:t>
      </w:r>
      <w:r w:rsidR="003F310F">
        <w:t>informasi terkait dengan:</w:t>
      </w:r>
    </w:p>
    <w:p w14:paraId="47A89436" w14:textId="257F3365" w:rsidR="003F310F" w:rsidRDefault="003F310F">
      <w:pPr>
        <w:pStyle w:val="ListParagraph"/>
        <w:numPr>
          <w:ilvl w:val="0"/>
          <w:numId w:val="28"/>
        </w:numPr>
        <w:ind w:left="720"/>
      </w:pPr>
      <w:r>
        <w:t xml:space="preserve">Kriteria </w:t>
      </w:r>
      <w:r w:rsidR="00D878AE">
        <w:t xml:space="preserve">dan kemampuan apa yang diperlukan </w:t>
      </w:r>
      <w:r>
        <w:t>dalam menentukan sumber daya,</w:t>
      </w:r>
    </w:p>
    <w:p w14:paraId="7B3350B8" w14:textId="44756D9A" w:rsidR="00AA2E0A" w:rsidRDefault="00AA2E0A" w:rsidP="003E6F93">
      <w:pPr>
        <w:pStyle w:val="ListParagraph"/>
        <w:numPr>
          <w:ilvl w:val="0"/>
          <w:numId w:val="28"/>
        </w:numPr>
        <w:ind w:left="720"/>
      </w:pPr>
      <w:r>
        <w:t>Berapa lama waktu yang dibutuhkan untuk menjalankan proses sehari-hari dalam pengawalan proyek</w:t>
      </w:r>
      <w:r w:rsidR="007C3418">
        <w:t>.</w:t>
      </w:r>
    </w:p>
    <w:p w14:paraId="5EF517B0" w14:textId="0199DE6A" w:rsidR="00D878AE" w:rsidRDefault="00DA099B" w:rsidP="003E6F93">
      <w:pPr>
        <w:pStyle w:val="ListParagraph"/>
        <w:numPr>
          <w:ilvl w:val="0"/>
          <w:numId w:val="28"/>
        </w:numPr>
        <w:ind w:left="720"/>
      </w:pPr>
      <w:r>
        <w:t>Berapa lama waktu yang dibutuhkan untuk menyelesaikan pembangunan sistem</w:t>
      </w:r>
      <w:r w:rsidR="00D878AE">
        <w:t>.</w:t>
      </w:r>
    </w:p>
    <w:p w14:paraId="1A4CCE65" w14:textId="43BDC25E" w:rsidR="00F91388" w:rsidRDefault="00F91388" w:rsidP="003E6F93">
      <w:r>
        <w:t xml:space="preserve">Pembangunan sistem </w:t>
      </w:r>
      <w:r w:rsidR="00BD51DD">
        <w:t>pada penelitian ini</w:t>
      </w:r>
      <w:r>
        <w:t xml:space="preserve"> dikategorikan menjadi tiga level yaitu:</w:t>
      </w:r>
    </w:p>
    <w:p w14:paraId="2EDB349C" w14:textId="1EDE90E9" w:rsidR="00F91388" w:rsidRDefault="00F91388" w:rsidP="003E6F93">
      <w:pPr>
        <w:pStyle w:val="ListParagraph"/>
        <w:numPr>
          <w:ilvl w:val="0"/>
          <w:numId w:val="28"/>
        </w:numPr>
        <w:ind w:left="720"/>
      </w:pPr>
      <w:r w:rsidRPr="00AE58C4">
        <w:rPr>
          <w:b/>
          <w:bCs/>
        </w:rPr>
        <w:t>Level Mudah:</w:t>
      </w:r>
      <w:r>
        <w:t xml:space="preserve"> Pengembangan yang bersifat </w:t>
      </w:r>
      <w:r w:rsidR="00455A8F">
        <w:t>perbaikan dari yang sudah ada</w:t>
      </w:r>
      <w:r w:rsidR="00026804">
        <w:t xml:space="preserve">, </w:t>
      </w:r>
      <w:r w:rsidR="001D0B00">
        <w:rPr>
          <w:i/>
          <w:iCs/>
        </w:rPr>
        <w:t xml:space="preserve">deliverables </w:t>
      </w:r>
      <w:r w:rsidR="001D0B00">
        <w:t>sedikit dengan tingkat kesulitan yang rendah.</w:t>
      </w:r>
    </w:p>
    <w:p w14:paraId="6834C223" w14:textId="6AF0B457" w:rsidR="00F91388" w:rsidRDefault="00F91388" w:rsidP="003E6F93">
      <w:pPr>
        <w:pStyle w:val="ListParagraph"/>
        <w:numPr>
          <w:ilvl w:val="0"/>
          <w:numId w:val="28"/>
        </w:numPr>
        <w:ind w:left="720"/>
      </w:pPr>
      <w:r w:rsidRPr="00AE58C4">
        <w:rPr>
          <w:b/>
          <w:bCs/>
        </w:rPr>
        <w:t>Level Menengah</w:t>
      </w:r>
      <w:r w:rsidR="00455A8F" w:rsidRPr="00AE58C4">
        <w:rPr>
          <w:b/>
          <w:bCs/>
        </w:rPr>
        <w:t>:</w:t>
      </w:r>
      <w:r w:rsidR="00455A8F">
        <w:t xml:space="preserve"> Pengembangan dari sistem yang sudah ada</w:t>
      </w:r>
      <w:r w:rsidR="005E2148">
        <w:t>, namun terdapat fitur baru yang perlu dikembangkan</w:t>
      </w:r>
      <w:r w:rsidR="00C63318">
        <w:t xml:space="preserve">, level ini memilki </w:t>
      </w:r>
      <w:r w:rsidR="00C63318">
        <w:rPr>
          <w:i/>
          <w:iCs/>
        </w:rPr>
        <w:t xml:space="preserve">deliverables </w:t>
      </w:r>
      <w:r w:rsidR="00C63318">
        <w:t xml:space="preserve">yang banyak dengan tingkat kesulitan yang mudah atau </w:t>
      </w:r>
      <w:r w:rsidR="00C63318">
        <w:rPr>
          <w:i/>
          <w:iCs/>
        </w:rPr>
        <w:t xml:space="preserve">deliverables </w:t>
      </w:r>
      <w:r w:rsidR="00C63318">
        <w:t>yang sedikit dengan kesulitan yang tinggi.</w:t>
      </w:r>
    </w:p>
    <w:p w14:paraId="523EC478" w14:textId="3AF58B11" w:rsidR="00F91388" w:rsidRDefault="00F91388" w:rsidP="003E6F93">
      <w:pPr>
        <w:pStyle w:val="ListParagraph"/>
        <w:numPr>
          <w:ilvl w:val="0"/>
          <w:numId w:val="28"/>
        </w:numPr>
        <w:ind w:left="720"/>
      </w:pPr>
      <w:r w:rsidRPr="00AE58C4">
        <w:rPr>
          <w:b/>
          <w:bCs/>
        </w:rPr>
        <w:lastRenderedPageBreak/>
        <w:t>Level Sulit</w:t>
      </w:r>
      <w:r w:rsidR="00455A8F" w:rsidRPr="00AE58C4">
        <w:rPr>
          <w:b/>
          <w:bCs/>
        </w:rPr>
        <w:t>:</w:t>
      </w:r>
      <w:r w:rsidR="00455A8F">
        <w:t xml:space="preserve"> Pembangunan sistem baru yang berbeda dari yang sudah ada</w:t>
      </w:r>
      <w:r w:rsidR="00BA2D38">
        <w:t xml:space="preserve">, </w:t>
      </w:r>
      <w:r w:rsidR="00BA2D38">
        <w:rPr>
          <w:i/>
          <w:iCs/>
        </w:rPr>
        <w:t xml:space="preserve">deliverables </w:t>
      </w:r>
      <w:r w:rsidR="00BA2D38">
        <w:t>yang harus dihasilkan banyak dengan tingkat kesulitan tinggi.</w:t>
      </w:r>
    </w:p>
    <w:p w14:paraId="201BBE6C" w14:textId="6274D21B" w:rsidR="000F5627" w:rsidRDefault="000F5627" w:rsidP="003E6F93">
      <w:r>
        <w:t xml:space="preserve">Profil dari pakar yang </w:t>
      </w:r>
      <w:r w:rsidR="0017259D">
        <w:t xml:space="preserve">menjadi acuan dalam penelitian ini dapat dilihat pada </w:t>
      </w:r>
      <w:r w:rsidR="00371C46">
        <w:fldChar w:fldCharType="begin"/>
      </w:r>
      <w:r w:rsidR="00371C46">
        <w:instrText xml:space="preserve"> REF _Ref125572848 \h </w:instrText>
      </w:r>
      <w:r w:rsidR="00371C46">
        <w:fldChar w:fldCharType="separate"/>
      </w:r>
      <w:ins w:id="2919" w:author="Ilham Nur Pratama" w:date="2023-05-24T22:54:00Z">
        <w:r w:rsidR="000D26C4">
          <w:t xml:space="preserve">Tabel </w:t>
        </w:r>
        <w:r w:rsidR="000D26C4">
          <w:rPr>
            <w:noProof/>
          </w:rPr>
          <w:t>3</w:t>
        </w:r>
        <w:r w:rsidR="000D26C4">
          <w:t>.</w:t>
        </w:r>
        <w:r w:rsidR="000D26C4">
          <w:rPr>
            <w:noProof/>
          </w:rPr>
          <w:t>3</w:t>
        </w:r>
      </w:ins>
      <w:del w:id="2920" w:author="Ilham Nur Pratama" w:date="2023-05-21T22:43:00Z">
        <w:r w:rsidR="00D52566" w:rsidDel="00985B1D">
          <w:delText xml:space="preserve">Tabel </w:delText>
        </w:r>
        <w:r w:rsidR="00D52566" w:rsidDel="00985B1D">
          <w:rPr>
            <w:noProof/>
          </w:rPr>
          <w:delText>3</w:delText>
        </w:r>
        <w:r w:rsidR="00D52566" w:rsidDel="00985B1D">
          <w:delText>.</w:delText>
        </w:r>
        <w:r w:rsidR="00D52566" w:rsidDel="00985B1D">
          <w:rPr>
            <w:noProof/>
          </w:rPr>
          <w:delText>2</w:delText>
        </w:r>
      </w:del>
      <w:r w:rsidR="00371C46">
        <w:fldChar w:fldCharType="end"/>
      </w:r>
      <w:r w:rsidR="0017259D">
        <w:t>.</w:t>
      </w:r>
    </w:p>
    <w:p w14:paraId="1696ADF3" w14:textId="6EBCAE5A" w:rsidR="005C4FD3" w:rsidRDefault="005C4FD3" w:rsidP="00EE5E34">
      <w:pPr>
        <w:pStyle w:val="Caption"/>
      </w:pPr>
      <w:bookmarkStart w:id="2921" w:name="_Ref125572848"/>
      <w:bookmarkStart w:id="2922" w:name="_Toc135601537"/>
      <w:r>
        <w:lastRenderedPageBreak/>
        <w:t xml:space="preserve">Tabel </w:t>
      </w:r>
      <w:ins w:id="2923" w:author="Ilham Nur Pratama" w:date="2023-05-21T22:40:00Z">
        <w:r w:rsidR="00985B1D">
          <w:fldChar w:fldCharType="begin"/>
        </w:r>
        <w:r w:rsidR="00985B1D">
          <w:instrText xml:space="preserve"> STYLEREF 1 \s </w:instrText>
        </w:r>
      </w:ins>
      <w:r w:rsidR="00985B1D">
        <w:fldChar w:fldCharType="separate"/>
      </w:r>
      <w:r w:rsidR="000D26C4">
        <w:rPr>
          <w:noProof/>
        </w:rPr>
        <w:t>3</w:t>
      </w:r>
      <w:ins w:id="2924"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925" w:author="Ilham Nur Pratama" w:date="2023-05-24T22:54:00Z">
        <w:r w:rsidR="000D26C4">
          <w:rPr>
            <w:noProof/>
          </w:rPr>
          <w:t>3</w:t>
        </w:r>
      </w:ins>
      <w:ins w:id="2926" w:author="Ilham Nur Pratama" w:date="2023-05-21T22:40:00Z">
        <w:r w:rsidR="00985B1D">
          <w:fldChar w:fldCharType="end"/>
        </w:r>
      </w:ins>
      <w:ins w:id="2927" w:author="ilham.nur@office.ui.ac.id" w:date="2023-03-28T20:25:00Z">
        <w:del w:id="2928" w:author="Ilham Nur Pratama" w:date="2023-05-16T21:59:00Z">
          <w:r w:rsidR="005B668B" w:rsidDel="00F848CE">
            <w:fldChar w:fldCharType="begin"/>
          </w:r>
          <w:r w:rsidR="005B668B" w:rsidDel="00F848CE">
            <w:delInstrText xml:space="preserve"> STYLEREF 1 \s </w:delInstrText>
          </w:r>
        </w:del>
      </w:ins>
      <w:del w:id="2929" w:author="Ilham Nur Pratama" w:date="2023-05-16T21:59:00Z">
        <w:r w:rsidR="005B668B" w:rsidDel="00F848CE">
          <w:fldChar w:fldCharType="separate"/>
        </w:r>
        <w:r w:rsidR="00B57DB5" w:rsidDel="00F848CE">
          <w:rPr>
            <w:noProof/>
          </w:rPr>
          <w:delText>3</w:delText>
        </w:r>
      </w:del>
      <w:ins w:id="2930" w:author="ilham.nur@office.ui.ac.id" w:date="2023-03-28T20:25:00Z">
        <w:del w:id="2931"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2932" w:author="Ilham Nur Pratama" w:date="2023-05-16T21:59:00Z">
        <w:r w:rsidR="005A58B4">
          <w:fldChar w:fldCharType="separate"/>
        </w:r>
      </w:del>
      <w:ins w:id="2933" w:author="ilham.nur@office.ui.ac.id" w:date="2023-03-28T20:25:00Z">
        <w:del w:id="2934" w:author="Ilham Nur Pratama" w:date="2023-05-16T21:59:00Z">
          <w:r w:rsidR="005B668B" w:rsidDel="00F848CE">
            <w:fldChar w:fldCharType="end"/>
          </w:r>
        </w:del>
      </w:ins>
      <w:del w:id="2935"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w:delText>
        </w:r>
        <w:r w:rsidR="00B1186E" w:rsidDel="005B668B">
          <w:fldChar w:fldCharType="end"/>
        </w:r>
      </w:del>
      <w:bookmarkEnd w:id="2921"/>
      <w:r>
        <w:t xml:space="preserve"> Profil Pakar yang memberikan informasi terkait penelitian ini</w:t>
      </w:r>
      <w:bookmarkEnd w:id="2922"/>
    </w:p>
    <w:tbl>
      <w:tblPr>
        <w:tblStyle w:val="TableGrid"/>
        <w:tblW w:w="0" w:type="auto"/>
        <w:jc w:val="center"/>
        <w:tblLook w:val="04A0" w:firstRow="1" w:lastRow="0" w:firstColumn="1" w:lastColumn="0" w:noHBand="0" w:noVBand="1"/>
      </w:tblPr>
      <w:tblGrid>
        <w:gridCol w:w="693"/>
        <w:gridCol w:w="2551"/>
        <w:gridCol w:w="4548"/>
      </w:tblGrid>
      <w:tr w:rsidR="00C9736D" w14:paraId="078D8955" w14:textId="77777777" w:rsidTr="003E6F93">
        <w:trPr>
          <w:jc w:val="center"/>
        </w:trPr>
        <w:tc>
          <w:tcPr>
            <w:tcW w:w="693" w:type="dxa"/>
          </w:tcPr>
          <w:p w14:paraId="387E8010" w14:textId="06F17AF2" w:rsidR="00C9736D" w:rsidRPr="003E6F93" w:rsidRDefault="00C9736D" w:rsidP="003E6F93">
            <w:pPr>
              <w:keepNext/>
              <w:rPr>
                <w:b/>
                <w:bCs/>
              </w:rPr>
            </w:pPr>
            <w:r w:rsidRPr="003E6F93">
              <w:rPr>
                <w:b/>
                <w:bCs/>
              </w:rPr>
              <w:t>No</w:t>
            </w:r>
          </w:p>
        </w:tc>
        <w:tc>
          <w:tcPr>
            <w:tcW w:w="2551" w:type="dxa"/>
          </w:tcPr>
          <w:p w14:paraId="6803B695" w14:textId="7E416C6E" w:rsidR="00C9736D" w:rsidRPr="003E6F93" w:rsidRDefault="00C9736D" w:rsidP="003E6F93">
            <w:pPr>
              <w:keepNext/>
              <w:rPr>
                <w:b/>
                <w:bCs/>
              </w:rPr>
            </w:pPr>
            <w:r w:rsidRPr="003E6F93">
              <w:rPr>
                <w:b/>
                <w:bCs/>
              </w:rPr>
              <w:t>Jabatan</w:t>
            </w:r>
          </w:p>
        </w:tc>
        <w:tc>
          <w:tcPr>
            <w:tcW w:w="4548" w:type="dxa"/>
          </w:tcPr>
          <w:p w14:paraId="71806AFC" w14:textId="02ADD98A" w:rsidR="00C9736D" w:rsidRPr="003E6F93" w:rsidRDefault="00C9736D" w:rsidP="003E6F93">
            <w:pPr>
              <w:keepNext/>
              <w:rPr>
                <w:b/>
                <w:bCs/>
              </w:rPr>
            </w:pPr>
            <w:r w:rsidRPr="003E6F93">
              <w:rPr>
                <w:b/>
                <w:bCs/>
              </w:rPr>
              <w:t>Detil Pengalaman</w:t>
            </w:r>
          </w:p>
        </w:tc>
      </w:tr>
      <w:tr w:rsidR="00C9736D" w14:paraId="15E03B88" w14:textId="77777777" w:rsidTr="003E6F93">
        <w:trPr>
          <w:jc w:val="center"/>
        </w:trPr>
        <w:tc>
          <w:tcPr>
            <w:tcW w:w="693" w:type="dxa"/>
          </w:tcPr>
          <w:p w14:paraId="1DBA21C3" w14:textId="5E63B953" w:rsidR="00C9736D" w:rsidRDefault="00C9736D" w:rsidP="003E6F93">
            <w:pPr>
              <w:keepNext/>
            </w:pPr>
            <w:r>
              <w:t>1</w:t>
            </w:r>
          </w:p>
        </w:tc>
        <w:tc>
          <w:tcPr>
            <w:tcW w:w="2551" w:type="dxa"/>
          </w:tcPr>
          <w:p w14:paraId="08ADF2AF" w14:textId="5756E77F" w:rsidR="00C9736D" w:rsidRPr="003E6F93" w:rsidRDefault="00C9736D" w:rsidP="003E6F93">
            <w:pPr>
              <w:keepNext/>
              <w:rPr>
                <w:i/>
                <w:iCs/>
              </w:rPr>
            </w:pPr>
            <w:r w:rsidRPr="003E6F93">
              <w:rPr>
                <w:i/>
                <w:iCs/>
              </w:rPr>
              <w:t>Head of Project Management</w:t>
            </w:r>
          </w:p>
        </w:tc>
        <w:tc>
          <w:tcPr>
            <w:tcW w:w="4548" w:type="dxa"/>
          </w:tcPr>
          <w:p w14:paraId="6893C714" w14:textId="77777777" w:rsidR="00C9736D" w:rsidRDefault="004E7501" w:rsidP="003E6F93">
            <w:pPr>
              <w:pStyle w:val="ListParagraph"/>
              <w:keepNext/>
              <w:numPr>
                <w:ilvl w:val="0"/>
                <w:numId w:val="39"/>
              </w:numPr>
            </w:pPr>
            <w:r>
              <w:t>10 Tahun Pengalaman kerja pada bidang IT dan Pembayaran Digital</w:t>
            </w:r>
          </w:p>
          <w:p w14:paraId="1443E9EF" w14:textId="65CDF878" w:rsidR="004E7501" w:rsidRDefault="004E7501" w:rsidP="003E6F93">
            <w:pPr>
              <w:pStyle w:val="ListParagraph"/>
              <w:keepNext/>
              <w:numPr>
                <w:ilvl w:val="0"/>
                <w:numId w:val="39"/>
              </w:numPr>
            </w:pPr>
            <w:r>
              <w:t>Ser</w:t>
            </w:r>
            <w:r w:rsidR="007F76D2">
              <w:t xml:space="preserve">tifikasi </w:t>
            </w:r>
            <w:r w:rsidR="007F76D2">
              <w:rPr>
                <w:i/>
                <w:iCs/>
              </w:rPr>
              <w:t>Scrum Master Certified</w:t>
            </w:r>
            <w:r w:rsidR="00227951">
              <w:rPr>
                <w:i/>
                <w:iCs/>
              </w:rPr>
              <w:t xml:space="preserve"> </w:t>
            </w:r>
            <w:r w:rsidR="00227951">
              <w:t xml:space="preserve">(SMC) dan </w:t>
            </w:r>
            <w:r w:rsidR="00227951">
              <w:rPr>
                <w:i/>
                <w:iCs/>
              </w:rPr>
              <w:t xml:space="preserve">Project Management Professional </w:t>
            </w:r>
            <w:r w:rsidR="00227951">
              <w:t>(PMP)</w:t>
            </w:r>
          </w:p>
        </w:tc>
      </w:tr>
      <w:tr w:rsidR="00C9736D" w14:paraId="10174B45" w14:textId="77777777" w:rsidTr="003E6F93">
        <w:trPr>
          <w:jc w:val="center"/>
        </w:trPr>
        <w:tc>
          <w:tcPr>
            <w:tcW w:w="693" w:type="dxa"/>
          </w:tcPr>
          <w:p w14:paraId="26B05B3D" w14:textId="1967884B" w:rsidR="00C9736D" w:rsidRDefault="00C9736D" w:rsidP="003E6F93">
            <w:pPr>
              <w:keepNext/>
            </w:pPr>
            <w:r>
              <w:t>2</w:t>
            </w:r>
          </w:p>
        </w:tc>
        <w:tc>
          <w:tcPr>
            <w:tcW w:w="2551" w:type="dxa"/>
          </w:tcPr>
          <w:p w14:paraId="56A8F35F" w14:textId="77713050" w:rsidR="00C9736D" w:rsidRPr="003E6F93" w:rsidRDefault="00C9736D" w:rsidP="003E6F93">
            <w:pPr>
              <w:keepNext/>
              <w:rPr>
                <w:i/>
                <w:iCs/>
              </w:rPr>
            </w:pPr>
            <w:r w:rsidRPr="003E6F93">
              <w:rPr>
                <w:i/>
                <w:iCs/>
              </w:rPr>
              <w:t>Head of Product Man</w:t>
            </w:r>
            <w:r w:rsidR="005C4FD3" w:rsidRPr="003E6F93">
              <w:rPr>
                <w:i/>
                <w:iCs/>
              </w:rPr>
              <w:t>agement</w:t>
            </w:r>
          </w:p>
        </w:tc>
        <w:tc>
          <w:tcPr>
            <w:tcW w:w="4548" w:type="dxa"/>
          </w:tcPr>
          <w:p w14:paraId="32F8746F" w14:textId="77777777" w:rsidR="00C9736D" w:rsidRDefault="00952DA9" w:rsidP="003E6F93">
            <w:pPr>
              <w:pStyle w:val="ListParagraph"/>
              <w:keepNext/>
              <w:numPr>
                <w:ilvl w:val="0"/>
                <w:numId w:val="40"/>
              </w:numPr>
            </w:pPr>
            <w:r>
              <w:t>11 Tahun pengalaman kerja pada perusahaan BUMN yang menangani bidang IT dan pembayaran digital</w:t>
            </w:r>
          </w:p>
          <w:p w14:paraId="5599500F" w14:textId="77777777" w:rsidR="00952DA9" w:rsidRDefault="009964B8" w:rsidP="003E6F93">
            <w:pPr>
              <w:pStyle w:val="ListParagraph"/>
              <w:keepNext/>
              <w:numPr>
                <w:ilvl w:val="0"/>
                <w:numId w:val="40"/>
              </w:numPr>
            </w:pPr>
            <w:r>
              <w:t xml:space="preserve">4 Tahun memegang proyek strategis </w:t>
            </w:r>
            <w:r w:rsidR="006B1707">
              <w:t>perusahaan BUMN</w:t>
            </w:r>
          </w:p>
          <w:p w14:paraId="2A8D76E7" w14:textId="522A008F" w:rsidR="00D40E7B" w:rsidRDefault="00267840" w:rsidP="003E6F93">
            <w:pPr>
              <w:pStyle w:val="ListParagraph"/>
              <w:keepNext/>
              <w:numPr>
                <w:ilvl w:val="0"/>
                <w:numId w:val="40"/>
              </w:numPr>
            </w:pPr>
            <w:r>
              <w:t>2</w:t>
            </w:r>
            <w:r>
              <w:rPr>
                <w:vertAlign w:val="superscript"/>
              </w:rPr>
              <w:t>nd</w:t>
            </w:r>
            <w:r w:rsidR="00D40E7B">
              <w:t xml:space="preserve"> Best Employee PT </w:t>
            </w:r>
            <w:r w:rsidR="00303105">
              <w:t>Pembayaran Digital Indonesia</w:t>
            </w:r>
            <w:r w:rsidR="00D40E7B">
              <w:t xml:space="preserve"> Periode 2021-2022</w:t>
            </w:r>
          </w:p>
        </w:tc>
      </w:tr>
      <w:tr w:rsidR="005C4FD3" w14:paraId="4A4237F8" w14:textId="77777777" w:rsidTr="003E6F93">
        <w:trPr>
          <w:jc w:val="center"/>
        </w:trPr>
        <w:tc>
          <w:tcPr>
            <w:tcW w:w="693" w:type="dxa"/>
          </w:tcPr>
          <w:p w14:paraId="4B8D2A46" w14:textId="6C175CB6" w:rsidR="005C4FD3" w:rsidRDefault="005C4FD3" w:rsidP="003E6F93">
            <w:pPr>
              <w:keepNext/>
            </w:pPr>
            <w:r>
              <w:t>3</w:t>
            </w:r>
          </w:p>
        </w:tc>
        <w:tc>
          <w:tcPr>
            <w:tcW w:w="2551" w:type="dxa"/>
          </w:tcPr>
          <w:p w14:paraId="019B95E7" w14:textId="09D2955E" w:rsidR="005C4FD3" w:rsidRPr="003E6F93" w:rsidRDefault="005C4FD3" w:rsidP="003E6F93">
            <w:pPr>
              <w:keepNext/>
              <w:rPr>
                <w:i/>
                <w:iCs/>
              </w:rPr>
            </w:pPr>
            <w:r w:rsidRPr="003E6F93">
              <w:rPr>
                <w:i/>
                <w:iCs/>
              </w:rPr>
              <w:t>Head of Solution Development</w:t>
            </w:r>
          </w:p>
        </w:tc>
        <w:tc>
          <w:tcPr>
            <w:tcW w:w="4548" w:type="dxa"/>
          </w:tcPr>
          <w:p w14:paraId="5A923B94" w14:textId="30645F04" w:rsidR="005C4FD3" w:rsidRDefault="0014329C" w:rsidP="003E6F93">
            <w:pPr>
              <w:pStyle w:val="ListParagraph"/>
              <w:keepNext/>
              <w:numPr>
                <w:ilvl w:val="0"/>
                <w:numId w:val="42"/>
              </w:numPr>
            </w:pPr>
            <w:r>
              <w:t>10</w:t>
            </w:r>
            <w:r w:rsidR="00397635">
              <w:t xml:space="preserve"> Tahun pengalaman kerja pada perusahaan BUMN yang menangani bidang IT dan pembayaran digital</w:t>
            </w:r>
          </w:p>
          <w:p w14:paraId="70D2E2A4" w14:textId="77777777" w:rsidR="00397635" w:rsidRPr="003E6F93" w:rsidRDefault="00C934BA">
            <w:pPr>
              <w:pStyle w:val="ListParagraph"/>
              <w:keepNext/>
              <w:numPr>
                <w:ilvl w:val="0"/>
                <w:numId w:val="42"/>
              </w:numPr>
            </w:pPr>
            <w:r>
              <w:t xml:space="preserve">1 Tahun pengalaman sebagai </w:t>
            </w:r>
            <w:r>
              <w:rPr>
                <w:i/>
                <w:iCs/>
              </w:rPr>
              <w:t xml:space="preserve">Head of </w:t>
            </w:r>
            <w:r w:rsidR="0000696D">
              <w:rPr>
                <w:i/>
                <w:iCs/>
              </w:rPr>
              <w:t xml:space="preserve">ecosystem development, </w:t>
            </w:r>
            <w:r w:rsidR="0000696D">
              <w:t xml:space="preserve">dan berhasil memberikan terobosan terhadap produk </w:t>
            </w:r>
            <w:r w:rsidR="00567F35" w:rsidRPr="003E6F93">
              <w:rPr>
                <w:i/>
                <w:iCs/>
              </w:rPr>
              <w:t>O</w:t>
            </w:r>
            <w:r w:rsidR="00567F35">
              <w:rPr>
                <w:i/>
                <w:iCs/>
              </w:rPr>
              <w:t>nline Payment Solution</w:t>
            </w:r>
            <w:r w:rsidR="00267840">
              <w:rPr>
                <w:i/>
                <w:iCs/>
              </w:rPr>
              <w:t>.</w:t>
            </w:r>
          </w:p>
          <w:p w14:paraId="48D2638F" w14:textId="08E4E84F" w:rsidR="00267840" w:rsidRDefault="00267840" w:rsidP="003E6F93">
            <w:pPr>
              <w:pStyle w:val="ListParagraph"/>
              <w:keepNext/>
              <w:numPr>
                <w:ilvl w:val="0"/>
                <w:numId w:val="42"/>
              </w:numPr>
            </w:pPr>
            <w:r>
              <w:t>3</w:t>
            </w:r>
            <w:r>
              <w:rPr>
                <w:vertAlign w:val="superscript"/>
              </w:rPr>
              <w:t>rd</w:t>
            </w:r>
            <w:r>
              <w:t xml:space="preserve"> </w:t>
            </w:r>
            <w:r w:rsidRPr="003E6F93">
              <w:rPr>
                <w:i/>
                <w:iCs/>
              </w:rPr>
              <w:t>Best Employee</w:t>
            </w:r>
            <w:r>
              <w:t xml:space="preserve"> PT Pembayaran Digital Indonesia Periode 2021-2022</w:t>
            </w:r>
          </w:p>
        </w:tc>
      </w:tr>
      <w:tr w:rsidR="005C4FD3" w14:paraId="14CD450D" w14:textId="77777777" w:rsidTr="003E6F93">
        <w:trPr>
          <w:jc w:val="center"/>
        </w:trPr>
        <w:tc>
          <w:tcPr>
            <w:tcW w:w="693" w:type="dxa"/>
          </w:tcPr>
          <w:p w14:paraId="4CE8A9A7" w14:textId="689CBF04" w:rsidR="005C4FD3" w:rsidRDefault="005C4FD3" w:rsidP="003E6F93">
            <w:pPr>
              <w:keepNext/>
            </w:pPr>
            <w:r>
              <w:t>4</w:t>
            </w:r>
          </w:p>
        </w:tc>
        <w:tc>
          <w:tcPr>
            <w:tcW w:w="2551" w:type="dxa"/>
          </w:tcPr>
          <w:p w14:paraId="14C1370C" w14:textId="7353D693" w:rsidR="005C4FD3" w:rsidRPr="003E6F93" w:rsidRDefault="005C4FD3" w:rsidP="003E6F93">
            <w:pPr>
              <w:keepNext/>
              <w:rPr>
                <w:i/>
                <w:iCs/>
              </w:rPr>
            </w:pPr>
            <w:r w:rsidRPr="003E6F93">
              <w:rPr>
                <w:i/>
                <w:iCs/>
              </w:rPr>
              <w:t>Senior Business Analyst</w:t>
            </w:r>
          </w:p>
        </w:tc>
        <w:tc>
          <w:tcPr>
            <w:tcW w:w="4548" w:type="dxa"/>
          </w:tcPr>
          <w:p w14:paraId="6A28C1DD" w14:textId="77777777" w:rsidR="002D6366" w:rsidRPr="003E6F93" w:rsidRDefault="002D6366" w:rsidP="00A23F3D">
            <w:pPr>
              <w:pStyle w:val="ListParagraph"/>
              <w:keepNext/>
              <w:numPr>
                <w:ilvl w:val="0"/>
                <w:numId w:val="41"/>
              </w:numPr>
              <w:rPr>
                <w:i/>
                <w:iCs/>
              </w:rPr>
            </w:pPr>
            <w:r w:rsidRPr="002D6366">
              <w:t xml:space="preserve">Pengalaman 7 Tahun sebagai </w:t>
            </w:r>
            <w:r w:rsidRPr="003E6F93">
              <w:rPr>
                <w:i/>
                <w:iCs/>
              </w:rPr>
              <w:t>Business Solution</w:t>
            </w:r>
            <w:r w:rsidRPr="002D6366">
              <w:t xml:space="preserve"> dan </w:t>
            </w:r>
            <w:r w:rsidRPr="003E6F93">
              <w:rPr>
                <w:i/>
                <w:iCs/>
              </w:rPr>
              <w:t>Business Analyst.</w:t>
            </w:r>
          </w:p>
          <w:p w14:paraId="536996DC" w14:textId="19051663" w:rsidR="00F37B2C" w:rsidRDefault="002D6366" w:rsidP="003E6F93">
            <w:pPr>
              <w:pStyle w:val="ListParagraph"/>
              <w:keepNext/>
              <w:numPr>
                <w:ilvl w:val="0"/>
                <w:numId w:val="41"/>
              </w:numPr>
            </w:pPr>
            <w:r w:rsidRPr="002D6366">
              <w:t>Berpengalaman dalam melakukan</w:t>
            </w:r>
            <w:del w:id="2936" w:author="Ilham Nur Pratama" w:date="2023-05-16T21:48:00Z">
              <w:r w:rsidRPr="002D6366" w:rsidDel="004507CC">
                <w:delText xml:space="preserve"> analis</w:delText>
              </w:r>
            </w:del>
            <w:ins w:id="2937" w:author="Ilham Nur Pratama" w:date="2023-05-16T21:48:00Z">
              <w:r w:rsidR="004507CC">
                <w:pgNum/>
              </w:r>
              <w:r w:rsidR="004507CC">
                <w:t xml:space="preserve">endal </w:t>
              </w:r>
            </w:ins>
            <w:r w:rsidRPr="002D6366">
              <w:t>a kelayakan bisnis pada bisnis-bisnis strategis yagn dijalankan oleh PT PDI</w:t>
            </w:r>
          </w:p>
        </w:tc>
      </w:tr>
    </w:tbl>
    <w:p w14:paraId="7F67C747" w14:textId="77777777" w:rsidR="0017259D" w:rsidRDefault="0017259D" w:rsidP="003E6F93"/>
    <w:p w14:paraId="3DFBDACA" w14:textId="564AD73F" w:rsidR="00C465F1" w:rsidRDefault="00C465F1" w:rsidP="003E6F93">
      <w:r>
        <w:lastRenderedPageBreak/>
        <w:t xml:space="preserve">Sedangakan yang akan menjadi sumber dalam penelitian ini adalah karyawan dari PT </w:t>
      </w:r>
      <w:r w:rsidR="00303105">
        <w:t>Pembayaran Digital Indonesia</w:t>
      </w:r>
      <w:r>
        <w:t xml:space="preserve"> untuk mengumpulkan data-data mengenai permasalahan khususnya manajemen proyek dan alokasi pekerjaan pada proyek yang sedang berjalan.</w:t>
      </w:r>
    </w:p>
    <w:p w14:paraId="6DF01E0E" w14:textId="0403AF03" w:rsidR="00972366" w:rsidRDefault="00972366" w:rsidP="003E6F93">
      <w:pPr>
        <w:pStyle w:val="Heading2"/>
      </w:pPr>
      <w:bookmarkStart w:id="2938" w:name="_Toc135601437"/>
      <w:r>
        <w:t>Melakukan Penyusunan Kuesioner</w:t>
      </w:r>
      <w:bookmarkEnd w:id="2938"/>
    </w:p>
    <w:p w14:paraId="3A6F0184" w14:textId="405CE3C7" w:rsidR="00972366" w:rsidRDefault="00972366" w:rsidP="003E6F93">
      <w:r>
        <w:t xml:space="preserve">Kuesioner disusun sebagai salah satu alat untuk </w:t>
      </w:r>
      <w:r w:rsidR="00C93F03">
        <w:t>mendapatkan informasi dari pakar dan juga dari sumber daya yang berkecimbung dal</w:t>
      </w:r>
      <w:r w:rsidR="00741C24">
        <w:t>am kegiatan proyek. Kuesioner disusun menjadi beberapa bagian yaitu:</w:t>
      </w:r>
    </w:p>
    <w:p w14:paraId="07FD81FC" w14:textId="5EB72FCB" w:rsidR="002B5F30" w:rsidRPr="00AE58C4" w:rsidRDefault="002B5F30" w:rsidP="003E6F93">
      <w:pPr>
        <w:pStyle w:val="ListParagraph"/>
        <w:numPr>
          <w:ilvl w:val="0"/>
          <w:numId w:val="28"/>
        </w:numPr>
        <w:ind w:left="720"/>
      </w:pPr>
      <w:r>
        <w:t xml:space="preserve">Bagian </w:t>
      </w:r>
      <w:r w:rsidR="007F447E">
        <w:rPr>
          <w:i/>
          <w:iCs/>
        </w:rPr>
        <w:t>Project management case</w:t>
      </w:r>
    </w:p>
    <w:p w14:paraId="310F611A" w14:textId="4CE2BFA0" w:rsidR="007F447E" w:rsidRPr="003E6F93" w:rsidRDefault="007F447E">
      <w:pPr>
        <w:pStyle w:val="ListParagraph"/>
        <w:numPr>
          <w:ilvl w:val="0"/>
          <w:numId w:val="28"/>
        </w:numPr>
        <w:ind w:left="720"/>
      </w:pPr>
      <w:r>
        <w:t xml:space="preserve">Bagian </w:t>
      </w:r>
      <w:r w:rsidRPr="00AE58C4">
        <w:rPr>
          <w:i/>
          <w:iCs/>
        </w:rPr>
        <w:t>expert case</w:t>
      </w:r>
    </w:p>
    <w:p w14:paraId="05B33E94" w14:textId="7AC5AE9F" w:rsidR="003C71FD" w:rsidRDefault="003C71FD" w:rsidP="003E6F93">
      <w:pPr>
        <w:pStyle w:val="ListParagraph"/>
        <w:numPr>
          <w:ilvl w:val="0"/>
          <w:numId w:val="28"/>
        </w:numPr>
        <w:ind w:left="720"/>
      </w:pPr>
      <w:r>
        <w:t xml:space="preserve">Bagian </w:t>
      </w:r>
      <w:r w:rsidR="005703E2">
        <w:rPr>
          <w:i/>
          <w:iCs/>
        </w:rPr>
        <w:t>work allocation study case</w:t>
      </w:r>
    </w:p>
    <w:p w14:paraId="2E8BC3AA" w14:textId="258F962F" w:rsidR="00DA6C71" w:rsidRDefault="00DA6C71" w:rsidP="003E6F93">
      <w:r>
        <w:t xml:space="preserve">Pada bagian </w:t>
      </w:r>
      <w:r w:rsidR="007F447E">
        <w:t xml:space="preserve">umum, </w:t>
      </w:r>
      <w:r w:rsidR="006C1FCC">
        <w:t>informasi yang akan diperoleh terkait dengan:</w:t>
      </w:r>
    </w:p>
    <w:p w14:paraId="5E379E81" w14:textId="14EB996A" w:rsidR="006C1FCC" w:rsidRDefault="00751470" w:rsidP="003E6F93">
      <w:pPr>
        <w:pStyle w:val="ListParagraph"/>
        <w:numPr>
          <w:ilvl w:val="0"/>
          <w:numId w:val="28"/>
        </w:numPr>
        <w:ind w:left="720"/>
      </w:pPr>
      <w:r>
        <w:t>Penyebab keterlambatan proyek</w:t>
      </w:r>
    </w:p>
    <w:p w14:paraId="2C76304F" w14:textId="788880AD" w:rsidR="00751470" w:rsidRDefault="000B6F77" w:rsidP="003E6F93">
      <w:pPr>
        <w:pStyle w:val="ListParagraph"/>
        <w:numPr>
          <w:ilvl w:val="0"/>
          <w:numId w:val="28"/>
        </w:numPr>
        <w:ind w:left="720"/>
      </w:pPr>
      <w:r>
        <w:t xml:space="preserve">Kendala </w:t>
      </w:r>
      <w:r w:rsidR="00973E3F">
        <w:t>yang membuat pekerjaan proyek tertunda</w:t>
      </w:r>
    </w:p>
    <w:p w14:paraId="6850C6EA" w14:textId="01DDA7E4" w:rsidR="00973E3F" w:rsidRDefault="007F447E" w:rsidP="003E6F93">
      <w:pPr>
        <w:pStyle w:val="ListParagraph"/>
        <w:numPr>
          <w:ilvl w:val="0"/>
          <w:numId w:val="28"/>
        </w:numPr>
        <w:ind w:left="720"/>
      </w:pPr>
      <w:r>
        <w:t>Berapa banyak pekerjaan yang dapat dikerjakan oleh seseorang dalam satu waktu.</w:t>
      </w:r>
    </w:p>
    <w:p w14:paraId="2F7E851C" w14:textId="4F8E1206" w:rsidR="007F447E" w:rsidRDefault="007F447E" w:rsidP="003E6F93">
      <w:pPr>
        <w:pStyle w:val="ListParagraph"/>
        <w:numPr>
          <w:ilvl w:val="0"/>
          <w:numId w:val="28"/>
        </w:numPr>
        <w:ind w:left="720"/>
      </w:pPr>
      <w:r>
        <w:t>Prioritas dalam melakukan pekerjaan</w:t>
      </w:r>
    </w:p>
    <w:p w14:paraId="18565FD3" w14:textId="0FF34D91" w:rsidR="007F447E" w:rsidRDefault="007F447E" w:rsidP="003E6F93">
      <w:pPr>
        <w:pStyle w:val="ListParagraph"/>
        <w:numPr>
          <w:ilvl w:val="0"/>
          <w:numId w:val="28"/>
        </w:numPr>
        <w:ind w:left="720"/>
      </w:pPr>
      <w:r>
        <w:t>Performa penyelesaian pekerjaan proyek</w:t>
      </w:r>
    </w:p>
    <w:p w14:paraId="03F37910" w14:textId="5FB8296B" w:rsidR="007F447E" w:rsidRDefault="007F447E" w:rsidP="003E6F93">
      <w:r>
        <w:t xml:space="preserve">Pada bagian </w:t>
      </w:r>
      <w:r>
        <w:rPr>
          <w:i/>
          <w:iCs/>
        </w:rPr>
        <w:t xml:space="preserve">expert case, </w:t>
      </w:r>
      <w:r>
        <w:t xml:space="preserve">merupakan pertanyaan yang akan ditanyakan kepada </w:t>
      </w:r>
      <w:r w:rsidRPr="00AE58C4">
        <w:rPr>
          <w:i/>
          <w:iCs/>
        </w:rPr>
        <w:t>expert</w:t>
      </w:r>
      <w:r>
        <w:t xml:space="preserve"> terkait dengan bagaimana mengalokasikan pekerjaan dan sumber daya. Adapun informasi yang akan diperoleh dari bagian ini adalah:</w:t>
      </w:r>
    </w:p>
    <w:p w14:paraId="3719C623" w14:textId="0FB658D2" w:rsidR="007F447E" w:rsidRDefault="00CB0D55" w:rsidP="003E6F93">
      <w:pPr>
        <w:pStyle w:val="ListParagraph"/>
        <w:numPr>
          <w:ilvl w:val="0"/>
          <w:numId w:val="28"/>
        </w:numPr>
        <w:ind w:left="720"/>
      </w:pPr>
      <w:r>
        <w:t xml:space="preserve">Pertimbangan penunjukan </w:t>
      </w:r>
      <w:r>
        <w:rPr>
          <w:i/>
          <w:iCs/>
        </w:rPr>
        <w:t xml:space="preserve">resource </w:t>
      </w:r>
      <w:r>
        <w:t>yang akan melakukan pekerjaan.</w:t>
      </w:r>
    </w:p>
    <w:p w14:paraId="617A2650" w14:textId="1D84C5E5" w:rsidR="00CB0D55" w:rsidRDefault="00CB0D55" w:rsidP="003E6F93">
      <w:pPr>
        <w:pStyle w:val="ListParagraph"/>
        <w:numPr>
          <w:ilvl w:val="0"/>
          <w:numId w:val="28"/>
        </w:numPr>
        <w:ind w:left="720"/>
      </w:pPr>
      <w:r>
        <w:t>Berapa banyak jumlah pekerjaan proyek yang dibebani pada suatu anggota, yang masih ideal dikerjakan.</w:t>
      </w:r>
    </w:p>
    <w:p w14:paraId="09A8A4CE" w14:textId="3FF29275" w:rsidR="00CB0D55" w:rsidRDefault="00CB0D55" w:rsidP="003E6F93">
      <w:pPr>
        <w:pStyle w:val="ListParagraph"/>
        <w:numPr>
          <w:ilvl w:val="0"/>
          <w:numId w:val="28"/>
        </w:numPr>
        <w:ind w:left="720"/>
      </w:pPr>
      <w:r>
        <w:t>Penyebab anggota dalam kelompok memiliki beban kerja yang lebih dibandingkan anggota yang lain.</w:t>
      </w:r>
    </w:p>
    <w:p w14:paraId="57E96958" w14:textId="45AF587C" w:rsidR="00CB0D55" w:rsidRDefault="00CB0D55" w:rsidP="003E6F93">
      <w:pPr>
        <w:pStyle w:val="ListParagraph"/>
        <w:numPr>
          <w:ilvl w:val="0"/>
          <w:numId w:val="28"/>
        </w:numPr>
        <w:ind w:left="720"/>
      </w:pPr>
      <w:r>
        <w:t xml:space="preserve">Faktor yang menentukan pengganti sumber daya </w:t>
      </w:r>
      <w:r w:rsidR="00F35B3B">
        <w:t>ketika</w:t>
      </w:r>
      <w:r>
        <w:t xml:space="preserve"> ada kendala</w:t>
      </w:r>
    </w:p>
    <w:p w14:paraId="26AB2644" w14:textId="204D9B9C" w:rsidR="00F35B3B" w:rsidRDefault="00F35B3B" w:rsidP="003E6F93">
      <w:r>
        <w:t xml:space="preserve">Pada bagian </w:t>
      </w:r>
      <w:r>
        <w:rPr>
          <w:i/>
          <w:iCs/>
        </w:rPr>
        <w:t xml:space="preserve">Work Allocation Study Case, </w:t>
      </w:r>
      <w:r>
        <w:t xml:space="preserve">merupakan bagian </w:t>
      </w:r>
      <w:r w:rsidR="00E30FF0">
        <w:t xml:space="preserve">di mana, para pakar memberi tahu bagaimana preferensi mereka dalam mengalokasikan pekerjaan pada </w:t>
      </w:r>
      <w:r w:rsidR="00E428F6">
        <w:t>level pekerjaan yang telah ditentukan.</w:t>
      </w:r>
    </w:p>
    <w:p w14:paraId="5C576565" w14:textId="2B1F5E2E" w:rsidR="006E2BBD" w:rsidRDefault="006E2BBD" w:rsidP="003E6F93">
      <w:r>
        <w:lastRenderedPageBreak/>
        <w:t>Dalam mene</w:t>
      </w:r>
      <w:r w:rsidR="008B35C3">
        <w:t>ntukan komponen dari kuesioner, dilakukan penyelarasan pertanyaan serupa dengan penelitian yang pernah ada sebelumnya untuk memastikan relevansi dari pertanyaan. Hal ini ditunjukkan pada</w:t>
      </w:r>
      <w:ins w:id="2939" w:author="Ilham Nur Pratama" w:date="2023-05-21T08:40:00Z">
        <w:r w:rsidR="0049518B">
          <w:t xml:space="preserve"> </w:t>
        </w:r>
      </w:ins>
      <w:ins w:id="2940" w:author="Ilham Nur Pratama" w:date="2023-05-21T08:41:00Z">
        <w:r w:rsidR="0049518B">
          <w:fldChar w:fldCharType="begin"/>
        </w:r>
        <w:r w:rsidR="0049518B">
          <w:instrText xml:space="preserve"> REF _Ref135550918 \h </w:instrText>
        </w:r>
      </w:ins>
      <w:r w:rsidR="0049518B">
        <w:fldChar w:fldCharType="separate"/>
      </w:r>
      <w:ins w:id="2941" w:author="Ilham Nur Pratama" w:date="2023-05-24T22:54:00Z">
        <w:r w:rsidR="000D26C4">
          <w:t xml:space="preserve">Tabel </w:t>
        </w:r>
        <w:r w:rsidR="000D26C4">
          <w:rPr>
            <w:noProof/>
          </w:rPr>
          <w:t>3</w:t>
        </w:r>
        <w:r w:rsidR="000D26C4">
          <w:t>.</w:t>
        </w:r>
        <w:r w:rsidR="000D26C4">
          <w:rPr>
            <w:noProof/>
          </w:rPr>
          <w:t>4</w:t>
        </w:r>
      </w:ins>
      <w:ins w:id="2942" w:author="Ilham Nur Pratama" w:date="2023-05-21T08:41:00Z">
        <w:r w:rsidR="0049518B">
          <w:fldChar w:fldCharType="end"/>
        </w:r>
        <w:r w:rsidR="001556A8">
          <w:t>-</w:t>
        </w:r>
        <w:r w:rsidR="0049518B">
          <w:fldChar w:fldCharType="begin"/>
        </w:r>
        <w:r w:rsidR="0049518B">
          <w:instrText xml:space="preserve"> REF _Ref135550920 \h </w:instrText>
        </w:r>
      </w:ins>
      <w:r w:rsidR="0049518B">
        <w:fldChar w:fldCharType="separate"/>
      </w:r>
      <w:ins w:id="2943" w:author="Ilham Nur Pratama" w:date="2023-05-24T22:54:00Z">
        <w:r w:rsidR="000D26C4">
          <w:t xml:space="preserve">Tabel </w:t>
        </w:r>
        <w:r w:rsidR="000D26C4">
          <w:rPr>
            <w:noProof/>
          </w:rPr>
          <w:t>3</w:t>
        </w:r>
        <w:r w:rsidR="000D26C4">
          <w:t>.</w:t>
        </w:r>
        <w:r w:rsidR="000D26C4">
          <w:rPr>
            <w:noProof/>
          </w:rPr>
          <w:t>6</w:t>
        </w:r>
      </w:ins>
      <w:ins w:id="2944" w:author="Ilham Nur Pratama" w:date="2023-05-21T08:41:00Z">
        <w:r w:rsidR="0049518B">
          <w:fldChar w:fldCharType="end"/>
        </w:r>
        <w:r w:rsidR="0049518B">
          <w:t>.</w:t>
        </w:r>
      </w:ins>
    </w:p>
    <w:p w14:paraId="43433F2C" w14:textId="52AEC98E" w:rsidR="00E15A3D" w:rsidRDefault="00E15A3D" w:rsidP="00EE5E34">
      <w:pPr>
        <w:pStyle w:val="Caption"/>
      </w:pPr>
      <w:bookmarkStart w:id="2945" w:name="_Ref135550918"/>
      <w:bookmarkStart w:id="2946" w:name="_Toc135601538"/>
      <w:r>
        <w:t xml:space="preserve">Tabel </w:t>
      </w:r>
      <w:ins w:id="2947" w:author="Ilham Nur Pratama" w:date="2023-05-21T22:40:00Z">
        <w:r w:rsidR="00985B1D">
          <w:fldChar w:fldCharType="begin"/>
        </w:r>
        <w:r w:rsidR="00985B1D">
          <w:instrText xml:space="preserve"> STYLEREF 1 \s </w:instrText>
        </w:r>
      </w:ins>
      <w:r w:rsidR="00985B1D">
        <w:fldChar w:fldCharType="separate"/>
      </w:r>
      <w:r w:rsidR="000D26C4">
        <w:rPr>
          <w:noProof/>
        </w:rPr>
        <w:t>3</w:t>
      </w:r>
      <w:ins w:id="2948"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2949" w:author="Ilham Nur Pratama" w:date="2023-05-24T22:54:00Z">
        <w:r w:rsidR="000D26C4">
          <w:rPr>
            <w:noProof/>
          </w:rPr>
          <w:t>4</w:t>
        </w:r>
      </w:ins>
      <w:ins w:id="2950" w:author="Ilham Nur Pratama" w:date="2023-05-21T22:40:00Z">
        <w:r w:rsidR="00985B1D">
          <w:fldChar w:fldCharType="end"/>
        </w:r>
      </w:ins>
      <w:bookmarkEnd w:id="2945"/>
      <w:ins w:id="2951" w:author="ilham.nur@office.ui.ac.id" w:date="2023-03-28T20:25:00Z">
        <w:del w:id="2952" w:author="Ilham Nur Pratama" w:date="2023-05-16T21:59:00Z">
          <w:r w:rsidR="005B668B" w:rsidDel="00F848CE">
            <w:fldChar w:fldCharType="begin"/>
          </w:r>
          <w:r w:rsidR="005B668B" w:rsidDel="00F848CE">
            <w:delInstrText xml:space="preserve"> STYLEREF 1 \s </w:delInstrText>
          </w:r>
        </w:del>
      </w:ins>
      <w:del w:id="2953" w:author="Ilham Nur Pratama" w:date="2023-05-16T21:59:00Z">
        <w:r w:rsidR="005B668B" w:rsidDel="00F848CE">
          <w:fldChar w:fldCharType="separate"/>
        </w:r>
        <w:r w:rsidR="00B57DB5" w:rsidDel="00F848CE">
          <w:rPr>
            <w:noProof/>
          </w:rPr>
          <w:delText>3</w:delText>
        </w:r>
      </w:del>
      <w:ins w:id="2954" w:author="ilham.nur@office.ui.ac.id" w:date="2023-03-28T20:25:00Z">
        <w:del w:id="2955"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2956" w:author="Ilham Nur Pratama" w:date="2023-05-16T21:59:00Z">
        <w:r w:rsidR="005A58B4">
          <w:fldChar w:fldCharType="separate"/>
        </w:r>
      </w:del>
      <w:ins w:id="2957" w:author="ilham.nur@office.ui.ac.id" w:date="2023-03-28T20:25:00Z">
        <w:del w:id="2958" w:author="Ilham Nur Pratama" w:date="2023-05-16T21:59:00Z">
          <w:r w:rsidR="005B668B" w:rsidDel="00F848CE">
            <w:fldChar w:fldCharType="end"/>
          </w:r>
        </w:del>
      </w:ins>
      <w:del w:id="2959"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3</w:delText>
        </w:r>
        <w:r w:rsidR="00B1186E" w:rsidDel="005B668B">
          <w:fldChar w:fldCharType="end"/>
        </w:r>
      </w:del>
      <w:r>
        <w:t xml:space="preserve"> Acuan penelitian terdahulu terkait komponen kuesioner</w:t>
      </w:r>
      <w:bookmarkEnd w:id="2946"/>
    </w:p>
    <w:tbl>
      <w:tblPr>
        <w:tblStyle w:val="TableGrid"/>
        <w:tblW w:w="0" w:type="auto"/>
        <w:jc w:val="center"/>
        <w:tblLook w:val="04A0" w:firstRow="1" w:lastRow="0" w:firstColumn="1" w:lastColumn="0" w:noHBand="0" w:noVBand="1"/>
        <w:tblPrChange w:id="2960" w:author="Ilham Nur Pratama" w:date="2023-05-21T08:40:00Z">
          <w:tblPr>
            <w:tblStyle w:val="TableGrid"/>
            <w:tblW w:w="0" w:type="auto"/>
            <w:tblLook w:val="04A0" w:firstRow="1" w:lastRow="0" w:firstColumn="1" w:lastColumn="0" w:noHBand="0" w:noVBand="1"/>
          </w:tblPr>
        </w:tblPrChange>
      </w:tblPr>
      <w:tblGrid>
        <w:gridCol w:w="1827"/>
        <w:gridCol w:w="2693"/>
        <w:gridCol w:w="3254"/>
        <w:tblGridChange w:id="2961">
          <w:tblGrid>
            <w:gridCol w:w="1827"/>
            <w:gridCol w:w="2693"/>
            <w:gridCol w:w="3254"/>
          </w:tblGrid>
        </w:tblGridChange>
      </w:tblGrid>
      <w:tr w:rsidR="00E15A3D" w14:paraId="1BEB113C" w14:textId="77777777" w:rsidTr="0049518B">
        <w:trPr>
          <w:tblHeader/>
          <w:jc w:val="center"/>
          <w:trPrChange w:id="2962" w:author="Ilham Nur Pratama" w:date="2023-05-21T08:40:00Z">
            <w:trPr>
              <w:tblHeader/>
            </w:trPr>
          </w:trPrChange>
        </w:trPr>
        <w:tc>
          <w:tcPr>
            <w:tcW w:w="1827" w:type="dxa"/>
            <w:tcPrChange w:id="2963" w:author="Ilham Nur Pratama" w:date="2023-05-21T08:40:00Z">
              <w:tcPr>
                <w:tcW w:w="1827" w:type="dxa"/>
              </w:tcPr>
            </w:tcPrChange>
          </w:tcPr>
          <w:p w14:paraId="3D26A7D4" w14:textId="7961F44A" w:rsidR="00E15A3D" w:rsidRPr="00AE58C4" w:rsidRDefault="006B6B12">
            <w:pPr>
              <w:rPr>
                <w:b/>
                <w:bCs/>
              </w:rPr>
            </w:pPr>
            <w:r w:rsidRPr="00AE58C4">
              <w:rPr>
                <w:b/>
                <w:bCs/>
              </w:rPr>
              <w:t>Bagian</w:t>
            </w:r>
          </w:p>
        </w:tc>
        <w:tc>
          <w:tcPr>
            <w:tcW w:w="2693" w:type="dxa"/>
            <w:tcPrChange w:id="2964" w:author="Ilham Nur Pratama" w:date="2023-05-21T08:40:00Z">
              <w:tcPr>
                <w:tcW w:w="2693" w:type="dxa"/>
              </w:tcPr>
            </w:tcPrChange>
          </w:tcPr>
          <w:p w14:paraId="0F0151CD" w14:textId="11852B9A" w:rsidR="00E15A3D" w:rsidRPr="00AE58C4" w:rsidRDefault="006B6B12">
            <w:pPr>
              <w:rPr>
                <w:b/>
                <w:bCs/>
              </w:rPr>
            </w:pPr>
            <w:r w:rsidRPr="00AE58C4">
              <w:rPr>
                <w:b/>
                <w:bCs/>
              </w:rPr>
              <w:t>Pertanyaan</w:t>
            </w:r>
            <w:r w:rsidR="000E539D">
              <w:rPr>
                <w:b/>
                <w:bCs/>
              </w:rPr>
              <w:t>/Informasi yang ingin didapatkan</w:t>
            </w:r>
          </w:p>
        </w:tc>
        <w:tc>
          <w:tcPr>
            <w:tcW w:w="3254" w:type="dxa"/>
            <w:tcPrChange w:id="2965" w:author="Ilham Nur Pratama" w:date="2023-05-21T08:40:00Z">
              <w:tcPr>
                <w:tcW w:w="3254" w:type="dxa"/>
              </w:tcPr>
            </w:tcPrChange>
          </w:tcPr>
          <w:p w14:paraId="40ABDA86" w14:textId="394FEF37" w:rsidR="00E15A3D" w:rsidRPr="00AE58C4" w:rsidRDefault="006B6B12">
            <w:pPr>
              <w:rPr>
                <w:b/>
                <w:bCs/>
              </w:rPr>
            </w:pPr>
            <w:r w:rsidRPr="00AE58C4">
              <w:rPr>
                <w:b/>
                <w:bCs/>
              </w:rPr>
              <w:t>Referensi</w:t>
            </w:r>
          </w:p>
        </w:tc>
      </w:tr>
      <w:tr w:rsidR="003435AA" w14:paraId="0853BF02" w14:textId="77777777" w:rsidTr="0049518B">
        <w:trPr>
          <w:jc w:val="center"/>
        </w:trPr>
        <w:tc>
          <w:tcPr>
            <w:tcW w:w="1827" w:type="dxa"/>
            <w:vMerge w:val="restart"/>
            <w:tcPrChange w:id="2966" w:author="Ilham Nur Pratama" w:date="2023-05-21T08:40:00Z">
              <w:tcPr>
                <w:tcW w:w="1827" w:type="dxa"/>
                <w:vMerge w:val="restart"/>
              </w:tcPr>
            </w:tcPrChange>
          </w:tcPr>
          <w:p w14:paraId="2400FA5F" w14:textId="06A7B7AA" w:rsidR="003435AA" w:rsidRPr="0049518B" w:rsidRDefault="003435AA">
            <w:pPr>
              <w:rPr>
                <w:i/>
                <w:iCs/>
                <w:rPrChange w:id="2967" w:author="Ilham Nur Pratama" w:date="2023-05-21T08:40:00Z">
                  <w:rPr/>
                </w:rPrChange>
              </w:rPr>
            </w:pPr>
            <w:r w:rsidRPr="0049518B">
              <w:rPr>
                <w:i/>
                <w:iCs/>
                <w:rPrChange w:id="2968" w:author="Ilham Nur Pratama" w:date="2023-05-21T08:40:00Z">
                  <w:rPr/>
                </w:rPrChange>
              </w:rPr>
              <w:t>Project Management Cases</w:t>
            </w:r>
          </w:p>
        </w:tc>
        <w:tc>
          <w:tcPr>
            <w:tcW w:w="2693" w:type="dxa"/>
            <w:tcPrChange w:id="2969" w:author="Ilham Nur Pratama" w:date="2023-05-21T08:40:00Z">
              <w:tcPr>
                <w:tcW w:w="2693" w:type="dxa"/>
              </w:tcPr>
            </w:tcPrChange>
          </w:tcPr>
          <w:p w14:paraId="5491E49A" w14:textId="18660637" w:rsidR="003435AA" w:rsidRDefault="003435AA">
            <w:r>
              <w:t>Peranan anda dalam proyek</w:t>
            </w:r>
          </w:p>
        </w:tc>
        <w:tc>
          <w:tcPr>
            <w:tcW w:w="3254" w:type="dxa"/>
            <w:vMerge w:val="restart"/>
            <w:tcPrChange w:id="2970" w:author="Ilham Nur Pratama" w:date="2023-05-21T08:40:00Z">
              <w:tcPr>
                <w:tcW w:w="3254" w:type="dxa"/>
                <w:vMerge w:val="restart"/>
              </w:tcPr>
            </w:tcPrChange>
          </w:tcPr>
          <w:p w14:paraId="3B313ED5" w14:textId="04F10529" w:rsidR="003435AA" w:rsidRDefault="00D71E95" w:rsidP="003E6F93">
            <w:pPr>
              <w:spacing w:line="240" w:lineRule="auto"/>
            </w:pPr>
            <w:r>
              <w:t xml:space="preserve">1. </w:t>
            </w:r>
            <w:r w:rsidR="003435AA">
              <w:t>Resource allocation in IT projects: using schedule optimization – Chilton,</w:t>
            </w:r>
            <w:r w:rsidR="001C1B0A">
              <w:t xml:space="preserve"> </w:t>
            </w:r>
            <w:r w:rsidR="003435AA">
              <w:t>2014</w:t>
            </w:r>
          </w:p>
          <w:p w14:paraId="1522D778" w14:textId="4980868F" w:rsidR="003435AA" w:rsidRDefault="00D71E95" w:rsidP="003E6F93">
            <w:pPr>
              <w:spacing w:line="240" w:lineRule="auto"/>
            </w:pPr>
            <w:r>
              <w:t xml:space="preserve">2. </w:t>
            </w:r>
            <w:r w:rsidR="003435AA">
              <w:t>Smart Project Management Information Systems (SPMIS) for Engineering Projects – Project Performance Monitoring &amp; Reporting – Besouw,</w:t>
            </w:r>
            <w:r w:rsidR="001C1B0A">
              <w:t xml:space="preserve"> </w:t>
            </w:r>
            <w:r w:rsidR="003435AA">
              <w:t>2021</w:t>
            </w:r>
          </w:p>
          <w:p w14:paraId="13A49BA7" w14:textId="64795C32" w:rsidR="003435AA" w:rsidRDefault="00D71E95" w:rsidP="003E6F93">
            <w:pPr>
              <w:spacing w:line="240" w:lineRule="auto"/>
            </w:pPr>
            <w:r>
              <w:t xml:space="preserve">3. </w:t>
            </w:r>
            <w:r w:rsidR="003435AA">
              <w:t>A two-phase approach for solving the multi-skill resource constrained multi-project scheduling problem: a case study in construction industry-Hosseinian,</w:t>
            </w:r>
            <w:r w:rsidR="001C1B0A">
              <w:t xml:space="preserve"> </w:t>
            </w:r>
            <w:r w:rsidR="003435AA">
              <w:t>2021</w:t>
            </w:r>
            <w:r w:rsidR="001C1B0A">
              <w:t>.</w:t>
            </w:r>
          </w:p>
          <w:p w14:paraId="7BFBDCD5" w14:textId="39E337BD" w:rsidR="003435AA" w:rsidRPr="00A82EBE" w:rsidRDefault="00D71E95" w:rsidP="003E6F93">
            <w:pPr>
              <w:spacing w:line="240" w:lineRule="auto"/>
            </w:pPr>
            <w:r>
              <w:t xml:space="preserve">4. </w:t>
            </w:r>
            <w:r w:rsidR="003435AA">
              <w:t>The State of Project Management 2021, Association of Project Management</w:t>
            </w:r>
          </w:p>
        </w:tc>
      </w:tr>
      <w:tr w:rsidR="003435AA" w14:paraId="25F66809" w14:textId="77777777" w:rsidTr="0049518B">
        <w:trPr>
          <w:jc w:val="center"/>
        </w:trPr>
        <w:tc>
          <w:tcPr>
            <w:tcW w:w="1827" w:type="dxa"/>
            <w:vMerge/>
            <w:tcPrChange w:id="2971" w:author="Ilham Nur Pratama" w:date="2023-05-21T08:40:00Z">
              <w:tcPr>
                <w:tcW w:w="1827" w:type="dxa"/>
                <w:vMerge/>
              </w:tcPr>
            </w:tcPrChange>
          </w:tcPr>
          <w:p w14:paraId="0B4B22F9" w14:textId="62FDEBFA" w:rsidR="003435AA" w:rsidRDefault="003435AA"/>
        </w:tc>
        <w:tc>
          <w:tcPr>
            <w:tcW w:w="2693" w:type="dxa"/>
            <w:tcPrChange w:id="2972" w:author="Ilham Nur Pratama" w:date="2023-05-21T08:40:00Z">
              <w:tcPr>
                <w:tcW w:w="2693" w:type="dxa"/>
              </w:tcPr>
            </w:tcPrChange>
          </w:tcPr>
          <w:p w14:paraId="5C896EB7" w14:textId="727FED32" w:rsidR="003435AA" w:rsidRPr="005E0D79" w:rsidRDefault="003435AA">
            <w:r>
              <w:t xml:space="preserve">Kondisi </w:t>
            </w:r>
            <w:r w:rsidRPr="00AE58C4">
              <w:rPr>
                <w:i/>
                <w:iCs/>
              </w:rPr>
              <w:t>multiple project</w:t>
            </w:r>
            <w:r>
              <w:t xml:space="preserve"> pada perusahaan</w:t>
            </w:r>
          </w:p>
        </w:tc>
        <w:tc>
          <w:tcPr>
            <w:tcW w:w="3254" w:type="dxa"/>
            <w:vMerge/>
            <w:tcPrChange w:id="2973" w:author="Ilham Nur Pratama" w:date="2023-05-21T08:40:00Z">
              <w:tcPr>
                <w:tcW w:w="3254" w:type="dxa"/>
                <w:vMerge/>
              </w:tcPr>
            </w:tcPrChange>
          </w:tcPr>
          <w:p w14:paraId="1F694E88" w14:textId="77777777" w:rsidR="003435AA" w:rsidRDefault="003435AA" w:rsidP="00AE58C4">
            <w:pPr>
              <w:pStyle w:val="Heading3"/>
              <w:numPr>
                <w:ilvl w:val="0"/>
                <w:numId w:val="0"/>
              </w:numPr>
              <w:ind w:left="720"/>
            </w:pPr>
          </w:p>
        </w:tc>
      </w:tr>
      <w:tr w:rsidR="003435AA" w14:paraId="19D93D72" w14:textId="77777777" w:rsidTr="0049518B">
        <w:trPr>
          <w:jc w:val="center"/>
        </w:trPr>
        <w:tc>
          <w:tcPr>
            <w:tcW w:w="1827" w:type="dxa"/>
            <w:vMerge/>
            <w:tcPrChange w:id="2974" w:author="Ilham Nur Pratama" w:date="2023-05-21T08:40:00Z">
              <w:tcPr>
                <w:tcW w:w="1827" w:type="dxa"/>
                <w:vMerge/>
              </w:tcPr>
            </w:tcPrChange>
          </w:tcPr>
          <w:p w14:paraId="006E22A2" w14:textId="6592275F" w:rsidR="003435AA" w:rsidRDefault="003435AA"/>
        </w:tc>
        <w:tc>
          <w:tcPr>
            <w:tcW w:w="2693" w:type="dxa"/>
            <w:tcPrChange w:id="2975" w:author="Ilham Nur Pratama" w:date="2023-05-21T08:40:00Z">
              <w:tcPr>
                <w:tcW w:w="2693" w:type="dxa"/>
              </w:tcPr>
            </w:tcPrChange>
          </w:tcPr>
          <w:p w14:paraId="1C3341BF" w14:textId="24D86BE9" w:rsidR="003435AA" w:rsidRPr="0085275A" w:rsidRDefault="003435AA">
            <w:r>
              <w:t xml:space="preserve">Kondisi </w:t>
            </w:r>
            <w:r>
              <w:rPr>
                <w:i/>
                <w:iCs/>
              </w:rPr>
              <w:t xml:space="preserve">resource constrain </w:t>
            </w:r>
            <w:r>
              <w:t>pada perusahaan</w:t>
            </w:r>
          </w:p>
        </w:tc>
        <w:tc>
          <w:tcPr>
            <w:tcW w:w="3254" w:type="dxa"/>
            <w:vMerge/>
            <w:tcPrChange w:id="2976" w:author="Ilham Nur Pratama" w:date="2023-05-21T08:40:00Z">
              <w:tcPr>
                <w:tcW w:w="3254" w:type="dxa"/>
                <w:vMerge/>
              </w:tcPr>
            </w:tcPrChange>
          </w:tcPr>
          <w:p w14:paraId="756E0C42" w14:textId="77777777" w:rsidR="003435AA" w:rsidRDefault="003435AA" w:rsidP="00202D86">
            <w:pPr>
              <w:pStyle w:val="Heading3"/>
              <w:numPr>
                <w:ilvl w:val="0"/>
                <w:numId w:val="0"/>
              </w:numPr>
              <w:ind w:left="720"/>
            </w:pPr>
          </w:p>
        </w:tc>
      </w:tr>
      <w:tr w:rsidR="003435AA" w14:paraId="464DF4DB" w14:textId="77777777" w:rsidTr="0049518B">
        <w:trPr>
          <w:jc w:val="center"/>
        </w:trPr>
        <w:tc>
          <w:tcPr>
            <w:tcW w:w="1827" w:type="dxa"/>
            <w:vMerge/>
            <w:tcPrChange w:id="2977" w:author="Ilham Nur Pratama" w:date="2023-05-21T08:40:00Z">
              <w:tcPr>
                <w:tcW w:w="1827" w:type="dxa"/>
                <w:vMerge/>
              </w:tcPr>
            </w:tcPrChange>
          </w:tcPr>
          <w:p w14:paraId="31E19CCC" w14:textId="77777777" w:rsidR="003435AA" w:rsidRDefault="003435AA"/>
        </w:tc>
        <w:tc>
          <w:tcPr>
            <w:tcW w:w="2693" w:type="dxa"/>
            <w:tcPrChange w:id="2978" w:author="Ilham Nur Pratama" w:date="2023-05-21T08:40:00Z">
              <w:tcPr>
                <w:tcW w:w="2693" w:type="dxa"/>
              </w:tcPr>
            </w:tcPrChange>
          </w:tcPr>
          <w:p w14:paraId="37491B3F" w14:textId="64FD7677" w:rsidR="003435AA" w:rsidRDefault="003435AA">
            <w:r>
              <w:t>Permasalahan terkait penyebab waktu penyelesaian yang terlambat.</w:t>
            </w:r>
          </w:p>
        </w:tc>
        <w:tc>
          <w:tcPr>
            <w:tcW w:w="3254" w:type="dxa"/>
            <w:vMerge/>
            <w:tcPrChange w:id="2979" w:author="Ilham Nur Pratama" w:date="2023-05-21T08:40:00Z">
              <w:tcPr>
                <w:tcW w:w="3254" w:type="dxa"/>
                <w:vMerge/>
              </w:tcPr>
            </w:tcPrChange>
          </w:tcPr>
          <w:p w14:paraId="0AA71143" w14:textId="77777777" w:rsidR="003435AA" w:rsidRDefault="003435AA" w:rsidP="00202D86">
            <w:pPr>
              <w:pStyle w:val="Heading3"/>
              <w:numPr>
                <w:ilvl w:val="0"/>
                <w:numId w:val="0"/>
              </w:numPr>
              <w:ind w:left="720"/>
            </w:pPr>
          </w:p>
        </w:tc>
      </w:tr>
      <w:tr w:rsidR="007E1CBC" w14:paraId="0E1CE812" w14:textId="77777777" w:rsidTr="0049518B">
        <w:trPr>
          <w:jc w:val="center"/>
        </w:trPr>
        <w:tc>
          <w:tcPr>
            <w:tcW w:w="1827" w:type="dxa"/>
            <w:vMerge/>
            <w:tcPrChange w:id="2980" w:author="Ilham Nur Pratama" w:date="2023-05-21T08:40:00Z">
              <w:tcPr>
                <w:tcW w:w="1827" w:type="dxa"/>
                <w:vMerge/>
              </w:tcPr>
            </w:tcPrChange>
          </w:tcPr>
          <w:p w14:paraId="5AB2AC2C" w14:textId="77777777" w:rsidR="007E1CBC" w:rsidRDefault="007E1CBC"/>
        </w:tc>
        <w:tc>
          <w:tcPr>
            <w:tcW w:w="2693" w:type="dxa"/>
            <w:tcPrChange w:id="2981" w:author="Ilham Nur Pratama" w:date="2023-05-21T08:40:00Z">
              <w:tcPr>
                <w:tcW w:w="2693" w:type="dxa"/>
              </w:tcPr>
            </w:tcPrChange>
          </w:tcPr>
          <w:p w14:paraId="13840415" w14:textId="6B4681DB" w:rsidR="007E1CBC" w:rsidRDefault="007E1CBC">
            <w:r>
              <w:t>Berapa banyak pekerjaan yang dapat dikerjakan dalam satu waktu.</w:t>
            </w:r>
          </w:p>
        </w:tc>
        <w:tc>
          <w:tcPr>
            <w:tcW w:w="3254" w:type="dxa"/>
            <w:vMerge w:val="restart"/>
            <w:tcPrChange w:id="2982" w:author="Ilham Nur Pratama" w:date="2023-05-21T08:40:00Z">
              <w:tcPr>
                <w:tcW w:w="3254" w:type="dxa"/>
                <w:vMerge w:val="restart"/>
              </w:tcPr>
            </w:tcPrChange>
          </w:tcPr>
          <w:p w14:paraId="32CD9219" w14:textId="5EA49E33" w:rsidR="00AF6D5C" w:rsidRDefault="00D71E95" w:rsidP="003E6F93">
            <w:pPr>
              <w:spacing w:line="240" w:lineRule="auto"/>
            </w:pPr>
            <w:r>
              <w:t xml:space="preserve">1. </w:t>
            </w:r>
            <w:r w:rsidR="007E1CBC">
              <w:t>Using AI to develop a framework to prevent employees from missing project deadlines in software projects</w:t>
            </w:r>
            <w:del w:id="2983" w:author="Ilham Nur Pratama" w:date="2023-05-16T21:48:00Z">
              <w:r w:rsidR="007E1CBC" w:rsidDel="004507CC">
                <w:delText xml:space="preserve"> </w:delText>
              </w:r>
            </w:del>
            <w:ins w:id="2984" w:author="Ilham Nur Pratama" w:date="2023-05-16T21:48:00Z">
              <w:r w:rsidR="004507CC">
                <w:t>–</w:t>
              </w:r>
            </w:ins>
            <w:r w:rsidR="007E1CBC">
              <w:t>- case study of a global human capital management (HCM) software company, -Sheoraj, 2022.</w:t>
            </w:r>
          </w:p>
          <w:p w14:paraId="4A9D42EA" w14:textId="37406B7A" w:rsidR="007E1CBC" w:rsidRPr="0015371B" w:rsidRDefault="00D71E95" w:rsidP="003E6F93">
            <w:pPr>
              <w:spacing w:line="240" w:lineRule="auto"/>
            </w:pPr>
            <w:r>
              <w:t xml:space="preserve">2. </w:t>
            </w:r>
            <w:r w:rsidR="007E1CBC">
              <w:t>A review of machine learning applications in human resource management – Garg, 2022</w:t>
            </w:r>
          </w:p>
        </w:tc>
      </w:tr>
      <w:tr w:rsidR="007E1CBC" w14:paraId="6783FEB4" w14:textId="77777777" w:rsidTr="0049518B">
        <w:trPr>
          <w:jc w:val="center"/>
        </w:trPr>
        <w:tc>
          <w:tcPr>
            <w:tcW w:w="1827" w:type="dxa"/>
            <w:vMerge/>
            <w:tcPrChange w:id="2985" w:author="Ilham Nur Pratama" w:date="2023-05-21T08:40:00Z">
              <w:tcPr>
                <w:tcW w:w="1827" w:type="dxa"/>
                <w:vMerge/>
              </w:tcPr>
            </w:tcPrChange>
          </w:tcPr>
          <w:p w14:paraId="4C221742" w14:textId="77777777" w:rsidR="007E1CBC" w:rsidRDefault="007E1CBC"/>
        </w:tc>
        <w:tc>
          <w:tcPr>
            <w:tcW w:w="2693" w:type="dxa"/>
            <w:tcPrChange w:id="2986" w:author="Ilham Nur Pratama" w:date="2023-05-21T08:40:00Z">
              <w:tcPr>
                <w:tcW w:w="2693" w:type="dxa"/>
              </w:tcPr>
            </w:tcPrChange>
          </w:tcPr>
          <w:p w14:paraId="52E316F1" w14:textId="4EDE9888" w:rsidR="007E1CBC" w:rsidRDefault="007E1CBC">
            <w:r>
              <w:t>Prioritas pekerjaan yang dilakukan</w:t>
            </w:r>
          </w:p>
        </w:tc>
        <w:tc>
          <w:tcPr>
            <w:tcW w:w="3254" w:type="dxa"/>
            <w:vMerge/>
            <w:tcPrChange w:id="2987" w:author="Ilham Nur Pratama" w:date="2023-05-21T08:40:00Z">
              <w:tcPr>
                <w:tcW w:w="3254" w:type="dxa"/>
                <w:vMerge/>
              </w:tcPr>
            </w:tcPrChange>
          </w:tcPr>
          <w:p w14:paraId="6CF3FED4" w14:textId="77777777" w:rsidR="007E1CBC" w:rsidRDefault="007E1CBC" w:rsidP="00202D86">
            <w:pPr>
              <w:pStyle w:val="Heading3"/>
              <w:numPr>
                <w:ilvl w:val="0"/>
                <w:numId w:val="0"/>
              </w:numPr>
              <w:ind w:left="720"/>
            </w:pPr>
          </w:p>
        </w:tc>
      </w:tr>
      <w:tr w:rsidR="007E1CBC" w14:paraId="418343EE" w14:textId="77777777" w:rsidTr="0049518B">
        <w:trPr>
          <w:jc w:val="center"/>
        </w:trPr>
        <w:tc>
          <w:tcPr>
            <w:tcW w:w="1827" w:type="dxa"/>
            <w:vMerge/>
            <w:tcPrChange w:id="2988" w:author="Ilham Nur Pratama" w:date="2023-05-21T08:40:00Z">
              <w:tcPr>
                <w:tcW w:w="1827" w:type="dxa"/>
                <w:vMerge/>
              </w:tcPr>
            </w:tcPrChange>
          </w:tcPr>
          <w:p w14:paraId="60170904" w14:textId="77777777" w:rsidR="007E1CBC" w:rsidRDefault="007E1CBC"/>
        </w:tc>
        <w:tc>
          <w:tcPr>
            <w:tcW w:w="2693" w:type="dxa"/>
            <w:tcPrChange w:id="2989" w:author="Ilham Nur Pratama" w:date="2023-05-21T08:40:00Z">
              <w:tcPr>
                <w:tcW w:w="2693" w:type="dxa"/>
              </w:tcPr>
            </w:tcPrChange>
          </w:tcPr>
          <w:p w14:paraId="6EC1CD6B" w14:textId="12B0D7B7" w:rsidR="007E1CBC" w:rsidRDefault="007E1CBC">
            <w:r>
              <w:t>Probabilitas pekerjaan diselesaikan tepat waktu</w:t>
            </w:r>
          </w:p>
        </w:tc>
        <w:tc>
          <w:tcPr>
            <w:tcW w:w="3254" w:type="dxa"/>
            <w:vMerge/>
            <w:tcPrChange w:id="2990" w:author="Ilham Nur Pratama" w:date="2023-05-21T08:40:00Z">
              <w:tcPr>
                <w:tcW w:w="3254" w:type="dxa"/>
                <w:vMerge/>
              </w:tcPr>
            </w:tcPrChange>
          </w:tcPr>
          <w:p w14:paraId="1BF28273" w14:textId="77777777" w:rsidR="007E1CBC" w:rsidRDefault="007E1CBC" w:rsidP="00202D86">
            <w:pPr>
              <w:pStyle w:val="Heading3"/>
              <w:numPr>
                <w:ilvl w:val="0"/>
                <w:numId w:val="0"/>
              </w:numPr>
              <w:ind w:left="720"/>
            </w:pPr>
          </w:p>
        </w:tc>
      </w:tr>
      <w:tr w:rsidR="007E1CBC" w14:paraId="2DCB2F14" w14:textId="77777777" w:rsidTr="0049518B">
        <w:trPr>
          <w:jc w:val="center"/>
        </w:trPr>
        <w:tc>
          <w:tcPr>
            <w:tcW w:w="1827" w:type="dxa"/>
            <w:vMerge/>
            <w:tcPrChange w:id="2991" w:author="Ilham Nur Pratama" w:date="2023-05-21T08:40:00Z">
              <w:tcPr>
                <w:tcW w:w="1827" w:type="dxa"/>
                <w:vMerge/>
              </w:tcPr>
            </w:tcPrChange>
          </w:tcPr>
          <w:p w14:paraId="60436117" w14:textId="77777777" w:rsidR="007E1CBC" w:rsidRDefault="007E1CBC"/>
        </w:tc>
        <w:tc>
          <w:tcPr>
            <w:tcW w:w="2693" w:type="dxa"/>
            <w:tcPrChange w:id="2992" w:author="Ilham Nur Pratama" w:date="2023-05-21T08:40:00Z">
              <w:tcPr>
                <w:tcW w:w="2693" w:type="dxa"/>
              </w:tcPr>
            </w:tcPrChange>
          </w:tcPr>
          <w:p w14:paraId="13F099AF" w14:textId="288CA863" w:rsidR="007E1CBC" w:rsidRDefault="007E1CBC">
            <w:r>
              <w:t xml:space="preserve">Performa </w:t>
            </w:r>
            <w:r w:rsidRPr="00AE58C4">
              <w:rPr>
                <w:i/>
                <w:iCs/>
              </w:rPr>
              <w:t>deliverable</w:t>
            </w:r>
            <w:r>
              <w:t xml:space="preserve"> yang dihasilkan</w:t>
            </w:r>
          </w:p>
        </w:tc>
        <w:tc>
          <w:tcPr>
            <w:tcW w:w="3254" w:type="dxa"/>
            <w:vMerge/>
            <w:tcPrChange w:id="2993" w:author="Ilham Nur Pratama" w:date="2023-05-21T08:40:00Z">
              <w:tcPr>
                <w:tcW w:w="3254" w:type="dxa"/>
                <w:vMerge/>
              </w:tcPr>
            </w:tcPrChange>
          </w:tcPr>
          <w:p w14:paraId="10447863" w14:textId="77777777" w:rsidR="007E1CBC" w:rsidRDefault="007E1CBC" w:rsidP="00202D86">
            <w:pPr>
              <w:pStyle w:val="Heading3"/>
              <w:numPr>
                <w:ilvl w:val="0"/>
                <w:numId w:val="0"/>
              </w:numPr>
              <w:ind w:left="720"/>
            </w:pPr>
          </w:p>
        </w:tc>
      </w:tr>
    </w:tbl>
    <w:p w14:paraId="5FC6865C" w14:textId="7AA2FB8B" w:rsidR="004A59E9" w:rsidRDefault="004A59E9">
      <w:pPr>
        <w:rPr>
          <w:ins w:id="2994" w:author="Ilham Nur Pratama" w:date="2023-05-21T08:32:00Z"/>
        </w:rPr>
      </w:pPr>
    </w:p>
    <w:p w14:paraId="5999008D" w14:textId="77777777" w:rsidR="004A59E9" w:rsidRDefault="004A59E9">
      <w:pPr>
        <w:spacing w:line="259" w:lineRule="auto"/>
        <w:jc w:val="left"/>
        <w:rPr>
          <w:ins w:id="2995" w:author="Ilham Nur Pratama" w:date="2023-05-21T08:32:00Z"/>
        </w:rPr>
      </w:pPr>
      <w:ins w:id="2996" w:author="Ilham Nur Pratama" w:date="2023-05-21T08:32:00Z">
        <w:r>
          <w:br w:type="page"/>
        </w:r>
      </w:ins>
    </w:p>
    <w:p w14:paraId="18D691C5" w14:textId="77777777" w:rsidR="004A59E9" w:rsidRDefault="004A59E9">
      <w:pPr>
        <w:rPr>
          <w:ins w:id="2997" w:author="Ilham Nur Pratama" w:date="2023-05-21T08:32:00Z"/>
        </w:rPr>
      </w:pPr>
    </w:p>
    <w:p w14:paraId="4E522EB5" w14:textId="6DEE7637" w:rsidR="0049518B" w:rsidRDefault="0049518B">
      <w:pPr>
        <w:pStyle w:val="Caption"/>
        <w:rPr>
          <w:ins w:id="2998" w:author="Ilham Nur Pratama" w:date="2023-05-21T08:40:00Z"/>
        </w:rPr>
        <w:pPrChange w:id="2999" w:author="Ilham Nur Pratama" w:date="2023-05-21T22:29:00Z">
          <w:pPr/>
        </w:pPrChange>
      </w:pPr>
      <w:bookmarkStart w:id="3000" w:name="_Toc135601539"/>
      <w:ins w:id="3001" w:author="Ilham Nur Pratama" w:date="2023-05-21T08:40:00Z">
        <w:r>
          <w:t xml:space="preserve">Tabel </w:t>
        </w:r>
      </w:ins>
      <w:ins w:id="3002"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003"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004" w:author="Ilham Nur Pratama" w:date="2023-05-24T22:54:00Z">
        <w:r w:rsidR="000D26C4">
          <w:rPr>
            <w:noProof/>
          </w:rPr>
          <w:t>5</w:t>
        </w:r>
      </w:ins>
      <w:ins w:id="3005" w:author="Ilham Nur Pratama" w:date="2023-05-21T22:40:00Z">
        <w:r w:rsidR="00985B1D">
          <w:fldChar w:fldCharType="end"/>
        </w:r>
      </w:ins>
      <w:ins w:id="3006" w:author="Ilham Nur Pratama" w:date="2023-05-21T08:40:00Z">
        <w:r>
          <w:t xml:space="preserve"> </w:t>
        </w:r>
        <w:r w:rsidRPr="00D63F0D">
          <w:t>Acuan penelitian terdahulu terkait komponen kuesioner</w:t>
        </w:r>
        <w:r>
          <w:t xml:space="preserve"> (sambungan)</w:t>
        </w:r>
        <w:bookmarkEnd w:id="3000"/>
      </w:ins>
    </w:p>
    <w:tbl>
      <w:tblPr>
        <w:tblStyle w:val="TableGrid"/>
        <w:tblW w:w="0" w:type="auto"/>
        <w:jc w:val="center"/>
        <w:tblLook w:val="04A0" w:firstRow="1" w:lastRow="0" w:firstColumn="1" w:lastColumn="0" w:noHBand="0" w:noVBand="1"/>
        <w:tblPrChange w:id="3007" w:author="Ilham Nur Pratama" w:date="2023-05-21T08:40:00Z">
          <w:tblPr>
            <w:tblStyle w:val="TableGrid"/>
            <w:tblW w:w="0" w:type="auto"/>
            <w:tblLook w:val="04A0" w:firstRow="1" w:lastRow="0" w:firstColumn="1" w:lastColumn="0" w:noHBand="0" w:noVBand="1"/>
          </w:tblPr>
        </w:tblPrChange>
      </w:tblPr>
      <w:tblGrid>
        <w:gridCol w:w="1827"/>
        <w:gridCol w:w="2693"/>
        <w:gridCol w:w="3254"/>
        <w:tblGridChange w:id="3008">
          <w:tblGrid>
            <w:gridCol w:w="1827"/>
            <w:gridCol w:w="2693"/>
            <w:gridCol w:w="3254"/>
          </w:tblGrid>
        </w:tblGridChange>
      </w:tblGrid>
      <w:tr w:rsidR="0049518B" w14:paraId="390B944D" w14:textId="77777777" w:rsidTr="0049518B">
        <w:trPr>
          <w:jc w:val="center"/>
          <w:ins w:id="3009" w:author="Ilham Nur Pratama" w:date="2023-05-21T08:40:00Z"/>
        </w:trPr>
        <w:tc>
          <w:tcPr>
            <w:tcW w:w="1827" w:type="dxa"/>
            <w:tcPrChange w:id="3010" w:author="Ilham Nur Pratama" w:date="2023-05-21T08:40:00Z">
              <w:tcPr>
                <w:tcW w:w="1827" w:type="dxa"/>
              </w:tcPr>
            </w:tcPrChange>
          </w:tcPr>
          <w:p w14:paraId="6F65D12F" w14:textId="4F30EDC5" w:rsidR="0049518B" w:rsidRPr="00AE58C4" w:rsidRDefault="0049518B" w:rsidP="0049518B">
            <w:pPr>
              <w:rPr>
                <w:ins w:id="3011" w:author="Ilham Nur Pratama" w:date="2023-05-21T08:40:00Z"/>
                <w:i/>
                <w:iCs/>
              </w:rPr>
            </w:pPr>
            <w:ins w:id="3012" w:author="finnet" w:date="2023-05-21T08:41:00Z">
              <w:r w:rsidRPr="00AE58C4">
                <w:rPr>
                  <w:b/>
                  <w:bCs/>
                </w:rPr>
                <w:t>Bagian</w:t>
              </w:r>
            </w:ins>
          </w:p>
        </w:tc>
        <w:tc>
          <w:tcPr>
            <w:tcW w:w="2693" w:type="dxa"/>
            <w:tcPrChange w:id="3013" w:author="Ilham Nur Pratama" w:date="2023-05-21T08:40:00Z">
              <w:tcPr>
                <w:tcW w:w="2693" w:type="dxa"/>
              </w:tcPr>
            </w:tcPrChange>
          </w:tcPr>
          <w:p w14:paraId="3016F4FB" w14:textId="231E78C8" w:rsidR="0049518B" w:rsidRDefault="0049518B" w:rsidP="0049518B">
            <w:pPr>
              <w:rPr>
                <w:ins w:id="3014" w:author="Ilham Nur Pratama" w:date="2023-05-21T08:40:00Z"/>
              </w:rPr>
            </w:pPr>
            <w:ins w:id="3015" w:author="finnet" w:date="2023-05-21T08:41:00Z">
              <w:r w:rsidRPr="00AE58C4">
                <w:rPr>
                  <w:b/>
                  <w:bCs/>
                </w:rPr>
                <w:t>Pertanyaan</w:t>
              </w:r>
              <w:r>
                <w:rPr>
                  <w:b/>
                  <w:bCs/>
                </w:rPr>
                <w:t>/Informasi yang ingin didapatkan</w:t>
              </w:r>
            </w:ins>
          </w:p>
        </w:tc>
        <w:tc>
          <w:tcPr>
            <w:tcW w:w="3254" w:type="dxa"/>
            <w:tcPrChange w:id="3016" w:author="Ilham Nur Pratama" w:date="2023-05-21T08:40:00Z">
              <w:tcPr>
                <w:tcW w:w="3254" w:type="dxa"/>
              </w:tcPr>
            </w:tcPrChange>
          </w:tcPr>
          <w:p w14:paraId="7BC1133A" w14:textId="630C5ECE" w:rsidR="0049518B" w:rsidRDefault="0049518B" w:rsidP="0049518B">
            <w:pPr>
              <w:spacing w:line="240" w:lineRule="auto"/>
              <w:rPr>
                <w:ins w:id="3017" w:author="Ilham Nur Pratama" w:date="2023-05-21T08:40:00Z"/>
              </w:rPr>
            </w:pPr>
            <w:ins w:id="3018" w:author="finnet" w:date="2023-05-21T08:41:00Z">
              <w:r w:rsidRPr="00AE58C4">
                <w:rPr>
                  <w:b/>
                  <w:bCs/>
                </w:rPr>
                <w:t>Referensi</w:t>
              </w:r>
            </w:ins>
          </w:p>
        </w:tc>
      </w:tr>
      <w:tr w:rsidR="0049518B" w14:paraId="0062AF16" w14:textId="77777777" w:rsidTr="0049518B">
        <w:trPr>
          <w:jc w:val="center"/>
        </w:trPr>
        <w:tc>
          <w:tcPr>
            <w:tcW w:w="1827" w:type="dxa"/>
            <w:vMerge w:val="restart"/>
            <w:tcPrChange w:id="3019" w:author="Ilham Nur Pratama" w:date="2023-05-21T08:40:00Z">
              <w:tcPr>
                <w:tcW w:w="1827" w:type="dxa"/>
                <w:vMerge w:val="restart"/>
              </w:tcPr>
            </w:tcPrChange>
          </w:tcPr>
          <w:p w14:paraId="595EDE7E" w14:textId="35A8EE92" w:rsidR="0049518B" w:rsidRPr="00AE58C4" w:rsidRDefault="0049518B" w:rsidP="0049518B">
            <w:pPr>
              <w:rPr>
                <w:i/>
                <w:iCs/>
              </w:rPr>
            </w:pPr>
            <w:r w:rsidRPr="00AE58C4">
              <w:rPr>
                <w:i/>
                <w:iCs/>
              </w:rPr>
              <w:t>Expert Case</w:t>
            </w:r>
          </w:p>
        </w:tc>
        <w:tc>
          <w:tcPr>
            <w:tcW w:w="2693" w:type="dxa"/>
            <w:tcPrChange w:id="3020" w:author="Ilham Nur Pratama" w:date="2023-05-21T08:40:00Z">
              <w:tcPr>
                <w:tcW w:w="2693" w:type="dxa"/>
              </w:tcPr>
            </w:tcPrChange>
          </w:tcPr>
          <w:p w14:paraId="278A63B6" w14:textId="7CAD9579" w:rsidR="0049518B" w:rsidRDefault="0049518B" w:rsidP="0049518B">
            <w:r>
              <w:t>Pertimbangan atas penunjukan anggota tim dalam melakukan pekerjaan</w:t>
            </w:r>
          </w:p>
        </w:tc>
        <w:tc>
          <w:tcPr>
            <w:tcW w:w="3254" w:type="dxa"/>
            <w:tcPrChange w:id="3021" w:author="Ilham Nur Pratama" w:date="2023-05-21T08:40:00Z">
              <w:tcPr>
                <w:tcW w:w="3254" w:type="dxa"/>
              </w:tcPr>
            </w:tcPrChange>
          </w:tcPr>
          <w:p w14:paraId="6DCCC623" w14:textId="68B62164" w:rsidR="0049518B" w:rsidRDefault="0049518B" w:rsidP="0049518B">
            <w:pPr>
              <w:spacing w:line="240" w:lineRule="auto"/>
            </w:pPr>
            <w:r>
              <w:t>1. Resource allocation in IT projects: using schedule optimization – Chilton,2014</w:t>
            </w:r>
          </w:p>
          <w:p w14:paraId="2963F85F" w14:textId="34456DE3" w:rsidR="0049518B" w:rsidRDefault="0049518B" w:rsidP="0049518B">
            <w:pPr>
              <w:spacing w:line="240" w:lineRule="auto"/>
            </w:pPr>
            <w:r>
              <w:t>2. A two-phase approach for solving the multi-skill resource constrained multi-project scheduling problem: a case study in construction industry-Hosseinian,2021</w:t>
            </w:r>
          </w:p>
          <w:p w14:paraId="03201217" w14:textId="2491FBAA" w:rsidR="0049518B" w:rsidRPr="009B59EB" w:rsidRDefault="0049518B" w:rsidP="0049518B">
            <w:pPr>
              <w:spacing w:line="240" w:lineRule="auto"/>
            </w:pPr>
            <w:r>
              <w:t>3. The State of Project Management 2021, Association of Project Management</w:t>
            </w:r>
          </w:p>
        </w:tc>
      </w:tr>
      <w:tr w:rsidR="0049518B" w14:paraId="16E875F7" w14:textId="77777777" w:rsidTr="0049518B">
        <w:trPr>
          <w:jc w:val="center"/>
        </w:trPr>
        <w:tc>
          <w:tcPr>
            <w:tcW w:w="1827" w:type="dxa"/>
            <w:vMerge/>
            <w:tcPrChange w:id="3022" w:author="Ilham Nur Pratama" w:date="2023-05-21T08:40:00Z">
              <w:tcPr>
                <w:tcW w:w="1827" w:type="dxa"/>
                <w:vMerge/>
              </w:tcPr>
            </w:tcPrChange>
          </w:tcPr>
          <w:p w14:paraId="00D249C7" w14:textId="77777777" w:rsidR="0049518B" w:rsidRPr="00E60C21" w:rsidRDefault="0049518B" w:rsidP="0049518B">
            <w:pPr>
              <w:rPr>
                <w:i/>
                <w:iCs/>
              </w:rPr>
            </w:pPr>
          </w:p>
        </w:tc>
        <w:tc>
          <w:tcPr>
            <w:tcW w:w="2693" w:type="dxa"/>
            <w:tcPrChange w:id="3023" w:author="Ilham Nur Pratama" w:date="2023-05-21T08:40:00Z">
              <w:tcPr>
                <w:tcW w:w="2693" w:type="dxa"/>
              </w:tcPr>
            </w:tcPrChange>
          </w:tcPr>
          <w:p w14:paraId="1E64F903" w14:textId="24751E77" w:rsidR="0049518B" w:rsidRDefault="0049518B" w:rsidP="0049518B">
            <w:r>
              <w:t>Berapa beban proyek yang dapat diberikan kepada satu orang</w:t>
            </w:r>
          </w:p>
        </w:tc>
        <w:tc>
          <w:tcPr>
            <w:tcW w:w="3254" w:type="dxa"/>
            <w:vMerge w:val="restart"/>
            <w:tcPrChange w:id="3024" w:author="Ilham Nur Pratama" w:date="2023-05-21T08:40:00Z">
              <w:tcPr>
                <w:tcW w:w="3254" w:type="dxa"/>
                <w:vMerge w:val="restart"/>
              </w:tcPr>
            </w:tcPrChange>
          </w:tcPr>
          <w:p w14:paraId="590007D6" w14:textId="372F2FEC" w:rsidR="0049518B" w:rsidRDefault="0049518B" w:rsidP="0049518B">
            <w:pPr>
              <w:spacing w:line="240" w:lineRule="auto"/>
            </w:pPr>
            <w:r>
              <w:t>1. Using AI to develop a framework to prevent employees from missing project deadlines in software projects</w:t>
            </w:r>
            <w:del w:id="3025" w:author="Ilham Nur Pratama" w:date="2023-05-16T21:48:00Z">
              <w:r w:rsidDel="004507CC">
                <w:delText xml:space="preserve"> </w:delText>
              </w:r>
            </w:del>
            <w:ins w:id="3026" w:author="Ilham Nur Pratama" w:date="2023-05-16T21:48:00Z">
              <w:r>
                <w:t>–</w:t>
              </w:r>
            </w:ins>
            <w:r>
              <w:t>- case study of a global human capital management (HCM) software company, -Sheoraj, 2022.</w:t>
            </w:r>
          </w:p>
          <w:p w14:paraId="22B1B7E4" w14:textId="31E7F4FF" w:rsidR="0049518B" w:rsidRDefault="0049518B" w:rsidP="0049518B">
            <w:pPr>
              <w:spacing w:line="240" w:lineRule="auto"/>
            </w:pPr>
            <w:r>
              <w:t>2. A review of machine learning applications in human resource management – Garg, 2022</w:t>
            </w:r>
          </w:p>
        </w:tc>
      </w:tr>
      <w:tr w:rsidR="0049518B" w14:paraId="1911BD45" w14:textId="77777777" w:rsidTr="0049518B">
        <w:trPr>
          <w:jc w:val="center"/>
        </w:trPr>
        <w:tc>
          <w:tcPr>
            <w:tcW w:w="1827" w:type="dxa"/>
            <w:vMerge/>
            <w:tcPrChange w:id="3027" w:author="Ilham Nur Pratama" w:date="2023-05-21T08:40:00Z">
              <w:tcPr>
                <w:tcW w:w="1827" w:type="dxa"/>
                <w:vMerge/>
              </w:tcPr>
            </w:tcPrChange>
          </w:tcPr>
          <w:p w14:paraId="5630A81F" w14:textId="77777777" w:rsidR="0049518B" w:rsidRPr="00E60C21" w:rsidRDefault="0049518B" w:rsidP="0049518B">
            <w:pPr>
              <w:rPr>
                <w:i/>
                <w:iCs/>
              </w:rPr>
            </w:pPr>
          </w:p>
        </w:tc>
        <w:tc>
          <w:tcPr>
            <w:tcW w:w="2693" w:type="dxa"/>
            <w:tcPrChange w:id="3028" w:author="Ilham Nur Pratama" w:date="2023-05-21T08:40:00Z">
              <w:tcPr>
                <w:tcW w:w="2693" w:type="dxa"/>
              </w:tcPr>
            </w:tcPrChange>
          </w:tcPr>
          <w:p w14:paraId="23AE9DBB" w14:textId="32D3B3FA" w:rsidR="0049518B" w:rsidRDefault="0049518B" w:rsidP="0049518B">
            <w:r>
              <w:t>Penyebab anggota unit atau bagian mengerjakan lebih jumlah proyek yang dikerjakan oleh orang lain.</w:t>
            </w:r>
          </w:p>
        </w:tc>
        <w:tc>
          <w:tcPr>
            <w:tcW w:w="3254" w:type="dxa"/>
            <w:vMerge/>
            <w:tcPrChange w:id="3029" w:author="Ilham Nur Pratama" w:date="2023-05-21T08:40:00Z">
              <w:tcPr>
                <w:tcW w:w="3254" w:type="dxa"/>
                <w:vMerge/>
              </w:tcPr>
            </w:tcPrChange>
          </w:tcPr>
          <w:p w14:paraId="7CE5DB0F" w14:textId="77777777" w:rsidR="0049518B" w:rsidRDefault="0049518B" w:rsidP="0049518B">
            <w:pPr>
              <w:pStyle w:val="Heading3"/>
              <w:numPr>
                <w:ilvl w:val="0"/>
                <w:numId w:val="0"/>
              </w:numPr>
              <w:ind w:left="720"/>
            </w:pPr>
          </w:p>
        </w:tc>
      </w:tr>
      <w:tr w:rsidR="0049518B" w14:paraId="391E0A35" w14:textId="77777777" w:rsidTr="0049518B">
        <w:trPr>
          <w:jc w:val="center"/>
        </w:trPr>
        <w:tc>
          <w:tcPr>
            <w:tcW w:w="1827" w:type="dxa"/>
            <w:vMerge/>
            <w:tcPrChange w:id="3030" w:author="Ilham Nur Pratama" w:date="2023-05-21T08:40:00Z">
              <w:tcPr>
                <w:tcW w:w="1827" w:type="dxa"/>
                <w:vMerge/>
              </w:tcPr>
            </w:tcPrChange>
          </w:tcPr>
          <w:p w14:paraId="05B0C56F" w14:textId="77777777" w:rsidR="0049518B" w:rsidRPr="00E60C21" w:rsidRDefault="0049518B" w:rsidP="0049518B">
            <w:pPr>
              <w:rPr>
                <w:i/>
                <w:iCs/>
              </w:rPr>
            </w:pPr>
          </w:p>
        </w:tc>
        <w:tc>
          <w:tcPr>
            <w:tcW w:w="2693" w:type="dxa"/>
            <w:tcPrChange w:id="3031" w:author="Ilham Nur Pratama" w:date="2023-05-21T08:40:00Z">
              <w:tcPr>
                <w:tcW w:w="2693" w:type="dxa"/>
              </w:tcPr>
            </w:tcPrChange>
          </w:tcPr>
          <w:p w14:paraId="6992E899" w14:textId="2A73F694" w:rsidR="0049518B" w:rsidRDefault="0049518B" w:rsidP="0049518B">
            <w:r>
              <w:t>Hal yang diperhatikan dalam mencari pengganti pekerjaan pada proyek, yang penanggung jawabnya tidak dapat hadir.</w:t>
            </w:r>
          </w:p>
        </w:tc>
        <w:tc>
          <w:tcPr>
            <w:tcW w:w="3254" w:type="dxa"/>
            <w:vMerge/>
            <w:tcPrChange w:id="3032" w:author="Ilham Nur Pratama" w:date="2023-05-21T08:40:00Z">
              <w:tcPr>
                <w:tcW w:w="3254" w:type="dxa"/>
                <w:vMerge/>
              </w:tcPr>
            </w:tcPrChange>
          </w:tcPr>
          <w:p w14:paraId="43F2150A" w14:textId="77777777" w:rsidR="0049518B" w:rsidRDefault="0049518B" w:rsidP="0049518B">
            <w:pPr>
              <w:pStyle w:val="Heading3"/>
              <w:numPr>
                <w:ilvl w:val="0"/>
                <w:numId w:val="0"/>
              </w:numPr>
              <w:ind w:left="720"/>
            </w:pPr>
          </w:p>
        </w:tc>
      </w:tr>
    </w:tbl>
    <w:p w14:paraId="4B02AB06" w14:textId="787DED3C" w:rsidR="004A59E9" w:rsidRDefault="004A59E9">
      <w:pPr>
        <w:rPr>
          <w:ins w:id="3033" w:author="Ilham Nur Pratama" w:date="2023-05-21T08:32:00Z"/>
        </w:rPr>
      </w:pPr>
    </w:p>
    <w:p w14:paraId="12030026" w14:textId="77777777" w:rsidR="004A59E9" w:rsidRDefault="004A59E9">
      <w:pPr>
        <w:spacing w:line="259" w:lineRule="auto"/>
        <w:jc w:val="left"/>
        <w:rPr>
          <w:ins w:id="3034" w:author="Ilham Nur Pratama" w:date="2023-05-21T08:32:00Z"/>
        </w:rPr>
      </w:pPr>
      <w:ins w:id="3035" w:author="Ilham Nur Pratama" w:date="2023-05-21T08:32:00Z">
        <w:r>
          <w:br w:type="page"/>
        </w:r>
      </w:ins>
    </w:p>
    <w:p w14:paraId="3D8027A6" w14:textId="77777777" w:rsidR="004A59E9" w:rsidRDefault="004A59E9">
      <w:pPr>
        <w:rPr>
          <w:ins w:id="3036" w:author="Ilham Nur Pratama" w:date="2023-05-21T08:32:00Z"/>
        </w:rPr>
      </w:pPr>
    </w:p>
    <w:p w14:paraId="24B4F0C8" w14:textId="49D31844" w:rsidR="0049518B" w:rsidRDefault="0049518B">
      <w:pPr>
        <w:pStyle w:val="Caption"/>
        <w:rPr>
          <w:ins w:id="3037" w:author="Ilham Nur Pratama" w:date="2023-05-21T08:41:00Z"/>
        </w:rPr>
        <w:pPrChange w:id="3038" w:author="Ilham Nur Pratama" w:date="2023-05-21T22:29:00Z">
          <w:pPr/>
        </w:pPrChange>
      </w:pPr>
      <w:bookmarkStart w:id="3039" w:name="_Ref135550920"/>
      <w:bookmarkStart w:id="3040" w:name="_Toc135601540"/>
      <w:ins w:id="3041" w:author="Ilham Nur Pratama" w:date="2023-05-21T08:41:00Z">
        <w:r>
          <w:t xml:space="preserve">Tabel </w:t>
        </w:r>
      </w:ins>
      <w:ins w:id="3042"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043"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044" w:author="Ilham Nur Pratama" w:date="2023-05-24T22:54:00Z">
        <w:r w:rsidR="000D26C4">
          <w:rPr>
            <w:noProof/>
          </w:rPr>
          <w:t>6</w:t>
        </w:r>
      </w:ins>
      <w:ins w:id="3045" w:author="Ilham Nur Pratama" w:date="2023-05-21T22:40:00Z">
        <w:r w:rsidR="00985B1D">
          <w:fldChar w:fldCharType="end"/>
        </w:r>
      </w:ins>
      <w:bookmarkEnd w:id="3039"/>
      <w:ins w:id="3046" w:author="Ilham Nur Pratama" w:date="2023-05-21T08:41:00Z">
        <w:r>
          <w:t xml:space="preserve"> </w:t>
        </w:r>
        <w:r w:rsidRPr="003B239D">
          <w:t>Acuan penelitian terdahulu terkait komponen kuesioner</w:t>
        </w:r>
        <w:r>
          <w:t xml:space="preserve"> (sambungan)</w:t>
        </w:r>
        <w:bookmarkEnd w:id="3040"/>
      </w:ins>
    </w:p>
    <w:tbl>
      <w:tblPr>
        <w:tblStyle w:val="TableGrid"/>
        <w:tblW w:w="0" w:type="auto"/>
        <w:tblLook w:val="04A0" w:firstRow="1" w:lastRow="0" w:firstColumn="1" w:lastColumn="0" w:noHBand="0" w:noVBand="1"/>
      </w:tblPr>
      <w:tblGrid>
        <w:gridCol w:w="1827"/>
        <w:gridCol w:w="2693"/>
        <w:gridCol w:w="3254"/>
      </w:tblGrid>
      <w:tr w:rsidR="0049518B" w14:paraId="677CD945" w14:textId="77777777" w:rsidTr="003E6F93">
        <w:trPr>
          <w:ins w:id="3047" w:author="Ilham Nur Pratama" w:date="2023-05-21T08:40:00Z"/>
        </w:trPr>
        <w:tc>
          <w:tcPr>
            <w:tcW w:w="1827" w:type="dxa"/>
          </w:tcPr>
          <w:p w14:paraId="0FE4B092" w14:textId="21925172" w:rsidR="0049518B" w:rsidRDefault="0049518B" w:rsidP="0049518B">
            <w:pPr>
              <w:rPr>
                <w:ins w:id="3048" w:author="Ilham Nur Pratama" w:date="2023-05-21T08:40:00Z"/>
                <w:i/>
                <w:iCs/>
              </w:rPr>
            </w:pPr>
            <w:ins w:id="3049" w:author="finnet" w:date="2023-05-21T08:41:00Z">
              <w:r w:rsidRPr="00AE58C4">
                <w:rPr>
                  <w:b/>
                  <w:bCs/>
                </w:rPr>
                <w:t>Bagian</w:t>
              </w:r>
            </w:ins>
          </w:p>
        </w:tc>
        <w:tc>
          <w:tcPr>
            <w:tcW w:w="2693" w:type="dxa"/>
          </w:tcPr>
          <w:p w14:paraId="535691B4" w14:textId="054B43AE" w:rsidR="0049518B" w:rsidRDefault="0049518B" w:rsidP="0049518B">
            <w:pPr>
              <w:rPr>
                <w:ins w:id="3050" w:author="Ilham Nur Pratama" w:date="2023-05-21T08:40:00Z"/>
              </w:rPr>
            </w:pPr>
            <w:ins w:id="3051" w:author="finnet" w:date="2023-05-21T08:41:00Z">
              <w:r w:rsidRPr="00AE58C4">
                <w:rPr>
                  <w:b/>
                  <w:bCs/>
                </w:rPr>
                <w:t>Pertanyaan</w:t>
              </w:r>
              <w:r>
                <w:rPr>
                  <w:b/>
                  <w:bCs/>
                </w:rPr>
                <w:t>/Informasi yang ingin didapatkan</w:t>
              </w:r>
            </w:ins>
          </w:p>
        </w:tc>
        <w:tc>
          <w:tcPr>
            <w:tcW w:w="3254" w:type="dxa"/>
          </w:tcPr>
          <w:p w14:paraId="3B2076DD" w14:textId="337025B5" w:rsidR="0049518B" w:rsidRDefault="0049518B" w:rsidP="0049518B">
            <w:pPr>
              <w:spacing w:line="240" w:lineRule="auto"/>
              <w:rPr>
                <w:ins w:id="3052" w:author="Ilham Nur Pratama" w:date="2023-05-21T08:40:00Z"/>
              </w:rPr>
            </w:pPr>
            <w:ins w:id="3053" w:author="finnet" w:date="2023-05-21T08:41:00Z">
              <w:r w:rsidRPr="00AE58C4">
                <w:rPr>
                  <w:b/>
                  <w:bCs/>
                </w:rPr>
                <w:t>Referensi</w:t>
              </w:r>
            </w:ins>
          </w:p>
        </w:tc>
      </w:tr>
      <w:tr w:rsidR="0049518B" w14:paraId="505B2FED" w14:textId="77777777" w:rsidTr="003E6F93">
        <w:tc>
          <w:tcPr>
            <w:tcW w:w="1827" w:type="dxa"/>
            <w:vMerge w:val="restart"/>
          </w:tcPr>
          <w:p w14:paraId="315BEFCB" w14:textId="5D7538DD" w:rsidR="0049518B" w:rsidRPr="00E60C21" w:rsidRDefault="0049518B" w:rsidP="0049518B">
            <w:pPr>
              <w:rPr>
                <w:i/>
                <w:iCs/>
              </w:rPr>
            </w:pPr>
            <w:r>
              <w:rPr>
                <w:i/>
                <w:iCs/>
              </w:rPr>
              <w:t>Work allocation study case</w:t>
            </w:r>
          </w:p>
        </w:tc>
        <w:tc>
          <w:tcPr>
            <w:tcW w:w="2693" w:type="dxa"/>
          </w:tcPr>
          <w:p w14:paraId="2F0B1657" w14:textId="151E08BC" w:rsidR="0049518B" w:rsidRDefault="0049518B" w:rsidP="0049518B">
            <w:r>
              <w:t>Preferensi dalam melakukan alokasi pekerjaan pada kategori pekerjaan level menengah</w:t>
            </w:r>
          </w:p>
        </w:tc>
        <w:tc>
          <w:tcPr>
            <w:tcW w:w="3254" w:type="dxa"/>
            <w:vMerge w:val="restart"/>
          </w:tcPr>
          <w:p w14:paraId="5520CC50" w14:textId="77777777" w:rsidR="0049518B" w:rsidRDefault="0049518B" w:rsidP="0049518B">
            <w:pPr>
              <w:spacing w:line="240" w:lineRule="auto"/>
              <w:rPr>
                <w:ins w:id="3054" w:author="Ilham Nur Pratama" w:date="2023-05-21T08:32:00Z"/>
              </w:rPr>
            </w:pPr>
            <w:ins w:id="3055" w:author="Ilham Nur Pratama" w:date="2023-05-21T08:32:00Z">
              <w:r>
                <w:t>1. Using AI to develop a framework to prevent employees from missing project deadlines in software projects–- case study of a global human capital management (HCM) software company, -Sheoraj, 2022.</w:t>
              </w:r>
            </w:ins>
          </w:p>
          <w:p w14:paraId="5764C80B" w14:textId="664B0389" w:rsidR="0049518B" w:rsidRDefault="0049518B">
            <w:pPr>
              <w:pStyle w:val="Heading3"/>
              <w:numPr>
                <w:ilvl w:val="0"/>
                <w:numId w:val="0"/>
              </w:numPr>
              <w:pPrChange w:id="3056" w:author="Ilham Nur Pratama" w:date="2023-05-21T08:32:00Z">
                <w:pPr>
                  <w:pStyle w:val="Heading3"/>
                  <w:numPr>
                    <w:ilvl w:val="0"/>
                    <w:numId w:val="0"/>
                  </w:numPr>
                  <w:ind w:left="720" w:firstLine="0"/>
                </w:pPr>
              </w:pPrChange>
            </w:pPr>
            <w:bookmarkStart w:id="3057" w:name="_Toc135601438"/>
            <w:ins w:id="3058" w:author="Ilham Nur Pratama" w:date="2023-05-21T08:32:00Z">
              <w:r>
                <w:t>2. A review of machine learning applications in human resource management – Garg, 2022</w:t>
              </w:r>
            </w:ins>
            <w:bookmarkEnd w:id="3057"/>
          </w:p>
        </w:tc>
      </w:tr>
      <w:tr w:rsidR="0049518B" w14:paraId="120D50D8" w14:textId="77777777" w:rsidTr="003E6F93">
        <w:tc>
          <w:tcPr>
            <w:tcW w:w="1827" w:type="dxa"/>
            <w:vMerge/>
          </w:tcPr>
          <w:p w14:paraId="40557CBE" w14:textId="77777777" w:rsidR="0049518B" w:rsidRDefault="0049518B" w:rsidP="0049518B">
            <w:pPr>
              <w:rPr>
                <w:i/>
                <w:iCs/>
              </w:rPr>
            </w:pPr>
          </w:p>
        </w:tc>
        <w:tc>
          <w:tcPr>
            <w:tcW w:w="2693" w:type="dxa"/>
          </w:tcPr>
          <w:p w14:paraId="2A9F55A6" w14:textId="497D8900" w:rsidR="0049518B" w:rsidRDefault="0049518B" w:rsidP="0049518B">
            <w:r>
              <w:t>Preferensi dalam melakukan alokasi pekerjaan pada kategori pekerjaan level mudah</w:t>
            </w:r>
          </w:p>
        </w:tc>
        <w:tc>
          <w:tcPr>
            <w:tcW w:w="3254" w:type="dxa"/>
            <w:vMerge/>
          </w:tcPr>
          <w:p w14:paraId="3DA585DD" w14:textId="77777777" w:rsidR="0049518B" w:rsidRDefault="0049518B" w:rsidP="0049518B">
            <w:pPr>
              <w:pStyle w:val="Heading3"/>
              <w:numPr>
                <w:ilvl w:val="0"/>
                <w:numId w:val="0"/>
              </w:numPr>
              <w:ind w:left="720"/>
            </w:pPr>
          </w:p>
        </w:tc>
      </w:tr>
      <w:tr w:rsidR="0049518B" w14:paraId="214B5733" w14:textId="77777777" w:rsidTr="003E6F93">
        <w:tc>
          <w:tcPr>
            <w:tcW w:w="1827" w:type="dxa"/>
            <w:vMerge/>
          </w:tcPr>
          <w:p w14:paraId="56AFDB43" w14:textId="77777777" w:rsidR="0049518B" w:rsidRDefault="0049518B" w:rsidP="0049518B">
            <w:pPr>
              <w:rPr>
                <w:i/>
                <w:iCs/>
              </w:rPr>
            </w:pPr>
          </w:p>
        </w:tc>
        <w:tc>
          <w:tcPr>
            <w:tcW w:w="2693" w:type="dxa"/>
          </w:tcPr>
          <w:p w14:paraId="337B7BF2" w14:textId="4374CAB1" w:rsidR="0049518B" w:rsidRDefault="0049518B" w:rsidP="0049518B">
            <w:r>
              <w:t>Preferensi dalam melakukan alokasi pekerjaan pada kategori pekerjaan level sulit</w:t>
            </w:r>
          </w:p>
        </w:tc>
        <w:tc>
          <w:tcPr>
            <w:tcW w:w="3254" w:type="dxa"/>
            <w:vMerge/>
          </w:tcPr>
          <w:p w14:paraId="234ECE41" w14:textId="77777777" w:rsidR="0049518B" w:rsidRDefault="0049518B" w:rsidP="0049518B">
            <w:pPr>
              <w:pStyle w:val="Heading3"/>
              <w:numPr>
                <w:ilvl w:val="0"/>
                <w:numId w:val="0"/>
              </w:numPr>
              <w:ind w:left="720"/>
            </w:pPr>
          </w:p>
        </w:tc>
      </w:tr>
    </w:tbl>
    <w:p w14:paraId="7851B574" w14:textId="77777777" w:rsidR="004F6883" w:rsidRDefault="004F6883">
      <w:pPr>
        <w:rPr>
          <w:ins w:id="3059" w:author="Ilham Nur Pratama" w:date="2023-05-21T08:51:00Z"/>
        </w:rPr>
        <w:pPrChange w:id="3060" w:author="Ilham Nur Pratama" w:date="2023-05-21T08:51:00Z">
          <w:pPr>
            <w:pStyle w:val="Heading2"/>
            <w:numPr>
              <w:numId w:val="3"/>
            </w:numPr>
            <w:ind w:left="2062"/>
          </w:pPr>
        </w:pPrChange>
      </w:pPr>
      <w:bookmarkStart w:id="3061" w:name="_Ref129133547"/>
    </w:p>
    <w:p w14:paraId="377F9453" w14:textId="25599263" w:rsidR="00034021" w:rsidRDefault="00034021" w:rsidP="00034021">
      <w:pPr>
        <w:pStyle w:val="Heading2"/>
        <w:numPr>
          <w:ilvl w:val="1"/>
          <w:numId w:val="3"/>
        </w:numPr>
        <w:ind w:left="360"/>
      </w:pPr>
      <w:bookmarkStart w:id="3062" w:name="_Toc135601439"/>
      <w:r>
        <w:t>Melakukan Pengumpulan Data</w:t>
      </w:r>
      <w:bookmarkEnd w:id="3061"/>
      <w:bookmarkEnd w:id="3062"/>
    </w:p>
    <w:p w14:paraId="346A169C" w14:textId="77777777" w:rsidR="00034021" w:rsidRDefault="00034021" w:rsidP="00034021">
      <w:r>
        <w:t xml:space="preserve">Data yang digunakan pada penelitian ini dibagi menjadi dua yaitu sumber data primer dan sekunder. Data primer didapatkan dari kuesioner yang sebelumnya telah disebar dan data sekunder didapatkan dari data internal perusahaan PT Pembayaran Digital Indonesia terkait dengan kegiatan manajemen proyek pada </w:t>
      </w:r>
      <w:r>
        <w:rPr>
          <w:i/>
          <w:iCs/>
        </w:rPr>
        <w:t xml:space="preserve">database OpenProject </w:t>
      </w:r>
      <w:r>
        <w:t>(Oppro). Proses pengumpulan data dimulai sejak tanggal 1 Desember 2022 hingga 12 Januari 2023.</w:t>
      </w:r>
    </w:p>
    <w:p w14:paraId="12132013" w14:textId="38BE6CDE" w:rsidR="00FB7530" w:rsidRDefault="00FB7530" w:rsidP="00A23F3D">
      <w:pPr>
        <w:pStyle w:val="Heading3"/>
      </w:pPr>
      <w:bookmarkStart w:id="3063" w:name="_Toc135601440"/>
      <w:r>
        <w:t xml:space="preserve">Data </w:t>
      </w:r>
      <w:r w:rsidR="00851788">
        <w:rPr>
          <w:i/>
          <w:iCs/>
        </w:rPr>
        <w:t>Project Management Case</w:t>
      </w:r>
      <w:bookmarkEnd w:id="3063"/>
    </w:p>
    <w:p w14:paraId="71AF176E" w14:textId="1A88C56D" w:rsidR="00851788" w:rsidRDefault="00851788" w:rsidP="00D64A93">
      <w:pPr>
        <w:ind w:left="720"/>
      </w:pPr>
      <w:r>
        <w:t xml:space="preserve">Berdasarkan metodologi pada sub-bab </w:t>
      </w:r>
      <w:r>
        <w:fldChar w:fldCharType="begin"/>
      </w:r>
      <w:r>
        <w:instrText xml:space="preserve"> REF _Ref129133547 \r \h </w:instrText>
      </w:r>
      <w:r>
        <w:fldChar w:fldCharType="separate"/>
      </w:r>
      <w:ins w:id="3064" w:author="Ilham Nur Pratama" w:date="2023-05-24T22:54:00Z">
        <w:r w:rsidR="000D26C4">
          <w:t>0</w:t>
        </w:r>
      </w:ins>
      <w:del w:id="3065" w:author="Ilham Nur Pratama" w:date="2023-05-21T22:43:00Z">
        <w:r w:rsidR="00D52566" w:rsidDel="00985B1D">
          <w:delText>3.8</w:delText>
        </w:r>
      </w:del>
      <w:r>
        <w:fldChar w:fldCharType="end"/>
      </w:r>
      <w:r>
        <w:t xml:space="preserve"> didapatkan data </w:t>
      </w:r>
      <w:r w:rsidR="00E74EA0">
        <w:t>seperti pada</w:t>
      </w:r>
      <w:r w:rsidR="0067134C">
        <w:t xml:space="preserve"> </w:t>
      </w:r>
      <w:r w:rsidR="004A7E47">
        <w:fldChar w:fldCharType="begin"/>
      </w:r>
      <w:r w:rsidR="004A7E47">
        <w:instrText xml:space="preserve"> REF _Ref129197392 \h </w:instrText>
      </w:r>
      <w:r w:rsidR="004A7E47">
        <w:fldChar w:fldCharType="separate"/>
      </w:r>
      <w:r w:rsidR="000D26C4">
        <w:t xml:space="preserve">Gambar </w:t>
      </w:r>
      <w:r w:rsidR="000D26C4">
        <w:rPr>
          <w:noProof/>
        </w:rPr>
        <w:t>3</w:t>
      </w:r>
      <w:r w:rsidR="000D26C4">
        <w:t>.</w:t>
      </w:r>
      <w:r w:rsidR="000D26C4">
        <w:rPr>
          <w:noProof/>
        </w:rPr>
        <w:t>4</w:t>
      </w:r>
      <w:r w:rsidR="004A7E47">
        <w:fldChar w:fldCharType="end"/>
      </w:r>
      <w:r w:rsidR="004A7E47">
        <w:t xml:space="preserve">, </w:t>
      </w:r>
      <w:r w:rsidR="004A7E47">
        <w:fldChar w:fldCharType="begin"/>
      </w:r>
      <w:r w:rsidR="004A7E47">
        <w:instrText xml:space="preserve"> REF _Ref129197398 \h </w:instrText>
      </w:r>
      <w:r w:rsidR="004A7E47">
        <w:fldChar w:fldCharType="separate"/>
      </w:r>
      <w:r w:rsidR="000D26C4">
        <w:t xml:space="preserve">Gambar </w:t>
      </w:r>
      <w:r w:rsidR="000D26C4">
        <w:rPr>
          <w:noProof/>
        </w:rPr>
        <w:t>3</w:t>
      </w:r>
      <w:r w:rsidR="000D26C4">
        <w:t>.</w:t>
      </w:r>
      <w:r w:rsidR="000D26C4">
        <w:rPr>
          <w:noProof/>
        </w:rPr>
        <w:t>5</w:t>
      </w:r>
      <w:r w:rsidR="004A7E47">
        <w:fldChar w:fldCharType="end"/>
      </w:r>
      <w:r w:rsidR="004A7E47">
        <w:t xml:space="preserve">, </w:t>
      </w:r>
      <w:r w:rsidR="004A7E47">
        <w:fldChar w:fldCharType="begin"/>
      </w:r>
      <w:r w:rsidR="004A7E47">
        <w:instrText xml:space="preserve"> REF _Ref129197400 \h </w:instrText>
      </w:r>
      <w:r w:rsidR="004A7E47">
        <w:fldChar w:fldCharType="separate"/>
      </w:r>
      <w:r w:rsidR="000D26C4">
        <w:t xml:space="preserve">Gambar </w:t>
      </w:r>
      <w:r w:rsidR="000D26C4">
        <w:rPr>
          <w:noProof/>
        </w:rPr>
        <w:t>3</w:t>
      </w:r>
      <w:r w:rsidR="000D26C4">
        <w:t>.</w:t>
      </w:r>
      <w:r w:rsidR="000D26C4">
        <w:rPr>
          <w:noProof/>
        </w:rPr>
        <w:t>6</w:t>
      </w:r>
      <w:r w:rsidR="004A7E47">
        <w:fldChar w:fldCharType="end"/>
      </w:r>
      <w:r w:rsidR="00E418E9">
        <w:t xml:space="preserve">. </w:t>
      </w:r>
      <w:r w:rsidR="009433C9">
        <w:fldChar w:fldCharType="begin"/>
      </w:r>
      <w:r w:rsidR="009433C9">
        <w:instrText xml:space="preserve"> REF _Ref129197392 \h </w:instrText>
      </w:r>
      <w:r w:rsidR="009433C9">
        <w:fldChar w:fldCharType="separate"/>
      </w:r>
      <w:r w:rsidR="000D26C4">
        <w:t xml:space="preserve">Gambar </w:t>
      </w:r>
      <w:r w:rsidR="000D26C4">
        <w:rPr>
          <w:noProof/>
        </w:rPr>
        <w:t>3</w:t>
      </w:r>
      <w:r w:rsidR="000D26C4">
        <w:t>.</w:t>
      </w:r>
      <w:r w:rsidR="000D26C4">
        <w:rPr>
          <w:noProof/>
        </w:rPr>
        <w:t>4</w:t>
      </w:r>
      <w:r w:rsidR="009433C9">
        <w:fldChar w:fldCharType="end"/>
      </w:r>
      <w:r w:rsidR="00E418E9">
        <w:t xml:space="preserve"> merupakan justifikasi dari </w:t>
      </w:r>
      <w:r w:rsidR="00E418E9">
        <w:fldChar w:fldCharType="begin"/>
      </w:r>
      <w:r w:rsidR="00E418E9">
        <w:instrText xml:space="preserve"> REF _Ref129197548 \h </w:instrText>
      </w:r>
      <w:r w:rsidR="00E418E9">
        <w:fldChar w:fldCharType="separate"/>
      </w:r>
      <w:r w:rsidR="000D26C4">
        <w:t xml:space="preserve">Gambar </w:t>
      </w:r>
      <w:r w:rsidR="000D26C4">
        <w:rPr>
          <w:noProof/>
        </w:rPr>
        <w:t>1</w:t>
      </w:r>
      <w:r w:rsidR="000D26C4">
        <w:t>.</w:t>
      </w:r>
      <w:r w:rsidR="000D26C4">
        <w:rPr>
          <w:noProof/>
        </w:rPr>
        <w:t>3</w:t>
      </w:r>
      <w:r w:rsidR="00E418E9">
        <w:fldChar w:fldCharType="end"/>
      </w:r>
      <w:r w:rsidR="00E418E9">
        <w:t xml:space="preserve"> yang membahas terkait dengan penyebab keterlambatan proyek pada PT PDI, di mana para karyawan yang mengisi kuesioner sebanyak 76.92% merasa PT PDI mengerjalan proyek yang banyak</w:t>
      </w:r>
      <w:r w:rsidR="0086791F">
        <w:t>, yang Perlu menjadi perhatian manajemen PT PDI terkait kegiatan operasional.</w:t>
      </w:r>
    </w:p>
    <w:p w14:paraId="56281A6C" w14:textId="4A28F559" w:rsidR="0086791F" w:rsidRDefault="0086791F" w:rsidP="00D64A93">
      <w:pPr>
        <w:ind w:left="720"/>
      </w:pPr>
      <w:r>
        <w:lastRenderedPageBreak/>
        <w:t xml:space="preserve">Pada </w:t>
      </w:r>
      <w:r w:rsidR="009433C9">
        <w:fldChar w:fldCharType="begin"/>
      </w:r>
      <w:r w:rsidR="009433C9">
        <w:instrText xml:space="preserve"> REF _Ref129197398 \h </w:instrText>
      </w:r>
      <w:r w:rsidR="009433C9">
        <w:fldChar w:fldCharType="separate"/>
      </w:r>
      <w:r w:rsidR="000D26C4">
        <w:t xml:space="preserve">Gambar </w:t>
      </w:r>
      <w:r w:rsidR="000D26C4">
        <w:rPr>
          <w:noProof/>
        </w:rPr>
        <w:t>3</w:t>
      </w:r>
      <w:r w:rsidR="000D26C4">
        <w:t>.</w:t>
      </w:r>
      <w:r w:rsidR="000D26C4">
        <w:rPr>
          <w:noProof/>
        </w:rPr>
        <w:t>5</w:t>
      </w:r>
      <w:r w:rsidR="009433C9">
        <w:fldChar w:fldCharType="end"/>
      </w:r>
      <w:r>
        <w:t xml:space="preserve"> menunjukan kompetensi karyawan PT PDI dalam mengerjakan pekerjaan dalam waktu yang bersamaan. Pada data tersebut diketahui bahwa </w:t>
      </w:r>
      <w:r w:rsidR="008969F1">
        <w:t xml:space="preserve">karyawan PT PDI hanya mampu untuk </w:t>
      </w:r>
      <w:r w:rsidR="00556951">
        <w:t xml:space="preserve">mengerjakan 2 pekerjaan dalam satu waktu. Hal ini tentunya menjadi kendala di mana total karyawan yang bertugas dalam melakukan </w:t>
      </w:r>
      <w:r w:rsidR="00556951">
        <w:rPr>
          <w:i/>
          <w:iCs/>
        </w:rPr>
        <w:t xml:space="preserve">delivery </w:t>
      </w:r>
      <w:r w:rsidR="00556951">
        <w:t xml:space="preserve">dan </w:t>
      </w:r>
      <w:r w:rsidR="00556951">
        <w:rPr>
          <w:i/>
          <w:iCs/>
        </w:rPr>
        <w:t xml:space="preserve">fulfillment </w:t>
      </w:r>
      <w:r w:rsidR="00556951">
        <w:t>pekerjaan sejumlah 26 orang, yang apabila dikali dengan kompetensi karyawan PT PDI hanya dapat mengerjakan pekerjaan sebanyak 52 pekerjaan/proyek jika seluruh fungsi organisasi berjalan dengan optimal.</w:t>
      </w:r>
      <w:r w:rsidR="00BB51CB">
        <w:t xml:space="preserve"> Sementara jumlah proyek yang masuk ke PT PDI pada tahun 2022 adalah sebanyak 625, hal ini tentunya akan menjadi </w:t>
      </w:r>
      <w:r w:rsidR="00BB51CB">
        <w:rPr>
          <w:i/>
          <w:iCs/>
        </w:rPr>
        <w:t xml:space="preserve">bottleneck </w:t>
      </w:r>
      <w:r w:rsidR="00BB51CB">
        <w:t>dalam proses operasional pemberian layanan pada konsumen.</w:t>
      </w:r>
    </w:p>
    <w:p w14:paraId="46DAAEDE" w14:textId="5F24BF53" w:rsidR="009433C9" w:rsidRPr="00BB51CB" w:rsidRDefault="009433C9" w:rsidP="00A23F3D">
      <w:pPr>
        <w:ind w:left="720"/>
      </w:pPr>
      <w:r>
        <w:t xml:space="preserve">Pada </w:t>
      </w:r>
      <w:r>
        <w:fldChar w:fldCharType="begin"/>
      </w:r>
      <w:r>
        <w:instrText xml:space="preserve"> REF _Ref129197400 \h </w:instrText>
      </w:r>
      <w:r>
        <w:fldChar w:fldCharType="separate"/>
      </w:r>
      <w:r w:rsidR="000D26C4">
        <w:t xml:space="preserve">Gambar </w:t>
      </w:r>
      <w:r w:rsidR="000D26C4">
        <w:rPr>
          <w:noProof/>
        </w:rPr>
        <w:t>3</w:t>
      </w:r>
      <w:r w:rsidR="000D26C4">
        <w:t>.</w:t>
      </w:r>
      <w:r w:rsidR="000D26C4">
        <w:rPr>
          <w:noProof/>
        </w:rPr>
        <w:t>6</w:t>
      </w:r>
      <w:r>
        <w:fldChar w:fldCharType="end"/>
      </w:r>
      <w:r>
        <w:t xml:space="preserve"> menunjukan bagaimana PT PDI dalam melakukan penyelesaian pekerjaan yang telah diberikan. </w:t>
      </w:r>
      <w:r w:rsidR="006A46B7">
        <w:t>Terdapat</w:t>
      </w:r>
      <w:r>
        <w:t xml:space="preserve"> 46.15% karyawan </w:t>
      </w:r>
      <w:r w:rsidR="006A46B7">
        <w:t>hanya dapat menyelesaikan setengah pekerjaan yang telah diberikan dengan tepat waktu</w:t>
      </w:r>
      <w:r>
        <w:t>.</w:t>
      </w:r>
      <w:del w:id="3066" w:author="Ilham Nur Pratama" w:date="2023-05-16T21:48:00Z">
        <w:r w:rsidR="006A46B7" w:rsidDel="004507CC">
          <w:delText xml:space="preserve"> Kendala in</w:delText>
        </w:r>
      </w:del>
      <w:ins w:id="3067" w:author="Ilham Nur Pratama" w:date="2023-05-16T21:48:00Z">
        <w:r w:rsidR="004507CC">
          <w:pgNum/>
        </w:r>
        <w:r w:rsidR="004507CC">
          <w:t>endal aini</w:t>
        </w:r>
      </w:ins>
      <w:r w:rsidR="006A46B7">
        <w:t>i ditambah sebesar 23.08% karyawan jarang menyelesaikan pekerjaan yang telah diberikan dengan tepat waktu. Hal ini tentunya merupakan dampak dari mengerjakan pekerjaan lebih dari kemampuan yang dimiliki, sehingga perlu adanya penundaan pekerjaan.</w:t>
      </w:r>
    </w:p>
    <w:p w14:paraId="6115C147" w14:textId="3D42FE98" w:rsidR="0067134C" w:rsidRDefault="00D64A93" w:rsidP="003E6F93">
      <w:pPr>
        <w:keepNext/>
        <w:ind w:left="720"/>
        <w:jc w:val="center"/>
      </w:pPr>
      <w:r>
        <w:rPr>
          <w:noProof/>
        </w:rPr>
        <w:lastRenderedPageBreak/>
        <w:drawing>
          <wp:inline distT="0" distB="0" distL="0" distR="0" wp14:anchorId="680E82D5" wp14:editId="1FAA1AFD">
            <wp:extent cx="3613150" cy="3216740"/>
            <wp:effectExtent l="0" t="0" r="6350" b="3175"/>
            <wp:docPr id="99" name="Picture 9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 pie chart&#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617483" cy="3220598"/>
                    </a:xfrm>
                    <a:prstGeom prst="rect">
                      <a:avLst/>
                    </a:prstGeom>
                    <a:noFill/>
                    <a:ln>
                      <a:noFill/>
                    </a:ln>
                  </pic:spPr>
                </pic:pic>
              </a:graphicData>
            </a:graphic>
          </wp:inline>
        </w:drawing>
      </w:r>
    </w:p>
    <w:p w14:paraId="1B3F30A6" w14:textId="38069A84" w:rsidR="00E74EA0" w:rsidRDefault="0067134C" w:rsidP="00EE5E34">
      <w:pPr>
        <w:pStyle w:val="Caption"/>
      </w:pPr>
      <w:bookmarkStart w:id="3068" w:name="_Ref129197392"/>
      <w:bookmarkStart w:id="3069" w:name="_Toc135601489"/>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4</w:t>
      </w:r>
      <w:r w:rsidR="005A58B4">
        <w:rPr>
          <w:noProof/>
        </w:rPr>
        <w:fldChar w:fldCharType="end"/>
      </w:r>
      <w:bookmarkEnd w:id="3068"/>
      <w:r>
        <w:t xml:space="preserve"> Persepsi Karyawan PT PDI terhadap proyek yang dikerjakan</w:t>
      </w:r>
      <w:bookmarkEnd w:id="3069"/>
    </w:p>
    <w:p w14:paraId="3F4ED645" w14:textId="4C66B329" w:rsidR="00A46FF5" w:rsidRDefault="00A46FF5" w:rsidP="003E6F93">
      <w:pPr>
        <w:keepNext/>
        <w:ind w:left="720"/>
        <w:jc w:val="center"/>
      </w:pPr>
      <w:r>
        <w:rPr>
          <w:noProof/>
        </w:rPr>
        <w:drawing>
          <wp:inline distT="0" distB="0" distL="0" distR="0" wp14:anchorId="77CEF9FE" wp14:editId="5BDA0D23">
            <wp:extent cx="3703034" cy="3606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707592" cy="3611240"/>
                    </a:xfrm>
                    <a:prstGeom prst="rect">
                      <a:avLst/>
                    </a:prstGeom>
                    <a:noFill/>
                    <a:ln>
                      <a:noFill/>
                    </a:ln>
                  </pic:spPr>
                </pic:pic>
              </a:graphicData>
            </a:graphic>
          </wp:inline>
        </w:drawing>
      </w:r>
    </w:p>
    <w:p w14:paraId="545E3FA7" w14:textId="6255CA10" w:rsidR="00CE6C7D" w:rsidRDefault="00A46FF5" w:rsidP="00EE5E34">
      <w:pPr>
        <w:pStyle w:val="Caption"/>
      </w:pPr>
      <w:bookmarkStart w:id="3070" w:name="_Ref129197398"/>
      <w:bookmarkStart w:id="3071" w:name="_Toc135601490"/>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5</w:t>
      </w:r>
      <w:r w:rsidR="005A58B4">
        <w:rPr>
          <w:noProof/>
        </w:rPr>
        <w:fldChar w:fldCharType="end"/>
      </w:r>
      <w:bookmarkEnd w:id="3070"/>
      <w:r>
        <w:t xml:space="preserve"> Kompetensi Karyawan PT PDI dalam mengerjakan pekerjaan dalam satu waktu</w:t>
      </w:r>
      <w:bookmarkEnd w:id="3071"/>
    </w:p>
    <w:p w14:paraId="7A14C545" w14:textId="3662276C" w:rsidR="000C09CC" w:rsidRDefault="000C09CC" w:rsidP="003E6F93">
      <w:pPr>
        <w:keepNext/>
        <w:jc w:val="center"/>
      </w:pPr>
      <w:r>
        <w:rPr>
          <w:noProof/>
        </w:rPr>
        <w:lastRenderedPageBreak/>
        <w:drawing>
          <wp:inline distT="0" distB="0" distL="0" distR="0" wp14:anchorId="10F24A83" wp14:editId="5736DE84">
            <wp:extent cx="3467100" cy="3443046"/>
            <wp:effectExtent l="0" t="0" r="0" b="5080"/>
            <wp:docPr id="103" name="Picture 10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pie chart&#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469444" cy="3445374"/>
                    </a:xfrm>
                    <a:prstGeom prst="rect">
                      <a:avLst/>
                    </a:prstGeom>
                    <a:noFill/>
                    <a:ln>
                      <a:noFill/>
                    </a:ln>
                  </pic:spPr>
                </pic:pic>
              </a:graphicData>
            </a:graphic>
          </wp:inline>
        </w:drawing>
      </w:r>
    </w:p>
    <w:p w14:paraId="302866B6" w14:textId="4D121F10" w:rsidR="00A46FF5" w:rsidRDefault="000C09CC" w:rsidP="00EE5E34">
      <w:pPr>
        <w:pStyle w:val="Caption"/>
      </w:pPr>
      <w:bookmarkStart w:id="3072" w:name="_Ref129197400"/>
      <w:bookmarkStart w:id="3073" w:name="_Toc135601491"/>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6</w:t>
      </w:r>
      <w:r w:rsidR="005A58B4">
        <w:rPr>
          <w:noProof/>
        </w:rPr>
        <w:fldChar w:fldCharType="end"/>
      </w:r>
      <w:bookmarkEnd w:id="3072"/>
      <w:r>
        <w:t xml:space="preserve"> Performa karyawan PT PDI dalam menyelesaikan tenggat pekerjaan</w:t>
      </w:r>
      <w:bookmarkEnd w:id="3073"/>
    </w:p>
    <w:p w14:paraId="02EE510C" w14:textId="48F79788" w:rsidR="006A46B7" w:rsidRDefault="006A46B7" w:rsidP="00A23F3D">
      <w:pPr>
        <w:pStyle w:val="Heading3"/>
        <w:rPr>
          <w:i/>
          <w:iCs/>
        </w:rPr>
      </w:pPr>
      <w:bookmarkStart w:id="3074" w:name="_Toc135601441"/>
      <w:r>
        <w:t xml:space="preserve">Data </w:t>
      </w:r>
      <w:r>
        <w:rPr>
          <w:i/>
          <w:iCs/>
        </w:rPr>
        <w:t>Expert Case</w:t>
      </w:r>
      <w:bookmarkEnd w:id="3074"/>
    </w:p>
    <w:p w14:paraId="21F38803" w14:textId="1A7D8A49" w:rsidR="006A46B7" w:rsidRDefault="009E037F" w:rsidP="00404060">
      <w:pPr>
        <w:ind w:left="720"/>
      </w:pPr>
      <w:r>
        <w:t xml:space="preserve">Data hasil kuesioner </w:t>
      </w:r>
      <w:r>
        <w:rPr>
          <w:i/>
          <w:iCs/>
        </w:rPr>
        <w:t xml:space="preserve">expert case </w:t>
      </w:r>
      <w:r w:rsidR="00B64736">
        <w:t xml:space="preserve">ditunjukan pada </w:t>
      </w:r>
      <w:r w:rsidR="00725062">
        <w:fldChar w:fldCharType="begin"/>
      </w:r>
      <w:r w:rsidR="00725062">
        <w:instrText xml:space="preserve"> REF _Ref129204136 \h </w:instrText>
      </w:r>
      <w:r w:rsidR="00404060">
        <w:instrText xml:space="preserve"> \* MERGEFORMAT </w:instrText>
      </w:r>
      <w:r w:rsidR="00725062">
        <w:fldChar w:fldCharType="separate"/>
      </w:r>
      <w:r w:rsidR="000D26C4">
        <w:t xml:space="preserve">Gambar </w:t>
      </w:r>
      <w:r w:rsidR="000D26C4">
        <w:rPr>
          <w:noProof/>
        </w:rPr>
        <w:t>3.7</w:t>
      </w:r>
      <w:r w:rsidR="00725062">
        <w:fldChar w:fldCharType="end"/>
      </w:r>
      <w:r w:rsidR="00725062">
        <w:t xml:space="preserve">, </w:t>
      </w:r>
      <w:r w:rsidR="00725062">
        <w:fldChar w:fldCharType="begin"/>
      </w:r>
      <w:r w:rsidR="00725062">
        <w:instrText xml:space="preserve"> REF _Ref129204139 \h </w:instrText>
      </w:r>
      <w:r w:rsidR="00404060">
        <w:instrText xml:space="preserve"> \* MERGEFORMAT </w:instrText>
      </w:r>
      <w:r w:rsidR="00725062">
        <w:fldChar w:fldCharType="separate"/>
      </w:r>
      <w:r w:rsidR="000D26C4">
        <w:t xml:space="preserve">Gambar </w:t>
      </w:r>
      <w:r w:rsidR="000D26C4">
        <w:rPr>
          <w:noProof/>
        </w:rPr>
        <w:t>3.8</w:t>
      </w:r>
      <w:r w:rsidR="00725062">
        <w:fldChar w:fldCharType="end"/>
      </w:r>
      <w:r w:rsidR="00725062">
        <w:t xml:space="preserve">, </w:t>
      </w:r>
      <w:r w:rsidR="00725062">
        <w:fldChar w:fldCharType="begin"/>
      </w:r>
      <w:r w:rsidR="00725062">
        <w:instrText xml:space="preserve"> REF _Ref129204140 \h </w:instrText>
      </w:r>
      <w:r w:rsidR="00404060">
        <w:instrText xml:space="preserve"> \* MERGEFORMAT </w:instrText>
      </w:r>
      <w:r w:rsidR="00725062">
        <w:fldChar w:fldCharType="separate"/>
      </w:r>
      <w:r w:rsidR="000D26C4">
        <w:t xml:space="preserve">Gambar </w:t>
      </w:r>
      <w:r w:rsidR="000D26C4">
        <w:rPr>
          <w:noProof/>
        </w:rPr>
        <w:t>3.9</w:t>
      </w:r>
      <w:r w:rsidR="00725062">
        <w:fldChar w:fldCharType="end"/>
      </w:r>
      <w:r w:rsidR="00725062">
        <w:t xml:space="preserve">, dan </w:t>
      </w:r>
      <w:r w:rsidR="00725062">
        <w:fldChar w:fldCharType="begin"/>
      </w:r>
      <w:r w:rsidR="00725062">
        <w:instrText xml:space="preserve"> REF _Ref129204143 \h </w:instrText>
      </w:r>
      <w:r w:rsidR="00404060">
        <w:instrText xml:space="preserve"> \* MERGEFORMAT </w:instrText>
      </w:r>
      <w:r w:rsidR="00725062">
        <w:fldChar w:fldCharType="separate"/>
      </w:r>
      <w:r w:rsidR="000D26C4">
        <w:t xml:space="preserve">Gambar </w:t>
      </w:r>
      <w:r w:rsidR="000D26C4">
        <w:rPr>
          <w:noProof/>
        </w:rPr>
        <w:t>3.10</w:t>
      </w:r>
      <w:r w:rsidR="00725062">
        <w:fldChar w:fldCharType="end"/>
      </w:r>
      <w:r w:rsidR="00B64736">
        <w:t>.</w:t>
      </w:r>
      <w:r w:rsidR="00483C3A">
        <w:t xml:space="preserve"> Data yang telah didapatkan dari pakar selanjutnya akan menjadi dasar dalam </w:t>
      </w:r>
      <w:r w:rsidR="00404060">
        <w:t>pembangunan aturan pada Sistem Optimasi Alokasi Pekerjaan dan Sumber Daya yang akan dibangun.</w:t>
      </w:r>
    </w:p>
    <w:p w14:paraId="4CC23869" w14:textId="45ED49DD" w:rsidR="00404060" w:rsidRDefault="00404060" w:rsidP="00404060">
      <w:pPr>
        <w:ind w:left="720"/>
      </w:pPr>
      <w:r>
        <w:t xml:space="preserve">Pada </w:t>
      </w:r>
      <w:r>
        <w:fldChar w:fldCharType="begin"/>
      </w:r>
      <w:r>
        <w:instrText xml:space="preserve"> REF _Ref129204136 \h </w:instrText>
      </w:r>
      <w:r>
        <w:fldChar w:fldCharType="separate"/>
      </w:r>
      <w:r w:rsidR="000D26C4">
        <w:t xml:space="preserve">Gambar </w:t>
      </w:r>
      <w:r w:rsidR="000D26C4">
        <w:rPr>
          <w:noProof/>
        </w:rPr>
        <w:t>3</w:t>
      </w:r>
      <w:r w:rsidR="000D26C4">
        <w:t>.</w:t>
      </w:r>
      <w:r w:rsidR="000D26C4">
        <w:rPr>
          <w:noProof/>
        </w:rPr>
        <w:t>7</w:t>
      </w:r>
      <w:r>
        <w:fldChar w:fldCharType="end"/>
      </w:r>
      <w:r w:rsidR="00B528A5">
        <w:t xml:space="preserve"> para pakar dominan untuk memilih beban kerja anggota sebagai hal yang pertama kali diperhatikan dalam menentukan pekerjaan akan dikerjakan oleh siapa.</w:t>
      </w:r>
      <w:r w:rsidR="00073F6A">
        <w:t xml:space="preserve"> Kemudian </w:t>
      </w:r>
      <w:r w:rsidR="00073F6A" w:rsidRPr="003E6F93">
        <w:rPr>
          <w:i/>
          <w:iCs/>
        </w:rPr>
        <w:t>hardskill</w:t>
      </w:r>
      <w:r w:rsidR="00073F6A">
        <w:t xml:space="preserve"> dan </w:t>
      </w:r>
      <w:r w:rsidR="00073F6A" w:rsidRPr="003E6F93">
        <w:rPr>
          <w:i/>
          <w:iCs/>
        </w:rPr>
        <w:t>softskill</w:t>
      </w:r>
      <w:r w:rsidR="00073F6A">
        <w:rPr>
          <w:i/>
          <w:iCs/>
        </w:rPr>
        <w:t xml:space="preserve"> </w:t>
      </w:r>
      <w:r w:rsidR="00073F6A">
        <w:t>dari karyawan menjadi pertimbangan selanjutnya dalam menentukan sumber daya yang akan ditugaskan mengerjakan pekerjaan proyek.</w:t>
      </w:r>
      <w:r w:rsidR="003A67CC">
        <w:t xml:space="preserve"> Hal terakhir yang menjadi pertimbangan dalam menentukan sumber daya pekerjaan adalah bagaimana </w:t>
      </w:r>
      <w:r w:rsidR="00275492">
        <w:t>portofolio dari sumber daya sebagai landasan apaah sumber daya mampu mengerjakan pekerjaan serupa atau tidak.</w:t>
      </w:r>
    </w:p>
    <w:p w14:paraId="72D55428" w14:textId="5F24E5F4" w:rsidR="00275492" w:rsidRPr="00073F6A" w:rsidRDefault="00275492" w:rsidP="00A23F3D">
      <w:pPr>
        <w:ind w:left="720"/>
      </w:pPr>
      <w:r>
        <w:t xml:space="preserve">Pada </w:t>
      </w:r>
      <w:r>
        <w:fldChar w:fldCharType="begin"/>
      </w:r>
      <w:r>
        <w:instrText xml:space="preserve"> REF _Ref129204139 \h </w:instrText>
      </w:r>
      <w:r>
        <w:fldChar w:fldCharType="separate"/>
      </w:r>
      <w:r w:rsidR="000D26C4">
        <w:t xml:space="preserve">Gambar </w:t>
      </w:r>
      <w:r w:rsidR="000D26C4">
        <w:rPr>
          <w:noProof/>
        </w:rPr>
        <w:t>3</w:t>
      </w:r>
      <w:r w:rsidR="000D26C4">
        <w:t>.</w:t>
      </w:r>
      <w:r w:rsidR="000D26C4">
        <w:rPr>
          <w:noProof/>
        </w:rPr>
        <w:t>8</w:t>
      </w:r>
      <w:r>
        <w:fldChar w:fldCharType="end"/>
      </w:r>
      <w:r w:rsidR="00694477">
        <w:t xml:space="preserve"> menunjukan para pakar memiliki preferensi yang berbeda-beda dalam </w:t>
      </w:r>
      <w:r w:rsidR="00DD5ABE">
        <w:t>jumlah proyek yang dapat dibebankan pada seseorang. Hal ini menunjukan bahwa kemampuan sumber daya dalam menerima pekerjaan yang di disposisi bervariasi dalam rentang 2-3 Pekerjaan.</w:t>
      </w:r>
    </w:p>
    <w:p w14:paraId="32D8E645" w14:textId="23F95829" w:rsidR="00B64736" w:rsidRDefault="00B64736" w:rsidP="003E6F93">
      <w:pPr>
        <w:keepNext/>
        <w:ind w:left="720"/>
      </w:pPr>
      <w:r>
        <w:rPr>
          <w:noProof/>
        </w:rPr>
        <w:lastRenderedPageBreak/>
        <w:drawing>
          <wp:inline distT="0" distB="0" distL="0" distR="0" wp14:anchorId="072A3908" wp14:editId="68C58B99">
            <wp:extent cx="4572000" cy="2743200"/>
            <wp:effectExtent l="0" t="0" r="0" b="0"/>
            <wp:docPr id="105" name="Chart 105">
              <a:extLst xmlns:a="http://schemas.openxmlformats.org/drawingml/2006/main">
                <a:ext uri="{FF2B5EF4-FFF2-40B4-BE49-F238E27FC236}">
                  <a16:creationId xmlns:a16="http://schemas.microsoft.com/office/drawing/2014/main" id="{1C23F151-07EB-8860-8046-752C40577A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48894DB" w14:textId="5E24659B" w:rsidR="00B64736" w:rsidRDefault="00B64736" w:rsidP="00EE5E34">
      <w:pPr>
        <w:pStyle w:val="Caption"/>
      </w:pPr>
      <w:bookmarkStart w:id="3075" w:name="_Ref129204136"/>
      <w:bookmarkStart w:id="3076" w:name="_Toc135601492"/>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7</w:t>
      </w:r>
      <w:r w:rsidR="005A58B4">
        <w:rPr>
          <w:noProof/>
        </w:rPr>
        <w:fldChar w:fldCharType="end"/>
      </w:r>
      <w:bookmarkEnd w:id="3075"/>
      <w:r>
        <w:t xml:space="preserve"> Pertimbangan pakar dalam memilih sumber daya yang akan melakukan pekerjaaan</w:t>
      </w:r>
      <w:bookmarkEnd w:id="3076"/>
    </w:p>
    <w:p w14:paraId="18B1A3D3" w14:textId="05F9A66C" w:rsidR="00AA323F" w:rsidRDefault="00AA323F" w:rsidP="003E6F93">
      <w:pPr>
        <w:keepNext/>
        <w:jc w:val="center"/>
      </w:pPr>
      <w:r>
        <w:rPr>
          <w:noProof/>
        </w:rPr>
        <w:drawing>
          <wp:inline distT="0" distB="0" distL="0" distR="0" wp14:anchorId="714BEEA1" wp14:editId="7D895E05">
            <wp:extent cx="4572000" cy="2743200"/>
            <wp:effectExtent l="0" t="0" r="0" b="0"/>
            <wp:docPr id="106" name="Chart 106">
              <a:extLst xmlns:a="http://schemas.openxmlformats.org/drawingml/2006/main">
                <a:ext uri="{FF2B5EF4-FFF2-40B4-BE49-F238E27FC236}">
                  <a16:creationId xmlns:a16="http://schemas.microsoft.com/office/drawing/2014/main" id="{41F0E5D1-5441-39D2-5F25-C87B7A7974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74895A35" w14:textId="5FBD170A" w:rsidR="00B64736" w:rsidRPr="00B64736" w:rsidRDefault="00AA323F" w:rsidP="00EE5E34">
      <w:pPr>
        <w:pStyle w:val="Caption"/>
      </w:pPr>
      <w:bookmarkStart w:id="3077" w:name="_Ref129204139"/>
      <w:bookmarkStart w:id="3078" w:name="_Toc135601493"/>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8</w:t>
      </w:r>
      <w:r w:rsidR="005A58B4">
        <w:rPr>
          <w:noProof/>
        </w:rPr>
        <w:fldChar w:fldCharType="end"/>
      </w:r>
      <w:bookmarkEnd w:id="3077"/>
      <w:r>
        <w:t xml:space="preserve"> Pertimbangan jumlah proyek yang dibebankan pada sumber daya</w:t>
      </w:r>
      <w:bookmarkEnd w:id="3078"/>
    </w:p>
    <w:p w14:paraId="5C922F04" w14:textId="168A4D13" w:rsidR="00ED72B3" w:rsidRDefault="00ED72B3" w:rsidP="003E6F93">
      <w:pPr>
        <w:keepNext/>
        <w:ind w:left="720"/>
      </w:pPr>
      <w:r>
        <w:rPr>
          <w:noProof/>
        </w:rPr>
        <w:lastRenderedPageBreak/>
        <w:drawing>
          <wp:inline distT="0" distB="0" distL="0" distR="0" wp14:anchorId="6B32703C" wp14:editId="19E8E62C">
            <wp:extent cx="4572000" cy="2743200"/>
            <wp:effectExtent l="0" t="0" r="0" b="0"/>
            <wp:docPr id="107" name="Chart 107">
              <a:extLst xmlns:a="http://schemas.openxmlformats.org/drawingml/2006/main">
                <a:ext uri="{FF2B5EF4-FFF2-40B4-BE49-F238E27FC236}">
                  <a16:creationId xmlns:a16="http://schemas.microsoft.com/office/drawing/2014/main" id="{1870BB33-B43D-74B6-A094-B8307FD9FC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1D837C4" w14:textId="58457AA0" w:rsidR="00B64736" w:rsidRDefault="00ED72B3" w:rsidP="00EE5E34">
      <w:pPr>
        <w:pStyle w:val="Caption"/>
      </w:pPr>
      <w:bookmarkStart w:id="3079" w:name="_Ref129204140"/>
      <w:bookmarkStart w:id="3080" w:name="_Toc135601494"/>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9</w:t>
      </w:r>
      <w:r w:rsidR="005A58B4">
        <w:rPr>
          <w:noProof/>
        </w:rPr>
        <w:fldChar w:fldCharType="end"/>
      </w:r>
      <w:bookmarkEnd w:id="3079"/>
      <w:r>
        <w:t xml:space="preserve"> Pertimbangan pakar dalam menunjuk sumber daya spesifik</w:t>
      </w:r>
      <w:bookmarkEnd w:id="3080"/>
    </w:p>
    <w:p w14:paraId="38D807F2" w14:textId="7EAEFB94" w:rsidR="004D34B1" w:rsidRDefault="004D34B1" w:rsidP="003E6F93">
      <w:pPr>
        <w:keepNext/>
        <w:ind w:left="720"/>
      </w:pPr>
      <w:r>
        <w:rPr>
          <w:noProof/>
        </w:rPr>
        <w:drawing>
          <wp:inline distT="0" distB="0" distL="0" distR="0" wp14:anchorId="15C42741" wp14:editId="16D2DF4F">
            <wp:extent cx="4572000" cy="2743200"/>
            <wp:effectExtent l="0" t="0" r="0" b="0"/>
            <wp:docPr id="108" name="Chart 108">
              <a:extLst xmlns:a="http://schemas.openxmlformats.org/drawingml/2006/main">
                <a:ext uri="{FF2B5EF4-FFF2-40B4-BE49-F238E27FC236}">
                  <a16:creationId xmlns:a16="http://schemas.microsoft.com/office/drawing/2014/main" id="{BE169E3F-67FD-2B19-37C3-A8F43DE502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4119A070" w14:textId="5E0FF1B5" w:rsidR="004D34B1" w:rsidRDefault="004D34B1" w:rsidP="00EE5E34">
      <w:pPr>
        <w:pStyle w:val="Caption"/>
      </w:pPr>
      <w:bookmarkStart w:id="3081" w:name="_Ref129204143"/>
      <w:bookmarkStart w:id="3082" w:name="_Toc135601495"/>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10</w:t>
      </w:r>
      <w:r w:rsidR="005A58B4">
        <w:rPr>
          <w:noProof/>
        </w:rPr>
        <w:fldChar w:fldCharType="end"/>
      </w:r>
      <w:bookmarkEnd w:id="3081"/>
      <w:r>
        <w:t xml:space="preserve"> Pertimbangan Penunjukan Sumber Daya pengganti</w:t>
      </w:r>
      <w:bookmarkEnd w:id="3082"/>
    </w:p>
    <w:p w14:paraId="5B9507E4" w14:textId="119FCCC6" w:rsidR="00DD5ABE" w:rsidRDefault="006D5DB5" w:rsidP="0024480D">
      <w:pPr>
        <w:ind w:left="720"/>
      </w:pPr>
      <w:r>
        <w:t xml:space="preserve">Pada </w:t>
      </w:r>
      <w:r w:rsidR="001E7FA7">
        <w:fldChar w:fldCharType="begin"/>
      </w:r>
      <w:r w:rsidR="001E7FA7">
        <w:instrText xml:space="preserve"> REF _Ref129204140 \h </w:instrText>
      </w:r>
      <w:r w:rsidR="0024480D">
        <w:instrText xml:space="preserve"> \* MERGEFORMAT </w:instrText>
      </w:r>
      <w:r w:rsidR="001E7FA7">
        <w:fldChar w:fldCharType="separate"/>
      </w:r>
      <w:r w:rsidR="000D26C4">
        <w:t xml:space="preserve">Gambar </w:t>
      </w:r>
      <w:r w:rsidR="000D26C4">
        <w:rPr>
          <w:noProof/>
        </w:rPr>
        <w:t>3.9</w:t>
      </w:r>
      <w:r w:rsidR="001E7FA7">
        <w:fldChar w:fldCharType="end"/>
      </w:r>
      <w:r w:rsidR="001E7FA7">
        <w:t xml:space="preserve"> menunjukan kondisi yang umum </w:t>
      </w:r>
      <w:r w:rsidR="0024480D">
        <w:t xml:space="preserve">dijumpai </w:t>
      </w:r>
      <w:r w:rsidR="001E7FA7">
        <w:t xml:space="preserve">pada </w:t>
      </w:r>
      <w:r w:rsidR="0024480D">
        <w:t xml:space="preserve">PT PDI. Di mana </w:t>
      </w:r>
      <w:r w:rsidR="0024480D">
        <w:rPr>
          <w:i/>
          <w:iCs/>
        </w:rPr>
        <w:t xml:space="preserve">functional manager </w:t>
      </w:r>
      <w:r w:rsidR="0024480D">
        <w:t>dapat melakukan penunjukan sumber daya yang akan mengerjakan atas suatu pekerjaan.</w:t>
      </w:r>
      <w:r w:rsidR="00092340">
        <w:t xml:space="preserve"> Hal ini dapat terjadi karena </w:t>
      </w:r>
      <w:r w:rsidR="00092340">
        <w:rPr>
          <w:i/>
          <w:iCs/>
        </w:rPr>
        <w:t xml:space="preserve">functional manager </w:t>
      </w:r>
      <w:r w:rsidR="00092340">
        <w:t xml:space="preserve">memiliki kepercayaan lebih terhadap sumber daya akibat kemampuan yang dimiliki di atas rata-rata. Adapun hal lain yang menyebabkan </w:t>
      </w:r>
      <w:r w:rsidR="00092340">
        <w:rPr>
          <w:i/>
          <w:iCs/>
        </w:rPr>
        <w:t xml:space="preserve">functional manager </w:t>
      </w:r>
      <w:r w:rsidR="00092340">
        <w:t xml:space="preserve">menunjuk sumber daya langsung tanpa memerhatikan beban dari sumber daya yang mengerjakan adalah mengejar waktu penyelesaian proyek yang merupakan </w:t>
      </w:r>
      <w:r w:rsidR="00092340">
        <w:lastRenderedPageBreak/>
        <w:t>imbas dari keterbatasan sumber daya.</w:t>
      </w:r>
      <w:r w:rsidR="00782B94">
        <w:t xml:space="preserve"> Adapun faktor minor yang memengaruhi penunjukan langsung menurut pakar adalah terdapat beberapa sumber daya yang menginginkan untuk mengerjakan suatu pekerjaan, karena merasa mampu dan membutuhkan tekanan, dan ada juga yang memiliki kedekatan dengan atasan, sehingga atasan cukup memercayakan pekerjaan pada seorang sumber daya.</w:t>
      </w:r>
    </w:p>
    <w:p w14:paraId="2B9A9822" w14:textId="2A0CC3B6" w:rsidR="009430A8" w:rsidRDefault="003544A8" w:rsidP="0024480D">
      <w:pPr>
        <w:ind w:left="720"/>
      </w:pPr>
      <w:r>
        <w:t xml:space="preserve">Pada </w:t>
      </w:r>
      <w:r w:rsidR="00A24863">
        <w:fldChar w:fldCharType="begin"/>
      </w:r>
      <w:r w:rsidR="00A24863">
        <w:instrText xml:space="preserve"> REF _Ref129204143 \h </w:instrText>
      </w:r>
      <w:r w:rsidR="00A24863">
        <w:fldChar w:fldCharType="separate"/>
      </w:r>
      <w:r w:rsidR="000D26C4">
        <w:t xml:space="preserve">Gambar </w:t>
      </w:r>
      <w:r w:rsidR="000D26C4">
        <w:rPr>
          <w:noProof/>
        </w:rPr>
        <w:t>3</w:t>
      </w:r>
      <w:r w:rsidR="000D26C4">
        <w:t>.</w:t>
      </w:r>
      <w:r w:rsidR="000D26C4">
        <w:rPr>
          <w:noProof/>
        </w:rPr>
        <w:t>10</w:t>
      </w:r>
      <w:r w:rsidR="00A24863">
        <w:fldChar w:fldCharType="end"/>
      </w:r>
      <w:r w:rsidR="00A24863">
        <w:t>, menunjukan bagaimana para pakar di PT PDI melakukan pemilihan sumber daya pengganti apabila terdapat sumber daya yang sedang melakukan pekerjaan mengalami kendala.</w:t>
      </w:r>
      <w:r w:rsidR="00A03CB1">
        <w:t xml:space="preserve"> Para pakar sepakat bahwa dalam menunjuk sumber daya pengganti perlu memerhatikan apakah orang tersebut memiliki waktu untuk melakukan pekerjaan tambahan, dan apakah orang tersebut kompeten dalam melakukan pekerjaan yang akan ditugaskan.</w:t>
      </w:r>
    </w:p>
    <w:p w14:paraId="6B02ED24" w14:textId="18F90DAB" w:rsidR="001D194F" w:rsidRDefault="001D194F" w:rsidP="00A23F3D">
      <w:pPr>
        <w:pStyle w:val="Heading3"/>
      </w:pPr>
      <w:bookmarkStart w:id="3083" w:name="_Toc135601442"/>
      <w:r>
        <w:t xml:space="preserve">Data </w:t>
      </w:r>
      <w:r w:rsidR="00DF75EC">
        <w:rPr>
          <w:i/>
          <w:iCs/>
        </w:rPr>
        <w:t>Work Allocation Study Case</w:t>
      </w:r>
      <w:bookmarkEnd w:id="3083"/>
    </w:p>
    <w:p w14:paraId="1F18B45B" w14:textId="77777777" w:rsidR="000D26C4" w:rsidRDefault="00494EAB">
      <w:pPr>
        <w:ind w:left="720"/>
        <w:rPr>
          <w:ins w:id="3084" w:author="Ilham Nur Pratama" w:date="2023-05-24T22:54:00Z"/>
          <w:noProof/>
        </w:rPr>
        <w:pPrChange w:id="3085" w:author="Ilham Nur Pratama" w:date="2023-05-24T22:54:00Z">
          <w:pPr>
            <w:ind w:left="720"/>
            <w:jc w:val="center"/>
          </w:pPr>
        </w:pPrChange>
      </w:pPr>
      <w:r>
        <w:t xml:space="preserve">Data </w:t>
      </w:r>
      <w:r>
        <w:rPr>
          <w:i/>
          <w:iCs/>
        </w:rPr>
        <w:t xml:space="preserve">work allocation study case </w:t>
      </w:r>
      <w:r>
        <w:t xml:space="preserve">merupakan data dari pakar untuk skenario pekerjaan yang mungkin dilakukan oleh karyawan PT PDI. Adapun </w:t>
      </w:r>
      <w:r w:rsidR="008952C1">
        <w:t xml:space="preserve">hasil studi kasus pekerjaan ini dapat dilihat </w:t>
      </w:r>
      <w:r w:rsidR="008952C1" w:rsidRPr="00E37E8B">
        <w:t>pada</w:t>
      </w:r>
      <w:r w:rsidR="0017462A" w:rsidRPr="00E37E8B">
        <w:t xml:space="preserve"> </w:t>
      </w:r>
      <w:r w:rsidR="003F0C01" w:rsidRPr="00E37E8B">
        <w:fldChar w:fldCharType="begin"/>
      </w:r>
      <w:r w:rsidR="003F0C01" w:rsidRPr="00E37E8B">
        <w:instrText xml:space="preserve"> REF _Ref129382937 \h </w:instrText>
      </w:r>
      <w:r w:rsidR="00E37E8B" w:rsidRPr="00E37E8B">
        <w:instrText xml:space="preserve"> \* MERGEFORMAT </w:instrText>
      </w:r>
      <w:r w:rsidR="003F0C01" w:rsidRPr="00E37E8B">
        <w:fldChar w:fldCharType="separate"/>
      </w:r>
    </w:p>
    <w:p w14:paraId="13A4E3B9" w14:textId="3EAFA3EA" w:rsidR="006243FB" w:rsidRPr="00E37E8B" w:rsidDel="00B57DB5" w:rsidRDefault="000D26C4">
      <w:pPr>
        <w:ind w:left="720"/>
        <w:rPr>
          <w:del w:id="3086" w:author="Ilham Nur Pratama" w:date="2023-05-15T20:28:00Z"/>
        </w:rPr>
        <w:pPrChange w:id="3087" w:author="Ilham Nur Pratama" w:date="2023-05-21T22:46:00Z">
          <w:pPr>
            <w:ind w:left="720"/>
            <w:jc w:val="center"/>
          </w:pPr>
        </w:pPrChange>
      </w:pPr>
      <w:ins w:id="3088" w:author="Ilham Nur Pratama" w:date="2023-05-24T22:54:00Z">
        <w:r w:rsidRPr="000D26C4">
          <w:rPr>
            <w:rPrChange w:id="3089" w:author="Ilham Nur Pratama" w:date="2023-05-24T22:54:00Z">
              <w:rPr>
                <w:b/>
                <w:bCs/>
              </w:rPr>
            </w:rPrChange>
          </w:rPr>
          <w:t xml:space="preserve">Gambar </w:t>
        </w:r>
        <w:r w:rsidRPr="000D26C4">
          <w:rPr>
            <w:rPrChange w:id="3090" w:author="Ilham Nur Pratama" w:date="2023-05-24T22:54:00Z">
              <w:rPr>
                <w:b/>
                <w:bCs/>
                <w:noProof/>
              </w:rPr>
            </w:rPrChange>
          </w:rPr>
          <w:t>3</w:t>
        </w:r>
        <w:r w:rsidRPr="000D26C4">
          <w:rPr>
            <w:rPrChange w:id="3091" w:author="Ilham Nur Pratama" w:date="2023-05-24T22:54:00Z">
              <w:rPr>
                <w:b/>
                <w:bCs/>
              </w:rPr>
            </w:rPrChange>
          </w:rPr>
          <w:t>.</w:t>
        </w:r>
        <w:r w:rsidRPr="000D26C4">
          <w:rPr>
            <w:rPrChange w:id="3092" w:author="Ilham Nur Pratama" w:date="2023-05-24T22:54:00Z">
              <w:rPr>
                <w:b/>
                <w:bCs/>
                <w:noProof/>
              </w:rPr>
            </w:rPrChange>
          </w:rPr>
          <w:t>11</w:t>
        </w:r>
      </w:ins>
    </w:p>
    <w:p w14:paraId="12A337E2" w14:textId="2FA1F432" w:rsidR="00BE6130" w:rsidRDefault="006243FB" w:rsidP="00E16FAD">
      <w:pPr>
        <w:ind w:left="720"/>
      </w:pPr>
      <w:del w:id="3093" w:author="Ilham Nur Pratama" w:date="2023-05-15T20:28:00Z">
        <w:r w:rsidRPr="00E37E8B" w:rsidDel="00B57DB5">
          <w:rPr>
            <w:rPrChange w:id="3094" w:author="ilham.nur@office.ui.ac.id" w:date="2023-04-05T20:15:00Z">
              <w:rPr>
                <w:b/>
                <w:bCs/>
              </w:rPr>
            </w:rPrChange>
          </w:rPr>
          <w:delText xml:space="preserve">Gambar </w:delText>
        </w:r>
        <w:r w:rsidRPr="00E37E8B" w:rsidDel="00B57DB5">
          <w:rPr>
            <w:noProof/>
            <w:rPrChange w:id="3095" w:author="ilham.nur@office.ui.ac.id" w:date="2023-04-05T20:15:00Z">
              <w:rPr>
                <w:b/>
                <w:bCs/>
                <w:noProof/>
              </w:rPr>
            </w:rPrChange>
          </w:rPr>
          <w:delText>3</w:delText>
        </w:r>
        <w:r w:rsidRPr="00E37E8B" w:rsidDel="00B57DB5">
          <w:rPr>
            <w:rPrChange w:id="3096" w:author="ilham.nur@office.ui.ac.id" w:date="2023-04-05T20:15:00Z">
              <w:rPr>
                <w:b/>
                <w:bCs/>
              </w:rPr>
            </w:rPrChange>
          </w:rPr>
          <w:delText>.</w:delText>
        </w:r>
        <w:r w:rsidRPr="00E37E8B" w:rsidDel="00B57DB5">
          <w:rPr>
            <w:noProof/>
            <w:rPrChange w:id="3097" w:author="ilham.nur@office.ui.ac.id" w:date="2023-04-05T20:15:00Z">
              <w:rPr>
                <w:b/>
                <w:bCs/>
                <w:noProof/>
              </w:rPr>
            </w:rPrChange>
          </w:rPr>
          <w:delText>11</w:delText>
        </w:r>
      </w:del>
      <w:r w:rsidR="003F0C01" w:rsidRPr="00E37E8B">
        <w:fldChar w:fldCharType="end"/>
      </w:r>
      <w:ins w:id="3098" w:author="Ilham Nur Pratama" w:date="2023-05-21T08:53:00Z">
        <w:r w:rsidR="008E2CB9">
          <w:t xml:space="preserve"> </w:t>
        </w:r>
        <w:r w:rsidR="008E2CB9">
          <w:fldChar w:fldCharType="begin"/>
        </w:r>
        <w:r w:rsidR="008E2CB9">
          <w:instrText xml:space="preserve"> REF _Ref129382941 \h </w:instrText>
        </w:r>
      </w:ins>
      <w:r w:rsidR="008E2CB9">
        <w:fldChar w:fldCharType="separate"/>
      </w:r>
      <w:ins w:id="3099" w:author="Ilham Nur Pratama" w:date="2023-05-24T22:54:00Z">
        <w:r w:rsidR="000D26C4">
          <w:t xml:space="preserve">Gambar </w:t>
        </w:r>
        <w:r w:rsidR="000D26C4">
          <w:rPr>
            <w:noProof/>
          </w:rPr>
          <w:t>3</w:t>
        </w:r>
        <w:r w:rsidR="000D26C4">
          <w:t>.</w:t>
        </w:r>
        <w:r w:rsidR="000D26C4">
          <w:rPr>
            <w:noProof/>
          </w:rPr>
          <w:t>14</w:t>
        </w:r>
      </w:ins>
      <w:ins w:id="3100" w:author="Ilham Nur Pratama" w:date="2023-05-21T08:53:00Z">
        <w:r w:rsidR="008E2CB9">
          <w:fldChar w:fldCharType="end"/>
        </w:r>
      </w:ins>
      <w:del w:id="3101" w:author="Ilham Nur Pratama" w:date="2023-05-21T08:52:00Z">
        <w:r w:rsidR="003F0C01" w:rsidRPr="00E37E8B" w:rsidDel="004F6883">
          <w:delText xml:space="preserve">, </w:delText>
        </w:r>
        <w:r w:rsidR="003F0C01" w:rsidRPr="00E37E8B" w:rsidDel="004F6883">
          <w:fldChar w:fldCharType="begin"/>
        </w:r>
        <w:r w:rsidR="003F0C01" w:rsidRPr="00E37E8B" w:rsidDel="004F6883">
          <w:delInstrText xml:space="preserve"> REF _Ref129382938 \h </w:delInstrText>
        </w:r>
        <w:r w:rsidR="00E37E8B" w:rsidRPr="00E37E8B" w:rsidDel="004F6883">
          <w:delInstrText xml:space="preserve"> \* MERGEFORMAT </w:delInstrText>
        </w:r>
        <w:r w:rsidR="003F0C01" w:rsidRPr="00E37E8B" w:rsidDel="004F6883">
          <w:fldChar w:fldCharType="separate"/>
        </w:r>
      </w:del>
      <w:del w:id="3102" w:author="Ilham Nur Pratama" w:date="2023-05-17T20:22:00Z">
        <w:r w:rsidR="00B57DB5" w:rsidRPr="00B57DB5" w:rsidDel="0090687B">
          <w:delText xml:space="preserve">Gambar </w:delText>
        </w:r>
        <w:r w:rsidR="00B57DB5" w:rsidRPr="00B57DB5" w:rsidDel="0090687B">
          <w:rPr>
            <w:noProof/>
          </w:rPr>
          <w:delText>3.12</w:delText>
        </w:r>
      </w:del>
      <w:del w:id="3103" w:author="Ilham Nur Pratama" w:date="2023-05-21T08:52:00Z">
        <w:r w:rsidR="003F0C01" w:rsidRPr="00E37E8B" w:rsidDel="004F6883">
          <w:fldChar w:fldCharType="end"/>
        </w:r>
        <w:r w:rsidR="003F0C01" w:rsidDel="004F6883">
          <w:delText xml:space="preserve">, </w:delText>
        </w:r>
        <w:r w:rsidR="003F0C01" w:rsidDel="004F6883">
          <w:fldChar w:fldCharType="begin"/>
        </w:r>
        <w:r w:rsidR="003F0C01" w:rsidDel="004F6883">
          <w:delInstrText xml:space="preserve"> REF _Ref129382940 \h </w:delInstrText>
        </w:r>
        <w:r w:rsidR="00E37E8B" w:rsidDel="004F6883">
          <w:delInstrText xml:space="preserve"> \* MERGEFORMAT </w:delInstrText>
        </w:r>
        <w:r w:rsidR="003F0C01" w:rsidDel="004F6883">
          <w:fldChar w:fldCharType="separate"/>
        </w:r>
        <w:r w:rsidR="00D52566" w:rsidDel="004F6883">
          <w:delText xml:space="preserve">Gambar </w:delText>
        </w:r>
        <w:r w:rsidR="00D52566" w:rsidDel="004F6883">
          <w:rPr>
            <w:noProof/>
          </w:rPr>
          <w:delText>3.13</w:delText>
        </w:r>
        <w:r w:rsidR="003F0C01" w:rsidDel="004F6883">
          <w:fldChar w:fldCharType="end"/>
        </w:r>
        <w:r w:rsidR="003F0C01" w:rsidDel="004F6883">
          <w:delText xml:space="preserve">, dan </w:delText>
        </w:r>
        <w:r w:rsidR="003F0C01" w:rsidDel="004F6883">
          <w:fldChar w:fldCharType="begin"/>
        </w:r>
        <w:r w:rsidR="003F0C01" w:rsidDel="004F6883">
          <w:delInstrText xml:space="preserve"> REF _Ref129382941 \h </w:delInstrText>
        </w:r>
        <w:r w:rsidR="00E37E8B" w:rsidDel="004F6883">
          <w:delInstrText xml:space="preserve"> \* MERGEFORMAT </w:delInstrText>
        </w:r>
        <w:r w:rsidR="003F0C01" w:rsidDel="004F6883">
          <w:fldChar w:fldCharType="separate"/>
        </w:r>
        <w:r w:rsidR="00D52566" w:rsidDel="004F6883">
          <w:delText xml:space="preserve">Gambar </w:delText>
        </w:r>
        <w:r w:rsidR="00D52566" w:rsidDel="004F6883">
          <w:rPr>
            <w:noProof/>
          </w:rPr>
          <w:delText>3.14</w:delText>
        </w:r>
        <w:r w:rsidR="003F0C01" w:rsidDel="004F6883">
          <w:fldChar w:fldCharType="end"/>
        </w:r>
      </w:del>
      <w:r w:rsidR="00DF6721">
        <w:t>.</w:t>
      </w:r>
      <w:del w:id="3104" w:author="Ilham Nur Pratama" w:date="2023-05-15T21:19:00Z">
        <w:r w:rsidR="001B3CA8" w:rsidDel="007E294B">
          <w:delText xml:space="preserve"> </w:delText>
        </w:r>
      </w:del>
    </w:p>
    <w:p w14:paraId="4B5B8204" w14:textId="77777777" w:rsidR="000D26C4" w:rsidRDefault="001B3CA8">
      <w:pPr>
        <w:ind w:left="720"/>
        <w:rPr>
          <w:ins w:id="3105" w:author="Ilham Nur Pratama" w:date="2023-05-24T22:54:00Z"/>
          <w:noProof/>
        </w:rPr>
        <w:pPrChange w:id="3106" w:author="Ilham Nur Pratama" w:date="2023-05-24T22:54:00Z">
          <w:pPr>
            <w:ind w:left="720"/>
            <w:jc w:val="center"/>
          </w:pPr>
        </w:pPrChange>
      </w:pPr>
      <w:r>
        <w:t xml:space="preserve">Pada </w:t>
      </w:r>
      <w:r w:rsidRPr="00E37E8B">
        <w:fldChar w:fldCharType="begin"/>
      </w:r>
      <w:r w:rsidRPr="00E37E8B">
        <w:instrText xml:space="preserve"> REF _Ref129382937 \h </w:instrText>
      </w:r>
      <w:r w:rsidR="00E37E8B" w:rsidRPr="00E37E8B">
        <w:instrText xml:space="preserve"> \* MERGEFORMAT </w:instrText>
      </w:r>
      <w:r w:rsidRPr="00E37E8B">
        <w:fldChar w:fldCharType="separate"/>
      </w:r>
    </w:p>
    <w:p w14:paraId="2E778985" w14:textId="45031481" w:rsidR="006243FB" w:rsidRPr="00E37E8B" w:rsidDel="00B57DB5" w:rsidRDefault="000D26C4">
      <w:pPr>
        <w:ind w:left="720"/>
        <w:rPr>
          <w:del w:id="3107" w:author="Ilham Nur Pratama" w:date="2023-05-15T20:28:00Z"/>
        </w:rPr>
        <w:pPrChange w:id="3108" w:author="Ilham Nur Pratama" w:date="2023-05-21T22:46:00Z">
          <w:pPr>
            <w:ind w:left="720"/>
            <w:jc w:val="center"/>
          </w:pPr>
        </w:pPrChange>
      </w:pPr>
      <w:ins w:id="3109" w:author="Ilham Nur Pratama" w:date="2023-05-24T22:54:00Z">
        <w:r w:rsidRPr="000D26C4">
          <w:rPr>
            <w:rPrChange w:id="3110" w:author="Ilham Nur Pratama" w:date="2023-05-24T22:54:00Z">
              <w:rPr>
                <w:b/>
                <w:bCs/>
              </w:rPr>
            </w:rPrChange>
          </w:rPr>
          <w:t xml:space="preserve">Gambar </w:t>
        </w:r>
        <w:r w:rsidRPr="000D26C4">
          <w:rPr>
            <w:rPrChange w:id="3111" w:author="Ilham Nur Pratama" w:date="2023-05-24T22:54:00Z">
              <w:rPr>
                <w:b/>
                <w:bCs/>
                <w:noProof/>
              </w:rPr>
            </w:rPrChange>
          </w:rPr>
          <w:t>3</w:t>
        </w:r>
        <w:r w:rsidRPr="000D26C4">
          <w:rPr>
            <w:rPrChange w:id="3112" w:author="Ilham Nur Pratama" w:date="2023-05-24T22:54:00Z">
              <w:rPr>
                <w:b/>
                <w:bCs/>
              </w:rPr>
            </w:rPrChange>
          </w:rPr>
          <w:t>.</w:t>
        </w:r>
        <w:r w:rsidRPr="000D26C4">
          <w:rPr>
            <w:rPrChange w:id="3113" w:author="Ilham Nur Pratama" w:date="2023-05-24T22:54:00Z">
              <w:rPr>
                <w:b/>
                <w:bCs/>
                <w:noProof/>
              </w:rPr>
            </w:rPrChange>
          </w:rPr>
          <w:t>11</w:t>
        </w:r>
      </w:ins>
    </w:p>
    <w:p w14:paraId="1FB6DC63" w14:textId="26DACF89" w:rsidR="00DF75EC" w:rsidRDefault="006243FB" w:rsidP="00E16FAD">
      <w:pPr>
        <w:ind w:left="720"/>
      </w:pPr>
      <w:del w:id="3114" w:author="Ilham Nur Pratama" w:date="2023-05-15T20:28:00Z">
        <w:r w:rsidRPr="00E37E8B" w:rsidDel="00B57DB5">
          <w:rPr>
            <w:rPrChange w:id="3115" w:author="ilham.nur@office.ui.ac.id" w:date="2023-04-05T20:15:00Z">
              <w:rPr>
                <w:b/>
                <w:bCs/>
              </w:rPr>
            </w:rPrChange>
          </w:rPr>
          <w:delText xml:space="preserve">Gambar </w:delText>
        </w:r>
        <w:r w:rsidRPr="00E37E8B" w:rsidDel="00B57DB5">
          <w:rPr>
            <w:noProof/>
            <w:rPrChange w:id="3116" w:author="ilham.nur@office.ui.ac.id" w:date="2023-04-05T20:15:00Z">
              <w:rPr>
                <w:b/>
                <w:bCs/>
                <w:noProof/>
              </w:rPr>
            </w:rPrChange>
          </w:rPr>
          <w:delText>3</w:delText>
        </w:r>
        <w:r w:rsidRPr="00E37E8B" w:rsidDel="00B57DB5">
          <w:rPr>
            <w:rPrChange w:id="3117" w:author="ilham.nur@office.ui.ac.id" w:date="2023-04-05T20:15:00Z">
              <w:rPr>
                <w:b/>
                <w:bCs/>
              </w:rPr>
            </w:rPrChange>
          </w:rPr>
          <w:delText>.</w:delText>
        </w:r>
        <w:r w:rsidRPr="00E37E8B" w:rsidDel="00B57DB5">
          <w:rPr>
            <w:noProof/>
            <w:rPrChange w:id="3118" w:author="ilham.nur@office.ui.ac.id" w:date="2023-04-05T20:15:00Z">
              <w:rPr>
                <w:b/>
                <w:bCs/>
                <w:noProof/>
              </w:rPr>
            </w:rPrChange>
          </w:rPr>
          <w:delText>11</w:delText>
        </w:r>
      </w:del>
      <w:r w:rsidR="001B3CA8" w:rsidRPr="00E37E8B">
        <w:fldChar w:fldCharType="end"/>
      </w:r>
      <w:r w:rsidR="001B3CA8">
        <w:t xml:space="preserve"> menunjukkan bagaimana preferensi pakar dalam menentukan </w:t>
      </w:r>
      <w:r w:rsidR="00DC7BEC">
        <w:t xml:space="preserve">sumber daya yang akan melakukan pekerjaan yang memiliki </w:t>
      </w:r>
      <w:r w:rsidR="00DC7BEC">
        <w:rPr>
          <w:i/>
          <w:iCs/>
        </w:rPr>
        <w:t xml:space="preserve">deliverables </w:t>
      </w:r>
      <w:r w:rsidR="00DC7BEC">
        <w:t xml:space="preserve">sedikit dengan tingkat kesulitan yang tinggi. Para pakar relatif memilih pekerjaan seperti ini dapat dikerjakan oleh </w:t>
      </w:r>
      <w:r w:rsidR="00DC7BEC" w:rsidRPr="003E6F93">
        <w:rPr>
          <w:i/>
          <w:iCs/>
        </w:rPr>
        <w:t>senior officer</w:t>
      </w:r>
      <w:r w:rsidR="00DC7BEC">
        <w:t>, karena mempertimbangkan kecepatan dalam bekerja dan pengetahuan yang lebih dalam terkait dengan bidang ilmu masing-masing.</w:t>
      </w:r>
      <w:r w:rsidR="004A51CF">
        <w:t xml:space="preserve"> Para pakar mempertimbangkan menggunakan senior </w:t>
      </w:r>
      <w:r w:rsidR="004A51CF">
        <w:rPr>
          <w:i/>
          <w:iCs/>
        </w:rPr>
        <w:t xml:space="preserve">officer </w:t>
      </w:r>
      <w:r w:rsidR="004A51CF">
        <w:t xml:space="preserve">karena pekerjaan yang dilakukan hanya memiliki sedikit </w:t>
      </w:r>
      <w:r w:rsidR="004A51CF">
        <w:rPr>
          <w:i/>
          <w:iCs/>
        </w:rPr>
        <w:t xml:space="preserve">deliverables </w:t>
      </w:r>
      <w:r w:rsidR="004A51CF">
        <w:t xml:space="preserve">yang tidak akan banyak memakan waktu pekerjaan. Karena apabila </w:t>
      </w:r>
      <w:r w:rsidR="004A51CF" w:rsidRPr="003E6F93">
        <w:t>senior</w:t>
      </w:r>
      <w:r w:rsidR="004A51CF">
        <w:rPr>
          <w:i/>
          <w:iCs/>
        </w:rPr>
        <w:t xml:space="preserve"> officer </w:t>
      </w:r>
      <w:r w:rsidR="004A51CF">
        <w:t>mengerjakan pekerjaan lebih banyak maka biaya perjam yang dikeluarkanpun akan semakin besar.</w:t>
      </w:r>
    </w:p>
    <w:p w14:paraId="1F992995" w14:textId="77777777" w:rsidR="000D26C4" w:rsidRPr="000D26C4" w:rsidRDefault="00BE6130">
      <w:pPr>
        <w:ind w:left="720"/>
        <w:rPr>
          <w:ins w:id="3119" w:author="Ilham Nur Pratama" w:date="2023-05-24T22:54:00Z"/>
          <w:noProof/>
          <w:rPrChange w:id="3120" w:author="Ilham Nur Pratama" w:date="2023-05-24T22:54:00Z">
            <w:rPr>
              <w:ins w:id="3121" w:author="Ilham Nur Pratama" w:date="2023-05-24T22:54:00Z"/>
              <w:b/>
              <w:bCs/>
            </w:rPr>
          </w:rPrChange>
        </w:rPr>
        <w:pPrChange w:id="3122" w:author="Ilham Nur Pratama" w:date="2023-05-24T22:54:00Z">
          <w:pPr>
            <w:jc w:val="center"/>
          </w:pPr>
        </w:pPrChange>
      </w:pPr>
      <w:r w:rsidRPr="008E2CB9">
        <w:t xml:space="preserve">Pada </w:t>
      </w:r>
      <w:r w:rsidRPr="008E2CB9">
        <w:fldChar w:fldCharType="begin"/>
      </w:r>
      <w:r w:rsidRPr="008E2CB9">
        <w:instrText xml:space="preserve"> REF _Ref129382938 \h </w:instrText>
      </w:r>
      <w:r w:rsidR="00E37E8B" w:rsidRPr="008E2CB9">
        <w:rPr>
          <w:rPrChange w:id="3123" w:author="Ilham Nur Pratama" w:date="2023-05-21T08:53:00Z">
            <w:rPr>
              <w:b/>
              <w:bCs/>
            </w:rPr>
          </w:rPrChange>
        </w:rPr>
        <w:instrText xml:space="preserve"> \* MERGEFORMAT </w:instrText>
      </w:r>
      <w:r w:rsidRPr="008E2CB9">
        <w:fldChar w:fldCharType="separate"/>
      </w:r>
    </w:p>
    <w:p w14:paraId="67CDFE1B" w14:textId="00559A85" w:rsidR="00A968D4" w:rsidRDefault="000D26C4" w:rsidP="00E16FAD">
      <w:pPr>
        <w:ind w:left="720"/>
      </w:pPr>
      <w:ins w:id="3124" w:author="Ilham Nur Pratama" w:date="2023-05-24T22:54:00Z">
        <w:r w:rsidRPr="000D26C4">
          <w:rPr>
            <w:noProof/>
            <w:rPrChange w:id="3125" w:author="Ilham Nur Pratama" w:date="2023-05-24T22:54:00Z">
              <w:rPr>
                <w:b/>
                <w:bCs/>
              </w:rPr>
            </w:rPrChange>
          </w:rPr>
          <w:t>Gambar</w:t>
        </w:r>
        <w:r w:rsidRPr="000D26C4">
          <w:rPr>
            <w:rPrChange w:id="3126" w:author="Ilham Nur Pratama" w:date="2023-05-24T22:54:00Z">
              <w:rPr>
                <w:b/>
                <w:bCs/>
              </w:rPr>
            </w:rPrChange>
          </w:rPr>
          <w:t xml:space="preserve"> </w:t>
        </w:r>
        <w:r w:rsidRPr="000D26C4">
          <w:rPr>
            <w:rPrChange w:id="3127" w:author="Ilham Nur Pratama" w:date="2023-05-24T22:54:00Z">
              <w:rPr>
                <w:b/>
                <w:bCs/>
                <w:noProof/>
              </w:rPr>
            </w:rPrChange>
          </w:rPr>
          <w:t>3</w:t>
        </w:r>
        <w:r w:rsidRPr="000D26C4">
          <w:rPr>
            <w:rPrChange w:id="3128" w:author="Ilham Nur Pratama" w:date="2023-05-24T22:54:00Z">
              <w:rPr>
                <w:b/>
                <w:bCs/>
              </w:rPr>
            </w:rPrChange>
          </w:rPr>
          <w:t>.</w:t>
        </w:r>
        <w:r w:rsidRPr="000D26C4">
          <w:rPr>
            <w:rPrChange w:id="3129" w:author="Ilham Nur Pratama" w:date="2023-05-24T22:54:00Z">
              <w:rPr>
                <w:b/>
                <w:bCs/>
                <w:noProof/>
              </w:rPr>
            </w:rPrChange>
          </w:rPr>
          <w:t>12</w:t>
        </w:r>
      </w:ins>
      <w:del w:id="3130" w:author="Ilham Nur Pratama" w:date="2023-05-17T20:22:00Z">
        <w:r w:rsidR="00B57DB5" w:rsidRPr="008E2CB9" w:rsidDel="0090687B">
          <w:delText xml:space="preserve">Gambar </w:delText>
        </w:r>
        <w:r w:rsidR="00B57DB5" w:rsidRPr="008E2CB9" w:rsidDel="0090687B">
          <w:rPr>
            <w:noProof/>
          </w:rPr>
          <w:delText>3.12</w:delText>
        </w:r>
      </w:del>
      <w:r w:rsidR="00BE6130" w:rsidRPr="008E2CB9">
        <w:fldChar w:fldCharType="end"/>
      </w:r>
      <w:r w:rsidR="00BE6130">
        <w:t xml:space="preserve"> menunjukkan </w:t>
      </w:r>
      <w:r w:rsidR="00935E37">
        <w:t xml:space="preserve">preferensi pakar dalam menentukan pekerjaan yang memiliki banyak </w:t>
      </w:r>
      <w:r w:rsidR="00935E37">
        <w:rPr>
          <w:i/>
          <w:iCs/>
        </w:rPr>
        <w:t xml:space="preserve">deliverables </w:t>
      </w:r>
      <w:r w:rsidR="00935E37">
        <w:t xml:space="preserve">dan tingkat kesulitan yang rendah. Para pakar </w:t>
      </w:r>
      <w:r w:rsidR="00935E37">
        <w:lastRenderedPageBreak/>
        <w:t xml:space="preserve">memiliki kecenderungan untuk melakukan disposisi pekerjaan seperti ini kepada </w:t>
      </w:r>
      <w:r w:rsidR="00DE212E">
        <w:rPr>
          <w:i/>
          <w:iCs/>
        </w:rPr>
        <w:t xml:space="preserve">officer </w:t>
      </w:r>
      <w:r w:rsidR="00A968D4">
        <w:t xml:space="preserve">level. Hal ini selain mempertimbangkan aspek pengembangan </w:t>
      </w:r>
      <w:r w:rsidR="00A968D4">
        <w:rPr>
          <w:i/>
          <w:iCs/>
        </w:rPr>
        <w:t xml:space="preserve">officer </w:t>
      </w:r>
      <w:r w:rsidR="00A968D4">
        <w:t>tentunya mempertimbangkan biaya perjam yang dikeluarkan oleh organisasi akan relatif lebih sedikit, jika menggunakan sumber daya yang memiliki tingkatan lebih tinggi.</w:t>
      </w:r>
    </w:p>
    <w:p w14:paraId="67458F1D" w14:textId="77777777" w:rsidR="00A968D4" w:rsidRDefault="0017462A">
      <w:pPr>
        <w:jc w:val="center"/>
        <w:pPrChange w:id="3131" w:author="Ilham Nur Pratama" w:date="2023-05-15T20:30:00Z">
          <w:pPr>
            <w:ind w:left="720"/>
            <w:jc w:val="center"/>
          </w:pPr>
        </w:pPrChange>
      </w:pPr>
      <w:r>
        <w:rPr>
          <w:noProof/>
        </w:rPr>
        <w:drawing>
          <wp:inline distT="0" distB="0" distL="0" distR="0" wp14:anchorId="59675F0C" wp14:editId="32CD8B74">
            <wp:extent cx="4528868" cy="2734574"/>
            <wp:effectExtent l="0" t="0" r="5080" b="8890"/>
            <wp:docPr id="49" name="Chart 49">
              <a:extLst xmlns:a="http://schemas.openxmlformats.org/drawingml/2006/main">
                <a:ext uri="{FF2B5EF4-FFF2-40B4-BE49-F238E27FC236}">
                  <a16:creationId xmlns:a16="http://schemas.microsoft.com/office/drawing/2014/main" id="{2F1286C4-D36C-99E4-0C80-5510574AE1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bookmarkStart w:id="3132" w:name="_Ref129382937"/>
    </w:p>
    <w:p w14:paraId="7EE0AD1D" w14:textId="06A1C320" w:rsidR="00B57DB5" w:rsidRDefault="0017462A" w:rsidP="00B57DB5">
      <w:pPr>
        <w:ind w:left="720"/>
        <w:jc w:val="center"/>
        <w:rPr>
          <w:ins w:id="3133" w:author="Ilham Nur Pratama" w:date="2023-05-15T20:28:00Z"/>
          <w:b/>
          <w:bCs/>
        </w:rPr>
      </w:pPr>
      <w:bookmarkStart w:id="3134" w:name="_Toc135601496"/>
      <w:r w:rsidRPr="003E6F93">
        <w:rPr>
          <w:b/>
          <w:bCs/>
        </w:rPr>
        <w:t xml:space="preserve">Gambar </w:t>
      </w:r>
      <w:r w:rsidR="005F7599">
        <w:rPr>
          <w:b/>
          <w:bCs/>
        </w:rPr>
        <w:fldChar w:fldCharType="begin"/>
      </w:r>
      <w:r w:rsidR="005F7599">
        <w:rPr>
          <w:b/>
          <w:bCs/>
        </w:rPr>
        <w:instrText xml:space="preserve"> STYLEREF 1 \s </w:instrText>
      </w:r>
      <w:r w:rsidR="005F7599">
        <w:rPr>
          <w:b/>
          <w:bCs/>
        </w:rPr>
        <w:fldChar w:fldCharType="separate"/>
      </w:r>
      <w:r w:rsidR="000D26C4">
        <w:rPr>
          <w:b/>
          <w:bCs/>
          <w:noProof/>
        </w:rPr>
        <w:t>3</w:t>
      </w:r>
      <w:r w:rsidR="005F7599">
        <w:rPr>
          <w:b/>
          <w:bCs/>
        </w:rPr>
        <w:fldChar w:fldCharType="end"/>
      </w:r>
      <w:r w:rsidR="005F7599">
        <w:rPr>
          <w:b/>
          <w:bCs/>
        </w:rPr>
        <w:t>.</w:t>
      </w:r>
      <w:r w:rsidR="005F7599">
        <w:rPr>
          <w:b/>
          <w:bCs/>
        </w:rPr>
        <w:fldChar w:fldCharType="begin"/>
      </w:r>
      <w:r w:rsidR="005F7599">
        <w:rPr>
          <w:b/>
          <w:bCs/>
        </w:rPr>
        <w:instrText xml:space="preserve"> SEQ Gambar \* ARABIC \s 1 </w:instrText>
      </w:r>
      <w:r w:rsidR="005F7599">
        <w:rPr>
          <w:b/>
          <w:bCs/>
        </w:rPr>
        <w:fldChar w:fldCharType="separate"/>
      </w:r>
      <w:r w:rsidR="000D26C4">
        <w:rPr>
          <w:b/>
          <w:bCs/>
          <w:noProof/>
        </w:rPr>
        <w:t>11</w:t>
      </w:r>
      <w:r w:rsidR="005F7599">
        <w:rPr>
          <w:b/>
          <w:bCs/>
        </w:rPr>
        <w:fldChar w:fldCharType="end"/>
      </w:r>
      <w:bookmarkEnd w:id="3132"/>
      <w:r w:rsidRPr="003E6F93">
        <w:rPr>
          <w:b/>
          <w:bCs/>
        </w:rPr>
        <w:t xml:space="preserve"> Preferensi alokasi pekerjaan untuk </w:t>
      </w:r>
      <w:r w:rsidRPr="003E6F93">
        <w:rPr>
          <w:b/>
          <w:bCs/>
          <w:i/>
          <w:iCs/>
          <w:sz w:val="20"/>
          <w:szCs w:val="18"/>
        </w:rPr>
        <w:t>deliverables</w:t>
      </w:r>
      <w:r w:rsidRPr="003E6F93">
        <w:rPr>
          <w:b/>
          <w:bCs/>
        </w:rPr>
        <w:t xml:space="preserve"> sedikit dengan kesulitan tinggi</w:t>
      </w:r>
      <w:bookmarkEnd w:id="3134"/>
    </w:p>
    <w:p w14:paraId="71A06918" w14:textId="77777777" w:rsidR="00B57DB5" w:rsidRDefault="00C9448C" w:rsidP="00B57DB5">
      <w:pPr>
        <w:jc w:val="center"/>
        <w:rPr>
          <w:ins w:id="3135" w:author="Ilham Nur Pratama" w:date="2023-05-15T20:29:00Z"/>
          <w:b/>
          <w:bCs/>
        </w:rPr>
      </w:pPr>
      <w:r>
        <w:rPr>
          <w:noProof/>
        </w:rPr>
        <w:drawing>
          <wp:inline distT="0" distB="0" distL="0" distR="0" wp14:anchorId="4D395177" wp14:editId="126BABFF">
            <wp:extent cx="4572000" cy="2743200"/>
            <wp:effectExtent l="0" t="0" r="0" b="0"/>
            <wp:docPr id="97" name="Chart 97">
              <a:extLst xmlns:a="http://schemas.openxmlformats.org/drawingml/2006/main">
                <a:ext uri="{FF2B5EF4-FFF2-40B4-BE49-F238E27FC236}">
                  <a16:creationId xmlns:a16="http://schemas.microsoft.com/office/drawing/2014/main" id="{B71D1C80-C702-C667-0178-97B11B95C8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bookmarkStart w:id="3136" w:name="_Ref129382938"/>
    </w:p>
    <w:p w14:paraId="31F48065" w14:textId="2D3C6D5D" w:rsidR="008952C1" w:rsidRPr="002F46E8" w:rsidRDefault="00F441D0" w:rsidP="0090687B">
      <w:pPr>
        <w:jc w:val="center"/>
        <w:rPr>
          <w:bCs/>
        </w:rPr>
      </w:pPr>
      <w:bookmarkStart w:id="3137" w:name="_Toc135601497"/>
      <w:r w:rsidRPr="003E6F93">
        <w:rPr>
          <w:b/>
          <w:bCs/>
        </w:rPr>
        <w:t xml:space="preserve">Gambar </w:t>
      </w:r>
      <w:r w:rsidR="005F7599">
        <w:rPr>
          <w:b/>
          <w:bCs/>
        </w:rPr>
        <w:fldChar w:fldCharType="begin"/>
      </w:r>
      <w:r w:rsidR="005F7599">
        <w:rPr>
          <w:b/>
          <w:bCs/>
        </w:rPr>
        <w:instrText xml:space="preserve"> STYLEREF 1 \s </w:instrText>
      </w:r>
      <w:r w:rsidR="005F7599">
        <w:rPr>
          <w:b/>
          <w:bCs/>
        </w:rPr>
        <w:fldChar w:fldCharType="separate"/>
      </w:r>
      <w:r w:rsidR="000D26C4">
        <w:rPr>
          <w:b/>
          <w:bCs/>
          <w:noProof/>
        </w:rPr>
        <w:t>3</w:t>
      </w:r>
      <w:r w:rsidR="005F7599">
        <w:rPr>
          <w:b/>
          <w:bCs/>
        </w:rPr>
        <w:fldChar w:fldCharType="end"/>
      </w:r>
      <w:r w:rsidR="005F7599">
        <w:rPr>
          <w:b/>
          <w:bCs/>
        </w:rPr>
        <w:t>.</w:t>
      </w:r>
      <w:r w:rsidR="005F7599">
        <w:rPr>
          <w:b/>
          <w:bCs/>
        </w:rPr>
        <w:fldChar w:fldCharType="begin"/>
      </w:r>
      <w:r w:rsidR="005F7599">
        <w:rPr>
          <w:b/>
          <w:bCs/>
        </w:rPr>
        <w:instrText xml:space="preserve"> SEQ Gambar \* ARABIC \s 1 </w:instrText>
      </w:r>
      <w:r w:rsidR="005F7599">
        <w:rPr>
          <w:b/>
          <w:bCs/>
        </w:rPr>
        <w:fldChar w:fldCharType="separate"/>
      </w:r>
      <w:r w:rsidR="000D26C4">
        <w:rPr>
          <w:b/>
          <w:bCs/>
          <w:noProof/>
        </w:rPr>
        <w:t>12</w:t>
      </w:r>
      <w:r w:rsidR="005F7599">
        <w:rPr>
          <w:b/>
          <w:bCs/>
        </w:rPr>
        <w:fldChar w:fldCharType="end"/>
      </w:r>
      <w:bookmarkEnd w:id="3136"/>
      <w:r w:rsidRPr="003E6F93">
        <w:rPr>
          <w:b/>
          <w:bCs/>
        </w:rPr>
        <w:t xml:space="preserve"> Preferensi alokasi pekerja untuk proyek </w:t>
      </w:r>
      <w:r w:rsidR="00F41A59" w:rsidRPr="003E6F93">
        <w:rPr>
          <w:b/>
          <w:bCs/>
        </w:rPr>
        <w:t xml:space="preserve">dengan </w:t>
      </w:r>
      <w:r w:rsidRPr="003E6F93">
        <w:rPr>
          <w:b/>
          <w:bCs/>
          <w:i/>
        </w:rPr>
        <w:t>deliverables</w:t>
      </w:r>
      <w:r w:rsidRPr="003E6F93">
        <w:rPr>
          <w:b/>
          <w:bCs/>
        </w:rPr>
        <w:t xml:space="preserve"> </w:t>
      </w:r>
      <w:r w:rsidR="00C9448C" w:rsidRPr="003E6F93">
        <w:rPr>
          <w:b/>
          <w:bCs/>
        </w:rPr>
        <w:t>banyak</w:t>
      </w:r>
      <w:r w:rsidRPr="003E6F93">
        <w:rPr>
          <w:b/>
          <w:bCs/>
        </w:rPr>
        <w:t xml:space="preserve"> dan kesulitan </w:t>
      </w:r>
      <w:r w:rsidR="00C9448C" w:rsidRPr="003E6F93">
        <w:rPr>
          <w:b/>
          <w:bCs/>
        </w:rPr>
        <w:t>rendah</w:t>
      </w:r>
      <w:bookmarkEnd w:id="3137"/>
    </w:p>
    <w:p w14:paraId="5A337D05" w14:textId="26C7BAE5" w:rsidR="00F41A59" w:rsidRDefault="00C32707" w:rsidP="003E6F93">
      <w:pPr>
        <w:keepNext/>
        <w:ind w:left="720"/>
      </w:pPr>
      <w:r>
        <w:rPr>
          <w:noProof/>
        </w:rPr>
        <w:lastRenderedPageBreak/>
        <w:drawing>
          <wp:inline distT="0" distB="0" distL="0" distR="0" wp14:anchorId="1BE4CCDD" wp14:editId="47B21AB8">
            <wp:extent cx="4572000" cy="2743200"/>
            <wp:effectExtent l="0" t="0" r="0" b="0"/>
            <wp:docPr id="112" name="Chart 112">
              <a:extLst xmlns:a="http://schemas.openxmlformats.org/drawingml/2006/main">
                <a:ext uri="{FF2B5EF4-FFF2-40B4-BE49-F238E27FC236}">
                  <a16:creationId xmlns:a16="http://schemas.microsoft.com/office/drawing/2014/main" id="{6DDBAE8A-2A2A-9A69-0561-A8AAA4421B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6580B0F" w14:textId="6F185B61" w:rsidR="00CE2315" w:rsidRDefault="00F41A59" w:rsidP="00EE5E34">
      <w:pPr>
        <w:pStyle w:val="Caption"/>
      </w:pPr>
      <w:bookmarkStart w:id="3138" w:name="_Ref129382940"/>
      <w:bookmarkStart w:id="3139" w:name="_Toc135601498"/>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13</w:t>
      </w:r>
      <w:r w:rsidR="005A58B4">
        <w:rPr>
          <w:noProof/>
        </w:rPr>
        <w:fldChar w:fldCharType="end"/>
      </w:r>
      <w:bookmarkEnd w:id="3138"/>
      <w:r>
        <w:t xml:space="preserve"> Preferensi alokasi pekerja untuk proyek dengan </w:t>
      </w:r>
      <w:r>
        <w:rPr>
          <w:i/>
        </w:rPr>
        <w:t xml:space="preserve">delivarables </w:t>
      </w:r>
      <w:r w:rsidR="00C32707">
        <w:t>sedikit</w:t>
      </w:r>
      <w:r w:rsidRPr="003E6F93">
        <w:t xml:space="preserve"> dengan tingkat kesulitan rendah</w:t>
      </w:r>
      <w:bookmarkEnd w:id="3139"/>
    </w:p>
    <w:p w14:paraId="0AFB545B" w14:textId="541C485D" w:rsidR="00C56C18" w:rsidRDefault="00C32707" w:rsidP="003E6F93">
      <w:pPr>
        <w:keepNext/>
        <w:ind w:left="720"/>
      </w:pPr>
      <w:r>
        <w:rPr>
          <w:noProof/>
        </w:rPr>
        <w:drawing>
          <wp:inline distT="0" distB="0" distL="0" distR="0" wp14:anchorId="474C36A2" wp14:editId="16B7F0D1">
            <wp:extent cx="4572000" cy="2743200"/>
            <wp:effectExtent l="0" t="0" r="0" b="0"/>
            <wp:docPr id="113" name="Chart 113">
              <a:extLst xmlns:a="http://schemas.openxmlformats.org/drawingml/2006/main">
                <a:ext uri="{FF2B5EF4-FFF2-40B4-BE49-F238E27FC236}">
                  <a16:creationId xmlns:a16="http://schemas.microsoft.com/office/drawing/2014/main" id="{B61EABF6-01DD-D48A-3229-06033E6988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0D48B51B" w14:textId="1C8D4B08" w:rsidR="00AC7BB4" w:rsidRDefault="00C56C18" w:rsidP="00EE5E34">
      <w:pPr>
        <w:pStyle w:val="Caption"/>
      </w:pPr>
      <w:bookmarkStart w:id="3140" w:name="_Ref129382941"/>
      <w:bookmarkStart w:id="3141" w:name="_Ref135551607"/>
      <w:bookmarkStart w:id="3142" w:name="_Toc135601499"/>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14</w:t>
      </w:r>
      <w:r w:rsidR="005A58B4">
        <w:rPr>
          <w:noProof/>
        </w:rPr>
        <w:fldChar w:fldCharType="end"/>
      </w:r>
      <w:bookmarkEnd w:id="3140"/>
      <w:r>
        <w:t xml:space="preserve"> Preferensi alokasi pekerja untuk proyek dengan </w:t>
      </w:r>
      <w:r>
        <w:rPr>
          <w:i/>
        </w:rPr>
        <w:t xml:space="preserve">delivarables </w:t>
      </w:r>
      <w:r w:rsidR="00C32707">
        <w:t>banyak</w:t>
      </w:r>
      <w:r>
        <w:t xml:space="preserve"> </w:t>
      </w:r>
      <w:r w:rsidRPr="00902B1E">
        <w:t xml:space="preserve">dengan tingkat kesulitan </w:t>
      </w:r>
      <w:r w:rsidR="00C32707">
        <w:t>tinggi</w:t>
      </w:r>
      <w:bookmarkEnd w:id="3141"/>
      <w:bookmarkEnd w:id="3142"/>
    </w:p>
    <w:p w14:paraId="17025474" w14:textId="1395F9D3" w:rsidR="00A968D4" w:rsidRDefault="00F23847" w:rsidP="00A968D4">
      <w:pPr>
        <w:ind w:left="720"/>
      </w:pPr>
      <w:r>
        <w:t xml:space="preserve">Pada </w:t>
      </w:r>
      <w:r>
        <w:fldChar w:fldCharType="begin"/>
      </w:r>
      <w:r>
        <w:instrText xml:space="preserve"> REF _Ref129382940 \h </w:instrText>
      </w:r>
      <w:r>
        <w:fldChar w:fldCharType="separate"/>
      </w:r>
      <w:r w:rsidR="000D26C4">
        <w:t xml:space="preserve">Gambar </w:t>
      </w:r>
      <w:r w:rsidR="000D26C4">
        <w:rPr>
          <w:noProof/>
        </w:rPr>
        <w:t>3</w:t>
      </w:r>
      <w:r w:rsidR="000D26C4">
        <w:t>.</w:t>
      </w:r>
      <w:r w:rsidR="000D26C4">
        <w:rPr>
          <w:noProof/>
        </w:rPr>
        <w:t>13</w:t>
      </w:r>
      <w:r>
        <w:fldChar w:fldCharType="end"/>
      </w:r>
      <w:r>
        <w:t xml:space="preserve">, menunjukkaan preferensi pakar dalam memberikan pekerjaan kepada sumber daya yang memiliki </w:t>
      </w:r>
      <w:r>
        <w:rPr>
          <w:i/>
          <w:iCs/>
        </w:rPr>
        <w:t xml:space="preserve">deliverables </w:t>
      </w:r>
      <w:r>
        <w:t xml:space="preserve">sedikit dan tingkat kesulitan yang rendah. Para pakar </w:t>
      </w:r>
      <w:r w:rsidR="00226F3E">
        <w:t xml:space="preserve">memiliki preferensi untuk menunjuk </w:t>
      </w:r>
      <w:r w:rsidR="00226F3E">
        <w:rPr>
          <w:i/>
          <w:iCs/>
        </w:rPr>
        <w:t xml:space="preserve">officer </w:t>
      </w:r>
      <w:r w:rsidR="00226F3E">
        <w:t xml:space="preserve">untuk mengerjakan pekerjaan dengan jenis </w:t>
      </w:r>
      <w:r w:rsidR="00226F3E">
        <w:rPr>
          <w:i/>
          <w:iCs/>
        </w:rPr>
        <w:t xml:space="preserve">deliverables </w:t>
      </w:r>
      <w:r w:rsidR="00226F3E">
        <w:t xml:space="preserve">sedikit dan tingkat kesulitan yang rendah, sebagai sarana belajar bagi para </w:t>
      </w:r>
      <w:r w:rsidR="00226F3E">
        <w:rPr>
          <w:i/>
          <w:iCs/>
        </w:rPr>
        <w:t>officer</w:t>
      </w:r>
      <w:r w:rsidR="00226F3E">
        <w:t xml:space="preserve"> dan tidak akan berpotensi sebagai </w:t>
      </w:r>
      <w:r w:rsidR="00BE2691">
        <w:t>penghambat dalam pelaksanaan proyek.</w:t>
      </w:r>
    </w:p>
    <w:p w14:paraId="20ABCFD4" w14:textId="486667E8" w:rsidR="00BE2691" w:rsidRPr="0013441D" w:rsidRDefault="00BE2691" w:rsidP="003E6F93">
      <w:pPr>
        <w:ind w:left="720"/>
      </w:pPr>
      <w:r>
        <w:lastRenderedPageBreak/>
        <w:t xml:space="preserve">Pada </w:t>
      </w:r>
      <w:r>
        <w:fldChar w:fldCharType="begin"/>
      </w:r>
      <w:r>
        <w:instrText xml:space="preserve"> REF _Ref129382941 \h </w:instrText>
      </w:r>
      <w:r>
        <w:fldChar w:fldCharType="separate"/>
      </w:r>
      <w:r w:rsidR="000D26C4">
        <w:t xml:space="preserve">Gambar </w:t>
      </w:r>
      <w:r w:rsidR="000D26C4">
        <w:rPr>
          <w:noProof/>
        </w:rPr>
        <w:t>3</w:t>
      </w:r>
      <w:r w:rsidR="000D26C4">
        <w:t>.</w:t>
      </w:r>
      <w:r w:rsidR="000D26C4">
        <w:rPr>
          <w:noProof/>
        </w:rPr>
        <w:t>14</w:t>
      </w:r>
      <w:r>
        <w:fldChar w:fldCharType="end"/>
      </w:r>
      <w:r w:rsidR="00E95FB5">
        <w:t xml:space="preserve"> merupakan preferensi pakar dalam menentukan pekerja yang akan mengerjakan pekerjaan yang </w:t>
      </w:r>
      <w:r w:rsidR="00C9323E">
        <w:t xml:space="preserve">memiliki </w:t>
      </w:r>
      <w:r w:rsidR="00C9323E">
        <w:rPr>
          <w:i/>
          <w:iCs/>
        </w:rPr>
        <w:t xml:space="preserve">deliverables </w:t>
      </w:r>
      <w:r w:rsidR="00C9323E">
        <w:t xml:space="preserve">banyak dengan tingkat kesulitan tinggi. Para pakar memiliki preferensi tertinggi untuk memberikan pekerjaan ini kepada </w:t>
      </w:r>
      <w:r w:rsidR="00C9323E">
        <w:rPr>
          <w:i/>
          <w:iCs/>
        </w:rPr>
        <w:t xml:space="preserve">functional manager </w:t>
      </w:r>
      <w:r w:rsidR="00C9323E">
        <w:t xml:space="preserve">atau senior </w:t>
      </w:r>
      <w:r w:rsidR="00C9323E">
        <w:rPr>
          <w:i/>
          <w:iCs/>
        </w:rPr>
        <w:t xml:space="preserve">officer. </w:t>
      </w:r>
      <w:r w:rsidR="00C9323E">
        <w:t xml:space="preserve">Hal ini karena secara kompetensi </w:t>
      </w:r>
      <w:r w:rsidR="00C9323E">
        <w:rPr>
          <w:i/>
          <w:iCs/>
        </w:rPr>
        <w:t xml:space="preserve">officer </w:t>
      </w:r>
      <w:r w:rsidR="00C9323E">
        <w:t xml:space="preserve">akan lebih lama dalam melakukan penyelesaian pekerjaan, ditambah pekerjaan yang biasanya memiliki banyak </w:t>
      </w:r>
      <w:r w:rsidR="0013441D">
        <w:rPr>
          <w:i/>
          <w:iCs/>
        </w:rPr>
        <w:t xml:space="preserve">deliverables </w:t>
      </w:r>
      <w:r w:rsidR="0013441D">
        <w:t>dengan tingkat kesulitan tinggi, merupakan proyek yang bernilai besar sehingga biaya penggunaan sumber daya akan tertutup oleh keuntungan yang akan didapatkan.</w:t>
      </w:r>
    </w:p>
    <w:p w14:paraId="34DF7AC5" w14:textId="0306478E" w:rsidR="00590362" w:rsidRDefault="00590362" w:rsidP="003E6F93">
      <w:pPr>
        <w:pStyle w:val="Heading2"/>
      </w:pPr>
      <w:bookmarkStart w:id="3143" w:name="_Toc130647642"/>
      <w:bookmarkStart w:id="3144" w:name="_Toc130734470"/>
      <w:bookmarkStart w:id="3145" w:name="_Toc135601443"/>
      <w:bookmarkEnd w:id="3143"/>
      <w:bookmarkEnd w:id="3144"/>
      <w:r>
        <w:t>Perancangan Arsitektur Sistem</w:t>
      </w:r>
      <w:bookmarkEnd w:id="3145"/>
    </w:p>
    <w:p w14:paraId="65524F70" w14:textId="1C0EE4D1" w:rsidR="00EE0E34" w:rsidRDefault="00695FFF" w:rsidP="003E6F93">
      <w:pPr>
        <w:rPr>
          <w:ins w:id="3146" w:author="Ilham Nur Pratama" w:date="2023-05-16T21:48:00Z"/>
        </w:rPr>
      </w:pPr>
      <w:r>
        <w:t>Pengembangan SIMP yang akan dibangun akan dilakukan perancangan terlebih dahulu</w:t>
      </w:r>
      <w:ins w:id="3147" w:author="Ilham Nur Pratama" w:date="2023-05-16T21:14:00Z">
        <w:r w:rsidR="00736A8D">
          <w:t xml:space="preserve">. Perancangan ini meliputi </w:t>
        </w:r>
        <w:r w:rsidR="006C7E38">
          <w:t>k</w:t>
        </w:r>
      </w:ins>
      <w:ins w:id="3148" w:author="Ilham Nur Pratama" w:date="2023-05-16T21:15:00Z">
        <w:r w:rsidR="006C7E38">
          <w:t xml:space="preserve">ebutuhan atas </w:t>
        </w:r>
      </w:ins>
      <w:ins w:id="3149" w:author="Ilham Nur Pratama" w:date="2023-05-16T21:19:00Z">
        <w:r w:rsidR="00D360BF">
          <w:t xml:space="preserve">sistem dengan menggunakan </w:t>
        </w:r>
        <w:r w:rsidR="00D360BF" w:rsidRPr="00D360BF">
          <w:rPr>
            <w:i/>
            <w:iCs/>
            <w:rPrChange w:id="3150" w:author="Ilham Nur Pratama" w:date="2023-05-16T21:19:00Z">
              <w:rPr/>
            </w:rPrChange>
          </w:rPr>
          <w:t>framework</w:t>
        </w:r>
        <w:r w:rsidR="00D360BF">
          <w:rPr>
            <w:i/>
            <w:iCs/>
          </w:rPr>
          <w:t xml:space="preserve"> </w:t>
        </w:r>
        <w:r w:rsidR="00D360BF">
          <w:t>PIECES</w:t>
        </w:r>
        <w:r w:rsidR="00EB0BBA">
          <w:t xml:space="preserve"> untuk melihat permasalahan yang ada pada sistem yang sedang berjalan</w:t>
        </w:r>
        <w:r w:rsidR="00D360BF">
          <w:t>, kemudian kebutuhan</w:t>
        </w:r>
      </w:ins>
      <w:r>
        <w:t xml:space="preserve"> dari aspek bisnis, aplikasi, dan teknologi </w:t>
      </w:r>
      <w:del w:id="3151" w:author="Ilham Nur Pratama" w:date="2023-05-16T21:20:00Z">
        <w:r w:rsidDel="00B547C2">
          <w:delText xml:space="preserve">dengan </w:delText>
        </w:r>
      </w:del>
      <w:ins w:id="3152" w:author="Ilham Nur Pratama" w:date="2023-05-16T21:20:00Z">
        <w:r w:rsidR="00B547C2">
          <w:t xml:space="preserve">akan digambarkan </w:t>
        </w:r>
      </w:ins>
      <w:r>
        <w:t xml:space="preserve">menggunakan </w:t>
      </w:r>
      <w:r w:rsidR="00632480">
        <w:rPr>
          <w:i/>
          <w:iCs/>
        </w:rPr>
        <w:t>Enterprise Architecture</w:t>
      </w:r>
      <w:r w:rsidR="004156D1">
        <w:rPr>
          <w:i/>
          <w:iCs/>
        </w:rPr>
        <w:t xml:space="preserve"> </w:t>
      </w:r>
      <w:r w:rsidR="004156D1">
        <w:t>(EA)</w:t>
      </w:r>
      <w:r w:rsidR="00632480">
        <w:rPr>
          <w:i/>
          <w:iCs/>
        </w:rPr>
        <w:t xml:space="preserve">. </w:t>
      </w:r>
      <w:ins w:id="3153" w:author="Ilham Nur Pratama" w:date="2023-05-16T21:55:00Z">
        <w:r w:rsidR="00630151">
          <w:t xml:space="preserve">Para pakar diberikan pertanyaan terkait dengan </w:t>
        </w:r>
      </w:ins>
      <w:ins w:id="3154" w:author="Ilham Nur Pratama" w:date="2023-05-16T21:57:00Z">
        <w:r w:rsidR="00753A80">
          <w:t>kondisi PIECES dari SIMP</w:t>
        </w:r>
        <w:r w:rsidR="00AE7E9D">
          <w:t>, beserta detil komentar pada poin-poin PIECES pada SIMP yang berjalan.</w:t>
        </w:r>
      </w:ins>
      <w:ins w:id="3155" w:author="Ilham Nur Pratama" w:date="2023-05-16T21:58:00Z">
        <w:r w:rsidR="00956109">
          <w:t xml:space="preserve"> Kondisi dari PIECES dibagi kedalam skala likert</w:t>
        </w:r>
      </w:ins>
      <w:ins w:id="3156" w:author="Ilham Nur Pratama" w:date="2023-05-16T22:01:00Z">
        <w:r w:rsidR="00E83DDC">
          <w:t xml:space="preserve"> (1 hingga 5)</w:t>
        </w:r>
      </w:ins>
      <w:ins w:id="3157" w:author="Ilham Nur Pratama" w:date="2023-05-16T21:58:00Z">
        <w:r w:rsidR="00956109">
          <w:t xml:space="preserve"> </w:t>
        </w:r>
        <w:r w:rsidR="000F1B12">
          <w:t xml:space="preserve">dari mulai sangat </w:t>
        </w:r>
      </w:ins>
      <w:ins w:id="3158" w:author="Ilham Nur Pratama" w:date="2023-05-16T22:01:00Z">
        <w:r w:rsidR="00E83DDC">
          <w:t xml:space="preserve">buruk </w:t>
        </w:r>
      </w:ins>
      <w:ins w:id="3159" w:author="Ilham Nur Pratama" w:date="2023-05-16T21:58:00Z">
        <w:r w:rsidR="000F1B12">
          <w:t xml:space="preserve">hingga sangat </w:t>
        </w:r>
      </w:ins>
      <w:ins w:id="3160" w:author="Ilham Nur Pratama" w:date="2023-05-16T22:01:00Z">
        <w:r w:rsidR="00E83DDC">
          <w:t>baik</w:t>
        </w:r>
      </w:ins>
      <w:ins w:id="3161" w:author="Ilham Nur Pratama" w:date="2023-05-16T23:37:00Z">
        <w:r w:rsidR="00760FF6">
          <w:t xml:space="preserve"> </w:t>
        </w:r>
      </w:ins>
      <w:ins w:id="3162" w:author="Ilham Nur Pratama" w:date="2023-05-16T23:38:00Z">
        <w:r w:rsidR="00760FF6">
          <w:fldChar w:fldCharType="begin" w:fldLock="1"/>
        </w:r>
      </w:ins>
      <w:r w:rsidR="009E0B7B">
        <w:instrText>ADDIN CSL_CITATION {"citationItems":[{"id":"ITEM-1","itemData":{"URL":"http://www.cs.toronto.edu/~sme/CSC340F/readings/PIECES.html","accessed":{"date-parts":[["2023","5","16"]]},"author":[{"dropping-particle":"","family":"Easterbrook","given":"Steve","non-dropping-particle":"","parse-names":false,"suffix":""}],"container-title":"Cs.Toronto.Edu","id":"ITEM-1","issued":{"date-parts":[["2006"]]},"publisher":"Department of Computer Science University of Toronto","publisher-place":"Toronto","title":"The PIECES Framework","type":"webpage"},"uris":["http://www.mendeley.com/documents/?uuid=3a9d2bc9-9bb7-410b-8b7d-be67906c45b5"]}],"mendeley":{"formattedCitation":"(Easterbrook, 2006)","plainTextFormattedCitation":"(Easterbrook, 2006)","previouslyFormattedCitation":"(Easterbrook, 2006)"},"properties":{"noteIndex":0},"schema":"https://github.com/citation-style-language/schema/raw/master/csl-citation.json"}</w:instrText>
      </w:r>
      <w:r w:rsidR="00760FF6">
        <w:fldChar w:fldCharType="separate"/>
      </w:r>
      <w:r w:rsidR="00760FF6" w:rsidRPr="00760FF6">
        <w:rPr>
          <w:noProof/>
        </w:rPr>
        <w:t>(Easterbrook, 2006)</w:t>
      </w:r>
      <w:ins w:id="3163" w:author="Ilham Nur Pratama" w:date="2023-05-16T23:38:00Z">
        <w:r w:rsidR="00760FF6">
          <w:fldChar w:fldCharType="end"/>
        </w:r>
      </w:ins>
      <w:ins w:id="3164" w:author="Ilham Nur Pratama" w:date="2023-05-16T21:58:00Z">
        <w:r w:rsidR="000F1B12">
          <w:t>.</w:t>
        </w:r>
      </w:ins>
      <w:ins w:id="3165" w:author="Ilham Nur Pratama" w:date="2023-05-16T21:57:00Z">
        <w:r w:rsidR="00AE7E9D">
          <w:t xml:space="preserve"> </w:t>
        </w:r>
      </w:ins>
      <w:ins w:id="3166" w:author="Ilham Nur Pratama" w:date="2023-05-16T21:47:00Z">
        <w:r w:rsidR="004507CC">
          <w:t xml:space="preserve">Bedasarkan </w:t>
        </w:r>
      </w:ins>
      <w:ins w:id="3167" w:author="Ilham Nur Pratama" w:date="2023-05-16T21:48:00Z">
        <w:r w:rsidR="004507CC">
          <w:t>hasi</w:t>
        </w:r>
        <w:r w:rsidR="00C60153">
          <w:t xml:space="preserve">l diskusi dan wawancara yang dilakukan dengan para pakar hasil Analisa PIECES terkait dengan kondisi Sistem Informasi Manajemen Proyek yang berjalan saat ini pada PT PDI seperti pada </w:t>
        </w:r>
      </w:ins>
      <w:ins w:id="3168" w:author="Ilham Nur Pratama" w:date="2023-05-16T22:00:00Z">
        <w:r w:rsidR="00F848CE">
          <w:fldChar w:fldCharType="begin"/>
        </w:r>
        <w:r w:rsidR="00F848CE">
          <w:instrText xml:space="preserve"> REF _Ref135166819 \h </w:instrText>
        </w:r>
      </w:ins>
      <w:r w:rsidR="00F848CE">
        <w:fldChar w:fldCharType="separate"/>
      </w:r>
      <w:ins w:id="3169" w:author="Ilham Nur Pratama" w:date="2023-05-24T22:54:00Z">
        <w:r w:rsidR="000D26C4">
          <w:t xml:space="preserve">Tabel </w:t>
        </w:r>
        <w:r w:rsidR="000D26C4">
          <w:rPr>
            <w:noProof/>
          </w:rPr>
          <w:t>3</w:t>
        </w:r>
        <w:r w:rsidR="000D26C4">
          <w:t>.</w:t>
        </w:r>
        <w:r w:rsidR="000D26C4">
          <w:rPr>
            <w:noProof/>
          </w:rPr>
          <w:t>7</w:t>
        </w:r>
      </w:ins>
      <w:ins w:id="3170" w:author="Ilham Nur Pratama" w:date="2023-05-16T22:00:00Z">
        <w:r w:rsidR="00F848CE">
          <w:fldChar w:fldCharType="end"/>
        </w:r>
      </w:ins>
      <w:ins w:id="3171" w:author="Ilham Nur Pratama" w:date="2023-05-21T22:13:00Z">
        <w:r w:rsidR="002D49FE">
          <w:t xml:space="preserve"> hingga </w:t>
        </w:r>
        <w:r w:rsidR="002D49FE">
          <w:fldChar w:fldCharType="begin"/>
        </w:r>
        <w:r w:rsidR="002D49FE">
          <w:instrText xml:space="preserve"> REF _Ref135552229 \h </w:instrText>
        </w:r>
      </w:ins>
      <w:r w:rsidR="002D49FE">
        <w:fldChar w:fldCharType="separate"/>
      </w:r>
      <w:ins w:id="3172" w:author="Ilham Nur Pratama" w:date="2023-05-24T22:54:00Z">
        <w:r w:rsidR="000D26C4">
          <w:t xml:space="preserve">Tabel </w:t>
        </w:r>
        <w:r w:rsidR="000D26C4">
          <w:rPr>
            <w:noProof/>
          </w:rPr>
          <w:t>3</w:t>
        </w:r>
        <w:r w:rsidR="000D26C4">
          <w:t>.</w:t>
        </w:r>
        <w:r w:rsidR="000D26C4">
          <w:rPr>
            <w:noProof/>
          </w:rPr>
          <w:t>9</w:t>
        </w:r>
      </w:ins>
      <w:ins w:id="3173" w:author="Ilham Nur Pratama" w:date="2023-05-21T22:13:00Z">
        <w:r w:rsidR="002D49FE">
          <w:fldChar w:fldCharType="end"/>
        </w:r>
      </w:ins>
      <w:ins w:id="3174" w:author="Ilham Nur Pratama" w:date="2023-05-16T21:48:00Z">
        <w:r w:rsidR="00C60153">
          <w:t>.</w:t>
        </w:r>
      </w:ins>
    </w:p>
    <w:p w14:paraId="44267AF7" w14:textId="48DE2471" w:rsidR="00F848CE" w:rsidRDefault="00F848CE">
      <w:pPr>
        <w:pStyle w:val="Caption"/>
        <w:rPr>
          <w:ins w:id="3175" w:author="Ilham Nur Pratama" w:date="2023-05-16T21:59:00Z"/>
        </w:rPr>
        <w:pPrChange w:id="3176" w:author="Ilham Nur Pratama" w:date="2023-05-21T22:29:00Z">
          <w:pPr/>
        </w:pPrChange>
      </w:pPr>
      <w:bookmarkStart w:id="3177" w:name="_Ref135166819"/>
      <w:bookmarkStart w:id="3178" w:name="_Toc135601541"/>
      <w:ins w:id="3179" w:author="Ilham Nur Pratama" w:date="2023-05-16T21:59:00Z">
        <w:r>
          <w:t xml:space="preserve">Tabel </w:t>
        </w:r>
      </w:ins>
      <w:ins w:id="3180"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181"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182" w:author="Ilham Nur Pratama" w:date="2023-05-24T22:54:00Z">
        <w:r w:rsidR="000D26C4">
          <w:rPr>
            <w:noProof/>
          </w:rPr>
          <w:t>7</w:t>
        </w:r>
      </w:ins>
      <w:ins w:id="3183" w:author="Ilham Nur Pratama" w:date="2023-05-21T22:40:00Z">
        <w:r w:rsidR="00985B1D">
          <w:fldChar w:fldCharType="end"/>
        </w:r>
      </w:ins>
      <w:bookmarkEnd w:id="3177"/>
      <w:ins w:id="3184" w:author="Ilham Nur Pratama" w:date="2023-05-16T21:59:00Z">
        <w:r>
          <w:t xml:space="preserve"> Kondisi PIECES pada SIMP yang berjalan pada PT PDI</w:t>
        </w:r>
        <w:bookmarkEnd w:id="3178"/>
      </w:ins>
    </w:p>
    <w:tbl>
      <w:tblPr>
        <w:tblStyle w:val="TableGrid"/>
        <w:tblW w:w="0" w:type="auto"/>
        <w:tblLook w:val="04A0" w:firstRow="1" w:lastRow="0" w:firstColumn="1" w:lastColumn="0" w:noHBand="0" w:noVBand="1"/>
      </w:tblPr>
      <w:tblGrid>
        <w:gridCol w:w="1469"/>
        <w:gridCol w:w="1017"/>
        <w:gridCol w:w="6008"/>
      </w:tblGrid>
      <w:tr w:rsidR="00956109" w14:paraId="1052AA95" w14:textId="77777777" w:rsidTr="00C6450A">
        <w:trPr>
          <w:ins w:id="3185" w:author="Ilham Nur Pratama" w:date="2023-05-16T21:58:00Z"/>
        </w:trPr>
        <w:tc>
          <w:tcPr>
            <w:tcW w:w="0" w:type="auto"/>
          </w:tcPr>
          <w:p w14:paraId="4A9C1FD3" w14:textId="6B613982" w:rsidR="00956109" w:rsidRPr="00F848CE" w:rsidRDefault="00956109" w:rsidP="003E6F93">
            <w:pPr>
              <w:rPr>
                <w:ins w:id="3186" w:author="Ilham Nur Pratama" w:date="2023-05-16T21:58:00Z"/>
                <w:b/>
                <w:bCs/>
                <w:rPrChange w:id="3187" w:author="Ilham Nur Pratama" w:date="2023-05-16T21:59:00Z">
                  <w:rPr>
                    <w:ins w:id="3188" w:author="Ilham Nur Pratama" w:date="2023-05-16T21:58:00Z"/>
                  </w:rPr>
                </w:rPrChange>
              </w:rPr>
            </w:pPr>
            <w:ins w:id="3189" w:author="Ilham Nur Pratama" w:date="2023-05-16T21:58:00Z">
              <w:r w:rsidRPr="00F848CE">
                <w:rPr>
                  <w:b/>
                  <w:bCs/>
                  <w:rPrChange w:id="3190" w:author="Ilham Nur Pratama" w:date="2023-05-16T21:59:00Z">
                    <w:rPr/>
                  </w:rPrChange>
                </w:rPr>
                <w:t>Parameter</w:t>
              </w:r>
            </w:ins>
          </w:p>
        </w:tc>
        <w:tc>
          <w:tcPr>
            <w:tcW w:w="0" w:type="auto"/>
          </w:tcPr>
          <w:p w14:paraId="627DB20C" w14:textId="17EFBAAE" w:rsidR="00956109" w:rsidRPr="00F848CE" w:rsidRDefault="00956109" w:rsidP="003E6F93">
            <w:pPr>
              <w:rPr>
                <w:ins w:id="3191" w:author="Ilham Nur Pratama" w:date="2023-05-16T21:58:00Z"/>
                <w:b/>
                <w:bCs/>
                <w:rPrChange w:id="3192" w:author="Ilham Nur Pratama" w:date="2023-05-16T21:59:00Z">
                  <w:rPr>
                    <w:ins w:id="3193" w:author="Ilham Nur Pratama" w:date="2023-05-16T21:58:00Z"/>
                  </w:rPr>
                </w:rPrChange>
              </w:rPr>
            </w:pPr>
            <w:ins w:id="3194" w:author="Ilham Nur Pratama" w:date="2023-05-16T21:58:00Z">
              <w:r w:rsidRPr="00F848CE">
                <w:rPr>
                  <w:b/>
                  <w:bCs/>
                  <w:rPrChange w:id="3195" w:author="Ilham Nur Pratama" w:date="2023-05-16T21:59:00Z">
                    <w:rPr/>
                  </w:rPrChange>
                </w:rPr>
                <w:t>Kondisi</w:t>
              </w:r>
            </w:ins>
          </w:p>
        </w:tc>
        <w:tc>
          <w:tcPr>
            <w:tcW w:w="0" w:type="auto"/>
          </w:tcPr>
          <w:p w14:paraId="0B2472BE" w14:textId="4DE8172F" w:rsidR="00956109" w:rsidRPr="00F7498C" w:rsidRDefault="00C245E2" w:rsidP="003E6F93">
            <w:pPr>
              <w:rPr>
                <w:ins w:id="3196" w:author="Ilham Nur Pratama" w:date="2023-05-16T21:58:00Z"/>
                <w:b/>
                <w:bCs/>
                <w:i/>
                <w:iCs/>
                <w:rPrChange w:id="3197" w:author="Ilham Nur Pratama" w:date="2023-05-21T08:56:00Z">
                  <w:rPr>
                    <w:ins w:id="3198" w:author="Ilham Nur Pratama" w:date="2023-05-16T21:58:00Z"/>
                  </w:rPr>
                </w:rPrChange>
              </w:rPr>
            </w:pPr>
            <w:ins w:id="3199" w:author="Ilham Nur Pratama" w:date="2023-05-16T23:53:00Z">
              <w:r w:rsidRPr="00F7498C">
                <w:rPr>
                  <w:b/>
                  <w:bCs/>
                  <w:i/>
                  <w:iCs/>
                  <w:rPrChange w:id="3200" w:author="Ilham Nur Pratama" w:date="2023-05-21T08:56:00Z">
                    <w:rPr>
                      <w:b/>
                      <w:bCs/>
                    </w:rPr>
                  </w:rPrChange>
                </w:rPr>
                <w:t>Highlight</w:t>
              </w:r>
            </w:ins>
          </w:p>
        </w:tc>
      </w:tr>
      <w:tr w:rsidR="00956109" w14:paraId="2EB02417" w14:textId="77777777" w:rsidTr="00C6450A">
        <w:trPr>
          <w:ins w:id="3201" w:author="Ilham Nur Pratama" w:date="2023-05-16T21:58:00Z"/>
        </w:trPr>
        <w:tc>
          <w:tcPr>
            <w:tcW w:w="0" w:type="auto"/>
          </w:tcPr>
          <w:p w14:paraId="4E66DB83" w14:textId="7CF67D09" w:rsidR="00956109" w:rsidRPr="004E31C3" w:rsidRDefault="00F848CE" w:rsidP="003E6F93">
            <w:pPr>
              <w:rPr>
                <w:ins w:id="3202" w:author="Ilham Nur Pratama" w:date="2023-05-16T21:58:00Z"/>
                <w:i/>
                <w:iCs/>
                <w:rPrChange w:id="3203" w:author="Ilham Nur Pratama" w:date="2023-05-16T22:00:00Z">
                  <w:rPr>
                    <w:ins w:id="3204" w:author="Ilham Nur Pratama" w:date="2023-05-16T21:58:00Z"/>
                  </w:rPr>
                </w:rPrChange>
              </w:rPr>
            </w:pPr>
            <w:ins w:id="3205" w:author="Ilham Nur Pratama" w:date="2023-05-16T22:00:00Z">
              <w:r w:rsidRPr="004E31C3">
                <w:rPr>
                  <w:i/>
                  <w:iCs/>
                  <w:rPrChange w:id="3206" w:author="Ilham Nur Pratama" w:date="2023-05-16T22:00:00Z">
                    <w:rPr/>
                  </w:rPrChange>
                </w:rPr>
                <w:t>Performance</w:t>
              </w:r>
            </w:ins>
          </w:p>
        </w:tc>
        <w:tc>
          <w:tcPr>
            <w:tcW w:w="0" w:type="auto"/>
          </w:tcPr>
          <w:p w14:paraId="5B001212" w14:textId="01950370" w:rsidR="00956109" w:rsidRDefault="00752E35" w:rsidP="003E6F93">
            <w:pPr>
              <w:rPr>
                <w:ins w:id="3207" w:author="Ilham Nur Pratama" w:date="2023-05-16T21:58:00Z"/>
              </w:rPr>
            </w:pPr>
            <w:ins w:id="3208" w:author="Ilham Nur Pratama" w:date="2023-05-16T22:06:00Z">
              <w:r>
                <w:t>Baik</w:t>
              </w:r>
            </w:ins>
            <w:ins w:id="3209" w:author="Ilham Nur Pratama" w:date="2023-05-16T22:07:00Z">
              <w:r w:rsidR="00A031D5">
                <w:t xml:space="preserve"> (4)</w:t>
              </w:r>
            </w:ins>
          </w:p>
        </w:tc>
        <w:tc>
          <w:tcPr>
            <w:tcW w:w="0" w:type="auto"/>
          </w:tcPr>
          <w:p w14:paraId="77DED10D" w14:textId="77777777" w:rsidR="00956109" w:rsidRDefault="00C33026" w:rsidP="00C33026">
            <w:pPr>
              <w:pStyle w:val="ListParagraph"/>
              <w:numPr>
                <w:ilvl w:val="0"/>
                <w:numId w:val="58"/>
              </w:numPr>
              <w:rPr>
                <w:ins w:id="3210" w:author="Ilham Nur Pratama" w:date="2023-05-16T23:48:00Z"/>
              </w:rPr>
            </w:pPr>
            <w:ins w:id="3211" w:author="Ilham Nur Pratama" w:date="2023-05-16T23:48:00Z">
              <w:r w:rsidRPr="00C33026">
                <w:rPr>
                  <w:i/>
                  <w:iCs/>
                  <w:rPrChange w:id="3212" w:author="Ilham Nur Pratama" w:date="2023-05-16T23:48:00Z">
                    <w:rPr/>
                  </w:rPrChange>
                </w:rPr>
                <w:t>Response time</w:t>
              </w:r>
              <w:r>
                <w:t xml:space="preserve"> yang diberikan sudah sesuai dengan kebutuhan.</w:t>
              </w:r>
            </w:ins>
          </w:p>
          <w:p w14:paraId="2CC22271" w14:textId="5C66F90D" w:rsidR="00A205DE" w:rsidRDefault="00A205DE">
            <w:pPr>
              <w:pStyle w:val="ListParagraph"/>
              <w:numPr>
                <w:ilvl w:val="0"/>
                <w:numId w:val="58"/>
              </w:numPr>
              <w:rPr>
                <w:ins w:id="3213" w:author="Ilham Nur Pratama" w:date="2023-05-16T21:58:00Z"/>
              </w:rPr>
              <w:pPrChange w:id="3214" w:author="Ilham Nur Pratama" w:date="2023-05-16T23:49:00Z">
                <w:pPr/>
              </w:pPrChange>
            </w:pPr>
            <w:ins w:id="3215" w:author="Ilham Nur Pratama" w:date="2023-05-16T23:48:00Z">
              <w:r>
                <w:t>Tidak ada kendala pemuatan konten pada SIMP</w:t>
              </w:r>
            </w:ins>
          </w:p>
        </w:tc>
      </w:tr>
    </w:tbl>
    <w:p w14:paraId="3F3E8ED2" w14:textId="31A923A1" w:rsidR="00F7498C" w:rsidRDefault="00F7498C">
      <w:pPr>
        <w:rPr>
          <w:ins w:id="3216" w:author="Ilham Nur Pratama" w:date="2023-05-21T08:56:00Z"/>
        </w:rPr>
      </w:pPr>
    </w:p>
    <w:p w14:paraId="40C893F5" w14:textId="77777777" w:rsidR="00F7498C" w:rsidRDefault="00F7498C">
      <w:pPr>
        <w:spacing w:line="259" w:lineRule="auto"/>
        <w:jc w:val="left"/>
        <w:rPr>
          <w:ins w:id="3217" w:author="Ilham Nur Pratama" w:date="2023-05-21T08:56:00Z"/>
        </w:rPr>
      </w:pPr>
      <w:ins w:id="3218" w:author="Ilham Nur Pratama" w:date="2023-05-21T08:56:00Z">
        <w:r>
          <w:br w:type="page"/>
        </w:r>
      </w:ins>
    </w:p>
    <w:p w14:paraId="2E18C73A" w14:textId="0C9E2178" w:rsidR="00F7498C" w:rsidRDefault="00F7498C">
      <w:pPr>
        <w:pStyle w:val="Caption"/>
        <w:rPr>
          <w:ins w:id="3219" w:author="Ilham Nur Pratama" w:date="2023-05-21T08:57:00Z"/>
        </w:rPr>
        <w:pPrChange w:id="3220" w:author="Ilham Nur Pratama" w:date="2023-05-21T22:29:00Z">
          <w:pPr/>
        </w:pPrChange>
      </w:pPr>
      <w:bookmarkStart w:id="3221" w:name="_Toc135601542"/>
      <w:ins w:id="3222" w:author="Ilham Nur Pratama" w:date="2023-05-21T08:57:00Z">
        <w:r>
          <w:lastRenderedPageBreak/>
          <w:t xml:space="preserve">Tabel </w:t>
        </w:r>
      </w:ins>
      <w:ins w:id="3223"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224"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225" w:author="Ilham Nur Pratama" w:date="2023-05-24T22:54:00Z">
        <w:r w:rsidR="000D26C4">
          <w:rPr>
            <w:noProof/>
          </w:rPr>
          <w:t>8</w:t>
        </w:r>
      </w:ins>
      <w:ins w:id="3226" w:author="Ilham Nur Pratama" w:date="2023-05-21T22:40:00Z">
        <w:r w:rsidR="00985B1D">
          <w:fldChar w:fldCharType="end"/>
        </w:r>
      </w:ins>
      <w:ins w:id="3227" w:author="Ilham Nur Pratama" w:date="2023-05-21T08:57:00Z">
        <w:r>
          <w:t xml:space="preserve"> </w:t>
        </w:r>
        <w:r w:rsidRPr="003270F7">
          <w:t>Kondisi PIECES pada SIMP yang berjalan pada PT PDI</w:t>
        </w:r>
        <w:r>
          <w:t xml:space="preserve"> (sambungan)</w:t>
        </w:r>
        <w:bookmarkEnd w:id="3221"/>
      </w:ins>
    </w:p>
    <w:tbl>
      <w:tblPr>
        <w:tblStyle w:val="TableGrid"/>
        <w:tblW w:w="0" w:type="auto"/>
        <w:tblLook w:val="04A0" w:firstRow="1" w:lastRow="0" w:firstColumn="1" w:lastColumn="0" w:noHBand="0" w:noVBand="1"/>
      </w:tblPr>
      <w:tblGrid>
        <w:gridCol w:w="1696"/>
        <w:gridCol w:w="1261"/>
        <w:gridCol w:w="5537"/>
      </w:tblGrid>
      <w:tr w:rsidR="00F7498C" w14:paraId="08600AE3" w14:textId="77777777" w:rsidTr="00C6450A">
        <w:trPr>
          <w:ins w:id="3228" w:author="Ilham Nur Pratama" w:date="2023-05-21T08:56:00Z"/>
        </w:trPr>
        <w:tc>
          <w:tcPr>
            <w:tcW w:w="0" w:type="auto"/>
          </w:tcPr>
          <w:p w14:paraId="6B898255" w14:textId="3F738F66" w:rsidR="00F7498C" w:rsidRPr="00F7498C" w:rsidRDefault="00F7498C" w:rsidP="00F7498C">
            <w:pPr>
              <w:rPr>
                <w:ins w:id="3229" w:author="Ilham Nur Pratama" w:date="2023-05-21T08:56:00Z"/>
                <w:i/>
                <w:iCs/>
              </w:rPr>
            </w:pPr>
            <w:ins w:id="3230" w:author="finnet" w:date="2023-05-21T08:56:00Z">
              <w:r w:rsidRPr="00643D46">
                <w:rPr>
                  <w:b/>
                  <w:bCs/>
                </w:rPr>
                <w:t>Parameter</w:t>
              </w:r>
            </w:ins>
          </w:p>
        </w:tc>
        <w:tc>
          <w:tcPr>
            <w:tcW w:w="0" w:type="auto"/>
          </w:tcPr>
          <w:p w14:paraId="1559D657" w14:textId="4F511585" w:rsidR="00F7498C" w:rsidRDefault="00F7498C" w:rsidP="00F7498C">
            <w:pPr>
              <w:rPr>
                <w:ins w:id="3231" w:author="Ilham Nur Pratama" w:date="2023-05-21T08:56:00Z"/>
              </w:rPr>
            </w:pPr>
            <w:ins w:id="3232" w:author="finnet" w:date="2023-05-21T08:56:00Z">
              <w:r w:rsidRPr="00643D46">
                <w:rPr>
                  <w:b/>
                  <w:bCs/>
                </w:rPr>
                <w:t>Kondisi</w:t>
              </w:r>
            </w:ins>
          </w:p>
        </w:tc>
        <w:tc>
          <w:tcPr>
            <w:tcW w:w="0" w:type="auto"/>
          </w:tcPr>
          <w:p w14:paraId="32808AF8" w14:textId="74B36482" w:rsidR="00F7498C" w:rsidRDefault="00F7498C" w:rsidP="00F7498C">
            <w:pPr>
              <w:rPr>
                <w:ins w:id="3233" w:author="Ilham Nur Pratama" w:date="2023-05-21T08:56:00Z"/>
                <w:b/>
                <w:bCs/>
              </w:rPr>
            </w:pPr>
            <w:ins w:id="3234" w:author="finnet" w:date="2023-05-21T08:56:00Z">
              <w:r w:rsidRPr="00643D46">
                <w:rPr>
                  <w:b/>
                  <w:bCs/>
                  <w:i/>
                  <w:iCs/>
                </w:rPr>
                <w:t>Highlight</w:t>
              </w:r>
            </w:ins>
          </w:p>
        </w:tc>
      </w:tr>
      <w:tr w:rsidR="00F7498C" w14:paraId="34B7FCBE" w14:textId="77777777" w:rsidTr="00C6450A">
        <w:trPr>
          <w:ins w:id="3235" w:author="Ilham Nur Pratama" w:date="2023-05-16T21:58:00Z"/>
        </w:trPr>
        <w:tc>
          <w:tcPr>
            <w:tcW w:w="0" w:type="auto"/>
          </w:tcPr>
          <w:p w14:paraId="3665546F" w14:textId="5A8F3F28" w:rsidR="00F7498C" w:rsidRPr="004E31C3" w:rsidRDefault="00F7498C" w:rsidP="00F7498C">
            <w:pPr>
              <w:rPr>
                <w:ins w:id="3236" w:author="Ilham Nur Pratama" w:date="2023-05-16T21:58:00Z"/>
                <w:i/>
                <w:iCs/>
                <w:rPrChange w:id="3237" w:author="Ilham Nur Pratama" w:date="2023-05-16T22:00:00Z">
                  <w:rPr>
                    <w:ins w:id="3238" w:author="Ilham Nur Pratama" w:date="2023-05-16T21:58:00Z"/>
                  </w:rPr>
                </w:rPrChange>
              </w:rPr>
            </w:pPr>
            <w:ins w:id="3239" w:author="Ilham Nur Pratama" w:date="2023-05-16T22:00:00Z">
              <w:r w:rsidRPr="004E31C3">
                <w:rPr>
                  <w:i/>
                  <w:iCs/>
                  <w:rPrChange w:id="3240" w:author="Ilham Nur Pratama" w:date="2023-05-16T22:00:00Z">
                    <w:rPr/>
                  </w:rPrChange>
                </w:rPr>
                <w:t>Information and Data</w:t>
              </w:r>
            </w:ins>
          </w:p>
        </w:tc>
        <w:tc>
          <w:tcPr>
            <w:tcW w:w="0" w:type="auto"/>
          </w:tcPr>
          <w:p w14:paraId="6864E423" w14:textId="14360DF0" w:rsidR="00F7498C" w:rsidRDefault="00F7498C" w:rsidP="00F7498C">
            <w:pPr>
              <w:rPr>
                <w:ins w:id="3241" w:author="Ilham Nur Pratama" w:date="2023-05-16T21:58:00Z"/>
              </w:rPr>
            </w:pPr>
            <w:ins w:id="3242" w:author="Ilham Nur Pratama" w:date="2023-05-16T22:06:00Z">
              <w:r>
                <w:t>K</w:t>
              </w:r>
            </w:ins>
            <w:ins w:id="3243" w:author="Ilham Nur Pratama" w:date="2023-05-16T22:07:00Z">
              <w:r>
                <w:t>urang (2)</w:t>
              </w:r>
            </w:ins>
          </w:p>
        </w:tc>
        <w:tc>
          <w:tcPr>
            <w:tcW w:w="0" w:type="auto"/>
          </w:tcPr>
          <w:p w14:paraId="7A5B9596" w14:textId="3B34AF42" w:rsidR="00F7498C" w:rsidRDefault="00F7498C" w:rsidP="00F7498C">
            <w:pPr>
              <w:rPr>
                <w:ins w:id="3244" w:author="Ilham Nur Pratama" w:date="2023-05-16T23:49:00Z"/>
                <w:b/>
                <w:bCs/>
              </w:rPr>
            </w:pPr>
            <w:ins w:id="3245" w:author="Ilham Nur Pratama" w:date="2023-05-16T23:49:00Z">
              <w:r>
                <w:rPr>
                  <w:b/>
                  <w:bCs/>
                </w:rPr>
                <w:t>Input:</w:t>
              </w:r>
            </w:ins>
          </w:p>
          <w:p w14:paraId="44589727" w14:textId="45469B9A" w:rsidR="00F7498C" w:rsidRDefault="00F7498C" w:rsidP="00F7498C">
            <w:pPr>
              <w:pStyle w:val="ListParagraph"/>
              <w:numPr>
                <w:ilvl w:val="0"/>
                <w:numId w:val="59"/>
              </w:numPr>
              <w:rPr>
                <w:ins w:id="3246" w:author="Ilham Nur Pratama" w:date="2023-05-16T23:50:00Z"/>
              </w:rPr>
            </w:pPr>
            <w:ins w:id="3247" w:author="Ilham Nur Pratama" w:date="2023-05-16T23:50:00Z">
              <w:r>
                <w:t>Informasi terkait tingkat kesulitan belum tersedia.</w:t>
              </w:r>
            </w:ins>
          </w:p>
          <w:p w14:paraId="6EE0CE86" w14:textId="3FCBADE4" w:rsidR="00F7498C" w:rsidRDefault="00F7498C" w:rsidP="00F7498C">
            <w:pPr>
              <w:pStyle w:val="ListParagraph"/>
              <w:numPr>
                <w:ilvl w:val="0"/>
                <w:numId w:val="59"/>
              </w:numPr>
              <w:rPr>
                <w:ins w:id="3248" w:author="Ilham Nur Pratama" w:date="2023-05-16T23:52:00Z"/>
              </w:rPr>
            </w:pPr>
            <w:ins w:id="3249" w:author="Ilham Nur Pratama" w:date="2023-05-16T23:50:00Z">
              <w:r>
                <w:t xml:space="preserve">Informasi jumlah pekerjaan yang </w:t>
              </w:r>
            </w:ins>
            <w:ins w:id="3250" w:author="Ilham Nur Pratama" w:date="2023-05-16T23:51:00Z">
              <w:r>
                <w:t>dikerjakan</w:t>
              </w:r>
            </w:ins>
            <w:ins w:id="3251" w:author="Ilham Nur Pratama" w:date="2023-05-16T23:52:00Z">
              <w:r>
                <w:t>.</w:t>
              </w:r>
            </w:ins>
          </w:p>
          <w:p w14:paraId="77F17FBD" w14:textId="7CAFBBB4" w:rsidR="00F7498C" w:rsidRPr="00F7498C" w:rsidRDefault="00F7498C" w:rsidP="00F7498C">
            <w:pPr>
              <w:rPr>
                <w:ins w:id="3252" w:author="Ilham Nur Pratama" w:date="2023-05-16T23:52:00Z"/>
                <w:b/>
                <w:bCs/>
                <w:i/>
                <w:iCs/>
                <w:rPrChange w:id="3253" w:author="Ilham Nur Pratama" w:date="2023-05-21T08:56:00Z">
                  <w:rPr>
                    <w:ins w:id="3254" w:author="Ilham Nur Pratama" w:date="2023-05-16T23:52:00Z"/>
                    <w:b/>
                    <w:bCs/>
                  </w:rPr>
                </w:rPrChange>
              </w:rPr>
            </w:pPr>
            <w:ins w:id="3255" w:author="Ilham Nur Pratama" w:date="2023-05-16T23:52:00Z">
              <w:r w:rsidRPr="00F7498C">
                <w:rPr>
                  <w:b/>
                  <w:bCs/>
                  <w:i/>
                  <w:iCs/>
                  <w:rPrChange w:id="3256" w:author="Ilham Nur Pratama" w:date="2023-05-21T08:56:00Z">
                    <w:rPr>
                      <w:b/>
                      <w:bCs/>
                    </w:rPr>
                  </w:rPrChange>
                </w:rPr>
                <w:t>Stored Data:</w:t>
              </w:r>
            </w:ins>
          </w:p>
          <w:p w14:paraId="6D5AAC7D" w14:textId="76DC4E47" w:rsidR="00F7498C" w:rsidRDefault="00F7498C" w:rsidP="00F7498C">
            <w:pPr>
              <w:pStyle w:val="ListParagraph"/>
              <w:numPr>
                <w:ilvl w:val="0"/>
                <w:numId w:val="60"/>
              </w:numPr>
              <w:rPr>
                <w:ins w:id="3257" w:author="Ilham Nur Pratama" w:date="2023-05-16T23:53:00Z"/>
              </w:rPr>
            </w:pPr>
            <w:ins w:id="3258" w:author="Ilham Nur Pratama" w:date="2023-05-16T23:52:00Z">
              <w:r>
                <w:t>Data yang disimpan, sudah memuat informasi yang diperluka</w:t>
              </w:r>
            </w:ins>
            <w:ins w:id="3259" w:author="Ilham Nur Pratama" w:date="2023-05-16T23:53:00Z">
              <w:r>
                <w:t>n, namun belum disajikan secara interaktif.</w:t>
              </w:r>
            </w:ins>
          </w:p>
          <w:p w14:paraId="64A66747" w14:textId="3F6F2B2A" w:rsidR="00F7498C" w:rsidRDefault="00F7498C" w:rsidP="00F7498C">
            <w:pPr>
              <w:pStyle w:val="ListParagraph"/>
              <w:numPr>
                <w:ilvl w:val="0"/>
                <w:numId w:val="60"/>
              </w:numPr>
              <w:rPr>
                <w:ins w:id="3260" w:author="Ilham Nur Pratama" w:date="2023-05-16T23:54:00Z"/>
              </w:rPr>
            </w:pPr>
            <w:ins w:id="3261" w:author="Ilham Nur Pratama" w:date="2023-05-16T23:53:00Z">
              <w:r>
                <w:t xml:space="preserve">Data yang tersimpan masih belum memiliki hubungan </w:t>
              </w:r>
            </w:ins>
            <w:ins w:id="3262" w:author="Ilham Nur Pratama" w:date="2023-05-16T23:54:00Z">
              <w:r>
                <w:t>sehingga pekerjaan berlebih masih dapat dilakukan.</w:t>
              </w:r>
            </w:ins>
          </w:p>
          <w:p w14:paraId="66FBC184" w14:textId="50090ECF" w:rsidR="00F7498C" w:rsidRPr="006D2868" w:rsidRDefault="00F7498C" w:rsidP="00F7498C">
            <w:pPr>
              <w:rPr>
                <w:ins w:id="3263" w:author="Ilham Nur Pratama" w:date="2023-05-16T23:49:00Z"/>
                <w:b/>
                <w:bCs/>
                <w:i/>
                <w:iCs/>
                <w:rPrChange w:id="3264" w:author="Ilham Nur Pratama" w:date="2023-05-21T09:02:00Z">
                  <w:rPr>
                    <w:ins w:id="3265" w:author="Ilham Nur Pratama" w:date="2023-05-16T23:49:00Z"/>
                    <w:b/>
                    <w:bCs/>
                  </w:rPr>
                </w:rPrChange>
              </w:rPr>
            </w:pPr>
            <w:ins w:id="3266" w:author="Ilham Nur Pratama" w:date="2023-05-16T23:55:00Z">
              <w:r w:rsidRPr="006D2868">
                <w:rPr>
                  <w:b/>
                  <w:bCs/>
                  <w:i/>
                  <w:iCs/>
                  <w:rPrChange w:id="3267" w:author="Ilham Nur Pratama" w:date="2023-05-21T09:02:00Z">
                    <w:rPr/>
                  </w:rPrChange>
                </w:rPr>
                <w:t>Output:</w:t>
              </w:r>
            </w:ins>
          </w:p>
          <w:p w14:paraId="01910D4D" w14:textId="59504507" w:rsidR="00F7498C" w:rsidRPr="00A47B80" w:rsidRDefault="00F7498C">
            <w:pPr>
              <w:pStyle w:val="ListParagraph"/>
              <w:numPr>
                <w:ilvl w:val="0"/>
                <w:numId w:val="61"/>
              </w:numPr>
              <w:rPr>
                <w:ins w:id="3268" w:author="Ilham Nur Pratama" w:date="2023-05-16T21:58:00Z"/>
              </w:rPr>
              <w:pPrChange w:id="3269" w:author="Ilham Nur Pratama" w:date="2023-05-17T00:01:00Z">
                <w:pPr/>
              </w:pPrChange>
            </w:pPr>
            <w:ins w:id="3270" w:author="Ilham Nur Pratama" w:date="2023-05-16T23:56:00Z">
              <w:r>
                <w:t xml:space="preserve">Data yang ditampilkan </w:t>
              </w:r>
            </w:ins>
            <w:ins w:id="3271" w:author="Ilham Nur Pratama" w:date="2023-05-17T00:00:00Z">
              <w:r>
                <w:t xml:space="preserve">masih belum representatif terkait dengan tingkat kesulitan dan jumlah </w:t>
              </w:r>
              <w:r w:rsidRPr="006B7FEC">
                <w:rPr>
                  <w:i/>
                  <w:iCs/>
                  <w:rPrChange w:id="3272" w:author="Ilham Nur Pratama" w:date="2023-05-17T00:00:00Z">
                    <w:rPr/>
                  </w:rPrChange>
                </w:rPr>
                <w:t>deliverables</w:t>
              </w:r>
              <w:r>
                <w:rPr>
                  <w:i/>
                  <w:iCs/>
                </w:rPr>
                <w:t>.</w:t>
              </w:r>
            </w:ins>
            <w:ins w:id="3273" w:author="Ilham Nur Pratama" w:date="2023-05-17T00:01:00Z">
              <w:r>
                <w:rPr>
                  <w:i/>
                  <w:iCs/>
                </w:rPr>
                <w:t xml:space="preserve"> </w:t>
              </w:r>
            </w:ins>
          </w:p>
        </w:tc>
      </w:tr>
      <w:tr w:rsidR="00F7498C" w14:paraId="4A8BF0C2" w14:textId="77777777" w:rsidTr="00C6450A">
        <w:trPr>
          <w:ins w:id="3274" w:author="Ilham Nur Pratama" w:date="2023-05-16T21:58:00Z"/>
        </w:trPr>
        <w:tc>
          <w:tcPr>
            <w:tcW w:w="0" w:type="auto"/>
          </w:tcPr>
          <w:p w14:paraId="1167E097" w14:textId="1468A42B" w:rsidR="00F7498C" w:rsidRPr="004E31C3" w:rsidRDefault="00F7498C" w:rsidP="00F7498C">
            <w:pPr>
              <w:rPr>
                <w:ins w:id="3275" w:author="Ilham Nur Pratama" w:date="2023-05-16T21:58:00Z"/>
                <w:i/>
                <w:iCs/>
                <w:rPrChange w:id="3276" w:author="Ilham Nur Pratama" w:date="2023-05-16T22:00:00Z">
                  <w:rPr>
                    <w:ins w:id="3277" w:author="Ilham Nur Pratama" w:date="2023-05-16T21:58:00Z"/>
                  </w:rPr>
                </w:rPrChange>
              </w:rPr>
            </w:pPr>
            <w:ins w:id="3278" w:author="Ilham Nur Pratama" w:date="2023-05-16T22:00:00Z">
              <w:r w:rsidRPr="004E31C3">
                <w:rPr>
                  <w:i/>
                  <w:iCs/>
                  <w:rPrChange w:id="3279" w:author="Ilham Nur Pratama" w:date="2023-05-16T22:00:00Z">
                    <w:rPr/>
                  </w:rPrChange>
                </w:rPr>
                <w:t>Economics</w:t>
              </w:r>
            </w:ins>
          </w:p>
        </w:tc>
        <w:tc>
          <w:tcPr>
            <w:tcW w:w="0" w:type="auto"/>
          </w:tcPr>
          <w:p w14:paraId="591FBE7C" w14:textId="601A8A98" w:rsidR="00F7498C" w:rsidRDefault="00F7498C" w:rsidP="00F7498C">
            <w:pPr>
              <w:rPr>
                <w:ins w:id="3280" w:author="Ilham Nur Pratama" w:date="2023-05-16T21:58:00Z"/>
              </w:rPr>
            </w:pPr>
            <w:ins w:id="3281" w:author="Ilham Nur Pratama" w:date="2023-05-17T00:03:00Z">
              <w:r>
                <w:t>Sangat Baik</w:t>
              </w:r>
            </w:ins>
            <w:ins w:id="3282" w:author="Ilham Nur Pratama" w:date="2023-05-16T23:40:00Z">
              <w:r>
                <w:t xml:space="preserve"> (</w:t>
              </w:r>
            </w:ins>
            <w:ins w:id="3283" w:author="Ilham Nur Pratama" w:date="2023-05-17T00:03:00Z">
              <w:r>
                <w:t>5</w:t>
              </w:r>
            </w:ins>
            <w:ins w:id="3284" w:author="Ilham Nur Pratama" w:date="2023-05-16T23:40:00Z">
              <w:r>
                <w:t>)</w:t>
              </w:r>
            </w:ins>
          </w:p>
        </w:tc>
        <w:tc>
          <w:tcPr>
            <w:tcW w:w="0" w:type="auto"/>
          </w:tcPr>
          <w:p w14:paraId="19CDC6C0" w14:textId="10B5CB60" w:rsidR="00F7498C" w:rsidRDefault="00F7498C" w:rsidP="00F7498C">
            <w:pPr>
              <w:pStyle w:val="ListParagraph"/>
              <w:numPr>
                <w:ilvl w:val="0"/>
                <w:numId w:val="62"/>
              </w:numPr>
              <w:rPr>
                <w:ins w:id="3285" w:author="Ilham Nur Pratama" w:date="2023-05-17T00:02:00Z"/>
              </w:rPr>
            </w:pPr>
            <w:ins w:id="3286" w:author="Ilham Nur Pratama" w:date="2023-05-17T00:01:00Z">
              <w:r>
                <w:t xml:space="preserve">Biaya yang dikeluarkan untuk </w:t>
              </w:r>
            </w:ins>
            <w:ins w:id="3287" w:author="Ilham Nur Pratama" w:date="2023-05-17T00:02:00Z">
              <w:r>
                <w:t xml:space="preserve">pengadaan SIMP bersifat gratis karena merupakan aplikasi </w:t>
              </w:r>
              <w:r w:rsidRPr="00DE4736">
                <w:rPr>
                  <w:i/>
                  <w:iCs/>
                  <w:rPrChange w:id="3288" w:author="Ilham Nur Pratama" w:date="2023-05-17T00:02:00Z">
                    <w:rPr/>
                  </w:rPrChange>
                </w:rPr>
                <w:t>open</w:t>
              </w:r>
            </w:ins>
            <w:ins w:id="3289" w:author="Ilham Nur Pratama" w:date="2023-05-17T00:05:00Z">
              <w:r>
                <w:rPr>
                  <w:i/>
                  <w:iCs/>
                </w:rPr>
                <w:t xml:space="preserve"> s</w:t>
              </w:r>
            </w:ins>
            <w:ins w:id="3290" w:author="Ilham Nur Pratama" w:date="2023-05-17T00:02:00Z">
              <w:r w:rsidRPr="00DE4736">
                <w:rPr>
                  <w:i/>
                  <w:iCs/>
                  <w:rPrChange w:id="3291" w:author="Ilham Nur Pratama" w:date="2023-05-17T00:02:00Z">
                    <w:rPr/>
                  </w:rPrChange>
                </w:rPr>
                <w:t>ource</w:t>
              </w:r>
              <w:r>
                <w:t>.</w:t>
              </w:r>
            </w:ins>
          </w:p>
          <w:p w14:paraId="31DB7107" w14:textId="2BD439B0" w:rsidR="00F7498C" w:rsidRDefault="00F7498C">
            <w:pPr>
              <w:pStyle w:val="ListParagraph"/>
              <w:numPr>
                <w:ilvl w:val="0"/>
                <w:numId w:val="62"/>
              </w:numPr>
              <w:rPr>
                <w:ins w:id="3292" w:author="Ilham Nur Pratama" w:date="2023-05-16T21:58:00Z"/>
              </w:rPr>
              <w:pPrChange w:id="3293" w:author="Ilham Nur Pratama" w:date="2023-05-17T00:01:00Z">
                <w:pPr/>
              </w:pPrChange>
            </w:pPr>
            <w:ins w:id="3294" w:author="Ilham Nur Pratama" w:date="2023-05-17T00:03:00Z">
              <w:r>
                <w:t xml:space="preserve">SIMP yang </w:t>
              </w:r>
            </w:ins>
            <w:ins w:id="3295" w:author="Ilham Nur Pratama" w:date="2023-05-17T00:04:00Z">
              <w:r>
                <w:t>ada saat ini d</w:t>
              </w:r>
            </w:ins>
            <w:ins w:id="3296" w:author="Ilham Nur Pratama" w:date="2023-05-17T00:05:00Z">
              <w:r>
                <w:t xml:space="preserve">apat mencatatkan keuntungan yang ada pada PT PDI dengan kebutuhan dari </w:t>
              </w:r>
              <w:r>
                <w:rPr>
                  <w:i/>
                  <w:iCs/>
                </w:rPr>
                <w:t>stakeholder.</w:t>
              </w:r>
            </w:ins>
          </w:p>
        </w:tc>
      </w:tr>
      <w:tr w:rsidR="00F7498C" w14:paraId="30CABD89" w14:textId="77777777" w:rsidTr="00C6450A">
        <w:trPr>
          <w:ins w:id="3297" w:author="Ilham Nur Pratama" w:date="2023-05-16T21:58:00Z"/>
        </w:trPr>
        <w:tc>
          <w:tcPr>
            <w:tcW w:w="0" w:type="auto"/>
          </w:tcPr>
          <w:p w14:paraId="75A02CCC" w14:textId="0DE8AED0" w:rsidR="00F7498C" w:rsidRPr="004E31C3" w:rsidRDefault="00F7498C" w:rsidP="00F7498C">
            <w:pPr>
              <w:rPr>
                <w:ins w:id="3298" w:author="Ilham Nur Pratama" w:date="2023-05-16T21:58:00Z"/>
                <w:i/>
                <w:iCs/>
                <w:rPrChange w:id="3299" w:author="Ilham Nur Pratama" w:date="2023-05-16T22:00:00Z">
                  <w:rPr>
                    <w:ins w:id="3300" w:author="Ilham Nur Pratama" w:date="2023-05-16T21:58:00Z"/>
                  </w:rPr>
                </w:rPrChange>
              </w:rPr>
            </w:pPr>
            <w:ins w:id="3301" w:author="Ilham Nur Pratama" w:date="2023-05-16T22:00:00Z">
              <w:r w:rsidRPr="004E31C3">
                <w:rPr>
                  <w:i/>
                  <w:iCs/>
                  <w:rPrChange w:id="3302" w:author="Ilham Nur Pratama" w:date="2023-05-16T22:00:00Z">
                    <w:rPr/>
                  </w:rPrChange>
                </w:rPr>
                <w:t>Control and Security</w:t>
              </w:r>
            </w:ins>
          </w:p>
        </w:tc>
        <w:tc>
          <w:tcPr>
            <w:tcW w:w="0" w:type="auto"/>
          </w:tcPr>
          <w:p w14:paraId="1CE384A6" w14:textId="632C0668" w:rsidR="00F7498C" w:rsidRDefault="00F7498C" w:rsidP="00F7498C">
            <w:pPr>
              <w:rPr>
                <w:ins w:id="3303" w:author="Ilham Nur Pratama" w:date="2023-05-16T21:58:00Z"/>
              </w:rPr>
            </w:pPr>
            <w:ins w:id="3304" w:author="Ilham Nur Pratama" w:date="2023-05-16T23:44:00Z">
              <w:r>
                <w:t>Sedang (3)</w:t>
              </w:r>
            </w:ins>
          </w:p>
        </w:tc>
        <w:tc>
          <w:tcPr>
            <w:tcW w:w="0" w:type="auto"/>
          </w:tcPr>
          <w:p w14:paraId="155B1F34" w14:textId="77777777" w:rsidR="00F7498C" w:rsidRDefault="00F7498C" w:rsidP="00F7498C">
            <w:pPr>
              <w:pStyle w:val="ListParagraph"/>
              <w:numPr>
                <w:ilvl w:val="0"/>
                <w:numId w:val="63"/>
              </w:numPr>
              <w:rPr>
                <w:ins w:id="3305" w:author="Ilham Nur Pratama" w:date="2023-05-17T06:30:00Z"/>
              </w:rPr>
            </w:pPr>
            <w:ins w:id="3306" w:author="Ilham Nur Pratama" w:date="2023-05-17T06:29:00Z">
              <w:r>
                <w:t>Tidak ada</w:t>
              </w:r>
            </w:ins>
            <w:ins w:id="3307" w:author="Ilham Nur Pratama" w:date="2023-05-17T06:30:00Z">
              <w:r>
                <w:t>nya validasi terhadap pekerjaan yang berikan pada seseorang.</w:t>
              </w:r>
            </w:ins>
          </w:p>
          <w:p w14:paraId="5F649591" w14:textId="74F281D7" w:rsidR="00F7498C" w:rsidRDefault="00F7498C">
            <w:pPr>
              <w:pStyle w:val="ListParagraph"/>
              <w:numPr>
                <w:ilvl w:val="0"/>
                <w:numId w:val="63"/>
              </w:numPr>
              <w:rPr>
                <w:ins w:id="3308" w:author="Ilham Nur Pratama" w:date="2023-05-16T21:58:00Z"/>
              </w:rPr>
              <w:pPrChange w:id="3309" w:author="Ilham Nur Pratama" w:date="2023-05-17T06:29:00Z">
                <w:pPr/>
              </w:pPrChange>
            </w:pPr>
            <w:ins w:id="3310" w:author="Ilham Nur Pratama" w:date="2023-05-17T06:30:00Z">
              <w:r>
                <w:t xml:space="preserve">Input data dan </w:t>
              </w:r>
              <w:r w:rsidRPr="004F6F5E">
                <w:rPr>
                  <w:i/>
                  <w:iCs/>
                  <w:rPrChange w:id="3311" w:author="Ilham Nur Pratama" w:date="2023-05-17T06:37:00Z">
                    <w:rPr/>
                  </w:rPrChange>
                </w:rPr>
                <w:t>stored</w:t>
              </w:r>
              <w:r>
                <w:t xml:space="preserve"> data mudah untuk diubah jika diperlukan.</w:t>
              </w:r>
            </w:ins>
          </w:p>
        </w:tc>
      </w:tr>
    </w:tbl>
    <w:p w14:paraId="29A5D9C2" w14:textId="5AC22159" w:rsidR="00F7498C" w:rsidRDefault="00F7498C">
      <w:pPr>
        <w:rPr>
          <w:ins w:id="3312" w:author="Ilham Nur Pratama" w:date="2023-05-21T08:56:00Z"/>
        </w:rPr>
      </w:pPr>
    </w:p>
    <w:p w14:paraId="64863E2E" w14:textId="77777777" w:rsidR="00F7498C" w:rsidRDefault="00F7498C">
      <w:pPr>
        <w:spacing w:line="259" w:lineRule="auto"/>
        <w:jc w:val="left"/>
        <w:rPr>
          <w:ins w:id="3313" w:author="Ilham Nur Pratama" w:date="2023-05-21T08:56:00Z"/>
        </w:rPr>
      </w:pPr>
      <w:ins w:id="3314" w:author="Ilham Nur Pratama" w:date="2023-05-21T08:56:00Z">
        <w:r>
          <w:br w:type="page"/>
        </w:r>
      </w:ins>
    </w:p>
    <w:p w14:paraId="1E81094A" w14:textId="51AE1231" w:rsidR="006D2868" w:rsidRDefault="006D2868">
      <w:pPr>
        <w:pStyle w:val="Caption"/>
        <w:rPr>
          <w:ins w:id="3315" w:author="Ilham Nur Pratama" w:date="2023-05-21T09:03:00Z"/>
        </w:rPr>
        <w:pPrChange w:id="3316" w:author="Ilham Nur Pratama" w:date="2023-05-21T22:29:00Z">
          <w:pPr/>
        </w:pPrChange>
      </w:pPr>
      <w:bookmarkStart w:id="3317" w:name="_Ref135552229"/>
      <w:bookmarkStart w:id="3318" w:name="_Toc135601543"/>
      <w:ins w:id="3319" w:author="Ilham Nur Pratama" w:date="2023-05-21T09:03:00Z">
        <w:r>
          <w:lastRenderedPageBreak/>
          <w:t xml:space="preserve">Tabel </w:t>
        </w:r>
      </w:ins>
      <w:ins w:id="3320"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321"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322" w:author="Ilham Nur Pratama" w:date="2023-05-24T22:54:00Z">
        <w:r w:rsidR="000D26C4">
          <w:rPr>
            <w:noProof/>
          </w:rPr>
          <w:t>9</w:t>
        </w:r>
      </w:ins>
      <w:ins w:id="3323" w:author="Ilham Nur Pratama" w:date="2023-05-21T22:40:00Z">
        <w:r w:rsidR="00985B1D">
          <w:fldChar w:fldCharType="end"/>
        </w:r>
      </w:ins>
      <w:bookmarkEnd w:id="3317"/>
      <w:ins w:id="3324" w:author="Ilham Nur Pratama" w:date="2023-05-21T09:03:00Z">
        <w:r>
          <w:t xml:space="preserve"> </w:t>
        </w:r>
        <w:r w:rsidRPr="00D7000F">
          <w:t>Kondisi PIECES pada SIMP yang berjalan pada PT PDI (sambungan)</w:t>
        </w:r>
        <w:bookmarkEnd w:id="3318"/>
      </w:ins>
    </w:p>
    <w:tbl>
      <w:tblPr>
        <w:tblStyle w:val="TableGrid"/>
        <w:tblW w:w="0" w:type="auto"/>
        <w:tblLook w:val="04A0" w:firstRow="1" w:lastRow="0" w:firstColumn="1" w:lastColumn="0" w:noHBand="0" w:noVBand="1"/>
      </w:tblPr>
      <w:tblGrid>
        <w:gridCol w:w="1309"/>
        <w:gridCol w:w="1088"/>
        <w:gridCol w:w="6097"/>
      </w:tblGrid>
      <w:tr w:rsidR="00F7498C" w14:paraId="48C0BD31" w14:textId="77777777" w:rsidTr="00C6450A">
        <w:trPr>
          <w:ins w:id="3325" w:author="Ilham Nur Pratama" w:date="2023-05-21T08:56:00Z"/>
        </w:trPr>
        <w:tc>
          <w:tcPr>
            <w:tcW w:w="0" w:type="auto"/>
          </w:tcPr>
          <w:p w14:paraId="2F4FBC98" w14:textId="53D37748" w:rsidR="00F7498C" w:rsidRPr="00F7498C" w:rsidRDefault="00F7498C" w:rsidP="00F7498C">
            <w:pPr>
              <w:rPr>
                <w:ins w:id="3326" w:author="Ilham Nur Pratama" w:date="2023-05-21T08:56:00Z"/>
                <w:i/>
                <w:iCs/>
              </w:rPr>
            </w:pPr>
            <w:ins w:id="3327" w:author="finnet" w:date="2023-05-21T08:56:00Z">
              <w:r w:rsidRPr="00643D46">
                <w:rPr>
                  <w:b/>
                  <w:bCs/>
                </w:rPr>
                <w:t>Parameter</w:t>
              </w:r>
            </w:ins>
          </w:p>
        </w:tc>
        <w:tc>
          <w:tcPr>
            <w:tcW w:w="0" w:type="auto"/>
          </w:tcPr>
          <w:p w14:paraId="2102E318" w14:textId="7293F519" w:rsidR="00F7498C" w:rsidRDefault="00F7498C" w:rsidP="00F7498C">
            <w:pPr>
              <w:rPr>
                <w:ins w:id="3328" w:author="Ilham Nur Pratama" w:date="2023-05-21T08:56:00Z"/>
              </w:rPr>
            </w:pPr>
            <w:ins w:id="3329" w:author="finnet" w:date="2023-05-21T08:56:00Z">
              <w:r w:rsidRPr="00643D46">
                <w:rPr>
                  <w:b/>
                  <w:bCs/>
                </w:rPr>
                <w:t>Kondisi</w:t>
              </w:r>
            </w:ins>
          </w:p>
        </w:tc>
        <w:tc>
          <w:tcPr>
            <w:tcW w:w="0" w:type="auto"/>
          </w:tcPr>
          <w:p w14:paraId="06CEDB53" w14:textId="312EA829" w:rsidR="00F7498C" w:rsidRDefault="00F7498C" w:rsidP="00F7498C">
            <w:pPr>
              <w:rPr>
                <w:ins w:id="3330" w:author="Ilham Nur Pratama" w:date="2023-05-21T08:56:00Z"/>
                <w:b/>
                <w:bCs/>
              </w:rPr>
            </w:pPr>
            <w:ins w:id="3331" w:author="finnet" w:date="2023-05-21T08:56:00Z">
              <w:r w:rsidRPr="00643D46">
                <w:rPr>
                  <w:b/>
                  <w:bCs/>
                  <w:i/>
                  <w:iCs/>
                </w:rPr>
                <w:t>Highlight</w:t>
              </w:r>
            </w:ins>
          </w:p>
        </w:tc>
      </w:tr>
      <w:tr w:rsidR="00F7498C" w14:paraId="1C949FF3" w14:textId="77777777" w:rsidTr="00C6450A">
        <w:trPr>
          <w:ins w:id="3332" w:author="Ilham Nur Pratama" w:date="2023-05-16T21:58:00Z"/>
        </w:trPr>
        <w:tc>
          <w:tcPr>
            <w:tcW w:w="0" w:type="auto"/>
          </w:tcPr>
          <w:p w14:paraId="6CD5ECC9" w14:textId="36122D80" w:rsidR="00F7498C" w:rsidRPr="004E31C3" w:rsidRDefault="00F7498C" w:rsidP="00F7498C">
            <w:pPr>
              <w:rPr>
                <w:ins w:id="3333" w:author="Ilham Nur Pratama" w:date="2023-05-16T21:58:00Z"/>
                <w:i/>
                <w:iCs/>
                <w:rPrChange w:id="3334" w:author="Ilham Nur Pratama" w:date="2023-05-16T22:00:00Z">
                  <w:rPr>
                    <w:ins w:id="3335" w:author="Ilham Nur Pratama" w:date="2023-05-16T21:58:00Z"/>
                  </w:rPr>
                </w:rPrChange>
              </w:rPr>
            </w:pPr>
            <w:ins w:id="3336" w:author="Ilham Nur Pratama" w:date="2023-05-16T22:00:00Z">
              <w:r w:rsidRPr="004E31C3">
                <w:rPr>
                  <w:i/>
                  <w:iCs/>
                  <w:rPrChange w:id="3337" w:author="Ilham Nur Pratama" w:date="2023-05-16T22:00:00Z">
                    <w:rPr/>
                  </w:rPrChange>
                </w:rPr>
                <w:t>Efficiency</w:t>
              </w:r>
            </w:ins>
          </w:p>
        </w:tc>
        <w:tc>
          <w:tcPr>
            <w:tcW w:w="0" w:type="auto"/>
          </w:tcPr>
          <w:p w14:paraId="65E9C7D0" w14:textId="4B0F85DD" w:rsidR="00F7498C" w:rsidRDefault="00F7498C" w:rsidP="00F7498C">
            <w:pPr>
              <w:rPr>
                <w:ins w:id="3338" w:author="Ilham Nur Pratama" w:date="2023-05-16T21:58:00Z"/>
              </w:rPr>
            </w:pPr>
            <w:ins w:id="3339" w:author="Ilham Nur Pratama" w:date="2023-05-16T22:07:00Z">
              <w:r>
                <w:t>Kurang (2)</w:t>
              </w:r>
            </w:ins>
          </w:p>
        </w:tc>
        <w:tc>
          <w:tcPr>
            <w:tcW w:w="0" w:type="auto"/>
          </w:tcPr>
          <w:p w14:paraId="686A29FB" w14:textId="77777777" w:rsidR="00F7498C" w:rsidRPr="006D2868" w:rsidRDefault="00F7498C" w:rsidP="00F7498C">
            <w:pPr>
              <w:rPr>
                <w:ins w:id="3340" w:author="Ilham Nur Pratama" w:date="2023-05-17T06:36:00Z"/>
                <w:b/>
                <w:bCs/>
                <w:i/>
                <w:iCs/>
                <w:rPrChange w:id="3341" w:author="Ilham Nur Pratama" w:date="2023-05-21T09:02:00Z">
                  <w:rPr>
                    <w:ins w:id="3342" w:author="Ilham Nur Pratama" w:date="2023-05-17T06:36:00Z"/>
                    <w:b/>
                    <w:bCs/>
                  </w:rPr>
                </w:rPrChange>
              </w:rPr>
            </w:pPr>
            <w:ins w:id="3343" w:author="Ilham Nur Pratama" w:date="2023-05-17T06:36:00Z">
              <w:r w:rsidRPr="006D2868">
                <w:rPr>
                  <w:b/>
                  <w:bCs/>
                  <w:i/>
                  <w:iCs/>
                  <w:rPrChange w:id="3344" w:author="Ilham Nur Pratama" w:date="2023-05-21T09:02:00Z">
                    <w:rPr>
                      <w:b/>
                      <w:bCs/>
                    </w:rPr>
                  </w:rPrChange>
                </w:rPr>
                <w:t>Waste Time:</w:t>
              </w:r>
            </w:ins>
          </w:p>
          <w:p w14:paraId="1806E659" w14:textId="77777777" w:rsidR="00F7498C" w:rsidRPr="00804972" w:rsidRDefault="00F7498C" w:rsidP="00F7498C">
            <w:pPr>
              <w:pStyle w:val="ListParagraph"/>
              <w:numPr>
                <w:ilvl w:val="0"/>
                <w:numId w:val="66"/>
              </w:numPr>
              <w:rPr>
                <w:ins w:id="3345" w:author="Ilham Nur Pratama" w:date="2023-05-17T06:37:00Z"/>
                <w:b/>
                <w:bCs/>
                <w:rPrChange w:id="3346" w:author="Ilham Nur Pratama" w:date="2023-05-17T06:37:00Z">
                  <w:rPr>
                    <w:ins w:id="3347" w:author="Ilham Nur Pratama" w:date="2023-05-17T06:37:00Z"/>
                  </w:rPr>
                </w:rPrChange>
              </w:rPr>
            </w:pPr>
            <w:ins w:id="3348" w:author="Ilham Nur Pratama" w:date="2023-05-17T06:37:00Z">
              <w:r>
                <w:t>Data dengan parameter yang sama perlu untuk diinput berulang.</w:t>
              </w:r>
            </w:ins>
          </w:p>
          <w:p w14:paraId="44A8F36A" w14:textId="77777777" w:rsidR="00F7498C" w:rsidRPr="004F6F5E" w:rsidRDefault="00F7498C" w:rsidP="00F7498C">
            <w:pPr>
              <w:pStyle w:val="ListParagraph"/>
              <w:numPr>
                <w:ilvl w:val="0"/>
                <w:numId w:val="66"/>
              </w:numPr>
              <w:rPr>
                <w:ins w:id="3349" w:author="Ilham Nur Pratama" w:date="2023-05-17T06:38:00Z"/>
                <w:b/>
                <w:bCs/>
                <w:rPrChange w:id="3350" w:author="Ilham Nur Pratama" w:date="2023-05-17T06:38:00Z">
                  <w:rPr>
                    <w:ins w:id="3351" w:author="Ilham Nur Pratama" w:date="2023-05-17T06:38:00Z"/>
                  </w:rPr>
                </w:rPrChange>
              </w:rPr>
            </w:pPr>
            <w:ins w:id="3352" w:author="Ilham Nur Pratama" w:date="2023-05-17T06:37:00Z">
              <w:r>
                <w:t xml:space="preserve">Proses validasi perlu dilakukan ke </w:t>
              </w:r>
              <w:r>
                <w:rPr>
                  <w:i/>
                  <w:iCs/>
                </w:rPr>
                <w:t xml:space="preserve">manager </w:t>
              </w:r>
              <w:r>
                <w:t>terkait untuk memastikan ketersediaan sumber daya.</w:t>
              </w:r>
            </w:ins>
          </w:p>
          <w:p w14:paraId="7BEE7F1A" w14:textId="77777777" w:rsidR="00F7498C" w:rsidRPr="006D2868" w:rsidRDefault="00F7498C" w:rsidP="00F7498C">
            <w:pPr>
              <w:rPr>
                <w:ins w:id="3353" w:author="Ilham Nur Pratama" w:date="2023-05-17T06:38:00Z"/>
                <w:b/>
                <w:bCs/>
                <w:i/>
                <w:iCs/>
                <w:rPrChange w:id="3354" w:author="Ilham Nur Pratama" w:date="2023-05-21T09:02:00Z">
                  <w:rPr>
                    <w:ins w:id="3355" w:author="Ilham Nur Pratama" w:date="2023-05-17T06:38:00Z"/>
                  </w:rPr>
                </w:rPrChange>
              </w:rPr>
            </w:pPr>
            <w:ins w:id="3356" w:author="Ilham Nur Pratama" w:date="2023-05-17T06:38:00Z">
              <w:r w:rsidRPr="006D2868">
                <w:rPr>
                  <w:b/>
                  <w:bCs/>
                  <w:i/>
                  <w:iCs/>
                  <w:rPrChange w:id="3357" w:author="Ilham Nur Pratama" w:date="2023-05-21T09:02:00Z">
                    <w:rPr/>
                  </w:rPrChange>
                </w:rPr>
                <w:t>Waste Material:</w:t>
              </w:r>
            </w:ins>
          </w:p>
          <w:p w14:paraId="2C7864C8" w14:textId="77777777" w:rsidR="00F7498C" w:rsidRDefault="00F7498C" w:rsidP="00F7498C">
            <w:pPr>
              <w:pStyle w:val="ListParagraph"/>
              <w:numPr>
                <w:ilvl w:val="0"/>
                <w:numId w:val="67"/>
              </w:numPr>
              <w:rPr>
                <w:ins w:id="3358" w:author="Ilham Nur Pratama" w:date="2023-05-17T06:39:00Z"/>
              </w:rPr>
            </w:pPr>
            <w:ins w:id="3359" w:author="Ilham Nur Pratama" w:date="2023-05-17T06:38:00Z">
              <w:r>
                <w:t>Data terkait dengan jumlah pekerjaan belum digunakan sebagai acuan alokasi pekerjaan</w:t>
              </w:r>
            </w:ins>
            <w:ins w:id="3360" w:author="Ilham Nur Pratama" w:date="2023-05-17T06:39:00Z">
              <w:r>
                <w:t>.</w:t>
              </w:r>
            </w:ins>
          </w:p>
          <w:p w14:paraId="54A36CE0" w14:textId="20A2B318" w:rsidR="00F7498C" w:rsidRPr="004F6F5E" w:rsidRDefault="00F7498C">
            <w:pPr>
              <w:pStyle w:val="ListParagraph"/>
              <w:numPr>
                <w:ilvl w:val="0"/>
                <w:numId w:val="67"/>
              </w:numPr>
              <w:rPr>
                <w:ins w:id="3361" w:author="Ilham Nur Pratama" w:date="2023-05-16T21:58:00Z"/>
              </w:rPr>
              <w:pPrChange w:id="3362" w:author="Ilham Nur Pratama" w:date="2023-05-17T06:38:00Z">
                <w:pPr/>
              </w:pPrChange>
            </w:pPr>
            <w:ins w:id="3363" w:author="Ilham Nur Pratama" w:date="2023-05-17T06:39:00Z">
              <w:r>
                <w:t>Data kemampuan yang dihasilkan dari setiap pekerjaan yang diselesaikan belum digunakan sebagai acuan alokasi pekerjaan pada sumber daya.</w:t>
              </w:r>
            </w:ins>
          </w:p>
        </w:tc>
      </w:tr>
      <w:tr w:rsidR="00F7498C" w14:paraId="6C6658CE" w14:textId="77777777" w:rsidTr="00C6450A">
        <w:trPr>
          <w:ins w:id="3364" w:author="Ilham Nur Pratama" w:date="2023-05-16T21:58:00Z"/>
        </w:trPr>
        <w:tc>
          <w:tcPr>
            <w:tcW w:w="0" w:type="auto"/>
          </w:tcPr>
          <w:p w14:paraId="0CC8E733" w14:textId="35094482" w:rsidR="00F7498C" w:rsidRPr="004E31C3" w:rsidRDefault="00F7498C" w:rsidP="00F7498C">
            <w:pPr>
              <w:rPr>
                <w:ins w:id="3365" w:author="Ilham Nur Pratama" w:date="2023-05-16T21:58:00Z"/>
                <w:i/>
                <w:iCs/>
                <w:rPrChange w:id="3366" w:author="Ilham Nur Pratama" w:date="2023-05-16T22:00:00Z">
                  <w:rPr>
                    <w:ins w:id="3367" w:author="Ilham Nur Pratama" w:date="2023-05-16T21:58:00Z"/>
                  </w:rPr>
                </w:rPrChange>
              </w:rPr>
            </w:pPr>
            <w:ins w:id="3368" w:author="Ilham Nur Pratama" w:date="2023-05-16T22:00:00Z">
              <w:r w:rsidRPr="004E31C3">
                <w:rPr>
                  <w:i/>
                  <w:iCs/>
                  <w:rPrChange w:id="3369" w:author="Ilham Nur Pratama" w:date="2023-05-16T22:00:00Z">
                    <w:rPr/>
                  </w:rPrChange>
                </w:rPr>
                <w:t>Service</w:t>
              </w:r>
            </w:ins>
          </w:p>
        </w:tc>
        <w:tc>
          <w:tcPr>
            <w:tcW w:w="0" w:type="auto"/>
          </w:tcPr>
          <w:p w14:paraId="125A52AB" w14:textId="1DD6FF33" w:rsidR="00F7498C" w:rsidRDefault="00F7498C" w:rsidP="00F7498C">
            <w:pPr>
              <w:rPr>
                <w:ins w:id="3370" w:author="Ilham Nur Pratama" w:date="2023-05-16T21:58:00Z"/>
              </w:rPr>
            </w:pPr>
            <w:ins w:id="3371" w:author="Ilham Nur Pratama" w:date="2023-05-16T23:39:00Z">
              <w:r>
                <w:t>Kurang (2)</w:t>
              </w:r>
            </w:ins>
          </w:p>
        </w:tc>
        <w:tc>
          <w:tcPr>
            <w:tcW w:w="0" w:type="auto"/>
          </w:tcPr>
          <w:p w14:paraId="13F581B7" w14:textId="77777777" w:rsidR="00F7498C" w:rsidRDefault="00F7498C" w:rsidP="00F7498C">
            <w:pPr>
              <w:pStyle w:val="ListParagraph"/>
              <w:numPr>
                <w:ilvl w:val="0"/>
                <w:numId w:val="65"/>
              </w:numPr>
              <w:rPr>
                <w:ins w:id="3372" w:author="Ilham Nur Pratama" w:date="2023-05-17T06:32:00Z"/>
              </w:rPr>
            </w:pPr>
            <w:ins w:id="3373" w:author="Ilham Nur Pratama" w:date="2023-05-17T06:32:00Z">
              <w:r>
                <w:t>SIMP belum menampilkan suatu pekerjaan cocok dikerjakan oleh tipe pekerja seperti apa.</w:t>
              </w:r>
            </w:ins>
          </w:p>
          <w:p w14:paraId="57859DD9" w14:textId="77777777" w:rsidR="00F7498C" w:rsidRDefault="00F7498C" w:rsidP="00F7498C">
            <w:pPr>
              <w:pStyle w:val="ListParagraph"/>
              <w:numPr>
                <w:ilvl w:val="0"/>
                <w:numId w:val="65"/>
              </w:numPr>
              <w:rPr>
                <w:ins w:id="3374" w:author="Ilham Nur Pratama" w:date="2023-05-17T06:33:00Z"/>
              </w:rPr>
            </w:pPr>
            <w:ins w:id="3375" w:author="Ilham Nur Pratama" w:date="2023-05-17T06:32:00Z">
              <w:r>
                <w:t xml:space="preserve">SIMP yang ada saat ini masih memiliki banyak parameter </w:t>
              </w:r>
            </w:ins>
            <w:ins w:id="3376" w:author="Ilham Nur Pratama" w:date="2023-05-17T06:33:00Z">
              <w:r>
                <w:t>yaitu:</w:t>
              </w:r>
            </w:ins>
          </w:p>
          <w:p w14:paraId="4B47E9DA" w14:textId="328D9460" w:rsidR="00F7498C" w:rsidRDefault="00F7498C" w:rsidP="00F7498C">
            <w:pPr>
              <w:pStyle w:val="ListParagraph"/>
              <w:numPr>
                <w:ilvl w:val="1"/>
                <w:numId w:val="65"/>
              </w:numPr>
              <w:rPr>
                <w:ins w:id="3377" w:author="Ilham Nur Pratama" w:date="2023-05-17T06:34:00Z"/>
              </w:rPr>
            </w:pPr>
            <w:ins w:id="3378" w:author="Ilham Nur Pratama" w:date="2023-05-17T06:34:00Z">
              <w:r>
                <w:t>Bobot</w:t>
              </w:r>
            </w:ins>
          </w:p>
          <w:p w14:paraId="2D823697" w14:textId="77777777" w:rsidR="00F7498C" w:rsidRPr="00C6450A" w:rsidRDefault="00F7498C" w:rsidP="00F7498C">
            <w:pPr>
              <w:pStyle w:val="ListParagraph"/>
              <w:numPr>
                <w:ilvl w:val="1"/>
                <w:numId w:val="65"/>
              </w:numPr>
              <w:rPr>
                <w:ins w:id="3379" w:author="Ilham Nur Pratama" w:date="2023-05-17T06:34:00Z"/>
                <w:i/>
                <w:iCs/>
                <w:rPrChange w:id="3380" w:author="Ilham Nur Pratama" w:date="2023-05-17T06:35:00Z">
                  <w:rPr>
                    <w:ins w:id="3381" w:author="Ilham Nur Pratama" w:date="2023-05-17T06:34:00Z"/>
                  </w:rPr>
                </w:rPrChange>
              </w:rPr>
            </w:pPr>
            <w:ins w:id="3382" w:author="Ilham Nur Pratama" w:date="2023-05-17T06:34:00Z">
              <w:r w:rsidRPr="00C6450A">
                <w:rPr>
                  <w:i/>
                  <w:iCs/>
                  <w:rPrChange w:id="3383" w:author="Ilham Nur Pratama" w:date="2023-05-17T06:35:00Z">
                    <w:rPr/>
                  </w:rPrChange>
                </w:rPr>
                <w:t>Assignee</w:t>
              </w:r>
            </w:ins>
          </w:p>
          <w:p w14:paraId="0FDC2EB3" w14:textId="77777777" w:rsidR="00F7498C" w:rsidRPr="00C6450A" w:rsidRDefault="00F7498C" w:rsidP="00F7498C">
            <w:pPr>
              <w:pStyle w:val="ListParagraph"/>
              <w:numPr>
                <w:ilvl w:val="1"/>
                <w:numId w:val="65"/>
              </w:numPr>
              <w:rPr>
                <w:ins w:id="3384" w:author="Ilham Nur Pratama" w:date="2023-05-17T06:34:00Z"/>
                <w:i/>
                <w:iCs/>
                <w:rPrChange w:id="3385" w:author="Ilham Nur Pratama" w:date="2023-05-17T06:35:00Z">
                  <w:rPr>
                    <w:ins w:id="3386" w:author="Ilham Nur Pratama" w:date="2023-05-17T06:34:00Z"/>
                  </w:rPr>
                </w:rPrChange>
              </w:rPr>
            </w:pPr>
            <w:ins w:id="3387" w:author="Ilham Nur Pratama" w:date="2023-05-17T06:34:00Z">
              <w:r w:rsidRPr="00C6450A">
                <w:rPr>
                  <w:i/>
                  <w:iCs/>
                  <w:rPrChange w:id="3388" w:author="Ilham Nur Pratama" w:date="2023-05-17T06:35:00Z">
                    <w:rPr/>
                  </w:rPrChange>
                </w:rPr>
                <w:t>Accountable</w:t>
              </w:r>
            </w:ins>
          </w:p>
          <w:p w14:paraId="7AA78CDF" w14:textId="77777777" w:rsidR="00F7498C" w:rsidRDefault="00F7498C" w:rsidP="00F7498C">
            <w:pPr>
              <w:pStyle w:val="ListParagraph"/>
              <w:numPr>
                <w:ilvl w:val="1"/>
                <w:numId w:val="65"/>
              </w:numPr>
              <w:rPr>
                <w:ins w:id="3389" w:author="Ilham Nur Pratama" w:date="2023-05-17T06:35:00Z"/>
              </w:rPr>
            </w:pPr>
            <w:ins w:id="3390" w:author="Ilham Nur Pratama" w:date="2023-05-17T06:35:00Z">
              <w:r>
                <w:t>Tanggal rencana</w:t>
              </w:r>
            </w:ins>
          </w:p>
          <w:p w14:paraId="19B524D6" w14:textId="77777777" w:rsidR="00F7498C" w:rsidRDefault="00F7498C" w:rsidP="00F7498C">
            <w:pPr>
              <w:pStyle w:val="ListParagraph"/>
              <w:numPr>
                <w:ilvl w:val="1"/>
                <w:numId w:val="65"/>
              </w:numPr>
              <w:rPr>
                <w:ins w:id="3391" w:author="Ilham Nur Pratama" w:date="2023-05-17T06:35:00Z"/>
              </w:rPr>
            </w:pPr>
            <w:ins w:id="3392" w:author="Ilham Nur Pratama" w:date="2023-05-17T06:35:00Z">
              <w:r>
                <w:t>Tanggal realisasi</w:t>
              </w:r>
            </w:ins>
          </w:p>
          <w:p w14:paraId="2E221402" w14:textId="7498A94B" w:rsidR="00F7498C" w:rsidRDefault="00F7498C">
            <w:pPr>
              <w:pStyle w:val="ListParagraph"/>
              <w:rPr>
                <w:ins w:id="3393" w:author="Ilham Nur Pratama" w:date="2023-05-16T21:58:00Z"/>
              </w:rPr>
              <w:pPrChange w:id="3394" w:author="Ilham Nur Pratama" w:date="2023-05-17T06:38:00Z">
                <w:pPr/>
              </w:pPrChange>
            </w:pPr>
            <w:ins w:id="3395" w:author="Ilham Nur Pratama" w:date="2023-05-17T06:35:00Z">
              <w:r>
                <w:t>Yang tidak berhubungan dengan alokasi pekerjaan dan sumber daya.</w:t>
              </w:r>
            </w:ins>
          </w:p>
        </w:tc>
      </w:tr>
    </w:tbl>
    <w:p w14:paraId="2B2C8640" w14:textId="77777777" w:rsidR="00C60153" w:rsidRDefault="00C60153" w:rsidP="003E6F93">
      <w:pPr>
        <w:rPr>
          <w:ins w:id="3396" w:author="Ilham Nur Pratama" w:date="2023-05-17T06:40:00Z"/>
        </w:rPr>
      </w:pPr>
    </w:p>
    <w:p w14:paraId="31393567" w14:textId="3C83CE10" w:rsidR="002A6EE3" w:rsidRPr="004507CC" w:rsidRDefault="002A6EE3" w:rsidP="003E6F93">
      <w:pPr>
        <w:rPr>
          <w:ins w:id="3397" w:author="Ilham Nur Pratama" w:date="2023-05-16T21:20:00Z"/>
          <w:rPrChange w:id="3398" w:author="Ilham Nur Pratama" w:date="2023-05-16T21:47:00Z">
            <w:rPr>
              <w:ins w:id="3399" w:author="Ilham Nur Pratama" w:date="2023-05-16T21:20:00Z"/>
              <w:i/>
              <w:iCs/>
            </w:rPr>
          </w:rPrChange>
        </w:rPr>
      </w:pPr>
      <w:ins w:id="3400" w:author="Ilham Nur Pratama" w:date="2023-05-17T06:40:00Z">
        <w:r>
          <w:t xml:space="preserve">Berdasarkan informasi yang telah dijelaskan pada </w:t>
        </w:r>
        <w:r>
          <w:fldChar w:fldCharType="begin"/>
        </w:r>
        <w:r>
          <w:instrText xml:space="preserve"> REF _Ref135166819 \h </w:instrText>
        </w:r>
      </w:ins>
      <w:r>
        <w:fldChar w:fldCharType="separate"/>
      </w:r>
      <w:ins w:id="3401" w:author="Ilham Nur Pratama" w:date="2023-05-24T22:54:00Z">
        <w:r w:rsidR="000D26C4">
          <w:t xml:space="preserve">Tabel </w:t>
        </w:r>
        <w:r w:rsidR="000D26C4">
          <w:rPr>
            <w:noProof/>
          </w:rPr>
          <w:t>3</w:t>
        </w:r>
        <w:r w:rsidR="000D26C4">
          <w:t>.</w:t>
        </w:r>
        <w:r w:rsidR="000D26C4">
          <w:rPr>
            <w:noProof/>
          </w:rPr>
          <w:t>7</w:t>
        </w:r>
      </w:ins>
      <w:ins w:id="3402" w:author="Ilham Nur Pratama" w:date="2023-05-17T06:40:00Z">
        <w:r>
          <w:fldChar w:fldCharType="end"/>
        </w:r>
      </w:ins>
      <w:ins w:id="3403" w:author="Ilham Nur Pratama" w:date="2023-05-21T09:03:00Z">
        <w:r w:rsidR="006D2868">
          <w:t>-</w:t>
        </w:r>
        <w:r w:rsidR="006D2868">
          <w:fldChar w:fldCharType="begin"/>
        </w:r>
        <w:r w:rsidR="006D2868">
          <w:instrText xml:space="preserve"> REF _Ref135552229 \h </w:instrText>
        </w:r>
      </w:ins>
      <w:r w:rsidR="006D2868">
        <w:fldChar w:fldCharType="separate"/>
      </w:r>
      <w:ins w:id="3404" w:author="Ilham Nur Pratama" w:date="2023-05-24T22:54:00Z">
        <w:r w:rsidR="000D26C4">
          <w:t xml:space="preserve">Tabel </w:t>
        </w:r>
        <w:r w:rsidR="000D26C4">
          <w:rPr>
            <w:noProof/>
          </w:rPr>
          <w:t>3</w:t>
        </w:r>
        <w:r w:rsidR="000D26C4">
          <w:t>.</w:t>
        </w:r>
        <w:r w:rsidR="000D26C4">
          <w:rPr>
            <w:noProof/>
          </w:rPr>
          <w:t>9</w:t>
        </w:r>
      </w:ins>
      <w:ins w:id="3405" w:author="Ilham Nur Pratama" w:date="2023-05-21T09:03:00Z">
        <w:r w:rsidR="006D2868">
          <w:fldChar w:fldCharType="end"/>
        </w:r>
      </w:ins>
      <w:ins w:id="3406" w:author="Ilham Nur Pratama" w:date="2023-05-17T06:40:00Z">
        <w:r>
          <w:t xml:space="preserve">, maka Sistem Optimasi Alokasi Pekerjaan dan Sumber Daya yang akan dibangun perlu untuk memenuhi </w:t>
        </w:r>
      </w:ins>
      <w:ins w:id="3407" w:author="Ilham Nur Pratama" w:date="2023-05-17T06:41:00Z">
        <w:r>
          <w:t>Analisa PIECES yang telah dibuat.</w:t>
        </w:r>
      </w:ins>
    </w:p>
    <w:p w14:paraId="60F97B79" w14:textId="44B17322" w:rsidR="00695FFF" w:rsidRDefault="004156D1" w:rsidP="003E6F93">
      <w:r>
        <w:t>Kerangka EA yang digunakan adalah TOGAF, yang merupakan kerangka EA yang umum digunakan pada banyak industri dan dapat menghubungkan seluruh komponen</w:t>
      </w:r>
      <w:r w:rsidR="001F097B">
        <w:t xml:space="preserve"> desain arsitektur dari sebuah perusahaan </w:t>
      </w:r>
      <w:r w:rsidR="001F097B">
        <w:fldChar w:fldCharType="begin" w:fldLock="1"/>
      </w:r>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1F097B">
        <w:fldChar w:fldCharType="separate"/>
      </w:r>
      <w:r w:rsidR="00CF4B38" w:rsidRPr="00CF4B38">
        <w:rPr>
          <w:noProof/>
        </w:rPr>
        <w:t>(Hannemann et al., 2022; Saragih et al., 2021)</w:t>
      </w:r>
      <w:r w:rsidR="001F097B">
        <w:fldChar w:fldCharType="end"/>
      </w:r>
      <w:r w:rsidR="001F097B">
        <w:t xml:space="preserve">. </w:t>
      </w:r>
      <w:r w:rsidR="001F097B">
        <w:lastRenderedPageBreak/>
        <w:t xml:space="preserve">Secara </w:t>
      </w:r>
      <w:r w:rsidR="00622E59">
        <w:t>garis besar arsitektur dari SIMP yang akan dibangun dapat dilihat pada</w:t>
      </w:r>
      <w:r w:rsidR="00391952">
        <w:t xml:space="preserve"> </w:t>
      </w:r>
      <w:r w:rsidR="00391952">
        <w:fldChar w:fldCharType="begin"/>
      </w:r>
      <w:r w:rsidR="00391952">
        <w:instrText xml:space="preserve"> REF _Ref124972690 \h </w:instrText>
      </w:r>
      <w:r w:rsidR="00391952">
        <w:fldChar w:fldCharType="separate"/>
      </w:r>
      <w:r w:rsidR="000D26C4">
        <w:t xml:space="preserve">Gambar </w:t>
      </w:r>
      <w:r w:rsidR="000D26C4">
        <w:rPr>
          <w:noProof/>
        </w:rPr>
        <w:t>3</w:t>
      </w:r>
      <w:r w:rsidR="000D26C4">
        <w:t>.</w:t>
      </w:r>
      <w:r w:rsidR="000D26C4">
        <w:rPr>
          <w:noProof/>
        </w:rPr>
        <w:t>15</w:t>
      </w:r>
      <w:r w:rsidR="00391952">
        <w:fldChar w:fldCharType="end"/>
      </w:r>
      <w:r w:rsidR="00391952">
        <w:t>.</w:t>
      </w:r>
    </w:p>
    <w:p w14:paraId="69EF7020" w14:textId="1C37728A" w:rsidR="00C53EB8" w:rsidRDefault="00C53EB8" w:rsidP="003E6F93">
      <w:pPr>
        <w:keepNext/>
        <w:jc w:val="center"/>
      </w:pPr>
      <w:r>
        <w:rPr>
          <w:noProof/>
        </w:rPr>
        <w:drawing>
          <wp:inline distT="0" distB="0" distL="0" distR="0" wp14:anchorId="692C537A" wp14:editId="1AA2BFD8">
            <wp:extent cx="5400040" cy="2959735"/>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00040" cy="2959735"/>
                    </a:xfrm>
                    <a:prstGeom prst="rect">
                      <a:avLst/>
                    </a:prstGeom>
                    <a:noFill/>
                    <a:ln>
                      <a:noFill/>
                    </a:ln>
                  </pic:spPr>
                </pic:pic>
              </a:graphicData>
            </a:graphic>
          </wp:inline>
        </w:drawing>
      </w:r>
    </w:p>
    <w:p w14:paraId="736F60E0" w14:textId="625632F7" w:rsidR="00C53EB8" w:rsidRDefault="00C53EB8" w:rsidP="00EE5E34">
      <w:pPr>
        <w:pStyle w:val="Caption"/>
      </w:pPr>
      <w:bookmarkStart w:id="3408" w:name="_Ref124972690"/>
      <w:bookmarkStart w:id="3409" w:name="_Toc135601500"/>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w:instrText>
      </w:r>
      <w:r w:rsidR="005A58B4">
        <w:instrText xml:space="preserve">IC \s 1 </w:instrText>
      </w:r>
      <w:r w:rsidR="005A58B4">
        <w:fldChar w:fldCharType="separate"/>
      </w:r>
      <w:r w:rsidR="000D26C4">
        <w:rPr>
          <w:noProof/>
        </w:rPr>
        <w:t>15</w:t>
      </w:r>
      <w:r w:rsidR="005A58B4">
        <w:rPr>
          <w:noProof/>
        </w:rPr>
        <w:fldChar w:fldCharType="end"/>
      </w:r>
      <w:bookmarkEnd w:id="3408"/>
      <w:r>
        <w:t xml:space="preserve"> Arsitektur </w:t>
      </w:r>
      <w:r w:rsidR="00827EC8">
        <w:t xml:space="preserve">sistem </w:t>
      </w:r>
      <w:r>
        <w:t xml:space="preserve">secara garis besar terkait dengan </w:t>
      </w:r>
      <w:r w:rsidR="00827EC8">
        <w:t xml:space="preserve">sistem optimasi alokasi pekerjaan dan sumber daya </w:t>
      </w:r>
      <w:r w:rsidR="008A6400">
        <w:t>yang akan diintegrasi dengan SIMP</w:t>
      </w:r>
      <w:bookmarkEnd w:id="3409"/>
    </w:p>
    <w:p w14:paraId="59B8B442" w14:textId="2F064E57" w:rsidR="00C35D41" w:rsidRDefault="00C35D41" w:rsidP="003E6F93">
      <w:r>
        <w:t>Pekerjaan yang akan dikerjakan menjadi masukkan bagi sistem yang akan diolah oleh sistem penerima</w:t>
      </w:r>
      <w:r w:rsidR="009C4A74">
        <w:t xml:space="preserve">, sistem identifikasi berbasis </w:t>
      </w:r>
      <w:r w:rsidR="009C4A74">
        <w:rPr>
          <w:i/>
          <w:iCs/>
        </w:rPr>
        <w:t xml:space="preserve">random forest, </w:t>
      </w:r>
      <w:r w:rsidR="009C4A74">
        <w:t>dan logika pendukung lainya sebelum masuk ke dalam SIMP.</w:t>
      </w:r>
    </w:p>
    <w:p w14:paraId="6E9E0046" w14:textId="15EEE500" w:rsidR="009C4A74" w:rsidRDefault="009C4A74" w:rsidP="00BB68B9">
      <w:r>
        <w:t xml:space="preserve">Untuk proses pekerjaan dari sistem yang akan dibangun, digambarkan dengan menggunakan BPMN untuk melihat </w:t>
      </w:r>
      <w:r w:rsidR="005D0C0F">
        <w:rPr>
          <w:i/>
          <w:iCs/>
        </w:rPr>
        <w:t xml:space="preserve">node-node </w:t>
      </w:r>
      <w:r w:rsidR="005D0C0F">
        <w:t>pekerjaan dan waktu pekerjaan. Kemudian BPMN yang telah disusun akan disimulasikan untuk memastikan desain yang dibangun sudah sesuai dengan kebutuhan.</w:t>
      </w:r>
    </w:p>
    <w:p w14:paraId="53B14858" w14:textId="18BE6097" w:rsidR="005250D7" w:rsidRDefault="005250D7" w:rsidP="003E6F93">
      <w:pPr>
        <w:pStyle w:val="Heading3"/>
      </w:pPr>
      <w:bookmarkStart w:id="3410" w:name="_Toc135601444"/>
      <w:r>
        <w:t>Arsitektur Sistem</w:t>
      </w:r>
      <w:bookmarkEnd w:id="3410"/>
    </w:p>
    <w:p w14:paraId="5331352E" w14:textId="123931C8" w:rsidR="005250D7" w:rsidRDefault="005250D7" w:rsidP="003E6F93">
      <w:pPr>
        <w:ind w:left="720"/>
      </w:pPr>
      <w:r>
        <w:t>Dalam menggambarkan Arsitektur dari Sistem Op</w:t>
      </w:r>
      <w:sdt>
        <w:sdtPr>
          <w:id w:val="-1271233347"/>
          <w:docPartObj>
            <w:docPartGallery w:val="Watermarks"/>
          </w:docPartObj>
        </w:sdtPr>
        <w:sdtEndPr/>
        <w:sdtContent>
          <w:r>
            <w:rPr>
              <w:noProof/>
            </w:rPr>
            <w:drawing>
              <wp:anchor distT="0" distB="0" distL="114300" distR="114300" simplePos="0" relativeHeight="251660293" behindDoc="1" locked="0" layoutInCell="0" allowOverlap="1" wp14:anchorId="6FDFF54A" wp14:editId="70A68B0C">
                <wp:simplePos x="0" y="0"/>
                <wp:positionH relativeFrom="margin">
                  <wp:align>center</wp:align>
                </wp:positionH>
                <wp:positionV relativeFrom="margin">
                  <wp:align>center</wp:align>
                </wp:positionV>
                <wp:extent cx="3810000" cy="3810000"/>
                <wp:effectExtent l="0" t="0" r="0" b="0"/>
                <wp:wrapNone/>
                <wp:docPr id="56" name="Picture 56"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Shape&#10;&#10;Description automatically generated with low confidence"/>
                        <pic:cNvPicPr>
                          <a:picLocks noChangeAspect="1" noChangeArrowheads="1"/>
                        </pic:cNvPicPr>
                      </pic:nvPicPr>
                      <pic:blipFill>
                        <a:blip r:embed="rId11">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sdtContent>
      </w:sdt>
      <w:r>
        <w:t>timasi Alokasi Pekerjaan dan Sumber Daya yang diintegrasikan dengan SIMP, EA digambarkan menggunakan ArchiMate. Arsitektur sistem yang akan digambarkan terdiri dari 3 lapisan yaitu bisnis, aplikasi dan teknologi yang menjadi inti dari sistem yang akan dibangun. Arsitektur dari sistem yang akan dibangun dapat dilihat pada</w:t>
      </w:r>
      <w:del w:id="3411" w:author="Ilham Nur Pratama" w:date="2023-05-15T21:46:00Z">
        <w:r w:rsidDel="00C064C2">
          <w:delText xml:space="preserve"> </w:delText>
        </w:r>
      </w:del>
      <w:ins w:id="3412" w:author="Ilham Nur Pratama" w:date="2023-05-15T21:47:00Z">
        <w:r w:rsidR="00660938">
          <w:t xml:space="preserve"> </w:t>
        </w:r>
        <w:r w:rsidR="00660938">
          <w:fldChar w:fldCharType="begin"/>
        </w:r>
        <w:r w:rsidR="00660938">
          <w:instrText xml:space="preserve"> REF _Ref131932772 \h </w:instrText>
        </w:r>
      </w:ins>
      <w:ins w:id="3413" w:author="Ilham Nur Pratama" w:date="2023-05-15T21:47:00Z">
        <w:r w:rsidR="00660938">
          <w:fldChar w:fldCharType="separate"/>
        </w:r>
      </w:ins>
      <w:ins w:id="3414" w:author="Ilham Nur Pratama" w:date="2023-05-24T22:54:00Z">
        <w:r w:rsidR="000D26C4">
          <w:t xml:space="preserve">Gambar </w:t>
        </w:r>
        <w:r w:rsidR="000D26C4">
          <w:rPr>
            <w:noProof/>
          </w:rPr>
          <w:t>3</w:t>
        </w:r>
        <w:r w:rsidR="000D26C4">
          <w:t>.</w:t>
        </w:r>
        <w:r w:rsidR="000D26C4">
          <w:rPr>
            <w:noProof/>
          </w:rPr>
          <w:t>16</w:t>
        </w:r>
      </w:ins>
      <w:ins w:id="3415" w:author="Ilham Nur Pratama" w:date="2023-05-15T21:47:00Z">
        <w:r w:rsidR="00660938">
          <w:fldChar w:fldCharType="end"/>
        </w:r>
      </w:ins>
      <w:ins w:id="3416" w:author="Ilham Nur Pratama" w:date="2023-05-15T21:46:00Z">
        <w:r w:rsidR="00C064C2">
          <w:t>.</w:t>
        </w:r>
      </w:ins>
      <w:del w:id="3417" w:author="Ilham Nur Pratama" w:date="2023-05-15T21:46:00Z">
        <w:r w:rsidDel="00C064C2">
          <w:fldChar w:fldCharType="begin"/>
        </w:r>
        <w:r w:rsidDel="00C064C2">
          <w:delInstrText xml:space="preserve"> REF _Ref125515914 \h </w:delInstrText>
        </w:r>
        <w:r w:rsidR="005A58B4">
          <w:fldChar w:fldCharType="separate"/>
        </w:r>
        <w:r w:rsidDel="00C064C2">
          <w:fldChar w:fldCharType="end"/>
        </w:r>
        <w:r w:rsidDel="00C064C2">
          <w:delText>.</w:delText>
        </w:r>
      </w:del>
      <w:r>
        <w:t xml:space="preserve"> Secara garis besar arsitektur yang ditunjukkan pada </w:t>
      </w:r>
      <w:ins w:id="3418" w:author="ilham.nur@office.ui.ac.id" w:date="2023-04-09T11:39:00Z">
        <w:r w:rsidR="00434A7F">
          <w:fldChar w:fldCharType="begin"/>
        </w:r>
        <w:r w:rsidR="00434A7F">
          <w:instrText xml:space="preserve"> REF _Ref131932772 \h </w:instrText>
        </w:r>
      </w:ins>
      <w:r w:rsidR="00434A7F">
        <w:fldChar w:fldCharType="separate"/>
      </w:r>
      <w:ins w:id="3419" w:author="Ilham Nur Pratama" w:date="2023-05-24T22:54:00Z">
        <w:r w:rsidR="000D26C4">
          <w:t xml:space="preserve">Gambar </w:t>
        </w:r>
        <w:r w:rsidR="000D26C4">
          <w:rPr>
            <w:noProof/>
          </w:rPr>
          <w:t>3</w:t>
        </w:r>
        <w:r w:rsidR="000D26C4">
          <w:t>.</w:t>
        </w:r>
        <w:r w:rsidR="000D26C4">
          <w:rPr>
            <w:noProof/>
          </w:rPr>
          <w:t>16</w:t>
        </w:r>
      </w:ins>
      <w:ins w:id="3420" w:author="ilham.nur@office.ui.ac.id" w:date="2023-04-09T11:39:00Z">
        <w:r w:rsidR="00434A7F">
          <w:fldChar w:fldCharType="end"/>
        </w:r>
      </w:ins>
      <w:del w:id="3421" w:author="Ilham Nur Pratama" w:date="2023-05-15T21:47:00Z">
        <w:r w:rsidDel="00660938">
          <w:fldChar w:fldCharType="begin"/>
        </w:r>
        <w:r w:rsidDel="00660938">
          <w:delInstrText xml:space="preserve"> REF _Ref125515914 \h </w:delInstrText>
        </w:r>
        <w:r w:rsidR="005A58B4">
          <w:fldChar w:fldCharType="separate"/>
        </w:r>
        <w:r w:rsidDel="00660938">
          <w:fldChar w:fldCharType="end"/>
        </w:r>
      </w:del>
      <w:r>
        <w:t xml:space="preserve"> terdiri atas:</w:t>
      </w:r>
    </w:p>
    <w:p w14:paraId="21D1FE0E" w14:textId="77777777" w:rsidR="005250D7" w:rsidRDefault="005250D7" w:rsidP="003E6F93">
      <w:pPr>
        <w:pStyle w:val="ListParagraph"/>
        <w:numPr>
          <w:ilvl w:val="0"/>
          <w:numId w:val="38"/>
        </w:numPr>
        <w:ind w:left="1440"/>
      </w:pPr>
      <w:r>
        <w:t>Lapisan Bisnis:</w:t>
      </w:r>
    </w:p>
    <w:p w14:paraId="100C187C" w14:textId="77777777" w:rsidR="005250D7" w:rsidRPr="00463C7A" w:rsidRDefault="005250D7" w:rsidP="003E6F93">
      <w:pPr>
        <w:pStyle w:val="ListParagraph"/>
        <w:numPr>
          <w:ilvl w:val="1"/>
          <w:numId w:val="38"/>
        </w:numPr>
        <w:ind w:left="2160"/>
      </w:pPr>
      <w:r>
        <w:lastRenderedPageBreak/>
        <w:t xml:space="preserve">8 </w:t>
      </w:r>
      <w:r w:rsidRPr="00463C7A">
        <w:rPr>
          <w:i/>
          <w:iCs/>
        </w:rPr>
        <w:t>Business Actor</w:t>
      </w:r>
    </w:p>
    <w:p w14:paraId="3B1405C5" w14:textId="77777777" w:rsidR="005250D7" w:rsidRPr="00463C7A" w:rsidRDefault="005250D7" w:rsidP="003E6F93">
      <w:pPr>
        <w:pStyle w:val="ListParagraph"/>
        <w:numPr>
          <w:ilvl w:val="1"/>
          <w:numId w:val="38"/>
        </w:numPr>
        <w:ind w:left="2160"/>
      </w:pPr>
      <w:r>
        <w:t xml:space="preserve">2 </w:t>
      </w:r>
      <w:r w:rsidRPr="00463C7A">
        <w:rPr>
          <w:i/>
          <w:iCs/>
        </w:rPr>
        <w:t>Business Role</w:t>
      </w:r>
    </w:p>
    <w:p w14:paraId="0A2E1D4D" w14:textId="77777777" w:rsidR="005250D7" w:rsidRPr="00463C7A" w:rsidRDefault="005250D7" w:rsidP="003E6F93">
      <w:pPr>
        <w:pStyle w:val="ListParagraph"/>
        <w:numPr>
          <w:ilvl w:val="1"/>
          <w:numId w:val="38"/>
        </w:numPr>
        <w:ind w:left="2160"/>
      </w:pPr>
      <w:r>
        <w:t xml:space="preserve">3 </w:t>
      </w:r>
      <w:r w:rsidRPr="00463C7A">
        <w:rPr>
          <w:i/>
          <w:iCs/>
        </w:rPr>
        <w:t>Business Process</w:t>
      </w:r>
    </w:p>
    <w:p w14:paraId="2626D86F" w14:textId="77777777" w:rsidR="005250D7" w:rsidRPr="00463C7A" w:rsidRDefault="005250D7" w:rsidP="003E6F93">
      <w:pPr>
        <w:pStyle w:val="ListParagraph"/>
        <w:numPr>
          <w:ilvl w:val="1"/>
          <w:numId w:val="38"/>
        </w:numPr>
        <w:ind w:left="2160"/>
      </w:pPr>
      <w:r>
        <w:t xml:space="preserve">2 </w:t>
      </w:r>
      <w:r w:rsidRPr="00463C7A">
        <w:rPr>
          <w:i/>
          <w:iCs/>
        </w:rPr>
        <w:t>Business Event</w:t>
      </w:r>
    </w:p>
    <w:p w14:paraId="3B49DC69" w14:textId="77777777" w:rsidR="005250D7" w:rsidRDefault="005250D7" w:rsidP="003E6F93">
      <w:pPr>
        <w:pStyle w:val="ListParagraph"/>
        <w:numPr>
          <w:ilvl w:val="0"/>
          <w:numId w:val="38"/>
        </w:numPr>
        <w:ind w:left="1440"/>
      </w:pPr>
      <w:r>
        <w:t>Lapisan Aplikasi</w:t>
      </w:r>
    </w:p>
    <w:p w14:paraId="1B9989EE" w14:textId="77777777" w:rsidR="005250D7" w:rsidRPr="00463C7A" w:rsidRDefault="005250D7" w:rsidP="003E6F93">
      <w:pPr>
        <w:pStyle w:val="ListParagraph"/>
        <w:numPr>
          <w:ilvl w:val="1"/>
          <w:numId w:val="38"/>
        </w:numPr>
        <w:ind w:left="2160"/>
      </w:pPr>
      <w:r>
        <w:t xml:space="preserve">5 </w:t>
      </w:r>
      <w:r>
        <w:rPr>
          <w:i/>
          <w:iCs/>
        </w:rPr>
        <w:t>Application Interface</w:t>
      </w:r>
    </w:p>
    <w:p w14:paraId="6C4D2482" w14:textId="77777777" w:rsidR="005250D7" w:rsidRPr="00463C7A" w:rsidRDefault="005250D7" w:rsidP="003E6F93">
      <w:pPr>
        <w:pStyle w:val="ListParagraph"/>
        <w:numPr>
          <w:ilvl w:val="1"/>
          <w:numId w:val="38"/>
        </w:numPr>
        <w:ind w:left="2160"/>
      </w:pPr>
      <w:r>
        <w:t xml:space="preserve">8 </w:t>
      </w:r>
      <w:r>
        <w:rPr>
          <w:i/>
          <w:iCs/>
        </w:rPr>
        <w:t>Application Event</w:t>
      </w:r>
    </w:p>
    <w:p w14:paraId="667E8024" w14:textId="77777777" w:rsidR="005250D7" w:rsidRPr="00463C7A" w:rsidRDefault="005250D7" w:rsidP="003E6F93">
      <w:pPr>
        <w:pStyle w:val="ListParagraph"/>
        <w:numPr>
          <w:ilvl w:val="1"/>
          <w:numId w:val="38"/>
        </w:numPr>
        <w:ind w:left="2160"/>
      </w:pPr>
      <w:r>
        <w:t xml:space="preserve">1 </w:t>
      </w:r>
      <w:r>
        <w:rPr>
          <w:i/>
          <w:iCs/>
        </w:rPr>
        <w:t>Application Service</w:t>
      </w:r>
    </w:p>
    <w:p w14:paraId="1E06DB18" w14:textId="77777777" w:rsidR="005250D7" w:rsidRPr="00463C7A" w:rsidRDefault="005250D7" w:rsidP="003E6F93">
      <w:pPr>
        <w:pStyle w:val="ListParagraph"/>
        <w:numPr>
          <w:ilvl w:val="1"/>
          <w:numId w:val="38"/>
        </w:numPr>
        <w:ind w:left="2160"/>
      </w:pPr>
      <w:r>
        <w:t xml:space="preserve">2 </w:t>
      </w:r>
      <w:r>
        <w:rPr>
          <w:i/>
          <w:iCs/>
        </w:rPr>
        <w:t>Application Component</w:t>
      </w:r>
    </w:p>
    <w:p w14:paraId="080FDE6C" w14:textId="77777777" w:rsidR="005250D7" w:rsidRDefault="005250D7" w:rsidP="003E6F93">
      <w:pPr>
        <w:pStyle w:val="ListParagraph"/>
        <w:numPr>
          <w:ilvl w:val="0"/>
          <w:numId w:val="38"/>
        </w:numPr>
        <w:ind w:left="1440"/>
      </w:pPr>
      <w:r>
        <w:t>Lapisan Teknologi</w:t>
      </w:r>
    </w:p>
    <w:p w14:paraId="63D47946" w14:textId="77777777" w:rsidR="005250D7" w:rsidRPr="00463C7A" w:rsidRDefault="005250D7" w:rsidP="003E6F93">
      <w:pPr>
        <w:pStyle w:val="ListParagraph"/>
        <w:numPr>
          <w:ilvl w:val="1"/>
          <w:numId w:val="38"/>
        </w:numPr>
        <w:ind w:left="2160"/>
      </w:pPr>
      <w:r>
        <w:t xml:space="preserve">2 </w:t>
      </w:r>
      <w:r>
        <w:rPr>
          <w:i/>
          <w:iCs/>
        </w:rPr>
        <w:t>Device</w:t>
      </w:r>
    </w:p>
    <w:p w14:paraId="693D5A6E" w14:textId="77777777" w:rsidR="005250D7" w:rsidRPr="00463C7A" w:rsidRDefault="005250D7" w:rsidP="003E6F93">
      <w:pPr>
        <w:pStyle w:val="ListParagraph"/>
        <w:numPr>
          <w:ilvl w:val="1"/>
          <w:numId w:val="38"/>
        </w:numPr>
        <w:ind w:left="2160"/>
      </w:pPr>
      <w:r>
        <w:t xml:space="preserve">2 </w:t>
      </w:r>
      <w:r>
        <w:rPr>
          <w:i/>
          <w:iCs/>
        </w:rPr>
        <w:t>System Software</w:t>
      </w:r>
    </w:p>
    <w:p w14:paraId="71C30C4B" w14:textId="77777777" w:rsidR="005250D7" w:rsidRDefault="005250D7" w:rsidP="003E6F93">
      <w:pPr>
        <w:pStyle w:val="ListParagraph"/>
        <w:numPr>
          <w:ilvl w:val="1"/>
          <w:numId w:val="38"/>
        </w:numPr>
        <w:ind w:left="2160"/>
      </w:pPr>
      <w:r>
        <w:t xml:space="preserve">1 </w:t>
      </w:r>
      <w:r>
        <w:rPr>
          <w:i/>
          <w:iCs/>
        </w:rPr>
        <w:t>Technology Service</w:t>
      </w:r>
    </w:p>
    <w:p w14:paraId="62BB8D62" w14:textId="77777777" w:rsidR="005250D7" w:rsidRDefault="005250D7" w:rsidP="003E6F93">
      <w:pPr>
        <w:ind w:left="720"/>
      </w:pPr>
    </w:p>
    <w:p w14:paraId="502BD76B" w14:textId="77777777" w:rsidR="005250D7" w:rsidRDefault="005250D7" w:rsidP="003E6F93">
      <w:pPr>
        <w:ind w:left="720"/>
        <w:sectPr w:rsidR="005250D7" w:rsidSect="00AD4474">
          <w:headerReference w:type="even" r:id="rId69"/>
          <w:headerReference w:type="default" r:id="rId70"/>
          <w:headerReference w:type="first" r:id="rId71"/>
          <w:pgSz w:w="11906" w:h="16838" w:code="9"/>
          <w:pgMar w:top="1701" w:right="1701" w:bottom="1701" w:left="1701" w:header="720" w:footer="720" w:gutter="0"/>
          <w:cols w:space="720"/>
          <w:titlePg/>
          <w:docGrid w:linePitch="360"/>
        </w:sectPr>
      </w:pPr>
    </w:p>
    <w:p w14:paraId="3CF41683" w14:textId="6090F6FB" w:rsidR="005250D7" w:rsidRDefault="005250D7" w:rsidP="003E6F93">
      <w:pPr>
        <w:keepNext/>
        <w:ind w:left="720"/>
      </w:pPr>
      <w:r w:rsidRPr="00796386">
        <w:rPr>
          <w:noProof/>
        </w:rPr>
        <w:lastRenderedPageBreak/>
        <w:t xml:space="preserve"> </w:t>
      </w:r>
      <w:r>
        <w:rPr>
          <w:noProof/>
        </w:rPr>
        <w:drawing>
          <wp:inline distT="0" distB="0" distL="0" distR="0" wp14:anchorId="7EB0E438" wp14:editId="4031336F">
            <wp:extent cx="7013050" cy="4642250"/>
            <wp:effectExtent l="0" t="0" r="0" b="635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72"/>
                    <a:stretch>
                      <a:fillRect/>
                    </a:stretch>
                  </pic:blipFill>
                  <pic:spPr>
                    <a:xfrm>
                      <a:off x="0" y="0"/>
                      <a:ext cx="7041970" cy="4661394"/>
                    </a:xfrm>
                    <a:prstGeom prst="rect">
                      <a:avLst/>
                    </a:prstGeom>
                  </pic:spPr>
                </pic:pic>
              </a:graphicData>
            </a:graphic>
          </wp:inline>
        </w:drawing>
      </w:r>
    </w:p>
    <w:p w14:paraId="7B1075FB" w14:textId="05482530" w:rsidR="005250D7" w:rsidRDefault="005250D7" w:rsidP="00EE5E34">
      <w:pPr>
        <w:pStyle w:val="Caption"/>
      </w:pPr>
      <w:bookmarkStart w:id="3422" w:name="_Ref131932772"/>
      <w:bookmarkStart w:id="3423" w:name="_Toc135601501"/>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16</w:t>
      </w:r>
      <w:r w:rsidR="005A58B4">
        <w:rPr>
          <w:noProof/>
        </w:rPr>
        <w:fldChar w:fldCharType="end"/>
      </w:r>
      <w:bookmarkEnd w:id="3422"/>
      <w:r>
        <w:t xml:space="preserve"> </w:t>
      </w:r>
      <w:r>
        <w:rPr>
          <w:i/>
        </w:rPr>
        <w:t xml:space="preserve">Enterprise Architecture </w:t>
      </w:r>
      <w:r>
        <w:t>dari Sistem Optimasi Alokasi Pekerjaan dan Sumber Daya</w:t>
      </w:r>
      <w:bookmarkEnd w:id="3423"/>
    </w:p>
    <w:p w14:paraId="418B0895" w14:textId="77777777" w:rsidR="005250D7" w:rsidRDefault="005250D7" w:rsidP="003E6F93">
      <w:pPr>
        <w:ind w:left="720"/>
      </w:pPr>
    </w:p>
    <w:p w14:paraId="0DD51346" w14:textId="77777777" w:rsidR="005250D7" w:rsidRDefault="005250D7" w:rsidP="003E6F93">
      <w:pPr>
        <w:ind w:left="720"/>
        <w:sectPr w:rsidR="005250D7" w:rsidSect="00463C7A">
          <w:headerReference w:type="first" r:id="rId73"/>
          <w:footerReference w:type="first" r:id="rId74"/>
          <w:pgSz w:w="16838" w:h="11906" w:orient="landscape" w:code="9"/>
          <w:pgMar w:top="1701" w:right="1701" w:bottom="1701" w:left="1701" w:header="720" w:footer="720" w:gutter="0"/>
          <w:cols w:space="720"/>
          <w:titlePg/>
          <w:docGrid w:linePitch="360"/>
        </w:sectPr>
      </w:pPr>
    </w:p>
    <w:p w14:paraId="4251216C" w14:textId="16BAF4CE" w:rsidR="005250D7" w:rsidRDefault="005250D7" w:rsidP="003E6F93">
      <w:pPr>
        <w:ind w:left="720"/>
      </w:pPr>
      <w:r>
        <w:lastRenderedPageBreak/>
        <w:t>Adapun relasi dan fungsi antar elemen yang ada pada EA ditunjukkan pada</w:t>
      </w:r>
      <w:del w:id="3424" w:author="Ilham Nur Pratama" w:date="2023-05-15T21:47:00Z">
        <w:r w:rsidDel="00660938">
          <w:delText xml:space="preserve"> </w:delText>
        </w:r>
        <w:r w:rsidDel="00660938">
          <w:fldChar w:fldCharType="begin"/>
        </w:r>
        <w:r w:rsidRPr="00660938" w:rsidDel="00660938">
          <w:delInstrText xml:space="preserve"> REF _Ref125576540 \h </w:delInstrText>
        </w:r>
        <w:r w:rsidR="005A58B4">
          <w:fldChar w:fldCharType="separate"/>
        </w:r>
        <w:r w:rsidDel="00660938">
          <w:fldChar w:fldCharType="end"/>
        </w:r>
      </w:del>
      <w:ins w:id="3425" w:author="Ilham Nur Pratama" w:date="2023-05-15T21:48:00Z">
        <w:r w:rsidR="00660938">
          <w:t xml:space="preserve"> </w:t>
        </w:r>
        <w:r w:rsidR="00660938">
          <w:fldChar w:fldCharType="begin"/>
        </w:r>
        <w:r w:rsidR="00660938">
          <w:instrText xml:space="preserve"> REF _Ref135079725 \h </w:instrText>
        </w:r>
      </w:ins>
      <w:r w:rsidR="00660938">
        <w:fldChar w:fldCharType="separate"/>
      </w:r>
      <w:ins w:id="3426" w:author="Ilham Nur Pratama" w:date="2023-05-24T22:54:00Z">
        <w:r w:rsidR="000D26C4">
          <w:t xml:space="preserve">Tabel </w:t>
        </w:r>
        <w:r w:rsidR="000D26C4">
          <w:rPr>
            <w:noProof/>
          </w:rPr>
          <w:t>3</w:t>
        </w:r>
        <w:r w:rsidR="000D26C4">
          <w:t>.</w:t>
        </w:r>
        <w:r w:rsidR="000D26C4">
          <w:rPr>
            <w:noProof/>
          </w:rPr>
          <w:t>10</w:t>
        </w:r>
      </w:ins>
      <w:ins w:id="3427" w:author="Ilham Nur Pratama" w:date="2023-05-15T21:48:00Z">
        <w:r w:rsidR="00660938">
          <w:fldChar w:fldCharType="end"/>
        </w:r>
      </w:ins>
      <w:ins w:id="3428" w:author="Ilham Nur Pratama" w:date="2023-05-21T21:57:00Z">
        <w:r w:rsidR="00E3271E">
          <w:t xml:space="preserve"> hingga </w:t>
        </w:r>
      </w:ins>
      <w:ins w:id="3429" w:author="Ilham Nur Pratama" w:date="2023-05-21T22:14:00Z">
        <w:r w:rsidR="002D49FE">
          <w:fldChar w:fldCharType="begin"/>
        </w:r>
        <w:r w:rsidR="002D49FE">
          <w:instrText xml:space="preserve"> REF _Ref135599678 \h </w:instrText>
        </w:r>
      </w:ins>
      <w:r w:rsidR="002D49FE">
        <w:fldChar w:fldCharType="separate"/>
      </w:r>
      <w:ins w:id="3430" w:author="Ilham Nur Pratama" w:date="2023-05-24T22:54:00Z">
        <w:r w:rsidR="000D26C4">
          <w:t xml:space="preserve">Tabel </w:t>
        </w:r>
        <w:r w:rsidR="000D26C4">
          <w:rPr>
            <w:noProof/>
          </w:rPr>
          <w:t>3</w:t>
        </w:r>
        <w:r w:rsidR="000D26C4">
          <w:t>.</w:t>
        </w:r>
        <w:r w:rsidR="000D26C4">
          <w:rPr>
            <w:noProof/>
          </w:rPr>
          <w:t>27</w:t>
        </w:r>
      </w:ins>
      <w:ins w:id="3431" w:author="Ilham Nur Pratama" w:date="2023-05-21T22:14:00Z">
        <w:r w:rsidR="002D49FE">
          <w:fldChar w:fldCharType="end"/>
        </w:r>
      </w:ins>
      <w:del w:id="3432" w:author="Ilham Nur Pratama" w:date="2023-05-15T21:48:00Z">
        <w:r w:rsidDel="00660938">
          <w:delText>,</w:delText>
        </w:r>
      </w:del>
      <w:del w:id="3433" w:author="Ilham Nur Pratama" w:date="2023-05-21T21:57:00Z">
        <w:r w:rsidDel="00C655AD">
          <w:delText xml:space="preserve"> </w:delText>
        </w:r>
        <w:r w:rsidDel="00C655AD">
          <w:fldChar w:fldCharType="begin"/>
        </w:r>
        <w:r w:rsidDel="00C655AD">
          <w:delInstrText xml:space="preserve"> REF _Ref126266567 \h </w:delInstrText>
        </w:r>
        <w:r w:rsidDel="00C655AD">
          <w:fldChar w:fldCharType="separate"/>
        </w:r>
      </w:del>
      <w:del w:id="3434"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5</w:delText>
        </w:r>
      </w:del>
      <w:del w:id="3435" w:author="Ilham Nur Pratama" w:date="2023-05-21T21:57:00Z">
        <w:r w:rsidDel="00C655AD">
          <w:fldChar w:fldCharType="end"/>
        </w:r>
      </w:del>
      <w:r>
        <w:t>.</w:t>
      </w:r>
    </w:p>
    <w:p w14:paraId="3D7C0087" w14:textId="25231377" w:rsidR="005250D7" w:rsidRDefault="005250D7" w:rsidP="00EE5E34">
      <w:pPr>
        <w:pStyle w:val="Caption"/>
      </w:pPr>
      <w:bookmarkStart w:id="3436" w:name="_Ref135079725"/>
      <w:bookmarkStart w:id="3437" w:name="_Ref135079720"/>
      <w:bookmarkStart w:id="3438" w:name="_Toc135601544"/>
      <w:r>
        <w:t xml:space="preserve">Tabel </w:t>
      </w:r>
      <w:ins w:id="3439"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440"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441" w:author="Ilham Nur Pratama" w:date="2023-05-24T22:54:00Z">
        <w:r w:rsidR="000D26C4">
          <w:rPr>
            <w:noProof/>
          </w:rPr>
          <w:t>10</w:t>
        </w:r>
      </w:ins>
      <w:ins w:id="3442" w:author="Ilham Nur Pratama" w:date="2023-05-21T22:40:00Z">
        <w:r w:rsidR="00985B1D">
          <w:fldChar w:fldCharType="end"/>
        </w:r>
      </w:ins>
      <w:ins w:id="3443" w:author="ilham.nur@office.ui.ac.id" w:date="2023-03-28T20:25:00Z">
        <w:del w:id="3444" w:author="Ilham Nur Pratama" w:date="2023-05-16T21:59:00Z">
          <w:r w:rsidR="005B668B" w:rsidDel="00F848CE">
            <w:fldChar w:fldCharType="begin"/>
          </w:r>
          <w:r w:rsidR="005B668B" w:rsidDel="00F848CE">
            <w:delInstrText xml:space="preserve"> STYLEREF 1 \s </w:delInstrText>
          </w:r>
        </w:del>
      </w:ins>
      <w:del w:id="3445" w:author="Ilham Nur Pratama" w:date="2023-05-16T21:59:00Z">
        <w:r w:rsidR="005B668B" w:rsidDel="00F848CE">
          <w:fldChar w:fldCharType="separate"/>
        </w:r>
        <w:r w:rsidR="00B57DB5" w:rsidDel="00F848CE">
          <w:rPr>
            <w:noProof/>
          </w:rPr>
          <w:delText>3</w:delText>
        </w:r>
      </w:del>
      <w:ins w:id="3446" w:author="ilham.nur@office.ui.ac.id" w:date="2023-03-28T20:25:00Z">
        <w:del w:id="3447"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3448" w:author="Ilham Nur Pratama" w:date="2023-05-16T21:59:00Z">
        <w:r w:rsidR="005A58B4">
          <w:fldChar w:fldCharType="separate"/>
        </w:r>
      </w:del>
      <w:ins w:id="3449" w:author="ilham.nur@office.ui.ac.id" w:date="2023-03-28T20:25:00Z">
        <w:del w:id="3450" w:author="Ilham Nur Pratama" w:date="2023-05-16T21:59:00Z">
          <w:r w:rsidR="005B668B" w:rsidDel="00F848CE">
            <w:fldChar w:fldCharType="end"/>
          </w:r>
        </w:del>
      </w:ins>
      <w:bookmarkEnd w:id="3436"/>
      <w:del w:id="3451"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4</w:delText>
        </w:r>
        <w:r w:rsidR="00B1186E" w:rsidDel="005B668B">
          <w:fldChar w:fldCharType="end"/>
        </w:r>
      </w:del>
      <w:r>
        <w:t xml:space="preserve"> Elemen Bisnis EA SOAPSD</w:t>
      </w:r>
      <w:bookmarkEnd w:id="3437"/>
      <w:bookmarkEnd w:id="3438"/>
    </w:p>
    <w:tbl>
      <w:tblPr>
        <w:tblStyle w:val="TableGrid"/>
        <w:tblW w:w="5000" w:type="pct"/>
        <w:tblLook w:val="04A0" w:firstRow="1" w:lastRow="0" w:firstColumn="1" w:lastColumn="0" w:noHBand="0" w:noVBand="1"/>
        <w:tblPrChange w:id="3452" w:author="Ilham Nur Pratama" w:date="2023-05-21T21:07:00Z">
          <w:tblPr>
            <w:tblStyle w:val="TableGrid"/>
            <w:tblW w:w="5000" w:type="pct"/>
            <w:tblLook w:val="04A0" w:firstRow="1" w:lastRow="0" w:firstColumn="1" w:lastColumn="0" w:noHBand="0" w:noVBand="1"/>
          </w:tblPr>
        </w:tblPrChange>
      </w:tblPr>
      <w:tblGrid>
        <w:gridCol w:w="623"/>
        <w:gridCol w:w="7871"/>
        <w:tblGridChange w:id="3453">
          <w:tblGrid>
            <w:gridCol w:w="623"/>
            <w:gridCol w:w="7871"/>
          </w:tblGrid>
        </w:tblGridChange>
      </w:tblGrid>
      <w:tr w:rsidR="005250D7" w14:paraId="5FF202F7" w14:textId="77777777" w:rsidTr="000E0AC9">
        <w:trPr>
          <w:tblHeader/>
          <w:trPrChange w:id="3454" w:author="Ilham Nur Pratama" w:date="2023-05-21T21:07:00Z">
            <w:trPr>
              <w:tblHeader/>
            </w:trPr>
          </w:trPrChange>
        </w:trPr>
        <w:tc>
          <w:tcPr>
            <w:tcW w:w="367" w:type="pct"/>
            <w:shd w:val="clear" w:color="auto" w:fill="auto"/>
            <w:tcPrChange w:id="3455" w:author="Ilham Nur Pratama" w:date="2023-05-21T21:07:00Z">
              <w:tcPr>
                <w:tcW w:w="367" w:type="pct"/>
                <w:shd w:val="clear" w:color="auto" w:fill="FFF2CC" w:themeFill="accent4" w:themeFillTint="33"/>
              </w:tcPr>
            </w:tcPrChange>
          </w:tcPr>
          <w:p w14:paraId="592D2225" w14:textId="77777777" w:rsidR="005250D7" w:rsidRPr="00463C7A" w:rsidRDefault="005250D7" w:rsidP="00463C7A">
            <w:pPr>
              <w:rPr>
                <w:b/>
                <w:bCs/>
              </w:rPr>
            </w:pPr>
            <w:r w:rsidRPr="00463C7A">
              <w:rPr>
                <w:b/>
                <w:bCs/>
              </w:rPr>
              <w:t>ID</w:t>
            </w:r>
          </w:p>
        </w:tc>
        <w:tc>
          <w:tcPr>
            <w:tcW w:w="4633" w:type="pct"/>
            <w:shd w:val="clear" w:color="auto" w:fill="auto"/>
            <w:tcPrChange w:id="3456" w:author="Ilham Nur Pratama" w:date="2023-05-21T21:07:00Z">
              <w:tcPr>
                <w:tcW w:w="4633" w:type="pct"/>
                <w:shd w:val="clear" w:color="auto" w:fill="FFF2CC" w:themeFill="accent4" w:themeFillTint="33"/>
              </w:tcPr>
            </w:tcPrChange>
          </w:tcPr>
          <w:p w14:paraId="3383BCE2" w14:textId="77777777" w:rsidR="005250D7" w:rsidRPr="00463C7A" w:rsidRDefault="005250D7" w:rsidP="00463C7A">
            <w:pPr>
              <w:rPr>
                <w:b/>
                <w:bCs/>
              </w:rPr>
            </w:pPr>
            <w:r w:rsidRPr="00463C7A">
              <w:rPr>
                <w:b/>
                <w:bCs/>
              </w:rPr>
              <w:t>Detil</w:t>
            </w:r>
          </w:p>
        </w:tc>
      </w:tr>
      <w:tr w:rsidR="005250D7" w14:paraId="29B6172D" w14:textId="77777777" w:rsidTr="003E6F93">
        <w:tc>
          <w:tcPr>
            <w:tcW w:w="367" w:type="pct"/>
            <w:shd w:val="clear" w:color="auto" w:fill="FFFFFF" w:themeFill="background1"/>
          </w:tcPr>
          <w:p w14:paraId="6268A7E7" w14:textId="77777777" w:rsidR="005250D7" w:rsidRDefault="005250D7" w:rsidP="00463C7A">
            <w:r>
              <w:t>A.1</w:t>
            </w:r>
          </w:p>
        </w:tc>
        <w:tc>
          <w:tcPr>
            <w:tcW w:w="4633" w:type="pct"/>
            <w:shd w:val="clear" w:color="auto" w:fill="FFFFFF" w:themeFill="background1"/>
          </w:tcPr>
          <w:p w14:paraId="63FE3184" w14:textId="77777777" w:rsidR="005250D7" w:rsidRDefault="005250D7" w:rsidP="00463C7A">
            <w:r w:rsidRPr="00463C7A">
              <w:rPr>
                <w:b/>
                <w:bCs/>
              </w:rPr>
              <w:t>Nama:</w:t>
            </w:r>
            <w:r>
              <w:t xml:space="preserve"> </w:t>
            </w:r>
            <w:r>
              <w:rPr>
                <w:i/>
                <w:iCs/>
              </w:rPr>
              <w:t xml:space="preserve">Account Manager </w:t>
            </w:r>
            <w:r>
              <w:t>(AM)</w:t>
            </w:r>
          </w:p>
          <w:p w14:paraId="29BE84AC" w14:textId="77777777" w:rsidR="005250D7" w:rsidRPr="0036124C" w:rsidRDefault="005250D7" w:rsidP="00463C7A">
            <w:r w:rsidRPr="00463C7A">
              <w:rPr>
                <w:b/>
                <w:bCs/>
              </w:rPr>
              <w:t>Type</w:t>
            </w:r>
            <w:r>
              <w:rPr>
                <w:b/>
                <w:bCs/>
              </w:rPr>
              <w:t xml:space="preserve">: </w:t>
            </w:r>
            <w:r w:rsidRPr="00463C7A">
              <w:rPr>
                <w:i/>
                <w:iCs/>
              </w:rPr>
              <w:t>Business Actor</w:t>
            </w:r>
          </w:p>
          <w:p w14:paraId="0CF48DA9" w14:textId="28D62856" w:rsidR="005250D7" w:rsidRDefault="005250D7" w:rsidP="00463C7A">
            <w:r>
              <w:rPr>
                <w:noProof/>
              </w:rPr>
              <w:drawing>
                <wp:inline distT="0" distB="0" distL="0" distR="0" wp14:anchorId="4D211728" wp14:editId="3A8F0EB4">
                  <wp:extent cx="4762500" cy="4620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796420" cy="465316"/>
                          </a:xfrm>
                          <a:prstGeom prst="rect">
                            <a:avLst/>
                          </a:prstGeom>
                        </pic:spPr>
                      </pic:pic>
                    </a:graphicData>
                  </a:graphic>
                </wp:inline>
              </w:drawing>
            </w:r>
          </w:p>
          <w:p w14:paraId="1CEB3156" w14:textId="77777777" w:rsidR="005250D7" w:rsidRPr="007D11C0" w:rsidRDefault="005250D7" w:rsidP="00463C7A">
            <w:r w:rsidRPr="00463C7A">
              <w:rPr>
                <w:b/>
                <w:bCs/>
              </w:rPr>
              <w:t>Detil:</w:t>
            </w:r>
            <w:r>
              <w:t xml:space="preserve"> </w:t>
            </w:r>
            <w:r w:rsidRPr="00463C7A">
              <w:t>AM</w:t>
            </w:r>
            <w:r>
              <w:t xml:space="preserve"> merupakan garda terdepan dalam menawarkan solusi kepada konsumen.</w:t>
            </w:r>
          </w:p>
          <w:p w14:paraId="05D078C7" w14:textId="77777777" w:rsidR="005250D7" w:rsidRPr="003D30C5" w:rsidRDefault="005250D7" w:rsidP="00463C7A">
            <w:r w:rsidRPr="00463C7A">
              <w:rPr>
                <w:b/>
                <w:bCs/>
              </w:rPr>
              <w:t>Dampak:</w:t>
            </w:r>
            <w:r>
              <w:rPr>
                <w:b/>
                <w:bCs/>
              </w:rPr>
              <w:t xml:space="preserve"> </w:t>
            </w:r>
            <w:r>
              <w:t xml:space="preserve">AM setelah berhasil memenangkan proyek kepada konsumen, maka AM akan membuat </w:t>
            </w:r>
            <w:r w:rsidRPr="00463C7A">
              <w:rPr>
                <w:i/>
                <w:iCs/>
              </w:rPr>
              <w:t>Work Order</w:t>
            </w:r>
            <w:r>
              <w:rPr>
                <w:i/>
                <w:iCs/>
              </w:rPr>
              <w:t xml:space="preserve"> </w:t>
            </w:r>
            <w:r>
              <w:t>(WO) agar proyek dapat dikerjakan di internal perusahaan.</w:t>
            </w:r>
          </w:p>
        </w:tc>
      </w:tr>
      <w:tr w:rsidR="005250D7" w14:paraId="1B2CF856" w14:textId="77777777" w:rsidTr="003E6F93">
        <w:tc>
          <w:tcPr>
            <w:tcW w:w="367" w:type="pct"/>
            <w:shd w:val="clear" w:color="auto" w:fill="FFFFFF" w:themeFill="background1"/>
          </w:tcPr>
          <w:p w14:paraId="49A3EB9E" w14:textId="77777777" w:rsidR="005250D7" w:rsidRDefault="005250D7" w:rsidP="00463C7A">
            <w:r>
              <w:t>A.2</w:t>
            </w:r>
          </w:p>
        </w:tc>
        <w:tc>
          <w:tcPr>
            <w:tcW w:w="4633" w:type="pct"/>
            <w:shd w:val="clear" w:color="auto" w:fill="FFFFFF" w:themeFill="background1"/>
          </w:tcPr>
          <w:p w14:paraId="3092F72C" w14:textId="77777777" w:rsidR="005250D7" w:rsidRDefault="005250D7" w:rsidP="00463C7A">
            <w:r>
              <w:rPr>
                <w:b/>
                <w:bCs/>
              </w:rPr>
              <w:t xml:space="preserve">Nama: </w:t>
            </w:r>
            <w:r w:rsidRPr="00463C7A">
              <w:rPr>
                <w:i/>
                <w:iCs/>
              </w:rPr>
              <w:t>Project Manager</w:t>
            </w:r>
            <w:r>
              <w:t xml:space="preserve"> (PM)</w:t>
            </w:r>
          </w:p>
          <w:p w14:paraId="1121269C" w14:textId="77777777" w:rsidR="005250D7" w:rsidRPr="00463C7A" w:rsidRDefault="005250D7" w:rsidP="00463C7A">
            <w:r w:rsidRPr="007627DD">
              <w:rPr>
                <w:b/>
                <w:bCs/>
              </w:rPr>
              <w:t>Type</w:t>
            </w:r>
            <w:r>
              <w:rPr>
                <w:b/>
                <w:bCs/>
              </w:rPr>
              <w:t xml:space="preserve">: </w:t>
            </w:r>
            <w:r w:rsidRPr="007627DD">
              <w:rPr>
                <w:i/>
                <w:iCs/>
              </w:rPr>
              <w:t>Business Actor</w:t>
            </w:r>
          </w:p>
          <w:p w14:paraId="3FD2D70F" w14:textId="69F7A0BF" w:rsidR="005250D7" w:rsidRDefault="005250D7" w:rsidP="00463C7A">
            <w:pPr>
              <w:rPr>
                <w:b/>
                <w:bCs/>
              </w:rPr>
            </w:pPr>
            <w:r>
              <w:rPr>
                <w:noProof/>
              </w:rPr>
              <w:drawing>
                <wp:inline distT="0" distB="0" distL="0" distR="0" wp14:anchorId="62F6B550" wp14:editId="1D33E004">
                  <wp:extent cx="4831307" cy="59368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72379" cy="598734"/>
                          </a:xfrm>
                          <a:prstGeom prst="rect">
                            <a:avLst/>
                          </a:prstGeom>
                        </pic:spPr>
                      </pic:pic>
                    </a:graphicData>
                  </a:graphic>
                </wp:inline>
              </w:drawing>
            </w:r>
          </w:p>
          <w:p w14:paraId="1691309F" w14:textId="77777777" w:rsidR="005250D7" w:rsidRPr="00463C7A" w:rsidRDefault="005250D7" w:rsidP="00463C7A">
            <w:pPr>
              <w:rPr>
                <w:i/>
                <w:iCs/>
              </w:rPr>
            </w:pPr>
            <w:r>
              <w:rPr>
                <w:b/>
                <w:bCs/>
              </w:rPr>
              <w:t xml:space="preserve">Detil: </w:t>
            </w:r>
            <w:r>
              <w:t xml:space="preserve">PM merupakan pintu proyek yang masuk ke tim implementasi dari sisi AM yang ditandai oleh WO. PM bertanggung jawab sebagai </w:t>
            </w:r>
            <w:r w:rsidRPr="00463C7A">
              <w:rPr>
                <w:i/>
                <w:iCs/>
              </w:rPr>
              <w:t>Planner</w:t>
            </w:r>
            <w:r>
              <w:t xml:space="preserve"> </w:t>
            </w:r>
            <w:r w:rsidRPr="00463C7A">
              <w:t>yang akan bekerja</w:t>
            </w:r>
            <w:r>
              <w:rPr>
                <w:i/>
                <w:iCs/>
              </w:rPr>
              <w:t xml:space="preserve"> </w:t>
            </w:r>
            <w:r>
              <w:t xml:space="preserve">untuk melakukan </w:t>
            </w:r>
            <w:r>
              <w:rPr>
                <w:i/>
                <w:iCs/>
              </w:rPr>
              <w:t>project planning</w:t>
            </w:r>
            <w:r>
              <w:t xml:space="preserve"> dan berkoordinasi dengan </w:t>
            </w:r>
            <w:r>
              <w:rPr>
                <w:i/>
                <w:iCs/>
              </w:rPr>
              <w:t>functional manager</w:t>
            </w:r>
            <w:r>
              <w:t xml:space="preserve">. </w:t>
            </w:r>
            <w:r>
              <w:rPr>
                <w:i/>
                <w:iCs/>
              </w:rPr>
              <w:t xml:space="preserve">Application Event Resource Selection &amp; Allocation </w:t>
            </w:r>
            <w:r>
              <w:t xml:space="preserve">akan melayani PM dalam melakukan proses </w:t>
            </w:r>
            <w:r>
              <w:rPr>
                <w:i/>
                <w:iCs/>
              </w:rPr>
              <w:t>project planning.</w:t>
            </w:r>
          </w:p>
          <w:p w14:paraId="5B02F2E4" w14:textId="77777777" w:rsidR="005250D7" w:rsidRPr="00463C7A" w:rsidRDefault="005250D7" w:rsidP="00463C7A">
            <w:r>
              <w:rPr>
                <w:b/>
                <w:bCs/>
              </w:rPr>
              <w:t xml:space="preserve">Dampak: </w:t>
            </w:r>
            <w:r>
              <w:t>Proyek yang akan masuk dan akan berjalan akan dilakukan orkestrasi oleh PM agar dapat diselesaikan.</w:t>
            </w:r>
          </w:p>
        </w:tc>
      </w:tr>
    </w:tbl>
    <w:p w14:paraId="153F64A3" w14:textId="55E66E60" w:rsidR="006D2868" w:rsidRDefault="006D2868">
      <w:pPr>
        <w:rPr>
          <w:ins w:id="3457" w:author="Ilham Nur Pratama" w:date="2023-05-21T09:04:00Z"/>
        </w:rPr>
      </w:pPr>
    </w:p>
    <w:p w14:paraId="04252CF3" w14:textId="77777777" w:rsidR="006D2868" w:rsidRDefault="006D2868">
      <w:pPr>
        <w:spacing w:line="259" w:lineRule="auto"/>
        <w:jc w:val="left"/>
        <w:rPr>
          <w:ins w:id="3458" w:author="Ilham Nur Pratama" w:date="2023-05-21T09:04:00Z"/>
        </w:rPr>
      </w:pPr>
      <w:ins w:id="3459" w:author="Ilham Nur Pratama" w:date="2023-05-21T09:04:00Z">
        <w:r>
          <w:br w:type="page"/>
        </w:r>
      </w:ins>
    </w:p>
    <w:p w14:paraId="72234148" w14:textId="3348B641" w:rsidR="000E0AC9" w:rsidRDefault="000E0AC9">
      <w:pPr>
        <w:pStyle w:val="Caption"/>
        <w:rPr>
          <w:ins w:id="3460" w:author="Ilham Nur Pratama" w:date="2023-05-21T21:08:00Z"/>
        </w:rPr>
        <w:pPrChange w:id="3461" w:author="Ilham Nur Pratama" w:date="2023-05-21T22:29:00Z">
          <w:pPr/>
        </w:pPrChange>
      </w:pPr>
      <w:bookmarkStart w:id="3462" w:name="_Toc135601545"/>
      <w:ins w:id="3463" w:author="Ilham Nur Pratama" w:date="2023-05-21T21:08:00Z">
        <w:r>
          <w:lastRenderedPageBreak/>
          <w:t xml:space="preserve">Tabel </w:t>
        </w:r>
      </w:ins>
      <w:ins w:id="3464"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465"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466" w:author="Ilham Nur Pratama" w:date="2023-05-24T22:54:00Z">
        <w:r w:rsidR="000D26C4">
          <w:rPr>
            <w:noProof/>
          </w:rPr>
          <w:t>11</w:t>
        </w:r>
      </w:ins>
      <w:ins w:id="3467" w:author="Ilham Nur Pratama" w:date="2023-05-21T22:40:00Z">
        <w:r w:rsidR="00985B1D">
          <w:fldChar w:fldCharType="end"/>
        </w:r>
      </w:ins>
      <w:ins w:id="3468" w:author="Ilham Nur Pratama" w:date="2023-05-21T21:08:00Z">
        <w:r>
          <w:t xml:space="preserve"> </w:t>
        </w:r>
        <w:r w:rsidRPr="00C95368">
          <w:t>Elemen Bisnis EA SOAPSD</w:t>
        </w:r>
        <w:r>
          <w:t xml:space="preserve"> (sambungan)</w:t>
        </w:r>
        <w:bookmarkEnd w:id="3462"/>
      </w:ins>
    </w:p>
    <w:tbl>
      <w:tblPr>
        <w:tblStyle w:val="TableGrid"/>
        <w:tblW w:w="5000" w:type="pct"/>
        <w:tblLook w:val="04A0" w:firstRow="1" w:lastRow="0" w:firstColumn="1" w:lastColumn="0" w:noHBand="0" w:noVBand="1"/>
      </w:tblPr>
      <w:tblGrid>
        <w:gridCol w:w="623"/>
        <w:gridCol w:w="7871"/>
      </w:tblGrid>
      <w:tr w:rsidR="006D2868" w14:paraId="60553E85" w14:textId="77777777" w:rsidTr="003E6F93">
        <w:trPr>
          <w:ins w:id="3469" w:author="Ilham Nur Pratama" w:date="2023-05-21T09:05:00Z"/>
        </w:trPr>
        <w:tc>
          <w:tcPr>
            <w:tcW w:w="367" w:type="pct"/>
            <w:shd w:val="clear" w:color="auto" w:fill="FFFFFF" w:themeFill="background1"/>
          </w:tcPr>
          <w:p w14:paraId="2E4AC491" w14:textId="5ACC2883" w:rsidR="006D2868" w:rsidRDefault="006D2868" w:rsidP="006D2868">
            <w:pPr>
              <w:rPr>
                <w:ins w:id="3470" w:author="Ilham Nur Pratama" w:date="2023-05-21T09:05:00Z"/>
              </w:rPr>
            </w:pPr>
            <w:ins w:id="3471" w:author="finnet" w:date="2023-05-21T09:05:00Z">
              <w:r w:rsidRPr="00463C7A">
                <w:rPr>
                  <w:b/>
                  <w:bCs/>
                </w:rPr>
                <w:t>ID</w:t>
              </w:r>
            </w:ins>
          </w:p>
        </w:tc>
        <w:tc>
          <w:tcPr>
            <w:tcW w:w="4633" w:type="pct"/>
            <w:shd w:val="clear" w:color="auto" w:fill="FFFFFF" w:themeFill="background1"/>
          </w:tcPr>
          <w:p w14:paraId="0563CA51" w14:textId="653B20CC" w:rsidR="006D2868" w:rsidRDefault="006D2868" w:rsidP="006D2868">
            <w:pPr>
              <w:rPr>
                <w:ins w:id="3472" w:author="Ilham Nur Pratama" w:date="2023-05-21T09:05:00Z"/>
                <w:b/>
                <w:bCs/>
              </w:rPr>
            </w:pPr>
            <w:ins w:id="3473" w:author="finnet" w:date="2023-05-21T09:05:00Z">
              <w:r w:rsidRPr="00463C7A">
                <w:rPr>
                  <w:b/>
                  <w:bCs/>
                </w:rPr>
                <w:t>Detil</w:t>
              </w:r>
            </w:ins>
          </w:p>
        </w:tc>
      </w:tr>
      <w:tr w:rsidR="006D2868" w14:paraId="7DAF8961" w14:textId="77777777" w:rsidTr="003E6F93">
        <w:tc>
          <w:tcPr>
            <w:tcW w:w="367" w:type="pct"/>
            <w:shd w:val="clear" w:color="auto" w:fill="FFFFFF" w:themeFill="background1"/>
          </w:tcPr>
          <w:p w14:paraId="273FB71D" w14:textId="77777777" w:rsidR="006D2868" w:rsidRDefault="006D2868" w:rsidP="006D2868">
            <w:r>
              <w:t>A.3</w:t>
            </w:r>
          </w:p>
        </w:tc>
        <w:tc>
          <w:tcPr>
            <w:tcW w:w="4633" w:type="pct"/>
            <w:shd w:val="clear" w:color="auto" w:fill="FFFFFF" w:themeFill="background1"/>
          </w:tcPr>
          <w:p w14:paraId="52608C08" w14:textId="77777777" w:rsidR="006D2868" w:rsidRPr="00463C7A" w:rsidRDefault="006D2868" w:rsidP="006D2868">
            <w:r>
              <w:rPr>
                <w:b/>
                <w:bCs/>
              </w:rPr>
              <w:t xml:space="preserve">Nama: </w:t>
            </w:r>
            <w:r w:rsidRPr="00463C7A">
              <w:rPr>
                <w:i/>
                <w:iCs/>
              </w:rPr>
              <w:t>Functional Manager (FM) Developer</w:t>
            </w:r>
          </w:p>
          <w:p w14:paraId="5CE8E718" w14:textId="77777777" w:rsidR="006D2868" w:rsidRDefault="006D2868" w:rsidP="006D2868">
            <w:pPr>
              <w:rPr>
                <w:i/>
                <w:iCs/>
              </w:rPr>
            </w:pPr>
            <w:r>
              <w:rPr>
                <w:b/>
                <w:bCs/>
              </w:rPr>
              <w:t xml:space="preserve">Type: </w:t>
            </w:r>
            <w:r w:rsidRPr="00463C7A">
              <w:rPr>
                <w:i/>
                <w:iCs/>
              </w:rPr>
              <w:t>Business Actor</w:t>
            </w:r>
          </w:p>
          <w:p w14:paraId="6DF67BE7" w14:textId="5E78DAB3" w:rsidR="006D2868" w:rsidRPr="00AA444D" w:rsidRDefault="006D2868" w:rsidP="006D2868">
            <w:pPr>
              <w:rPr>
                <w:b/>
                <w:bCs/>
              </w:rPr>
            </w:pPr>
            <w:r>
              <w:rPr>
                <w:noProof/>
              </w:rPr>
              <w:drawing>
                <wp:inline distT="0" distB="0" distL="0" distR="0" wp14:anchorId="05DB2442" wp14:editId="6A25BE03">
                  <wp:extent cx="4694555" cy="709372"/>
                  <wp:effectExtent l="0" t="0" r="0" b="0"/>
                  <wp:docPr id="79" name="Picture 7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10;&#10;Description automatically generated"/>
                          <pic:cNvPicPr/>
                        </pic:nvPicPr>
                        <pic:blipFill>
                          <a:blip r:embed="rId77"/>
                          <a:stretch>
                            <a:fillRect/>
                          </a:stretch>
                        </pic:blipFill>
                        <pic:spPr>
                          <a:xfrm>
                            <a:off x="0" y="0"/>
                            <a:ext cx="4714153" cy="712333"/>
                          </a:xfrm>
                          <a:prstGeom prst="rect">
                            <a:avLst/>
                          </a:prstGeom>
                        </pic:spPr>
                      </pic:pic>
                    </a:graphicData>
                  </a:graphic>
                </wp:inline>
              </w:drawing>
            </w:r>
          </w:p>
          <w:p w14:paraId="23FC343F" w14:textId="77777777" w:rsidR="006D2868" w:rsidRPr="00463C7A" w:rsidRDefault="006D2868" w:rsidP="006D2868">
            <w:r>
              <w:rPr>
                <w:b/>
                <w:bCs/>
              </w:rPr>
              <w:t xml:space="preserve">Detil: </w:t>
            </w:r>
            <w:r>
              <w:t xml:space="preserve">FM </w:t>
            </w:r>
            <w:r>
              <w:rPr>
                <w:i/>
                <w:iCs/>
              </w:rPr>
              <w:t xml:space="preserve">Developer </w:t>
            </w:r>
            <w:r>
              <w:t xml:space="preserve">merupakan bagian dari direktorat </w:t>
            </w:r>
            <w:r w:rsidRPr="00463C7A">
              <w:rPr>
                <w:i/>
                <w:iCs/>
              </w:rPr>
              <w:t>solution integration &amp; delivery</w:t>
            </w:r>
            <w:r>
              <w:rPr>
                <w:i/>
                <w:iCs/>
              </w:rPr>
              <w:t xml:space="preserve">, </w:t>
            </w:r>
            <w:r>
              <w:t>yang menerima kebutuhan dari PM atas sebuah proyek yang akan dikembangkan solusinya.</w:t>
            </w:r>
          </w:p>
          <w:p w14:paraId="1D6D1AF2" w14:textId="77777777" w:rsidR="006D2868" w:rsidRPr="00463C7A" w:rsidRDefault="006D2868" w:rsidP="006D2868">
            <w:r>
              <w:rPr>
                <w:b/>
                <w:bCs/>
              </w:rPr>
              <w:t xml:space="preserve">Dampak: </w:t>
            </w:r>
            <w:r>
              <w:t xml:space="preserve">Pekerjaan yang akan dikerjakan oleh </w:t>
            </w:r>
            <w:r w:rsidRPr="00463C7A">
              <w:rPr>
                <w:i/>
                <w:iCs/>
              </w:rPr>
              <w:t>developer</w:t>
            </w:r>
            <w:r>
              <w:t xml:space="preserve"> akan dilakukan disposisi oleh FM </w:t>
            </w:r>
            <w:r w:rsidRPr="00463C7A">
              <w:rPr>
                <w:i/>
                <w:iCs/>
              </w:rPr>
              <w:t>Developer</w:t>
            </w:r>
            <w:r>
              <w:t xml:space="preserve"> pada </w:t>
            </w:r>
            <w:r>
              <w:rPr>
                <w:i/>
                <w:iCs/>
              </w:rPr>
              <w:t xml:space="preserve">Developer </w:t>
            </w:r>
            <w:r>
              <w:t>yang ada</w:t>
            </w:r>
          </w:p>
        </w:tc>
      </w:tr>
      <w:tr w:rsidR="006D2868" w14:paraId="7C655FAD" w14:textId="77777777" w:rsidTr="003E6F93">
        <w:tc>
          <w:tcPr>
            <w:tcW w:w="367" w:type="pct"/>
            <w:shd w:val="clear" w:color="auto" w:fill="FFFFFF" w:themeFill="background1"/>
          </w:tcPr>
          <w:p w14:paraId="52365BC7" w14:textId="77777777" w:rsidR="006D2868" w:rsidRDefault="006D2868" w:rsidP="006D2868">
            <w:r>
              <w:t>A.4</w:t>
            </w:r>
          </w:p>
        </w:tc>
        <w:tc>
          <w:tcPr>
            <w:tcW w:w="4633" w:type="pct"/>
            <w:shd w:val="clear" w:color="auto" w:fill="FFFFFF" w:themeFill="background1"/>
          </w:tcPr>
          <w:p w14:paraId="0A6BBFC8" w14:textId="77777777" w:rsidR="006D2868" w:rsidRPr="00463C7A" w:rsidRDefault="006D2868" w:rsidP="006D2868">
            <w:pPr>
              <w:rPr>
                <w:i/>
                <w:iCs/>
              </w:rPr>
            </w:pPr>
            <w:r>
              <w:rPr>
                <w:b/>
                <w:bCs/>
              </w:rPr>
              <w:t xml:space="preserve">Nama: </w:t>
            </w:r>
            <w:r>
              <w:rPr>
                <w:i/>
                <w:iCs/>
              </w:rPr>
              <w:t>Functional Manager (FM) Provisioning &amp; Testing</w:t>
            </w:r>
          </w:p>
          <w:p w14:paraId="62A91101" w14:textId="77777777" w:rsidR="006D2868" w:rsidRPr="00463C7A" w:rsidRDefault="006D2868" w:rsidP="006D2868">
            <w:pPr>
              <w:rPr>
                <w:i/>
                <w:iCs/>
              </w:rPr>
            </w:pPr>
            <w:r>
              <w:rPr>
                <w:b/>
                <w:bCs/>
              </w:rPr>
              <w:t xml:space="preserve">Type: </w:t>
            </w:r>
            <w:r>
              <w:rPr>
                <w:i/>
                <w:iCs/>
              </w:rPr>
              <w:t>Business Actor</w:t>
            </w:r>
          </w:p>
          <w:p w14:paraId="0AFE39CB" w14:textId="4439986C" w:rsidR="006D2868" w:rsidRDefault="006D2868" w:rsidP="006D2868">
            <w:pPr>
              <w:rPr>
                <w:b/>
                <w:bCs/>
              </w:rPr>
            </w:pPr>
            <w:r>
              <w:rPr>
                <w:noProof/>
              </w:rPr>
              <w:drawing>
                <wp:inline distT="0" distB="0" distL="0" distR="0" wp14:anchorId="09CB050D" wp14:editId="44F75AA6">
                  <wp:extent cx="4763068" cy="552256"/>
                  <wp:effectExtent l="0" t="0" r="0" b="63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838301" cy="560979"/>
                          </a:xfrm>
                          <a:prstGeom prst="rect">
                            <a:avLst/>
                          </a:prstGeom>
                        </pic:spPr>
                      </pic:pic>
                    </a:graphicData>
                  </a:graphic>
                </wp:inline>
              </w:drawing>
            </w:r>
          </w:p>
          <w:p w14:paraId="55FBDFD6" w14:textId="58639078" w:rsidR="006D2868" w:rsidRPr="00463C7A" w:rsidRDefault="006D2868" w:rsidP="006D2868">
            <w:r>
              <w:rPr>
                <w:b/>
                <w:bCs/>
              </w:rPr>
              <w:t xml:space="preserve">Detil: </w:t>
            </w:r>
            <w:r>
              <w:t xml:space="preserve">FM </w:t>
            </w:r>
            <w:r>
              <w:rPr>
                <w:i/>
                <w:iCs/>
              </w:rPr>
              <w:t xml:space="preserve">Provisioning &amp; Testing Developer </w:t>
            </w:r>
            <w:r>
              <w:t xml:space="preserve">merupakan bagian dari </w:t>
            </w:r>
            <w:del w:id="3474" w:author="Ilham Nur Pratama" w:date="2023-05-21T09:06:00Z">
              <w:r w:rsidDel="006D2868">
                <w:delText xml:space="preserve">direktorat </w:delText>
              </w:r>
              <w:r w:rsidRPr="008122AF" w:rsidDel="006D2868">
                <w:rPr>
                  <w:i/>
                  <w:iCs/>
                </w:rPr>
                <w:delText>solution integration &amp; delivery</w:delText>
              </w:r>
              <w:r w:rsidDel="006D2868">
                <w:rPr>
                  <w:i/>
                  <w:iCs/>
                </w:rPr>
                <w:delText xml:space="preserve"> </w:delText>
              </w:r>
              <w:r w:rsidDel="006D2868">
                <w:delText>(</w:delText>
              </w:r>
            </w:del>
            <w:r>
              <w:t>SID</w:t>
            </w:r>
            <w:del w:id="3475" w:author="Ilham Nur Pratama" w:date="2023-05-21T09:06:00Z">
              <w:r w:rsidDel="006D2868">
                <w:delText>)</w:delText>
              </w:r>
            </w:del>
            <w:r>
              <w:rPr>
                <w:i/>
                <w:iCs/>
              </w:rPr>
              <w:t xml:space="preserve">, </w:t>
            </w:r>
            <w:r>
              <w:t>yang menerima kebutuhan dari PM atas sebuah proyek, untuk kmudian dikerjakan solusi yang dibutuhkan atas layanan yang sudah tersedia.</w:t>
            </w:r>
          </w:p>
          <w:p w14:paraId="3AC6EC56" w14:textId="69315DD7" w:rsidR="006D2868" w:rsidRPr="00463C7A" w:rsidRDefault="006D2868" w:rsidP="006D2868">
            <w:r>
              <w:rPr>
                <w:b/>
                <w:bCs/>
              </w:rPr>
              <w:t>Dampak:</w:t>
            </w:r>
            <w:del w:id="3476" w:author="Ilham Nur Pratama" w:date="2023-05-21T21:09:00Z">
              <w:r w:rsidDel="000A362C">
                <w:rPr>
                  <w:b/>
                  <w:bCs/>
                </w:rPr>
                <w:delText xml:space="preserve"> </w:delText>
              </w:r>
              <w:r w:rsidDel="000A362C">
                <w:delText xml:space="preserve">Pekerjaan yang akan dikerjakan oleh </w:delText>
              </w:r>
            </w:del>
            <w:r>
              <w:rPr>
                <w:i/>
                <w:iCs/>
              </w:rPr>
              <w:t xml:space="preserve">Provisioning Engineer </w:t>
            </w:r>
            <w:r>
              <w:t xml:space="preserve">akan </w:t>
            </w:r>
            <w:del w:id="3477" w:author="Ilham Nur Pratama" w:date="2023-05-21T21:09:00Z">
              <w:r w:rsidDel="000A362C">
                <w:delText xml:space="preserve">dilakukan </w:delText>
              </w:r>
            </w:del>
            <w:ins w:id="3478" w:author="Ilham Nur Pratama" w:date="2023-05-21T21:09:00Z">
              <w:r w:rsidR="000A362C">
                <w:t xml:space="preserve">melakukan </w:t>
              </w:r>
            </w:ins>
            <w:ins w:id="3479" w:author="Ilham Nur Pratama" w:date="2023-05-21T21:44:00Z">
              <w:r w:rsidR="009C3C35">
                <w:t>pekerjaan inte</w:t>
              </w:r>
            </w:ins>
            <w:ins w:id="3480" w:author="Ilham Nur Pratama" w:date="2023-05-21T21:45:00Z">
              <w:r w:rsidR="009C3C35">
                <w:t>grasi sesuai disposisi FM</w:t>
              </w:r>
              <w:r w:rsidR="00D66D48">
                <w:t>.</w:t>
              </w:r>
            </w:ins>
            <w:del w:id="3481" w:author="Ilham Nur Pratama" w:date="2023-05-21T21:44:00Z">
              <w:r w:rsidDel="009C3C35">
                <w:delText xml:space="preserve">disposisi oleh FM </w:delText>
              </w:r>
              <w:r w:rsidDel="009C3C35">
                <w:rPr>
                  <w:i/>
                  <w:iCs/>
                </w:rPr>
                <w:delText xml:space="preserve">Provisioning &amp; Testing, </w:delText>
              </w:r>
              <w:r w:rsidDel="009C3C35">
                <w:delText xml:space="preserve">untuk selanjutnya dilakukan proses pengujian dan </w:delText>
              </w:r>
              <w:r w:rsidDel="009C3C35">
                <w:rPr>
                  <w:i/>
                  <w:iCs/>
                </w:rPr>
                <w:delText>provisioning.</w:delText>
              </w:r>
            </w:del>
            <w:r>
              <w:rPr>
                <w:i/>
                <w:iCs/>
              </w:rPr>
              <w:t xml:space="preserve"> </w:t>
            </w:r>
          </w:p>
        </w:tc>
      </w:tr>
      <w:tr w:rsidR="006D2868" w14:paraId="170B46FF" w14:textId="77777777" w:rsidTr="003E6F93">
        <w:tc>
          <w:tcPr>
            <w:tcW w:w="367" w:type="pct"/>
            <w:shd w:val="clear" w:color="auto" w:fill="FFFFFF" w:themeFill="background1"/>
          </w:tcPr>
          <w:p w14:paraId="58147824" w14:textId="77777777" w:rsidR="006D2868" w:rsidRDefault="006D2868" w:rsidP="006D2868">
            <w:r>
              <w:t>A.5</w:t>
            </w:r>
          </w:p>
        </w:tc>
        <w:tc>
          <w:tcPr>
            <w:tcW w:w="4633" w:type="pct"/>
            <w:shd w:val="clear" w:color="auto" w:fill="FFFFFF" w:themeFill="background1"/>
          </w:tcPr>
          <w:p w14:paraId="2451E681" w14:textId="77777777" w:rsidR="006D2868" w:rsidRPr="00463C7A" w:rsidRDefault="006D2868" w:rsidP="006D2868">
            <w:pPr>
              <w:rPr>
                <w:i/>
                <w:iCs/>
              </w:rPr>
            </w:pPr>
            <w:r>
              <w:rPr>
                <w:b/>
                <w:bCs/>
              </w:rPr>
              <w:t xml:space="preserve">Nama: </w:t>
            </w:r>
            <w:r>
              <w:rPr>
                <w:i/>
                <w:iCs/>
              </w:rPr>
              <w:t>Developer</w:t>
            </w:r>
          </w:p>
          <w:p w14:paraId="7504AC24" w14:textId="77777777" w:rsidR="006D2868" w:rsidRPr="00463C7A" w:rsidRDefault="006D2868" w:rsidP="006D2868">
            <w:pPr>
              <w:rPr>
                <w:i/>
                <w:iCs/>
              </w:rPr>
            </w:pPr>
            <w:r>
              <w:rPr>
                <w:b/>
                <w:bCs/>
              </w:rPr>
              <w:t xml:space="preserve">Type: </w:t>
            </w:r>
            <w:r>
              <w:rPr>
                <w:i/>
                <w:iCs/>
              </w:rPr>
              <w:t>Business Actor</w:t>
            </w:r>
          </w:p>
          <w:p w14:paraId="4F4CD3A5" w14:textId="64896DF1" w:rsidR="006D2868" w:rsidRDefault="006D2868" w:rsidP="006D2868">
            <w:pPr>
              <w:rPr>
                <w:b/>
                <w:bCs/>
              </w:rPr>
            </w:pPr>
            <w:r>
              <w:rPr>
                <w:noProof/>
              </w:rPr>
              <w:drawing>
                <wp:inline distT="0" distB="0" distL="0" distR="0" wp14:anchorId="6AE90846" wp14:editId="605D58D0">
                  <wp:extent cx="4783455" cy="53380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829505" cy="538946"/>
                          </a:xfrm>
                          <a:prstGeom prst="rect">
                            <a:avLst/>
                          </a:prstGeom>
                        </pic:spPr>
                      </pic:pic>
                    </a:graphicData>
                  </a:graphic>
                </wp:inline>
              </w:drawing>
            </w:r>
          </w:p>
          <w:p w14:paraId="51603071" w14:textId="77777777" w:rsidR="006D2868" w:rsidRPr="00463C7A" w:rsidRDefault="006D2868" w:rsidP="006D2868">
            <w:pPr>
              <w:rPr>
                <w:i/>
                <w:iCs/>
              </w:rPr>
            </w:pPr>
            <w:r>
              <w:rPr>
                <w:b/>
                <w:bCs/>
              </w:rPr>
              <w:t xml:space="preserve">Detil: </w:t>
            </w:r>
            <w:r w:rsidRPr="00463C7A">
              <w:rPr>
                <w:i/>
                <w:iCs/>
              </w:rPr>
              <w:t>Developer</w:t>
            </w:r>
            <w:r>
              <w:rPr>
                <w:i/>
                <w:iCs/>
              </w:rPr>
              <w:t xml:space="preserve"> </w:t>
            </w:r>
            <w:r>
              <w:t xml:space="preserve">merupakan anggota dari divisi SID yang berperan sebagai </w:t>
            </w:r>
            <w:r>
              <w:rPr>
                <w:i/>
                <w:iCs/>
              </w:rPr>
              <w:t xml:space="preserve">executor </w:t>
            </w:r>
            <w:r>
              <w:t xml:space="preserve">yang akan menjalankan perintah pekerjaan dari FM </w:t>
            </w:r>
            <w:r>
              <w:rPr>
                <w:i/>
                <w:iCs/>
              </w:rPr>
              <w:t>Developer.</w:t>
            </w:r>
          </w:p>
          <w:p w14:paraId="722F2E2C" w14:textId="77777777" w:rsidR="006D2868" w:rsidRPr="00463C7A" w:rsidRDefault="006D2868" w:rsidP="006D2868">
            <w:r>
              <w:rPr>
                <w:b/>
                <w:bCs/>
              </w:rPr>
              <w:t xml:space="preserve">Dampak: </w:t>
            </w:r>
            <w:r>
              <w:rPr>
                <w:i/>
                <w:iCs/>
              </w:rPr>
              <w:t xml:space="preserve">Developer </w:t>
            </w:r>
            <w:r>
              <w:t>akan mengembangkan solusi yang sudah dimiliki oleh PT Pembayaran Digital Indonesia untuk menyesuaikannya menjadi solusi yang dibutuhkan oleh konsumen, atau membuat solusi baru untuk memenuhi kebutuhan konsumen.</w:t>
            </w:r>
          </w:p>
        </w:tc>
      </w:tr>
    </w:tbl>
    <w:p w14:paraId="36F1AE7B" w14:textId="77777777" w:rsidR="006D2868" w:rsidRDefault="006D2868">
      <w:pPr>
        <w:rPr>
          <w:ins w:id="3482" w:author="Ilham Nur Pratama" w:date="2023-05-21T09:06:00Z"/>
        </w:rPr>
      </w:pPr>
    </w:p>
    <w:p w14:paraId="09EF7842" w14:textId="5C1769FF" w:rsidR="001F212A" w:rsidRDefault="001F212A">
      <w:pPr>
        <w:pStyle w:val="Caption"/>
        <w:rPr>
          <w:ins w:id="3483" w:author="Ilham Nur Pratama" w:date="2023-05-21T21:49:00Z"/>
        </w:rPr>
        <w:pPrChange w:id="3484" w:author="Ilham Nur Pratama" w:date="2023-05-21T22:29:00Z">
          <w:pPr/>
        </w:pPrChange>
      </w:pPr>
      <w:bookmarkStart w:id="3485" w:name="_Toc135601546"/>
      <w:ins w:id="3486" w:author="Ilham Nur Pratama" w:date="2023-05-21T21:49:00Z">
        <w:r>
          <w:t xml:space="preserve">Tabel </w:t>
        </w:r>
      </w:ins>
      <w:ins w:id="3487"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488"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489" w:author="Ilham Nur Pratama" w:date="2023-05-24T22:54:00Z">
        <w:r w:rsidR="000D26C4">
          <w:rPr>
            <w:noProof/>
          </w:rPr>
          <w:t>12</w:t>
        </w:r>
      </w:ins>
      <w:ins w:id="3490" w:author="Ilham Nur Pratama" w:date="2023-05-21T22:40:00Z">
        <w:r w:rsidR="00985B1D">
          <w:fldChar w:fldCharType="end"/>
        </w:r>
      </w:ins>
      <w:ins w:id="3491" w:author="Ilham Nur Pratama" w:date="2023-05-21T21:49:00Z">
        <w:r>
          <w:t xml:space="preserve"> </w:t>
        </w:r>
        <w:r w:rsidRPr="007301F1">
          <w:t>Elemen Bisnis EA SOAPSD (sambungan)</w:t>
        </w:r>
        <w:bookmarkEnd w:id="3485"/>
      </w:ins>
    </w:p>
    <w:tbl>
      <w:tblPr>
        <w:tblStyle w:val="TableGrid"/>
        <w:tblW w:w="5000" w:type="pct"/>
        <w:tblLook w:val="04A0" w:firstRow="1" w:lastRow="0" w:firstColumn="1" w:lastColumn="0" w:noHBand="0" w:noVBand="1"/>
      </w:tblPr>
      <w:tblGrid>
        <w:gridCol w:w="623"/>
        <w:gridCol w:w="7871"/>
      </w:tblGrid>
      <w:tr w:rsidR="006D2868" w14:paraId="4E5B7C6E" w14:textId="77777777" w:rsidTr="003E6F93">
        <w:trPr>
          <w:ins w:id="3492" w:author="Ilham Nur Pratama" w:date="2023-05-21T09:06:00Z"/>
        </w:trPr>
        <w:tc>
          <w:tcPr>
            <w:tcW w:w="367" w:type="pct"/>
            <w:shd w:val="clear" w:color="auto" w:fill="FFFFFF" w:themeFill="background1"/>
          </w:tcPr>
          <w:p w14:paraId="63C2777C" w14:textId="4505F6D2" w:rsidR="006D2868" w:rsidRDefault="006D2868" w:rsidP="006D2868">
            <w:pPr>
              <w:rPr>
                <w:ins w:id="3493" w:author="Ilham Nur Pratama" w:date="2023-05-21T09:06:00Z"/>
              </w:rPr>
            </w:pPr>
            <w:ins w:id="3494" w:author="finnet" w:date="2023-05-21T09:06:00Z">
              <w:r w:rsidRPr="00463C7A">
                <w:rPr>
                  <w:b/>
                  <w:bCs/>
                </w:rPr>
                <w:t>ID</w:t>
              </w:r>
            </w:ins>
          </w:p>
        </w:tc>
        <w:tc>
          <w:tcPr>
            <w:tcW w:w="4633" w:type="pct"/>
            <w:shd w:val="clear" w:color="auto" w:fill="FFFFFF" w:themeFill="background1"/>
          </w:tcPr>
          <w:p w14:paraId="366EA923" w14:textId="10DAC1AA" w:rsidR="006D2868" w:rsidRDefault="006D2868" w:rsidP="006D2868">
            <w:pPr>
              <w:rPr>
                <w:ins w:id="3495" w:author="Ilham Nur Pratama" w:date="2023-05-21T09:06:00Z"/>
                <w:b/>
                <w:bCs/>
              </w:rPr>
            </w:pPr>
            <w:ins w:id="3496" w:author="finnet" w:date="2023-05-21T09:06:00Z">
              <w:r w:rsidRPr="00463C7A">
                <w:rPr>
                  <w:b/>
                  <w:bCs/>
                </w:rPr>
                <w:t>Detil</w:t>
              </w:r>
            </w:ins>
          </w:p>
        </w:tc>
      </w:tr>
      <w:tr w:rsidR="006D2868" w14:paraId="5BA4C72D" w14:textId="77777777" w:rsidTr="003E6F93">
        <w:tc>
          <w:tcPr>
            <w:tcW w:w="367" w:type="pct"/>
            <w:shd w:val="clear" w:color="auto" w:fill="FFFFFF" w:themeFill="background1"/>
          </w:tcPr>
          <w:p w14:paraId="26AF659A" w14:textId="77777777" w:rsidR="006D2868" w:rsidRDefault="006D2868" w:rsidP="006D2868">
            <w:r>
              <w:t>A.6</w:t>
            </w:r>
          </w:p>
        </w:tc>
        <w:tc>
          <w:tcPr>
            <w:tcW w:w="4633" w:type="pct"/>
            <w:shd w:val="clear" w:color="auto" w:fill="FFFFFF" w:themeFill="background1"/>
          </w:tcPr>
          <w:p w14:paraId="31D98AEE" w14:textId="77777777" w:rsidR="006D2868" w:rsidRPr="00463C7A" w:rsidRDefault="006D2868" w:rsidP="006D2868">
            <w:r>
              <w:rPr>
                <w:b/>
                <w:bCs/>
              </w:rPr>
              <w:t xml:space="preserve">Nama: </w:t>
            </w:r>
            <w:r>
              <w:rPr>
                <w:i/>
                <w:iCs/>
              </w:rPr>
              <w:t xml:space="preserve">Provisioning Engineer </w:t>
            </w:r>
            <w:r>
              <w:t>(PE)</w:t>
            </w:r>
          </w:p>
          <w:p w14:paraId="01B398F8" w14:textId="77777777" w:rsidR="006D2868" w:rsidRPr="008122AF" w:rsidRDefault="006D2868" w:rsidP="006D2868">
            <w:pPr>
              <w:rPr>
                <w:i/>
                <w:iCs/>
              </w:rPr>
            </w:pPr>
            <w:r>
              <w:rPr>
                <w:b/>
                <w:bCs/>
              </w:rPr>
              <w:t xml:space="preserve">Type: </w:t>
            </w:r>
            <w:r>
              <w:rPr>
                <w:i/>
                <w:iCs/>
              </w:rPr>
              <w:t>Business Actor</w:t>
            </w:r>
          </w:p>
          <w:p w14:paraId="620000AA" w14:textId="0883D395" w:rsidR="006D2868" w:rsidRDefault="006D2868" w:rsidP="006D2868">
            <w:pPr>
              <w:rPr>
                <w:b/>
                <w:bCs/>
              </w:rPr>
            </w:pPr>
            <w:r>
              <w:rPr>
                <w:noProof/>
              </w:rPr>
              <w:drawing>
                <wp:inline distT="0" distB="0" distL="0" distR="0" wp14:anchorId="60AB05BC" wp14:editId="7824FA7A">
                  <wp:extent cx="4783540" cy="565317"/>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808653" cy="568285"/>
                          </a:xfrm>
                          <a:prstGeom prst="rect">
                            <a:avLst/>
                          </a:prstGeom>
                        </pic:spPr>
                      </pic:pic>
                    </a:graphicData>
                  </a:graphic>
                </wp:inline>
              </w:drawing>
            </w:r>
          </w:p>
          <w:p w14:paraId="352657CC" w14:textId="77777777" w:rsidR="006D2868" w:rsidRPr="008122AF" w:rsidRDefault="006D2868" w:rsidP="006D2868">
            <w:r>
              <w:rPr>
                <w:b/>
                <w:bCs/>
              </w:rPr>
              <w:t xml:space="preserve">Detil: </w:t>
            </w:r>
            <w:r w:rsidRPr="00463C7A">
              <w:t>PE</w:t>
            </w:r>
            <w:r>
              <w:rPr>
                <w:i/>
                <w:iCs/>
              </w:rPr>
              <w:t xml:space="preserve"> </w:t>
            </w:r>
            <w:r>
              <w:t xml:space="preserve">merupakan anggota dari divisi SID yang berperan sebagai </w:t>
            </w:r>
            <w:r>
              <w:rPr>
                <w:i/>
                <w:iCs/>
              </w:rPr>
              <w:t xml:space="preserve">executor </w:t>
            </w:r>
            <w:r>
              <w:t xml:space="preserve">yang akan menjalankan perintah pekerjaan dari FM </w:t>
            </w:r>
            <w:r>
              <w:rPr>
                <w:i/>
                <w:iCs/>
              </w:rPr>
              <w:t>Provisioning &amp; Testing.</w:t>
            </w:r>
          </w:p>
          <w:p w14:paraId="1B02F604" w14:textId="77777777" w:rsidR="006D2868" w:rsidRDefault="006D2868" w:rsidP="006D2868">
            <w:pPr>
              <w:rPr>
                <w:b/>
                <w:bCs/>
              </w:rPr>
            </w:pPr>
            <w:r>
              <w:rPr>
                <w:b/>
                <w:bCs/>
              </w:rPr>
              <w:t xml:space="preserve">Dampak: </w:t>
            </w:r>
            <w:r w:rsidRPr="00463C7A">
              <w:t>PE</w:t>
            </w:r>
            <w:r>
              <w:rPr>
                <w:i/>
                <w:iCs/>
              </w:rPr>
              <w:t xml:space="preserve"> </w:t>
            </w:r>
            <w:r>
              <w:t>akan mengimplementasikan solusi yang sudah dimiliki oleh PT Pembayaran Digital Indonesia, agar pelangggan dapat menikmati layanan yang dimiliki PT Pembayaran Digital Indonesia. Selain itu PE juga bertanggung jawab dalam melakukan pengawalan integrasi mitra yang akan melakukan integrasi dengan PT Pembayaran Digital Indonesia.</w:t>
            </w:r>
          </w:p>
        </w:tc>
      </w:tr>
      <w:tr w:rsidR="006D2868" w14:paraId="51939D24" w14:textId="77777777" w:rsidTr="003E6F93">
        <w:tc>
          <w:tcPr>
            <w:tcW w:w="367" w:type="pct"/>
            <w:shd w:val="clear" w:color="auto" w:fill="FFFFFF" w:themeFill="background1"/>
          </w:tcPr>
          <w:p w14:paraId="5B79ED60" w14:textId="77777777" w:rsidR="006D2868" w:rsidRDefault="006D2868" w:rsidP="006D2868">
            <w:r>
              <w:t>A.7</w:t>
            </w:r>
          </w:p>
        </w:tc>
        <w:tc>
          <w:tcPr>
            <w:tcW w:w="4633" w:type="pct"/>
            <w:shd w:val="clear" w:color="auto" w:fill="FFFFFF" w:themeFill="background1"/>
          </w:tcPr>
          <w:p w14:paraId="6F946885" w14:textId="77777777" w:rsidR="006D2868" w:rsidRPr="00EE41B7" w:rsidRDefault="006D2868" w:rsidP="006D2868">
            <w:r>
              <w:rPr>
                <w:b/>
                <w:bCs/>
              </w:rPr>
              <w:t xml:space="preserve">Nama: </w:t>
            </w:r>
            <w:r w:rsidRPr="00463C7A">
              <w:rPr>
                <w:i/>
                <w:iCs/>
              </w:rPr>
              <w:t>Tester</w:t>
            </w:r>
          </w:p>
          <w:p w14:paraId="2B7A9EB1" w14:textId="77777777" w:rsidR="006D2868" w:rsidRPr="008122AF" w:rsidRDefault="006D2868" w:rsidP="006D2868">
            <w:pPr>
              <w:rPr>
                <w:i/>
                <w:iCs/>
              </w:rPr>
            </w:pPr>
            <w:r>
              <w:rPr>
                <w:b/>
                <w:bCs/>
              </w:rPr>
              <w:t xml:space="preserve">Type: </w:t>
            </w:r>
            <w:r>
              <w:rPr>
                <w:i/>
                <w:iCs/>
              </w:rPr>
              <w:t>Business Actor</w:t>
            </w:r>
          </w:p>
          <w:p w14:paraId="1A26C731" w14:textId="68D29EAE" w:rsidR="006D2868" w:rsidRDefault="006D2868" w:rsidP="006D2868">
            <w:pPr>
              <w:rPr>
                <w:b/>
                <w:bCs/>
              </w:rPr>
            </w:pPr>
            <w:r>
              <w:rPr>
                <w:noProof/>
              </w:rPr>
              <w:drawing>
                <wp:inline distT="0" distB="0" distL="0" distR="0" wp14:anchorId="77A39F8B" wp14:editId="3DAA0F22">
                  <wp:extent cx="4715301" cy="554149"/>
                  <wp:effectExtent l="0" t="0" r="0" b="0"/>
                  <wp:docPr id="88" name="Picture 8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A screenshot of a computer&#10;&#10;Description automatically generated with medium confidence"/>
                          <pic:cNvPicPr/>
                        </pic:nvPicPr>
                        <pic:blipFill rotWithShape="1">
                          <a:blip r:embed="rId81"/>
                          <a:srcRect b="8227"/>
                          <a:stretch/>
                        </pic:blipFill>
                        <pic:spPr bwMode="auto">
                          <a:xfrm>
                            <a:off x="0" y="0"/>
                            <a:ext cx="4727708" cy="555607"/>
                          </a:xfrm>
                          <a:prstGeom prst="rect">
                            <a:avLst/>
                          </a:prstGeom>
                          <a:ln>
                            <a:noFill/>
                          </a:ln>
                          <a:extLst>
                            <a:ext uri="{53640926-AAD7-44D8-BBD7-CCE9431645EC}">
                              <a14:shadowObscured xmlns:a14="http://schemas.microsoft.com/office/drawing/2010/main"/>
                            </a:ext>
                          </a:extLst>
                        </pic:spPr>
                      </pic:pic>
                    </a:graphicData>
                  </a:graphic>
                </wp:inline>
              </w:drawing>
            </w:r>
          </w:p>
          <w:p w14:paraId="5CB462F0" w14:textId="77777777" w:rsidR="006D2868" w:rsidRPr="00AD0821" w:rsidRDefault="006D2868" w:rsidP="006D2868">
            <w:r>
              <w:rPr>
                <w:b/>
                <w:bCs/>
              </w:rPr>
              <w:t xml:space="preserve">Detil: </w:t>
            </w:r>
            <w:r>
              <w:t xml:space="preserve">Tester merupakan bagian dari SID yang berperan sebagai eksektor yang berfungsi untuk melakukan pengujian atas pengembangan yang telah dilakukan oleh </w:t>
            </w:r>
            <w:r>
              <w:rPr>
                <w:i/>
                <w:iCs/>
              </w:rPr>
              <w:t>developer.</w:t>
            </w:r>
          </w:p>
          <w:p w14:paraId="0F447D9D" w14:textId="77777777" w:rsidR="006D2868" w:rsidRPr="00463C7A" w:rsidRDefault="006D2868" w:rsidP="006D2868">
            <w:r>
              <w:rPr>
                <w:b/>
                <w:bCs/>
              </w:rPr>
              <w:t xml:space="preserve">Dampak: </w:t>
            </w:r>
            <w:r>
              <w:t xml:space="preserve">Hasil pekerjaan dari </w:t>
            </w:r>
            <w:r>
              <w:rPr>
                <w:i/>
                <w:iCs/>
              </w:rPr>
              <w:t xml:space="preserve">developer </w:t>
            </w:r>
            <w:r>
              <w:t xml:space="preserve">akan diperiksa oleh </w:t>
            </w:r>
            <w:r>
              <w:rPr>
                <w:i/>
                <w:iCs/>
              </w:rPr>
              <w:t xml:space="preserve">tester </w:t>
            </w:r>
            <w:r>
              <w:t>untuk memastikan layanan yang diberikan sudah sesuai dengan desain yang telah dibuat.</w:t>
            </w:r>
          </w:p>
        </w:tc>
      </w:tr>
    </w:tbl>
    <w:p w14:paraId="7726D85F" w14:textId="536A2727" w:rsidR="006D2868" w:rsidRDefault="006D2868">
      <w:pPr>
        <w:rPr>
          <w:ins w:id="3497" w:author="Ilham Nur Pratama" w:date="2023-05-21T09:04:00Z"/>
        </w:rPr>
      </w:pPr>
    </w:p>
    <w:p w14:paraId="2A6CDDAF" w14:textId="77777777" w:rsidR="006D2868" w:rsidRDefault="006D2868">
      <w:pPr>
        <w:spacing w:line="259" w:lineRule="auto"/>
        <w:jc w:val="left"/>
        <w:rPr>
          <w:ins w:id="3498" w:author="Ilham Nur Pratama" w:date="2023-05-21T09:04:00Z"/>
        </w:rPr>
      </w:pPr>
      <w:ins w:id="3499" w:author="Ilham Nur Pratama" w:date="2023-05-21T09:04:00Z">
        <w:r>
          <w:br w:type="page"/>
        </w:r>
      </w:ins>
    </w:p>
    <w:p w14:paraId="472CB091" w14:textId="16918F67" w:rsidR="00A32EDF" w:rsidRDefault="00A32EDF">
      <w:pPr>
        <w:pStyle w:val="Caption"/>
        <w:rPr>
          <w:ins w:id="3500" w:author="Ilham Nur Pratama" w:date="2023-05-21T21:50:00Z"/>
        </w:rPr>
        <w:pPrChange w:id="3501" w:author="Ilham Nur Pratama" w:date="2023-05-21T22:29:00Z">
          <w:pPr/>
        </w:pPrChange>
      </w:pPr>
      <w:bookmarkStart w:id="3502" w:name="_Toc135601547"/>
      <w:ins w:id="3503" w:author="Ilham Nur Pratama" w:date="2023-05-21T21:50:00Z">
        <w:r>
          <w:lastRenderedPageBreak/>
          <w:t xml:space="preserve">Tabel </w:t>
        </w:r>
      </w:ins>
      <w:ins w:id="3504"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505"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506" w:author="Ilham Nur Pratama" w:date="2023-05-24T22:54:00Z">
        <w:r w:rsidR="000D26C4">
          <w:rPr>
            <w:noProof/>
          </w:rPr>
          <w:t>13</w:t>
        </w:r>
      </w:ins>
      <w:ins w:id="3507" w:author="Ilham Nur Pratama" w:date="2023-05-21T22:40:00Z">
        <w:r w:rsidR="00985B1D">
          <w:fldChar w:fldCharType="end"/>
        </w:r>
      </w:ins>
      <w:ins w:id="3508" w:author="Ilham Nur Pratama" w:date="2023-05-21T21:50:00Z">
        <w:r>
          <w:t xml:space="preserve"> </w:t>
        </w:r>
        <w:r w:rsidRPr="002F59C2">
          <w:t>Elemen Bisnis EA SOAPSD (sambungan)</w:t>
        </w:r>
        <w:bookmarkEnd w:id="3502"/>
      </w:ins>
    </w:p>
    <w:tbl>
      <w:tblPr>
        <w:tblStyle w:val="TableGrid"/>
        <w:tblW w:w="5000" w:type="pct"/>
        <w:tblLook w:val="04A0" w:firstRow="1" w:lastRow="0" w:firstColumn="1" w:lastColumn="0" w:noHBand="0" w:noVBand="1"/>
      </w:tblPr>
      <w:tblGrid>
        <w:gridCol w:w="623"/>
        <w:gridCol w:w="7871"/>
      </w:tblGrid>
      <w:tr w:rsidR="000E0AC9" w14:paraId="49D41634" w14:textId="77777777" w:rsidTr="003E6F93">
        <w:trPr>
          <w:ins w:id="3509" w:author="Ilham Nur Pratama" w:date="2023-05-21T21:06:00Z"/>
        </w:trPr>
        <w:tc>
          <w:tcPr>
            <w:tcW w:w="367" w:type="pct"/>
            <w:shd w:val="clear" w:color="auto" w:fill="FFFFFF" w:themeFill="background1"/>
          </w:tcPr>
          <w:p w14:paraId="77F7642C" w14:textId="72C8A0FE" w:rsidR="000E0AC9" w:rsidRDefault="000E0AC9" w:rsidP="000E0AC9">
            <w:pPr>
              <w:rPr>
                <w:ins w:id="3510" w:author="Ilham Nur Pratama" w:date="2023-05-21T21:06:00Z"/>
              </w:rPr>
            </w:pPr>
            <w:ins w:id="3511" w:author="finnet" w:date="2023-05-21T21:07:00Z">
              <w:r w:rsidRPr="00463C7A">
                <w:rPr>
                  <w:b/>
                  <w:bCs/>
                </w:rPr>
                <w:t>ID</w:t>
              </w:r>
            </w:ins>
          </w:p>
        </w:tc>
        <w:tc>
          <w:tcPr>
            <w:tcW w:w="4633" w:type="pct"/>
            <w:shd w:val="clear" w:color="auto" w:fill="FFFFFF" w:themeFill="background1"/>
          </w:tcPr>
          <w:p w14:paraId="68CADED9" w14:textId="15D522C4" w:rsidR="000E0AC9" w:rsidRDefault="000E0AC9" w:rsidP="000E0AC9">
            <w:pPr>
              <w:rPr>
                <w:ins w:id="3512" w:author="Ilham Nur Pratama" w:date="2023-05-21T21:06:00Z"/>
                <w:b/>
                <w:bCs/>
              </w:rPr>
            </w:pPr>
            <w:ins w:id="3513" w:author="finnet" w:date="2023-05-21T21:07:00Z">
              <w:r w:rsidRPr="00463C7A">
                <w:rPr>
                  <w:b/>
                  <w:bCs/>
                </w:rPr>
                <w:t>Detil</w:t>
              </w:r>
            </w:ins>
          </w:p>
        </w:tc>
      </w:tr>
      <w:tr w:rsidR="000E0AC9" w14:paraId="6ACD99B0" w14:textId="77777777" w:rsidTr="003E6F93">
        <w:tc>
          <w:tcPr>
            <w:tcW w:w="367" w:type="pct"/>
            <w:shd w:val="clear" w:color="auto" w:fill="FFFFFF" w:themeFill="background1"/>
          </w:tcPr>
          <w:p w14:paraId="27005542" w14:textId="77777777" w:rsidR="000E0AC9" w:rsidRDefault="000E0AC9" w:rsidP="000E0AC9">
            <w:r>
              <w:t>A.8</w:t>
            </w:r>
          </w:p>
        </w:tc>
        <w:tc>
          <w:tcPr>
            <w:tcW w:w="4633" w:type="pct"/>
            <w:shd w:val="clear" w:color="auto" w:fill="FFFFFF" w:themeFill="background1"/>
          </w:tcPr>
          <w:p w14:paraId="52D37D06" w14:textId="77777777" w:rsidR="000E0AC9" w:rsidRPr="00B44C70" w:rsidRDefault="000E0AC9" w:rsidP="000E0AC9">
            <w:r>
              <w:rPr>
                <w:b/>
                <w:bCs/>
              </w:rPr>
              <w:t xml:space="preserve">Nama: </w:t>
            </w:r>
            <w:r>
              <w:rPr>
                <w:i/>
                <w:iCs/>
              </w:rPr>
              <w:t xml:space="preserve">Outsource Engineer </w:t>
            </w:r>
            <w:r>
              <w:t>(OE)</w:t>
            </w:r>
          </w:p>
          <w:p w14:paraId="167023ED" w14:textId="77777777" w:rsidR="000E0AC9" w:rsidRPr="008122AF" w:rsidRDefault="000E0AC9" w:rsidP="000E0AC9">
            <w:pPr>
              <w:rPr>
                <w:i/>
                <w:iCs/>
              </w:rPr>
            </w:pPr>
            <w:r>
              <w:rPr>
                <w:b/>
                <w:bCs/>
              </w:rPr>
              <w:t xml:space="preserve">Type: </w:t>
            </w:r>
            <w:r>
              <w:rPr>
                <w:i/>
                <w:iCs/>
              </w:rPr>
              <w:t>Business Actor</w:t>
            </w:r>
          </w:p>
          <w:p w14:paraId="671EFF48" w14:textId="3CD0753D" w:rsidR="000E0AC9" w:rsidRDefault="000E0AC9" w:rsidP="000E0AC9">
            <w:pPr>
              <w:rPr>
                <w:b/>
                <w:bCs/>
              </w:rPr>
            </w:pPr>
            <w:r>
              <w:rPr>
                <w:noProof/>
              </w:rPr>
              <w:drawing>
                <wp:inline distT="0" distB="0" distL="0" distR="0" wp14:anchorId="564EFC05" wp14:editId="40136C16">
                  <wp:extent cx="4756244" cy="596768"/>
                  <wp:effectExtent l="0" t="0" r="0" b="0"/>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10;&#10;Description automatically generated"/>
                          <pic:cNvPicPr/>
                        </pic:nvPicPr>
                        <pic:blipFill>
                          <a:blip r:embed="rId82"/>
                          <a:stretch>
                            <a:fillRect/>
                          </a:stretch>
                        </pic:blipFill>
                        <pic:spPr>
                          <a:xfrm>
                            <a:off x="0" y="0"/>
                            <a:ext cx="4785495" cy="600438"/>
                          </a:xfrm>
                          <a:prstGeom prst="rect">
                            <a:avLst/>
                          </a:prstGeom>
                        </pic:spPr>
                      </pic:pic>
                    </a:graphicData>
                  </a:graphic>
                </wp:inline>
              </w:drawing>
            </w:r>
          </w:p>
          <w:p w14:paraId="2B34523C" w14:textId="0A39E319" w:rsidR="000E0AC9" w:rsidRPr="00D414B4" w:rsidRDefault="000E0AC9" w:rsidP="000E0AC9">
            <w:r>
              <w:rPr>
                <w:b/>
                <w:bCs/>
              </w:rPr>
              <w:t xml:space="preserve">Detil: </w:t>
            </w:r>
            <w:r w:rsidRPr="00463C7A">
              <w:t>OE</w:t>
            </w:r>
            <w:r>
              <w:t xml:space="preserve"> merupakan bagian dari SID yang melayani FM </w:t>
            </w:r>
            <w:r>
              <w:rPr>
                <w:i/>
                <w:iCs/>
              </w:rPr>
              <w:t xml:space="preserve">developer </w:t>
            </w:r>
            <w:r>
              <w:t xml:space="preserve">dan FM </w:t>
            </w:r>
            <w:r>
              <w:rPr>
                <w:i/>
                <w:iCs/>
              </w:rPr>
              <w:t xml:space="preserve">Provisioning &amp; Testing. </w:t>
            </w:r>
            <w:r>
              <w:t xml:space="preserve">Fungsi OE </w:t>
            </w:r>
            <w:del w:id="3514" w:author="Ilham Nur Pratama" w:date="2023-05-21T21:55:00Z">
              <w:r w:rsidDel="005722C1">
                <w:delText xml:space="preserve">sebagai eksekutor </w:delText>
              </w:r>
            </w:del>
            <w:r>
              <w:t xml:space="preserve">adalah melakukan pekerjaan yang dirasa sudah tidak dapat dikerjakan lagi oleh </w:t>
            </w:r>
            <w:r>
              <w:rPr>
                <w:i/>
                <w:iCs/>
              </w:rPr>
              <w:t xml:space="preserve">developer, PE, </w:t>
            </w:r>
            <w:r>
              <w:t xml:space="preserve">dan </w:t>
            </w:r>
            <w:r>
              <w:rPr>
                <w:i/>
                <w:iCs/>
              </w:rPr>
              <w:t>tester</w:t>
            </w:r>
            <w:r>
              <w:t>.</w:t>
            </w:r>
          </w:p>
          <w:p w14:paraId="1143A2EA" w14:textId="77777777" w:rsidR="000E0AC9" w:rsidRDefault="000E0AC9" w:rsidP="000E0AC9">
            <w:pPr>
              <w:rPr>
                <w:b/>
                <w:bCs/>
              </w:rPr>
            </w:pPr>
            <w:r>
              <w:rPr>
                <w:b/>
                <w:bCs/>
              </w:rPr>
              <w:t>Dampak:</w:t>
            </w:r>
            <w:r>
              <w:t>.Pekerjaan yang tertinggal karena kekurangan sumber daya dapat dikerjakan oleh OE, namun di sisi lain terdapat biaya.</w:t>
            </w:r>
          </w:p>
        </w:tc>
      </w:tr>
      <w:tr w:rsidR="000E0AC9" w14:paraId="7E3B738C" w14:textId="77777777" w:rsidTr="003E6F93">
        <w:tc>
          <w:tcPr>
            <w:tcW w:w="367" w:type="pct"/>
            <w:shd w:val="clear" w:color="auto" w:fill="FFFFFF" w:themeFill="background1"/>
          </w:tcPr>
          <w:p w14:paraId="6C8DD4FE" w14:textId="77777777" w:rsidR="000E0AC9" w:rsidRDefault="000E0AC9" w:rsidP="000E0AC9">
            <w:r>
              <w:t>R.1</w:t>
            </w:r>
          </w:p>
        </w:tc>
        <w:tc>
          <w:tcPr>
            <w:tcW w:w="4633" w:type="pct"/>
            <w:shd w:val="clear" w:color="auto" w:fill="FFFFFF" w:themeFill="background1"/>
          </w:tcPr>
          <w:p w14:paraId="18310F62" w14:textId="77777777" w:rsidR="000E0AC9" w:rsidRPr="00463C7A" w:rsidRDefault="000E0AC9" w:rsidP="000E0AC9">
            <w:pPr>
              <w:rPr>
                <w:b/>
                <w:bCs/>
                <w:i/>
                <w:iCs/>
              </w:rPr>
            </w:pPr>
            <w:r>
              <w:rPr>
                <w:b/>
                <w:bCs/>
              </w:rPr>
              <w:t xml:space="preserve">Nama: </w:t>
            </w:r>
            <w:r w:rsidRPr="00463C7A">
              <w:rPr>
                <w:i/>
                <w:iCs/>
              </w:rPr>
              <w:t>Planner</w:t>
            </w:r>
          </w:p>
          <w:p w14:paraId="2D27E6DD" w14:textId="77777777" w:rsidR="000E0AC9" w:rsidRPr="00463C7A" w:rsidRDefault="000E0AC9" w:rsidP="000E0AC9">
            <w:pPr>
              <w:rPr>
                <w:i/>
                <w:iCs/>
              </w:rPr>
            </w:pPr>
            <w:r>
              <w:rPr>
                <w:b/>
                <w:bCs/>
              </w:rPr>
              <w:t xml:space="preserve">Type: </w:t>
            </w:r>
            <w:r>
              <w:rPr>
                <w:i/>
                <w:iCs/>
              </w:rPr>
              <w:t>Business Role</w:t>
            </w:r>
          </w:p>
          <w:p w14:paraId="6ED071F7" w14:textId="2E0146FC" w:rsidR="000E0AC9" w:rsidRDefault="000E0AC9" w:rsidP="000E0AC9">
            <w:pPr>
              <w:rPr>
                <w:b/>
                <w:bCs/>
              </w:rPr>
            </w:pPr>
            <w:r>
              <w:rPr>
                <w:noProof/>
              </w:rPr>
              <w:drawing>
                <wp:inline distT="0" distB="0" distL="0" distR="0" wp14:anchorId="0ED06DB2" wp14:editId="44264E93">
                  <wp:extent cx="4708477" cy="745804"/>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711547" cy="746290"/>
                          </a:xfrm>
                          <a:prstGeom prst="rect">
                            <a:avLst/>
                          </a:prstGeom>
                        </pic:spPr>
                      </pic:pic>
                    </a:graphicData>
                  </a:graphic>
                </wp:inline>
              </w:drawing>
            </w:r>
          </w:p>
          <w:p w14:paraId="4DB10E16" w14:textId="367CAA6C" w:rsidR="000E0AC9" w:rsidRPr="00463C7A" w:rsidRDefault="000E0AC9" w:rsidP="000E0AC9">
            <w:r>
              <w:rPr>
                <w:b/>
                <w:bCs/>
              </w:rPr>
              <w:t xml:space="preserve">Detil: </w:t>
            </w:r>
            <w:r>
              <w:rPr>
                <w:i/>
                <w:iCs/>
              </w:rPr>
              <w:t xml:space="preserve">Planner </w:t>
            </w:r>
            <w:r>
              <w:t xml:space="preserve">merupakan sebuah </w:t>
            </w:r>
            <w:r>
              <w:rPr>
                <w:i/>
                <w:iCs/>
              </w:rPr>
              <w:t xml:space="preserve">role </w:t>
            </w:r>
            <w:r>
              <w:t xml:space="preserve">yang memungkinkan anggotanya dapat melakukan </w:t>
            </w:r>
            <w:r>
              <w:rPr>
                <w:i/>
                <w:iCs/>
              </w:rPr>
              <w:t xml:space="preserve">Project Planning </w:t>
            </w:r>
            <w:del w:id="3515" w:author="Ilham Nur Pratama" w:date="2023-05-21T21:53:00Z">
              <w:r w:rsidDel="00FA51A9">
                <w:delText xml:space="preserve">yang akan dikerjakan </w:delText>
              </w:r>
            </w:del>
            <w:r>
              <w:t>yang meliputi</w:t>
            </w:r>
            <w:ins w:id="3516" w:author="Ilham Nur Pratama" w:date="2023-05-21T21:54:00Z">
              <w:r w:rsidR="00FB0115">
                <w:t xml:space="preserve"> </w:t>
              </w:r>
            </w:ins>
            <w:del w:id="3517" w:author="Ilham Nur Pratama" w:date="2023-05-21T21:54:00Z">
              <w:r w:rsidDel="00FB0115">
                <w:delText xml:space="preserve"> </w:delText>
              </w:r>
            </w:del>
            <w:ins w:id="3518" w:author="Ilham Nur Pratama" w:date="2023-05-21T21:53:00Z">
              <w:r w:rsidR="003B5A4A">
                <w:t xml:space="preserve">perencanaan </w:t>
              </w:r>
            </w:ins>
            <w:r>
              <w:t>lingkup pekerjaan, waktu pekerjaan, biaya pekerjaan, kualitas pekerjaan, sumber daya pekerjaan dan alokasi pekerjaan.</w:t>
            </w:r>
          </w:p>
          <w:p w14:paraId="1C76377D" w14:textId="6C8DCD78" w:rsidR="000E0AC9" w:rsidRPr="00463C7A" w:rsidRDefault="000E0AC9" w:rsidP="000E0AC9">
            <w:r>
              <w:rPr>
                <w:b/>
                <w:bCs/>
              </w:rPr>
              <w:t xml:space="preserve">Dampak: </w:t>
            </w:r>
            <w:ins w:id="3519" w:author="Ilham Nur Pratama" w:date="2023-05-21T21:53:00Z">
              <w:r w:rsidR="003B5A4A">
                <w:t xml:space="preserve">Perencaanaan akan </w:t>
              </w:r>
            </w:ins>
            <w:del w:id="3520" w:author="Ilham Nur Pratama" w:date="2023-05-21T21:53:00Z">
              <w:r w:rsidDel="003B5A4A">
                <w:rPr>
                  <w:i/>
                  <w:iCs/>
                </w:rPr>
                <w:delText xml:space="preserve">Business role planner </w:delText>
              </w:r>
              <w:r w:rsidDel="003B5A4A">
                <w:delText xml:space="preserve">akan melakukan perencanaan proyek yang akan </w:delText>
              </w:r>
            </w:del>
            <w:r>
              <w:t xml:space="preserve">menghasilkan keluaran berupa </w:t>
            </w:r>
            <w:r>
              <w:rPr>
                <w:i/>
                <w:iCs/>
              </w:rPr>
              <w:t xml:space="preserve">Project Management Plan </w:t>
            </w:r>
            <w:r>
              <w:t>(PM Plan) yang akan menjadi acuan dari berjalanya sebuah proyek.</w:t>
            </w:r>
          </w:p>
        </w:tc>
      </w:tr>
      <w:tr w:rsidR="000E0AC9" w14:paraId="72495016" w14:textId="77777777" w:rsidTr="003E6F93">
        <w:tc>
          <w:tcPr>
            <w:tcW w:w="367" w:type="pct"/>
            <w:shd w:val="clear" w:color="auto" w:fill="FFFFFF" w:themeFill="background1"/>
          </w:tcPr>
          <w:p w14:paraId="49CCCA74" w14:textId="77777777" w:rsidR="000E0AC9" w:rsidRDefault="000E0AC9" w:rsidP="000E0AC9">
            <w:r>
              <w:t>R.2</w:t>
            </w:r>
          </w:p>
        </w:tc>
        <w:tc>
          <w:tcPr>
            <w:tcW w:w="4633" w:type="pct"/>
            <w:shd w:val="clear" w:color="auto" w:fill="FFFFFF" w:themeFill="background1"/>
          </w:tcPr>
          <w:p w14:paraId="507FA313" w14:textId="77777777" w:rsidR="000E0AC9" w:rsidRPr="00463C7A" w:rsidRDefault="000E0AC9" w:rsidP="000E0AC9">
            <w:pPr>
              <w:rPr>
                <w:i/>
                <w:iCs/>
              </w:rPr>
            </w:pPr>
            <w:r>
              <w:rPr>
                <w:b/>
                <w:bCs/>
              </w:rPr>
              <w:t xml:space="preserve">Nama: </w:t>
            </w:r>
            <w:r>
              <w:rPr>
                <w:i/>
                <w:iCs/>
              </w:rPr>
              <w:t>Executor</w:t>
            </w:r>
          </w:p>
          <w:p w14:paraId="4B9FEF10" w14:textId="77777777" w:rsidR="000E0AC9" w:rsidRDefault="000E0AC9" w:rsidP="000E0AC9">
            <w:pPr>
              <w:rPr>
                <w:i/>
                <w:iCs/>
              </w:rPr>
            </w:pPr>
            <w:r>
              <w:rPr>
                <w:b/>
                <w:bCs/>
              </w:rPr>
              <w:t xml:space="preserve">Type: </w:t>
            </w:r>
            <w:r>
              <w:rPr>
                <w:i/>
                <w:iCs/>
              </w:rPr>
              <w:t>Business Role</w:t>
            </w:r>
          </w:p>
          <w:p w14:paraId="51A30683" w14:textId="2C19BF57" w:rsidR="000E0AC9" w:rsidRPr="00463C7A" w:rsidRDefault="000E0AC9" w:rsidP="000E0AC9">
            <w:r>
              <w:rPr>
                <w:noProof/>
              </w:rPr>
              <w:drawing>
                <wp:inline distT="0" distB="0" distL="0" distR="0" wp14:anchorId="243A9D36" wp14:editId="0CA13B4A">
                  <wp:extent cx="4810835" cy="472937"/>
                  <wp:effectExtent l="0" t="0" r="0" b="38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846302" cy="476424"/>
                          </a:xfrm>
                          <a:prstGeom prst="rect">
                            <a:avLst/>
                          </a:prstGeom>
                        </pic:spPr>
                      </pic:pic>
                    </a:graphicData>
                  </a:graphic>
                </wp:inline>
              </w:drawing>
            </w:r>
          </w:p>
          <w:p w14:paraId="763DB74A" w14:textId="77777777" w:rsidR="000E0AC9" w:rsidRPr="00463C7A" w:rsidRDefault="000E0AC9" w:rsidP="000E0AC9">
            <w:pPr>
              <w:rPr>
                <w:i/>
                <w:iCs/>
              </w:rPr>
            </w:pPr>
            <w:r>
              <w:rPr>
                <w:b/>
                <w:bCs/>
              </w:rPr>
              <w:t xml:space="preserve">Detil: </w:t>
            </w:r>
            <w:r>
              <w:rPr>
                <w:i/>
                <w:iCs/>
              </w:rPr>
              <w:t xml:space="preserve">Executor </w:t>
            </w:r>
            <w:r>
              <w:t xml:space="preserve">merupakan </w:t>
            </w:r>
            <w:r>
              <w:rPr>
                <w:i/>
                <w:iCs/>
              </w:rPr>
              <w:t xml:space="preserve">business role </w:t>
            </w:r>
            <w:r>
              <w:t xml:space="preserve">yang melakukan proses </w:t>
            </w:r>
            <w:r>
              <w:rPr>
                <w:i/>
                <w:iCs/>
              </w:rPr>
              <w:t xml:space="preserve">project executing. </w:t>
            </w:r>
            <w:r>
              <w:t xml:space="preserve">SID merupakan anggota dari </w:t>
            </w:r>
            <w:r>
              <w:rPr>
                <w:i/>
                <w:iCs/>
              </w:rPr>
              <w:t>role executor.</w:t>
            </w:r>
          </w:p>
          <w:p w14:paraId="38AD7AB5" w14:textId="77777777" w:rsidR="000E0AC9" w:rsidRPr="00463C7A" w:rsidRDefault="000E0AC9" w:rsidP="000E0AC9">
            <w:r>
              <w:rPr>
                <w:b/>
                <w:bCs/>
              </w:rPr>
              <w:t xml:space="preserve">Dampak: </w:t>
            </w:r>
            <w:r>
              <w:t xml:space="preserve">Proyek yang telah di disposisi kepada </w:t>
            </w:r>
            <w:r>
              <w:rPr>
                <w:i/>
                <w:iCs/>
              </w:rPr>
              <w:t xml:space="preserve">executor </w:t>
            </w:r>
            <w:r>
              <w:t>akan dikerjakan sesuai dengan arahan dari FM.</w:t>
            </w:r>
          </w:p>
        </w:tc>
      </w:tr>
    </w:tbl>
    <w:p w14:paraId="00515D5B" w14:textId="5C9C76A8" w:rsidR="006D2868" w:rsidRDefault="006D2868">
      <w:pPr>
        <w:spacing w:line="259" w:lineRule="auto"/>
        <w:jc w:val="left"/>
        <w:rPr>
          <w:ins w:id="3521" w:author="Ilham Nur Pratama" w:date="2023-05-21T09:04:00Z"/>
        </w:rPr>
      </w:pPr>
    </w:p>
    <w:p w14:paraId="5DF9DA9A" w14:textId="63084A93" w:rsidR="005722C1" w:rsidRDefault="005722C1">
      <w:pPr>
        <w:pStyle w:val="Caption"/>
        <w:rPr>
          <w:ins w:id="3522" w:author="Ilham Nur Pratama" w:date="2023-05-21T21:55:00Z"/>
        </w:rPr>
        <w:pPrChange w:id="3523" w:author="Ilham Nur Pratama" w:date="2023-05-21T22:29:00Z">
          <w:pPr/>
        </w:pPrChange>
      </w:pPr>
      <w:bookmarkStart w:id="3524" w:name="_Toc135601548"/>
      <w:ins w:id="3525" w:author="Ilham Nur Pratama" w:date="2023-05-21T21:55:00Z">
        <w:r>
          <w:t xml:space="preserve">Tabel </w:t>
        </w:r>
      </w:ins>
      <w:ins w:id="3526"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527"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528" w:author="Ilham Nur Pratama" w:date="2023-05-24T22:54:00Z">
        <w:r w:rsidR="000D26C4">
          <w:rPr>
            <w:noProof/>
          </w:rPr>
          <w:t>14</w:t>
        </w:r>
      </w:ins>
      <w:ins w:id="3529" w:author="Ilham Nur Pratama" w:date="2023-05-21T22:40:00Z">
        <w:r w:rsidR="00985B1D">
          <w:fldChar w:fldCharType="end"/>
        </w:r>
      </w:ins>
      <w:ins w:id="3530" w:author="Ilham Nur Pratama" w:date="2023-05-21T21:55:00Z">
        <w:r>
          <w:t xml:space="preserve"> </w:t>
        </w:r>
        <w:r w:rsidRPr="0063122A">
          <w:t>Elemen Bisnis EA SOAPSD (sambungan)</w:t>
        </w:r>
        <w:bookmarkEnd w:id="3524"/>
      </w:ins>
    </w:p>
    <w:tbl>
      <w:tblPr>
        <w:tblStyle w:val="TableGrid"/>
        <w:tblW w:w="5000" w:type="pct"/>
        <w:tblLook w:val="04A0" w:firstRow="1" w:lastRow="0" w:firstColumn="1" w:lastColumn="0" w:noHBand="0" w:noVBand="1"/>
      </w:tblPr>
      <w:tblGrid>
        <w:gridCol w:w="623"/>
        <w:gridCol w:w="7871"/>
      </w:tblGrid>
      <w:tr w:rsidR="000E0AC9" w14:paraId="60104E1F" w14:textId="77777777" w:rsidTr="003E6F93">
        <w:trPr>
          <w:ins w:id="3531" w:author="Ilham Nur Pratama" w:date="2023-05-21T21:07:00Z"/>
        </w:trPr>
        <w:tc>
          <w:tcPr>
            <w:tcW w:w="367" w:type="pct"/>
            <w:shd w:val="clear" w:color="auto" w:fill="FFFFFF" w:themeFill="background1"/>
          </w:tcPr>
          <w:p w14:paraId="27BAE59D" w14:textId="54B53ECA" w:rsidR="000E0AC9" w:rsidRDefault="000E0AC9" w:rsidP="000E0AC9">
            <w:pPr>
              <w:rPr>
                <w:ins w:id="3532" w:author="Ilham Nur Pratama" w:date="2023-05-21T21:07:00Z"/>
              </w:rPr>
            </w:pPr>
            <w:ins w:id="3533" w:author="finnet" w:date="2023-05-21T21:07:00Z">
              <w:r w:rsidRPr="00463C7A">
                <w:rPr>
                  <w:b/>
                  <w:bCs/>
                </w:rPr>
                <w:t>ID</w:t>
              </w:r>
            </w:ins>
          </w:p>
        </w:tc>
        <w:tc>
          <w:tcPr>
            <w:tcW w:w="4633" w:type="pct"/>
            <w:shd w:val="clear" w:color="auto" w:fill="FFFFFF" w:themeFill="background1"/>
          </w:tcPr>
          <w:p w14:paraId="48076DE9" w14:textId="4836B0C3" w:rsidR="000E0AC9" w:rsidRDefault="000E0AC9" w:rsidP="000E0AC9">
            <w:pPr>
              <w:rPr>
                <w:ins w:id="3534" w:author="Ilham Nur Pratama" w:date="2023-05-21T21:07:00Z"/>
                <w:b/>
                <w:bCs/>
              </w:rPr>
            </w:pPr>
            <w:ins w:id="3535" w:author="finnet" w:date="2023-05-21T21:07:00Z">
              <w:r w:rsidRPr="00463C7A">
                <w:rPr>
                  <w:b/>
                  <w:bCs/>
                </w:rPr>
                <w:t>Detil</w:t>
              </w:r>
            </w:ins>
          </w:p>
        </w:tc>
      </w:tr>
      <w:tr w:rsidR="000E0AC9" w14:paraId="1D5C4519" w14:textId="77777777" w:rsidTr="003E6F93">
        <w:tc>
          <w:tcPr>
            <w:tcW w:w="367" w:type="pct"/>
            <w:shd w:val="clear" w:color="auto" w:fill="FFFFFF" w:themeFill="background1"/>
          </w:tcPr>
          <w:p w14:paraId="01925023" w14:textId="77777777" w:rsidR="000E0AC9" w:rsidRDefault="000E0AC9" w:rsidP="000E0AC9">
            <w:r>
              <w:t>P.1</w:t>
            </w:r>
          </w:p>
        </w:tc>
        <w:tc>
          <w:tcPr>
            <w:tcW w:w="4633" w:type="pct"/>
            <w:shd w:val="clear" w:color="auto" w:fill="FFFFFF" w:themeFill="background1"/>
          </w:tcPr>
          <w:p w14:paraId="6518F0CE" w14:textId="77777777" w:rsidR="000E0AC9" w:rsidRDefault="000E0AC9" w:rsidP="000E0AC9">
            <w:r>
              <w:rPr>
                <w:b/>
                <w:bCs/>
              </w:rPr>
              <w:t xml:space="preserve">Nama: </w:t>
            </w:r>
            <w:r w:rsidRPr="00463C7A">
              <w:rPr>
                <w:i/>
                <w:iCs/>
              </w:rPr>
              <w:t>Input Work Order</w:t>
            </w:r>
            <w:r>
              <w:t xml:space="preserve"> (WO)</w:t>
            </w:r>
          </w:p>
          <w:p w14:paraId="08DB017B" w14:textId="77777777" w:rsidR="000E0AC9" w:rsidRDefault="000E0AC9" w:rsidP="000E0AC9">
            <w:pPr>
              <w:rPr>
                <w:i/>
                <w:iCs/>
              </w:rPr>
            </w:pPr>
            <w:r>
              <w:rPr>
                <w:b/>
                <w:bCs/>
              </w:rPr>
              <w:t xml:space="preserve">Type: </w:t>
            </w:r>
            <w:r>
              <w:rPr>
                <w:i/>
                <w:iCs/>
              </w:rPr>
              <w:t>Business Process</w:t>
            </w:r>
          </w:p>
          <w:p w14:paraId="54D4872D" w14:textId="2C135D94" w:rsidR="000E0AC9" w:rsidRDefault="000E0AC9" w:rsidP="000E0AC9">
            <w:r>
              <w:rPr>
                <w:noProof/>
              </w:rPr>
              <w:drawing>
                <wp:inline distT="0" distB="0" distL="0" distR="0" wp14:anchorId="6582CDCC" wp14:editId="206C5037">
                  <wp:extent cx="4633415" cy="472386"/>
                  <wp:effectExtent l="0" t="0" r="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666324" cy="475741"/>
                          </a:xfrm>
                          <a:prstGeom prst="rect">
                            <a:avLst/>
                          </a:prstGeom>
                        </pic:spPr>
                      </pic:pic>
                    </a:graphicData>
                  </a:graphic>
                </wp:inline>
              </w:drawing>
            </w:r>
          </w:p>
          <w:p w14:paraId="7852ABBA" w14:textId="77777777" w:rsidR="000E0AC9" w:rsidRPr="00463C7A" w:rsidRDefault="000E0AC9" w:rsidP="000E0AC9">
            <w:r w:rsidRPr="00463C7A">
              <w:rPr>
                <w:b/>
                <w:bCs/>
              </w:rPr>
              <w:t>Detil:</w:t>
            </w:r>
            <w:r>
              <w:rPr>
                <w:b/>
                <w:bCs/>
              </w:rPr>
              <w:t xml:space="preserve"> </w:t>
            </w:r>
            <w:r>
              <w:rPr>
                <w:i/>
                <w:iCs/>
              </w:rPr>
              <w:t xml:space="preserve">Input WO </w:t>
            </w:r>
            <w:r>
              <w:t xml:space="preserve">merupakan sebuah proses di mana AM setelah berhasil menjual solusi kepada konsumen akan melakukan permohonan untuk melakukan pekerjaan kepada sebuah konsumen. </w:t>
            </w:r>
          </w:p>
          <w:p w14:paraId="1692EB5E" w14:textId="77777777" w:rsidR="000E0AC9" w:rsidRPr="00463C7A" w:rsidRDefault="000E0AC9" w:rsidP="000E0AC9">
            <w:r>
              <w:rPr>
                <w:b/>
                <w:bCs/>
              </w:rPr>
              <w:t xml:space="preserve">Dampak: </w:t>
            </w:r>
            <w:r>
              <w:t xml:space="preserve">PM akan melakukan proses </w:t>
            </w:r>
            <w:r>
              <w:rPr>
                <w:i/>
                <w:iCs/>
              </w:rPr>
              <w:t xml:space="preserve">project planning </w:t>
            </w:r>
            <w:r>
              <w:t>Bersama dengan FM terkait sesuai dengan solusi yang adan untuk menentukan siapa yang akan mengerjakan, dan kapan proyek dapat diselesaikan.</w:t>
            </w:r>
          </w:p>
        </w:tc>
      </w:tr>
      <w:tr w:rsidR="000E0AC9" w14:paraId="14EE68AF" w14:textId="77777777" w:rsidTr="003E6F93">
        <w:tc>
          <w:tcPr>
            <w:tcW w:w="367" w:type="pct"/>
            <w:shd w:val="clear" w:color="auto" w:fill="FFFFFF" w:themeFill="background1"/>
          </w:tcPr>
          <w:p w14:paraId="77D3A2A6" w14:textId="77777777" w:rsidR="000E0AC9" w:rsidRDefault="000E0AC9" w:rsidP="000E0AC9">
            <w:r>
              <w:t>P.2</w:t>
            </w:r>
          </w:p>
        </w:tc>
        <w:tc>
          <w:tcPr>
            <w:tcW w:w="4633" w:type="pct"/>
            <w:shd w:val="clear" w:color="auto" w:fill="FFFFFF" w:themeFill="background1"/>
          </w:tcPr>
          <w:p w14:paraId="0D13C0F4" w14:textId="77777777" w:rsidR="000E0AC9" w:rsidRDefault="000E0AC9" w:rsidP="000E0AC9">
            <w:pPr>
              <w:rPr>
                <w:i/>
                <w:iCs/>
              </w:rPr>
            </w:pPr>
            <w:r>
              <w:rPr>
                <w:b/>
                <w:bCs/>
              </w:rPr>
              <w:t xml:space="preserve">Nama: </w:t>
            </w:r>
            <w:r>
              <w:rPr>
                <w:i/>
                <w:iCs/>
              </w:rPr>
              <w:t>Project planning</w:t>
            </w:r>
          </w:p>
          <w:p w14:paraId="49DE13DA" w14:textId="77777777" w:rsidR="000E0AC9" w:rsidRDefault="000E0AC9" w:rsidP="000E0AC9">
            <w:pPr>
              <w:rPr>
                <w:i/>
                <w:iCs/>
              </w:rPr>
            </w:pPr>
            <w:r>
              <w:rPr>
                <w:b/>
                <w:bCs/>
              </w:rPr>
              <w:t xml:space="preserve">Type: </w:t>
            </w:r>
            <w:r>
              <w:rPr>
                <w:i/>
                <w:iCs/>
              </w:rPr>
              <w:t>Business process</w:t>
            </w:r>
          </w:p>
          <w:p w14:paraId="67AC6969" w14:textId="12454780" w:rsidR="000E0AC9" w:rsidRDefault="000E0AC9" w:rsidP="000E0AC9">
            <w:r>
              <w:rPr>
                <w:noProof/>
              </w:rPr>
              <w:drawing>
                <wp:inline distT="0" distB="0" distL="0" distR="0" wp14:anchorId="2931D2E9" wp14:editId="764E08A5">
                  <wp:extent cx="4815101" cy="791570"/>
                  <wp:effectExtent l="0" t="0" r="5080" b="889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863379" cy="799507"/>
                          </a:xfrm>
                          <a:prstGeom prst="rect">
                            <a:avLst/>
                          </a:prstGeom>
                        </pic:spPr>
                      </pic:pic>
                    </a:graphicData>
                  </a:graphic>
                </wp:inline>
              </w:drawing>
            </w:r>
          </w:p>
          <w:p w14:paraId="5C54CB77" w14:textId="77777777" w:rsidR="000E0AC9" w:rsidRPr="00463C7A" w:rsidRDefault="000E0AC9" w:rsidP="000E0AC9">
            <w:pPr>
              <w:rPr>
                <w:i/>
                <w:iCs/>
              </w:rPr>
            </w:pPr>
            <w:r>
              <w:rPr>
                <w:b/>
                <w:bCs/>
              </w:rPr>
              <w:t xml:space="preserve">Detil: </w:t>
            </w:r>
            <w:r w:rsidRPr="00463C7A">
              <w:rPr>
                <w:i/>
                <w:iCs/>
              </w:rPr>
              <w:t>P</w:t>
            </w:r>
            <w:r w:rsidRPr="00203F4F">
              <w:rPr>
                <w:i/>
                <w:iCs/>
              </w:rPr>
              <w:t>roject</w:t>
            </w:r>
            <w:r>
              <w:rPr>
                <w:i/>
                <w:iCs/>
              </w:rPr>
              <w:t xml:space="preserve"> planning </w:t>
            </w:r>
            <w:r>
              <w:t xml:space="preserve">merupakan sebuah proses di mana </w:t>
            </w:r>
            <w:r>
              <w:rPr>
                <w:i/>
                <w:iCs/>
              </w:rPr>
              <w:t xml:space="preserve">planner </w:t>
            </w:r>
            <w:r w:rsidRPr="00463C7A">
              <w:t xml:space="preserve">akan melakukan proses </w:t>
            </w:r>
            <w:r>
              <w:t>perencanaan proyek yang kemudian akan melakukan perencanaan pada aplikasi sistem optimasi alokasi pekerjaan dan sumber daya dan juga ke dalam sistem informasi manajemen proyek.</w:t>
            </w:r>
          </w:p>
          <w:p w14:paraId="3C0E8AC5" w14:textId="77777777" w:rsidR="000E0AC9" w:rsidRPr="00463C7A" w:rsidRDefault="000E0AC9" w:rsidP="000E0AC9">
            <w:r>
              <w:rPr>
                <w:b/>
                <w:bCs/>
              </w:rPr>
              <w:t xml:space="preserve">Dampak: </w:t>
            </w:r>
            <w:r>
              <w:t>Tim proyek dapat memiliki kerangka pekerjaan yang akan dilakukan mulai dari lingkup,biaya, waktu, sumber daya yang melakukan pekerjaan dan alokasi pekerjaan yang akan dilakukan.</w:t>
            </w:r>
          </w:p>
        </w:tc>
      </w:tr>
    </w:tbl>
    <w:p w14:paraId="7025506B" w14:textId="72B9CC4F" w:rsidR="006D2868" w:rsidRDefault="006D2868">
      <w:pPr>
        <w:rPr>
          <w:ins w:id="3536" w:author="Ilham Nur Pratama" w:date="2023-05-21T09:05:00Z"/>
        </w:rPr>
      </w:pPr>
    </w:p>
    <w:p w14:paraId="5CDFEC28" w14:textId="77777777" w:rsidR="006D2868" w:rsidRDefault="006D2868">
      <w:pPr>
        <w:spacing w:line="259" w:lineRule="auto"/>
        <w:jc w:val="left"/>
        <w:rPr>
          <w:ins w:id="3537" w:author="Ilham Nur Pratama" w:date="2023-05-21T09:05:00Z"/>
        </w:rPr>
      </w:pPr>
      <w:ins w:id="3538" w:author="Ilham Nur Pratama" w:date="2023-05-21T09:05:00Z">
        <w:r>
          <w:br w:type="page"/>
        </w:r>
      </w:ins>
    </w:p>
    <w:p w14:paraId="39AA23C9" w14:textId="3BB6D44A" w:rsidR="00CB333D" w:rsidRDefault="00CB333D">
      <w:pPr>
        <w:pStyle w:val="Caption"/>
        <w:rPr>
          <w:ins w:id="3539" w:author="Ilham Nur Pratama" w:date="2023-05-21T21:55:00Z"/>
        </w:rPr>
        <w:pPrChange w:id="3540" w:author="Ilham Nur Pratama" w:date="2023-05-21T22:29:00Z">
          <w:pPr/>
        </w:pPrChange>
      </w:pPr>
      <w:bookmarkStart w:id="3541" w:name="_Toc135601549"/>
      <w:ins w:id="3542" w:author="Ilham Nur Pratama" w:date="2023-05-21T21:55:00Z">
        <w:r>
          <w:lastRenderedPageBreak/>
          <w:t xml:space="preserve">Tabel </w:t>
        </w:r>
      </w:ins>
      <w:ins w:id="3543"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544"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545" w:author="Ilham Nur Pratama" w:date="2023-05-24T22:54:00Z">
        <w:r w:rsidR="000D26C4">
          <w:rPr>
            <w:noProof/>
          </w:rPr>
          <w:t>15</w:t>
        </w:r>
      </w:ins>
      <w:ins w:id="3546" w:author="Ilham Nur Pratama" w:date="2023-05-21T22:40:00Z">
        <w:r w:rsidR="00985B1D">
          <w:fldChar w:fldCharType="end"/>
        </w:r>
      </w:ins>
      <w:ins w:id="3547" w:author="Ilham Nur Pratama" w:date="2023-05-21T21:55:00Z">
        <w:r>
          <w:t xml:space="preserve"> </w:t>
        </w:r>
        <w:r w:rsidRPr="004B4F50">
          <w:t>Elemen Bisnis EA SOAPSD (sambungan)</w:t>
        </w:r>
        <w:bookmarkEnd w:id="3541"/>
      </w:ins>
    </w:p>
    <w:tbl>
      <w:tblPr>
        <w:tblStyle w:val="TableGrid"/>
        <w:tblW w:w="5000" w:type="pct"/>
        <w:tblLook w:val="04A0" w:firstRow="1" w:lastRow="0" w:firstColumn="1" w:lastColumn="0" w:noHBand="0" w:noVBand="1"/>
      </w:tblPr>
      <w:tblGrid>
        <w:gridCol w:w="623"/>
        <w:gridCol w:w="7871"/>
      </w:tblGrid>
      <w:tr w:rsidR="000E0AC9" w14:paraId="40FD1506" w14:textId="77777777" w:rsidTr="003E6F93">
        <w:trPr>
          <w:ins w:id="3548" w:author="Ilham Nur Pratama" w:date="2023-05-21T21:07:00Z"/>
        </w:trPr>
        <w:tc>
          <w:tcPr>
            <w:tcW w:w="367" w:type="pct"/>
            <w:shd w:val="clear" w:color="auto" w:fill="FFFFFF" w:themeFill="background1"/>
          </w:tcPr>
          <w:p w14:paraId="25CE088D" w14:textId="604C59FD" w:rsidR="000E0AC9" w:rsidRDefault="000E0AC9" w:rsidP="000E0AC9">
            <w:pPr>
              <w:rPr>
                <w:ins w:id="3549" w:author="Ilham Nur Pratama" w:date="2023-05-21T21:07:00Z"/>
              </w:rPr>
            </w:pPr>
            <w:ins w:id="3550" w:author="finnet" w:date="2023-05-21T21:07:00Z">
              <w:r w:rsidRPr="00463C7A">
                <w:rPr>
                  <w:b/>
                  <w:bCs/>
                </w:rPr>
                <w:t>ID</w:t>
              </w:r>
            </w:ins>
          </w:p>
        </w:tc>
        <w:tc>
          <w:tcPr>
            <w:tcW w:w="4633" w:type="pct"/>
            <w:shd w:val="clear" w:color="auto" w:fill="FFFFFF" w:themeFill="background1"/>
          </w:tcPr>
          <w:p w14:paraId="6C2ACCBB" w14:textId="6C253020" w:rsidR="000E0AC9" w:rsidRDefault="000E0AC9" w:rsidP="000E0AC9">
            <w:pPr>
              <w:rPr>
                <w:ins w:id="3551" w:author="Ilham Nur Pratama" w:date="2023-05-21T21:07:00Z"/>
                <w:b/>
                <w:bCs/>
              </w:rPr>
            </w:pPr>
            <w:ins w:id="3552" w:author="finnet" w:date="2023-05-21T21:07:00Z">
              <w:r w:rsidRPr="00463C7A">
                <w:rPr>
                  <w:b/>
                  <w:bCs/>
                </w:rPr>
                <w:t>Detil</w:t>
              </w:r>
            </w:ins>
          </w:p>
        </w:tc>
      </w:tr>
      <w:tr w:rsidR="000E0AC9" w14:paraId="453AFA63" w14:textId="77777777" w:rsidTr="003E6F93">
        <w:tc>
          <w:tcPr>
            <w:tcW w:w="367" w:type="pct"/>
            <w:shd w:val="clear" w:color="auto" w:fill="FFFFFF" w:themeFill="background1"/>
          </w:tcPr>
          <w:p w14:paraId="353D2D58" w14:textId="77777777" w:rsidR="000E0AC9" w:rsidRDefault="000E0AC9" w:rsidP="000E0AC9">
            <w:pPr>
              <w:rPr>
                <w:ins w:id="3553" w:author="Ilham Nur Pratama" w:date="2023-05-21T21:07:00Z"/>
              </w:rPr>
            </w:pPr>
            <w:r>
              <w:t>P.3</w:t>
            </w:r>
          </w:p>
          <w:p w14:paraId="1932AF22" w14:textId="77777777" w:rsidR="000E0AC9" w:rsidRPr="000E0AC9" w:rsidRDefault="000E0AC9" w:rsidP="000E0AC9"/>
        </w:tc>
        <w:tc>
          <w:tcPr>
            <w:tcW w:w="4633" w:type="pct"/>
            <w:shd w:val="clear" w:color="auto" w:fill="FFFFFF" w:themeFill="background1"/>
          </w:tcPr>
          <w:p w14:paraId="48756F9C" w14:textId="77777777" w:rsidR="000E0AC9" w:rsidRDefault="000E0AC9" w:rsidP="000E0AC9">
            <w:pPr>
              <w:rPr>
                <w:i/>
                <w:iCs/>
              </w:rPr>
            </w:pPr>
            <w:r>
              <w:rPr>
                <w:b/>
                <w:bCs/>
              </w:rPr>
              <w:t xml:space="preserve">Nama: </w:t>
            </w:r>
            <w:r>
              <w:rPr>
                <w:i/>
                <w:iCs/>
              </w:rPr>
              <w:t>Project Executing</w:t>
            </w:r>
          </w:p>
          <w:p w14:paraId="5C479FB8" w14:textId="77777777" w:rsidR="000E0AC9" w:rsidRDefault="000E0AC9" w:rsidP="000E0AC9">
            <w:pPr>
              <w:rPr>
                <w:i/>
                <w:iCs/>
              </w:rPr>
            </w:pPr>
            <w:r>
              <w:rPr>
                <w:b/>
                <w:bCs/>
              </w:rPr>
              <w:t xml:space="preserve">Type: </w:t>
            </w:r>
            <w:r>
              <w:rPr>
                <w:i/>
                <w:iCs/>
              </w:rPr>
              <w:t>Business process</w:t>
            </w:r>
          </w:p>
          <w:p w14:paraId="42C72CD6" w14:textId="6983D480" w:rsidR="000E0AC9" w:rsidRDefault="000E0AC9" w:rsidP="000E0AC9">
            <w:r>
              <w:rPr>
                <w:noProof/>
              </w:rPr>
              <w:t xml:space="preserve"> </w:t>
            </w:r>
            <w:r>
              <w:rPr>
                <w:noProof/>
              </w:rPr>
              <w:drawing>
                <wp:inline distT="0" distB="0" distL="0" distR="0" wp14:anchorId="5C9D6C0D" wp14:editId="2AAEAAC3">
                  <wp:extent cx="4796790" cy="590574"/>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810907" cy="592312"/>
                          </a:xfrm>
                          <a:prstGeom prst="rect">
                            <a:avLst/>
                          </a:prstGeom>
                        </pic:spPr>
                      </pic:pic>
                    </a:graphicData>
                  </a:graphic>
                </wp:inline>
              </w:drawing>
            </w:r>
          </w:p>
          <w:p w14:paraId="6E0FE328" w14:textId="77777777" w:rsidR="000E0AC9" w:rsidRPr="00463C7A" w:rsidRDefault="000E0AC9" w:rsidP="000E0AC9">
            <w:r>
              <w:rPr>
                <w:b/>
                <w:bCs/>
              </w:rPr>
              <w:t xml:space="preserve">Detil: </w:t>
            </w:r>
            <w:r w:rsidRPr="00463C7A">
              <w:rPr>
                <w:i/>
                <w:iCs/>
              </w:rPr>
              <w:t>Project executing</w:t>
            </w:r>
            <w:r>
              <w:rPr>
                <w:i/>
                <w:iCs/>
              </w:rPr>
              <w:t xml:space="preserve"> </w:t>
            </w:r>
            <w:r>
              <w:t xml:space="preserve">merupakan proses yang dilakukan oleh </w:t>
            </w:r>
            <w:r>
              <w:rPr>
                <w:i/>
                <w:iCs/>
              </w:rPr>
              <w:t xml:space="preserve">executor </w:t>
            </w:r>
            <w:r>
              <w:t xml:space="preserve">untuk melakukan eksekusi proyek sesuai dengan PM Plan yang telah dibuat. Apabila proses pekerjaan sudah dilakukan maka eksekutor akan melakukan </w:t>
            </w:r>
            <w:r w:rsidRPr="00463C7A">
              <w:rPr>
                <w:i/>
                <w:iCs/>
              </w:rPr>
              <w:t>update</w:t>
            </w:r>
            <w:r>
              <w:t xml:space="preserve"> kepada </w:t>
            </w:r>
            <w:r>
              <w:rPr>
                <w:i/>
                <w:iCs/>
              </w:rPr>
              <w:t xml:space="preserve">interface update </w:t>
            </w:r>
            <w:r>
              <w:t xml:space="preserve">miliki SIMP yang akan melakukan </w:t>
            </w:r>
            <w:r>
              <w:rPr>
                <w:i/>
                <w:iCs/>
              </w:rPr>
              <w:t xml:space="preserve">project update </w:t>
            </w:r>
            <w:r>
              <w:t>pada sistem aplikasi</w:t>
            </w:r>
          </w:p>
          <w:p w14:paraId="728A786E" w14:textId="77777777" w:rsidR="000E0AC9" w:rsidRPr="00463C7A" w:rsidRDefault="000E0AC9" w:rsidP="000E0AC9">
            <w:r>
              <w:rPr>
                <w:b/>
                <w:bCs/>
              </w:rPr>
              <w:t xml:space="preserve">Dampak: </w:t>
            </w:r>
            <w:r>
              <w:t xml:space="preserve">Proyek yang telah direncanakan pada proses </w:t>
            </w:r>
            <w:r>
              <w:rPr>
                <w:i/>
                <w:iCs/>
              </w:rPr>
              <w:t>project planning</w:t>
            </w:r>
          </w:p>
        </w:tc>
      </w:tr>
      <w:tr w:rsidR="000E0AC9" w14:paraId="12D0C5C0" w14:textId="77777777" w:rsidTr="003E6F93">
        <w:tc>
          <w:tcPr>
            <w:tcW w:w="367" w:type="pct"/>
            <w:shd w:val="clear" w:color="auto" w:fill="FFFFFF" w:themeFill="background1"/>
          </w:tcPr>
          <w:p w14:paraId="02A48D7F" w14:textId="77777777" w:rsidR="000E0AC9" w:rsidRDefault="000E0AC9" w:rsidP="000E0AC9">
            <w:r>
              <w:t>E.1</w:t>
            </w:r>
          </w:p>
        </w:tc>
        <w:tc>
          <w:tcPr>
            <w:tcW w:w="4633" w:type="pct"/>
            <w:shd w:val="clear" w:color="auto" w:fill="FFFFFF" w:themeFill="background1"/>
          </w:tcPr>
          <w:p w14:paraId="7DD4F954" w14:textId="77777777" w:rsidR="000E0AC9" w:rsidRPr="00463C7A" w:rsidRDefault="000E0AC9" w:rsidP="000E0AC9">
            <w:r>
              <w:rPr>
                <w:b/>
                <w:bCs/>
              </w:rPr>
              <w:t xml:space="preserve">Nama: </w:t>
            </w:r>
            <w:r w:rsidRPr="00463C7A">
              <w:rPr>
                <w:i/>
                <w:iCs/>
              </w:rPr>
              <w:t>Project Management Plan</w:t>
            </w:r>
            <w:r>
              <w:t xml:space="preserve"> (PM Plan)</w:t>
            </w:r>
          </w:p>
          <w:p w14:paraId="6E6E148F" w14:textId="77777777" w:rsidR="000E0AC9" w:rsidRDefault="000E0AC9" w:rsidP="000E0AC9">
            <w:pPr>
              <w:rPr>
                <w:i/>
                <w:iCs/>
              </w:rPr>
            </w:pPr>
            <w:r>
              <w:rPr>
                <w:b/>
                <w:bCs/>
              </w:rPr>
              <w:t xml:space="preserve">Type: </w:t>
            </w:r>
            <w:r>
              <w:rPr>
                <w:i/>
                <w:iCs/>
              </w:rPr>
              <w:t>Business Event</w:t>
            </w:r>
          </w:p>
          <w:p w14:paraId="1017AB43" w14:textId="6216FD9E" w:rsidR="000E0AC9" w:rsidRPr="00463C7A" w:rsidRDefault="000E0AC9" w:rsidP="000E0AC9">
            <w:r>
              <w:rPr>
                <w:noProof/>
              </w:rPr>
              <w:drawing>
                <wp:inline distT="0" distB="0" distL="0" distR="0" wp14:anchorId="27E0B9D0" wp14:editId="09D9C865">
                  <wp:extent cx="4797188" cy="549443"/>
                  <wp:effectExtent l="0" t="0" r="381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822227" cy="552311"/>
                          </a:xfrm>
                          <a:prstGeom prst="rect">
                            <a:avLst/>
                          </a:prstGeom>
                        </pic:spPr>
                      </pic:pic>
                    </a:graphicData>
                  </a:graphic>
                </wp:inline>
              </w:drawing>
            </w:r>
          </w:p>
          <w:p w14:paraId="7711DFCF" w14:textId="77777777" w:rsidR="000E0AC9" w:rsidRPr="00463C7A" w:rsidRDefault="000E0AC9" w:rsidP="000E0AC9">
            <w:r>
              <w:rPr>
                <w:b/>
                <w:bCs/>
              </w:rPr>
              <w:t xml:space="preserve">Detil: </w:t>
            </w:r>
            <w:r>
              <w:t xml:space="preserve">PM Plan merupakan sebuah dokumen output dari proses </w:t>
            </w:r>
            <w:r>
              <w:rPr>
                <w:i/>
                <w:iCs/>
              </w:rPr>
              <w:t xml:space="preserve">project planning </w:t>
            </w:r>
            <w:r>
              <w:t xml:space="preserve">yang menjadi acuan bagi tim proyek pada aspek lingkup, biaya, jadwal, sumber daya dan pekerjaan yang akan dilakukan.PM Plan di realisasikan dengan </w:t>
            </w:r>
            <w:r>
              <w:rPr>
                <w:i/>
                <w:iCs/>
              </w:rPr>
              <w:t xml:space="preserve">application event project creation </w:t>
            </w:r>
            <w:r>
              <w:t>pada SIMP.</w:t>
            </w:r>
          </w:p>
          <w:p w14:paraId="03C40A6E" w14:textId="77777777" w:rsidR="000E0AC9" w:rsidRPr="00463C7A" w:rsidRDefault="000E0AC9" w:rsidP="000E0AC9">
            <w:r>
              <w:rPr>
                <w:b/>
                <w:bCs/>
              </w:rPr>
              <w:t xml:space="preserve">Dampak: </w:t>
            </w:r>
            <w:r>
              <w:t>PM Plan akan memberikan arahan kepada tim proyek bagaimana eksekusi proyek akan dilakukan, dan perlu ada perubahan PM Plan apabila terdapat perubahan pada desain.</w:t>
            </w:r>
          </w:p>
        </w:tc>
      </w:tr>
    </w:tbl>
    <w:p w14:paraId="1CE76F45" w14:textId="2F2D4DEE" w:rsidR="006D2868" w:rsidRDefault="006D2868">
      <w:pPr>
        <w:rPr>
          <w:ins w:id="3554" w:author="Ilham Nur Pratama" w:date="2023-05-21T09:05:00Z"/>
        </w:rPr>
      </w:pPr>
    </w:p>
    <w:p w14:paraId="7813623F" w14:textId="77777777" w:rsidR="006D2868" w:rsidRDefault="006D2868">
      <w:pPr>
        <w:spacing w:line="259" w:lineRule="auto"/>
        <w:jc w:val="left"/>
        <w:rPr>
          <w:ins w:id="3555" w:author="Ilham Nur Pratama" w:date="2023-05-21T09:05:00Z"/>
        </w:rPr>
      </w:pPr>
      <w:ins w:id="3556" w:author="Ilham Nur Pratama" w:date="2023-05-21T09:05:00Z">
        <w:r>
          <w:br w:type="page"/>
        </w:r>
      </w:ins>
    </w:p>
    <w:p w14:paraId="5728EB89" w14:textId="02057EE6" w:rsidR="00C655AD" w:rsidRDefault="00C655AD">
      <w:pPr>
        <w:pStyle w:val="Caption"/>
        <w:rPr>
          <w:ins w:id="3557" w:author="Ilham Nur Pratama" w:date="2023-05-21T21:56:00Z"/>
        </w:rPr>
        <w:pPrChange w:id="3558" w:author="Ilham Nur Pratama" w:date="2023-05-21T22:29:00Z">
          <w:pPr/>
        </w:pPrChange>
      </w:pPr>
      <w:bookmarkStart w:id="3559" w:name="_Toc135601550"/>
      <w:ins w:id="3560" w:author="Ilham Nur Pratama" w:date="2023-05-21T21:56:00Z">
        <w:r>
          <w:lastRenderedPageBreak/>
          <w:t xml:space="preserve">Tabel </w:t>
        </w:r>
      </w:ins>
      <w:ins w:id="3561"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562"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563" w:author="Ilham Nur Pratama" w:date="2023-05-24T22:54:00Z">
        <w:r w:rsidR="000D26C4">
          <w:rPr>
            <w:noProof/>
          </w:rPr>
          <w:t>16</w:t>
        </w:r>
      </w:ins>
      <w:ins w:id="3564" w:author="Ilham Nur Pratama" w:date="2023-05-21T22:40:00Z">
        <w:r w:rsidR="00985B1D">
          <w:fldChar w:fldCharType="end"/>
        </w:r>
      </w:ins>
      <w:ins w:id="3565" w:author="Ilham Nur Pratama" w:date="2023-05-21T21:56:00Z">
        <w:r>
          <w:t xml:space="preserve"> </w:t>
        </w:r>
        <w:r w:rsidRPr="003B0602">
          <w:t>Elemen Bisnis EA SOAPSD (sambungan)</w:t>
        </w:r>
        <w:bookmarkEnd w:id="3559"/>
      </w:ins>
    </w:p>
    <w:tbl>
      <w:tblPr>
        <w:tblStyle w:val="TableGrid"/>
        <w:tblW w:w="5000" w:type="pct"/>
        <w:tblLook w:val="04A0" w:firstRow="1" w:lastRow="0" w:firstColumn="1" w:lastColumn="0" w:noHBand="0" w:noVBand="1"/>
      </w:tblPr>
      <w:tblGrid>
        <w:gridCol w:w="623"/>
        <w:gridCol w:w="7871"/>
      </w:tblGrid>
      <w:tr w:rsidR="000E0AC9" w14:paraId="06152FBD" w14:textId="77777777" w:rsidTr="003E6F93">
        <w:trPr>
          <w:ins w:id="3566" w:author="Ilham Nur Pratama" w:date="2023-05-21T21:07:00Z"/>
        </w:trPr>
        <w:tc>
          <w:tcPr>
            <w:tcW w:w="367" w:type="pct"/>
            <w:shd w:val="clear" w:color="auto" w:fill="FFFFFF" w:themeFill="background1"/>
          </w:tcPr>
          <w:p w14:paraId="62DC544C" w14:textId="1C31BEB7" w:rsidR="000E0AC9" w:rsidRDefault="000E0AC9" w:rsidP="000E0AC9">
            <w:pPr>
              <w:rPr>
                <w:ins w:id="3567" w:author="Ilham Nur Pratama" w:date="2023-05-21T21:07:00Z"/>
              </w:rPr>
            </w:pPr>
            <w:ins w:id="3568" w:author="finnet" w:date="2023-05-21T21:07:00Z">
              <w:r w:rsidRPr="00463C7A">
                <w:rPr>
                  <w:b/>
                  <w:bCs/>
                </w:rPr>
                <w:t>ID</w:t>
              </w:r>
            </w:ins>
          </w:p>
        </w:tc>
        <w:tc>
          <w:tcPr>
            <w:tcW w:w="4633" w:type="pct"/>
            <w:shd w:val="clear" w:color="auto" w:fill="FFFFFF" w:themeFill="background1"/>
          </w:tcPr>
          <w:p w14:paraId="399AE377" w14:textId="3B6E39E3" w:rsidR="000E0AC9" w:rsidRDefault="000E0AC9" w:rsidP="000E0AC9">
            <w:pPr>
              <w:rPr>
                <w:ins w:id="3569" w:author="Ilham Nur Pratama" w:date="2023-05-21T21:07:00Z"/>
                <w:b/>
                <w:bCs/>
              </w:rPr>
            </w:pPr>
            <w:ins w:id="3570" w:author="finnet" w:date="2023-05-21T21:07:00Z">
              <w:r w:rsidRPr="00463C7A">
                <w:rPr>
                  <w:b/>
                  <w:bCs/>
                </w:rPr>
                <w:t>Detil</w:t>
              </w:r>
            </w:ins>
          </w:p>
        </w:tc>
      </w:tr>
      <w:tr w:rsidR="000E0AC9" w14:paraId="46C662F5" w14:textId="77777777" w:rsidTr="003E6F93">
        <w:tc>
          <w:tcPr>
            <w:tcW w:w="367" w:type="pct"/>
            <w:shd w:val="clear" w:color="auto" w:fill="FFFFFF" w:themeFill="background1"/>
          </w:tcPr>
          <w:p w14:paraId="6E3F1B88" w14:textId="77777777" w:rsidR="000E0AC9" w:rsidRDefault="000E0AC9" w:rsidP="000E0AC9">
            <w:r>
              <w:t>E.2</w:t>
            </w:r>
          </w:p>
        </w:tc>
        <w:tc>
          <w:tcPr>
            <w:tcW w:w="4633" w:type="pct"/>
            <w:shd w:val="clear" w:color="auto" w:fill="FFFFFF" w:themeFill="background1"/>
          </w:tcPr>
          <w:p w14:paraId="061026DF" w14:textId="77777777" w:rsidR="000E0AC9" w:rsidRPr="00463C7A" w:rsidRDefault="000E0AC9" w:rsidP="000E0AC9">
            <w:pPr>
              <w:rPr>
                <w:i/>
                <w:iCs/>
              </w:rPr>
            </w:pPr>
            <w:r>
              <w:rPr>
                <w:b/>
                <w:bCs/>
              </w:rPr>
              <w:t xml:space="preserve">Nama: </w:t>
            </w:r>
            <w:r>
              <w:rPr>
                <w:i/>
                <w:iCs/>
              </w:rPr>
              <w:t>Project Completion</w:t>
            </w:r>
          </w:p>
          <w:p w14:paraId="34AFF33B" w14:textId="77777777" w:rsidR="000E0AC9" w:rsidRDefault="000E0AC9" w:rsidP="000E0AC9">
            <w:pPr>
              <w:rPr>
                <w:i/>
                <w:iCs/>
              </w:rPr>
            </w:pPr>
            <w:r>
              <w:rPr>
                <w:b/>
                <w:bCs/>
              </w:rPr>
              <w:t xml:space="preserve">Type: </w:t>
            </w:r>
            <w:r>
              <w:rPr>
                <w:i/>
                <w:iCs/>
              </w:rPr>
              <w:t>Business Event</w:t>
            </w:r>
          </w:p>
          <w:p w14:paraId="5D12FD71" w14:textId="570927F9" w:rsidR="000E0AC9" w:rsidRPr="00463C7A" w:rsidRDefault="000E0AC9" w:rsidP="000E0AC9">
            <w:r>
              <w:rPr>
                <w:noProof/>
              </w:rPr>
              <w:drawing>
                <wp:inline distT="0" distB="0" distL="0" distR="0" wp14:anchorId="3D71C60B" wp14:editId="02E97E19">
                  <wp:extent cx="4756244" cy="594531"/>
                  <wp:effectExtent l="0" t="0" r="6350" b="0"/>
                  <wp:docPr id="48" name="Picture 4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10;&#10;Description automatically generated with low confidence"/>
                          <pic:cNvPicPr/>
                        </pic:nvPicPr>
                        <pic:blipFill>
                          <a:blip r:embed="rId89"/>
                          <a:stretch>
                            <a:fillRect/>
                          </a:stretch>
                        </pic:blipFill>
                        <pic:spPr>
                          <a:xfrm>
                            <a:off x="0" y="0"/>
                            <a:ext cx="4771464" cy="596434"/>
                          </a:xfrm>
                          <a:prstGeom prst="rect">
                            <a:avLst/>
                          </a:prstGeom>
                        </pic:spPr>
                      </pic:pic>
                    </a:graphicData>
                  </a:graphic>
                </wp:inline>
              </w:drawing>
            </w:r>
          </w:p>
          <w:p w14:paraId="3C91BE2E" w14:textId="77777777" w:rsidR="000E0AC9" w:rsidRPr="00463C7A" w:rsidRDefault="000E0AC9" w:rsidP="000E0AC9">
            <w:pPr>
              <w:rPr>
                <w:i/>
                <w:iCs/>
              </w:rPr>
            </w:pPr>
            <w:r>
              <w:rPr>
                <w:b/>
                <w:bCs/>
              </w:rPr>
              <w:t xml:space="preserve">Detil: </w:t>
            </w:r>
            <w:r>
              <w:rPr>
                <w:i/>
                <w:iCs/>
              </w:rPr>
              <w:t xml:space="preserve">Project completion </w:t>
            </w:r>
            <w:r>
              <w:t xml:space="preserve">merupakan </w:t>
            </w:r>
            <w:r>
              <w:rPr>
                <w:i/>
                <w:iCs/>
              </w:rPr>
              <w:t xml:space="preserve">business event </w:t>
            </w:r>
            <w:r>
              <w:t xml:space="preserve">yang terjadi setelah proyek telah di selesaikan dalam rangkaian grup proses eksekusi, </w:t>
            </w:r>
            <w:r w:rsidRPr="00463C7A">
              <w:rPr>
                <w:i/>
                <w:iCs/>
              </w:rPr>
              <w:t>monitoring</w:t>
            </w:r>
            <w:r>
              <w:t xml:space="preserve"> dan </w:t>
            </w:r>
            <w:r w:rsidRPr="00463C7A">
              <w:rPr>
                <w:i/>
                <w:iCs/>
              </w:rPr>
              <w:t>controlling</w:t>
            </w:r>
            <w:r>
              <w:t xml:space="preserve">. Tim proyek seiring dengan pengerjaan proyek akan melakukan </w:t>
            </w:r>
            <w:r>
              <w:rPr>
                <w:i/>
                <w:iCs/>
              </w:rPr>
              <w:t xml:space="preserve">update </w:t>
            </w:r>
            <w:r>
              <w:t xml:space="preserve">proyek melalui SIMP pada </w:t>
            </w:r>
            <w:r w:rsidRPr="00463C7A">
              <w:rPr>
                <w:i/>
                <w:iCs/>
              </w:rPr>
              <w:t>application event</w:t>
            </w:r>
            <w:r>
              <w:rPr>
                <w:i/>
                <w:iCs/>
              </w:rPr>
              <w:t xml:space="preserve"> project update</w:t>
            </w:r>
            <w:r>
              <w:t xml:space="preserve">, yang akan merealisasikan </w:t>
            </w:r>
            <w:r>
              <w:rPr>
                <w:i/>
                <w:iCs/>
              </w:rPr>
              <w:t>project completion.</w:t>
            </w:r>
          </w:p>
          <w:p w14:paraId="3E39B44A" w14:textId="77777777" w:rsidR="000E0AC9" w:rsidRPr="00463C7A" w:rsidRDefault="000E0AC9" w:rsidP="000E0AC9">
            <w:r>
              <w:rPr>
                <w:b/>
                <w:bCs/>
              </w:rPr>
              <w:t xml:space="preserve">Dampak: </w:t>
            </w:r>
            <w:r w:rsidRPr="00463C7A">
              <w:t>D</w:t>
            </w:r>
            <w:r>
              <w:t xml:space="preserve">engan diselesaikan sebuah proyek maka dapat dilakukan penagihan atau </w:t>
            </w:r>
            <w:r w:rsidRPr="00463C7A">
              <w:rPr>
                <w:i/>
                <w:iCs/>
              </w:rPr>
              <w:t>recurring revenue</w:t>
            </w:r>
            <w:r>
              <w:rPr>
                <w:i/>
                <w:iCs/>
              </w:rPr>
              <w:t xml:space="preserve"> </w:t>
            </w:r>
            <w:r>
              <w:t>akan mulai berjalan</w:t>
            </w:r>
          </w:p>
        </w:tc>
      </w:tr>
    </w:tbl>
    <w:p w14:paraId="43CF364F" w14:textId="77777777" w:rsidR="005250D7" w:rsidRPr="008122AF" w:rsidRDefault="005250D7" w:rsidP="003E6F93">
      <w:pPr>
        <w:ind w:left="720"/>
      </w:pPr>
    </w:p>
    <w:p w14:paraId="7F633E5A" w14:textId="5D09285C" w:rsidR="005250D7" w:rsidRDefault="005250D7" w:rsidP="00EE5E34">
      <w:pPr>
        <w:pStyle w:val="Caption"/>
      </w:pPr>
      <w:bookmarkStart w:id="3571" w:name="_Ref126266567"/>
      <w:bookmarkStart w:id="3572" w:name="_Ref126266562"/>
      <w:bookmarkStart w:id="3573" w:name="_Toc135601551"/>
      <w:r>
        <w:t xml:space="preserve">Tabel </w:t>
      </w:r>
      <w:ins w:id="3574"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575"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576" w:author="Ilham Nur Pratama" w:date="2023-05-24T22:54:00Z">
        <w:r w:rsidR="000D26C4">
          <w:rPr>
            <w:noProof/>
          </w:rPr>
          <w:t>17</w:t>
        </w:r>
      </w:ins>
      <w:ins w:id="3577" w:author="Ilham Nur Pratama" w:date="2023-05-21T22:40:00Z">
        <w:r w:rsidR="00985B1D">
          <w:fldChar w:fldCharType="end"/>
        </w:r>
      </w:ins>
      <w:ins w:id="3578" w:author="ilham.nur@office.ui.ac.id" w:date="2023-03-28T20:25:00Z">
        <w:del w:id="3579" w:author="Ilham Nur Pratama" w:date="2023-05-16T21:59:00Z">
          <w:r w:rsidR="005B668B" w:rsidDel="00F848CE">
            <w:fldChar w:fldCharType="begin"/>
          </w:r>
          <w:r w:rsidR="005B668B" w:rsidDel="00F848CE">
            <w:delInstrText xml:space="preserve"> STYLEREF 1 \s </w:delInstrText>
          </w:r>
        </w:del>
      </w:ins>
      <w:del w:id="3580" w:author="Ilham Nur Pratama" w:date="2023-05-16T21:59:00Z">
        <w:r w:rsidR="005B668B" w:rsidDel="00F848CE">
          <w:fldChar w:fldCharType="separate"/>
        </w:r>
        <w:r w:rsidR="00B57DB5" w:rsidDel="00F848CE">
          <w:rPr>
            <w:noProof/>
          </w:rPr>
          <w:delText>3</w:delText>
        </w:r>
      </w:del>
      <w:ins w:id="3581" w:author="ilham.nur@office.ui.ac.id" w:date="2023-03-28T20:25:00Z">
        <w:del w:id="3582"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3583" w:author="Ilham Nur Pratama" w:date="2023-05-16T21:59:00Z">
        <w:r w:rsidR="005A58B4">
          <w:fldChar w:fldCharType="separate"/>
        </w:r>
      </w:del>
      <w:ins w:id="3584" w:author="ilham.nur@office.ui.ac.id" w:date="2023-03-28T20:25:00Z">
        <w:del w:id="3585" w:author="Ilham Nur Pratama" w:date="2023-05-16T21:59:00Z">
          <w:r w:rsidR="005B668B" w:rsidDel="00F848CE">
            <w:fldChar w:fldCharType="end"/>
          </w:r>
        </w:del>
      </w:ins>
      <w:del w:id="3586"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5</w:delText>
        </w:r>
        <w:r w:rsidR="00B1186E" w:rsidDel="005B668B">
          <w:fldChar w:fldCharType="end"/>
        </w:r>
      </w:del>
      <w:bookmarkEnd w:id="3571"/>
      <w:r>
        <w:t xml:space="preserve"> Elemen aplikasi SOAPSD</w:t>
      </w:r>
      <w:bookmarkEnd w:id="3572"/>
      <w:bookmarkEnd w:id="3573"/>
    </w:p>
    <w:tbl>
      <w:tblPr>
        <w:tblStyle w:val="TableGrid"/>
        <w:tblW w:w="5000" w:type="pct"/>
        <w:tblLook w:val="04A0" w:firstRow="1" w:lastRow="0" w:firstColumn="1" w:lastColumn="0" w:noHBand="0" w:noVBand="1"/>
        <w:tblPrChange w:id="3587" w:author="Ilham Nur Pratama" w:date="2023-05-21T22:00:00Z">
          <w:tblPr>
            <w:tblStyle w:val="TableGrid"/>
            <w:tblW w:w="5000" w:type="pct"/>
            <w:tblLook w:val="04A0" w:firstRow="1" w:lastRow="0" w:firstColumn="1" w:lastColumn="0" w:noHBand="0" w:noVBand="1"/>
          </w:tblPr>
        </w:tblPrChange>
      </w:tblPr>
      <w:tblGrid>
        <w:gridCol w:w="639"/>
        <w:gridCol w:w="7855"/>
        <w:tblGridChange w:id="3588">
          <w:tblGrid>
            <w:gridCol w:w="639"/>
            <w:gridCol w:w="7855"/>
          </w:tblGrid>
        </w:tblGridChange>
      </w:tblGrid>
      <w:tr w:rsidR="005250D7" w:rsidRPr="0033033B" w14:paraId="53D9A83D" w14:textId="77777777" w:rsidTr="00AA4B02">
        <w:trPr>
          <w:tblHeader/>
          <w:trPrChange w:id="3589" w:author="Ilham Nur Pratama" w:date="2023-05-21T22:00:00Z">
            <w:trPr>
              <w:tblHeader/>
            </w:trPr>
          </w:trPrChange>
        </w:trPr>
        <w:tc>
          <w:tcPr>
            <w:tcW w:w="376" w:type="pct"/>
            <w:shd w:val="clear" w:color="auto" w:fill="auto"/>
            <w:tcPrChange w:id="3590" w:author="Ilham Nur Pratama" w:date="2023-05-21T22:00:00Z">
              <w:tcPr>
                <w:tcW w:w="376" w:type="pct"/>
                <w:shd w:val="clear" w:color="auto" w:fill="9CC2E5" w:themeFill="accent5" w:themeFillTint="99"/>
              </w:tcPr>
            </w:tcPrChange>
          </w:tcPr>
          <w:p w14:paraId="1D5BF1BE" w14:textId="77777777" w:rsidR="005250D7" w:rsidRPr="0033033B" w:rsidRDefault="005250D7" w:rsidP="00463C7A">
            <w:pPr>
              <w:rPr>
                <w:b/>
                <w:bCs/>
              </w:rPr>
            </w:pPr>
            <w:r w:rsidRPr="0033033B">
              <w:rPr>
                <w:b/>
                <w:bCs/>
              </w:rPr>
              <w:t>ID</w:t>
            </w:r>
          </w:p>
        </w:tc>
        <w:tc>
          <w:tcPr>
            <w:tcW w:w="4624" w:type="pct"/>
            <w:shd w:val="clear" w:color="auto" w:fill="auto"/>
            <w:tcPrChange w:id="3591" w:author="Ilham Nur Pratama" w:date="2023-05-21T22:00:00Z">
              <w:tcPr>
                <w:tcW w:w="4624" w:type="pct"/>
                <w:shd w:val="clear" w:color="auto" w:fill="9CC2E5" w:themeFill="accent5" w:themeFillTint="99"/>
              </w:tcPr>
            </w:tcPrChange>
          </w:tcPr>
          <w:p w14:paraId="6B55C0FD" w14:textId="77777777" w:rsidR="005250D7" w:rsidRPr="0033033B" w:rsidRDefault="005250D7" w:rsidP="00463C7A">
            <w:pPr>
              <w:rPr>
                <w:b/>
                <w:bCs/>
              </w:rPr>
            </w:pPr>
            <w:r w:rsidRPr="0033033B">
              <w:rPr>
                <w:b/>
                <w:bCs/>
              </w:rPr>
              <w:t>Detil</w:t>
            </w:r>
          </w:p>
        </w:tc>
      </w:tr>
      <w:tr w:rsidR="005250D7" w:rsidRPr="003D30C5" w14:paraId="3B6BB204" w14:textId="77777777" w:rsidTr="003E6F93">
        <w:tc>
          <w:tcPr>
            <w:tcW w:w="376" w:type="pct"/>
            <w:shd w:val="clear" w:color="auto" w:fill="FFFFFF" w:themeFill="background1"/>
          </w:tcPr>
          <w:p w14:paraId="60180F97" w14:textId="77777777" w:rsidR="005250D7" w:rsidRDefault="005250D7" w:rsidP="00463C7A">
            <w:r>
              <w:t>I.1</w:t>
            </w:r>
          </w:p>
        </w:tc>
        <w:tc>
          <w:tcPr>
            <w:tcW w:w="4624" w:type="pct"/>
            <w:shd w:val="clear" w:color="auto" w:fill="FFFFFF" w:themeFill="background1"/>
          </w:tcPr>
          <w:p w14:paraId="161AEF1F" w14:textId="77777777" w:rsidR="005250D7" w:rsidRDefault="005250D7" w:rsidP="00463C7A">
            <w:r w:rsidRPr="0033033B">
              <w:rPr>
                <w:b/>
                <w:bCs/>
              </w:rPr>
              <w:t>Nama:</w:t>
            </w:r>
            <w:r>
              <w:t xml:space="preserve"> API SIMP</w:t>
            </w:r>
          </w:p>
          <w:p w14:paraId="225434E1" w14:textId="77777777" w:rsidR="005250D7" w:rsidRPr="0036124C" w:rsidRDefault="005250D7" w:rsidP="00463C7A">
            <w:r w:rsidRPr="0033033B">
              <w:rPr>
                <w:b/>
                <w:bCs/>
              </w:rPr>
              <w:t>Type</w:t>
            </w:r>
            <w:r>
              <w:rPr>
                <w:b/>
                <w:bCs/>
              </w:rPr>
              <w:t xml:space="preserve">: </w:t>
            </w:r>
            <w:r>
              <w:rPr>
                <w:i/>
                <w:iCs/>
              </w:rPr>
              <w:t>Application Interface</w:t>
            </w:r>
          </w:p>
          <w:p w14:paraId="137D738F" w14:textId="33497F45" w:rsidR="005250D7" w:rsidRDefault="005250D7" w:rsidP="00463C7A">
            <w:r>
              <w:rPr>
                <w:noProof/>
              </w:rPr>
              <w:drawing>
                <wp:inline distT="0" distB="0" distL="0" distR="0" wp14:anchorId="0F9967BA" wp14:editId="5297296C">
                  <wp:extent cx="4776470" cy="592565"/>
                  <wp:effectExtent l="0" t="0" r="508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786088" cy="593758"/>
                          </a:xfrm>
                          <a:prstGeom prst="rect">
                            <a:avLst/>
                          </a:prstGeom>
                        </pic:spPr>
                      </pic:pic>
                    </a:graphicData>
                  </a:graphic>
                </wp:inline>
              </w:drawing>
            </w:r>
          </w:p>
          <w:p w14:paraId="4EC6E3EE" w14:textId="77777777" w:rsidR="005250D7" w:rsidRPr="00463C7A" w:rsidRDefault="005250D7" w:rsidP="00463C7A">
            <w:pPr>
              <w:rPr>
                <w:b/>
                <w:bCs/>
              </w:rPr>
            </w:pPr>
            <w:r w:rsidRPr="0033033B">
              <w:rPr>
                <w:b/>
                <w:bCs/>
              </w:rPr>
              <w:t>Detil:</w:t>
            </w:r>
            <w:r>
              <w:t xml:space="preserve"> API SIMP merupakan antar muka yang menghubungkan SOAPSD dengan SIMP. API SIMP ditanamkan dalam komponen SOAPSD. Apabila proses optimasi alokasi pekerjaan dan sumber daya telah selesai dan didapatkan hasil, maka hasil ini akan dikirimkan ke arah SIMP agar dapat dilakukan pencatatan.</w:t>
            </w:r>
          </w:p>
          <w:p w14:paraId="3F22F708" w14:textId="77777777" w:rsidR="005250D7" w:rsidRPr="00024851" w:rsidRDefault="005250D7" w:rsidP="00463C7A">
            <w:r w:rsidRPr="0033033B">
              <w:rPr>
                <w:b/>
                <w:bCs/>
              </w:rPr>
              <w:t>Dampak:</w:t>
            </w:r>
            <w:r>
              <w:rPr>
                <w:b/>
                <w:bCs/>
              </w:rPr>
              <w:t xml:space="preserve"> </w:t>
            </w:r>
            <w:r>
              <w:t>API SIMP akan meneruskan informasi yang diberikan pada API untuk meneruskanya kepada SIMP untuk dilakukan pencatatan.</w:t>
            </w:r>
          </w:p>
        </w:tc>
      </w:tr>
    </w:tbl>
    <w:p w14:paraId="1A2D1E69" w14:textId="724606C0" w:rsidR="00257C20" w:rsidRDefault="00257C20">
      <w:pPr>
        <w:rPr>
          <w:ins w:id="3592" w:author="Ilham Nur Pratama" w:date="2023-05-21T21:57:00Z"/>
        </w:rPr>
      </w:pPr>
    </w:p>
    <w:p w14:paraId="037DEA5E" w14:textId="77777777" w:rsidR="00257C20" w:rsidRDefault="00257C20">
      <w:pPr>
        <w:spacing w:line="259" w:lineRule="auto"/>
        <w:jc w:val="left"/>
        <w:rPr>
          <w:ins w:id="3593" w:author="Ilham Nur Pratama" w:date="2023-05-21T21:57:00Z"/>
        </w:rPr>
      </w:pPr>
      <w:ins w:id="3594" w:author="Ilham Nur Pratama" w:date="2023-05-21T21:57:00Z">
        <w:r>
          <w:br w:type="page"/>
        </w:r>
      </w:ins>
    </w:p>
    <w:p w14:paraId="22DE8FB4" w14:textId="6C9E1BB2" w:rsidR="001035B6" w:rsidRDefault="001035B6">
      <w:pPr>
        <w:pStyle w:val="Caption"/>
        <w:rPr>
          <w:ins w:id="3595" w:author="Ilham Nur Pratama" w:date="2023-05-21T22:05:00Z"/>
        </w:rPr>
        <w:pPrChange w:id="3596" w:author="Ilham Nur Pratama" w:date="2023-05-21T22:29:00Z">
          <w:pPr/>
        </w:pPrChange>
      </w:pPr>
      <w:bookmarkStart w:id="3597" w:name="_Toc135601552"/>
      <w:ins w:id="3598" w:author="Ilham Nur Pratama" w:date="2023-05-21T22:05:00Z">
        <w:r>
          <w:lastRenderedPageBreak/>
          <w:t xml:space="preserve">Tabel </w:t>
        </w:r>
      </w:ins>
      <w:ins w:id="3599"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600"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601" w:author="Ilham Nur Pratama" w:date="2023-05-24T22:54:00Z">
        <w:r w:rsidR="000D26C4">
          <w:rPr>
            <w:noProof/>
          </w:rPr>
          <w:t>18</w:t>
        </w:r>
      </w:ins>
      <w:ins w:id="3602" w:author="Ilham Nur Pratama" w:date="2023-05-21T22:40:00Z">
        <w:r w:rsidR="00985B1D">
          <w:fldChar w:fldCharType="end"/>
        </w:r>
      </w:ins>
      <w:ins w:id="3603" w:author="Ilham Nur Pratama" w:date="2023-05-21T22:05:00Z">
        <w:r>
          <w:t xml:space="preserve"> </w:t>
        </w:r>
        <w:r w:rsidRPr="001E2305">
          <w:t>Elemen aplikasi SOAPSD</w:t>
        </w:r>
        <w:r>
          <w:t xml:space="preserve"> (sambungan)</w:t>
        </w:r>
        <w:bookmarkEnd w:id="3597"/>
      </w:ins>
    </w:p>
    <w:tbl>
      <w:tblPr>
        <w:tblStyle w:val="TableGrid"/>
        <w:tblW w:w="5000" w:type="pct"/>
        <w:tblLook w:val="04A0" w:firstRow="1" w:lastRow="0" w:firstColumn="1" w:lastColumn="0" w:noHBand="0" w:noVBand="1"/>
      </w:tblPr>
      <w:tblGrid>
        <w:gridCol w:w="639"/>
        <w:gridCol w:w="7855"/>
      </w:tblGrid>
      <w:tr w:rsidR="00AA4B02" w:rsidRPr="003D30C5" w14:paraId="33CD973E" w14:textId="77777777" w:rsidTr="003E6F93">
        <w:trPr>
          <w:ins w:id="3604" w:author="Ilham Nur Pratama" w:date="2023-05-21T22:00:00Z"/>
        </w:trPr>
        <w:tc>
          <w:tcPr>
            <w:tcW w:w="376" w:type="pct"/>
            <w:shd w:val="clear" w:color="auto" w:fill="FFFFFF" w:themeFill="background1"/>
          </w:tcPr>
          <w:p w14:paraId="4B890CDB" w14:textId="449DD931" w:rsidR="00AA4B02" w:rsidRDefault="00AA4B02" w:rsidP="00AA4B02">
            <w:pPr>
              <w:rPr>
                <w:ins w:id="3605" w:author="Ilham Nur Pratama" w:date="2023-05-21T22:00:00Z"/>
              </w:rPr>
            </w:pPr>
            <w:ins w:id="3606" w:author="finnet" w:date="2023-05-21T22:00:00Z">
              <w:r w:rsidRPr="0033033B">
                <w:rPr>
                  <w:b/>
                  <w:bCs/>
                </w:rPr>
                <w:t>ID</w:t>
              </w:r>
            </w:ins>
          </w:p>
        </w:tc>
        <w:tc>
          <w:tcPr>
            <w:tcW w:w="4624" w:type="pct"/>
            <w:shd w:val="clear" w:color="auto" w:fill="FFFFFF" w:themeFill="background1"/>
          </w:tcPr>
          <w:p w14:paraId="63BF0FCA" w14:textId="76A215C6" w:rsidR="00AA4B02" w:rsidRDefault="00AA4B02" w:rsidP="00AA4B02">
            <w:pPr>
              <w:rPr>
                <w:ins w:id="3607" w:author="Ilham Nur Pratama" w:date="2023-05-21T22:00:00Z"/>
                <w:b/>
                <w:bCs/>
              </w:rPr>
            </w:pPr>
            <w:ins w:id="3608" w:author="finnet" w:date="2023-05-21T22:00:00Z">
              <w:r w:rsidRPr="0033033B">
                <w:rPr>
                  <w:b/>
                  <w:bCs/>
                </w:rPr>
                <w:t>Detil</w:t>
              </w:r>
            </w:ins>
          </w:p>
        </w:tc>
      </w:tr>
      <w:tr w:rsidR="00AA4B02" w:rsidRPr="003D30C5" w14:paraId="6B299D5F" w14:textId="77777777" w:rsidTr="003E6F93">
        <w:tc>
          <w:tcPr>
            <w:tcW w:w="376" w:type="pct"/>
            <w:shd w:val="clear" w:color="auto" w:fill="FFFFFF" w:themeFill="background1"/>
          </w:tcPr>
          <w:p w14:paraId="2D992191" w14:textId="77777777" w:rsidR="00AA4B02" w:rsidRDefault="00AA4B02" w:rsidP="00AA4B02">
            <w:r>
              <w:t>I.2</w:t>
            </w:r>
          </w:p>
        </w:tc>
        <w:tc>
          <w:tcPr>
            <w:tcW w:w="4624" w:type="pct"/>
            <w:shd w:val="clear" w:color="auto" w:fill="FFFFFF" w:themeFill="background1"/>
          </w:tcPr>
          <w:p w14:paraId="66A9708B" w14:textId="77777777" w:rsidR="00AA4B02" w:rsidRPr="00463C7A" w:rsidRDefault="00AA4B02" w:rsidP="00AA4B02">
            <w:r>
              <w:rPr>
                <w:b/>
                <w:bCs/>
              </w:rPr>
              <w:t xml:space="preserve">Nama: </w:t>
            </w:r>
            <w:r w:rsidRPr="00463C7A">
              <w:rPr>
                <w:i/>
                <w:iCs/>
              </w:rPr>
              <w:t>Web Apps</w:t>
            </w:r>
            <w:r>
              <w:t xml:space="preserve"> SIMP</w:t>
            </w:r>
          </w:p>
          <w:p w14:paraId="0D4F7F88" w14:textId="77777777" w:rsidR="00AA4B02" w:rsidRPr="00463C7A" w:rsidRDefault="00AA4B02" w:rsidP="00AA4B02">
            <w:pPr>
              <w:rPr>
                <w:i/>
                <w:iCs/>
              </w:rPr>
            </w:pPr>
            <w:r>
              <w:rPr>
                <w:b/>
                <w:bCs/>
              </w:rPr>
              <w:t xml:space="preserve">Type: </w:t>
            </w:r>
            <w:r>
              <w:rPr>
                <w:i/>
                <w:iCs/>
              </w:rPr>
              <w:t>Application Interface</w:t>
            </w:r>
          </w:p>
          <w:p w14:paraId="3DDC41A0" w14:textId="58104A44" w:rsidR="00AA4B02" w:rsidRDefault="00AA4B02" w:rsidP="00AA4B02">
            <w:pPr>
              <w:rPr>
                <w:b/>
                <w:bCs/>
              </w:rPr>
            </w:pPr>
            <w:r>
              <w:rPr>
                <w:noProof/>
              </w:rPr>
              <w:drawing>
                <wp:inline distT="0" distB="0" distL="0" distR="0" wp14:anchorId="56F5B139" wp14:editId="0C1CF1C0">
                  <wp:extent cx="4838131" cy="563804"/>
                  <wp:effectExtent l="0" t="0" r="63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855302" cy="565805"/>
                          </a:xfrm>
                          <a:prstGeom prst="rect">
                            <a:avLst/>
                          </a:prstGeom>
                        </pic:spPr>
                      </pic:pic>
                    </a:graphicData>
                  </a:graphic>
                </wp:inline>
              </w:drawing>
            </w:r>
          </w:p>
          <w:p w14:paraId="45CE59F6" w14:textId="77777777" w:rsidR="00AA4B02" w:rsidRPr="00463C7A" w:rsidRDefault="00AA4B02" w:rsidP="00AA4B02">
            <w:pPr>
              <w:rPr>
                <w:i/>
                <w:iCs/>
              </w:rPr>
            </w:pPr>
            <w:r>
              <w:rPr>
                <w:b/>
                <w:bCs/>
              </w:rPr>
              <w:t xml:space="preserve">Detil: </w:t>
            </w:r>
            <w:r w:rsidRPr="00463C7A">
              <w:rPr>
                <w:i/>
                <w:iCs/>
              </w:rPr>
              <w:t>Web Apps</w:t>
            </w:r>
            <w:r>
              <w:t xml:space="preserve"> SIMP merupakan sebuah </w:t>
            </w:r>
            <w:r>
              <w:rPr>
                <w:i/>
                <w:iCs/>
              </w:rPr>
              <w:t xml:space="preserve">Graphical User Interface </w:t>
            </w:r>
            <w:r>
              <w:t xml:space="preserve">(GUI) yang merupakan komponen dari SIMP yang digunakan untuk melakukan proses </w:t>
            </w:r>
            <w:r w:rsidRPr="00463C7A">
              <w:rPr>
                <w:i/>
                <w:iCs/>
              </w:rPr>
              <w:t>input</w:t>
            </w:r>
            <w:r>
              <w:t xml:space="preserve"> proyek dan juga </w:t>
            </w:r>
            <w:r w:rsidRPr="00463C7A">
              <w:rPr>
                <w:i/>
                <w:iCs/>
              </w:rPr>
              <w:t>update</w:t>
            </w:r>
            <w:r>
              <w:t xml:space="preserve"> proyek pada SIMP. </w:t>
            </w:r>
            <w:r w:rsidRPr="00463C7A">
              <w:rPr>
                <w:i/>
                <w:iCs/>
              </w:rPr>
              <w:t>Web Apps</w:t>
            </w:r>
            <w:r>
              <w:t xml:space="preserve"> SIMP tersusun atas dua antar muka yaitu </w:t>
            </w:r>
            <w:r>
              <w:rPr>
                <w:i/>
                <w:iCs/>
              </w:rPr>
              <w:t xml:space="preserve">input </w:t>
            </w:r>
            <w:r>
              <w:t xml:space="preserve">dan </w:t>
            </w:r>
            <w:r>
              <w:rPr>
                <w:i/>
                <w:iCs/>
              </w:rPr>
              <w:t>update.</w:t>
            </w:r>
          </w:p>
          <w:p w14:paraId="185E0D1C" w14:textId="77777777" w:rsidR="00AA4B02" w:rsidRPr="00463C7A" w:rsidRDefault="00AA4B02" w:rsidP="00AA4B02">
            <w:r>
              <w:rPr>
                <w:b/>
                <w:bCs/>
              </w:rPr>
              <w:t xml:space="preserve">Dampak: </w:t>
            </w:r>
            <w:r>
              <w:rPr>
                <w:i/>
                <w:iCs/>
              </w:rPr>
              <w:t xml:space="preserve">Planner </w:t>
            </w:r>
            <w:r>
              <w:t xml:space="preserve">ataupun </w:t>
            </w:r>
            <w:r>
              <w:rPr>
                <w:i/>
                <w:iCs/>
              </w:rPr>
              <w:t xml:space="preserve">executor </w:t>
            </w:r>
            <w:r>
              <w:t>dapat melakukan pencatatan atas proyek yang direncanakan dan proyek yang telah dikerjakan agar dapat menjadi data yang dapat digunakan oleh PT Pembayaran Digital Indonesia.</w:t>
            </w:r>
          </w:p>
        </w:tc>
      </w:tr>
      <w:tr w:rsidR="00AA4B02" w:rsidRPr="003D30C5" w14:paraId="31AB323D" w14:textId="77777777" w:rsidTr="003E6F93">
        <w:tc>
          <w:tcPr>
            <w:tcW w:w="376" w:type="pct"/>
            <w:shd w:val="clear" w:color="auto" w:fill="FFFFFF" w:themeFill="background1"/>
          </w:tcPr>
          <w:p w14:paraId="36873A2D" w14:textId="77777777" w:rsidR="00AA4B02" w:rsidRDefault="00AA4B02" w:rsidP="00AA4B02">
            <w:r>
              <w:t>I.3</w:t>
            </w:r>
          </w:p>
        </w:tc>
        <w:tc>
          <w:tcPr>
            <w:tcW w:w="4624" w:type="pct"/>
            <w:shd w:val="clear" w:color="auto" w:fill="FFFFFF" w:themeFill="background1"/>
          </w:tcPr>
          <w:p w14:paraId="7CCFA324" w14:textId="77777777" w:rsidR="00AA4B02" w:rsidRDefault="00AA4B02" w:rsidP="00AA4B02">
            <w:pPr>
              <w:rPr>
                <w:i/>
                <w:iCs/>
              </w:rPr>
            </w:pPr>
            <w:r>
              <w:rPr>
                <w:b/>
                <w:bCs/>
              </w:rPr>
              <w:t xml:space="preserve">Nama: </w:t>
            </w:r>
            <w:r>
              <w:rPr>
                <w:i/>
                <w:iCs/>
              </w:rPr>
              <w:t>Input</w:t>
            </w:r>
          </w:p>
          <w:p w14:paraId="44B29144" w14:textId="77777777" w:rsidR="00AA4B02" w:rsidRDefault="00AA4B02" w:rsidP="00AA4B02">
            <w:pPr>
              <w:rPr>
                <w:i/>
                <w:iCs/>
              </w:rPr>
            </w:pPr>
            <w:r w:rsidRPr="00463C7A">
              <w:rPr>
                <w:b/>
                <w:bCs/>
              </w:rPr>
              <w:t>Type:</w:t>
            </w:r>
            <w:r>
              <w:t xml:space="preserve"> </w:t>
            </w:r>
            <w:r>
              <w:rPr>
                <w:i/>
                <w:iCs/>
              </w:rPr>
              <w:t>Application Interface</w:t>
            </w:r>
          </w:p>
          <w:p w14:paraId="117BBAD8" w14:textId="650D81CF" w:rsidR="00AA4B02" w:rsidRDefault="00AA4B02" w:rsidP="00AA4B02">
            <w:pPr>
              <w:rPr>
                <w:i/>
                <w:iCs/>
              </w:rPr>
            </w:pPr>
            <w:r>
              <w:rPr>
                <w:noProof/>
              </w:rPr>
              <w:drawing>
                <wp:inline distT="0" distB="0" distL="0" distR="0" wp14:anchorId="58039D27" wp14:editId="4D73113D">
                  <wp:extent cx="4838065" cy="649702"/>
                  <wp:effectExtent l="0" t="0" r="635" b="0"/>
                  <wp:docPr id="54" name="Picture 5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10;&#10;Description automatically generated with low confidence"/>
                          <pic:cNvPicPr/>
                        </pic:nvPicPr>
                        <pic:blipFill>
                          <a:blip r:embed="rId92"/>
                          <a:stretch>
                            <a:fillRect/>
                          </a:stretch>
                        </pic:blipFill>
                        <pic:spPr>
                          <a:xfrm>
                            <a:off x="0" y="0"/>
                            <a:ext cx="4852372" cy="651623"/>
                          </a:xfrm>
                          <a:prstGeom prst="rect">
                            <a:avLst/>
                          </a:prstGeom>
                        </pic:spPr>
                      </pic:pic>
                    </a:graphicData>
                  </a:graphic>
                </wp:inline>
              </w:drawing>
            </w:r>
          </w:p>
          <w:p w14:paraId="52BB9B7A" w14:textId="77777777" w:rsidR="00AA4B02" w:rsidRPr="00D76131" w:rsidRDefault="00AA4B02" w:rsidP="00AA4B02">
            <w:r w:rsidRPr="00463C7A">
              <w:rPr>
                <w:b/>
                <w:bCs/>
              </w:rPr>
              <w:t>Detil:</w:t>
            </w:r>
            <w:r>
              <w:rPr>
                <w:b/>
                <w:bCs/>
              </w:rPr>
              <w:t xml:space="preserve"> </w:t>
            </w:r>
            <w:r>
              <w:rPr>
                <w:i/>
                <w:iCs/>
              </w:rPr>
              <w:t xml:space="preserve">Input </w:t>
            </w:r>
            <w:r>
              <w:t xml:space="preserve">merupakan sebuah antar muka yang menjadi bagian dari antar muka </w:t>
            </w:r>
            <w:r>
              <w:rPr>
                <w:i/>
                <w:iCs/>
              </w:rPr>
              <w:t xml:space="preserve">Web Apps </w:t>
            </w:r>
            <w:r>
              <w:t xml:space="preserve">SIMP. Ketika </w:t>
            </w:r>
            <w:r>
              <w:rPr>
                <w:i/>
                <w:iCs/>
              </w:rPr>
              <w:t xml:space="preserve">project planning </w:t>
            </w:r>
            <w:r>
              <w:t xml:space="preserve">telah selesai dilakukan maka </w:t>
            </w:r>
            <w:r>
              <w:rPr>
                <w:i/>
                <w:iCs/>
              </w:rPr>
              <w:t xml:space="preserve">planner </w:t>
            </w:r>
            <w:r>
              <w:t xml:space="preserve">akan melakukan pengisian data pada </w:t>
            </w:r>
            <w:r>
              <w:rPr>
                <w:i/>
                <w:iCs/>
              </w:rPr>
              <w:t xml:space="preserve">input </w:t>
            </w:r>
            <w:r>
              <w:t xml:space="preserve">dan </w:t>
            </w:r>
            <w:r>
              <w:rPr>
                <w:i/>
                <w:iCs/>
              </w:rPr>
              <w:t xml:space="preserve">receiver input </w:t>
            </w:r>
            <w:r>
              <w:t>yang berada pada SOAPSD dan SIMP untuk melakukan perencanaan yang lebih optimal.</w:t>
            </w:r>
          </w:p>
          <w:p w14:paraId="02487B34" w14:textId="77777777" w:rsidR="00AA4B02" w:rsidRPr="00463C7A" w:rsidRDefault="00AA4B02" w:rsidP="00AA4B02">
            <w:pPr>
              <w:rPr>
                <w:i/>
                <w:iCs/>
              </w:rPr>
            </w:pPr>
            <w:r w:rsidRPr="00463C7A">
              <w:rPr>
                <w:b/>
                <w:bCs/>
              </w:rPr>
              <w:t>Dampak:</w:t>
            </w:r>
            <w:r>
              <w:rPr>
                <w:b/>
                <w:bCs/>
              </w:rPr>
              <w:t xml:space="preserve"> </w:t>
            </w:r>
            <w:r>
              <w:t xml:space="preserve">Proyek yang telah direncanakan akan terdata pada SIMP ketika </w:t>
            </w:r>
            <w:r>
              <w:rPr>
                <w:i/>
                <w:iCs/>
              </w:rPr>
              <w:t xml:space="preserve">input </w:t>
            </w:r>
            <w:r>
              <w:t xml:space="preserve">menerima </w:t>
            </w:r>
            <w:r>
              <w:rPr>
                <w:i/>
                <w:iCs/>
              </w:rPr>
              <w:t>triggers.</w:t>
            </w:r>
          </w:p>
        </w:tc>
      </w:tr>
    </w:tbl>
    <w:p w14:paraId="7A2C4785" w14:textId="7528E79C" w:rsidR="00257C20" w:rsidRDefault="00257C20">
      <w:pPr>
        <w:rPr>
          <w:ins w:id="3609" w:author="Ilham Nur Pratama" w:date="2023-05-21T21:58:00Z"/>
        </w:rPr>
      </w:pPr>
    </w:p>
    <w:p w14:paraId="3D4A3F83" w14:textId="77777777" w:rsidR="00257C20" w:rsidRDefault="00257C20">
      <w:pPr>
        <w:spacing w:line="259" w:lineRule="auto"/>
        <w:jc w:val="left"/>
        <w:rPr>
          <w:ins w:id="3610" w:author="Ilham Nur Pratama" w:date="2023-05-21T21:58:00Z"/>
        </w:rPr>
      </w:pPr>
      <w:ins w:id="3611" w:author="Ilham Nur Pratama" w:date="2023-05-21T21:58:00Z">
        <w:r>
          <w:br w:type="page"/>
        </w:r>
      </w:ins>
    </w:p>
    <w:p w14:paraId="08B64CBE" w14:textId="5B385F27" w:rsidR="001035B6" w:rsidRDefault="001035B6">
      <w:pPr>
        <w:pStyle w:val="Caption"/>
        <w:rPr>
          <w:ins w:id="3612" w:author="Ilham Nur Pratama" w:date="2023-05-21T22:05:00Z"/>
        </w:rPr>
        <w:pPrChange w:id="3613" w:author="Ilham Nur Pratama" w:date="2023-05-21T22:29:00Z">
          <w:pPr/>
        </w:pPrChange>
      </w:pPr>
      <w:bookmarkStart w:id="3614" w:name="_Toc135601553"/>
      <w:ins w:id="3615" w:author="Ilham Nur Pratama" w:date="2023-05-21T22:05:00Z">
        <w:r>
          <w:lastRenderedPageBreak/>
          <w:t xml:space="preserve">Tabel </w:t>
        </w:r>
      </w:ins>
      <w:ins w:id="3616"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617"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618" w:author="Ilham Nur Pratama" w:date="2023-05-24T22:54:00Z">
        <w:r w:rsidR="000D26C4">
          <w:rPr>
            <w:noProof/>
          </w:rPr>
          <w:t>19</w:t>
        </w:r>
      </w:ins>
      <w:ins w:id="3619" w:author="Ilham Nur Pratama" w:date="2023-05-21T22:40:00Z">
        <w:r w:rsidR="00985B1D">
          <w:fldChar w:fldCharType="end"/>
        </w:r>
      </w:ins>
      <w:ins w:id="3620" w:author="Ilham Nur Pratama" w:date="2023-05-21T22:05:00Z">
        <w:r>
          <w:t xml:space="preserve"> </w:t>
        </w:r>
        <w:r w:rsidRPr="00B6640A">
          <w:t>Elemen aplikasi SOAPSD (sambungan)</w:t>
        </w:r>
        <w:bookmarkEnd w:id="3614"/>
      </w:ins>
    </w:p>
    <w:tbl>
      <w:tblPr>
        <w:tblStyle w:val="TableGrid"/>
        <w:tblW w:w="5000" w:type="pct"/>
        <w:tblLook w:val="04A0" w:firstRow="1" w:lastRow="0" w:firstColumn="1" w:lastColumn="0" w:noHBand="0" w:noVBand="1"/>
      </w:tblPr>
      <w:tblGrid>
        <w:gridCol w:w="639"/>
        <w:gridCol w:w="7855"/>
      </w:tblGrid>
      <w:tr w:rsidR="00AA4B02" w:rsidRPr="003D30C5" w14:paraId="0F9C56A0" w14:textId="77777777" w:rsidTr="003E6F93">
        <w:trPr>
          <w:ins w:id="3621" w:author="Ilham Nur Pratama" w:date="2023-05-21T22:00:00Z"/>
        </w:trPr>
        <w:tc>
          <w:tcPr>
            <w:tcW w:w="376" w:type="pct"/>
            <w:shd w:val="clear" w:color="auto" w:fill="FFFFFF" w:themeFill="background1"/>
          </w:tcPr>
          <w:p w14:paraId="7B08E6DC" w14:textId="06E87FFE" w:rsidR="00AA4B02" w:rsidRDefault="00AA4B02" w:rsidP="00AA4B02">
            <w:pPr>
              <w:rPr>
                <w:ins w:id="3622" w:author="Ilham Nur Pratama" w:date="2023-05-21T22:00:00Z"/>
              </w:rPr>
            </w:pPr>
            <w:ins w:id="3623" w:author="finnet" w:date="2023-05-21T22:00:00Z">
              <w:r w:rsidRPr="0033033B">
                <w:rPr>
                  <w:b/>
                  <w:bCs/>
                </w:rPr>
                <w:t>ID</w:t>
              </w:r>
            </w:ins>
          </w:p>
        </w:tc>
        <w:tc>
          <w:tcPr>
            <w:tcW w:w="4624" w:type="pct"/>
            <w:shd w:val="clear" w:color="auto" w:fill="FFFFFF" w:themeFill="background1"/>
          </w:tcPr>
          <w:p w14:paraId="1F8D6D07" w14:textId="2082DE0F" w:rsidR="00AA4B02" w:rsidRDefault="00AA4B02" w:rsidP="00AA4B02">
            <w:pPr>
              <w:rPr>
                <w:ins w:id="3624" w:author="Ilham Nur Pratama" w:date="2023-05-21T22:00:00Z"/>
                <w:b/>
                <w:bCs/>
              </w:rPr>
            </w:pPr>
            <w:ins w:id="3625" w:author="finnet" w:date="2023-05-21T22:00:00Z">
              <w:r w:rsidRPr="0033033B">
                <w:rPr>
                  <w:b/>
                  <w:bCs/>
                </w:rPr>
                <w:t>Detil</w:t>
              </w:r>
            </w:ins>
          </w:p>
        </w:tc>
      </w:tr>
      <w:tr w:rsidR="00AA4B02" w:rsidRPr="003D30C5" w14:paraId="5E980C65" w14:textId="77777777" w:rsidTr="003E6F93">
        <w:tc>
          <w:tcPr>
            <w:tcW w:w="376" w:type="pct"/>
            <w:shd w:val="clear" w:color="auto" w:fill="FFFFFF" w:themeFill="background1"/>
          </w:tcPr>
          <w:p w14:paraId="0FB3186B" w14:textId="77777777" w:rsidR="00AA4B02" w:rsidRDefault="00AA4B02" w:rsidP="00AA4B02">
            <w:r>
              <w:t>I.4</w:t>
            </w:r>
          </w:p>
        </w:tc>
        <w:tc>
          <w:tcPr>
            <w:tcW w:w="4624" w:type="pct"/>
            <w:shd w:val="clear" w:color="auto" w:fill="FFFFFF" w:themeFill="background1"/>
          </w:tcPr>
          <w:p w14:paraId="64BC8B93" w14:textId="77777777" w:rsidR="00AA4B02" w:rsidRDefault="00AA4B02" w:rsidP="00AA4B02">
            <w:pPr>
              <w:rPr>
                <w:i/>
                <w:iCs/>
              </w:rPr>
            </w:pPr>
            <w:r>
              <w:rPr>
                <w:b/>
                <w:bCs/>
              </w:rPr>
              <w:t xml:space="preserve">Nama: </w:t>
            </w:r>
            <w:r>
              <w:rPr>
                <w:i/>
                <w:iCs/>
              </w:rPr>
              <w:t>Update</w:t>
            </w:r>
          </w:p>
          <w:p w14:paraId="304363EA" w14:textId="77777777" w:rsidR="00AA4B02" w:rsidRDefault="00AA4B02" w:rsidP="00AA4B02">
            <w:pPr>
              <w:rPr>
                <w:i/>
                <w:iCs/>
              </w:rPr>
            </w:pPr>
            <w:r w:rsidRPr="00463C7A">
              <w:rPr>
                <w:b/>
                <w:bCs/>
              </w:rPr>
              <w:t>Type:</w:t>
            </w:r>
            <w:r>
              <w:t xml:space="preserve"> </w:t>
            </w:r>
            <w:r>
              <w:rPr>
                <w:i/>
                <w:iCs/>
              </w:rPr>
              <w:t>Application Interface</w:t>
            </w:r>
          </w:p>
          <w:p w14:paraId="245CD5DC" w14:textId="46EA9012" w:rsidR="00AA4B02" w:rsidRPr="00463C7A" w:rsidRDefault="00AA4B02" w:rsidP="00AA4B02">
            <w:r>
              <w:rPr>
                <w:noProof/>
              </w:rPr>
              <w:drawing>
                <wp:inline distT="0" distB="0" distL="0" distR="0" wp14:anchorId="1FFD4DA9" wp14:editId="52693DBB">
                  <wp:extent cx="4838131" cy="579165"/>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860495" cy="581842"/>
                          </a:xfrm>
                          <a:prstGeom prst="rect">
                            <a:avLst/>
                          </a:prstGeom>
                        </pic:spPr>
                      </pic:pic>
                    </a:graphicData>
                  </a:graphic>
                </wp:inline>
              </w:drawing>
            </w:r>
          </w:p>
          <w:p w14:paraId="18852833" w14:textId="19598C74" w:rsidR="00AA4B02" w:rsidRPr="00463C7A" w:rsidRDefault="00AA4B02" w:rsidP="00AA4B02">
            <w:pPr>
              <w:rPr>
                <w:i/>
                <w:iCs/>
              </w:rPr>
            </w:pPr>
            <w:r w:rsidRPr="00463C7A">
              <w:rPr>
                <w:b/>
                <w:bCs/>
              </w:rPr>
              <w:t>Detil:</w:t>
            </w:r>
            <w:r>
              <w:rPr>
                <w:b/>
                <w:bCs/>
              </w:rPr>
              <w:t xml:space="preserve"> </w:t>
            </w:r>
            <w:del w:id="3626" w:author="Ilham Nur Pratama" w:date="2023-05-21T22:02:00Z">
              <w:r w:rsidRPr="0044148A" w:rsidDel="0044148A">
                <w:rPr>
                  <w:rPrChange w:id="3627" w:author="Ilham Nur Pratama" w:date="2023-05-21T22:02:00Z">
                    <w:rPr>
                      <w:i/>
                      <w:iCs/>
                    </w:rPr>
                  </w:rPrChange>
                </w:rPr>
                <w:delText xml:space="preserve">Update </w:delText>
              </w:r>
              <w:r w:rsidRPr="0044148A" w:rsidDel="0044148A">
                <w:delText>merupakan sebuah</w:delText>
              </w:r>
              <w:r w:rsidDel="0044148A">
                <w:delText xml:space="preserve"> </w:delText>
              </w:r>
            </w:del>
            <w:ins w:id="3628" w:author="Ilham Nur Pratama" w:date="2023-05-21T22:02:00Z">
              <w:r w:rsidR="0044148A">
                <w:rPr>
                  <w:i/>
                  <w:iCs/>
                </w:rPr>
                <w:t>I</w:t>
              </w:r>
            </w:ins>
            <w:del w:id="3629" w:author="Ilham Nur Pratama" w:date="2023-05-21T22:02:00Z">
              <w:r w:rsidDel="0044148A">
                <w:rPr>
                  <w:i/>
                  <w:iCs/>
                </w:rPr>
                <w:delText>i</w:delText>
              </w:r>
            </w:del>
            <w:r>
              <w:rPr>
                <w:i/>
                <w:iCs/>
              </w:rPr>
              <w:t xml:space="preserve">nterface </w:t>
            </w:r>
            <w:r>
              <w:t xml:space="preserve">yang merupakan bagian dari Web apps SIMP yang berfungsi untuk </w:t>
            </w:r>
            <w:del w:id="3630" w:author="Ilham Nur Pratama" w:date="2023-05-21T22:01:00Z">
              <w:r w:rsidDel="0044148A">
                <w:delText>menerima respon</w:delText>
              </w:r>
            </w:del>
            <w:ins w:id="3631" w:author="Ilham Nur Pratama" w:date="2023-05-21T22:01:00Z">
              <w:r w:rsidR="0044148A">
                <w:t>menerima</w:t>
              </w:r>
            </w:ins>
            <w:r>
              <w:t xml:space="preserve"> </w:t>
            </w:r>
            <w:r w:rsidRPr="00463C7A">
              <w:rPr>
                <w:i/>
                <w:iCs/>
              </w:rPr>
              <w:t>update</w:t>
            </w:r>
            <w:r>
              <w:rPr>
                <w:i/>
                <w:iCs/>
              </w:rPr>
              <w:t xml:space="preserve"> </w:t>
            </w:r>
            <w:r>
              <w:t xml:space="preserve">dari proses bisnis </w:t>
            </w:r>
            <w:r>
              <w:rPr>
                <w:i/>
                <w:iCs/>
              </w:rPr>
              <w:t xml:space="preserve">project executing </w:t>
            </w:r>
            <w:r>
              <w:t xml:space="preserve">untuk kemudian dapat menjalankan sebuah </w:t>
            </w:r>
            <w:r>
              <w:rPr>
                <w:i/>
                <w:iCs/>
              </w:rPr>
              <w:t>application event Project Update</w:t>
            </w:r>
          </w:p>
          <w:p w14:paraId="4763E6BF" w14:textId="77777777" w:rsidR="00AA4B02" w:rsidRPr="00463C7A" w:rsidRDefault="00AA4B02" w:rsidP="00AA4B02">
            <w:r w:rsidRPr="00463C7A">
              <w:rPr>
                <w:b/>
                <w:bCs/>
              </w:rPr>
              <w:t>Dampak:</w:t>
            </w:r>
            <w:r>
              <w:rPr>
                <w:b/>
                <w:bCs/>
              </w:rPr>
              <w:t xml:space="preserve"> </w:t>
            </w:r>
            <w:r>
              <w:t>Pekerjaan yang telah diselesaikan oleh eksekutor dapat tercatat dalam SIMP sebagai pekerjaan yang telah dikerjakan.</w:t>
            </w:r>
          </w:p>
        </w:tc>
      </w:tr>
      <w:tr w:rsidR="00AA4B02" w:rsidRPr="003D30C5" w14:paraId="28DD46DC" w14:textId="77777777" w:rsidTr="003E6F93">
        <w:tc>
          <w:tcPr>
            <w:tcW w:w="376" w:type="pct"/>
            <w:shd w:val="clear" w:color="auto" w:fill="FFFFFF" w:themeFill="background1"/>
          </w:tcPr>
          <w:p w14:paraId="0A2064D3" w14:textId="77777777" w:rsidR="00AA4B02" w:rsidRDefault="00AA4B02" w:rsidP="00AA4B02">
            <w:r>
              <w:t>I.5</w:t>
            </w:r>
          </w:p>
        </w:tc>
        <w:tc>
          <w:tcPr>
            <w:tcW w:w="4624" w:type="pct"/>
            <w:shd w:val="clear" w:color="auto" w:fill="FFFFFF" w:themeFill="background1"/>
          </w:tcPr>
          <w:p w14:paraId="17C895DF" w14:textId="77777777" w:rsidR="00AA4B02" w:rsidRPr="00463C7A" w:rsidRDefault="00AA4B02" w:rsidP="00AA4B02">
            <w:r>
              <w:rPr>
                <w:b/>
                <w:bCs/>
              </w:rPr>
              <w:t xml:space="preserve">Nama: </w:t>
            </w:r>
            <w:r w:rsidRPr="00463C7A">
              <w:rPr>
                <w:i/>
                <w:iCs/>
              </w:rPr>
              <w:t>Receiver</w:t>
            </w:r>
            <w:r>
              <w:rPr>
                <w:b/>
                <w:bCs/>
                <w:i/>
                <w:iCs/>
              </w:rPr>
              <w:t xml:space="preserve"> </w:t>
            </w:r>
            <w:r>
              <w:rPr>
                <w:i/>
                <w:iCs/>
              </w:rPr>
              <w:t xml:space="preserve">Input </w:t>
            </w:r>
            <w:r>
              <w:t>(RI)</w:t>
            </w:r>
          </w:p>
          <w:p w14:paraId="052A4DBA" w14:textId="77777777" w:rsidR="00AA4B02" w:rsidRDefault="00AA4B02" w:rsidP="00AA4B02">
            <w:pPr>
              <w:rPr>
                <w:i/>
                <w:iCs/>
              </w:rPr>
            </w:pPr>
            <w:r w:rsidRPr="00463C7A">
              <w:rPr>
                <w:b/>
                <w:bCs/>
              </w:rPr>
              <w:t>Type:</w:t>
            </w:r>
            <w:r>
              <w:t xml:space="preserve"> </w:t>
            </w:r>
            <w:r>
              <w:rPr>
                <w:i/>
                <w:iCs/>
              </w:rPr>
              <w:t>Application Interface</w:t>
            </w:r>
          </w:p>
          <w:p w14:paraId="42F49783" w14:textId="0D28F86D" w:rsidR="00AA4B02" w:rsidRPr="00463C7A" w:rsidRDefault="00AA4B02" w:rsidP="00AA4B02">
            <w:r>
              <w:rPr>
                <w:noProof/>
              </w:rPr>
              <w:drawing>
                <wp:inline distT="0" distB="0" distL="0" distR="0" wp14:anchorId="30C7D23C" wp14:editId="2A721058">
                  <wp:extent cx="4756150" cy="587807"/>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803705" cy="593684"/>
                          </a:xfrm>
                          <a:prstGeom prst="rect">
                            <a:avLst/>
                          </a:prstGeom>
                        </pic:spPr>
                      </pic:pic>
                    </a:graphicData>
                  </a:graphic>
                </wp:inline>
              </w:drawing>
            </w:r>
          </w:p>
          <w:p w14:paraId="3C65463F" w14:textId="6C7C1489" w:rsidR="00AA4B02" w:rsidRPr="00DC3BCE" w:rsidRDefault="00AA4B02" w:rsidP="00AA4B02">
            <w:r w:rsidRPr="00463C7A">
              <w:rPr>
                <w:b/>
                <w:bCs/>
              </w:rPr>
              <w:t>Detil:</w:t>
            </w:r>
            <w:r>
              <w:rPr>
                <w:b/>
                <w:bCs/>
              </w:rPr>
              <w:t xml:space="preserve"> </w:t>
            </w:r>
            <w:del w:id="3632" w:author="Ilham Nur Pratama" w:date="2023-05-21T22:01:00Z">
              <w:r w:rsidRPr="0044148A" w:rsidDel="0044148A">
                <w:rPr>
                  <w:i/>
                  <w:iCs/>
                  <w:rPrChange w:id="3633" w:author="Ilham Nur Pratama" w:date="2023-05-21T22:02:00Z">
                    <w:rPr/>
                  </w:rPrChange>
                </w:rPr>
                <w:delText>RI merupakan sebuah</w:delText>
              </w:r>
            </w:del>
            <w:ins w:id="3634" w:author="Ilham Nur Pratama" w:date="2023-05-21T22:02:00Z">
              <w:r w:rsidR="0044148A" w:rsidRPr="0044148A">
                <w:rPr>
                  <w:i/>
                  <w:iCs/>
                  <w:rPrChange w:id="3635" w:author="Ilham Nur Pratama" w:date="2023-05-21T22:02:00Z">
                    <w:rPr/>
                  </w:rPrChange>
                </w:rPr>
                <w:t>I</w:t>
              </w:r>
            </w:ins>
            <w:del w:id="3636" w:author="Ilham Nur Pratama" w:date="2023-05-21T22:02:00Z">
              <w:r w:rsidDel="0044148A">
                <w:delText xml:space="preserve"> </w:delText>
              </w:r>
              <w:r w:rsidDel="0044148A">
                <w:rPr>
                  <w:i/>
                  <w:iCs/>
                </w:rPr>
                <w:delText>i</w:delText>
              </w:r>
            </w:del>
            <w:r>
              <w:rPr>
                <w:i/>
                <w:iCs/>
              </w:rPr>
              <w:t xml:space="preserve">nterface </w:t>
            </w:r>
            <w:r>
              <w:t xml:space="preserve">yang menjadi masukan dari SOAPSD, di mana respons akan diteruskan kedalam </w:t>
            </w:r>
            <w:r>
              <w:rPr>
                <w:i/>
                <w:iCs/>
              </w:rPr>
              <w:t xml:space="preserve">application service </w:t>
            </w:r>
            <w:r>
              <w:t xml:space="preserve">sistem identifikasi berbasis </w:t>
            </w:r>
            <w:r w:rsidRPr="00463C7A">
              <w:rPr>
                <w:i/>
                <w:iCs/>
              </w:rPr>
              <w:t>random forest</w:t>
            </w:r>
            <w:r>
              <w:rPr>
                <w:i/>
                <w:iCs/>
              </w:rPr>
              <w:t xml:space="preserve">. </w:t>
            </w:r>
            <w:del w:id="3637" w:author="Ilham Nur Pratama" w:date="2023-05-21T22:01:00Z">
              <w:r w:rsidDel="0044148A">
                <w:rPr>
                  <w:i/>
                  <w:iCs/>
                </w:rPr>
                <w:delText xml:space="preserve">Client device </w:delText>
              </w:r>
              <w:r w:rsidDel="0044148A">
                <w:delText xml:space="preserve">dalam hal ini adalah perangkat milik </w:delText>
              </w:r>
              <w:r w:rsidDel="0044148A">
                <w:rPr>
                  <w:i/>
                  <w:iCs/>
                </w:rPr>
                <w:delText xml:space="preserve">planner </w:delText>
              </w:r>
              <w:r w:rsidDel="0044148A">
                <w:delText>akan melakukan realisasi atas fungsi RI.</w:delText>
              </w:r>
            </w:del>
          </w:p>
          <w:p w14:paraId="1444A792" w14:textId="77777777" w:rsidR="00AA4B02" w:rsidRPr="00463C7A" w:rsidRDefault="00AA4B02" w:rsidP="00AA4B02">
            <w:pPr>
              <w:rPr>
                <w:i/>
                <w:iCs/>
              </w:rPr>
            </w:pPr>
            <w:r w:rsidRPr="00463C7A">
              <w:rPr>
                <w:b/>
                <w:bCs/>
              </w:rPr>
              <w:t>Dampak:</w:t>
            </w:r>
            <w:r>
              <w:rPr>
                <w:b/>
                <w:bCs/>
              </w:rPr>
              <w:t xml:space="preserve"> </w:t>
            </w:r>
            <w:r>
              <w:t xml:space="preserve">Rencana pekerjaan yang dimasukan oleh </w:t>
            </w:r>
            <w:r w:rsidRPr="00463C7A">
              <w:rPr>
                <w:i/>
                <w:iCs/>
              </w:rPr>
              <w:t>planner</w:t>
            </w:r>
            <w:r>
              <w:t xml:space="preserve"> dapat masuk dan diolah pada Sistem identifikasi berbasis </w:t>
            </w:r>
            <w:r>
              <w:rPr>
                <w:i/>
                <w:iCs/>
              </w:rPr>
              <w:t>random forest.</w:t>
            </w:r>
          </w:p>
        </w:tc>
      </w:tr>
      <w:tr w:rsidR="00AA4B02" w:rsidRPr="003D30C5" w14:paraId="2348F21B" w14:textId="77777777" w:rsidTr="003E6F93">
        <w:tc>
          <w:tcPr>
            <w:tcW w:w="376" w:type="pct"/>
            <w:shd w:val="clear" w:color="auto" w:fill="FFFFFF" w:themeFill="background1"/>
          </w:tcPr>
          <w:p w14:paraId="4BF42FF3" w14:textId="77777777" w:rsidR="00AA4B02" w:rsidRDefault="00AA4B02" w:rsidP="00AA4B02">
            <w:r>
              <w:t>E.1</w:t>
            </w:r>
          </w:p>
        </w:tc>
        <w:tc>
          <w:tcPr>
            <w:tcW w:w="4624" w:type="pct"/>
            <w:shd w:val="clear" w:color="auto" w:fill="FFFFFF" w:themeFill="background1"/>
          </w:tcPr>
          <w:p w14:paraId="71E068CC" w14:textId="77777777" w:rsidR="00AA4B02" w:rsidRPr="00DA0648" w:rsidRDefault="00AA4B02" w:rsidP="00AA4B02">
            <w:pPr>
              <w:rPr>
                <w:i/>
                <w:iCs/>
              </w:rPr>
            </w:pPr>
            <w:r>
              <w:rPr>
                <w:b/>
                <w:bCs/>
              </w:rPr>
              <w:t xml:space="preserve">Nama: </w:t>
            </w:r>
            <w:r>
              <w:rPr>
                <w:i/>
                <w:iCs/>
              </w:rPr>
              <w:t>Milestone creation</w:t>
            </w:r>
          </w:p>
          <w:p w14:paraId="49214D0D" w14:textId="77777777" w:rsidR="00AA4B02" w:rsidRDefault="00AA4B02" w:rsidP="00AA4B02">
            <w:pPr>
              <w:rPr>
                <w:i/>
                <w:iCs/>
              </w:rPr>
            </w:pPr>
            <w:r w:rsidRPr="0033033B">
              <w:rPr>
                <w:b/>
                <w:bCs/>
              </w:rPr>
              <w:t>Type:</w:t>
            </w:r>
            <w:r>
              <w:t xml:space="preserve"> </w:t>
            </w:r>
            <w:r>
              <w:rPr>
                <w:i/>
                <w:iCs/>
              </w:rPr>
              <w:t>Application Event</w:t>
            </w:r>
          </w:p>
          <w:p w14:paraId="1D95B7C7" w14:textId="5D4EB5A4" w:rsidR="00AA4B02" w:rsidRPr="0033033B" w:rsidRDefault="00AA4B02" w:rsidP="00AA4B02">
            <w:r>
              <w:rPr>
                <w:noProof/>
              </w:rPr>
              <w:drawing>
                <wp:inline distT="0" distB="0" distL="0" distR="0" wp14:anchorId="2FDE080B" wp14:editId="74E9B889">
                  <wp:extent cx="4756150" cy="607942"/>
                  <wp:effectExtent l="0" t="0" r="6350" b="1905"/>
                  <wp:docPr id="67" name="Picture 6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10;&#10;Description automatically generated with medium confidence"/>
                          <pic:cNvPicPr/>
                        </pic:nvPicPr>
                        <pic:blipFill>
                          <a:blip r:embed="rId95"/>
                          <a:stretch>
                            <a:fillRect/>
                          </a:stretch>
                        </pic:blipFill>
                        <pic:spPr>
                          <a:xfrm>
                            <a:off x="0" y="0"/>
                            <a:ext cx="4774206" cy="610250"/>
                          </a:xfrm>
                          <a:prstGeom prst="rect">
                            <a:avLst/>
                          </a:prstGeom>
                        </pic:spPr>
                      </pic:pic>
                    </a:graphicData>
                  </a:graphic>
                </wp:inline>
              </w:drawing>
            </w:r>
          </w:p>
          <w:p w14:paraId="13B80EC9" w14:textId="4234D859" w:rsidR="00AA4B02" w:rsidRPr="00463C7A" w:rsidRDefault="00AA4B02" w:rsidP="00AA4B02">
            <w:pPr>
              <w:rPr>
                <w:i/>
                <w:iCs/>
              </w:rPr>
            </w:pPr>
            <w:r w:rsidRPr="0033033B">
              <w:rPr>
                <w:b/>
                <w:bCs/>
              </w:rPr>
              <w:t>Detil:</w:t>
            </w:r>
            <w:r>
              <w:rPr>
                <w:b/>
                <w:bCs/>
              </w:rPr>
              <w:t xml:space="preserve"> </w:t>
            </w:r>
            <w:del w:id="3638" w:author="Ilham Nur Pratama" w:date="2023-05-21T22:01:00Z">
              <w:r w:rsidDel="0044148A">
                <w:delText>Merupakan b</w:delText>
              </w:r>
            </w:del>
            <w:ins w:id="3639" w:author="Ilham Nur Pratama" w:date="2023-05-21T22:01:00Z">
              <w:r w:rsidR="0044148A">
                <w:t>B</w:t>
              </w:r>
            </w:ins>
            <w:r>
              <w:t xml:space="preserve">agian dari </w:t>
            </w:r>
            <w:r>
              <w:rPr>
                <w:i/>
                <w:iCs/>
              </w:rPr>
              <w:t xml:space="preserve">project creation </w:t>
            </w:r>
            <w:r>
              <w:t xml:space="preserve">yang menunjukan capaian apa yang akan dikerjakan kedepanya, yang kemudian akan diperjelas lagi dengan adanya dekomposisi pekerjaan yang akan dilakukan pada </w:t>
            </w:r>
            <w:r>
              <w:rPr>
                <w:i/>
                <w:iCs/>
              </w:rPr>
              <w:t>task creation.</w:t>
            </w:r>
          </w:p>
          <w:p w14:paraId="171BDF0F" w14:textId="77777777" w:rsidR="00AA4B02" w:rsidRPr="00463C7A" w:rsidRDefault="00AA4B02" w:rsidP="00AA4B02">
            <w:r w:rsidRPr="0033033B">
              <w:rPr>
                <w:b/>
                <w:bCs/>
              </w:rPr>
              <w:t>Dampak:</w:t>
            </w:r>
            <w:r>
              <w:rPr>
                <w:b/>
                <w:bCs/>
              </w:rPr>
              <w:t xml:space="preserve"> </w:t>
            </w:r>
            <w:r>
              <w:t>Capaian yang akan dicapai pada suatu proyek akan tergambar dan dapat dipantau oleh tim dan juga pemegang kepentingan.</w:t>
            </w:r>
          </w:p>
        </w:tc>
      </w:tr>
    </w:tbl>
    <w:p w14:paraId="462B5691" w14:textId="77777777" w:rsidR="00257C20" w:rsidRDefault="00257C20">
      <w:pPr>
        <w:rPr>
          <w:ins w:id="3640" w:author="Ilham Nur Pratama" w:date="2023-05-21T21:58:00Z"/>
        </w:rPr>
      </w:pPr>
    </w:p>
    <w:p w14:paraId="42A0390B" w14:textId="45F5BF73" w:rsidR="001035B6" w:rsidRDefault="001035B6">
      <w:pPr>
        <w:pStyle w:val="Caption"/>
        <w:rPr>
          <w:ins w:id="3641" w:author="Ilham Nur Pratama" w:date="2023-05-21T22:05:00Z"/>
        </w:rPr>
        <w:pPrChange w:id="3642" w:author="Ilham Nur Pratama" w:date="2023-05-21T22:29:00Z">
          <w:pPr/>
        </w:pPrChange>
      </w:pPr>
      <w:bookmarkStart w:id="3643" w:name="_Toc135601554"/>
      <w:ins w:id="3644" w:author="Ilham Nur Pratama" w:date="2023-05-21T22:05:00Z">
        <w:r>
          <w:lastRenderedPageBreak/>
          <w:t xml:space="preserve">Tabel </w:t>
        </w:r>
      </w:ins>
      <w:ins w:id="3645"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646"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647" w:author="Ilham Nur Pratama" w:date="2023-05-24T22:54:00Z">
        <w:r w:rsidR="000D26C4">
          <w:rPr>
            <w:noProof/>
          </w:rPr>
          <w:t>20</w:t>
        </w:r>
      </w:ins>
      <w:ins w:id="3648" w:author="Ilham Nur Pratama" w:date="2023-05-21T22:40:00Z">
        <w:r w:rsidR="00985B1D">
          <w:fldChar w:fldCharType="end"/>
        </w:r>
      </w:ins>
      <w:ins w:id="3649" w:author="Ilham Nur Pratama" w:date="2023-05-21T22:05:00Z">
        <w:r>
          <w:t xml:space="preserve"> </w:t>
        </w:r>
        <w:r w:rsidRPr="00B3470F">
          <w:t>Elemen aplikasi SOAPSD (sambungan)</w:t>
        </w:r>
        <w:bookmarkEnd w:id="3643"/>
      </w:ins>
    </w:p>
    <w:tbl>
      <w:tblPr>
        <w:tblStyle w:val="TableGrid"/>
        <w:tblW w:w="5000" w:type="pct"/>
        <w:tblLook w:val="04A0" w:firstRow="1" w:lastRow="0" w:firstColumn="1" w:lastColumn="0" w:noHBand="0" w:noVBand="1"/>
      </w:tblPr>
      <w:tblGrid>
        <w:gridCol w:w="639"/>
        <w:gridCol w:w="7855"/>
      </w:tblGrid>
      <w:tr w:rsidR="0044148A" w:rsidRPr="003D30C5" w14:paraId="2E1CFF04" w14:textId="77777777" w:rsidTr="003E6F93">
        <w:trPr>
          <w:ins w:id="3650" w:author="Ilham Nur Pratama" w:date="2023-05-21T22:02:00Z"/>
        </w:trPr>
        <w:tc>
          <w:tcPr>
            <w:tcW w:w="376" w:type="pct"/>
            <w:shd w:val="clear" w:color="auto" w:fill="FFFFFF" w:themeFill="background1"/>
          </w:tcPr>
          <w:p w14:paraId="2A9EAEAE" w14:textId="33D97EBF" w:rsidR="0044148A" w:rsidRDefault="0044148A" w:rsidP="0044148A">
            <w:pPr>
              <w:rPr>
                <w:ins w:id="3651" w:author="Ilham Nur Pratama" w:date="2023-05-21T22:02:00Z"/>
              </w:rPr>
            </w:pPr>
            <w:ins w:id="3652" w:author="finnet" w:date="2023-05-21T22:02:00Z">
              <w:r w:rsidRPr="0033033B">
                <w:rPr>
                  <w:b/>
                  <w:bCs/>
                </w:rPr>
                <w:t>ID</w:t>
              </w:r>
            </w:ins>
          </w:p>
        </w:tc>
        <w:tc>
          <w:tcPr>
            <w:tcW w:w="4624" w:type="pct"/>
            <w:shd w:val="clear" w:color="auto" w:fill="FFFFFF" w:themeFill="background1"/>
          </w:tcPr>
          <w:p w14:paraId="24A020F4" w14:textId="39E02261" w:rsidR="0044148A" w:rsidRDefault="0044148A" w:rsidP="0044148A">
            <w:pPr>
              <w:rPr>
                <w:ins w:id="3653" w:author="Ilham Nur Pratama" w:date="2023-05-21T22:02:00Z"/>
                <w:b/>
                <w:bCs/>
              </w:rPr>
            </w:pPr>
            <w:ins w:id="3654" w:author="finnet" w:date="2023-05-21T22:02:00Z">
              <w:r w:rsidRPr="0033033B">
                <w:rPr>
                  <w:b/>
                  <w:bCs/>
                </w:rPr>
                <w:t>Detil</w:t>
              </w:r>
            </w:ins>
          </w:p>
        </w:tc>
      </w:tr>
      <w:tr w:rsidR="0044148A" w:rsidRPr="003D30C5" w14:paraId="3A3109C5" w14:textId="77777777" w:rsidTr="003E6F93">
        <w:tc>
          <w:tcPr>
            <w:tcW w:w="376" w:type="pct"/>
            <w:shd w:val="clear" w:color="auto" w:fill="FFFFFF" w:themeFill="background1"/>
          </w:tcPr>
          <w:p w14:paraId="407CBD5E" w14:textId="77777777" w:rsidR="0044148A" w:rsidRDefault="0044148A" w:rsidP="0044148A">
            <w:r>
              <w:t>E.2</w:t>
            </w:r>
          </w:p>
        </w:tc>
        <w:tc>
          <w:tcPr>
            <w:tcW w:w="4624" w:type="pct"/>
            <w:shd w:val="clear" w:color="auto" w:fill="FFFFFF" w:themeFill="background1"/>
          </w:tcPr>
          <w:p w14:paraId="0C798489" w14:textId="77777777" w:rsidR="0044148A" w:rsidRPr="00DA0648" w:rsidRDefault="0044148A" w:rsidP="0044148A">
            <w:pPr>
              <w:rPr>
                <w:i/>
                <w:iCs/>
              </w:rPr>
            </w:pPr>
            <w:r>
              <w:rPr>
                <w:b/>
                <w:bCs/>
              </w:rPr>
              <w:t xml:space="preserve">Nama: </w:t>
            </w:r>
            <w:r>
              <w:rPr>
                <w:i/>
                <w:iCs/>
              </w:rPr>
              <w:t>Phase Update</w:t>
            </w:r>
          </w:p>
          <w:p w14:paraId="2CDE36E4" w14:textId="77777777" w:rsidR="0044148A" w:rsidRDefault="0044148A" w:rsidP="0044148A">
            <w:pPr>
              <w:rPr>
                <w:i/>
                <w:iCs/>
              </w:rPr>
            </w:pPr>
            <w:r w:rsidRPr="0033033B">
              <w:rPr>
                <w:b/>
                <w:bCs/>
              </w:rPr>
              <w:t>Type:</w:t>
            </w:r>
            <w:r>
              <w:t xml:space="preserve"> </w:t>
            </w:r>
            <w:r>
              <w:rPr>
                <w:i/>
                <w:iCs/>
              </w:rPr>
              <w:t>Application Event</w:t>
            </w:r>
          </w:p>
          <w:p w14:paraId="63EC885E" w14:textId="4927A50C" w:rsidR="0044148A" w:rsidRPr="0033033B" w:rsidRDefault="0044148A" w:rsidP="0044148A">
            <w:r>
              <w:rPr>
                <w:noProof/>
              </w:rPr>
              <w:drawing>
                <wp:inline distT="0" distB="0" distL="0" distR="0" wp14:anchorId="1005C8BA" wp14:editId="4559654B">
                  <wp:extent cx="4756150" cy="52069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797971" cy="525272"/>
                          </a:xfrm>
                          <a:prstGeom prst="rect">
                            <a:avLst/>
                          </a:prstGeom>
                        </pic:spPr>
                      </pic:pic>
                    </a:graphicData>
                  </a:graphic>
                </wp:inline>
              </w:drawing>
            </w:r>
          </w:p>
          <w:p w14:paraId="04385931" w14:textId="77777777" w:rsidR="0044148A" w:rsidRPr="00463C7A" w:rsidRDefault="0044148A" w:rsidP="0044148A">
            <w:pPr>
              <w:rPr>
                <w:u w:val="single"/>
              </w:rPr>
            </w:pPr>
            <w:r w:rsidRPr="0033033B">
              <w:rPr>
                <w:b/>
                <w:bCs/>
              </w:rPr>
              <w:t>Detil:</w:t>
            </w:r>
            <w:r>
              <w:rPr>
                <w:b/>
                <w:bCs/>
              </w:rPr>
              <w:t xml:space="preserve"> </w:t>
            </w:r>
            <w:r>
              <w:t xml:space="preserve">Sebuah </w:t>
            </w:r>
            <w:r>
              <w:rPr>
                <w:i/>
                <w:iCs/>
              </w:rPr>
              <w:t xml:space="preserve">application event </w:t>
            </w:r>
            <w:r>
              <w:t xml:space="preserve">yang merupakan komponen dari </w:t>
            </w:r>
            <w:r>
              <w:rPr>
                <w:i/>
                <w:iCs/>
              </w:rPr>
              <w:t xml:space="preserve">project update </w:t>
            </w:r>
            <w:r>
              <w:t xml:space="preserve">untuk melakukan </w:t>
            </w:r>
            <w:r w:rsidRPr="00463C7A">
              <w:rPr>
                <w:i/>
                <w:iCs/>
              </w:rPr>
              <w:t>update</w:t>
            </w:r>
            <w:r>
              <w:t xml:space="preserve"> pada fase yang sedang berjalan berdasarkan pekerjaan yang telah dikerjakan.</w:t>
            </w:r>
          </w:p>
          <w:p w14:paraId="00C25484" w14:textId="77777777" w:rsidR="0044148A" w:rsidRPr="00463C7A" w:rsidRDefault="0044148A" w:rsidP="0044148A">
            <w:r w:rsidRPr="0033033B">
              <w:rPr>
                <w:b/>
                <w:bCs/>
              </w:rPr>
              <w:t>Dampak:</w:t>
            </w:r>
            <w:r>
              <w:rPr>
                <w:b/>
                <w:bCs/>
              </w:rPr>
              <w:t xml:space="preserve"> </w:t>
            </w:r>
            <w:r>
              <w:t>Pekerjaan yang telah dikerjakan akan memperbarui kondisi fase yang ada berdasarkan persentase pekerjaan yang telah dikerjakan.</w:t>
            </w:r>
          </w:p>
        </w:tc>
      </w:tr>
      <w:tr w:rsidR="0044148A" w:rsidRPr="003D30C5" w14:paraId="4F594781" w14:textId="77777777" w:rsidTr="003E6F93">
        <w:tc>
          <w:tcPr>
            <w:tcW w:w="376" w:type="pct"/>
            <w:shd w:val="clear" w:color="auto" w:fill="FFFFFF" w:themeFill="background1"/>
          </w:tcPr>
          <w:p w14:paraId="06509ECA" w14:textId="77777777" w:rsidR="0044148A" w:rsidRDefault="0044148A" w:rsidP="0044148A">
            <w:r>
              <w:t>E.3</w:t>
            </w:r>
          </w:p>
        </w:tc>
        <w:tc>
          <w:tcPr>
            <w:tcW w:w="4624" w:type="pct"/>
            <w:shd w:val="clear" w:color="auto" w:fill="FFFFFF" w:themeFill="background1"/>
          </w:tcPr>
          <w:p w14:paraId="5DE8709D" w14:textId="77777777" w:rsidR="0044148A" w:rsidRPr="00DA0648" w:rsidRDefault="0044148A" w:rsidP="0044148A">
            <w:pPr>
              <w:rPr>
                <w:i/>
                <w:iCs/>
              </w:rPr>
            </w:pPr>
            <w:r>
              <w:rPr>
                <w:b/>
                <w:bCs/>
              </w:rPr>
              <w:t xml:space="preserve">Nama: </w:t>
            </w:r>
            <w:r>
              <w:rPr>
                <w:i/>
                <w:iCs/>
              </w:rPr>
              <w:t>Project Creation</w:t>
            </w:r>
          </w:p>
          <w:p w14:paraId="393530F2" w14:textId="77777777" w:rsidR="0044148A" w:rsidRDefault="0044148A" w:rsidP="0044148A">
            <w:pPr>
              <w:rPr>
                <w:i/>
                <w:iCs/>
              </w:rPr>
            </w:pPr>
            <w:r w:rsidRPr="0033033B">
              <w:rPr>
                <w:b/>
                <w:bCs/>
              </w:rPr>
              <w:t>Type:</w:t>
            </w:r>
            <w:r>
              <w:t xml:space="preserve"> </w:t>
            </w:r>
            <w:r>
              <w:rPr>
                <w:i/>
                <w:iCs/>
              </w:rPr>
              <w:t>Application Event</w:t>
            </w:r>
          </w:p>
          <w:p w14:paraId="48A37BB2" w14:textId="5EAA12FC" w:rsidR="0044148A" w:rsidRPr="0033033B" w:rsidRDefault="0044148A" w:rsidP="0044148A">
            <w:r>
              <w:rPr>
                <w:noProof/>
              </w:rPr>
              <w:drawing>
                <wp:inline distT="0" distB="0" distL="0" distR="0" wp14:anchorId="1156FB72" wp14:editId="118FBC1A">
                  <wp:extent cx="4756150" cy="559843"/>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767704" cy="561203"/>
                          </a:xfrm>
                          <a:prstGeom prst="rect">
                            <a:avLst/>
                          </a:prstGeom>
                        </pic:spPr>
                      </pic:pic>
                    </a:graphicData>
                  </a:graphic>
                </wp:inline>
              </w:drawing>
            </w:r>
          </w:p>
          <w:p w14:paraId="42CD35F4" w14:textId="77777777" w:rsidR="0044148A" w:rsidRPr="00463C7A" w:rsidRDefault="0044148A" w:rsidP="0044148A">
            <w:r w:rsidRPr="0033033B">
              <w:rPr>
                <w:b/>
                <w:bCs/>
              </w:rPr>
              <w:t>Detil:</w:t>
            </w:r>
            <w:r>
              <w:rPr>
                <w:b/>
                <w:bCs/>
              </w:rPr>
              <w:t xml:space="preserve"> </w:t>
            </w:r>
            <w:r>
              <w:t xml:space="preserve">Merupakan sebuah </w:t>
            </w:r>
            <w:r>
              <w:rPr>
                <w:i/>
                <w:iCs/>
              </w:rPr>
              <w:t xml:space="preserve">application event </w:t>
            </w:r>
            <w:r>
              <w:t xml:space="preserve">yang terdiri dari beberapa </w:t>
            </w:r>
            <w:r w:rsidRPr="00463C7A">
              <w:rPr>
                <w:i/>
                <w:iCs/>
              </w:rPr>
              <w:t>application event</w:t>
            </w:r>
            <w:r>
              <w:rPr>
                <w:i/>
                <w:iCs/>
              </w:rPr>
              <w:t xml:space="preserve"> </w:t>
            </w:r>
            <w:r>
              <w:t xml:space="preserve">yang berfungsi untuk mendukung proses pembuatan proyek pada SIMP. </w:t>
            </w:r>
            <w:r>
              <w:rPr>
                <w:i/>
                <w:iCs/>
              </w:rPr>
              <w:t xml:space="preserve">Project Creation </w:t>
            </w:r>
            <w:r>
              <w:t xml:space="preserve">akan merealisasikan dokumen </w:t>
            </w:r>
            <w:r>
              <w:rPr>
                <w:i/>
                <w:iCs/>
              </w:rPr>
              <w:t xml:space="preserve">PM Plan </w:t>
            </w:r>
            <w:r>
              <w:t>secara aplikasi. Database SIMP menjadi suplai data yang dibutuhkan untuk proses pembuatan proyek.</w:t>
            </w:r>
          </w:p>
          <w:p w14:paraId="559BA6C2" w14:textId="77777777" w:rsidR="0044148A" w:rsidRPr="00463C7A" w:rsidRDefault="0044148A" w:rsidP="0044148A">
            <w:r w:rsidRPr="0033033B">
              <w:rPr>
                <w:b/>
                <w:bCs/>
              </w:rPr>
              <w:t>Dampak:</w:t>
            </w:r>
            <w:r>
              <w:rPr>
                <w:b/>
                <w:bCs/>
              </w:rPr>
              <w:t xml:space="preserve"> </w:t>
            </w:r>
            <w:r>
              <w:t>Proyek yang telah direncanakan secara verbal dapat tercatat kedalam SIMP untuk kemudian dieksekusi, monitor, dan kontrol pekerjaan dari proyek tersebut.</w:t>
            </w:r>
          </w:p>
        </w:tc>
      </w:tr>
    </w:tbl>
    <w:p w14:paraId="6B63B693" w14:textId="298F5239" w:rsidR="00257C20" w:rsidRDefault="00257C20">
      <w:pPr>
        <w:rPr>
          <w:ins w:id="3655" w:author="Ilham Nur Pratama" w:date="2023-05-21T21:58:00Z"/>
        </w:rPr>
      </w:pPr>
    </w:p>
    <w:p w14:paraId="7A521691" w14:textId="77777777" w:rsidR="00257C20" w:rsidRDefault="00257C20">
      <w:pPr>
        <w:spacing w:line="259" w:lineRule="auto"/>
        <w:jc w:val="left"/>
        <w:rPr>
          <w:ins w:id="3656" w:author="Ilham Nur Pratama" w:date="2023-05-21T21:58:00Z"/>
        </w:rPr>
      </w:pPr>
      <w:ins w:id="3657" w:author="Ilham Nur Pratama" w:date="2023-05-21T21:58:00Z">
        <w:r>
          <w:br w:type="page"/>
        </w:r>
      </w:ins>
    </w:p>
    <w:p w14:paraId="7A3049E2" w14:textId="77777777" w:rsidR="00257C20" w:rsidRDefault="00257C20">
      <w:pPr>
        <w:rPr>
          <w:ins w:id="3658" w:author="Ilham Nur Pratama" w:date="2023-05-21T21:58:00Z"/>
        </w:rPr>
      </w:pPr>
    </w:p>
    <w:p w14:paraId="39E4DAA1" w14:textId="248A8DE8" w:rsidR="00AD3B0E" w:rsidRDefault="00AD3B0E">
      <w:pPr>
        <w:pStyle w:val="Caption"/>
        <w:rPr>
          <w:ins w:id="3659" w:author="Ilham Nur Pratama" w:date="2023-05-21T22:06:00Z"/>
        </w:rPr>
        <w:pPrChange w:id="3660" w:author="Ilham Nur Pratama" w:date="2023-05-21T22:29:00Z">
          <w:pPr/>
        </w:pPrChange>
      </w:pPr>
      <w:bookmarkStart w:id="3661" w:name="_Toc135601555"/>
      <w:ins w:id="3662" w:author="Ilham Nur Pratama" w:date="2023-05-21T22:06:00Z">
        <w:r>
          <w:t xml:space="preserve">Tabel </w:t>
        </w:r>
      </w:ins>
      <w:ins w:id="3663"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664"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665" w:author="Ilham Nur Pratama" w:date="2023-05-24T22:54:00Z">
        <w:r w:rsidR="000D26C4">
          <w:rPr>
            <w:noProof/>
          </w:rPr>
          <w:t>21</w:t>
        </w:r>
      </w:ins>
      <w:ins w:id="3666" w:author="Ilham Nur Pratama" w:date="2023-05-21T22:40:00Z">
        <w:r w:rsidR="00985B1D">
          <w:fldChar w:fldCharType="end"/>
        </w:r>
      </w:ins>
      <w:ins w:id="3667" w:author="Ilham Nur Pratama" w:date="2023-05-21T22:06:00Z">
        <w:r>
          <w:t xml:space="preserve"> </w:t>
        </w:r>
        <w:r w:rsidRPr="00FD0B5B">
          <w:t>Elemen aplikasi SOAPSD (sambungan)</w:t>
        </w:r>
        <w:bookmarkEnd w:id="3661"/>
      </w:ins>
    </w:p>
    <w:tbl>
      <w:tblPr>
        <w:tblStyle w:val="TableGrid"/>
        <w:tblW w:w="5000" w:type="pct"/>
        <w:tblLook w:val="04A0" w:firstRow="1" w:lastRow="0" w:firstColumn="1" w:lastColumn="0" w:noHBand="0" w:noVBand="1"/>
      </w:tblPr>
      <w:tblGrid>
        <w:gridCol w:w="639"/>
        <w:gridCol w:w="7855"/>
      </w:tblGrid>
      <w:tr w:rsidR="00733EBE" w:rsidRPr="003D30C5" w14:paraId="1D96187A" w14:textId="77777777" w:rsidTr="003E6F93">
        <w:trPr>
          <w:ins w:id="3668" w:author="Ilham Nur Pratama" w:date="2023-05-21T22:03:00Z"/>
        </w:trPr>
        <w:tc>
          <w:tcPr>
            <w:tcW w:w="376" w:type="pct"/>
            <w:shd w:val="clear" w:color="auto" w:fill="FFFFFF" w:themeFill="background1"/>
          </w:tcPr>
          <w:p w14:paraId="50B570C3" w14:textId="45287C9A" w:rsidR="00733EBE" w:rsidRDefault="00733EBE" w:rsidP="00733EBE">
            <w:pPr>
              <w:rPr>
                <w:ins w:id="3669" w:author="Ilham Nur Pratama" w:date="2023-05-21T22:03:00Z"/>
              </w:rPr>
            </w:pPr>
            <w:ins w:id="3670" w:author="finnet" w:date="2023-05-21T22:03:00Z">
              <w:r w:rsidRPr="0033033B">
                <w:rPr>
                  <w:b/>
                  <w:bCs/>
                </w:rPr>
                <w:t>ID</w:t>
              </w:r>
            </w:ins>
          </w:p>
        </w:tc>
        <w:tc>
          <w:tcPr>
            <w:tcW w:w="4624" w:type="pct"/>
            <w:shd w:val="clear" w:color="auto" w:fill="FFFFFF" w:themeFill="background1"/>
          </w:tcPr>
          <w:p w14:paraId="5BB3D8EE" w14:textId="3D40EA93" w:rsidR="00733EBE" w:rsidRDefault="00733EBE" w:rsidP="00733EBE">
            <w:pPr>
              <w:rPr>
                <w:ins w:id="3671" w:author="Ilham Nur Pratama" w:date="2023-05-21T22:03:00Z"/>
                <w:b/>
                <w:bCs/>
              </w:rPr>
            </w:pPr>
            <w:ins w:id="3672" w:author="finnet" w:date="2023-05-21T22:03:00Z">
              <w:r w:rsidRPr="0033033B">
                <w:rPr>
                  <w:b/>
                  <w:bCs/>
                </w:rPr>
                <w:t>Detil</w:t>
              </w:r>
            </w:ins>
          </w:p>
        </w:tc>
      </w:tr>
      <w:tr w:rsidR="00733EBE" w:rsidRPr="003D30C5" w14:paraId="2187D785" w14:textId="77777777" w:rsidTr="003E6F93">
        <w:tc>
          <w:tcPr>
            <w:tcW w:w="376" w:type="pct"/>
            <w:shd w:val="clear" w:color="auto" w:fill="FFFFFF" w:themeFill="background1"/>
          </w:tcPr>
          <w:p w14:paraId="2F18F056" w14:textId="77777777" w:rsidR="00733EBE" w:rsidRDefault="00733EBE" w:rsidP="00733EBE">
            <w:r>
              <w:t>E.4</w:t>
            </w:r>
          </w:p>
        </w:tc>
        <w:tc>
          <w:tcPr>
            <w:tcW w:w="4624" w:type="pct"/>
            <w:shd w:val="clear" w:color="auto" w:fill="FFFFFF" w:themeFill="background1"/>
          </w:tcPr>
          <w:p w14:paraId="6AC8F03A" w14:textId="77777777" w:rsidR="00733EBE" w:rsidRPr="00DA0648" w:rsidRDefault="00733EBE" w:rsidP="00733EBE">
            <w:pPr>
              <w:rPr>
                <w:i/>
                <w:iCs/>
              </w:rPr>
            </w:pPr>
            <w:r>
              <w:rPr>
                <w:b/>
                <w:bCs/>
              </w:rPr>
              <w:t xml:space="preserve">Nama: </w:t>
            </w:r>
            <w:r>
              <w:rPr>
                <w:i/>
                <w:iCs/>
              </w:rPr>
              <w:t>Project Update</w:t>
            </w:r>
          </w:p>
          <w:p w14:paraId="39B4CADF" w14:textId="77777777" w:rsidR="00733EBE" w:rsidRDefault="00733EBE" w:rsidP="00733EBE">
            <w:pPr>
              <w:rPr>
                <w:i/>
                <w:iCs/>
              </w:rPr>
            </w:pPr>
            <w:r w:rsidRPr="0033033B">
              <w:rPr>
                <w:b/>
                <w:bCs/>
              </w:rPr>
              <w:t>Type:</w:t>
            </w:r>
            <w:r>
              <w:t xml:space="preserve"> </w:t>
            </w:r>
            <w:r>
              <w:rPr>
                <w:i/>
                <w:iCs/>
              </w:rPr>
              <w:t>Application Event</w:t>
            </w:r>
          </w:p>
          <w:p w14:paraId="67D792C5" w14:textId="547CA144" w:rsidR="00733EBE" w:rsidRPr="0033033B" w:rsidRDefault="00733EBE" w:rsidP="00733EBE">
            <w:r>
              <w:rPr>
                <w:noProof/>
              </w:rPr>
              <w:drawing>
                <wp:inline distT="0" distB="0" distL="0" distR="0" wp14:anchorId="7C785E68" wp14:editId="522FDA5B">
                  <wp:extent cx="4756150" cy="576062"/>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793509" cy="580587"/>
                          </a:xfrm>
                          <a:prstGeom prst="rect">
                            <a:avLst/>
                          </a:prstGeom>
                        </pic:spPr>
                      </pic:pic>
                    </a:graphicData>
                  </a:graphic>
                </wp:inline>
              </w:drawing>
            </w:r>
          </w:p>
          <w:p w14:paraId="54266D87" w14:textId="77777777" w:rsidR="00733EBE" w:rsidRPr="00463C7A" w:rsidRDefault="00733EBE" w:rsidP="00733EBE">
            <w:r w:rsidRPr="0033033B">
              <w:rPr>
                <w:b/>
                <w:bCs/>
              </w:rPr>
              <w:t>Detil:</w:t>
            </w:r>
            <w:r>
              <w:rPr>
                <w:b/>
                <w:bCs/>
              </w:rPr>
              <w:t xml:space="preserve"> </w:t>
            </w:r>
            <w:r w:rsidRPr="00463C7A">
              <w:rPr>
                <w:i/>
                <w:iCs/>
              </w:rPr>
              <w:t>Application Event</w:t>
            </w:r>
            <w:r>
              <w:rPr>
                <w:i/>
                <w:iCs/>
              </w:rPr>
              <w:t xml:space="preserve"> </w:t>
            </w:r>
            <w:r>
              <w:t xml:space="preserve">yang menyerupai </w:t>
            </w:r>
            <w:r>
              <w:rPr>
                <w:i/>
                <w:iCs/>
              </w:rPr>
              <w:t xml:space="preserve">project creation </w:t>
            </w:r>
            <w:r>
              <w:t xml:space="preserve">hanya saja event ini berfungsi untuk melakukan pembaruan atas pekerjaan pada proyek yang telah dibuat pada </w:t>
            </w:r>
            <w:r>
              <w:rPr>
                <w:i/>
                <w:iCs/>
              </w:rPr>
              <w:t xml:space="preserve">project creation. Project update </w:t>
            </w:r>
            <w:r>
              <w:t>akan merealisasikan penyelesaian proyek.</w:t>
            </w:r>
          </w:p>
          <w:p w14:paraId="6144A557" w14:textId="77777777" w:rsidR="00733EBE" w:rsidRPr="00463C7A" w:rsidRDefault="00733EBE" w:rsidP="00733EBE">
            <w:r w:rsidRPr="0033033B">
              <w:rPr>
                <w:b/>
                <w:bCs/>
              </w:rPr>
              <w:t>Dampak:</w:t>
            </w:r>
            <w:r>
              <w:rPr>
                <w:b/>
                <w:bCs/>
              </w:rPr>
              <w:t xml:space="preserve"> </w:t>
            </w:r>
            <w:r>
              <w:t>Pekerjaan yang telah dikerjakan dapat tercatat dan termonitor sehingga pemegang kepentingan dapat mengetahui kapan proyek akan diselesaikan.</w:t>
            </w:r>
          </w:p>
        </w:tc>
      </w:tr>
      <w:tr w:rsidR="00733EBE" w:rsidRPr="003D30C5" w14:paraId="12682959" w14:textId="77777777" w:rsidTr="003E6F93">
        <w:tc>
          <w:tcPr>
            <w:tcW w:w="376" w:type="pct"/>
            <w:shd w:val="clear" w:color="auto" w:fill="FFFFFF" w:themeFill="background1"/>
          </w:tcPr>
          <w:p w14:paraId="7363C5C8" w14:textId="77777777" w:rsidR="00733EBE" w:rsidRDefault="00733EBE" w:rsidP="00733EBE">
            <w:r>
              <w:t>E.5</w:t>
            </w:r>
          </w:p>
        </w:tc>
        <w:tc>
          <w:tcPr>
            <w:tcW w:w="4624" w:type="pct"/>
            <w:shd w:val="clear" w:color="auto" w:fill="FFFFFF" w:themeFill="background1"/>
          </w:tcPr>
          <w:p w14:paraId="55A779E6" w14:textId="77777777" w:rsidR="00733EBE" w:rsidRPr="00DA0648" w:rsidRDefault="00733EBE" w:rsidP="00733EBE">
            <w:pPr>
              <w:rPr>
                <w:i/>
                <w:iCs/>
              </w:rPr>
            </w:pPr>
            <w:r>
              <w:rPr>
                <w:b/>
                <w:bCs/>
              </w:rPr>
              <w:t xml:space="preserve">Nama: </w:t>
            </w:r>
            <w:r>
              <w:rPr>
                <w:i/>
                <w:iCs/>
              </w:rPr>
              <w:t>Resource Allocation</w:t>
            </w:r>
          </w:p>
          <w:p w14:paraId="14FC4A4B" w14:textId="77777777" w:rsidR="00733EBE" w:rsidRDefault="00733EBE" w:rsidP="00733EBE">
            <w:pPr>
              <w:rPr>
                <w:i/>
                <w:iCs/>
              </w:rPr>
            </w:pPr>
            <w:r w:rsidRPr="0033033B">
              <w:rPr>
                <w:b/>
                <w:bCs/>
              </w:rPr>
              <w:t>Type:</w:t>
            </w:r>
            <w:r>
              <w:t xml:space="preserve"> </w:t>
            </w:r>
            <w:r>
              <w:rPr>
                <w:i/>
                <w:iCs/>
              </w:rPr>
              <w:t>Application Event</w:t>
            </w:r>
          </w:p>
          <w:p w14:paraId="2DBADBA4" w14:textId="03C735F0" w:rsidR="00733EBE" w:rsidRPr="0033033B" w:rsidRDefault="00733EBE" w:rsidP="00733EBE">
            <w:r>
              <w:rPr>
                <w:noProof/>
              </w:rPr>
              <w:drawing>
                <wp:inline distT="0" distB="0" distL="0" distR="0" wp14:anchorId="6D74FA76" wp14:editId="10D8B5A5">
                  <wp:extent cx="4810836" cy="411274"/>
                  <wp:effectExtent l="0" t="0" r="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848553" cy="414498"/>
                          </a:xfrm>
                          <a:prstGeom prst="rect">
                            <a:avLst/>
                          </a:prstGeom>
                        </pic:spPr>
                      </pic:pic>
                    </a:graphicData>
                  </a:graphic>
                </wp:inline>
              </w:drawing>
            </w:r>
          </w:p>
          <w:p w14:paraId="7488E57C" w14:textId="77777777" w:rsidR="00733EBE" w:rsidRPr="00463C7A" w:rsidRDefault="00733EBE" w:rsidP="00733EBE">
            <w:r w:rsidRPr="0033033B">
              <w:rPr>
                <w:b/>
                <w:bCs/>
              </w:rPr>
              <w:t>Detil:</w:t>
            </w:r>
            <w:r>
              <w:rPr>
                <w:b/>
                <w:bCs/>
              </w:rPr>
              <w:t xml:space="preserve"> </w:t>
            </w:r>
            <w:r>
              <w:t xml:space="preserve">Sebuah </w:t>
            </w:r>
            <w:r>
              <w:rPr>
                <w:i/>
                <w:iCs/>
              </w:rPr>
              <w:t xml:space="preserve">application event </w:t>
            </w:r>
            <w:r>
              <w:t xml:space="preserve">yang merupakan komponen dari </w:t>
            </w:r>
            <w:r>
              <w:rPr>
                <w:i/>
                <w:iCs/>
              </w:rPr>
              <w:t xml:space="preserve">project creation </w:t>
            </w:r>
            <w:r>
              <w:t>yang berfungsi untuk menetapkan pekerjaan yang telah dibuat akan dikerjakan oleh siapa.</w:t>
            </w:r>
          </w:p>
          <w:p w14:paraId="42D8CE1E" w14:textId="77777777" w:rsidR="00733EBE" w:rsidRPr="00463C7A" w:rsidRDefault="00733EBE" w:rsidP="00733EBE">
            <w:r w:rsidRPr="0033033B">
              <w:rPr>
                <w:b/>
                <w:bCs/>
              </w:rPr>
              <w:t>Dampak:</w:t>
            </w:r>
            <w:r>
              <w:rPr>
                <w:b/>
                <w:bCs/>
              </w:rPr>
              <w:t xml:space="preserve"> </w:t>
            </w:r>
            <w:r>
              <w:t>Pekerjaan yang telah dibuat mendapatkan penanggung jawab pekerjaan yang melakukan pekerjaan tersebut.</w:t>
            </w:r>
          </w:p>
        </w:tc>
      </w:tr>
    </w:tbl>
    <w:p w14:paraId="5DA3E62E" w14:textId="5666B12F" w:rsidR="00257C20" w:rsidRDefault="00257C20">
      <w:pPr>
        <w:rPr>
          <w:ins w:id="3673" w:author="Ilham Nur Pratama" w:date="2023-05-21T21:58:00Z"/>
        </w:rPr>
      </w:pPr>
    </w:p>
    <w:p w14:paraId="3CA83177" w14:textId="77777777" w:rsidR="00257C20" w:rsidRDefault="00257C20">
      <w:pPr>
        <w:spacing w:line="259" w:lineRule="auto"/>
        <w:jc w:val="left"/>
        <w:rPr>
          <w:ins w:id="3674" w:author="Ilham Nur Pratama" w:date="2023-05-21T21:58:00Z"/>
        </w:rPr>
      </w:pPr>
      <w:ins w:id="3675" w:author="Ilham Nur Pratama" w:date="2023-05-21T21:58:00Z">
        <w:r>
          <w:br w:type="page"/>
        </w:r>
      </w:ins>
    </w:p>
    <w:p w14:paraId="4E19FF5F" w14:textId="77777777" w:rsidR="00257C20" w:rsidRDefault="00257C20">
      <w:pPr>
        <w:rPr>
          <w:ins w:id="3676" w:author="Ilham Nur Pratama" w:date="2023-05-21T21:58:00Z"/>
        </w:rPr>
      </w:pPr>
    </w:p>
    <w:p w14:paraId="0F66A7E2" w14:textId="202ABDA1" w:rsidR="00AD3B0E" w:rsidRDefault="00AD3B0E">
      <w:pPr>
        <w:pStyle w:val="Caption"/>
        <w:rPr>
          <w:ins w:id="3677" w:author="Ilham Nur Pratama" w:date="2023-05-21T22:06:00Z"/>
        </w:rPr>
        <w:pPrChange w:id="3678" w:author="Ilham Nur Pratama" w:date="2023-05-21T22:29:00Z">
          <w:pPr/>
        </w:pPrChange>
      </w:pPr>
      <w:bookmarkStart w:id="3679" w:name="_Toc135601556"/>
      <w:ins w:id="3680" w:author="Ilham Nur Pratama" w:date="2023-05-21T22:06:00Z">
        <w:r>
          <w:t xml:space="preserve">Tabel </w:t>
        </w:r>
      </w:ins>
      <w:ins w:id="3681"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682"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683" w:author="Ilham Nur Pratama" w:date="2023-05-24T22:54:00Z">
        <w:r w:rsidR="000D26C4">
          <w:rPr>
            <w:noProof/>
          </w:rPr>
          <w:t>22</w:t>
        </w:r>
      </w:ins>
      <w:ins w:id="3684" w:author="Ilham Nur Pratama" w:date="2023-05-21T22:40:00Z">
        <w:r w:rsidR="00985B1D">
          <w:fldChar w:fldCharType="end"/>
        </w:r>
      </w:ins>
      <w:ins w:id="3685" w:author="Ilham Nur Pratama" w:date="2023-05-21T22:06:00Z">
        <w:r>
          <w:t xml:space="preserve"> </w:t>
        </w:r>
        <w:r w:rsidRPr="00632F26">
          <w:t>Elemen aplikasi SOAPSD (sambungan)</w:t>
        </w:r>
        <w:bookmarkEnd w:id="3679"/>
      </w:ins>
    </w:p>
    <w:tbl>
      <w:tblPr>
        <w:tblStyle w:val="TableGrid"/>
        <w:tblW w:w="5000" w:type="pct"/>
        <w:tblLook w:val="04A0" w:firstRow="1" w:lastRow="0" w:firstColumn="1" w:lastColumn="0" w:noHBand="0" w:noVBand="1"/>
      </w:tblPr>
      <w:tblGrid>
        <w:gridCol w:w="639"/>
        <w:gridCol w:w="7855"/>
      </w:tblGrid>
      <w:tr w:rsidR="00733EBE" w:rsidRPr="003D30C5" w14:paraId="6E2B0A5C" w14:textId="77777777" w:rsidTr="003E6F93">
        <w:trPr>
          <w:ins w:id="3686" w:author="Ilham Nur Pratama" w:date="2023-05-21T22:03:00Z"/>
        </w:trPr>
        <w:tc>
          <w:tcPr>
            <w:tcW w:w="376" w:type="pct"/>
            <w:shd w:val="clear" w:color="auto" w:fill="FFFFFF" w:themeFill="background1"/>
          </w:tcPr>
          <w:p w14:paraId="21DE5A62" w14:textId="65C9A269" w:rsidR="00733EBE" w:rsidRDefault="00733EBE" w:rsidP="00733EBE">
            <w:pPr>
              <w:rPr>
                <w:ins w:id="3687" w:author="Ilham Nur Pratama" w:date="2023-05-21T22:03:00Z"/>
              </w:rPr>
            </w:pPr>
            <w:ins w:id="3688" w:author="finnet" w:date="2023-05-21T22:03:00Z">
              <w:r w:rsidRPr="0033033B">
                <w:rPr>
                  <w:b/>
                  <w:bCs/>
                </w:rPr>
                <w:t>ID</w:t>
              </w:r>
            </w:ins>
          </w:p>
        </w:tc>
        <w:tc>
          <w:tcPr>
            <w:tcW w:w="4624" w:type="pct"/>
            <w:shd w:val="clear" w:color="auto" w:fill="FFFFFF" w:themeFill="background1"/>
          </w:tcPr>
          <w:p w14:paraId="6A3E2C01" w14:textId="03689048" w:rsidR="00733EBE" w:rsidRDefault="00733EBE" w:rsidP="00733EBE">
            <w:pPr>
              <w:rPr>
                <w:ins w:id="3689" w:author="Ilham Nur Pratama" w:date="2023-05-21T22:03:00Z"/>
                <w:b/>
                <w:bCs/>
              </w:rPr>
            </w:pPr>
            <w:ins w:id="3690" w:author="finnet" w:date="2023-05-21T22:03:00Z">
              <w:r w:rsidRPr="0033033B">
                <w:rPr>
                  <w:b/>
                  <w:bCs/>
                </w:rPr>
                <w:t>Detil</w:t>
              </w:r>
            </w:ins>
          </w:p>
        </w:tc>
      </w:tr>
      <w:tr w:rsidR="00733EBE" w:rsidRPr="003D30C5" w14:paraId="09FFB373" w14:textId="77777777" w:rsidTr="003E6F93">
        <w:tc>
          <w:tcPr>
            <w:tcW w:w="376" w:type="pct"/>
            <w:shd w:val="clear" w:color="auto" w:fill="FFFFFF" w:themeFill="background1"/>
          </w:tcPr>
          <w:p w14:paraId="4106E3A5" w14:textId="77777777" w:rsidR="00733EBE" w:rsidRDefault="00733EBE" w:rsidP="00733EBE">
            <w:r>
              <w:t>E.6</w:t>
            </w:r>
          </w:p>
        </w:tc>
        <w:tc>
          <w:tcPr>
            <w:tcW w:w="4624" w:type="pct"/>
            <w:shd w:val="clear" w:color="auto" w:fill="FFFFFF" w:themeFill="background1"/>
          </w:tcPr>
          <w:p w14:paraId="40580024" w14:textId="77777777" w:rsidR="00733EBE" w:rsidRPr="00DA0648" w:rsidRDefault="00733EBE" w:rsidP="00733EBE">
            <w:pPr>
              <w:rPr>
                <w:i/>
                <w:iCs/>
              </w:rPr>
            </w:pPr>
            <w:r>
              <w:rPr>
                <w:b/>
                <w:bCs/>
              </w:rPr>
              <w:t xml:space="preserve">Nama: </w:t>
            </w:r>
            <w:r>
              <w:rPr>
                <w:i/>
                <w:iCs/>
              </w:rPr>
              <w:t>Resource Allocation &amp; Selection</w:t>
            </w:r>
          </w:p>
          <w:p w14:paraId="0B0A3EB2" w14:textId="77777777" w:rsidR="00733EBE" w:rsidRDefault="00733EBE" w:rsidP="00733EBE">
            <w:pPr>
              <w:rPr>
                <w:i/>
                <w:iCs/>
              </w:rPr>
            </w:pPr>
            <w:r w:rsidRPr="0033033B">
              <w:rPr>
                <w:b/>
                <w:bCs/>
              </w:rPr>
              <w:t>Type:</w:t>
            </w:r>
            <w:r>
              <w:t xml:space="preserve"> </w:t>
            </w:r>
            <w:r>
              <w:rPr>
                <w:i/>
                <w:iCs/>
              </w:rPr>
              <w:t>Application Event</w:t>
            </w:r>
          </w:p>
          <w:p w14:paraId="2313EF6F" w14:textId="5042167F" w:rsidR="00733EBE" w:rsidRPr="0033033B" w:rsidRDefault="00733EBE" w:rsidP="00733EBE">
            <w:r>
              <w:rPr>
                <w:noProof/>
              </w:rPr>
              <w:drawing>
                <wp:inline distT="0" distB="0" distL="0" distR="0" wp14:anchorId="56A200F9" wp14:editId="64BD3396">
                  <wp:extent cx="4810760" cy="560048"/>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855244" cy="565227"/>
                          </a:xfrm>
                          <a:prstGeom prst="rect">
                            <a:avLst/>
                          </a:prstGeom>
                        </pic:spPr>
                      </pic:pic>
                    </a:graphicData>
                  </a:graphic>
                </wp:inline>
              </w:drawing>
            </w:r>
          </w:p>
          <w:p w14:paraId="4ED534B7" w14:textId="15863094" w:rsidR="00733EBE" w:rsidRPr="00463C7A" w:rsidRDefault="00733EBE" w:rsidP="00733EBE">
            <w:r w:rsidRPr="0033033B">
              <w:rPr>
                <w:b/>
                <w:bCs/>
              </w:rPr>
              <w:t>Detil:</w:t>
            </w:r>
            <w:r>
              <w:rPr>
                <w:b/>
                <w:bCs/>
              </w:rPr>
              <w:t xml:space="preserve"> </w:t>
            </w:r>
            <w:r>
              <w:t xml:space="preserve">Sebuah </w:t>
            </w:r>
            <w:r>
              <w:rPr>
                <w:i/>
                <w:iCs/>
              </w:rPr>
              <w:t xml:space="preserve">application event </w:t>
            </w:r>
            <w:r>
              <w:t xml:space="preserve">yang dimiliki oleh SOAPSD. Berberda dengan </w:t>
            </w:r>
            <w:r>
              <w:rPr>
                <w:i/>
                <w:iCs/>
              </w:rPr>
              <w:t xml:space="preserve">Resource Allocation, </w:t>
            </w:r>
            <w:r>
              <w:t xml:space="preserve">di mana pada </w:t>
            </w:r>
            <w:r w:rsidRPr="00733EBE">
              <w:rPr>
                <w:i/>
                <w:iCs/>
                <w:rPrChange w:id="3691" w:author="Ilham Nur Pratama" w:date="2023-05-21T22:03:00Z">
                  <w:rPr/>
                </w:rPrChange>
              </w:rPr>
              <w:t>event</w:t>
            </w:r>
            <w:r>
              <w:t xml:space="preserve"> ini pekerjaan</w:t>
            </w:r>
            <w:ins w:id="3692" w:author="Ilham Nur Pratama" w:date="2023-05-21T22:03:00Z">
              <w:r w:rsidR="009E4ACF">
                <w:t xml:space="preserve"> akan</w:t>
              </w:r>
            </w:ins>
            <w:r>
              <w:t xml:space="preserve"> </w:t>
            </w:r>
            <w:del w:id="3693" w:author="Ilham Nur Pratama" w:date="2023-05-21T22:03:00Z">
              <w:r w:rsidDel="009E4ACF">
                <w:delText xml:space="preserve">tidak hanya akan diberikan sumber daya yang akan mengerjakan, tetapi juga </w:delText>
              </w:r>
            </w:del>
            <w:r>
              <w:t>dipertimbangkan beban pekerjaan yang ada, kebutuhan kecepatan penyelesaian pekerjaan dengan kondisi sumber daya yang ada.</w:t>
            </w:r>
          </w:p>
          <w:p w14:paraId="64541D94" w14:textId="77777777" w:rsidR="00733EBE" w:rsidRPr="00463C7A" w:rsidRDefault="00733EBE" w:rsidP="00733EBE">
            <w:r w:rsidRPr="0033033B">
              <w:rPr>
                <w:b/>
                <w:bCs/>
              </w:rPr>
              <w:t>Dampak:</w:t>
            </w:r>
            <w:r>
              <w:rPr>
                <w:b/>
                <w:bCs/>
              </w:rPr>
              <w:t xml:space="preserve"> </w:t>
            </w:r>
            <w:r>
              <w:t>Sumber daya yang ditunjuk untuk mengerjakan suatu pekerjaan sudah berdasarkan seleksi sistem sehingga dapat bekerja secara optimal dan mempercepat waktu penyelesaian proyek.</w:t>
            </w:r>
          </w:p>
        </w:tc>
      </w:tr>
      <w:tr w:rsidR="00733EBE" w:rsidRPr="003D30C5" w14:paraId="017FF885" w14:textId="77777777" w:rsidTr="003E6F93">
        <w:tc>
          <w:tcPr>
            <w:tcW w:w="376" w:type="pct"/>
            <w:shd w:val="clear" w:color="auto" w:fill="FFFFFF" w:themeFill="background1"/>
          </w:tcPr>
          <w:p w14:paraId="3193FFD8" w14:textId="77777777" w:rsidR="00733EBE" w:rsidRDefault="00733EBE" w:rsidP="00733EBE">
            <w:r>
              <w:t>E.7</w:t>
            </w:r>
          </w:p>
        </w:tc>
        <w:tc>
          <w:tcPr>
            <w:tcW w:w="4624" w:type="pct"/>
            <w:shd w:val="clear" w:color="auto" w:fill="FFFFFF" w:themeFill="background1"/>
          </w:tcPr>
          <w:p w14:paraId="15CADCBC" w14:textId="77777777" w:rsidR="00733EBE" w:rsidRPr="00DA0648" w:rsidRDefault="00733EBE" w:rsidP="00733EBE">
            <w:pPr>
              <w:rPr>
                <w:i/>
                <w:iCs/>
              </w:rPr>
            </w:pPr>
            <w:r>
              <w:rPr>
                <w:b/>
                <w:bCs/>
              </w:rPr>
              <w:t xml:space="preserve">Nama: </w:t>
            </w:r>
            <w:r>
              <w:rPr>
                <w:i/>
                <w:iCs/>
              </w:rPr>
              <w:t>Task Creation</w:t>
            </w:r>
          </w:p>
          <w:p w14:paraId="2282D4EA" w14:textId="77777777" w:rsidR="00733EBE" w:rsidRDefault="00733EBE" w:rsidP="00733EBE">
            <w:pPr>
              <w:rPr>
                <w:i/>
                <w:iCs/>
              </w:rPr>
            </w:pPr>
            <w:r w:rsidRPr="0033033B">
              <w:rPr>
                <w:b/>
                <w:bCs/>
              </w:rPr>
              <w:t>Type:</w:t>
            </w:r>
            <w:r>
              <w:t xml:space="preserve"> </w:t>
            </w:r>
            <w:r>
              <w:rPr>
                <w:i/>
                <w:iCs/>
              </w:rPr>
              <w:t>Application Event</w:t>
            </w:r>
          </w:p>
          <w:p w14:paraId="102EECD4" w14:textId="4E5B6396" w:rsidR="00733EBE" w:rsidRPr="0033033B" w:rsidRDefault="00733EBE" w:rsidP="00733EBE">
            <w:r>
              <w:rPr>
                <w:noProof/>
              </w:rPr>
              <w:drawing>
                <wp:inline distT="0" distB="0" distL="0" distR="0" wp14:anchorId="0DEA9558" wp14:editId="4970E79F">
                  <wp:extent cx="4756150" cy="50335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828374" cy="510999"/>
                          </a:xfrm>
                          <a:prstGeom prst="rect">
                            <a:avLst/>
                          </a:prstGeom>
                        </pic:spPr>
                      </pic:pic>
                    </a:graphicData>
                  </a:graphic>
                </wp:inline>
              </w:drawing>
            </w:r>
          </w:p>
          <w:p w14:paraId="73402FFE" w14:textId="77777777" w:rsidR="00733EBE" w:rsidRPr="00463C7A" w:rsidRDefault="00733EBE" w:rsidP="00733EBE">
            <w:r w:rsidRPr="0033033B">
              <w:rPr>
                <w:b/>
                <w:bCs/>
              </w:rPr>
              <w:t>Detil:</w:t>
            </w:r>
            <w:r>
              <w:rPr>
                <w:b/>
                <w:bCs/>
              </w:rPr>
              <w:t xml:space="preserve"> </w:t>
            </w:r>
            <w:r>
              <w:t xml:space="preserve">Sebuah </w:t>
            </w:r>
            <w:r>
              <w:rPr>
                <w:i/>
                <w:iCs/>
              </w:rPr>
              <w:t xml:space="preserve">application event </w:t>
            </w:r>
            <w:r>
              <w:t>yang berfungsi untuk membuat sebuah pekerjaan dalam sebuah proyek.</w:t>
            </w:r>
          </w:p>
          <w:p w14:paraId="007E1F36" w14:textId="77777777" w:rsidR="00733EBE" w:rsidRPr="00463C7A" w:rsidRDefault="00733EBE" w:rsidP="00733EBE">
            <w:r w:rsidRPr="0033033B">
              <w:rPr>
                <w:b/>
                <w:bCs/>
              </w:rPr>
              <w:t>Dampak:</w:t>
            </w:r>
            <w:r>
              <w:rPr>
                <w:b/>
                <w:bCs/>
              </w:rPr>
              <w:t xml:space="preserve"> </w:t>
            </w:r>
            <w:r>
              <w:t>Pekerjaan yang telah direncanakan dapat terdata pada SIMP.</w:t>
            </w:r>
          </w:p>
        </w:tc>
      </w:tr>
      <w:tr w:rsidR="00733EBE" w:rsidRPr="003D30C5" w14:paraId="19CFED94" w14:textId="77777777" w:rsidTr="003E6F93">
        <w:tc>
          <w:tcPr>
            <w:tcW w:w="376" w:type="pct"/>
            <w:shd w:val="clear" w:color="auto" w:fill="FFFFFF" w:themeFill="background1"/>
          </w:tcPr>
          <w:p w14:paraId="256DA5A4" w14:textId="77777777" w:rsidR="00733EBE" w:rsidRDefault="00733EBE" w:rsidP="00733EBE">
            <w:r>
              <w:t>E.8</w:t>
            </w:r>
          </w:p>
        </w:tc>
        <w:tc>
          <w:tcPr>
            <w:tcW w:w="4624" w:type="pct"/>
            <w:shd w:val="clear" w:color="auto" w:fill="FFFFFF" w:themeFill="background1"/>
          </w:tcPr>
          <w:p w14:paraId="7A7840B4" w14:textId="77777777" w:rsidR="00733EBE" w:rsidRPr="00DA0648" w:rsidRDefault="00733EBE" w:rsidP="00733EBE">
            <w:pPr>
              <w:rPr>
                <w:i/>
                <w:iCs/>
              </w:rPr>
            </w:pPr>
            <w:r>
              <w:rPr>
                <w:b/>
                <w:bCs/>
              </w:rPr>
              <w:t xml:space="preserve">Nama: </w:t>
            </w:r>
            <w:r>
              <w:rPr>
                <w:i/>
                <w:iCs/>
              </w:rPr>
              <w:t>Task Update</w:t>
            </w:r>
          </w:p>
          <w:p w14:paraId="72572CD1" w14:textId="77777777" w:rsidR="00733EBE" w:rsidRDefault="00733EBE" w:rsidP="00733EBE">
            <w:pPr>
              <w:rPr>
                <w:i/>
                <w:iCs/>
              </w:rPr>
            </w:pPr>
            <w:r w:rsidRPr="0033033B">
              <w:rPr>
                <w:b/>
                <w:bCs/>
              </w:rPr>
              <w:t>Type:</w:t>
            </w:r>
            <w:r>
              <w:t xml:space="preserve"> </w:t>
            </w:r>
            <w:r>
              <w:rPr>
                <w:i/>
                <w:iCs/>
              </w:rPr>
              <w:t>Application Event</w:t>
            </w:r>
          </w:p>
          <w:p w14:paraId="155F340E" w14:textId="0D08E22F" w:rsidR="00733EBE" w:rsidRPr="0033033B" w:rsidRDefault="00733EBE" w:rsidP="00733EBE">
            <w:r>
              <w:rPr>
                <w:noProof/>
              </w:rPr>
              <w:drawing>
                <wp:inline distT="0" distB="0" distL="0" distR="0" wp14:anchorId="15922221" wp14:editId="0B728858">
                  <wp:extent cx="4756150" cy="581096"/>
                  <wp:effectExtent l="0" t="0" r="635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778645" cy="583844"/>
                          </a:xfrm>
                          <a:prstGeom prst="rect">
                            <a:avLst/>
                          </a:prstGeom>
                        </pic:spPr>
                      </pic:pic>
                    </a:graphicData>
                  </a:graphic>
                </wp:inline>
              </w:drawing>
            </w:r>
          </w:p>
          <w:p w14:paraId="005CC6BF" w14:textId="77777777" w:rsidR="00733EBE" w:rsidRPr="00463C7A" w:rsidRDefault="00733EBE" w:rsidP="00733EBE">
            <w:r w:rsidRPr="0033033B">
              <w:rPr>
                <w:b/>
                <w:bCs/>
              </w:rPr>
              <w:t>Detil:</w:t>
            </w:r>
            <w:r>
              <w:rPr>
                <w:b/>
                <w:bCs/>
              </w:rPr>
              <w:t xml:space="preserve"> </w:t>
            </w:r>
            <w:r>
              <w:t xml:space="preserve">Sebuah </w:t>
            </w:r>
            <w:r w:rsidRPr="00463C7A">
              <w:rPr>
                <w:i/>
                <w:iCs/>
              </w:rPr>
              <w:t>application event</w:t>
            </w:r>
            <w:r>
              <w:rPr>
                <w:i/>
                <w:iCs/>
              </w:rPr>
              <w:t xml:space="preserve"> </w:t>
            </w:r>
            <w:r>
              <w:t>yang berfungsi untuk melakukan pembaharuan atas pekerjaan yang telah dilakukan dan akan berdampak pada fase di mana pekerjaan ini berada.</w:t>
            </w:r>
          </w:p>
          <w:p w14:paraId="02412FB5" w14:textId="77777777" w:rsidR="00733EBE" w:rsidRPr="00463C7A" w:rsidRDefault="00733EBE" w:rsidP="00733EBE">
            <w:r w:rsidRPr="0033033B">
              <w:rPr>
                <w:b/>
                <w:bCs/>
              </w:rPr>
              <w:t>Dampak:</w:t>
            </w:r>
            <w:r>
              <w:rPr>
                <w:b/>
                <w:bCs/>
              </w:rPr>
              <w:t xml:space="preserve"> </w:t>
            </w:r>
            <w:r>
              <w:t>Pekerjaan dan fase akan terbarui sesuai dengan informasi yang diberikan pada sistem.</w:t>
            </w:r>
          </w:p>
        </w:tc>
      </w:tr>
    </w:tbl>
    <w:p w14:paraId="6BF68D0E" w14:textId="10D954E5" w:rsidR="00AD3B0E" w:rsidRDefault="00AD3B0E">
      <w:pPr>
        <w:pStyle w:val="Caption"/>
        <w:rPr>
          <w:ins w:id="3694" w:author="Ilham Nur Pratama" w:date="2023-05-21T22:06:00Z"/>
        </w:rPr>
        <w:pPrChange w:id="3695" w:author="Ilham Nur Pratama" w:date="2023-05-21T22:29:00Z">
          <w:pPr/>
        </w:pPrChange>
      </w:pPr>
      <w:bookmarkStart w:id="3696" w:name="_Toc135601557"/>
      <w:ins w:id="3697" w:author="Ilham Nur Pratama" w:date="2023-05-21T22:06:00Z">
        <w:r>
          <w:lastRenderedPageBreak/>
          <w:t xml:space="preserve">Tabel </w:t>
        </w:r>
      </w:ins>
      <w:ins w:id="3698"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699"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700" w:author="Ilham Nur Pratama" w:date="2023-05-24T22:54:00Z">
        <w:r w:rsidR="000D26C4">
          <w:rPr>
            <w:noProof/>
          </w:rPr>
          <w:t>23</w:t>
        </w:r>
      </w:ins>
      <w:ins w:id="3701" w:author="Ilham Nur Pratama" w:date="2023-05-21T22:40:00Z">
        <w:r w:rsidR="00985B1D">
          <w:fldChar w:fldCharType="end"/>
        </w:r>
      </w:ins>
      <w:ins w:id="3702" w:author="Ilham Nur Pratama" w:date="2023-05-21T22:06:00Z">
        <w:r>
          <w:t xml:space="preserve"> </w:t>
        </w:r>
        <w:r w:rsidRPr="00E61ABC">
          <w:t>Elemen aplikasi SOAPSD (sambungan)</w:t>
        </w:r>
        <w:bookmarkEnd w:id="3696"/>
      </w:ins>
    </w:p>
    <w:tbl>
      <w:tblPr>
        <w:tblStyle w:val="TableGrid"/>
        <w:tblW w:w="5000" w:type="pct"/>
        <w:tblLook w:val="04A0" w:firstRow="1" w:lastRow="0" w:firstColumn="1" w:lastColumn="0" w:noHBand="0" w:noVBand="1"/>
      </w:tblPr>
      <w:tblGrid>
        <w:gridCol w:w="639"/>
        <w:gridCol w:w="7855"/>
      </w:tblGrid>
      <w:tr w:rsidR="009E4ACF" w:rsidRPr="003D30C5" w14:paraId="4487E728" w14:textId="77777777" w:rsidTr="003E6F93">
        <w:trPr>
          <w:ins w:id="3703" w:author="Ilham Nur Pratama" w:date="2023-05-21T22:04:00Z"/>
        </w:trPr>
        <w:tc>
          <w:tcPr>
            <w:tcW w:w="376" w:type="pct"/>
            <w:shd w:val="clear" w:color="auto" w:fill="FFFFFF" w:themeFill="background1"/>
          </w:tcPr>
          <w:p w14:paraId="5FA55CCD" w14:textId="161896B0" w:rsidR="009E4ACF" w:rsidRDefault="009E4ACF" w:rsidP="009E4ACF">
            <w:pPr>
              <w:rPr>
                <w:ins w:id="3704" w:author="Ilham Nur Pratama" w:date="2023-05-21T22:04:00Z"/>
              </w:rPr>
            </w:pPr>
            <w:ins w:id="3705" w:author="finnet" w:date="2023-05-21T22:04:00Z">
              <w:r w:rsidRPr="0033033B">
                <w:rPr>
                  <w:b/>
                  <w:bCs/>
                </w:rPr>
                <w:t>ID</w:t>
              </w:r>
            </w:ins>
          </w:p>
        </w:tc>
        <w:tc>
          <w:tcPr>
            <w:tcW w:w="4624" w:type="pct"/>
            <w:shd w:val="clear" w:color="auto" w:fill="FFFFFF" w:themeFill="background1"/>
          </w:tcPr>
          <w:p w14:paraId="65E6062D" w14:textId="48598C51" w:rsidR="009E4ACF" w:rsidRDefault="009E4ACF" w:rsidP="009E4ACF">
            <w:pPr>
              <w:rPr>
                <w:ins w:id="3706" w:author="Ilham Nur Pratama" w:date="2023-05-21T22:04:00Z"/>
                <w:b/>
                <w:bCs/>
              </w:rPr>
            </w:pPr>
            <w:ins w:id="3707" w:author="finnet" w:date="2023-05-21T22:04:00Z">
              <w:r w:rsidRPr="0033033B">
                <w:rPr>
                  <w:b/>
                  <w:bCs/>
                </w:rPr>
                <w:t>Detil</w:t>
              </w:r>
            </w:ins>
          </w:p>
        </w:tc>
      </w:tr>
      <w:tr w:rsidR="009E4ACF" w:rsidRPr="003D30C5" w14:paraId="4672F51E" w14:textId="77777777" w:rsidTr="003E6F93">
        <w:tc>
          <w:tcPr>
            <w:tcW w:w="376" w:type="pct"/>
            <w:shd w:val="clear" w:color="auto" w:fill="FFFFFF" w:themeFill="background1"/>
          </w:tcPr>
          <w:p w14:paraId="58D9F8CE" w14:textId="77777777" w:rsidR="009E4ACF" w:rsidRDefault="009E4ACF" w:rsidP="009E4ACF">
            <w:r>
              <w:t>S.1</w:t>
            </w:r>
          </w:p>
        </w:tc>
        <w:tc>
          <w:tcPr>
            <w:tcW w:w="4624" w:type="pct"/>
            <w:shd w:val="clear" w:color="auto" w:fill="FFFFFF" w:themeFill="background1"/>
          </w:tcPr>
          <w:p w14:paraId="3D2ADDAD" w14:textId="77777777" w:rsidR="009E4ACF" w:rsidRPr="003A0AF6" w:rsidRDefault="009E4ACF" w:rsidP="009E4ACF">
            <w:pPr>
              <w:rPr>
                <w:i/>
                <w:iCs/>
              </w:rPr>
            </w:pPr>
            <w:r>
              <w:rPr>
                <w:b/>
                <w:bCs/>
              </w:rPr>
              <w:t xml:space="preserve">Nama: </w:t>
            </w:r>
            <w:r>
              <w:t xml:space="preserve">Sistem Identifikasi berbasis </w:t>
            </w:r>
            <w:r w:rsidRPr="00463C7A">
              <w:rPr>
                <w:i/>
                <w:iCs/>
              </w:rPr>
              <w:t>random forest</w:t>
            </w:r>
          </w:p>
          <w:p w14:paraId="3087081F" w14:textId="77777777" w:rsidR="009E4ACF" w:rsidRDefault="009E4ACF" w:rsidP="009E4ACF">
            <w:pPr>
              <w:rPr>
                <w:i/>
                <w:iCs/>
              </w:rPr>
            </w:pPr>
            <w:r w:rsidRPr="0033033B">
              <w:rPr>
                <w:b/>
                <w:bCs/>
              </w:rPr>
              <w:t>Type:</w:t>
            </w:r>
            <w:r>
              <w:t xml:space="preserve"> </w:t>
            </w:r>
            <w:r>
              <w:rPr>
                <w:i/>
                <w:iCs/>
              </w:rPr>
              <w:t>Application Service</w:t>
            </w:r>
          </w:p>
          <w:p w14:paraId="474F51AC" w14:textId="29CDFD72" w:rsidR="009E4ACF" w:rsidRPr="0033033B" w:rsidRDefault="009E4ACF" w:rsidP="009E4ACF">
            <w:r>
              <w:rPr>
                <w:noProof/>
              </w:rPr>
              <w:drawing>
                <wp:inline distT="0" distB="0" distL="0" distR="0" wp14:anchorId="4157B8D5" wp14:editId="43E559AE">
                  <wp:extent cx="4756150" cy="545861"/>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792597" cy="550044"/>
                          </a:xfrm>
                          <a:prstGeom prst="rect">
                            <a:avLst/>
                          </a:prstGeom>
                        </pic:spPr>
                      </pic:pic>
                    </a:graphicData>
                  </a:graphic>
                </wp:inline>
              </w:drawing>
            </w:r>
          </w:p>
          <w:p w14:paraId="48FD071B" w14:textId="77777777" w:rsidR="009E4ACF" w:rsidRPr="00463C7A" w:rsidRDefault="009E4ACF" w:rsidP="009E4ACF">
            <w:r w:rsidRPr="0033033B">
              <w:rPr>
                <w:b/>
                <w:bCs/>
              </w:rPr>
              <w:t>Detil:</w:t>
            </w:r>
            <w:r>
              <w:rPr>
                <w:b/>
                <w:bCs/>
              </w:rPr>
              <w:t xml:space="preserve"> </w:t>
            </w:r>
            <w:r>
              <w:t xml:space="preserve">Sebuah </w:t>
            </w:r>
            <w:r>
              <w:rPr>
                <w:i/>
                <w:iCs/>
              </w:rPr>
              <w:t xml:space="preserve">application service </w:t>
            </w:r>
            <w:r>
              <w:t xml:space="preserve">yang merupakan komponen dari SOAPSD yang menerima inputan dari </w:t>
            </w:r>
            <w:r>
              <w:rPr>
                <w:i/>
                <w:iCs/>
              </w:rPr>
              <w:t xml:space="preserve">receiver input, </w:t>
            </w:r>
            <w:r>
              <w:t>untuk melakukan proses identifikasi pekerja yang tepat dalam melakukan pekerjaan untuk kemudian selanjutnya dilakukan alokasi pekerjaan dan informasi yang dihasilkan diteruskan kepada SIMP.</w:t>
            </w:r>
          </w:p>
          <w:p w14:paraId="2E06658F" w14:textId="77777777" w:rsidR="009E4ACF" w:rsidRPr="00463C7A" w:rsidRDefault="009E4ACF" w:rsidP="009E4ACF">
            <w:pPr>
              <w:rPr>
                <w:i/>
                <w:iCs/>
              </w:rPr>
            </w:pPr>
            <w:r w:rsidRPr="0033033B">
              <w:rPr>
                <w:b/>
                <w:bCs/>
              </w:rPr>
              <w:t>Dampak:</w:t>
            </w:r>
            <w:r>
              <w:rPr>
                <w:b/>
                <w:bCs/>
              </w:rPr>
              <w:t xml:space="preserve"> </w:t>
            </w:r>
            <w:r>
              <w:t xml:space="preserve">Permasalahan terkait dengan RCMPSP dapat diatasi dengan adanya bantuan </w:t>
            </w:r>
            <w:r w:rsidRPr="00463C7A">
              <w:rPr>
                <w:i/>
                <w:iCs/>
              </w:rPr>
              <w:t>service</w:t>
            </w:r>
            <w:r>
              <w:t xml:space="preserve"> ini.</w:t>
            </w:r>
          </w:p>
        </w:tc>
      </w:tr>
      <w:tr w:rsidR="009E4ACF" w:rsidRPr="003D30C5" w14:paraId="6EB78CD6" w14:textId="77777777" w:rsidTr="003E6F93">
        <w:tc>
          <w:tcPr>
            <w:tcW w:w="376" w:type="pct"/>
            <w:shd w:val="clear" w:color="auto" w:fill="FFFFFF" w:themeFill="background1"/>
          </w:tcPr>
          <w:p w14:paraId="43325564" w14:textId="77777777" w:rsidR="009E4ACF" w:rsidRDefault="009E4ACF" w:rsidP="009E4ACF">
            <w:r>
              <w:t>C.1</w:t>
            </w:r>
          </w:p>
        </w:tc>
        <w:tc>
          <w:tcPr>
            <w:tcW w:w="4624" w:type="pct"/>
            <w:shd w:val="clear" w:color="auto" w:fill="FFFFFF" w:themeFill="background1"/>
          </w:tcPr>
          <w:p w14:paraId="7D02C0D4" w14:textId="77777777" w:rsidR="009E4ACF" w:rsidRPr="00885AE5" w:rsidRDefault="009E4ACF" w:rsidP="009E4ACF">
            <w:pPr>
              <w:rPr>
                <w:i/>
                <w:iCs/>
              </w:rPr>
            </w:pPr>
            <w:r>
              <w:rPr>
                <w:b/>
                <w:bCs/>
              </w:rPr>
              <w:t xml:space="preserve">Nama: </w:t>
            </w:r>
            <w:r>
              <w:t>Sistem Informasi Manajemen Proyek</w:t>
            </w:r>
          </w:p>
          <w:p w14:paraId="6DAC8D9C" w14:textId="77777777" w:rsidR="009E4ACF" w:rsidRDefault="009E4ACF" w:rsidP="009E4ACF">
            <w:pPr>
              <w:rPr>
                <w:i/>
                <w:iCs/>
              </w:rPr>
            </w:pPr>
            <w:r w:rsidRPr="0033033B">
              <w:rPr>
                <w:b/>
                <w:bCs/>
              </w:rPr>
              <w:t>Type:</w:t>
            </w:r>
            <w:r>
              <w:t xml:space="preserve"> </w:t>
            </w:r>
            <w:r>
              <w:rPr>
                <w:i/>
                <w:iCs/>
              </w:rPr>
              <w:t>Application Component</w:t>
            </w:r>
          </w:p>
          <w:p w14:paraId="0FC1789C" w14:textId="7203FD32" w:rsidR="009E4ACF" w:rsidRPr="0033033B" w:rsidRDefault="009E4ACF" w:rsidP="009E4ACF">
            <w:r>
              <w:rPr>
                <w:noProof/>
              </w:rPr>
              <w:drawing>
                <wp:inline distT="0" distB="0" distL="0" distR="0" wp14:anchorId="77348BB0" wp14:editId="50AE4D83">
                  <wp:extent cx="4810760" cy="591162"/>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850782" cy="596080"/>
                          </a:xfrm>
                          <a:prstGeom prst="rect">
                            <a:avLst/>
                          </a:prstGeom>
                        </pic:spPr>
                      </pic:pic>
                    </a:graphicData>
                  </a:graphic>
                </wp:inline>
              </w:drawing>
            </w:r>
          </w:p>
          <w:p w14:paraId="0C3CB18C" w14:textId="77777777" w:rsidR="009E4ACF" w:rsidRPr="00463C7A" w:rsidRDefault="009E4ACF" w:rsidP="009E4ACF">
            <w:r w:rsidRPr="0033033B">
              <w:rPr>
                <w:b/>
                <w:bCs/>
              </w:rPr>
              <w:t>Detil:</w:t>
            </w:r>
            <w:r>
              <w:rPr>
                <w:b/>
                <w:bCs/>
              </w:rPr>
              <w:t xml:space="preserve"> </w:t>
            </w:r>
            <w:r>
              <w:t xml:space="preserve">Sebuah komponen aplikasi </w:t>
            </w:r>
            <w:r w:rsidRPr="000607C2">
              <w:t>yang digunakan suatu organisasi, untuk menghasilkan, menyimpan, dan mengelola data Proyek dalam mengejar kinerja Proyek yang optimal</w:t>
            </w:r>
          </w:p>
          <w:p w14:paraId="0F73F62B" w14:textId="77777777" w:rsidR="009E4ACF" w:rsidRPr="00463C7A" w:rsidRDefault="009E4ACF" w:rsidP="009E4ACF">
            <w:pPr>
              <w:rPr>
                <w:i/>
                <w:iCs/>
              </w:rPr>
            </w:pPr>
            <w:r w:rsidRPr="0033033B">
              <w:rPr>
                <w:b/>
                <w:bCs/>
              </w:rPr>
              <w:t>Dampak:</w:t>
            </w:r>
            <w:r>
              <w:rPr>
                <w:b/>
                <w:bCs/>
              </w:rPr>
              <w:t xml:space="preserve"> </w:t>
            </w:r>
            <w:r>
              <w:t xml:space="preserve">Proyek yang telah dibuat dapat dikawal pada seluruh grup proses manajemen proyek oleh manajer proyek, di mana seluruh datanya terdata dalam sebuah </w:t>
            </w:r>
            <w:r>
              <w:rPr>
                <w:i/>
                <w:iCs/>
              </w:rPr>
              <w:t xml:space="preserve">server </w:t>
            </w:r>
            <w:r>
              <w:t>PMIS.</w:t>
            </w:r>
          </w:p>
        </w:tc>
      </w:tr>
    </w:tbl>
    <w:p w14:paraId="0B4A16BA" w14:textId="6E75FEFA" w:rsidR="00257C20" w:rsidRDefault="00257C20">
      <w:pPr>
        <w:rPr>
          <w:ins w:id="3708" w:author="Ilham Nur Pratama" w:date="2023-05-21T21:59:00Z"/>
        </w:rPr>
      </w:pPr>
    </w:p>
    <w:p w14:paraId="3FC39C0E" w14:textId="77777777" w:rsidR="00257C20" w:rsidRDefault="00257C20">
      <w:pPr>
        <w:spacing w:line="259" w:lineRule="auto"/>
        <w:jc w:val="left"/>
        <w:rPr>
          <w:ins w:id="3709" w:author="Ilham Nur Pratama" w:date="2023-05-21T21:59:00Z"/>
        </w:rPr>
      </w:pPr>
      <w:ins w:id="3710" w:author="Ilham Nur Pratama" w:date="2023-05-21T21:59:00Z">
        <w:r>
          <w:br w:type="page"/>
        </w:r>
      </w:ins>
    </w:p>
    <w:p w14:paraId="75EE56E1" w14:textId="55D718A8" w:rsidR="00AD3B0E" w:rsidRDefault="00AD3B0E">
      <w:pPr>
        <w:pStyle w:val="Caption"/>
        <w:rPr>
          <w:ins w:id="3711" w:author="Ilham Nur Pratama" w:date="2023-05-21T22:07:00Z"/>
        </w:rPr>
        <w:pPrChange w:id="3712" w:author="Ilham Nur Pratama" w:date="2023-05-21T22:29:00Z">
          <w:pPr/>
        </w:pPrChange>
      </w:pPr>
      <w:bookmarkStart w:id="3713" w:name="_Toc135601558"/>
      <w:ins w:id="3714" w:author="Ilham Nur Pratama" w:date="2023-05-21T22:07:00Z">
        <w:r>
          <w:lastRenderedPageBreak/>
          <w:t xml:space="preserve">Tabel </w:t>
        </w:r>
      </w:ins>
      <w:ins w:id="3715"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716"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717" w:author="Ilham Nur Pratama" w:date="2023-05-24T22:54:00Z">
        <w:r w:rsidR="000D26C4">
          <w:rPr>
            <w:noProof/>
          </w:rPr>
          <w:t>24</w:t>
        </w:r>
      </w:ins>
      <w:ins w:id="3718" w:author="Ilham Nur Pratama" w:date="2023-05-21T22:40:00Z">
        <w:r w:rsidR="00985B1D">
          <w:fldChar w:fldCharType="end"/>
        </w:r>
      </w:ins>
      <w:ins w:id="3719" w:author="Ilham Nur Pratama" w:date="2023-05-21T22:07:00Z">
        <w:r>
          <w:t xml:space="preserve"> </w:t>
        </w:r>
        <w:r w:rsidRPr="004C559E">
          <w:t>Elemen aplikasi SOAPSD (sambungan)</w:t>
        </w:r>
        <w:bookmarkEnd w:id="3713"/>
      </w:ins>
    </w:p>
    <w:tbl>
      <w:tblPr>
        <w:tblStyle w:val="TableGrid"/>
        <w:tblW w:w="5000" w:type="pct"/>
        <w:tblLook w:val="04A0" w:firstRow="1" w:lastRow="0" w:firstColumn="1" w:lastColumn="0" w:noHBand="0" w:noVBand="1"/>
      </w:tblPr>
      <w:tblGrid>
        <w:gridCol w:w="639"/>
        <w:gridCol w:w="7855"/>
      </w:tblGrid>
      <w:tr w:rsidR="009E4ACF" w:rsidRPr="003D30C5" w14:paraId="33D68BE3" w14:textId="77777777" w:rsidTr="003E6F93">
        <w:trPr>
          <w:ins w:id="3720" w:author="Ilham Nur Pratama" w:date="2023-05-21T22:04:00Z"/>
        </w:trPr>
        <w:tc>
          <w:tcPr>
            <w:tcW w:w="376" w:type="pct"/>
            <w:shd w:val="clear" w:color="auto" w:fill="FFFFFF" w:themeFill="background1"/>
          </w:tcPr>
          <w:p w14:paraId="643957DB" w14:textId="3C40583F" w:rsidR="009E4ACF" w:rsidRDefault="009E4ACF" w:rsidP="009E4ACF">
            <w:pPr>
              <w:rPr>
                <w:ins w:id="3721" w:author="Ilham Nur Pratama" w:date="2023-05-21T22:04:00Z"/>
              </w:rPr>
            </w:pPr>
            <w:ins w:id="3722" w:author="finnet" w:date="2023-05-21T22:04:00Z">
              <w:r w:rsidRPr="0033033B">
                <w:rPr>
                  <w:b/>
                  <w:bCs/>
                </w:rPr>
                <w:t>ID</w:t>
              </w:r>
            </w:ins>
          </w:p>
        </w:tc>
        <w:tc>
          <w:tcPr>
            <w:tcW w:w="4624" w:type="pct"/>
            <w:shd w:val="clear" w:color="auto" w:fill="FFFFFF" w:themeFill="background1"/>
          </w:tcPr>
          <w:p w14:paraId="06EC571C" w14:textId="0B862A61" w:rsidR="009E4ACF" w:rsidRDefault="009E4ACF" w:rsidP="009E4ACF">
            <w:pPr>
              <w:rPr>
                <w:ins w:id="3723" w:author="Ilham Nur Pratama" w:date="2023-05-21T22:04:00Z"/>
                <w:b/>
                <w:bCs/>
              </w:rPr>
            </w:pPr>
            <w:ins w:id="3724" w:author="finnet" w:date="2023-05-21T22:04:00Z">
              <w:r w:rsidRPr="0033033B">
                <w:rPr>
                  <w:b/>
                  <w:bCs/>
                </w:rPr>
                <w:t>Detil</w:t>
              </w:r>
            </w:ins>
          </w:p>
        </w:tc>
      </w:tr>
      <w:tr w:rsidR="009E4ACF" w:rsidRPr="003D30C5" w14:paraId="3BE87576" w14:textId="77777777" w:rsidTr="003E6F93">
        <w:tc>
          <w:tcPr>
            <w:tcW w:w="376" w:type="pct"/>
            <w:shd w:val="clear" w:color="auto" w:fill="FFFFFF" w:themeFill="background1"/>
          </w:tcPr>
          <w:p w14:paraId="12A2D6F2" w14:textId="77777777" w:rsidR="009E4ACF" w:rsidRDefault="009E4ACF" w:rsidP="009E4ACF">
            <w:r>
              <w:t>C.2</w:t>
            </w:r>
          </w:p>
        </w:tc>
        <w:tc>
          <w:tcPr>
            <w:tcW w:w="4624" w:type="pct"/>
            <w:shd w:val="clear" w:color="auto" w:fill="FFFFFF" w:themeFill="background1"/>
          </w:tcPr>
          <w:p w14:paraId="0C1CB64B" w14:textId="77777777" w:rsidR="009E4ACF" w:rsidRPr="00B112AF" w:rsidRDefault="009E4ACF" w:rsidP="009E4ACF">
            <w:pPr>
              <w:rPr>
                <w:i/>
                <w:iCs/>
              </w:rPr>
            </w:pPr>
            <w:r>
              <w:rPr>
                <w:b/>
                <w:bCs/>
              </w:rPr>
              <w:t xml:space="preserve">Nama: </w:t>
            </w:r>
            <w:r>
              <w:t>Sistem Optimasi Alokasi Pekerjaan dan Sumber Daya</w:t>
            </w:r>
          </w:p>
          <w:p w14:paraId="448A0D73" w14:textId="77777777" w:rsidR="009E4ACF" w:rsidRDefault="009E4ACF" w:rsidP="009E4ACF">
            <w:pPr>
              <w:rPr>
                <w:i/>
                <w:iCs/>
              </w:rPr>
            </w:pPr>
            <w:r w:rsidRPr="0033033B">
              <w:rPr>
                <w:b/>
                <w:bCs/>
              </w:rPr>
              <w:t>Type:</w:t>
            </w:r>
            <w:r>
              <w:t xml:space="preserve"> </w:t>
            </w:r>
            <w:r>
              <w:rPr>
                <w:i/>
                <w:iCs/>
              </w:rPr>
              <w:t>Application Component</w:t>
            </w:r>
          </w:p>
          <w:p w14:paraId="7F32C313" w14:textId="430B9A02" w:rsidR="009E4ACF" w:rsidRPr="0033033B" w:rsidRDefault="009E4ACF" w:rsidP="009E4ACF">
            <w:r>
              <w:rPr>
                <w:noProof/>
              </w:rPr>
              <w:drawing>
                <wp:inline distT="0" distB="0" distL="0" distR="0" wp14:anchorId="65B759E5" wp14:editId="49E08A9B">
                  <wp:extent cx="4851070" cy="567593"/>
                  <wp:effectExtent l="0" t="0" r="0" b="444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885657" cy="571640"/>
                          </a:xfrm>
                          <a:prstGeom prst="rect">
                            <a:avLst/>
                          </a:prstGeom>
                        </pic:spPr>
                      </pic:pic>
                    </a:graphicData>
                  </a:graphic>
                </wp:inline>
              </w:drawing>
            </w:r>
          </w:p>
          <w:p w14:paraId="5972A8FC" w14:textId="77777777" w:rsidR="009E4ACF" w:rsidRPr="00463C7A" w:rsidRDefault="009E4ACF" w:rsidP="009E4ACF">
            <w:r w:rsidRPr="0033033B">
              <w:rPr>
                <w:b/>
                <w:bCs/>
              </w:rPr>
              <w:t>Detil:</w:t>
            </w:r>
            <w:r>
              <w:rPr>
                <w:b/>
                <w:bCs/>
              </w:rPr>
              <w:t xml:space="preserve"> </w:t>
            </w:r>
            <w:r>
              <w:t>Sebuah komponen aplikasi yang menjadi penghubung ke SIMP untuk mendapatkan alokasi pekerjaan dan sumber daya yang tepat guna mempercepat waktu perencanaan proyek dan penyelesaian proyek.</w:t>
            </w:r>
          </w:p>
          <w:p w14:paraId="1EC9B9C5" w14:textId="77777777" w:rsidR="009E4ACF" w:rsidRPr="00463C7A" w:rsidRDefault="009E4ACF" w:rsidP="009E4ACF">
            <w:r w:rsidRPr="0033033B">
              <w:rPr>
                <w:b/>
                <w:bCs/>
              </w:rPr>
              <w:t>Dampak:</w:t>
            </w:r>
            <w:r>
              <w:rPr>
                <w:b/>
                <w:bCs/>
              </w:rPr>
              <w:t xml:space="preserve"> </w:t>
            </w:r>
            <w:r>
              <w:t xml:space="preserve">Alokasi pekerjaan yang diberikan berbasis data ketersediaan dan kemampuan sumber daya sehingga </w:t>
            </w:r>
            <w:r>
              <w:rPr>
                <w:i/>
                <w:iCs/>
              </w:rPr>
              <w:t xml:space="preserve">bottleneck </w:t>
            </w:r>
            <w:r>
              <w:t>yang terjadi akibat permasalahan sumber daya dapat diatasi.</w:t>
            </w:r>
          </w:p>
        </w:tc>
      </w:tr>
    </w:tbl>
    <w:p w14:paraId="5FEF00DD" w14:textId="77777777" w:rsidR="005250D7" w:rsidRDefault="005250D7" w:rsidP="003E6F93">
      <w:pPr>
        <w:ind w:left="720"/>
        <w:rPr>
          <w:b/>
          <w:bCs/>
        </w:rPr>
      </w:pPr>
    </w:p>
    <w:p w14:paraId="6F0105AF" w14:textId="2881AC95" w:rsidR="005250D7" w:rsidRDefault="005250D7" w:rsidP="00EE5E34">
      <w:pPr>
        <w:pStyle w:val="Caption"/>
      </w:pPr>
      <w:bookmarkStart w:id="3725" w:name="_Ref135079731"/>
      <w:bookmarkStart w:id="3726" w:name="_Toc135601559"/>
      <w:r>
        <w:t xml:space="preserve">Tabel </w:t>
      </w:r>
      <w:ins w:id="3727"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728"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729" w:author="Ilham Nur Pratama" w:date="2023-05-24T22:54:00Z">
        <w:r w:rsidR="000D26C4">
          <w:rPr>
            <w:noProof/>
          </w:rPr>
          <w:t>25</w:t>
        </w:r>
      </w:ins>
      <w:ins w:id="3730" w:author="Ilham Nur Pratama" w:date="2023-05-21T22:40:00Z">
        <w:r w:rsidR="00985B1D">
          <w:fldChar w:fldCharType="end"/>
        </w:r>
      </w:ins>
      <w:ins w:id="3731" w:author="ilham.nur@office.ui.ac.id" w:date="2023-03-28T20:25:00Z">
        <w:del w:id="3732" w:author="Ilham Nur Pratama" w:date="2023-05-16T21:59:00Z">
          <w:r w:rsidR="005B668B" w:rsidDel="00F848CE">
            <w:fldChar w:fldCharType="begin"/>
          </w:r>
          <w:r w:rsidR="005B668B" w:rsidDel="00F848CE">
            <w:delInstrText xml:space="preserve"> STYLEREF 1 \s </w:delInstrText>
          </w:r>
        </w:del>
      </w:ins>
      <w:del w:id="3733" w:author="Ilham Nur Pratama" w:date="2023-05-16T21:59:00Z">
        <w:r w:rsidR="005B668B" w:rsidDel="00F848CE">
          <w:fldChar w:fldCharType="separate"/>
        </w:r>
        <w:r w:rsidR="00B57DB5" w:rsidDel="00F848CE">
          <w:rPr>
            <w:noProof/>
          </w:rPr>
          <w:delText>3</w:delText>
        </w:r>
      </w:del>
      <w:ins w:id="3734" w:author="ilham.nur@office.ui.ac.id" w:date="2023-03-28T20:25:00Z">
        <w:del w:id="3735"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3736" w:author="Ilham Nur Pratama" w:date="2023-05-16T21:59:00Z">
        <w:r w:rsidR="005A58B4">
          <w:fldChar w:fldCharType="separate"/>
        </w:r>
      </w:del>
      <w:ins w:id="3737" w:author="ilham.nur@office.ui.ac.id" w:date="2023-03-28T20:25:00Z">
        <w:del w:id="3738" w:author="Ilham Nur Pratama" w:date="2023-05-16T21:59:00Z">
          <w:r w:rsidR="005B668B" w:rsidDel="00F848CE">
            <w:fldChar w:fldCharType="end"/>
          </w:r>
        </w:del>
      </w:ins>
      <w:bookmarkEnd w:id="3725"/>
      <w:del w:id="3739"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6</w:delText>
        </w:r>
        <w:r w:rsidR="00B1186E" w:rsidDel="005B668B">
          <w:fldChar w:fldCharType="end"/>
        </w:r>
      </w:del>
      <w:r>
        <w:t xml:space="preserve"> Struktur Lapisan Teknologi EA SOAPSD</w:t>
      </w:r>
      <w:bookmarkEnd w:id="3726"/>
    </w:p>
    <w:tbl>
      <w:tblPr>
        <w:tblStyle w:val="TableGrid"/>
        <w:tblW w:w="5000" w:type="pct"/>
        <w:tblLook w:val="04A0" w:firstRow="1" w:lastRow="0" w:firstColumn="1" w:lastColumn="0" w:noHBand="0" w:noVBand="1"/>
        <w:tblPrChange w:id="3740" w:author="Ilham Nur Pratama" w:date="2023-05-21T22:04:00Z">
          <w:tblPr>
            <w:tblStyle w:val="TableGrid"/>
            <w:tblW w:w="5000" w:type="pct"/>
            <w:tblLook w:val="04A0" w:firstRow="1" w:lastRow="0" w:firstColumn="1" w:lastColumn="0" w:noHBand="0" w:noVBand="1"/>
          </w:tblPr>
        </w:tblPrChange>
      </w:tblPr>
      <w:tblGrid>
        <w:gridCol w:w="598"/>
        <w:gridCol w:w="7896"/>
        <w:tblGridChange w:id="3741">
          <w:tblGrid>
            <w:gridCol w:w="598"/>
            <w:gridCol w:w="7896"/>
          </w:tblGrid>
        </w:tblGridChange>
      </w:tblGrid>
      <w:tr w:rsidR="005250D7" w:rsidRPr="0033033B" w14:paraId="1A62A8CD" w14:textId="77777777" w:rsidTr="009E4ACF">
        <w:trPr>
          <w:tblHeader/>
          <w:trPrChange w:id="3742" w:author="Ilham Nur Pratama" w:date="2023-05-21T22:04:00Z">
            <w:trPr>
              <w:tblHeader/>
            </w:trPr>
          </w:trPrChange>
        </w:trPr>
        <w:tc>
          <w:tcPr>
            <w:tcW w:w="352" w:type="pct"/>
            <w:shd w:val="clear" w:color="auto" w:fill="auto"/>
            <w:tcPrChange w:id="3743" w:author="Ilham Nur Pratama" w:date="2023-05-21T22:04:00Z">
              <w:tcPr>
                <w:tcW w:w="352" w:type="pct"/>
                <w:shd w:val="clear" w:color="auto" w:fill="E2EFD9" w:themeFill="accent6" w:themeFillTint="33"/>
              </w:tcPr>
            </w:tcPrChange>
          </w:tcPr>
          <w:p w14:paraId="1543FDE4" w14:textId="77777777" w:rsidR="005250D7" w:rsidRPr="0033033B" w:rsidRDefault="005250D7" w:rsidP="00463C7A">
            <w:pPr>
              <w:rPr>
                <w:b/>
                <w:bCs/>
              </w:rPr>
            </w:pPr>
            <w:r w:rsidRPr="0033033B">
              <w:rPr>
                <w:b/>
                <w:bCs/>
              </w:rPr>
              <w:t>ID</w:t>
            </w:r>
          </w:p>
        </w:tc>
        <w:tc>
          <w:tcPr>
            <w:tcW w:w="4648" w:type="pct"/>
            <w:shd w:val="clear" w:color="auto" w:fill="auto"/>
            <w:tcPrChange w:id="3744" w:author="Ilham Nur Pratama" w:date="2023-05-21T22:04:00Z">
              <w:tcPr>
                <w:tcW w:w="4648" w:type="pct"/>
                <w:shd w:val="clear" w:color="auto" w:fill="E2EFD9" w:themeFill="accent6" w:themeFillTint="33"/>
              </w:tcPr>
            </w:tcPrChange>
          </w:tcPr>
          <w:p w14:paraId="6C6FDC48" w14:textId="77777777" w:rsidR="005250D7" w:rsidRPr="0033033B" w:rsidRDefault="005250D7" w:rsidP="00463C7A">
            <w:pPr>
              <w:rPr>
                <w:b/>
                <w:bCs/>
              </w:rPr>
            </w:pPr>
            <w:r w:rsidRPr="0033033B">
              <w:rPr>
                <w:b/>
                <w:bCs/>
              </w:rPr>
              <w:t>Detil</w:t>
            </w:r>
          </w:p>
        </w:tc>
      </w:tr>
      <w:tr w:rsidR="005250D7" w:rsidRPr="00024851" w14:paraId="4863C454" w14:textId="77777777" w:rsidTr="003E6F93">
        <w:tc>
          <w:tcPr>
            <w:tcW w:w="352" w:type="pct"/>
            <w:shd w:val="clear" w:color="auto" w:fill="FFFFFF" w:themeFill="background1"/>
          </w:tcPr>
          <w:p w14:paraId="55F270A7" w14:textId="77777777" w:rsidR="005250D7" w:rsidRDefault="005250D7" w:rsidP="00463C7A">
            <w:r>
              <w:t>D.1</w:t>
            </w:r>
          </w:p>
        </w:tc>
        <w:tc>
          <w:tcPr>
            <w:tcW w:w="4648" w:type="pct"/>
            <w:shd w:val="clear" w:color="auto" w:fill="FFFFFF" w:themeFill="background1"/>
          </w:tcPr>
          <w:p w14:paraId="50D888A4" w14:textId="77777777" w:rsidR="005250D7" w:rsidRPr="00463C7A" w:rsidRDefault="005250D7" w:rsidP="00463C7A">
            <w:pPr>
              <w:rPr>
                <w:i/>
                <w:iCs/>
              </w:rPr>
            </w:pPr>
            <w:r w:rsidRPr="0033033B">
              <w:rPr>
                <w:b/>
                <w:bCs/>
              </w:rPr>
              <w:t>Nama:</w:t>
            </w:r>
            <w:r>
              <w:t xml:space="preserve"> C</w:t>
            </w:r>
            <w:r>
              <w:rPr>
                <w:i/>
                <w:iCs/>
              </w:rPr>
              <w:t>lient Device</w:t>
            </w:r>
          </w:p>
          <w:p w14:paraId="1DFECA7B" w14:textId="77777777" w:rsidR="005250D7" w:rsidRPr="0036124C" w:rsidRDefault="005250D7" w:rsidP="00463C7A">
            <w:r w:rsidRPr="0033033B">
              <w:rPr>
                <w:b/>
                <w:bCs/>
              </w:rPr>
              <w:t>Type</w:t>
            </w:r>
            <w:r>
              <w:rPr>
                <w:b/>
                <w:bCs/>
              </w:rPr>
              <w:t xml:space="preserve">: </w:t>
            </w:r>
            <w:r>
              <w:rPr>
                <w:i/>
                <w:iCs/>
              </w:rPr>
              <w:t>Technology Device</w:t>
            </w:r>
          </w:p>
          <w:p w14:paraId="52AA8E6C" w14:textId="669B96ED" w:rsidR="005250D7" w:rsidRDefault="005250D7" w:rsidP="00463C7A">
            <w:r>
              <w:rPr>
                <w:noProof/>
              </w:rPr>
              <w:drawing>
                <wp:inline distT="0" distB="0" distL="0" distR="0" wp14:anchorId="20E56EE9" wp14:editId="46324B5A">
                  <wp:extent cx="4873451" cy="617778"/>
                  <wp:effectExtent l="0" t="0" r="3810" b="0"/>
                  <wp:docPr id="80" name="Picture 8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10;&#10;Description automatically generated"/>
                          <pic:cNvPicPr/>
                        </pic:nvPicPr>
                        <pic:blipFill>
                          <a:blip r:embed="rId106"/>
                          <a:stretch>
                            <a:fillRect/>
                          </a:stretch>
                        </pic:blipFill>
                        <pic:spPr>
                          <a:xfrm>
                            <a:off x="0" y="0"/>
                            <a:ext cx="4896420" cy="620690"/>
                          </a:xfrm>
                          <a:prstGeom prst="rect">
                            <a:avLst/>
                          </a:prstGeom>
                        </pic:spPr>
                      </pic:pic>
                    </a:graphicData>
                  </a:graphic>
                </wp:inline>
              </w:drawing>
            </w:r>
          </w:p>
          <w:p w14:paraId="7426B8D9" w14:textId="77777777" w:rsidR="005250D7" w:rsidRPr="00463C7A" w:rsidRDefault="005250D7" w:rsidP="00463C7A">
            <w:r w:rsidRPr="0033033B">
              <w:rPr>
                <w:b/>
                <w:bCs/>
              </w:rPr>
              <w:t>Detil:</w:t>
            </w:r>
            <w:r>
              <w:t xml:space="preserve"> Sebuah </w:t>
            </w:r>
            <w:r>
              <w:rPr>
                <w:i/>
                <w:iCs/>
              </w:rPr>
              <w:t xml:space="preserve">device </w:t>
            </w:r>
            <w:r>
              <w:t xml:space="preserve">yang digunakan oleh </w:t>
            </w:r>
            <w:r w:rsidRPr="00463C7A">
              <w:rPr>
                <w:i/>
                <w:iCs/>
              </w:rPr>
              <w:t>client</w:t>
            </w:r>
            <w:r>
              <w:rPr>
                <w:i/>
                <w:iCs/>
              </w:rPr>
              <w:t xml:space="preserve"> </w:t>
            </w:r>
            <w:r>
              <w:t xml:space="preserve">baik </w:t>
            </w:r>
            <w:r>
              <w:rPr>
                <w:i/>
                <w:iCs/>
              </w:rPr>
              <w:t xml:space="preserve">planner </w:t>
            </w:r>
            <w:r>
              <w:t xml:space="preserve">atau </w:t>
            </w:r>
            <w:r>
              <w:rPr>
                <w:i/>
                <w:iCs/>
              </w:rPr>
              <w:t xml:space="preserve">executor </w:t>
            </w:r>
            <w:r>
              <w:t xml:space="preserve">untuk melakukan interaksi dengan aplikasi yang ada. Koneksi perangkat dijaga pada layanan </w:t>
            </w:r>
            <w:r>
              <w:rPr>
                <w:i/>
                <w:iCs/>
              </w:rPr>
              <w:t xml:space="preserve">secure connection </w:t>
            </w:r>
            <w:r>
              <w:t>untuk memastikan data yang dikirimkan sudah aman.</w:t>
            </w:r>
          </w:p>
          <w:p w14:paraId="0C8E4117" w14:textId="77777777" w:rsidR="005250D7" w:rsidRPr="00C70650" w:rsidRDefault="005250D7" w:rsidP="00463C7A">
            <w:r w:rsidRPr="0033033B">
              <w:rPr>
                <w:b/>
                <w:bCs/>
              </w:rPr>
              <w:t>Dampak:</w:t>
            </w:r>
            <w:r>
              <w:rPr>
                <w:b/>
                <w:bCs/>
              </w:rPr>
              <w:t xml:space="preserve"> </w:t>
            </w:r>
            <w:r>
              <w:t>Apikasi yang telah dibangun dapat diakses oleh pengguna.</w:t>
            </w:r>
          </w:p>
        </w:tc>
      </w:tr>
    </w:tbl>
    <w:p w14:paraId="528F5831" w14:textId="72F6C8A5" w:rsidR="00AA4B02" w:rsidRDefault="00AA4B02">
      <w:pPr>
        <w:rPr>
          <w:ins w:id="3745" w:author="Ilham Nur Pratama" w:date="2023-05-21T21:59:00Z"/>
        </w:rPr>
      </w:pPr>
    </w:p>
    <w:p w14:paraId="007C5EDA" w14:textId="77777777" w:rsidR="00AA4B02" w:rsidRDefault="00AA4B02">
      <w:pPr>
        <w:spacing w:line="259" w:lineRule="auto"/>
        <w:jc w:val="left"/>
        <w:rPr>
          <w:ins w:id="3746" w:author="Ilham Nur Pratama" w:date="2023-05-21T21:59:00Z"/>
        </w:rPr>
      </w:pPr>
      <w:ins w:id="3747" w:author="Ilham Nur Pratama" w:date="2023-05-21T21:59:00Z">
        <w:r>
          <w:br w:type="page"/>
        </w:r>
      </w:ins>
    </w:p>
    <w:p w14:paraId="638126F7" w14:textId="65DB595A" w:rsidR="00E44675" w:rsidRDefault="00E44675">
      <w:pPr>
        <w:pStyle w:val="Caption"/>
        <w:rPr>
          <w:ins w:id="3748" w:author="Ilham Nur Pratama" w:date="2023-05-21T22:08:00Z"/>
        </w:rPr>
        <w:pPrChange w:id="3749" w:author="Ilham Nur Pratama" w:date="2023-05-21T22:29:00Z">
          <w:pPr/>
        </w:pPrChange>
      </w:pPr>
      <w:bookmarkStart w:id="3750" w:name="_Toc135601560"/>
      <w:ins w:id="3751" w:author="Ilham Nur Pratama" w:date="2023-05-21T22:08:00Z">
        <w:r>
          <w:lastRenderedPageBreak/>
          <w:t xml:space="preserve">Tabel </w:t>
        </w:r>
      </w:ins>
      <w:ins w:id="3752"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753"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754" w:author="Ilham Nur Pratama" w:date="2023-05-24T22:54:00Z">
        <w:r w:rsidR="000D26C4">
          <w:rPr>
            <w:noProof/>
          </w:rPr>
          <w:t>26</w:t>
        </w:r>
      </w:ins>
      <w:ins w:id="3755" w:author="Ilham Nur Pratama" w:date="2023-05-21T22:40:00Z">
        <w:r w:rsidR="00985B1D">
          <w:fldChar w:fldCharType="end"/>
        </w:r>
      </w:ins>
      <w:ins w:id="3756" w:author="Ilham Nur Pratama" w:date="2023-05-21T22:08:00Z">
        <w:r>
          <w:t xml:space="preserve"> </w:t>
        </w:r>
        <w:r w:rsidRPr="00DC3DCC">
          <w:t>Struktur Lapisan Teknologi EA SOAPSD</w:t>
        </w:r>
        <w:r>
          <w:t xml:space="preserve"> (sambungan)</w:t>
        </w:r>
        <w:bookmarkEnd w:id="3750"/>
      </w:ins>
    </w:p>
    <w:tbl>
      <w:tblPr>
        <w:tblStyle w:val="TableGrid"/>
        <w:tblW w:w="5000" w:type="pct"/>
        <w:tblLook w:val="04A0" w:firstRow="1" w:lastRow="0" w:firstColumn="1" w:lastColumn="0" w:noHBand="0" w:noVBand="1"/>
      </w:tblPr>
      <w:tblGrid>
        <w:gridCol w:w="598"/>
        <w:gridCol w:w="7896"/>
      </w:tblGrid>
      <w:tr w:rsidR="00AD3B0E" w:rsidRPr="00024851" w14:paraId="792BA09D" w14:textId="77777777" w:rsidTr="003E6F93">
        <w:trPr>
          <w:ins w:id="3757" w:author="Ilham Nur Pratama" w:date="2023-05-21T22:07:00Z"/>
        </w:trPr>
        <w:tc>
          <w:tcPr>
            <w:tcW w:w="352" w:type="pct"/>
            <w:shd w:val="clear" w:color="auto" w:fill="FFFFFF" w:themeFill="background1"/>
          </w:tcPr>
          <w:p w14:paraId="02EE9E93" w14:textId="60B72623" w:rsidR="00AD3B0E" w:rsidRDefault="00AD3B0E" w:rsidP="00AD3B0E">
            <w:pPr>
              <w:rPr>
                <w:ins w:id="3758" w:author="Ilham Nur Pratama" w:date="2023-05-21T22:07:00Z"/>
              </w:rPr>
            </w:pPr>
            <w:ins w:id="3759" w:author="finnet" w:date="2023-05-21T22:07:00Z">
              <w:r w:rsidRPr="0033033B">
                <w:rPr>
                  <w:b/>
                  <w:bCs/>
                </w:rPr>
                <w:t>ID</w:t>
              </w:r>
            </w:ins>
          </w:p>
        </w:tc>
        <w:tc>
          <w:tcPr>
            <w:tcW w:w="4648" w:type="pct"/>
            <w:shd w:val="clear" w:color="auto" w:fill="FFFFFF" w:themeFill="background1"/>
          </w:tcPr>
          <w:p w14:paraId="174625FA" w14:textId="6D3EEFC5" w:rsidR="00AD3B0E" w:rsidRPr="0033033B" w:rsidRDefault="00AD3B0E" w:rsidP="00AD3B0E">
            <w:pPr>
              <w:rPr>
                <w:ins w:id="3760" w:author="Ilham Nur Pratama" w:date="2023-05-21T22:07:00Z"/>
                <w:b/>
                <w:bCs/>
              </w:rPr>
            </w:pPr>
            <w:ins w:id="3761" w:author="finnet" w:date="2023-05-21T22:07:00Z">
              <w:r w:rsidRPr="0033033B">
                <w:rPr>
                  <w:b/>
                  <w:bCs/>
                </w:rPr>
                <w:t>Detil</w:t>
              </w:r>
            </w:ins>
          </w:p>
        </w:tc>
      </w:tr>
      <w:tr w:rsidR="00AD3B0E" w:rsidRPr="00024851" w14:paraId="77F86656" w14:textId="77777777" w:rsidTr="003E6F93">
        <w:tc>
          <w:tcPr>
            <w:tcW w:w="352" w:type="pct"/>
            <w:shd w:val="clear" w:color="auto" w:fill="FFFFFF" w:themeFill="background1"/>
          </w:tcPr>
          <w:p w14:paraId="366FB477" w14:textId="77777777" w:rsidR="00AD3B0E" w:rsidRDefault="00AD3B0E" w:rsidP="00AD3B0E">
            <w:r>
              <w:t>D.2</w:t>
            </w:r>
          </w:p>
        </w:tc>
        <w:tc>
          <w:tcPr>
            <w:tcW w:w="4648" w:type="pct"/>
            <w:shd w:val="clear" w:color="auto" w:fill="FFFFFF" w:themeFill="background1"/>
          </w:tcPr>
          <w:p w14:paraId="766B0CEC" w14:textId="77777777" w:rsidR="00AD3B0E" w:rsidRDefault="00AD3B0E" w:rsidP="00AD3B0E">
            <w:r w:rsidRPr="0033033B">
              <w:rPr>
                <w:b/>
                <w:bCs/>
              </w:rPr>
              <w:t>Nama:</w:t>
            </w:r>
            <w:r>
              <w:t xml:space="preserve"> PMIS Server</w:t>
            </w:r>
          </w:p>
          <w:p w14:paraId="03DBB5D2" w14:textId="77777777" w:rsidR="00AD3B0E" w:rsidRPr="0036124C" w:rsidRDefault="00AD3B0E" w:rsidP="00AD3B0E">
            <w:r w:rsidRPr="0033033B">
              <w:rPr>
                <w:b/>
                <w:bCs/>
              </w:rPr>
              <w:t>Type</w:t>
            </w:r>
            <w:r>
              <w:rPr>
                <w:b/>
                <w:bCs/>
              </w:rPr>
              <w:t xml:space="preserve">: </w:t>
            </w:r>
            <w:r>
              <w:rPr>
                <w:i/>
                <w:iCs/>
              </w:rPr>
              <w:t>Technology Device</w:t>
            </w:r>
          </w:p>
          <w:p w14:paraId="1EDAE4FA" w14:textId="2ACB3EB5" w:rsidR="00AD3B0E" w:rsidRDefault="00AD3B0E" w:rsidP="00AD3B0E">
            <w:r>
              <w:rPr>
                <w:noProof/>
              </w:rPr>
              <w:drawing>
                <wp:inline distT="0" distB="0" distL="0" distR="0" wp14:anchorId="5783FFE7" wp14:editId="12819CE1">
                  <wp:extent cx="4872990" cy="559271"/>
                  <wp:effectExtent l="0" t="0" r="381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930310" cy="565850"/>
                          </a:xfrm>
                          <a:prstGeom prst="rect">
                            <a:avLst/>
                          </a:prstGeom>
                        </pic:spPr>
                      </pic:pic>
                    </a:graphicData>
                  </a:graphic>
                </wp:inline>
              </w:drawing>
            </w:r>
          </w:p>
          <w:p w14:paraId="4E8EFA53" w14:textId="77777777" w:rsidR="00AD3B0E" w:rsidRPr="007F18CB" w:rsidRDefault="00AD3B0E" w:rsidP="00AD3B0E">
            <w:pPr>
              <w:rPr>
                <w:b/>
                <w:bCs/>
              </w:rPr>
            </w:pPr>
            <w:r w:rsidRPr="0033033B">
              <w:rPr>
                <w:b/>
                <w:bCs/>
              </w:rPr>
              <w:t>Detil:</w:t>
            </w:r>
            <w:r>
              <w:t xml:space="preserve"> Sebuah perangkat yang digunakan untuk menjalankan SIMP dan SOAPSD secara </w:t>
            </w:r>
            <w:r>
              <w:rPr>
                <w:i/>
                <w:iCs/>
              </w:rPr>
              <w:t xml:space="preserve">cloud </w:t>
            </w:r>
            <w:r>
              <w:t>sehingga dapat diakses oleh pengguna melalui jaringan publik.</w:t>
            </w:r>
          </w:p>
          <w:p w14:paraId="5E262222" w14:textId="77777777" w:rsidR="00AD3B0E" w:rsidRPr="00463C7A" w:rsidRDefault="00AD3B0E" w:rsidP="00AD3B0E">
            <w:pPr>
              <w:rPr>
                <w:i/>
                <w:iCs/>
              </w:rPr>
            </w:pPr>
            <w:r w:rsidRPr="0033033B">
              <w:rPr>
                <w:b/>
                <w:bCs/>
              </w:rPr>
              <w:t>Dampak:</w:t>
            </w:r>
            <w:r>
              <w:rPr>
                <w:b/>
                <w:bCs/>
              </w:rPr>
              <w:t xml:space="preserve"> </w:t>
            </w:r>
            <w:r>
              <w:t xml:space="preserve">Aplikasi SIMP dan SOAPSD dapat diakses melalui perangkat yang dimiliki oleh </w:t>
            </w:r>
            <w:r>
              <w:rPr>
                <w:i/>
                <w:iCs/>
              </w:rPr>
              <w:t>client.</w:t>
            </w:r>
          </w:p>
        </w:tc>
      </w:tr>
      <w:tr w:rsidR="00AD3B0E" w:rsidRPr="00024851" w14:paraId="65AF2DE6" w14:textId="77777777" w:rsidTr="003E6F93">
        <w:tc>
          <w:tcPr>
            <w:tcW w:w="352" w:type="pct"/>
            <w:shd w:val="clear" w:color="auto" w:fill="FFFFFF" w:themeFill="background1"/>
          </w:tcPr>
          <w:p w14:paraId="0F7AF857" w14:textId="77777777" w:rsidR="00AD3B0E" w:rsidRDefault="00AD3B0E" w:rsidP="00AD3B0E">
            <w:r>
              <w:t>Y.1</w:t>
            </w:r>
          </w:p>
        </w:tc>
        <w:tc>
          <w:tcPr>
            <w:tcW w:w="4648" w:type="pct"/>
            <w:shd w:val="clear" w:color="auto" w:fill="FFFFFF" w:themeFill="background1"/>
          </w:tcPr>
          <w:p w14:paraId="7B95E842" w14:textId="77777777" w:rsidR="00AD3B0E" w:rsidRDefault="00AD3B0E" w:rsidP="00AD3B0E">
            <w:r w:rsidRPr="0033033B">
              <w:rPr>
                <w:b/>
                <w:bCs/>
              </w:rPr>
              <w:t>Nama:</w:t>
            </w:r>
            <w:r>
              <w:t xml:space="preserve"> </w:t>
            </w:r>
            <w:r w:rsidRPr="00463C7A">
              <w:rPr>
                <w:i/>
                <w:iCs/>
              </w:rPr>
              <w:t>Database</w:t>
            </w:r>
            <w:r>
              <w:t xml:space="preserve"> SOAPSD</w:t>
            </w:r>
          </w:p>
          <w:p w14:paraId="40FC3732" w14:textId="77777777" w:rsidR="00AD3B0E" w:rsidRPr="0036124C" w:rsidRDefault="00AD3B0E" w:rsidP="00AD3B0E">
            <w:r w:rsidRPr="0033033B">
              <w:rPr>
                <w:b/>
                <w:bCs/>
              </w:rPr>
              <w:t>Type</w:t>
            </w:r>
            <w:r>
              <w:rPr>
                <w:b/>
                <w:bCs/>
              </w:rPr>
              <w:t xml:space="preserve">: </w:t>
            </w:r>
            <w:r>
              <w:rPr>
                <w:i/>
                <w:iCs/>
              </w:rPr>
              <w:t>System Software</w:t>
            </w:r>
          </w:p>
          <w:p w14:paraId="26DE3F86" w14:textId="3C86FB5B" w:rsidR="00AD3B0E" w:rsidRDefault="00AD3B0E" w:rsidP="00AD3B0E">
            <w:r>
              <w:rPr>
                <w:noProof/>
              </w:rPr>
              <w:drawing>
                <wp:inline distT="0" distB="0" distL="0" distR="0" wp14:anchorId="750ED295" wp14:editId="116C2DC5">
                  <wp:extent cx="4872990" cy="55583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921762" cy="561396"/>
                          </a:xfrm>
                          <a:prstGeom prst="rect">
                            <a:avLst/>
                          </a:prstGeom>
                        </pic:spPr>
                      </pic:pic>
                    </a:graphicData>
                  </a:graphic>
                </wp:inline>
              </w:drawing>
            </w:r>
          </w:p>
          <w:p w14:paraId="3737C0A9" w14:textId="77777777" w:rsidR="00AD3B0E" w:rsidRPr="00BD5746" w:rsidRDefault="00AD3B0E" w:rsidP="00AD3B0E">
            <w:pPr>
              <w:rPr>
                <w:b/>
                <w:bCs/>
              </w:rPr>
            </w:pPr>
            <w:r w:rsidRPr="0033033B">
              <w:rPr>
                <w:b/>
                <w:bCs/>
              </w:rPr>
              <w:t>Detil:</w:t>
            </w:r>
            <w:r>
              <w:t xml:space="preserve"> Sebuah sistem basis data yang berfungsi untuk menampung beberapa parameter untuk keperluan alokasi pekerjaan pada sumber daya yang sesuai. Sistem basis data ini menggunakan beberapa data yang dimiliki oleh basis data SIMP untuk memastikan singkronisasi data.</w:t>
            </w:r>
          </w:p>
          <w:p w14:paraId="70E6EA15" w14:textId="77777777" w:rsidR="00AD3B0E" w:rsidRPr="00463C7A" w:rsidRDefault="00AD3B0E" w:rsidP="00AD3B0E">
            <w:r w:rsidRPr="0033033B">
              <w:rPr>
                <w:b/>
                <w:bCs/>
              </w:rPr>
              <w:t>Dampak:</w:t>
            </w:r>
            <w:r>
              <w:rPr>
                <w:b/>
                <w:bCs/>
              </w:rPr>
              <w:t xml:space="preserve"> </w:t>
            </w:r>
            <w:r>
              <w:t>Aplikasi dapat melakukan alokasi pekerjaan dan sumber daya berdasarkan bank data yang dimiliki.</w:t>
            </w:r>
          </w:p>
        </w:tc>
      </w:tr>
    </w:tbl>
    <w:p w14:paraId="51BD470B" w14:textId="3D306FF4" w:rsidR="00AA4B02" w:rsidRDefault="00AA4B02">
      <w:pPr>
        <w:rPr>
          <w:ins w:id="3762" w:author="Ilham Nur Pratama" w:date="2023-05-21T22:00:00Z"/>
        </w:rPr>
      </w:pPr>
    </w:p>
    <w:p w14:paraId="0643BAF0" w14:textId="77777777" w:rsidR="00AA4B02" w:rsidRDefault="00AA4B02">
      <w:pPr>
        <w:spacing w:line="259" w:lineRule="auto"/>
        <w:jc w:val="left"/>
        <w:rPr>
          <w:ins w:id="3763" w:author="Ilham Nur Pratama" w:date="2023-05-21T22:00:00Z"/>
        </w:rPr>
      </w:pPr>
      <w:ins w:id="3764" w:author="Ilham Nur Pratama" w:date="2023-05-21T22:00:00Z">
        <w:r>
          <w:br w:type="page"/>
        </w:r>
      </w:ins>
    </w:p>
    <w:p w14:paraId="3F3AD912" w14:textId="75F3732F" w:rsidR="00E44675" w:rsidRDefault="00E44675">
      <w:pPr>
        <w:pStyle w:val="Caption"/>
        <w:rPr>
          <w:ins w:id="3765" w:author="Ilham Nur Pratama" w:date="2023-05-21T22:08:00Z"/>
        </w:rPr>
        <w:pPrChange w:id="3766" w:author="Ilham Nur Pratama" w:date="2023-05-21T22:29:00Z">
          <w:pPr/>
        </w:pPrChange>
      </w:pPr>
      <w:bookmarkStart w:id="3767" w:name="_Ref135599678"/>
      <w:bookmarkStart w:id="3768" w:name="_Toc135601561"/>
      <w:ins w:id="3769" w:author="Ilham Nur Pratama" w:date="2023-05-21T22:08:00Z">
        <w:r>
          <w:lastRenderedPageBreak/>
          <w:t xml:space="preserve">Tabel </w:t>
        </w:r>
      </w:ins>
      <w:ins w:id="3770"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771"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772" w:author="Ilham Nur Pratama" w:date="2023-05-24T22:54:00Z">
        <w:r w:rsidR="000D26C4">
          <w:rPr>
            <w:noProof/>
          </w:rPr>
          <w:t>27</w:t>
        </w:r>
      </w:ins>
      <w:ins w:id="3773" w:author="Ilham Nur Pratama" w:date="2023-05-21T22:40:00Z">
        <w:r w:rsidR="00985B1D">
          <w:fldChar w:fldCharType="end"/>
        </w:r>
      </w:ins>
      <w:bookmarkEnd w:id="3767"/>
      <w:ins w:id="3774" w:author="Ilham Nur Pratama" w:date="2023-05-21T22:08:00Z">
        <w:r>
          <w:t xml:space="preserve"> </w:t>
        </w:r>
        <w:r w:rsidRPr="00F9502C">
          <w:t>Struktur Lapisan Teknologi EA SOAPSD</w:t>
        </w:r>
        <w:r>
          <w:t xml:space="preserve"> (sambungan)</w:t>
        </w:r>
        <w:bookmarkEnd w:id="3768"/>
      </w:ins>
    </w:p>
    <w:tbl>
      <w:tblPr>
        <w:tblStyle w:val="TableGrid"/>
        <w:tblW w:w="5000" w:type="pct"/>
        <w:tblLook w:val="04A0" w:firstRow="1" w:lastRow="0" w:firstColumn="1" w:lastColumn="0" w:noHBand="0" w:noVBand="1"/>
      </w:tblPr>
      <w:tblGrid>
        <w:gridCol w:w="598"/>
        <w:gridCol w:w="7896"/>
      </w:tblGrid>
      <w:tr w:rsidR="00AD3B0E" w:rsidRPr="00024851" w14:paraId="116F2DBC" w14:textId="77777777" w:rsidTr="003E6F93">
        <w:trPr>
          <w:ins w:id="3775" w:author="Ilham Nur Pratama" w:date="2023-05-21T22:07:00Z"/>
        </w:trPr>
        <w:tc>
          <w:tcPr>
            <w:tcW w:w="352" w:type="pct"/>
            <w:shd w:val="clear" w:color="auto" w:fill="FFFFFF" w:themeFill="background1"/>
          </w:tcPr>
          <w:p w14:paraId="7956EAA4" w14:textId="33329202" w:rsidR="00AD3B0E" w:rsidRDefault="00AD3B0E" w:rsidP="00AD3B0E">
            <w:pPr>
              <w:rPr>
                <w:ins w:id="3776" w:author="Ilham Nur Pratama" w:date="2023-05-21T22:07:00Z"/>
              </w:rPr>
            </w:pPr>
            <w:ins w:id="3777" w:author="finnet" w:date="2023-05-21T22:07:00Z">
              <w:r w:rsidRPr="0033033B">
                <w:rPr>
                  <w:b/>
                  <w:bCs/>
                </w:rPr>
                <w:t>ID</w:t>
              </w:r>
            </w:ins>
          </w:p>
        </w:tc>
        <w:tc>
          <w:tcPr>
            <w:tcW w:w="4648" w:type="pct"/>
            <w:shd w:val="clear" w:color="auto" w:fill="FFFFFF" w:themeFill="background1"/>
          </w:tcPr>
          <w:p w14:paraId="1674946F" w14:textId="361824F4" w:rsidR="00AD3B0E" w:rsidRPr="0033033B" w:rsidRDefault="00AD3B0E" w:rsidP="00AD3B0E">
            <w:pPr>
              <w:rPr>
                <w:ins w:id="3778" w:author="Ilham Nur Pratama" w:date="2023-05-21T22:07:00Z"/>
                <w:b/>
                <w:bCs/>
              </w:rPr>
            </w:pPr>
            <w:ins w:id="3779" w:author="finnet" w:date="2023-05-21T22:07:00Z">
              <w:r w:rsidRPr="0033033B">
                <w:rPr>
                  <w:b/>
                  <w:bCs/>
                </w:rPr>
                <w:t>Detil</w:t>
              </w:r>
            </w:ins>
          </w:p>
        </w:tc>
      </w:tr>
      <w:tr w:rsidR="00AD3B0E" w:rsidRPr="00024851" w14:paraId="060EE3A7" w14:textId="77777777" w:rsidTr="003E6F93">
        <w:tc>
          <w:tcPr>
            <w:tcW w:w="352" w:type="pct"/>
            <w:shd w:val="clear" w:color="auto" w:fill="FFFFFF" w:themeFill="background1"/>
          </w:tcPr>
          <w:p w14:paraId="0C80BD94" w14:textId="77777777" w:rsidR="00AD3B0E" w:rsidRDefault="00AD3B0E" w:rsidP="00AD3B0E">
            <w:r>
              <w:t>Y.2</w:t>
            </w:r>
          </w:p>
        </w:tc>
        <w:tc>
          <w:tcPr>
            <w:tcW w:w="4648" w:type="pct"/>
            <w:shd w:val="clear" w:color="auto" w:fill="FFFFFF" w:themeFill="background1"/>
          </w:tcPr>
          <w:p w14:paraId="41F59542" w14:textId="77777777" w:rsidR="00AD3B0E" w:rsidRDefault="00AD3B0E" w:rsidP="00AD3B0E">
            <w:r w:rsidRPr="0033033B">
              <w:rPr>
                <w:b/>
                <w:bCs/>
              </w:rPr>
              <w:t>Nama:</w:t>
            </w:r>
            <w:r>
              <w:t xml:space="preserve"> </w:t>
            </w:r>
            <w:r w:rsidRPr="00463C7A">
              <w:rPr>
                <w:i/>
                <w:iCs/>
              </w:rPr>
              <w:t>Database</w:t>
            </w:r>
            <w:r>
              <w:t xml:space="preserve"> SIMP</w:t>
            </w:r>
          </w:p>
          <w:p w14:paraId="056BCB30" w14:textId="77777777" w:rsidR="00AD3B0E" w:rsidRPr="0036124C" w:rsidRDefault="00AD3B0E" w:rsidP="00AD3B0E">
            <w:r w:rsidRPr="0033033B">
              <w:rPr>
                <w:b/>
                <w:bCs/>
              </w:rPr>
              <w:t>Type</w:t>
            </w:r>
            <w:r>
              <w:rPr>
                <w:b/>
                <w:bCs/>
              </w:rPr>
              <w:t xml:space="preserve">: </w:t>
            </w:r>
            <w:r>
              <w:rPr>
                <w:i/>
                <w:iCs/>
              </w:rPr>
              <w:t>System Software</w:t>
            </w:r>
          </w:p>
          <w:p w14:paraId="135EAB7C" w14:textId="3AB983BC" w:rsidR="00AD3B0E" w:rsidRDefault="00AD3B0E" w:rsidP="00AD3B0E">
            <w:r>
              <w:rPr>
                <w:noProof/>
              </w:rPr>
              <w:drawing>
                <wp:inline distT="0" distB="0" distL="0" distR="0" wp14:anchorId="39E95919" wp14:editId="7E24A3B9">
                  <wp:extent cx="4872990" cy="589641"/>
                  <wp:effectExtent l="0" t="0" r="3810" b="12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901528" cy="593094"/>
                          </a:xfrm>
                          <a:prstGeom prst="rect">
                            <a:avLst/>
                          </a:prstGeom>
                        </pic:spPr>
                      </pic:pic>
                    </a:graphicData>
                  </a:graphic>
                </wp:inline>
              </w:drawing>
            </w:r>
          </w:p>
          <w:p w14:paraId="31E56C9E" w14:textId="77777777" w:rsidR="00AD3B0E" w:rsidRPr="00BD5746" w:rsidRDefault="00AD3B0E" w:rsidP="00AD3B0E">
            <w:pPr>
              <w:rPr>
                <w:b/>
                <w:bCs/>
              </w:rPr>
            </w:pPr>
            <w:r w:rsidRPr="0033033B">
              <w:rPr>
                <w:b/>
                <w:bCs/>
              </w:rPr>
              <w:t>Detil:</w:t>
            </w:r>
            <w:r>
              <w:t xml:space="preserve"> Sistem basis data yang menunjang operasional SIMP sehari-hari. Basis data ini akan menyimpan seluruh data yang ada pada SIMP.</w:t>
            </w:r>
          </w:p>
          <w:p w14:paraId="4984C88F" w14:textId="77777777" w:rsidR="00AD3B0E" w:rsidRPr="00463C7A" w:rsidRDefault="00AD3B0E" w:rsidP="00AD3B0E">
            <w:r w:rsidRPr="0033033B">
              <w:rPr>
                <w:b/>
                <w:bCs/>
              </w:rPr>
              <w:t>Dampak:</w:t>
            </w:r>
            <w:r>
              <w:rPr>
                <w:b/>
                <w:bCs/>
              </w:rPr>
              <w:t xml:space="preserve"> </w:t>
            </w:r>
            <w:r>
              <w:t>Aplikasi SIMP dapat berjalan dan dapat melakukan penyimpanan data</w:t>
            </w:r>
          </w:p>
        </w:tc>
      </w:tr>
      <w:tr w:rsidR="00AD3B0E" w:rsidRPr="00024851" w14:paraId="343DC16F" w14:textId="77777777" w:rsidTr="003E6F93">
        <w:tc>
          <w:tcPr>
            <w:tcW w:w="352" w:type="pct"/>
            <w:shd w:val="clear" w:color="auto" w:fill="FFFFFF" w:themeFill="background1"/>
          </w:tcPr>
          <w:p w14:paraId="04403F02" w14:textId="77777777" w:rsidR="00AD3B0E" w:rsidRDefault="00AD3B0E" w:rsidP="00AD3B0E">
            <w:r>
              <w:t>S.1</w:t>
            </w:r>
          </w:p>
        </w:tc>
        <w:tc>
          <w:tcPr>
            <w:tcW w:w="4648" w:type="pct"/>
            <w:shd w:val="clear" w:color="auto" w:fill="FFFFFF" w:themeFill="background1"/>
          </w:tcPr>
          <w:p w14:paraId="2FBDF230" w14:textId="77777777" w:rsidR="00AD3B0E" w:rsidRDefault="00AD3B0E" w:rsidP="00AD3B0E">
            <w:r w:rsidRPr="0033033B">
              <w:rPr>
                <w:b/>
                <w:bCs/>
              </w:rPr>
              <w:t>Nama:</w:t>
            </w:r>
            <w:r>
              <w:t xml:space="preserve"> </w:t>
            </w:r>
            <w:r w:rsidRPr="00463C7A">
              <w:rPr>
                <w:i/>
                <w:iCs/>
              </w:rPr>
              <w:t>Secure Connection</w:t>
            </w:r>
          </w:p>
          <w:p w14:paraId="2500F9B3" w14:textId="77777777" w:rsidR="00AD3B0E" w:rsidRPr="0036124C" w:rsidRDefault="00AD3B0E" w:rsidP="00AD3B0E">
            <w:r w:rsidRPr="0033033B">
              <w:rPr>
                <w:b/>
                <w:bCs/>
              </w:rPr>
              <w:t>Type</w:t>
            </w:r>
            <w:r>
              <w:rPr>
                <w:b/>
                <w:bCs/>
              </w:rPr>
              <w:t xml:space="preserve">: </w:t>
            </w:r>
            <w:r>
              <w:rPr>
                <w:i/>
                <w:iCs/>
              </w:rPr>
              <w:t>Technology Service</w:t>
            </w:r>
          </w:p>
          <w:p w14:paraId="31780ED6" w14:textId="22D0C632" w:rsidR="00AD3B0E" w:rsidRDefault="00AD3B0E" w:rsidP="00AD3B0E">
            <w:r>
              <w:rPr>
                <w:noProof/>
              </w:rPr>
              <w:drawing>
                <wp:inline distT="0" distB="0" distL="0" distR="0" wp14:anchorId="099CCBF9" wp14:editId="5EA9E325">
                  <wp:extent cx="4872990" cy="536350"/>
                  <wp:effectExtent l="0" t="0" r="381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894594" cy="538728"/>
                          </a:xfrm>
                          <a:prstGeom prst="rect">
                            <a:avLst/>
                          </a:prstGeom>
                        </pic:spPr>
                      </pic:pic>
                    </a:graphicData>
                  </a:graphic>
                </wp:inline>
              </w:drawing>
            </w:r>
          </w:p>
          <w:p w14:paraId="65DDF42B" w14:textId="77777777" w:rsidR="00AD3B0E" w:rsidRPr="003576F9" w:rsidRDefault="00AD3B0E" w:rsidP="00AD3B0E">
            <w:pPr>
              <w:rPr>
                <w:b/>
                <w:bCs/>
              </w:rPr>
            </w:pPr>
            <w:r w:rsidRPr="0033033B">
              <w:rPr>
                <w:b/>
                <w:bCs/>
              </w:rPr>
              <w:t>Detil:</w:t>
            </w:r>
            <w:r>
              <w:t xml:space="preserve"> Sebuah layanan yang menjembatani dua buah perangkat dari </w:t>
            </w:r>
            <w:r>
              <w:rPr>
                <w:i/>
                <w:iCs/>
              </w:rPr>
              <w:t xml:space="preserve">client </w:t>
            </w:r>
            <w:r>
              <w:t xml:space="preserve">dan juga </w:t>
            </w:r>
            <w:r>
              <w:rPr>
                <w:i/>
                <w:iCs/>
              </w:rPr>
              <w:t xml:space="preserve">server </w:t>
            </w:r>
            <w:r>
              <w:t>untuk memastikan data yang dikirimkan sudah dienkripsi dan tidak ada celah kebocoran data.</w:t>
            </w:r>
          </w:p>
          <w:p w14:paraId="0EECF9F4" w14:textId="77777777" w:rsidR="00AD3B0E" w:rsidRPr="00463C7A" w:rsidRDefault="00AD3B0E" w:rsidP="00AD3B0E">
            <w:pPr>
              <w:rPr>
                <w:i/>
                <w:iCs/>
              </w:rPr>
            </w:pPr>
            <w:r w:rsidRPr="0033033B">
              <w:rPr>
                <w:b/>
                <w:bCs/>
              </w:rPr>
              <w:t>Dampak:</w:t>
            </w:r>
            <w:r>
              <w:rPr>
                <w:b/>
                <w:bCs/>
              </w:rPr>
              <w:t xml:space="preserve"> </w:t>
            </w:r>
            <w:r>
              <w:t xml:space="preserve">Data yang ditransmisikan melalui sistem bersifat aman dan dapat digunakan oleh </w:t>
            </w:r>
            <w:r>
              <w:rPr>
                <w:i/>
                <w:iCs/>
              </w:rPr>
              <w:t>client.</w:t>
            </w:r>
          </w:p>
        </w:tc>
      </w:tr>
    </w:tbl>
    <w:p w14:paraId="40329737" w14:textId="77777777" w:rsidR="005250D7" w:rsidRDefault="005250D7" w:rsidP="003E6F93">
      <w:pPr>
        <w:ind w:left="720"/>
      </w:pPr>
    </w:p>
    <w:p w14:paraId="04321318" w14:textId="42DB89E9" w:rsidR="00CB0D55" w:rsidRDefault="00CB0D55" w:rsidP="003E6F93">
      <w:pPr>
        <w:pStyle w:val="Heading2"/>
      </w:pPr>
      <w:bookmarkStart w:id="3780" w:name="_Toc128821571"/>
      <w:bookmarkStart w:id="3781" w:name="_Toc128852290"/>
      <w:bookmarkStart w:id="3782" w:name="_Toc128943883"/>
      <w:bookmarkStart w:id="3783" w:name="_Toc130647645"/>
      <w:bookmarkStart w:id="3784" w:name="_Toc130734473"/>
      <w:bookmarkStart w:id="3785" w:name="_Toc130647646"/>
      <w:bookmarkStart w:id="3786" w:name="_Toc130734474"/>
      <w:bookmarkStart w:id="3787" w:name="_Toc130647647"/>
      <w:bookmarkStart w:id="3788" w:name="_Toc130734475"/>
      <w:bookmarkStart w:id="3789" w:name="_Toc135601445"/>
      <w:bookmarkEnd w:id="3780"/>
      <w:bookmarkEnd w:id="3781"/>
      <w:bookmarkEnd w:id="3782"/>
      <w:bookmarkEnd w:id="3783"/>
      <w:bookmarkEnd w:id="3784"/>
      <w:bookmarkEnd w:id="3785"/>
      <w:bookmarkEnd w:id="3786"/>
      <w:bookmarkEnd w:id="3787"/>
      <w:bookmarkEnd w:id="3788"/>
      <w:r>
        <w:t>Melakukan Pembangunan Basis Data</w:t>
      </w:r>
      <w:bookmarkEnd w:id="3789"/>
    </w:p>
    <w:p w14:paraId="585F7AD2" w14:textId="489EC14A" w:rsidR="00680A8A" w:rsidRDefault="00680A8A" w:rsidP="003E6F93">
      <w:r>
        <w:t xml:space="preserve">Pada tahapan ini dilakukan pembangunan basis data sebagai wadah penyimpanan inputan yang akan menjadi data latih dalam pembangunan model </w:t>
      </w:r>
      <w:r>
        <w:rPr>
          <w:i/>
          <w:iCs/>
        </w:rPr>
        <w:t>random forest.</w:t>
      </w:r>
      <w:r w:rsidR="00354610">
        <w:rPr>
          <w:i/>
          <w:iCs/>
        </w:rPr>
        <w:t xml:space="preserve"> </w:t>
      </w:r>
      <w:r w:rsidR="00354610">
        <w:t xml:space="preserve">Tabel yang </w:t>
      </w:r>
      <w:r w:rsidR="008E379C">
        <w:t>akan dibuat terdiri dari tiga jenis tabel yang mencakup informasi:</w:t>
      </w:r>
    </w:p>
    <w:p w14:paraId="6AE64831" w14:textId="442F6022" w:rsidR="008E379C" w:rsidRDefault="008E379C" w:rsidP="003E6F93">
      <w:pPr>
        <w:pStyle w:val="ListParagraph"/>
        <w:numPr>
          <w:ilvl w:val="0"/>
          <w:numId w:val="28"/>
        </w:numPr>
        <w:ind w:left="720"/>
      </w:pPr>
      <w:r>
        <w:t>Tabel utama</w:t>
      </w:r>
    </w:p>
    <w:p w14:paraId="2354E23E" w14:textId="4E39FE0D" w:rsidR="004B6B1E" w:rsidRDefault="002363D7" w:rsidP="003E6F93">
      <w:pPr>
        <w:pStyle w:val="ListParagraph"/>
        <w:numPr>
          <w:ilvl w:val="1"/>
          <w:numId w:val="28"/>
        </w:numPr>
        <w:ind w:left="1440"/>
      </w:pPr>
      <w:r>
        <w:t xml:space="preserve">ID </w:t>
      </w:r>
      <w:r w:rsidR="004B6B1E">
        <w:t>proyek</w:t>
      </w:r>
      <w:r w:rsidR="00B15979">
        <w:t xml:space="preserve">: </w:t>
      </w:r>
      <w:r w:rsidR="00B15979">
        <w:rPr>
          <w:i/>
          <w:iCs/>
        </w:rPr>
        <w:t xml:space="preserve">Primary Key </w:t>
      </w:r>
      <w:r w:rsidR="00B15979">
        <w:t>(PK)</w:t>
      </w:r>
    </w:p>
    <w:p w14:paraId="5F42DD09" w14:textId="08833B8B" w:rsidR="004B6B1E" w:rsidRDefault="004B6B1E" w:rsidP="003E6F93">
      <w:pPr>
        <w:pStyle w:val="ListParagraph"/>
        <w:numPr>
          <w:ilvl w:val="1"/>
          <w:numId w:val="28"/>
        </w:numPr>
        <w:ind w:left="1440"/>
      </w:pPr>
      <w:r>
        <w:t xml:space="preserve">Nama </w:t>
      </w:r>
      <w:r w:rsidR="00952627">
        <w:t>Proyek</w:t>
      </w:r>
    </w:p>
    <w:p w14:paraId="4544FEE8" w14:textId="2F2F8581" w:rsidR="00D53D60" w:rsidRDefault="00D53D60" w:rsidP="003E6F93">
      <w:pPr>
        <w:pStyle w:val="ListParagraph"/>
        <w:numPr>
          <w:ilvl w:val="1"/>
          <w:numId w:val="28"/>
        </w:numPr>
        <w:ind w:left="1440"/>
      </w:pPr>
      <w:r>
        <w:t xml:space="preserve">ID penanggung jawab proyek: </w:t>
      </w:r>
      <w:r>
        <w:rPr>
          <w:i/>
          <w:iCs/>
        </w:rPr>
        <w:t xml:space="preserve">Foreign Key </w:t>
      </w:r>
      <w:r>
        <w:t>(FK)</w:t>
      </w:r>
    </w:p>
    <w:p w14:paraId="4917B3A9" w14:textId="1BFE331F" w:rsidR="00952627" w:rsidRDefault="002363D7" w:rsidP="003E6F93">
      <w:pPr>
        <w:pStyle w:val="ListParagraph"/>
        <w:numPr>
          <w:ilvl w:val="1"/>
          <w:numId w:val="28"/>
        </w:numPr>
        <w:ind w:left="1440"/>
      </w:pPr>
      <w:r>
        <w:t>Penanggung jawab proyek</w:t>
      </w:r>
    </w:p>
    <w:p w14:paraId="0B3AD2D9" w14:textId="06304FED" w:rsidR="002363D7" w:rsidRDefault="002363D7" w:rsidP="003E6F93">
      <w:pPr>
        <w:pStyle w:val="ListParagraph"/>
        <w:numPr>
          <w:ilvl w:val="1"/>
          <w:numId w:val="28"/>
        </w:numPr>
        <w:ind w:left="1440"/>
      </w:pPr>
      <w:r>
        <w:t>Rencana tanggal mulai</w:t>
      </w:r>
    </w:p>
    <w:p w14:paraId="4B2FCC15" w14:textId="3680C815" w:rsidR="002363D7" w:rsidRDefault="002363D7" w:rsidP="003E6F93">
      <w:pPr>
        <w:pStyle w:val="ListParagraph"/>
        <w:numPr>
          <w:ilvl w:val="1"/>
          <w:numId w:val="28"/>
        </w:numPr>
        <w:ind w:left="1440"/>
      </w:pPr>
      <w:r>
        <w:t>Rencana tanggal selesai</w:t>
      </w:r>
    </w:p>
    <w:p w14:paraId="7F17AFB9" w14:textId="3FE90F7C" w:rsidR="003E35BF" w:rsidRDefault="003E35BF" w:rsidP="003E6F93">
      <w:pPr>
        <w:pStyle w:val="ListParagraph"/>
        <w:numPr>
          <w:ilvl w:val="1"/>
          <w:numId w:val="28"/>
        </w:numPr>
        <w:ind w:left="1440"/>
      </w:pPr>
      <w:r>
        <w:lastRenderedPageBreak/>
        <w:t>Realisasi tanggal mulai</w:t>
      </w:r>
    </w:p>
    <w:p w14:paraId="67698CDA" w14:textId="2DE89BF6" w:rsidR="003E35BF" w:rsidRDefault="003E35BF" w:rsidP="003E6F93">
      <w:pPr>
        <w:pStyle w:val="ListParagraph"/>
        <w:numPr>
          <w:ilvl w:val="1"/>
          <w:numId w:val="28"/>
        </w:numPr>
        <w:ind w:left="1440"/>
      </w:pPr>
      <w:r>
        <w:t>Realisasi tanggal selesai</w:t>
      </w:r>
    </w:p>
    <w:p w14:paraId="232A04BA" w14:textId="21FB6AEC" w:rsidR="00E66D6A" w:rsidRPr="00AE58C4" w:rsidRDefault="00E66D6A" w:rsidP="003E6F93">
      <w:pPr>
        <w:pStyle w:val="ListParagraph"/>
        <w:numPr>
          <w:ilvl w:val="1"/>
          <w:numId w:val="28"/>
        </w:numPr>
        <w:ind w:left="1440"/>
      </w:pPr>
      <w:r>
        <w:t>Keuntungan per tahun</w:t>
      </w:r>
    </w:p>
    <w:p w14:paraId="5FA91F29" w14:textId="59F86249" w:rsidR="008E379C" w:rsidRDefault="008E379C" w:rsidP="003E6F93">
      <w:pPr>
        <w:pStyle w:val="ListParagraph"/>
        <w:numPr>
          <w:ilvl w:val="0"/>
          <w:numId w:val="28"/>
        </w:numPr>
        <w:ind w:left="720"/>
      </w:pPr>
      <w:r>
        <w:t>Tabel pekerjaan</w:t>
      </w:r>
    </w:p>
    <w:p w14:paraId="2D0153F8" w14:textId="55DC8083" w:rsidR="00AE3215" w:rsidRDefault="00AE3215" w:rsidP="003E6F93">
      <w:pPr>
        <w:pStyle w:val="ListParagraph"/>
        <w:numPr>
          <w:ilvl w:val="1"/>
          <w:numId w:val="28"/>
        </w:numPr>
        <w:ind w:left="1440"/>
      </w:pPr>
      <w:r>
        <w:t>ID pekerjaan</w:t>
      </w:r>
      <w:r w:rsidR="00D53D60">
        <w:t>: PK</w:t>
      </w:r>
    </w:p>
    <w:p w14:paraId="6CCAC65E" w14:textId="781F854F" w:rsidR="00AE3215" w:rsidRDefault="00AE3215" w:rsidP="003E6F93">
      <w:pPr>
        <w:pStyle w:val="ListParagraph"/>
        <w:numPr>
          <w:ilvl w:val="1"/>
          <w:numId w:val="28"/>
        </w:numPr>
        <w:ind w:left="1440"/>
      </w:pPr>
      <w:r>
        <w:t>ID proyek</w:t>
      </w:r>
      <w:r w:rsidR="00D53D60">
        <w:t>: FK</w:t>
      </w:r>
    </w:p>
    <w:p w14:paraId="1A2FAB8E" w14:textId="1F88466F" w:rsidR="00AE3215" w:rsidRDefault="00AE3215" w:rsidP="003E6F93">
      <w:pPr>
        <w:pStyle w:val="ListParagraph"/>
        <w:numPr>
          <w:ilvl w:val="1"/>
          <w:numId w:val="28"/>
        </w:numPr>
        <w:ind w:left="1440"/>
      </w:pPr>
      <w:r>
        <w:t>Nama pekerjaan</w:t>
      </w:r>
    </w:p>
    <w:p w14:paraId="4FE39F9C" w14:textId="5436181A" w:rsidR="00F73D5E" w:rsidRDefault="00F73D5E" w:rsidP="003E6F93">
      <w:pPr>
        <w:pStyle w:val="ListParagraph"/>
        <w:numPr>
          <w:ilvl w:val="1"/>
          <w:numId w:val="28"/>
        </w:numPr>
        <w:ind w:left="1440"/>
      </w:pPr>
      <w:r>
        <w:t>ID PIC</w:t>
      </w:r>
      <w:r w:rsidR="00D53D60">
        <w:t>: FK</w:t>
      </w:r>
    </w:p>
    <w:p w14:paraId="79842674" w14:textId="0980B7FE" w:rsidR="00AE3215" w:rsidRDefault="00AE3215" w:rsidP="003E6F93">
      <w:pPr>
        <w:pStyle w:val="ListParagraph"/>
        <w:numPr>
          <w:ilvl w:val="1"/>
          <w:numId w:val="28"/>
        </w:numPr>
        <w:ind w:left="1440"/>
      </w:pPr>
      <w:r>
        <w:t>Penanggung jawab pekerjaan</w:t>
      </w:r>
    </w:p>
    <w:p w14:paraId="57B5B568" w14:textId="494C34F4" w:rsidR="00AE3215" w:rsidRDefault="00FD547B" w:rsidP="003E6F93">
      <w:pPr>
        <w:pStyle w:val="ListParagraph"/>
        <w:numPr>
          <w:ilvl w:val="1"/>
          <w:numId w:val="28"/>
        </w:numPr>
        <w:ind w:left="1440"/>
      </w:pPr>
      <w:r>
        <w:t>Deskripsi</w:t>
      </w:r>
    </w:p>
    <w:p w14:paraId="58BDB565" w14:textId="1F6F1A65" w:rsidR="00823713" w:rsidRDefault="00823713" w:rsidP="003E6F93">
      <w:pPr>
        <w:pStyle w:val="ListParagraph"/>
        <w:numPr>
          <w:ilvl w:val="1"/>
          <w:numId w:val="28"/>
        </w:numPr>
        <w:ind w:left="1440"/>
      </w:pPr>
      <w:r>
        <w:t>Prioritas</w:t>
      </w:r>
    </w:p>
    <w:p w14:paraId="19BEE41E" w14:textId="77777777" w:rsidR="00480F1A" w:rsidRDefault="00480F1A" w:rsidP="003E6F93">
      <w:pPr>
        <w:pStyle w:val="ListParagraph"/>
        <w:numPr>
          <w:ilvl w:val="1"/>
          <w:numId w:val="28"/>
        </w:numPr>
        <w:ind w:left="1440"/>
      </w:pPr>
      <w:r>
        <w:t>Rencana tanggal mulai</w:t>
      </w:r>
    </w:p>
    <w:p w14:paraId="4B420613" w14:textId="77777777" w:rsidR="00480F1A" w:rsidRDefault="00480F1A" w:rsidP="003E6F93">
      <w:pPr>
        <w:pStyle w:val="ListParagraph"/>
        <w:numPr>
          <w:ilvl w:val="1"/>
          <w:numId w:val="28"/>
        </w:numPr>
        <w:ind w:left="1440"/>
      </w:pPr>
      <w:r>
        <w:t>Rencana tanggal selesai</w:t>
      </w:r>
    </w:p>
    <w:p w14:paraId="3EEFE311" w14:textId="77777777" w:rsidR="00480F1A" w:rsidRDefault="00480F1A" w:rsidP="003E6F93">
      <w:pPr>
        <w:pStyle w:val="ListParagraph"/>
        <w:numPr>
          <w:ilvl w:val="1"/>
          <w:numId w:val="28"/>
        </w:numPr>
        <w:ind w:left="1440"/>
      </w:pPr>
      <w:r>
        <w:t>Realisasi tanggal mulai</w:t>
      </w:r>
    </w:p>
    <w:p w14:paraId="143D9782" w14:textId="293F58B8" w:rsidR="00823713" w:rsidRDefault="00480F1A" w:rsidP="003E6F93">
      <w:pPr>
        <w:pStyle w:val="ListParagraph"/>
        <w:numPr>
          <w:ilvl w:val="1"/>
          <w:numId w:val="28"/>
        </w:numPr>
        <w:ind w:left="1440"/>
      </w:pPr>
      <w:r>
        <w:t>Realisasi tanggal selesai</w:t>
      </w:r>
    </w:p>
    <w:p w14:paraId="133336E4" w14:textId="46AF57BB" w:rsidR="008E379C" w:rsidRDefault="00AA236C" w:rsidP="003E6F93">
      <w:pPr>
        <w:pStyle w:val="ListParagraph"/>
        <w:numPr>
          <w:ilvl w:val="0"/>
          <w:numId w:val="28"/>
        </w:numPr>
        <w:ind w:left="720"/>
      </w:pPr>
      <w:r>
        <w:t xml:space="preserve">Tabel </w:t>
      </w:r>
      <w:r w:rsidR="009A28A3">
        <w:t>sumber daya</w:t>
      </w:r>
    </w:p>
    <w:p w14:paraId="4A1309C1" w14:textId="19A40C09" w:rsidR="00BB7264" w:rsidRDefault="00D53D60" w:rsidP="003E6F93">
      <w:pPr>
        <w:pStyle w:val="ListParagraph"/>
        <w:numPr>
          <w:ilvl w:val="1"/>
          <w:numId w:val="28"/>
        </w:numPr>
        <w:ind w:left="1440"/>
      </w:pPr>
      <w:r>
        <w:t>ID sumber daya</w:t>
      </w:r>
      <w:r w:rsidR="00610284">
        <w:t>: PK</w:t>
      </w:r>
    </w:p>
    <w:p w14:paraId="3AF58652" w14:textId="7698A9F0" w:rsidR="00D53D60" w:rsidRDefault="00D53D60" w:rsidP="003E6F93">
      <w:pPr>
        <w:pStyle w:val="ListParagraph"/>
        <w:numPr>
          <w:ilvl w:val="1"/>
          <w:numId w:val="28"/>
        </w:numPr>
        <w:ind w:left="1440"/>
      </w:pPr>
      <w:r>
        <w:t>Nama sumber daya</w:t>
      </w:r>
    </w:p>
    <w:p w14:paraId="4BE65148" w14:textId="6A2E485A" w:rsidR="00E60028" w:rsidRDefault="00E60028" w:rsidP="003E6F93">
      <w:pPr>
        <w:pStyle w:val="ListParagraph"/>
        <w:numPr>
          <w:ilvl w:val="1"/>
          <w:numId w:val="28"/>
        </w:numPr>
        <w:ind w:left="1440"/>
      </w:pPr>
      <w:r>
        <w:rPr>
          <w:i/>
          <w:iCs/>
        </w:rPr>
        <w:t xml:space="preserve">Role </w:t>
      </w:r>
      <w:r>
        <w:t>pekerjaan</w:t>
      </w:r>
    </w:p>
    <w:p w14:paraId="489AE3B5" w14:textId="647A5970" w:rsidR="00E60028" w:rsidRDefault="00E60028" w:rsidP="003E6F93">
      <w:pPr>
        <w:pStyle w:val="ListParagraph"/>
        <w:numPr>
          <w:ilvl w:val="1"/>
          <w:numId w:val="28"/>
        </w:numPr>
        <w:ind w:left="1440"/>
      </w:pPr>
      <w:r>
        <w:t>Tingkatan jabatan pekerjaan</w:t>
      </w:r>
    </w:p>
    <w:p w14:paraId="30821ED7" w14:textId="00082572" w:rsidR="00E60028" w:rsidRDefault="00E60028" w:rsidP="003E6F93">
      <w:pPr>
        <w:pStyle w:val="ListParagraph"/>
        <w:numPr>
          <w:ilvl w:val="1"/>
          <w:numId w:val="28"/>
        </w:numPr>
        <w:ind w:left="1440"/>
      </w:pPr>
      <w:r>
        <w:t>Status manajerial</w:t>
      </w:r>
    </w:p>
    <w:p w14:paraId="411B3031" w14:textId="019894CF" w:rsidR="00BA17D6" w:rsidRDefault="00631390" w:rsidP="003E6F93">
      <w:pPr>
        <w:pStyle w:val="ListParagraph"/>
        <w:numPr>
          <w:ilvl w:val="1"/>
          <w:numId w:val="28"/>
        </w:numPr>
        <w:ind w:left="1440"/>
      </w:pPr>
      <w:r>
        <w:t>Unit penempatan</w:t>
      </w:r>
    </w:p>
    <w:p w14:paraId="7B9C1952" w14:textId="79D593AB" w:rsidR="00D53D60" w:rsidRDefault="00D53D60" w:rsidP="003E6F93">
      <w:pPr>
        <w:pStyle w:val="ListParagraph"/>
        <w:numPr>
          <w:ilvl w:val="1"/>
          <w:numId w:val="28"/>
        </w:numPr>
        <w:ind w:left="1440"/>
      </w:pPr>
      <w:r w:rsidRPr="00AE58C4">
        <w:rPr>
          <w:i/>
          <w:iCs/>
        </w:rPr>
        <w:t>Skill set</w:t>
      </w:r>
      <w:r>
        <w:t xml:space="preserve"> sumber daya</w:t>
      </w:r>
    </w:p>
    <w:p w14:paraId="0DB65BED" w14:textId="39BBA649" w:rsidR="0064366C" w:rsidRDefault="0064366C" w:rsidP="00247814">
      <w:r>
        <w:t>Pada masing-masing tabel ini kemudian akan diberikan sebuah kolom index untuk dapat digunakan dalam menghubungkan tabel satu dengan lainya</w:t>
      </w:r>
      <w:r w:rsidR="00F25607">
        <w:t xml:space="preserve"> dan akan dihubungkan satu dengan lainya</w:t>
      </w:r>
      <w:r w:rsidR="004E33FB">
        <w:t xml:space="preserve"> dan digambarkan dalam sebuah </w:t>
      </w:r>
      <w:r w:rsidR="004E33FB">
        <w:rPr>
          <w:i/>
          <w:iCs/>
        </w:rPr>
        <w:t xml:space="preserve">Entity Relational Diagram </w:t>
      </w:r>
      <w:r w:rsidR="004E33FB">
        <w:t>(ERD)</w:t>
      </w:r>
      <w:r w:rsidR="00710E7D">
        <w:t xml:space="preserve"> </w:t>
      </w:r>
      <w:r w:rsidR="00710E7D">
        <w:fldChar w:fldCharType="begin" w:fldLock="1"/>
      </w:r>
      <w:r w:rsidR="00DC579A">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710E7D">
        <w:fldChar w:fldCharType="separate"/>
      </w:r>
      <w:r w:rsidR="00DC579A" w:rsidRPr="00DC579A">
        <w:rPr>
          <w:noProof/>
        </w:rPr>
        <w:t>(Badiru, 2014)</w:t>
      </w:r>
      <w:r w:rsidR="00710E7D">
        <w:fldChar w:fldCharType="end"/>
      </w:r>
      <w:r>
        <w:t>.</w:t>
      </w:r>
      <w:r w:rsidR="00504CE2">
        <w:t xml:space="preserve"> Index yang akan digunakan adalah </w:t>
      </w:r>
      <w:r w:rsidR="00504CE2">
        <w:rPr>
          <w:i/>
          <w:iCs/>
        </w:rPr>
        <w:t xml:space="preserve">Primary Key </w:t>
      </w:r>
      <w:r w:rsidR="00504CE2">
        <w:t xml:space="preserve">(PK) dan </w:t>
      </w:r>
      <w:r w:rsidR="00504CE2">
        <w:rPr>
          <w:i/>
          <w:iCs/>
        </w:rPr>
        <w:t xml:space="preserve">Foreign Key </w:t>
      </w:r>
      <w:r w:rsidR="00504CE2">
        <w:t>(FK)</w:t>
      </w:r>
      <w:r w:rsidR="00DC579A">
        <w:t xml:space="preserve"> </w:t>
      </w:r>
      <w:r w:rsidR="00DC579A">
        <w:fldChar w:fldCharType="begin" w:fldLock="1"/>
      </w:r>
      <w:r w:rsidR="00A87812">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DC579A">
        <w:fldChar w:fldCharType="separate"/>
      </w:r>
      <w:r w:rsidR="00DC579A" w:rsidRPr="00DC579A">
        <w:rPr>
          <w:noProof/>
        </w:rPr>
        <w:t>(Badiru, 2014)</w:t>
      </w:r>
      <w:r w:rsidR="00DC579A">
        <w:fldChar w:fldCharType="end"/>
      </w:r>
      <w:r w:rsidR="00504CE2">
        <w:t>.</w:t>
      </w:r>
      <w:r w:rsidR="00E866B2">
        <w:t xml:space="preserve"> Pembangunan basis data ini akan menggunakan basis data </w:t>
      </w:r>
      <w:r w:rsidR="00D123C7">
        <w:rPr>
          <w:i/>
          <w:iCs/>
        </w:rPr>
        <w:t xml:space="preserve">Structured Query Language </w:t>
      </w:r>
      <w:r w:rsidR="00D123C7">
        <w:t>(SQL)</w:t>
      </w:r>
      <w:r w:rsidR="00A87812">
        <w:t xml:space="preserve"> </w:t>
      </w:r>
      <w:r w:rsidR="00A87812">
        <w:fldChar w:fldCharType="begin" w:fldLock="1"/>
      </w:r>
      <w:r w:rsidR="008D6EE3">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A87812">
        <w:fldChar w:fldCharType="separate"/>
      </w:r>
      <w:r w:rsidR="00A87812" w:rsidRPr="00A87812">
        <w:rPr>
          <w:noProof/>
        </w:rPr>
        <w:t>(Badiru, 2014)</w:t>
      </w:r>
      <w:r w:rsidR="00A87812">
        <w:fldChar w:fldCharType="end"/>
      </w:r>
      <w:r w:rsidR="00D123C7">
        <w:t xml:space="preserve"> dengan menggun</w:t>
      </w:r>
      <w:r w:rsidR="00A62ACB">
        <w:t xml:space="preserve">akaan alat </w:t>
      </w:r>
      <w:r w:rsidR="00A62ACB">
        <w:rPr>
          <w:i/>
          <w:iCs/>
        </w:rPr>
        <w:t xml:space="preserve">Relational Database Management System </w:t>
      </w:r>
      <w:r w:rsidR="00A62ACB">
        <w:t>(RDBMS) MySQL</w:t>
      </w:r>
      <w:r w:rsidR="003F6CC4">
        <w:t>. Skema basis data</w:t>
      </w:r>
      <w:r w:rsidR="00A62ACB">
        <w:t xml:space="preserve"> dan RDBMS</w:t>
      </w:r>
      <w:r w:rsidR="003F6CC4">
        <w:t xml:space="preserve"> ini dipilih karena merupakan skema basis data </w:t>
      </w:r>
      <w:r w:rsidR="00057C66">
        <w:t xml:space="preserve">dan RDBMS </w:t>
      </w:r>
      <w:r w:rsidR="003F6CC4">
        <w:t xml:space="preserve">yang bersifat </w:t>
      </w:r>
      <w:r w:rsidR="003F6CC4">
        <w:rPr>
          <w:i/>
          <w:iCs/>
        </w:rPr>
        <w:t>open source</w:t>
      </w:r>
      <w:r w:rsidR="00BC26AD">
        <w:rPr>
          <w:i/>
          <w:iCs/>
        </w:rPr>
        <w:t xml:space="preserve"> </w:t>
      </w:r>
      <w:r w:rsidR="00BC26AD">
        <w:t xml:space="preserve">sehingga dapat </w:t>
      </w:r>
      <w:r w:rsidR="00BC26AD">
        <w:lastRenderedPageBreak/>
        <w:t>digunakan dengan legal tanpa perlu lisensi serta memiliki dukungan komunitas yang banyak terkait permaslahan</w:t>
      </w:r>
      <w:r w:rsidR="0066169C">
        <w:t>.</w:t>
      </w:r>
    </w:p>
    <w:p w14:paraId="33C9D687" w14:textId="209FA2F0" w:rsidR="002F4D53" w:rsidRDefault="002F4D53" w:rsidP="003E6F93">
      <w:pPr>
        <w:pStyle w:val="Heading3"/>
      </w:pPr>
      <w:bookmarkStart w:id="3790" w:name="_Toc135601446"/>
      <w:r>
        <w:t>Struktur Basis Data</w:t>
      </w:r>
      <w:bookmarkEnd w:id="3790"/>
    </w:p>
    <w:p w14:paraId="6137CA90" w14:textId="00A3A90E" w:rsidR="002F4D53" w:rsidRDefault="002F4D53" w:rsidP="003E6F93">
      <w:pPr>
        <w:ind w:left="720"/>
      </w:pPr>
      <w:r>
        <w:rPr>
          <w:i/>
          <w:iCs/>
        </w:rPr>
        <w:t xml:space="preserve">Entity Relational Diagram </w:t>
      </w:r>
      <w:r>
        <w:t>(ERD) diguna</w:t>
      </w:r>
      <w:sdt>
        <w:sdtPr>
          <w:id w:val="198207163"/>
          <w:docPartObj>
            <w:docPartGallery w:val="Watermarks"/>
          </w:docPartObj>
        </w:sdtPr>
        <w:sdtEndPr/>
        <w:sdtContent>
          <w:r>
            <w:rPr>
              <w:noProof/>
            </w:rPr>
            <w:drawing>
              <wp:anchor distT="0" distB="0" distL="114300" distR="114300" simplePos="0" relativeHeight="251662341" behindDoc="1" locked="0" layoutInCell="0" allowOverlap="1" wp14:anchorId="7C20B13C" wp14:editId="367BF4DC">
                <wp:simplePos x="0" y="0"/>
                <wp:positionH relativeFrom="margin">
                  <wp:align>center</wp:align>
                </wp:positionH>
                <wp:positionV relativeFrom="margin">
                  <wp:align>center</wp:align>
                </wp:positionV>
                <wp:extent cx="3810000" cy="3810000"/>
                <wp:effectExtent l="0" t="0" r="0" b="0"/>
                <wp:wrapNone/>
                <wp:docPr id="94" name="Picture 9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Shape&#10;&#10;Description automatically generated with low confidence"/>
                        <pic:cNvPicPr>
                          <a:picLocks noChangeAspect="1" noChangeArrowheads="1"/>
                        </pic:cNvPicPr>
                      </pic:nvPicPr>
                      <pic:blipFill>
                        <a:blip r:embed="rId11">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sdtContent>
      </w:sdt>
      <w:r>
        <w:t xml:space="preserve">kan untuk menggambarkan bagaimana struktur dari sistem basis data Sistem Optimasi Alokasi Pekerjaan dan Sumber Daya (SOAPSD) yang diintegrasikan dengan SIMP. ERD yang akan dibangun dibagi menjadi dua bentuk model konseptual dan model logikal. Model konseptual ditunjukkan pada </w:t>
      </w:r>
      <w:r>
        <w:fldChar w:fldCharType="begin"/>
      </w:r>
      <w:r>
        <w:instrText xml:space="preserve"> REF _Ref126269640 \h </w:instrText>
      </w:r>
      <w:r>
        <w:fldChar w:fldCharType="separate"/>
      </w:r>
      <w:r w:rsidR="000D26C4">
        <w:t xml:space="preserve">Gambar </w:t>
      </w:r>
      <w:r w:rsidR="000D26C4">
        <w:rPr>
          <w:noProof/>
        </w:rPr>
        <w:t>3</w:t>
      </w:r>
      <w:r w:rsidR="000D26C4">
        <w:t>.</w:t>
      </w:r>
      <w:r w:rsidR="000D26C4">
        <w:rPr>
          <w:noProof/>
        </w:rPr>
        <w:t>17</w:t>
      </w:r>
      <w:r>
        <w:fldChar w:fldCharType="end"/>
      </w:r>
      <w:r>
        <w:t>.</w:t>
      </w:r>
    </w:p>
    <w:p w14:paraId="3462E821" w14:textId="2A9AF279" w:rsidR="002F4D53" w:rsidRDefault="002F4D53" w:rsidP="003E6F93">
      <w:pPr>
        <w:keepNext/>
        <w:ind w:left="720"/>
      </w:pPr>
      <w:r>
        <w:rPr>
          <w:noProof/>
        </w:rPr>
        <w:drawing>
          <wp:inline distT="0" distB="0" distL="0" distR="0" wp14:anchorId="5A4A5106" wp14:editId="4C6D5D69">
            <wp:extent cx="5400040" cy="3336925"/>
            <wp:effectExtent l="0" t="0" r="0" b="0"/>
            <wp:docPr id="50" name="Picture 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iagram&#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00040" cy="3336925"/>
                    </a:xfrm>
                    <a:prstGeom prst="rect">
                      <a:avLst/>
                    </a:prstGeom>
                    <a:noFill/>
                    <a:ln>
                      <a:noFill/>
                    </a:ln>
                  </pic:spPr>
                </pic:pic>
              </a:graphicData>
            </a:graphic>
          </wp:inline>
        </w:drawing>
      </w:r>
    </w:p>
    <w:p w14:paraId="51701074" w14:textId="432772EC" w:rsidR="002F4D53" w:rsidRDefault="002F4D53" w:rsidP="00EE5E34">
      <w:pPr>
        <w:pStyle w:val="Caption"/>
      </w:pPr>
      <w:bookmarkStart w:id="3791" w:name="_Ref126269640"/>
      <w:bookmarkStart w:id="3792" w:name="_Toc135601502"/>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17</w:t>
      </w:r>
      <w:r w:rsidR="005A58B4">
        <w:rPr>
          <w:noProof/>
        </w:rPr>
        <w:fldChar w:fldCharType="end"/>
      </w:r>
      <w:bookmarkEnd w:id="3791"/>
      <w:r>
        <w:t xml:space="preserve"> Model konseptual ERD SOAPSD</w:t>
      </w:r>
      <w:bookmarkEnd w:id="3792"/>
    </w:p>
    <w:p w14:paraId="53342382" w14:textId="77777777" w:rsidR="002F4D53" w:rsidRPr="00577E6D" w:rsidRDefault="002F4D53" w:rsidP="003E6F93">
      <w:pPr>
        <w:ind w:left="720"/>
      </w:pPr>
      <w:r>
        <w:t xml:space="preserve">Terdapat 3 entitas utama yaitu </w:t>
      </w:r>
      <w:r w:rsidRPr="00463C7A">
        <w:rPr>
          <w:i/>
          <w:iCs/>
        </w:rPr>
        <w:t>project, task</w:t>
      </w:r>
      <w:r>
        <w:t xml:space="preserve">, dan </w:t>
      </w:r>
      <w:r w:rsidRPr="00463C7A">
        <w:rPr>
          <w:i/>
          <w:iCs/>
        </w:rPr>
        <w:t>resource</w:t>
      </w:r>
      <w:r>
        <w:t xml:space="preserve">, di mana ketiga entitas ini saling memiliki relasi satu dengan lainya. Sebuah </w:t>
      </w:r>
      <w:r>
        <w:rPr>
          <w:i/>
          <w:iCs/>
        </w:rPr>
        <w:t xml:space="preserve">Project </w:t>
      </w:r>
      <w:r>
        <w:t xml:space="preserve">akan memilki minimal 1 </w:t>
      </w:r>
      <w:r>
        <w:rPr>
          <w:i/>
          <w:iCs/>
        </w:rPr>
        <w:t xml:space="preserve">task </w:t>
      </w:r>
      <w:r>
        <w:t xml:space="preserve">agar proyek dapat berjalan dan umumnya lebih dari satu </w:t>
      </w:r>
      <w:r>
        <w:rPr>
          <w:i/>
          <w:iCs/>
        </w:rPr>
        <w:t xml:space="preserve">task </w:t>
      </w:r>
      <w:r>
        <w:t xml:space="preserve">yang Menyusun suatu proyek. Dalam melakukan </w:t>
      </w:r>
      <w:r>
        <w:rPr>
          <w:i/>
          <w:iCs/>
        </w:rPr>
        <w:t xml:space="preserve">task </w:t>
      </w:r>
      <w:r>
        <w:t xml:space="preserve">yang ada pada sebuah </w:t>
      </w:r>
      <w:r>
        <w:rPr>
          <w:i/>
          <w:iCs/>
        </w:rPr>
        <w:t xml:space="preserve">project </w:t>
      </w:r>
      <w:r>
        <w:t xml:space="preserve">maka diperlukan </w:t>
      </w:r>
      <w:r>
        <w:rPr>
          <w:i/>
          <w:iCs/>
        </w:rPr>
        <w:t xml:space="preserve">resource </w:t>
      </w:r>
      <w:r>
        <w:t xml:space="preserve">untuk melakukan pekerjaan. </w:t>
      </w:r>
      <w:r>
        <w:rPr>
          <w:i/>
          <w:iCs/>
        </w:rPr>
        <w:t xml:space="preserve">Resource </w:t>
      </w:r>
      <w:r>
        <w:t>juga akan melakukan proses grup manajemen proyek untuk memastikan proyek yang ada dapat diselesaikan.</w:t>
      </w:r>
    </w:p>
    <w:p w14:paraId="12430540" w14:textId="7032ADCF" w:rsidR="002F4D53" w:rsidRDefault="002F4D53" w:rsidP="003E6F93">
      <w:pPr>
        <w:ind w:left="720"/>
      </w:pPr>
      <w:r>
        <w:lastRenderedPageBreak/>
        <w:t xml:space="preserve">Model konseptual ini kemudian diinterpretasikan kedalam sebuah model logikal. Penulisan parameter entitas yang digunakan pada sistem basis data yang akan dibangun adalah </w:t>
      </w:r>
      <w:del w:id="3793" w:author="ilham.nur@office.ui.ac.id" w:date="2023-04-09T11:36:00Z">
        <w:r w:rsidDel="005A3B21">
          <w:rPr>
            <w:i/>
            <w:iCs/>
          </w:rPr>
          <w:delText xml:space="preserve">pascal </w:delText>
        </w:r>
      </w:del>
      <w:ins w:id="3794" w:author="ilham.nur@office.ui.ac.id" w:date="2023-04-09T11:36:00Z">
        <w:r w:rsidR="005A3B21">
          <w:rPr>
            <w:i/>
            <w:iCs/>
          </w:rPr>
          <w:t xml:space="preserve">camel </w:t>
        </w:r>
      </w:ins>
      <w:r>
        <w:rPr>
          <w:i/>
          <w:iCs/>
        </w:rPr>
        <w:t xml:space="preserve">case, </w:t>
      </w:r>
      <w:r>
        <w:t xml:space="preserve">di mana huruf pertama dari nama parameter entitas akan dibuat huruf kecil dan apabila terdapat kata setelahnya dibuat huruf besar. Kaidah penuilsan </w:t>
      </w:r>
      <w:del w:id="3795" w:author="ilham.nur@office.ui.ac.id" w:date="2023-04-09T11:36:00Z">
        <w:r w:rsidRPr="0033033B" w:rsidDel="005A3B21">
          <w:rPr>
            <w:i/>
            <w:iCs/>
          </w:rPr>
          <w:delText xml:space="preserve">pascal </w:delText>
        </w:r>
      </w:del>
      <w:ins w:id="3796" w:author="ilham.nur@office.ui.ac.id" w:date="2023-04-09T11:36:00Z">
        <w:r w:rsidR="005A3B21">
          <w:rPr>
            <w:i/>
            <w:iCs/>
          </w:rPr>
          <w:t>camel</w:t>
        </w:r>
        <w:r w:rsidR="000F56CE">
          <w:rPr>
            <w:i/>
            <w:iCs/>
          </w:rPr>
          <w:t xml:space="preserve"> </w:t>
        </w:r>
      </w:ins>
      <w:r>
        <w:rPr>
          <w:i/>
          <w:iCs/>
        </w:rPr>
        <w:t>c</w:t>
      </w:r>
      <w:r w:rsidRPr="0033033B">
        <w:rPr>
          <w:i/>
          <w:iCs/>
        </w:rPr>
        <w:t>ase</w:t>
      </w:r>
      <w:r>
        <w:rPr>
          <w:i/>
          <w:iCs/>
        </w:rPr>
        <w:t xml:space="preserve"> </w:t>
      </w:r>
      <w:r>
        <w:t>ini digunakan untuk menyesuaikan penulisan parameter pada PT Pembayaran Digital Indonesia.</w:t>
      </w:r>
    </w:p>
    <w:p w14:paraId="302D259E" w14:textId="77FA0C22" w:rsidR="002F4D53" w:rsidRDefault="002F4D53" w:rsidP="003E6F93">
      <w:pPr>
        <w:keepNext/>
        <w:ind w:left="720"/>
        <w:jc w:val="center"/>
      </w:pPr>
      <w:r>
        <w:rPr>
          <w:noProof/>
        </w:rPr>
        <w:drawing>
          <wp:inline distT="0" distB="0" distL="0" distR="0" wp14:anchorId="2B4583E5" wp14:editId="1AA5558C">
            <wp:extent cx="5400040" cy="3264535"/>
            <wp:effectExtent l="0" t="0" r="0" b="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00040" cy="3264535"/>
                    </a:xfrm>
                    <a:prstGeom prst="rect">
                      <a:avLst/>
                    </a:prstGeom>
                    <a:noFill/>
                    <a:ln>
                      <a:noFill/>
                    </a:ln>
                  </pic:spPr>
                </pic:pic>
              </a:graphicData>
            </a:graphic>
          </wp:inline>
        </w:drawing>
      </w:r>
    </w:p>
    <w:p w14:paraId="4F08EF2C" w14:textId="766CBB6D" w:rsidR="002F4D53" w:rsidRDefault="002F4D53" w:rsidP="00EE5E34">
      <w:pPr>
        <w:pStyle w:val="Caption"/>
      </w:pPr>
      <w:bookmarkStart w:id="3797" w:name="_Ref135599390"/>
      <w:bookmarkStart w:id="3798" w:name="_Toc135601503"/>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18</w:t>
      </w:r>
      <w:r w:rsidR="005A58B4">
        <w:rPr>
          <w:noProof/>
        </w:rPr>
        <w:fldChar w:fldCharType="end"/>
      </w:r>
      <w:bookmarkEnd w:id="3797"/>
      <w:r>
        <w:t xml:space="preserve"> </w:t>
      </w:r>
      <w:r w:rsidRPr="00463C7A">
        <w:rPr>
          <w:i/>
        </w:rPr>
        <w:t>Entity Relational Diagram</w:t>
      </w:r>
      <w:r>
        <w:t xml:space="preserve"> Logikal dari Sistem optimasi Alokasi Pekerjaan dan Sumber Daya</w:t>
      </w:r>
      <w:bookmarkEnd w:id="3798"/>
    </w:p>
    <w:p w14:paraId="24CC3D7B" w14:textId="24EACC4D" w:rsidR="00351271" w:rsidRDefault="002F4D53" w:rsidP="003E6F93">
      <w:pPr>
        <w:ind w:left="720"/>
        <w:rPr>
          <w:ins w:id="3799" w:author="Ilham Nur Pratama" w:date="2023-05-21T22:11:00Z"/>
        </w:rPr>
      </w:pPr>
      <w:r>
        <w:t xml:space="preserve">Pada </w:t>
      </w:r>
      <w:ins w:id="3800" w:author="Ilham Nur Pratama" w:date="2023-05-21T22:09:00Z">
        <w:r w:rsidR="00E44675">
          <w:fldChar w:fldCharType="begin"/>
        </w:r>
        <w:r w:rsidR="00E44675">
          <w:instrText xml:space="preserve"> REF _Ref135599390 \h </w:instrText>
        </w:r>
      </w:ins>
      <w:r w:rsidR="00E44675">
        <w:fldChar w:fldCharType="separate"/>
      </w:r>
      <w:ins w:id="3801" w:author="Ilham Nur Pratama" w:date="2023-05-24T22:54:00Z">
        <w:r w:rsidR="000D26C4">
          <w:t xml:space="preserve">Gambar </w:t>
        </w:r>
        <w:r w:rsidR="000D26C4">
          <w:rPr>
            <w:noProof/>
          </w:rPr>
          <w:t>3</w:t>
        </w:r>
        <w:r w:rsidR="000D26C4">
          <w:t>.</w:t>
        </w:r>
        <w:r w:rsidR="000D26C4">
          <w:rPr>
            <w:noProof/>
          </w:rPr>
          <w:t>18</w:t>
        </w:r>
      </w:ins>
      <w:ins w:id="3802" w:author="Ilham Nur Pratama" w:date="2023-05-21T22:09:00Z">
        <w:r w:rsidR="00E44675">
          <w:fldChar w:fldCharType="end"/>
        </w:r>
        <w:r w:rsidR="00E44675">
          <w:t xml:space="preserve"> </w:t>
        </w:r>
      </w:ins>
      <w:del w:id="3803" w:author="Ilham Nur Pratama" w:date="2023-05-21T22:09:00Z">
        <w:r w:rsidDel="00E44675">
          <w:fldChar w:fldCharType="begin"/>
        </w:r>
        <w:r w:rsidDel="00E44675">
          <w:delInstrText xml:space="preserve"> REF _Ref125513669 \h  \* MERGEFORMAT </w:delInstrText>
        </w:r>
        <w:r w:rsidR="005A58B4">
          <w:fldChar w:fldCharType="separate"/>
        </w:r>
        <w:r w:rsidDel="00E44675">
          <w:fldChar w:fldCharType="end"/>
        </w:r>
        <w:r w:rsidDel="00E44675">
          <w:delText xml:space="preserve"> </w:delText>
        </w:r>
      </w:del>
      <w:r>
        <w:t xml:space="preserve">merupakan ERD logikal dari Sistem Optimasi Alokasi Pekerjaan dan Sumber Daya yang akan dibangun. Pada tabel </w:t>
      </w:r>
      <w:r w:rsidRPr="00463C7A">
        <w:rPr>
          <w:i/>
          <w:iCs/>
        </w:rPr>
        <w:t>projectTable</w:t>
      </w:r>
      <w:r>
        <w:t>, merupakan tabel yang digunakan sebagai tabel utama pada penelitian ini. Tipe dan struktur data yang akan digunakan, secara detil dapat dilihat pada</w:t>
      </w:r>
      <w:ins w:id="3804" w:author="Ilham Nur Pratama" w:date="2023-05-21T22:10:00Z">
        <w:r w:rsidR="00E44675">
          <w:t xml:space="preserve"> </w:t>
        </w:r>
        <w:r w:rsidR="00E44675">
          <w:fldChar w:fldCharType="begin"/>
        </w:r>
        <w:r w:rsidR="00E44675">
          <w:instrText xml:space="preserve"> REF _Ref135599432 \h </w:instrText>
        </w:r>
      </w:ins>
      <w:r w:rsidR="00E44675">
        <w:fldChar w:fldCharType="separate"/>
      </w:r>
      <w:ins w:id="3805" w:author="Ilham Nur Pratama" w:date="2023-05-24T22:54:00Z">
        <w:r w:rsidR="000D26C4">
          <w:t xml:space="preserve">Tabel </w:t>
        </w:r>
        <w:r w:rsidR="000D26C4">
          <w:rPr>
            <w:noProof/>
          </w:rPr>
          <w:t>3</w:t>
        </w:r>
        <w:r w:rsidR="000D26C4">
          <w:t>.</w:t>
        </w:r>
        <w:r w:rsidR="000D26C4">
          <w:rPr>
            <w:noProof/>
          </w:rPr>
          <w:t>28</w:t>
        </w:r>
      </w:ins>
      <w:ins w:id="3806" w:author="Ilham Nur Pratama" w:date="2023-05-21T22:10:00Z">
        <w:r w:rsidR="00E44675">
          <w:fldChar w:fldCharType="end"/>
        </w:r>
      </w:ins>
      <w:ins w:id="3807" w:author="Ilham Nur Pratama" w:date="2023-05-21T22:13:00Z">
        <w:r w:rsidR="002D49FE">
          <w:t xml:space="preserve"> hingga </w:t>
        </w:r>
        <w:r w:rsidR="002D49FE">
          <w:fldChar w:fldCharType="begin"/>
        </w:r>
        <w:r w:rsidR="002D49FE">
          <w:instrText xml:space="preserve"> REF _Ref135599616 \h </w:instrText>
        </w:r>
      </w:ins>
      <w:r w:rsidR="002D49FE">
        <w:fldChar w:fldCharType="separate"/>
      </w:r>
      <w:ins w:id="3808" w:author="Ilham Nur Pratama" w:date="2023-05-24T22:54:00Z">
        <w:r w:rsidR="000D26C4">
          <w:t xml:space="preserve">Tabel </w:t>
        </w:r>
        <w:r w:rsidR="000D26C4">
          <w:rPr>
            <w:noProof/>
          </w:rPr>
          <w:t>3</w:t>
        </w:r>
        <w:r w:rsidR="000D26C4">
          <w:t>.</w:t>
        </w:r>
        <w:r w:rsidR="000D26C4">
          <w:rPr>
            <w:noProof/>
          </w:rPr>
          <w:t>30</w:t>
        </w:r>
      </w:ins>
      <w:ins w:id="3809" w:author="Ilham Nur Pratama" w:date="2023-05-21T22:13:00Z">
        <w:r w:rsidR="002D49FE">
          <w:fldChar w:fldCharType="end"/>
        </w:r>
      </w:ins>
      <w:del w:id="3810" w:author="Ilham Nur Pratama" w:date="2023-05-21T22:09:00Z">
        <w:r w:rsidDel="00E44675">
          <w:delText xml:space="preserve"> </w:delText>
        </w:r>
        <w:r w:rsidDel="00E44675">
          <w:fldChar w:fldCharType="begin"/>
        </w:r>
        <w:r w:rsidDel="00E44675">
          <w:delInstrText xml:space="preserve"> REF _Ref125518877 \h </w:delInstrText>
        </w:r>
        <w:r w:rsidR="005A58B4">
          <w:fldChar w:fldCharType="separate"/>
        </w:r>
        <w:r w:rsidDel="00E44675">
          <w:fldChar w:fldCharType="end"/>
        </w:r>
      </w:del>
      <w:r>
        <w:t>.</w:t>
      </w:r>
    </w:p>
    <w:p w14:paraId="562FB31B" w14:textId="77777777" w:rsidR="00351271" w:rsidRDefault="00351271">
      <w:pPr>
        <w:spacing w:line="259" w:lineRule="auto"/>
        <w:jc w:val="left"/>
        <w:rPr>
          <w:ins w:id="3811" w:author="Ilham Nur Pratama" w:date="2023-05-21T22:11:00Z"/>
        </w:rPr>
      </w:pPr>
      <w:ins w:id="3812" w:author="Ilham Nur Pratama" w:date="2023-05-21T22:11:00Z">
        <w:r>
          <w:br w:type="page"/>
        </w:r>
      </w:ins>
    </w:p>
    <w:p w14:paraId="0625D726" w14:textId="77777777" w:rsidR="002F4D53" w:rsidRDefault="002F4D53" w:rsidP="003E6F93">
      <w:pPr>
        <w:ind w:left="720"/>
      </w:pPr>
    </w:p>
    <w:p w14:paraId="4A5F70FF" w14:textId="5F290101" w:rsidR="002F4D53" w:rsidRDefault="002F4D53" w:rsidP="00EE5E34">
      <w:pPr>
        <w:pStyle w:val="Caption"/>
      </w:pPr>
      <w:bookmarkStart w:id="3813" w:name="_Ref135599432"/>
      <w:bookmarkStart w:id="3814" w:name="_Ref135599414"/>
      <w:bookmarkStart w:id="3815" w:name="_Toc135601562"/>
      <w:r>
        <w:t xml:space="preserve">Tabel </w:t>
      </w:r>
      <w:ins w:id="3816"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817"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818" w:author="Ilham Nur Pratama" w:date="2023-05-24T22:54:00Z">
        <w:r w:rsidR="000D26C4">
          <w:rPr>
            <w:noProof/>
          </w:rPr>
          <w:t>28</w:t>
        </w:r>
      </w:ins>
      <w:ins w:id="3819" w:author="Ilham Nur Pratama" w:date="2023-05-21T22:40:00Z">
        <w:r w:rsidR="00985B1D">
          <w:fldChar w:fldCharType="end"/>
        </w:r>
      </w:ins>
      <w:bookmarkEnd w:id="3813"/>
      <w:ins w:id="3820" w:author="ilham.nur@office.ui.ac.id" w:date="2023-03-28T20:25:00Z">
        <w:del w:id="3821" w:author="Ilham Nur Pratama" w:date="2023-05-16T21:59:00Z">
          <w:r w:rsidR="005B668B" w:rsidDel="00F848CE">
            <w:fldChar w:fldCharType="begin"/>
          </w:r>
          <w:r w:rsidR="005B668B" w:rsidDel="00F848CE">
            <w:delInstrText xml:space="preserve"> STYLEREF 1 \s </w:delInstrText>
          </w:r>
        </w:del>
      </w:ins>
      <w:del w:id="3822" w:author="Ilham Nur Pratama" w:date="2023-05-16T21:59:00Z">
        <w:r w:rsidR="005B668B" w:rsidDel="00F848CE">
          <w:fldChar w:fldCharType="separate"/>
        </w:r>
        <w:r w:rsidR="00B57DB5" w:rsidDel="00F848CE">
          <w:rPr>
            <w:noProof/>
          </w:rPr>
          <w:delText>3</w:delText>
        </w:r>
      </w:del>
      <w:ins w:id="3823" w:author="ilham.nur@office.ui.ac.id" w:date="2023-03-28T20:25:00Z">
        <w:del w:id="3824"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3825" w:author="Ilham Nur Pratama" w:date="2023-05-16T21:59:00Z">
        <w:r w:rsidR="005A58B4">
          <w:fldChar w:fldCharType="separate"/>
        </w:r>
      </w:del>
      <w:ins w:id="3826" w:author="ilham.nur@office.ui.ac.id" w:date="2023-03-28T20:25:00Z">
        <w:del w:id="3827" w:author="Ilham Nur Pratama" w:date="2023-05-16T21:59:00Z">
          <w:r w:rsidR="005B668B" w:rsidDel="00F848CE">
            <w:fldChar w:fldCharType="end"/>
          </w:r>
        </w:del>
      </w:ins>
      <w:del w:id="3828"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7</w:delText>
        </w:r>
        <w:r w:rsidR="00B1186E" w:rsidDel="005B668B">
          <w:fldChar w:fldCharType="end"/>
        </w:r>
      </w:del>
      <w:r>
        <w:t xml:space="preserve"> Struktur dan Tipe Data Sistem</w:t>
      </w:r>
      <w:bookmarkEnd w:id="3814"/>
      <w:bookmarkEnd w:id="3815"/>
    </w:p>
    <w:tbl>
      <w:tblPr>
        <w:tblStyle w:val="TableGrid"/>
        <w:tblW w:w="5000" w:type="pct"/>
        <w:tblLook w:val="04A0" w:firstRow="1" w:lastRow="0" w:firstColumn="1" w:lastColumn="0" w:noHBand="0" w:noVBand="1"/>
      </w:tblPr>
      <w:tblGrid>
        <w:gridCol w:w="697"/>
        <w:gridCol w:w="2390"/>
        <w:gridCol w:w="950"/>
        <w:gridCol w:w="1844"/>
        <w:gridCol w:w="2613"/>
      </w:tblGrid>
      <w:tr w:rsidR="00684B75" w14:paraId="4EB52724" w14:textId="77777777" w:rsidTr="00684B75">
        <w:trPr>
          <w:tblHeader/>
        </w:trPr>
        <w:tc>
          <w:tcPr>
            <w:tcW w:w="410" w:type="pct"/>
          </w:tcPr>
          <w:p w14:paraId="4A7ED442" w14:textId="77777777" w:rsidR="002F4D53" w:rsidRPr="00463C7A" w:rsidRDefault="002F4D53" w:rsidP="00463C7A">
            <w:pPr>
              <w:rPr>
                <w:b/>
                <w:bCs/>
              </w:rPr>
            </w:pPr>
            <w:r w:rsidRPr="00463C7A">
              <w:rPr>
                <w:b/>
                <w:bCs/>
              </w:rPr>
              <w:t>No.</w:t>
            </w:r>
          </w:p>
        </w:tc>
        <w:tc>
          <w:tcPr>
            <w:tcW w:w="1407" w:type="pct"/>
          </w:tcPr>
          <w:p w14:paraId="7EA1B7D9" w14:textId="77777777" w:rsidR="002F4D53" w:rsidRPr="00463C7A" w:rsidRDefault="002F4D53" w:rsidP="00463C7A">
            <w:pPr>
              <w:rPr>
                <w:b/>
                <w:bCs/>
              </w:rPr>
            </w:pPr>
            <w:r w:rsidRPr="00463C7A">
              <w:rPr>
                <w:b/>
                <w:bCs/>
              </w:rPr>
              <w:t>Parameter</w:t>
            </w:r>
          </w:p>
        </w:tc>
        <w:tc>
          <w:tcPr>
            <w:tcW w:w="559" w:type="pct"/>
          </w:tcPr>
          <w:p w14:paraId="1D16F1CD" w14:textId="77777777" w:rsidR="002F4D53" w:rsidRPr="00463C7A" w:rsidRDefault="002F4D53" w:rsidP="00463C7A">
            <w:pPr>
              <w:rPr>
                <w:b/>
                <w:bCs/>
              </w:rPr>
            </w:pPr>
            <w:r w:rsidRPr="00463C7A">
              <w:rPr>
                <w:b/>
                <w:bCs/>
              </w:rPr>
              <w:t>Tipe</w:t>
            </w:r>
          </w:p>
        </w:tc>
        <w:tc>
          <w:tcPr>
            <w:tcW w:w="1085" w:type="pct"/>
          </w:tcPr>
          <w:p w14:paraId="14470397" w14:textId="77777777" w:rsidR="002F4D53" w:rsidRPr="00463C7A" w:rsidRDefault="002F4D53" w:rsidP="00463C7A">
            <w:pPr>
              <w:rPr>
                <w:b/>
                <w:bCs/>
              </w:rPr>
            </w:pPr>
            <w:r w:rsidRPr="00463C7A">
              <w:rPr>
                <w:b/>
                <w:bCs/>
              </w:rPr>
              <w:t>Wajib/</w:t>
            </w:r>
            <w:r>
              <w:rPr>
                <w:b/>
                <w:bCs/>
              </w:rPr>
              <w:t>Opsional</w:t>
            </w:r>
          </w:p>
        </w:tc>
        <w:tc>
          <w:tcPr>
            <w:tcW w:w="1538" w:type="pct"/>
          </w:tcPr>
          <w:p w14:paraId="03618197" w14:textId="77777777" w:rsidR="002F4D53" w:rsidRPr="00463C7A" w:rsidRDefault="002F4D53" w:rsidP="00463C7A">
            <w:pPr>
              <w:rPr>
                <w:b/>
                <w:bCs/>
              </w:rPr>
            </w:pPr>
            <w:r w:rsidRPr="00463C7A">
              <w:rPr>
                <w:b/>
                <w:bCs/>
              </w:rPr>
              <w:t>Keterangan</w:t>
            </w:r>
          </w:p>
        </w:tc>
      </w:tr>
      <w:tr w:rsidR="00684B75" w14:paraId="0DBCD48B" w14:textId="77777777" w:rsidTr="00684B75">
        <w:tc>
          <w:tcPr>
            <w:tcW w:w="410" w:type="pct"/>
          </w:tcPr>
          <w:p w14:paraId="16AB6D24" w14:textId="77777777" w:rsidR="002F4D53" w:rsidRDefault="002F4D53" w:rsidP="00463C7A">
            <w:r>
              <w:t>1</w:t>
            </w:r>
          </w:p>
        </w:tc>
        <w:tc>
          <w:tcPr>
            <w:tcW w:w="1407" w:type="pct"/>
          </w:tcPr>
          <w:p w14:paraId="4986C87B" w14:textId="77777777" w:rsidR="002F4D53" w:rsidRDefault="002F4D53" w:rsidP="00463C7A">
            <w:r>
              <w:t>PID</w:t>
            </w:r>
          </w:p>
        </w:tc>
        <w:tc>
          <w:tcPr>
            <w:tcW w:w="559" w:type="pct"/>
          </w:tcPr>
          <w:p w14:paraId="52C5FEAF" w14:textId="77777777" w:rsidR="002F4D53" w:rsidRPr="00463C7A" w:rsidRDefault="002F4D53" w:rsidP="00463C7A">
            <w:pPr>
              <w:rPr>
                <w:i/>
                <w:iCs/>
              </w:rPr>
            </w:pPr>
            <w:r w:rsidRPr="00463C7A">
              <w:rPr>
                <w:i/>
                <w:iCs/>
              </w:rPr>
              <w:t>String</w:t>
            </w:r>
          </w:p>
        </w:tc>
        <w:tc>
          <w:tcPr>
            <w:tcW w:w="1085" w:type="pct"/>
          </w:tcPr>
          <w:p w14:paraId="10C85DEA" w14:textId="77777777" w:rsidR="002F4D53" w:rsidRDefault="002F4D53" w:rsidP="00463C7A">
            <w:r>
              <w:t>Wajib</w:t>
            </w:r>
          </w:p>
        </w:tc>
        <w:tc>
          <w:tcPr>
            <w:tcW w:w="1538" w:type="pct"/>
          </w:tcPr>
          <w:p w14:paraId="71C7816B" w14:textId="77777777" w:rsidR="002F4D53" w:rsidRDefault="002F4D53" w:rsidP="00463C7A">
            <w:r>
              <w:t>Identitas dari sebuah proyek yang akan dikerjakan</w:t>
            </w:r>
          </w:p>
        </w:tc>
      </w:tr>
      <w:tr w:rsidR="002F4D53" w14:paraId="71828EDD" w14:textId="77777777" w:rsidTr="003E6F93">
        <w:tc>
          <w:tcPr>
            <w:tcW w:w="410" w:type="pct"/>
          </w:tcPr>
          <w:p w14:paraId="203296EA" w14:textId="77777777" w:rsidR="002F4D53" w:rsidRDefault="002F4D53" w:rsidP="00463C7A">
            <w:r>
              <w:t>2</w:t>
            </w:r>
          </w:p>
        </w:tc>
        <w:tc>
          <w:tcPr>
            <w:tcW w:w="1407" w:type="pct"/>
          </w:tcPr>
          <w:p w14:paraId="4FD44E3F" w14:textId="77777777" w:rsidR="002F4D53" w:rsidRDefault="002F4D53" w:rsidP="00463C7A">
            <w:r>
              <w:t>projectName</w:t>
            </w:r>
          </w:p>
        </w:tc>
        <w:tc>
          <w:tcPr>
            <w:tcW w:w="559" w:type="pct"/>
          </w:tcPr>
          <w:p w14:paraId="1ECAAC6B" w14:textId="77777777" w:rsidR="002F4D53" w:rsidRPr="001A1A07" w:rsidRDefault="002F4D53" w:rsidP="00463C7A">
            <w:pPr>
              <w:rPr>
                <w:i/>
                <w:iCs/>
              </w:rPr>
            </w:pPr>
            <w:r>
              <w:rPr>
                <w:i/>
                <w:iCs/>
              </w:rPr>
              <w:t>String</w:t>
            </w:r>
          </w:p>
        </w:tc>
        <w:tc>
          <w:tcPr>
            <w:tcW w:w="1085" w:type="pct"/>
          </w:tcPr>
          <w:p w14:paraId="60453D11" w14:textId="77777777" w:rsidR="002F4D53" w:rsidRDefault="002F4D53" w:rsidP="00463C7A">
            <w:r>
              <w:t>Wajib</w:t>
            </w:r>
          </w:p>
        </w:tc>
        <w:tc>
          <w:tcPr>
            <w:tcW w:w="1538" w:type="pct"/>
          </w:tcPr>
          <w:p w14:paraId="5B4497DB" w14:textId="77777777" w:rsidR="002F4D53" w:rsidRDefault="002F4D53" w:rsidP="00463C7A">
            <w:r>
              <w:t>Nama dari proyek yang akan atau sedang dikerjakan</w:t>
            </w:r>
          </w:p>
        </w:tc>
      </w:tr>
      <w:tr w:rsidR="002F4D53" w14:paraId="448CB107" w14:textId="77777777" w:rsidTr="003E6F93">
        <w:tc>
          <w:tcPr>
            <w:tcW w:w="410" w:type="pct"/>
          </w:tcPr>
          <w:p w14:paraId="38AF9A1D" w14:textId="77777777" w:rsidR="002F4D53" w:rsidRDefault="002F4D53" w:rsidP="00463C7A">
            <w:r>
              <w:t>3</w:t>
            </w:r>
          </w:p>
        </w:tc>
        <w:tc>
          <w:tcPr>
            <w:tcW w:w="1407" w:type="pct"/>
          </w:tcPr>
          <w:p w14:paraId="43B81EAE" w14:textId="77777777" w:rsidR="002F4D53" w:rsidRDefault="002F4D53" w:rsidP="00463C7A">
            <w:r>
              <w:t>picId</w:t>
            </w:r>
          </w:p>
        </w:tc>
        <w:tc>
          <w:tcPr>
            <w:tcW w:w="559" w:type="pct"/>
          </w:tcPr>
          <w:p w14:paraId="097DD261" w14:textId="77777777" w:rsidR="002F4D53" w:rsidRDefault="002F4D53" w:rsidP="00463C7A">
            <w:pPr>
              <w:rPr>
                <w:i/>
                <w:iCs/>
              </w:rPr>
            </w:pPr>
            <w:r>
              <w:rPr>
                <w:i/>
                <w:iCs/>
              </w:rPr>
              <w:t>String</w:t>
            </w:r>
          </w:p>
        </w:tc>
        <w:tc>
          <w:tcPr>
            <w:tcW w:w="1085" w:type="pct"/>
          </w:tcPr>
          <w:p w14:paraId="3AFC8C8F" w14:textId="77777777" w:rsidR="002F4D53" w:rsidRDefault="002F4D53" w:rsidP="00463C7A">
            <w:r>
              <w:t>Wajib</w:t>
            </w:r>
          </w:p>
        </w:tc>
        <w:tc>
          <w:tcPr>
            <w:tcW w:w="1538" w:type="pct"/>
          </w:tcPr>
          <w:p w14:paraId="05A92212" w14:textId="77777777" w:rsidR="002F4D53" w:rsidRDefault="002F4D53" w:rsidP="00463C7A">
            <w:r>
              <w:t>Nomor identitas dari sumber daya yang akan melakukan pekerjaan.</w:t>
            </w:r>
          </w:p>
        </w:tc>
      </w:tr>
      <w:tr w:rsidR="002F4D53" w14:paraId="037300D4" w14:textId="77777777" w:rsidTr="003E6F93">
        <w:tc>
          <w:tcPr>
            <w:tcW w:w="410" w:type="pct"/>
          </w:tcPr>
          <w:p w14:paraId="647044FD" w14:textId="77777777" w:rsidR="002F4D53" w:rsidRDefault="002F4D53" w:rsidP="00463C7A">
            <w:r>
              <w:t>4</w:t>
            </w:r>
          </w:p>
        </w:tc>
        <w:tc>
          <w:tcPr>
            <w:tcW w:w="1407" w:type="pct"/>
          </w:tcPr>
          <w:p w14:paraId="421389E2" w14:textId="77777777" w:rsidR="002F4D53" w:rsidRDefault="002F4D53" w:rsidP="00463C7A">
            <w:r>
              <w:t>status</w:t>
            </w:r>
          </w:p>
        </w:tc>
        <w:tc>
          <w:tcPr>
            <w:tcW w:w="559" w:type="pct"/>
          </w:tcPr>
          <w:p w14:paraId="029D7321" w14:textId="77777777" w:rsidR="002F4D53" w:rsidRDefault="002F4D53" w:rsidP="00463C7A">
            <w:pPr>
              <w:rPr>
                <w:i/>
                <w:iCs/>
              </w:rPr>
            </w:pPr>
            <w:r>
              <w:rPr>
                <w:i/>
                <w:iCs/>
              </w:rPr>
              <w:t>String</w:t>
            </w:r>
          </w:p>
        </w:tc>
        <w:tc>
          <w:tcPr>
            <w:tcW w:w="1085" w:type="pct"/>
          </w:tcPr>
          <w:p w14:paraId="6D566C29" w14:textId="77777777" w:rsidR="002F4D53" w:rsidRDefault="002F4D53" w:rsidP="00463C7A">
            <w:r>
              <w:t>Wajib</w:t>
            </w:r>
          </w:p>
        </w:tc>
        <w:tc>
          <w:tcPr>
            <w:tcW w:w="1538" w:type="pct"/>
          </w:tcPr>
          <w:p w14:paraId="2780636C" w14:textId="77777777" w:rsidR="002F4D53" w:rsidRDefault="002F4D53" w:rsidP="00463C7A">
            <w:r>
              <w:t>Status menandakan bagaimana keadaan terakhir dari sebuah proyek atau pekerjaan</w:t>
            </w:r>
          </w:p>
        </w:tc>
      </w:tr>
      <w:tr w:rsidR="002F4D53" w14:paraId="72184BD8" w14:textId="77777777" w:rsidTr="003E6F93">
        <w:tc>
          <w:tcPr>
            <w:tcW w:w="410" w:type="pct"/>
          </w:tcPr>
          <w:p w14:paraId="6DF36947" w14:textId="77777777" w:rsidR="002F4D53" w:rsidRDefault="002F4D53" w:rsidP="00463C7A">
            <w:r>
              <w:t>5</w:t>
            </w:r>
          </w:p>
        </w:tc>
        <w:tc>
          <w:tcPr>
            <w:tcW w:w="1407" w:type="pct"/>
          </w:tcPr>
          <w:p w14:paraId="2E1AC5B3" w14:textId="77777777" w:rsidR="002F4D53" w:rsidRDefault="002F4D53" w:rsidP="00463C7A">
            <w:r>
              <w:t>picName</w:t>
            </w:r>
          </w:p>
        </w:tc>
        <w:tc>
          <w:tcPr>
            <w:tcW w:w="559" w:type="pct"/>
          </w:tcPr>
          <w:p w14:paraId="541F3613" w14:textId="77777777" w:rsidR="002F4D53" w:rsidRDefault="002F4D53" w:rsidP="00463C7A">
            <w:pPr>
              <w:rPr>
                <w:i/>
                <w:iCs/>
              </w:rPr>
            </w:pPr>
            <w:r>
              <w:rPr>
                <w:i/>
                <w:iCs/>
              </w:rPr>
              <w:t>String</w:t>
            </w:r>
          </w:p>
        </w:tc>
        <w:tc>
          <w:tcPr>
            <w:tcW w:w="1085" w:type="pct"/>
          </w:tcPr>
          <w:p w14:paraId="4C6A4CC5" w14:textId="77777777" w:rsidR="002F4D53" w:rsidRDefault="002F4D53" w:rsidP="00463C7A">
            <w:r>
              <w:t>Wajib</w:t>
            </w:r>
          </w:p>
        </w:tc>
        <w:tc>
          <w:tcPr>
            <w:tcW w:w="1538" w:type="pct"/>
          </w:tcPr>
          <w:p w14:paraId="2510018D" w14:textId="77777777" w:rsidR="002F4D53" w:rsidRDefault="002F4D53" w:rsidP="00463C7A">
            <w:r>
              <w:t>Nama dari penanggung jawab yang melakukan proyek atau pekerjaan</w:t>
            </w:r>
          </w:p>
        </w:tc>
      </w:tr>
      <w:tr w:rsidR="002F4D53" w14:paraId="407B2000" w14:textId="77777777" w:rsidTr="003E6F93">
        <w:tc>
          <w:tcPr>
            <w:tcW w:w="410" w:type="pct"/>
          </w:tcPr>
          <w:p w14:paraId="2922A491" w14:textId="77777777" w:rsidR="002F4D53" w:rsidRDefault="002F4D53" w:rsidP="00463C7A">
            <w:r>
              <w:t>6</w:t>
            </w:r>
          </w:p>
        </w:tc>
        <w:tc>
          <w:tcPr>
            <w:tcW w:w="1407" w:type="pct"/>
          </w:tcPr>
          <w:p w14:paraId="31101556" w14:textId="77777777" w:rsidR="002F4D53" w:rsidRDefault="002F4D53" w:rsidP="00463C7A">
            <w:r>
              <w:t>planStartDate</w:t>
            </w:r>
          </w:p>
        </w:tc>
        <w:tc>
          <w:tcPr>
            <w:tcW w:w="559" w:type="pct"/>
          </w:tcPr>
          <w:p w14:paraId="510F42BB" w14:textId="77777777" w:rsidR="002F4D53" w:rsidRDefault="002F4D53" w:rsidP="00463C7A">
            <w:pPr>
              <w:rPr>
                <w:i/>
                <w:iCs/>
              </w:rPr>
            </w:pPr>
            <w:r>
              <w:rPr>
                <w:i/>
                <w:iCs/>
              </w:rPr>
              <w:t>String</w:t>
            </w:r>
          </w:p>
        </w:tc>
        <w:tc>
          <w:tcPr>
            <w:tcW w:w="1085" w:type="pct"/>
          </w:tcPr>
          <w:p w14:paraId="517FEC81" w14:textId="77777777" w:rsidR="002F4D53" w:rsidRDefault="002F4D53" w:rsidP="00463C7A">
            <w:r>
              <w:t>Wajib</w:t>
            </w:r>
          </w:p>
        </w:tc>
        <w:tc>
          <w:tcPr>
            <w:tcW w:w="1538" w:type="pct"/>
          </w:tcPr>
          <w:p w14:paraId="33A0F245" w14:textId="77777777" w:rsidR="002F4D53" w:rsidRDefault="002F4D53" w:rsidP="00463C7A">
            <w:r>
              <w:t>Rencana tanggal proyek akan dimulai</w:t>
            </w:r>
          </w:p>
        </w:tc>
      </w:tr>
      <w:tr w:rsidR="002F4D53" w14:paraId="09C03369" w14:textId="77777777" w:rsidTr="003E6F93">
        <w:tc>
          <w:tcPr>
            <w:tcW w:w="410" w:type="pct"/>
          </w:tcPr>
          <w:p w14:paraId="4E877F29" w14:textId="77777777" w:rsidR="002F4D53" w:rsidRDefault="002F4D53" w:rsidP="00463C7A">
            <w:r>
              <w:t>7</w:t>
            </w:r>
          </w:p>
        </w:tc>
        <w:tc>
          <w:tcPr>
            <w:tcW w:w="1407" w:type="pct"/>
          </w:tcPr>
          <w:p w14:paraId="3F261598" w14:textId="77777777" w:rsidR="002F4D53" w:rsidRDefault="002F4D53" w:rsidP="00463C7A">
            <w:r>
              <w:t>planEndDate</w:t>
            </w:r>
          </w:p>
        </w:tc>
        <w:tc>
          <w:tcPr>
            <w:tcW w:w="559" w:type="pct"/>
          </w:tcPr>
          <w:p w14:paraId="33174FEC" w14:textId="77777777" w:rsidR="002F4D53" w:rsidRDefault="002F4D53" w:rsidP="00463C7A">
            <w:pPr>
              <w:rPr>
                <w:i/>
                <w:iCs/>
              </w:rPr>
            </w:pPr>
            <w:r>
              <w:rPr>
                <w:i/>
                <w:iCs/>
              </w:rPr>
              <w:t>String</w:t>
            </w:r>
          </w:p>
        </w:tc>
        <w:tc>
          <w:tcPr>
            <w:tcW w:w="1085" w:type="pct"/>
          </w:tcPr>
          <w:p w14:paraId="2061D333" w14:textId="77777777" w:rsidR="002F4D53" w:rsidRDefault="002F4D53" w:rsidP="00463C7A">
            <w:r>
              <w:t>Wajib</w:t>
            </w:r>
          </w:p>
        </w:tc>
        <w:tc>
          <w:tcPr>
            <w:tcW w:w="1538" w:type="pct"/>
          </w:tcPr>
          <w:p w14:paraId="63F0036C" w14:textId="77777777" w:rsidR="002F4D53" w:rsidRDefault="002F4D53" w:rsidP="00463C7A">
            <w:r>
              <w:t>Rencana proyek dapat diselesaikan</w:t>
            </w:r>
          </w:p>
        </w:tc>
      </w:tr>
      <w:tr w:rsidR="002F4D53" w14:paraId="126E41F4" w14:textId="77777777" w:rsidTr="003E6F93">
        <w:tc>
          <w:tcPr>
            <w:tcW w:w="410" w:type="pct"/>
          </w:tcPr>
          <w:p w14:paraId="2D80E936" w14:textId="77777777" w:rsidR="002F4D53" w:rsidRDefault="002F4D53" w:rsidP="00463C7A">
            <w:r>
              <w:t>8</w:t>
            </w:r>
          </w:p>
        </w:tc>
        <w:tc>
          <w:tcPr>
            <w:tcW w:w="1407" w:type="pct"/>
          </w:tcPr>
          <w:p w14:paraId="457F7A95" w14:textId="77777777" w:rsidR="002F4D53" w:rsidRDefault="002F4D53" w:rsidP="00463C7A">
            <w:r>
              <w:t>exactStartDate</w:t>
            </w:r>
          </w:p>
        </w:tc>
        <w:tc>
          <w:tcPr>
            <w:tcW w:w="559" w:type="pct"/>
          </w:tcPr>
          <w:p w14:paraId="468E8849" w14:textId="77777777" w:rsidR="002F4D53" w:rsidRDefault="002F4D53" w:rsidP="00463C7A">
            <w:pPr>
              <w:rPr>
                <w:i/>
                <w:iCs/>
              </w:rPr>
            </w:pPr>
            <w:r>
              <w:rPr>
                <w:i/>
                <w:iCs/>
              </w:rPr>
              <w:t>String</w:t>
            </w:r>
          </w:p>
        </w:tc>
        <w:tc>
          <w:tcPr>
            <w:tcW w:w="1085" w:type="pct"/>
          </w:tcPr>
          <w:p w14:paraId="650F3069" w14:textId="77777777" w:rsidR="002F4D53" w:rsidRDefault="002F4D53" w:rsidP="00463C7A">
            <w:r>
              <w:t>Wajib</w:t>
            </w:r>
          </w:p>
        </w:tc>
        <w:tc>
          <w:tcPr>
            <w:tcW w:w="1538" w:type="pct"/>
          </w:tcPr>
          <w:p w14:paraId="12C10876" w14:textId="77777777" w:rsidR="002F4D53" w:rsidRDefault="002F4D53" w:rsidP="00463C7A">
            <w:r>
              <w:t>Tanggal di mana proyek sesungguhnya dimulai</w:t>
            </w:r>
          </w:p>
        </w:tc>
      </w:tr>
      <w:tr w:rsidR="002F4D53" w14:paraId="7BA3B989" w14:textId="77777777" w:rsidTr="003E6F93">
        <w:tc>
          <w:tcPr>
            <w:tcW w:w="410" w:type="pct"/>
          </w:tcPr>
          <w:p w14:paraId="2AE4F220" w14:textId="77777777" w:rsidR="002F4D53" w:rsidRDefault="002F4D53" w:rsidP="00463C7A">
            <w:r>
              <w:t>9</w:t>
            </w:r>
          </w:p>
        </w:tc>
        <w:tc>
          <w:tcPr>
            <w:tcW w:w="1407" w:type="pct"/>
          </w:tcPr>
          <w:p w14:paraId="2C299037" w14:textId="77777777" w:rsidR="002F4D53" w:rsidRDefault="002F4D53" w:rsidP="00463C7A">
            <w:r>
              <w:t>exactEndDate</w:t>
            </w:r>
          </w:p>
        </w:tc>
        <w:tc>
          <w:tcPr>
            <w:tcW w:w="559" w:type="pct"/>
          </w:tcPr>
          <w:p w14:paraId="518E589C" w14:textId="77777777" w:rsidR="002F4D53" w:rsidRDefault="002F4D53" w:rsidP="00463C7A">
            <w:pPr>
              <w:rPr>
                <w:i/>
                <w:iCs/>
              </w:rPr>
            </w:pPr>
            <w:r>
              <w:rPr>
                <w:i/>
                <w:iCs/>
              </w:rPr>
              <w:t>String</w:t>
            </w:r>
          </w:p>
        </w:tc>
        <w:tc>
          <w:tcPr>
            <w:tcW w:w="1085" w:type="pct"/>
          </w:tcPr>
          <w:p w14:paraId="5CEA2F36" w14:textId="77777777" w:rsidR="002F4D53" w:rsidRDefault="002F4D53" w:rsidP="00463C7A">
            <w:r>
              <w:t>Wajib</w:t>
            </w:r>
          </w:p>
        </w:tc>
        <w:tc>
          <w:tcPr>
            <w:tcW w:w="1538" w:type="pct"/>
          </w:tcPr>
          <w:p w14:paraId="1F2222F4" w14:textId="77777777" w:rsidR="002F4D53" w:rsidRDefault="002F4D53" w:rsidP="00463C7A">
            <w:r>
              <w:t xml:space="preserve">Tanggal proyek selesai dikerjakan secara </w:t>
            </w:r>
            <w:r w:rsidRPr="00463C7A">
              <w:rPr>
                <w:i/>
                <w:iCs/>
              </w:rPr>
              <w:t>real</w:t>
            </w:r>
          </w:p>
        </w:tc>
      </w:tr>
      <w:tr w:rsidR="002F4D53" w14:paraId="1113657E" w14:textId="77777777" w:rsidTr="003E6F93">
        <w:tc>
          <w:tcPr>
            <w:tcW w:w="410" w:type="pct"/>
          </w:tcPr>
          <w:p w14:paraId="5311C73C" w14:textId="77777777" w:rsidR="002F4D53" w:rsidRDefault="002F4D53" w:rsidP="00463C7A">
            <w:r>
              <w:t>10</w:t>
            </w:r>
          </w:p>
        </w:tc>
        <w:tc>
          <w:tcPr>
            <w:tcW w:w="1407" w:type="pct"/>
          </w:tcPr>
          <w:p w14:paraId="6C153C69" w14:textId="77777777" w:rsidR="002F4D53" w:rsidRDefault="002F4D53" w:rsidP="00463C7A">
            <w:r>
              <w:t>TID</w:t>
            </w:r>
          </w:p>
        </w:tc>
        <w:tc>
          <w:tcPr>
            <w:tcW w:w="559" w:type="pct"/>
          </w:tcPr>
          <w:p w14:paraId="05BB6C67" w14:textId="77777777" w:rsidR="002F4D53" w:rsidRDefault="002F4D53" w:rsidP="00463C7A">
            <w:pPr>
              <w:rPr>
                <w:i/>
                <w:iCs/>
              </w:rPr>
            </w:pPr>
            <w:r>
              <w:rPr>
                <w:i/>
                <w:iCs/>
              </w:rPr>
              <w:t>String</w:t>
            </w:r>
          </w:p>
        </w:tc>
        <w:tc>
          <w:tcPr>
            <w:tcW w:w="1085" w:type="pct"/>
          </w:tcPr>
          <w:p w14:paraId="023A6065" w14:textId="77777777" w:rsidR="002F4D53" w:rsidRDefault="002F4D53" w:rsidP="00463C7A">
            <w:r>
              <w:t>Wajib</w:t>
            </w:r>
          </w:p>
        </w:tc>
        <w:tc>
          <w:tcPr>
            <w:tcW w:w="1538" w:type="pct"/>
          </w:tcPr>
          <w:p w14:paraId="1490C648" w14:textId="77777777" w:rsidR="002F4D53" w:rsidRDefault="002F4D53" w:rsidP="00463C7A">
            <w:r>
              <w:t>Identitas dari pekerjaan yang akan dilakukan</w:t>
            </w:r>
          </w:p>
        </w:tc>
      </w:tr>
      <w:tr w:rsidR="002F4D53" w14:paraId="0752DAAE" w14:textId="77777777" w:rsidTr="003E6F93">
        <w:tc>
          <w:tcPr>
            <w:tcW w:w="410" w:type="pct"/>
          </w:tcPr>
          <w:p w14:paraId="30295922" w14:textId="77777777" w:rsidR="002F4D53" w:rsidRDefault="002F4D53" w:rsidP="00463C7A">
            <w:r>
              <w:t>11</w:t>
            </w:r>
          </w:p>
        </w:tc>
        <w:tc>
          <w:tcPr>
            <w:tcW w:w="1407" w:type="pct"/>
          </w:tcPr>
          <w:p w14:paraId="3D4D3655" w14:textId="77777777" w:rsidR="002F4D53" w:rsidRDefault="002F4D53" w:rsidP="00463C7A">
            <w:r>
              <w:t>taskName</w:t>
            </w:r>
          </w:p>
        </w:tc>
        <w:tc>
          <w:tcPr>
            <w:tcW w:w="559" w:type="pct"/>
          </w:tcPr>
          <w:p w14:paraId="562A3192" w14:textId="77777777" w:rsidR="002F4D53" w:rsidRDefault="002F4D53" w:rsidP="00463C7A">
            <w:pPr>
              <w:rPr>
                <w:i/>
                <w:iCs/>
              </w:rPr>
            </w:pPr>
            <w:r>
              <w:rPr>
                <w:i/>
                <w:iCs/>
              </w:rPr>
              <w:t>String</w:t>
            </w:r>
          </w:p>
        </w:tc>
        <w:tc>
          <w:tcPr>
            <w:tcW w:w="1085" w:type="pct"/>
          </w:tcPr>
          <w:p w14:paraId="2BBC8DF3" w14:textId="77777777" w:rsidR="002F4D53" w:rsidRDefault="002F4D53" w:rsidP="00463C7A">
            <w:r>
              <w:t>Wajib</w:t>
            </w:r>
          </w:p>
        </w:tc>
        <w:tc>
          <w:tcPr>
            <w:tcW w:w="1538" w:type="pct"/>
          </w:tcPr>
          <w:p w14:paraId="7B9E69EE" w14:textId="77777777" w:rsidR="002F4D53" w:rsidRDefault="002F4D53" w:rsidP="00463C7A">
            <w:r>
              <w:t>Nama pekerjaan yang akan dikerjakan</w:t>
            </w:r>
          </w:p>
        </w:tc>
      </w:tr>
    </w:tbl>
    <w:p w14:paraId="7075A024" w14:textId="0DA8CC4B" w:rsidR="00351271" w:rsidRDefault="00351271">
      <w:pPr>
        <w:pStyle w:val="Caption"/>
        <w:rPr>
          <w:ins w:id="3829" w:author="Ilham Nur Pratama" w:date="2023-05-21T22:12:00Z"/>
        </w:rPr>
        <w:pPrChange w:id="3830" w:author="Ilham Nur Pratama" w:date="2023-05-21T22:29:00Z">
          <w:pPr/>
        </w:pPrChange>
      </w:pPr>
      <w:bookmarkStart w:id="3831" w:name="_Toc135601563"/>
      <w:ins w:id="3832" w:author="Ilham Nur Pratama" w:date="2023-05-21T22:12:00Z">
        <w:r>
          <w:lastRenderedPageBreak/>
          <w:t xml:space="preserve">Tabel </w:t>
        </w:r>
      </w:ins>
      <w:ins w:id="3833"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834"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835" w:author="Ilham Nur Pratama" w:date="2023-05-24T22:54:00Z">
        <w:r w:rsidR="000D26C4">
          <w:rPr>
            <w:noProof/>
          </w:rPr>
          <w:t>29</w:t>
        </w:r>
      </w:ins>
      <w:ins w:id="3836" w:author="Ilham Nur Pratama" w:date="2023-05-21T22:40:00Z">
        <w:r w:rsidR="00985B1D">
          <w:fldChar w:fldCharType="end"/>
        </w:r>
      </w:ins>
      <w:ins w:id="3837" w:author="Ilham Nur Pratama" w:date="2023-05-21T22:12:00Z">
        <w:r>
          <w:t xml:space="preserve"> </w:t>
        </w:r>
        <w:r w:rsidRPr="00240D04">
          <w:t>Struktur dan Tipe Data Sistem</w:t>
        </w:r>
        <w:r>
          <w:t xml:space="preserve"> (sambungan)</w:t>
        </w:r>
        <w:bookmarkEnd w:id="3831"/>
      </w:ins>
    </w:p>
    <w:tbl>
      <w:tblPr>
        <w:tblStyle w:val="TableGrid"/>
        <w:tblW w:w="5000" w:type="pct"/>
        <w:tblLook w:val="04A0" w:firstRow="1" w:lastRow="0" w:firstColumn="1" w:lastColumn="0" w:noHBand="0" w:noVBand="1"/>
      </w:tblPr>
      <w:tblGrid>
        <w:gridCol w:w="697"/>
        <w:gridCol w:w="2390"/>
        <w:gridCol w:w="950"/>
        <w:gridCol w:w="1844"/>
        <w:gridCol w:w="2613"/>
        <w:tblGridChange w:id="3838">
          <w:tblGrid>
            <w:gridCol w:w="697"/>
            <w:gridCol w:w="1"/>
            <w:gridCol w:w="2389"/>
            <w:gridCol w:w="1"/>
            <w:gridCol w:w="949"/>
            <w:gridCol w:w="1"/>
            <w:gridCol w:w="1843"/>
            <w:gridCol w:w="2613"/>
          </w:tblGrid>
        </w:tblGridChange>
      </w:tblGrid>
      <w:tr w:rsidR="00351271" w14:paraId="053517F3" w14:textId="77777777" w:rsidTr="00351271">
        <w:trPr>
          <w:ins w:id="3839" w:author="Ilham Nur Pratama" w:date="2023-05-21T22:11:00Z"/>
        </w:trPr>
        <w:tc>
          <w:tcPr>
            <w:tcW w:w="411" w:type="pct"/>
          </w:tcPr>
          <w:p w14:paraId="5AF0ABF3" w14:textId="6BACDCB3" w:rsidR="00351271" w:rsidRDefault="00351271" w:rsidP="00351271">
            <w:pPr>
              <w:rPr>
                <w:ins w:id="3840" w:author="Ilham Nur Pratama" w:date="2023-05-21T22:11:00Z"/>
              </w:rPr>
            </w:pPr>
            <w:ins w:id="3841" w:author="finnet" w:date="2023-05-21T22:11:00Z">
              <w:r w:rsidRPr="00463C7A">
                <w:rPr>
                  <w:b/>
                  <w:bCs/>
                </w:rPr>
                <w:t>No.</w:t>
              </w:r>
            </w:ins>
          </w:p>
        </w:tc>
        <w:tc>
          <w:tcPr>
            <w:tcW w:w="1407" w:type="pct"/>
          </w:tcPr>
          <w:p w14:paraId="5E016583" w14:textId="619BA7ED" w:rsidR="00351271" w:rsidRDefault="00351271" w:rsidP="00351271">
            <w:pPr>
              <w:rPr>
                <w:ins w:id="3842" w:author="Ilham Nur Pratama" w:date="2023-05-21T22:11:00Z"/>
                <w:i/>
                <w:iCs/>
              </w:rPr>
            </w:pPr>
            <w:ins w:id="3843" w:author="finnet" w:date="2023-05-21T22:11:00Z">
              <w:r w:rsidRPr="00463C7A">
                <w:rPr>
                  <w:b/>
                  <w:bCs/>
                </w:rPr>
                <w:t>Parameter</w:t>
              </w:r>
            </w:ins>
          </w:p>
        </w:tc>
        <w:tc>
          <w:tcPr>
            <w:tcW w:w="559" w:type="pct"/>
          </w:tcPr>
          <w:p w14:paraId="76A0436E" w14:textId="2B861454" w:rsidR="00351271" w:rsidRDefault="00351271" w:rsidP="00351271">
            <w:pPr>
              <w:rPr>
                <w:ins w:id="3844" w:author="Ilham Nur Pratama" w:date="2023-05-21T22:11:00Z"/>
                <w:i/>
                <w:iCs/>
              </w:rPr>
            </w:pPr>
            <w:ins w:id="3845" w:author="finnet" w:date="2023-05-21T22:11:00Z">
              <w:r w:rsidRPr="00463C7A">
                <w:rPr>
                  <w:b/>
                  <w:bCs/>
                </w:rPr>
                <w:t>Tipe</w:t>
              </w:r>
            </w:ins>
          </w:p>
        </w:tc>
        <w:tc>
          <w:tcPr>
            <w:tcW w:w="1085" w:type="pct"/>
          </w:tcPr>
          <w:p w14:paraId="7D47C1ED" w14:textId="51C69D33" w:rsidR="00351271" w:rsidRDefault="00351271" w:rsidP="00351271">
            <w:pPr>
              <w:rPr>
                <w:ins w:id="3846" w:author="Ilham Nur Pratama" w:date="2023-05-21T22:11:00Z"/>
              </w:rPr>
            </w:pPr>
            <w:ins w:id="3847" w:author="finnet" w:date="2023-05-21T22:11:00Z">
              <w:r w:rsidRPr="00463C7A">
                <w:rPr>
                  <w:b/>
                  <w:bCs/>
                </w:rPr>
                <w:t>Wajib/</w:t>
              </w:r>
              <w:r>
                <w:rPr>
                  <w:b/>
                  <w:bCs/>
                </w:rPr>
                <w:t>Opsional</w:t>
              </w:r>
            </w:ins>
          </w:p>
        </w:tc>
        <w:tc>
          <w:tcPr>
            <w:tcW w:w="1538" w:type="pct"/>
          </w:tcPr>
          <w:p w14:paraId="44E7A1C0" w14:textId="4B89A0B1" w:rsidR="00351271" w:rsidRDefault="00351271" w:rsidP="00351271">
            <w:pPr>
              <w:rPr>
                <w:ins w:id="3848" w:author="Ilham Nur Pratama" w:date="2023-05-21T22:11:00Z"/>
              </w:rPr>
            </w:pPr>
            <w:ins w:id="3849" w:author="finnet" w:date="2023-05-21T22:11:00Z">
              <w:r w:rsidRPr="00463C7A">
                <w:rPr>
                  <w:b/>
                  <w:bCs/>
                </w:rPr>
                <w:t>Keterangan</w:t>
              </w:r>
            </w:ins>
          </w:p>
        </w:tc>
      </w:tr>
      <w:tr w:rsidR="00351271" w14:paraId="44AC4C71" w14:textId="77777777" w:rsidTr="00351271">
        <w:tblPrEx>
          <w:tblW w:w="5000" w:type="pct"/>
          <w:tblPrExChange w:id="3850" w:author="Ilham Nur Pratama" w:date="2023-05-21T22:11:00Z">
            <w:tblPrEx>
              <w:tblW w:w="5000" w:type="pct"/>
            </w:tblPrEx>
          </w:tblPrExChange>
        </w:tblPrEx>
        <w:tc>
          <w:tcPr>
            <w:tcW w:w="411" w:type="pct"/>
            <w:tcPrChange w:id="3851" w:author="Ilham Nur Pratama" w:date="2023-05-21T22:11:00Z">
              <w:tcPr>
                <w:tcW w:w="410" w:type="pct"/>
                <w:gridSpan w:val="2"/>
              </w:tcPr>
            </w:tcPrChange>
          </w:tcPr>
          <w:p w14:paraId="109C0B92" w14:textId="77777777" w:rsidR="00351271" w:rsidRDefault="00351271" w:rsidP="00351271">
            <w:r>
              <w:t>12</w:t>
            </w:r>
          </w:p>
        </w:tc>
        <w:tc>
          <w:tcPr>
            <w:tcW w:w="1407" w:type="pct"/>
            <w:tcPrChange w:id="3852" w:author="Ilham Nur Pratama" w:date="2023-05-21T22:11:00Z">
              <w:tcPr>
                <w:tcW w:w="1407" w:type="pct"/>
                <w:gridSpan w:val="2"/>
              </w:tcPr>
            </w:tcPrChange>
          </w:tcPr>
          <w:p w14:paraId="4D74A905" w14:textId="77777777" w:rsidR="00351271" w:rsidRPr="00463C7A" w:rsidRDefault="00351271" w:rsidP="00351271">
            <w:pPr>
              <w:rPr>
                <w:i/>
                <w:iCs/>
              </w:rPr>
            </w:pPr>
            <w:r>
              <w:rPr>
                <w:i/>
                <w:iCs/>
              </w:rPr>
              <w:t>description</w:t>
            </w:r>
          </w:p>
        </w:tc>
        <w:tc>
          <w:tcPr>
            <w:tcW w:w="559" w:type="pct"/>
            <w:tcPrChange w:id="3853" w:author="Ilham Nur Pratama" w:date="2023-05-21T22:11:00Z">
              <w:tcPr>
                <w:tcW w:w="559" w:type="pct"/>
                <w:gridSpan w:val="2"/>
              </w:tcPr>
            </w:tcPrChange>
          </w:tcPr>
          <w:p w14:paraId="0F84FB83" w14:textId="77777777" w:rsidR="00351271" w:rsidRDefault="00351271" w:rsidP="00351271">
            <w:pPr>
              <w:rPr>
                <w:i/>
                <w:iCs/>
              </w:rPr>
            </w:pPr>
            <w:r>
              <w:rPr>
                <w:i/>
                <w:iCs/>
              </w:rPr>
              <w:t>String</w:t>
            </w:r>
          </w:p>
        </w:tc>
        <w:tc>
          <w:tcPr>
            <w:tcW w:w="1085" w:type="pct"/>
            <w:tcPrChange w:id="3854" w:author="Ilham Nur Pratama" w:date="2023-05-21T22:11:00Z">
              <w:tcPr>
                <w:tcW w:w="1085" w:type="pct"/>
              </w:tcPr>
            </w:tcPrChange>
          </w:tcPr>
          <w:p w14:paraId="7BB18A22" w14:textId="77777777" w:rsidR="00351271" w:rsidRDefault="00351271" w:rsidP="00351271">
            <w:r>
              <w:t>Opsional</w:t>
            </w:r>
          </w:p>
        </w:tc>
        <w:tc>
          <w:tcPr>
            <w:tcW w:w="1538" w:type="pct"/>
            <w:tcPrChange w:id="3855" w:author="Ilham Nur Pratama" w:date="2023-05-21T22:11:00Z">
              <w:tcPr>
                <w:tcW w:w="1538" w:type="pct"/>
              </w:tcPr>
            </w:tcPrChange>
          </w:tcPr>
          <w:p w14:paraId="650D275F" w14:textId="77777777" w:rsidR="00351271" w:rsidRDefault="00351271" w:rsidP="00351271">
            <w:r>
              <w:t>Deskripsi dari pekerjaan yang akan dilakukan, berisikan detil-detil pekerjaan jika ada</w:t>
            </w:r>
          </w:p>
        </w:tc>
      </w:tr>
      <w:tr w:rsidR="00351271" w14:paraId="297FA0E5" w14:textId="77777777" w:rsidTr="00351271">
        <w:tblPrEx>
          <w:tblW w:w="5000" w:type="pct"/>
          <w:tblPrExChange w:id="3856" w:author="Ilham Nur Pratama" w:date="2023-05-21T22:11:00Z">
            <w:tblPrEx>
              <w:tblW w:w="5000" w:type="pct"/>
            </w:tblPrEx>
          </w:tblPrExChange>
        </w:tblPrEx>
        <w:tc>
          <w:tcPr>
            <w:tcW w:w="411" w:type="pct"/>
            <w:tcPrChange w:id="3857" w:author="Ilham Nur Pratama" w:date="2023-05-21T22:11:00Z">
              <w:tcPr>
                <w:tcW w:w="410" w:type="pct"/>
                <w:gridSpan w:val="2"/>
              </w:tcPr>
            </w:tcPrChange>
          </w:tcPr>
          <w:p w14:paraId="20FD583B" w14:textId="77777777" w:rsidR="00351271" w:rsidRDefault="00351271" w:rsidP="00351271">
            <w:r>
              <w:t>13</w:t>
            </w:r>
          </w:p>
        </w:tc>
        <w:tc>
          <w:tcPr>
            <w:tcW w:w="1407" w:type="pct"/>
            <w:tcPrChange w:id="3858" w:author="Ilham Nur Pratama" w:date="2023-05-21T22:11:00Z">
              <w:tcPr>
                <w:tcW w:w="1407" w:type="pct"/>
                <w:gridSpan w:val="2"/>
              </w:tcPr>
            </w:tcPrChange>
          </w:tcPr>
          <w:p w14:paraId="322E865B" w14:textId="77777777" w:rsidR="00351271" w:rsidRDefault="00351271" w:rsidP="00351271">
            <w:pPr>
              <w:rPr>
                <w:i/>
                <w:iCs/>
              </w:rPr>
            </w:pPr>
            <w:r>
              <w:rPr>
                <w:i/>
                <w:iCs/>
              </w:rPr>
              <w:t>priority</w:t>
            </w:r>
          </w:p>
        </w:tc>
        <w:tc>
          <w:tcPr>
            <w:tcW w:w="559" w:type="pct"/>
            <w:tcPrChange w:id="3859" w:author="Ilham Nur Pratama" w:date="2023-05-21T22:11:00Z">
              <w:tcPr>
                <w:tcW w:w="559" w:type="pct"/>
                <w:gridSpan w:val="2"/>
              </w:tcPr>
            </w:tcPrChange>
          </w:tcPr>
          <w:p w14:paraId="3DE5305E" w14:textId="77777777" w:rsidR="00351271" w:rsidRDefault="00351271" w:rsidP="00351271">
            <w:pPr>
              <w:rPr>
                <w:i/>
                <w:iCs/>
              </w:rPr>
            </w:pPr>
            <w:r>
              <w:rPr>
                <w:i/>
                <w:iCs/>
              </w:rPr>
              <w:t>Float</w:t>
            </w:r>
          </w:p>
        </w:tc>
        <w:tc>
          <w:tcPr>
            <w:tcW w:w="1085" w:type="pct"/>
            <w:tcPrChange w:id="3860" w:author="Ilham Nur Pratama" w:date="2023-05-21T22:11:00Z">
              <w:tcPr>
                <w:tcW w:w="1085" w:type="pct"/>
              </w:tcPr>
            </w:tcPrChange>
          </w:tcPr>
          <w:p w14:paraId="1C7D61CA" w14:textId="77777777" w:rsidR="00351271" w:rsidRDefault="00351271" w:rsidP="00351271">
            <w:r>
              <w:t>Opsional</w:t>
            </w:r>
          </w:p>
        </w:tc>
        <w:tc>
          <w:tcPr>
            <w:tcW w:w="1538" w:type="pct"/>
            <w:tcPrChange w:id="3861" w:author="Ilham Nur Pratama" w:date="2023-05-21T22:11:00Z">
              <w:tcPr>
                <w:tcW w:w="1538" w:type="pct"/>
              </w:tcPr>
            </w:tcPrChange>
          </w:tcPr>
          <w:p w14:paraId="111D3B7B" w14:textId="77777777" w:rsidR="00351271" w:rsidRDefault="00351271" w:rsidP="00351271">
            <w:r>
              <w:t>Prioritas pekerjaan proyek jika dibandingkan dengan proyek lainya dalam skala 1-10.</w:t>
            </w:r>
          </w:p>
        </w:tc>
      </w:tr>
      <w:tr w:rsidR="00351271" w14:paraId="07AEFFAF" w14:textId="77777777" w:rsidTr="00351271">
        <w:tblPrEx>
          <w:tblW w:w="5000" w:type="pct"/>
          <w:tblPrExChange w:id="3862" w:author="Ilham Nur Pratama" w:date="2023-05-21T22:11:00Z">
            <w:tblPrEx>
              <w:tblW w:w="5000" w:type="pct"/>
            </w:tblPrEx>
          </w:tblPrExChange>
        </w:tblPrEx>
        <w:tc>
          <w:tcPr>
            <w:tcW w:w="411" w:type="pct"/>
            <w:tcPrChange w:id="3863" w:author="Ilham Nur Pratama" w:date="2023-05-21T22:11:00Z">
              <w:tcPr>
                <w:tcW w:w="410" w:type="pct"/>
                <w:gridSpan w:val="2"/>
              </w:tcPr>
            </w:tcPrChange>
          </w:tcPr>
          <w:p w14:paraId="204C4869" w14:textId="77777777" w:rsidR="00351271" w:rsidRDefault="00351271" w:rsidP="00351271">
            <w:r>
              <w:t>14</w:t>
            </w:r>
          </w:p>
        </w:tc>
        <w:tc>
          <w:tcPr>
            <w:tcW w:w="1407" w:type="pct"/>
            <w:tcPrChange w:id="3864" w:author="Ilham Nur Pratama" w:date="2023-05-21T22:11:00Z">
              <w:tcPr>
                <w:tcW w:w="1407" w:type="pct"/>
                <w:gridSpan w:val="2"/>
              </w:tcPr>
            </w:tcPrChange>
          </w:tcPr>
          <w:p w14:paraId="2982A81B" w14:textId="77777777" w:rsidR="00351271" w:rsidRDefault="00351271" w:rsidP="00351271">
            <w:pPr>
              <w:rPr>
                <w:i/>
                <w:iCs/>
              </w:rPr>
            </w:pPr>
            <w:r>
              <w:rPr>
                <w:i/>
                <w:iCs/>
              </w:rPr>
              <w:t>role</w:t>
            </w:r>
          </w:p>
        </w:tc>
        <w:tc>
          <w:tcPr>
            <w:tcW w:w="559" w:type="pct"/>
            <w:tcPrChange w:id="3865" w:author="Ilham Nur Pratama" w:date="2023-05-21T22:11:00Z">
              <w:tcPr>
                <w:tcW w:w="559" w:type="pct"/>
                <w:gridSpan w:val="2"/>
              </w:tcPr>
            </w:tcPrChange>
          </w:tcPr>
          <w:p w14:paraId="1477E3FC" w14:textId="77777777" w:rsidR="00351271" w:rsidRDefault="00351271" w:rsidP="00351271">
            <w:pPr>
              <w:rPr>
                <w:i/>
                <w:iCs/>
              </w:rPr>
            </w:pPr>
            <w:r>
              <w:rPr>
                <w:i/>
                <w:iCs/>
              </w:rPr>
              <w:t>String</w:t>
            </w:r>
          </w:p>
        </w:tc>
        <w:tc>
          <w:tcPr>
            <w:tcW w:w="1085" w:type="pct"/>
            <w:tcPrChange w:id="3866" w:author="Ilham Nur Pratama" w:date="2023-05-21T22:11:00Z">
              <w:tcPr>
                <w:tcW w:w="1085" w:type="pct"/>
              </w:tcPr>
            </w:tcPrChange>
          </w:tcPr>
          <w:p w14:paraId="5671FBA9" w14:textId="77777777" w:rsidR="00351271" w:rsidRDefault="00351271" w:rsidP="00351271">
            <w:r>
              <w:t>Wajib</w:t>
            </w:r>
          </w:p>
        </w:tc>
        <w:tc>
          <w:tcPr>
            <w:tcW w:w="1538" w:type="pct"/>
            <w:tcPrChange w:id="3867" w:author="Ilham Nur Pratama" w:date="2023-05-21T22:11:00Z">
              <w:tcPr>
                <w:tcW w:w="1538" w:type="pct"/>
              </w:tcPr>
            </w:tcPrChange>
          </w:tcPr>
          <w:p w14:paraId="6DD05650" w14:textId="77777777" w:rsidR="00351271" w:rsidRDefault="00351271" w:rsidP="00351271">
            <w:r>
              <w:t>Peran seorang dalam sebuah proyek. Komponen dari entitas ini adalah:</w:t>
            </w:r>
          </w:p>
          <w:p w14:paraId="6C8C25AF" w14:textId="77777777" w:rsidR="00351271" w:rsidRDefault="00351271" w:rsidP="00351271">
            <w:pPr>
              <w:pStyle w:val="ListParagraph"/>
              <w:numPr>
                <w:ilvl w:val="0"/>
                <w:numId w:val="38"/>
              </w:numPr>
            </w:pPr>
            <w:r>
              <w:t>PM</w:t>
            </w:r>
          </w:p>
          <w:p w14:paraId="578E96B2" w14:textId="77777777" w:rsidR="00351271" w:rsidRDefault="00351271" w:rsidP="00351271">
            <w:pPr>
              <w:pStyle w:val="ListParagraph"/>
              <w:numPr>
                <w:ilvl w:val="0"/>
                <w:numId w:val="38"/>
              </w:numPr>
            </w:pPr>
            <w:r>
              <w:t>AM</w:t>
            </w:r>
          </w:p>
          <w:p w14:paraId="143808B4" w14:textId="77777777" w:rsidR="00351271" w:rsidRPr="00463C7A" w:rsidRDefault="00351271" w:rsidP="00351271">
            <w:pPr>
              <w:pStyle w:val="ListParagraph"/>
              <w:numPr>
                <w:ilvl w:val="0"/>
                <w:numId w:val="38"/>
              </w:numPr>
            </w:pPr>
            <w:r>
              <w:rPr>
                <w:i/>
                <w:iCs/>
              </w:rPr>
              <w:t>Developer</w:t>
            </w:r>
          </w:p>
          <w:p w14:paraId="44B2934B" w14:textId="77777777" w:rsidR="00351271" w:rsidRDefault="00351271" w:rsidP="00351271">
            <w:pPr>
              <w:pStyle w:val="ListParagraph"/>
              <w:numPr>
                <w:ilvl w:val="0"/>
                <w:numId w:val="38"/>
              </w:numPr>
            </w:pPr>
            <w:r>
              <w:t>PE</w:t>
            </w:r>
          </w:p>
          <w:p w14:paraId="11C97D0A" w14:textId="77777777" w:rsidR="00351271" w:rsidRPr="00463C7A" w:rsidRDefault="00351271" w:rsidP="00351271">
            <w:pPr>
              <w:pStyle w:val="ListParagraph"/>
              <w:numPr>
                <w:ilvl w:val="0"/>
                <w:numId w:val="38"/>
              </w:numPr>
            </w:pPr>
            <w:r>
              <w:rPr>
                <w:i/>
                <w:iCs/>
              </w:rPr>
              <w:t>Tester</w:t>
            </w:r>
          </w:p>
          <w:p w14:paraId="79CEA579" w14:textId="77777777" w:rsidR="00351271" w:rsidRDefault="00351271" w:rsidP="00351271">
            <w:pPr>
              <w:pStyle w:val="ListParagraph"/>
              <w:numPr>
                <w:ilvl w:val="0"/>
                <w:numId w:val="38"/>
              </w:numPr>
            </w:pPr>
            <w:r>
              <w:t>OE</w:t>
            </w:r>
          </w:p>
        </w:tc>
      </w:tr>
      <w:tr w:rsidR="00351271" w14:paraId="131D5213" w14:textId="77777777" w:rsidTr="00351271">
        <w:tblPrEx>
          <w:tblW w:w="5000" w:type="pct"/>
          <w:tblPrExChange w:id="3868" w:author="Ilham Nur Pratama" w:date="2023-05-21T22:11:00Z">
            <w:tblPrEx>
              <w:tblW w:w="5000" w:type="pct"/>
            </w:tblPrEx>
          </w:tblPrExChange>
        </w:tblPrEx>
        <w:tc>
          <w:tcPr>
            <w:tcW w:w="411" w:type="pct"/>
            <w:tcPrChange w:id="3869" w:author="Ilham Nur Pratama" w:date="2023-05-21T22:11:00Z">
              <w:tcPr>
                <w:tcW w:w="410" w:type="pct"/>
                <w:gridSpan w:val="2"/>
              </w:tcPr>
            </w:tcPrChange>
          </w:tcPr>
          <w:p w14:paraId="5F937F44" w14:textId="77777777" w:rsidR="00351271" w:rsidRDefault="00351271" w:rsidP="00351271">
            <w:r>
              <w:t>15</w:t>
            </w:r>
          </w:p>
        </w:tc>
        <w:tc>
          <w:tcPr>
            <w:tcW w:w="1407" w:type="pct"/>
            <w:tcPrChange w:id="3870" w:author="Ilham Nur Pratama" w:date="2023-05-21T22:11:00Z">
              <w:tcPr>
                <w:tcW w:w="1407" w:type="pct"/>
                <w:gridSpan w:val="2"/>
              </w:tcPr>
            </w:tcPrChange>
          </w:tcPr>
          <w:p w14:paraId="3886315D" w14:textId="77777777" w:rsidR="00351271" w:rsidRDefault="00351271" w:rsidP="00351271">
            <w:pPr>
              <w:rPr>
                <w:i/>
                <w:iCs/>
              </w:rPr>
            </w:pPr>
            <w:r>
              <w:rPr>
                <w:i/>
                <w:iCs/>
              </w:rPr>
              <w:t>level</w:t>
            </w:r>
          </w:p>
        </w:tc>
        <w:tc>
          <w:tcPr>
            <w:tcW w:w="559" w:type="pct"/>
            <w:tcPrChange w:id="3871" w:author="Ilham Nur Pratama" w:date="2023-05-21T22:11:00Z">
              <w:tcPr>
                <w:tcW w:w="559" w:type="pct"/>
                <w:gridSpan w:val="2"/>
              </w:tcPr>
            </w:tcPrChange>
          </w:tcPr>
          <w:p w14:paraId="0F209893" w14:textId="77777777" w:rsidR="00351271" w:rsidRDefault="00351271" w:rsidP="00351271">
            <w:pPr>
              <w:rPr>
                <w:i/>
                <w:iCs/>
              </w:rPr>
            </w:pPr>
            <w:r>
              <w:rPr>
                <w:i/>
                <w:iCs/>
              </w:rPr>
              <w:t>String</w:t>
            </w:r>
          </w:p>
        </w:tc>
        <w:tc>
          <w:tcPr>
            <w:tcW w:w="1085" w:type="pct"/>
            <w:tcPrChange w:id="3872" w:author="Ilham Nur Pratama" w:date="2023-05-21T22:11:00Z">
              <w:tcPr>
                <w:tcW w:w="1085" w:type="pct"/>
              </w:tcPr>
            </w:tcPrChange>
          </w:tcPr>
          <w:p w14:paraId="708A066F" w14:textId="77777777" w:rsidR="00351271" w:rsidRDefault="00351271" w:rsidP="00351271">
            <w:r>
              <w:t>Wajib</w:t>
            </w:r>
          </w:p>
        </w:tc>
        <w:tc>
          <w:tcPr>
            <w:tcW w:w="1538" w:type="pct"/>
            <w:tcPrChange w:id="3873" w:author="Ilham Nur Pratama" w:date="2023-05-21T22:11:00Z">
              <w:tcPr>
                <w:tcW w:w="1538" w:type="pct"/>
              </w:tcPr>
            </w:tcPrChange>
          </w:tcPr>
          <w:p w14:paraId="7A25B1A7" w14:textId="77777777" w:rsidR="00351271" w:rsidRPr="009D41E7" w:rsidRDefault="00351271" w:rsidP="00351271">
            <w:r>
              <w:rPr>
                <w:i/>
                <w:iCs/>
              </w:rPr>
              <w:t xml:space="preserve">Level </w:t>
            </w:r>
            <w:r>
              <w:t>merupakan tingkatan seseorang secara hirarki. Komponen level berisikan integer nomor 1-5, dengan 1 adalah level tertinggi dan 5 adalah level terendah.</w:t>
            </w:r>
          </w:p>
        </w:tc>
      </w:tr>
    </w:tbl>
    <w:p w14:paraId="50DA6A59" w14:textId="77777777" w:rsidR="00351271" w:rsidRDefault="00351271">
      <w:pPr>
        <w:spacing w:line="259" w:lineRule="auto"/>
        <w:jc w:val="left"/>
        <w:rPr>
          <w:ins w:id="3874" w:author="Ilham Nur Pratama" w:date="2023-05-21T22:11:00Z"/>
        </w:rPr>
      </w:pPr>
      <w:ins w:id="3875" w:author="Ilham Nur Pratama" w:date="2023-05-21T22:11:00Z">
        <w:r>
          <w:br w:type="page"/>
        </w:r>
      </w:ins>
    </w:p>
    <w:p w14:paraId="2547F7A9" w14:textId="77777777" w:rsidR="00351271" w:rsidRDefault="00351271">
      <w:pPr>
        <w:rPr>
          <w:ins w:id="3876" w:author="Ilham Nur Pratama" w:date="2023-05-21T22:11:00Z"/>
        </w:rPr>
      </w:pPr>
    </w:p>
    <w:p w14:paraId="7847574C" w14:textId="23C14583" w:rsidR="00351271" w:rsidRDefault="00351271">
      <w:pPr>
        <w:pStyle w:val="Caption"/>
        <w:rPr>
          <w:ins w:id="3877" w:author="Ilham Nur Pratama" w:date="2023-05-21T22:12:00Z"/>
        </w:rPr>
        <w:pPrChange w:id="3878" w:author="Ilham Nur Pratama" w:date="2023-05-21T22:29:00Z">
          <w:pPr/>
        </w:pPrChange>
      </w:pPr>
      <w:bookmarkStart w:id="3879" w:name="_Ref135599616"/>
      <w:bookmarkStart w:id="3880" w:name="_Toc135601564"/>
      <w:ins w:id="3881" w:author="Ilham Nur Pratama" w:date="2023-05-21T22:12:00Z">
        <w:r>
          <w:t xml:space="preserve">Tabel </w:t>
        </w:r>
      </w:ins>
      <w:ins w:id="3882"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883"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884" w:author="Ilham Nur Pratama" w:date="2023-05-24T22:54:00Z">
        <w:r w:rsidR="000D26C4">
          <w:rPr>
            <w:noProof/>
          </w:rPr>
          <w:t>30</w:t>
        </w:r>
      </w:ins>
      <w:ins w:id="3885" w:author="Ilham Nur Pratama" w:date="2023-05-21T22:40:00Z">
        <w:r w:rsidR="00985B1D">
          <w:fldChar w:fldCharType="end"/>
        </w:r>
      </w:ins>
      <w:bookmarkEnd w:id="3879"/>
      <w:ins w:id="3886" w:author="Ilham Nur Pratama" w:date="2023-05-21T22:12:00Z">
        <w:r>
          <w:t xml:space="preserve"> </w:t>
        </w:r>
        <w:r w:rsidRPr="000F7666">
          <w:t>Struktur dan Tipe Data Sistem (sambungan)</w:t>
        </w:r>
        <w:bookmarkEnd w:id="3880"/>
      </w:ins>
    </w:p>
    <w:tbl>
      <w:tblPr>
        <w:tblStyle w:val="TableGrid"/>
        <w:tblW w:w="5000" w:type="pct"/>
        <w:tblLook w:val="04A0" w:firstRow="1" w:lastRow="0" w:firstColumn="1" w:lastColumn="0" w:noHBand="0" w:noVBand="1"/>
      </w:tblPr>
      <w:tblGrid>
        <w:gridCol w:w="697"/>
        <w:gridCol w:w="2390"/>
        <w:gridCol w:w="950"/>
        <w:gridCol w:w="1844"/>
        <w:gridCol w:w="2613"/>
        <w:tblGridChange w:id="3887">
          <w:tblGrid>
            <w:gridCol w:w="697"/>
            <w:gridCol w:w="1"/>
            <w:gridCol w:w="2389"/>
            <w:gridCol w:w="1"/>
            <w:gridCol w:w="949"/>
            <w:gridCol w:w="1"/>
            <w:gridCol w:w="1843"/>
            <w:gridCol w:w="2613"/>
          </w:tblGrid>
        </w:tblGridChange>
      </w:tblGrid>
      <w:tr w:rsidR="00351271" w14:paraId="02B0A149" w14:textId="77777777" w:rsidTr="00351271">
        <w:trPr>
          <w:ins w:id="3888" w:author="Ilham Nur Pratama" w:date="2023-05-21T22:11:00Z"/>
        </w:trPr>
        <w:tc>
          <w:tcPr>
            <w:tcW w:w="411" w:type="pct"/>
          </w:tcPr>
          <w:p w14:paraId="12DE52D3" w14:textId="48CF4852" w:rsidR="00351271" w:rsidRDefault="00351271" w:rsidP="00351271">
            <w:pPr>
              <w:rPr>
                <w:ins w:id="3889" w:author="Ilham Nur Pratama" w:date="2023-05-21T22:11:00Z"/>
              </w:rPr>
            </w:pPr>
            <w:ins w:id="3890" w:author="finnet" w:date="2023-05-21T22:12:00Z">
              <w:r w:rsidRPr="00463C7A">
                <w:rPr>
                  <w:b/>
                  <w:bCs/>
                </w:rPr>
                <w:t>No.</w:t>
              </w:r>
            </w:ins>
          </w:p>
        </w:tc>
        <w:tc>
          <w:tcPr>
            <w:tcW w:w="1407" w:type="pct"/>
          </w:tcPr>
          <w:p w14:paraId="761C1DB3" w14:textId="53165CB6" w:rsidR="00351271" w:rsidRDefault="00351271" w:rsidP="00351271">
            <w:pPr>
              <w:rPr>
                <w:ins w:id="3891" w:author="Ilham Nur Pratama" w:date="2023-05-21T22:11:00Z"/>
                <w:i/>
                <w:iCs/>
              </w:rPr>
            </w:pPr>
            <w:ins w:id="3892" w:author="finnet" w:date="2023-05-21T22:12:00Z">
              <w:r w:rsidRPr="00463C7A">
                <w:rPr>
                  <w:b/>
                  <w:bCs/>
                </w:rPr>
                <w:t>Parameter</w:t>
              </w:r>
            </w:ins>
          </w:p>
        </w:tc>
        <w:tc>
          <w:tcPr>
            <w:tcW w:w="559" w:type="pct"/>
          </w:tcPr>
          <w:p w14:paraId="2FAC4CF2" w14:textId="1BEF93AD" w:rsidR="00351271" w:rsidRDefault="00351271" w:rsidP="00351271">
            <w:pPr>
              <w:rPr>
                <w:ins w:id="3893" w:author="Ilham Nur Pratama" w:date="2023-05-21T22:11:00Z"/>
                <w:i/>
                <w:iCs/>
              </w:rPr>
            </w:pPr>
            <w:ins w:id="3894" w:author="finnet" w:date="2023-05-21T22:12:00Z">
              <w:r w:rsidRPr="00463C7A">
                <w:rPr>
                  <w:b/>
                  <w:bCs/>
                </w:rPr>
                <w:t>Tipe</w:t>
              </w:r>
            </w:ins>
          </w:p>
        </w:tc>
        <w:tc>
          <w:tcPr>
            <w:tcW w:w="1085" w:type="pct"/>
          </w:tcPr>
          <w:p w14:paraId="0010AF91" w14:textId="51011A5B" w:rsidR="00351271" w:rsidRDefault="00351271" w:rsidP="00351271">
            <w:pPr>
              <w:rPr>
                <w:ins w:id="3895" w:author="Ilham Nur Pratama" w:date="2023-05-21T22:11:00Z"/>
              </w:rPr>
            </w:pPr>
            <w:ins w:id="3896" w:author="finnet" w:date="2023-05-21T22:12:00Z">
              <w:r w:rsidRPr="00463C7A">
                <w:rPr>
                  <w:b/>
                  <w:bCs/>
                </w:rPr>
                <w:t>Wajib/</w:t>
              </w:r>
              <w:r>
                <w:rPr>
                  <w:b/>
                  <w:bCs/>
                </w:rPr>
                <w:t>Opsional</w:t>
              </w:r>
            </w:ins>
          </w:p>
        </w:tc>
        <w:tc>
          <w:tcPr>
            <w:tcW w:w="1538" w:type="pct"/>
          </w:tcPr>
          <w:p w14:paraId="1B2C0460" w14:textId="325CEBFA" w:rsidR="00351271" w:rsidRDefault="00351271" w:rsidP="00351271">
            <w:pPr>
              <w:rPr>
                <w:ins w:id="3897" w:author="Ilham Nur Pratama" w:date="2023-05-21T22:11:00Z"/>
                <w:i/>
                <w:iCs/>
              </w:rPr>
            </w:pPr>
            <w:ins w:id="3898" w:author="finnet" w:date="2023-05-21T22:12:00Z">
              <w:r w:rsidRPr="00463C7A">
                <w:rPr>
                  <w:b/>
                  <w:bCs/>
                </w:rPr>
                <w:t>Keterangan</w:t>
              </w:r>
            </w:ins>
          </w:p>
        </w:tc>
      </w:tr>
      <w:tr w:rsidR="00351271" w14:paraId="6324A838" w14:textId="77777777" w:rsidTr="00351271">
        <w:tblPrEx>
          <w:tblW w:w="5000" w:type="pct"/>
          <w:tblPrExChange w:id="3899" w:author="Ilham Nur Pratama" w:date="2023-05-21T22:11:00Z">
            <w:tblPrEx>
              <w:tblW w:w="5000" w:type="pct"/>
            </w:tblPrEx>
          </w:tblPrExChange>
        </w:tblPrEx>
        <w:tc>
          <w:tcPr>
            <w:tcW w:w="411" w:type="pct"/>
            <w:tcPrChange w:id="3900" w:author="Ilham Nur Pratama" w:date="2023-05-21T22:11:00Z">
              <w:tcPr>
                <w:tcW w:w="410" w:type="pct"/>
                <w:gridSpan w:val="2"/>
              </w:tcPr>
            </w:tcPrChange>
          </w:tcPr>
          <w:p w14:paraId="66E266DC" w14:textId="77777777" w:rsidR="00351271" w:rsidRDefault="00351271" w:rsidP="00351271">
            <w:r>
              <w:t>16</w:t>
            </w:r>
          </w:p>
        </w:tc>
        <w:tc>
          <w:tcPr>
            <w:tcW w:w="1407" w:type="pct"/>
            <w:tcPrChange w:id="3901" w:author="Ilham Nur Pratama" w:date="2023-05-21T22:11:00Z">
              <w:tcPr>
                <w:tcW w:w="1407" w:type="pct"/>
                <w:gridSpan w:val="2"/>
              </w:tcPr>
            </w:tcPrChange>
          </w:tcPr>
          <w:p w14:paraId="1690FC76" w14:textId="77777777" w:rsidR="00351271" w:rsidRDefault="00351271" w:rsidP="00351271">
            <w:pPr>
              <w:rPr>
                <w:i/>
                <w:iCs/>
              </w:rPr>
            </w:pPr>
            <w:r>
              <w:rPr>
                <w:i/>
                <w:iCs/>
              </w:rPr>
              <w:t>isManager</w:t>
            </w:r>
          </w:p>
        </w:tc>
        <w:tc>
          <w:tcPr>
            <w:tcW w:w="559" w:type="pct"/>
            <w:tcPrChange w:id="3902" w:author="Ilham Nur Pratama" w:date="2023-05-21T22:11:00Z">
              <w:tcPr>
                <w:tcW w:w="559" w:type="pct"/>
                <w:gridSpan w:val="2"/>
              </w:tcPr>
            </w:tcPrChange>
          </w:tcPr>
          <w:p w14:paraId="5331FBFB" w14:textId="77777777" w:rsidR="00351271" w:rsidRDefault="00351271" w:rsidP="00351271">
            <w:pPr>
              <w:rPr>
                <w:i/>
                <w:iCs/>
              </w:rPr>
            </w:pPr>
            <w:r>
              <w:rPr>
                <w:i/>
                <w:iCs/>
              </w:rPr>
              <w:t>Integer</w:t>
            </w:r>
          </w:p>
        </w:tc>
        <w:tc>
          <w:tcPr>
            <w:tcW w:w="1085" w:type="pct"/>
            <w:tcPrChange w:id="3903" w:author="Ilham Nur Pratama" w:date="2023-05-21T22:11:00Z">
              <w:tcPr>
                <w:tcW w:w="1085" w:type="pct"/>
              </w:tcPr>
            </w:tcPrChange>
          </w:tcPr>
          <w:p w14:paraId="3F9CA01B" w14:textId="77777777" w:rsidR="00351271" w:rsidRDefault="00351271" w:rsidP="00351271">
            <w:r>
              <w:t>Wajib</w:t>
            </w:r>
          </w:p>
        </w:tc>
        <w:tc>
          <w:tcPr>
            <w:tcW w:w="1538" w:type="pct"/>
            <w:tcPrChange w:id="3904" w:author="Ilham Nur Pratama" w:date="2023-05-21T22:11:00Z">
              <w:tcPr>
                <w:tcW w:w="1538" w:type="pct"/>
              </w:tcPr>
            </w:tcPrChange>
          </w:tcPr>
          <w:p w14:paraId="76B6F011" w14:textId="77777777" w:rsidR="00351271" w:rsidRPr="003E5783" w:rsidRDefault="00351271" w:rsidP="00351271">
            <w:r>
              <w:rPr>
                <w:i/>
                <w:iCs/>
              </w:rPr>
              <w:t xml:space="preserve">isManager </w:t>
            </w:r>
            <w:r>
              <w:t>merupakan entitas yang berisikan nilai 1 atau 0. Di mana nilai 1 menunjukan bahwa seseorang adalah FM dan 0 apabila sebagai pegawai biasa.</w:t>
            </w:r>
          </w:p>
        </w:tc>
      </w:tr>
      <w:tr w:rsidR="00351271" w14:paraId="19DBD9FC" w14:textId="77777777" w:rsidTr="00351271">
        <w:tblPrEx>
          <w:tblW w:w="5000" w:type="pct"/>
          <w:tblPrExChange w:id="3905" w:author="Ilham Nur Pratama" w:date="2023-05-21T22:11:00Z">
            <w:tblPrEx>
              <w:tblW w:w="5000" w:type="pct"/>
            </w:tblPrEx>
          </w:tblPrExChange>
        </w:tblPrEx>
        <w:tc>
          <w:tcPr>
            <w:tcW w:w="411" w:type="pct"/>
            <w:tcPrChange w:id="3906" w:author="Ilham Nur Pratama" w:date="2023-05-21T22:11:00Z">
              <w:tcPr>
                <w:tcW w:w="410" w:type="pct"/>
                <w:gridSpan w:val="2"/>
              </w:tcPr>
            </w:tcPrChange>
          </w:tcPr>
          <w:p w14:paraId="105669DA" w14:textId="77777777" w:rsidR="00351271" w:rsidRDefault="00351271" w:rsidP="00351271">
            <w:r>
              <w:t>17</w:t>
            </w:r>
          </w:p>
        </w:tc>
        <w:tc>
          <w:tcPr>
            <w:tcW w:w="1407" w:type="pct"/>
            <w:tcPrChange w:id="3907" w:author="Ilham Nur Pratama" w:date="2023-05-21T22:11:00Z">
              <w:tcPr>
                <w:tcW w:w="1407" w:type="pct"/>
                <w:gridSpan w:val="2"/>
              </w:tcPr>
            </w:tcPrChange>
          </w:tcPr>
          <w:p w14:paraId="5E278D2F" w14:textId="77777777" w:rsidR="00351271" w:rsidRDefault="00351271" w:rsidP="00351271">
            <w:pPr>
              <w:rPr>
                <w:i/>
                <w:iCs/>
              </w:rPr>
            </w:pPr>
            <w:r>
              <w:rPr>
                <w:i/>
                <w:iCs/>
              </w:rPr>
              <w:t>unitPlacement</w:t>
            </w:r>
          </w:p>
        </w:tc>
        <w:tc>
          <w:tcPr>
            <w:tcW w:w="559" w:type="pct"/>
            <w:tcPrChange w:id="3908" w:author="Ilham Nur Pratama" w:date="2023-05-21T22:11:00Z">
              <w:tcPr>
                <w:tcW w:w="559" w:type="pct"/>
                <w:gridSpan w:val="2"/>
              </w:tcPr>
            </w:tcPrChange>
          </w:tcPr>
          <w:p w14:paraId="2E603EBC" w14:textId="77777777" w:rsidR="00351271" w:rsidRDefault="00351271" w:rsidP="00351271">
            <w:pPr>
              <w:rPr>
                <w:i/>
                <w:iCs/>
              </w:rPr>
            </w:pPr>
            <w:r>
              <w:rPr>
                <w:i/>
                <w:iCs/>
              </w:rPr>
              <w:t>String</w:t>
            </w:r>
          </w:p>
        </w:tc>
        <w:tc>
          <w:tcPr>
            <w:tcW w:w="1085" w:type="pct"/>
            <w:tcPrChange w:id="3909" w:author="Ilham Nur Pratama" w:date="2023-05-21T22:11:00Z">
              <w:tcPr>
                <w:tcW w:w="1085" w:type="pct"/>
              </w:tcPr>
            </w:tcPrChange>
          </w:tcPr>
          <w:p w14:paraId="3D537309" w14:textId="77777777" w:rsidR="00351271" w:rsidRDefault="00351271" w:rsidP="00351271">
            <w:r>
              <w:t>Wajib</w:t>
            </w:r>
          </w:p>
        </w:tc>
        <w:tc>
          <w:tcPr>
            <w:tcW w:w="1538" w:type="pct"/>
            <w:tcPrChange w:id="3910" w:author="Ilham Nur Pratama" w:date="2023-05-21T22:11:00Z">
              <w:tcPr>
                <w:tcW w:w="1538" w:type="pct"/>
              </w:tcPr>
            </w:tcPrChange>
          </w:tcPr>
          <w:p w14:paraId="4570F7B6" w14:textId="5E93F941" w:rsidR="00351271" w:rsidRPr="00920B1D" w:rsidRDefault="00351271" w:rsidP="00351271">
            <w:r>
              <w:rPr>
                <w:i/>
                <w:iCs/>
              </w:rPr>
              <w:t xml:space="preserve">unitPlacement </w:t>
            </w:r>
            <w:del w:id="3911" w:author="Ilham Nur Pratama" w:date="2023-05-21T22:12:00Z">
              <w:r w:rsidDel="002D49FE">
                <w:delText xml:space="preserve"> </w:delText>
              </w:r>
            </w:del>
            <w:r>
              <w:t>merupakan unit tempat di mana seorang bekerja.</w:t>
            </w:r>
          </w:p>
        </w:tc>
      </w:tr>
      <w:tr w:rsidR="00351271" w14:paraId="13959F56" w14:textId="77777777" w:rsidTr="00351271">
        <w:tblPrEx>
          <w:tblW w:w="5000" w:type="pct"/>
          <w:tblPrExChange w:id="3912" w:author="Ilham Nur Pratama" w:date="2023-05-21T22:11:00Z">
            <w:tblPrEx>
              <w:tblW w:w="5000" w:type="pct"/>
            </w:tblPrEx>
          </w:tblPrExChange>
        </w:tblPrEx>
        <w:tc>
          <w:tcPr>
            <w:tcW w:w="411" w:type="pct"/>
            <w:tcPrChange w:id="3913" w:author="Ilham Nur Pratama" w:date="2023-05-21T22:11:00Z">
              <w:tcPr>
                <w:tcW w:w="410" w:type="pct"/>
                <w:gridSpan w:val="2"/>
              </w:tcPr>
            </w:tcPrChange>
          </w:tcPr>
          <w:p w14:paraId="22465C5C" w14:textId="77777777" w:rsidR="00351271" w:rsidRDefault="00351271" w:rsidP="00351271">
            <w:r>
              <w:t>18</w:t>
            </w:r>
          </w:p>
        </w:tc>
        <w:tc>
          <w:tcPr>
            <w:tcW w:w="1407" w:type="pct"/>
            <w:tcPrChange w:id="3914" w:author="Ilham Nur Pratama" w:date="2023-05-21T22:11:00Z">
              <w:tcPr>
                <w:tcW w:w="1407" w:type="pct"/>
                <w:gridSpan w:val="2"/>
              </w:tcPr>
            </w:tcPrChange>
          </w:tcPr>
          <w:p w14:paraId="0051F7AA" w14:textId="77777777" w:rsidR="00351271" w:rsidRDefault="00351271" w:rsidP="00351271">
            <w:r>
              <w:t>skillResource</w:t>
            </w:r>
          </w:p>
        </w:tc>
        <w:tc>
          <w:tcPr>
            <w:tcW w:w="559" w:type="pct"/>
            <w:tcPrChange w:id="3915" w:author="Ilham Nur Pratama" w:date="2023-05-21T22:11:00Z">
              <w:tcPr>
                <w:tcW w:w="559" w:type="pct"/>
                <w:gridSpan w:val="2"/>
              </w:tcPr>
            </w:tcPrChange>
          </w:tcPr>
          <w:p w14:paraId="6396D7BF" w14:textId="77777777" w:rsidR="00351271" w:rsidRDefault="00351271" w:rsidP="00351271">
            <w:pPr>
              <w:rPr>
                <w:i/>
                <w:iCs/>
              </w:rPr>
            </w:pPr>
            <w:r>
              <w:rPr>
                <w:i/>
                <w:iCs/>
              </w:rPr>
              <w:t>String</w:t>
            </w:r>
          </w:p>
        </w:tc>
        <w:tc>
          <w:tcPr>
            <w:tcW w:w="1085" w:type="pct"/>
            <w:tcPrChange w:id="3916" w:author="Ilham Nur Pratama" w:date="2023-05-21T22:11:00Z">
              <w:tcPr>
                <w:tcW w:w="1085" w:type="pct"/>
              </w:tcPr>
            </w:tcPrChange>
          </w:tcPr>
          <w:p w14:paraId="2CDFB3EC" w14:textId="77777777" w:rsidR="00351271" w:rsidRDefault="00351271" w:rsidP="00351271">
            <w:r>
              <w:t>Opsional</w:t>
            </w:r>
          </w:p>
        </w:tc>
        <w:tc>
          <w:tcPr>
            <w:tcW w:w="1538" w:type="pct"/>
            <w:tcPrChange w:id="3917" w:author="Ilham Nur Pratama" w:date="2023-05-21T22:11:00Z">
              <w:tcPr>
                <w:tcW w:w="1538" w:type="pct"/>
              </w:tcPr>
            </w:tcPrChange>
          </w:tcPr>
          <w:p w14:paraId="1D063E6D" w14:textId="77777777" w:rsidR="00351271" w:rsidRDefault="00351271" w:rsidP="00351271">
            <w:r>
              <w:t>Berisikan skill yang dimiliki oleh pekerja</w:t>
            </w:r>
          </w:p>
        </w:tc>
      </w:tr>
    </w:tbl>
    <w:p w14:paraId="6E0E6182" w14:textId="176C0E3F" w:rsidR="002F4D53" w:rsidDel="009F4214" w:rsidRDefault="002F4D53" w:rsidP="003E6F93">
      <w:pPr>
        <w:ind w:left="720"/>
        <w:rPr>
          <w:del w:id="3918" w:author="Ilham Nur Pratama" w:date="2023-05-21T22:18:00Z"/>
        </w:rPr>
      </w:pPr>
    </w:p>
    <w:p w14:paraId="75DB99FC" w14:textId="77777777" w:rsidR="009F4214" w:rsidRDefault="009F4214" w:rsidP="003E6F93">
      <w:pPr>
        <w:ind w:left="720"/>
        <w:rPr>
          <w:ins w:id="3919" w:author="Ilham Nur Pratama" w:date="2023-05-21T22:18:00Z"/>
        </w:rPr>
      </w:pPr>
    </w:p>
    <w:p w14:paraId="38BFAC11" w14:textId="3769D270" w:rsidR="002F4D53" w:rsidRDefault="002F4D53" w:rsidP="003E6F93">
      <w:pPr>
        <w:ind w:left="720"/>
      </w:pPr>
      <w:r>
        <w:t xml:space="preserve">Dari tabel yang ada pada sistem basis data terdapat relasi yang menghubungkan data antar tabel dengan menggunakan </w:t>
      </w:r>
      <w:r>
        <w:rPr>
          <w:i/>
          <w:iCs/>
        </w:rPr>
        <w:t xml:space="preserve">key </w:t>
      </w:r>
      <w:r>
        <w:t>khusus. Relasi antar tabel yang terdapat pada sistem basis data dapat ditunjukan secara detil pada</w:t>
      </w:r>
      <w:ins w:id="3920" w:author="Ilham Nur Pratama" w:date="2023-05-21T22:15:00Z">
        <w:r w:rsidR="006D5FBE">
          <w:t xml:space="preserve"> </w:t>
        </w:r>
        <w:r w:rsidR="006D5FBE">
          <w:fldChar w:fldCharType="begin"/>
        </w:r>
        <w:r w:rsidR="006D5FBE">
          <w:instrText xml:space="preserve"> REF _Ref135599775 \h </w:instrText>
        </w:r>
      </w:ins>
      <w:r w:rsidR="006D5FBE">
        <w:fldChar w:fldCharType="separate"/>
      </w:r>
      <w:ins w:id="3921" w:author="Ilham Nur Pratama" w:date="2023-05-24T22:54:00Z">
        <w:r w:rsidR="000D26C4">
          <w:t xml:space="preserve">Tabel </w:t>
        </w:r>
        <w:r w:rsidR="000D26C4">
          <w:rPr>
            <w:noProof/>
          </w:rPr>
          <w:t>3</w:t>
        </w:r>
        <w:r w:rsidR="000D26C4">
          <w:t>.</w:t>
        </w:r>
        <w:r w:rsidR="000D26C4">
          <w:rPr>
            <w:noProof/>
          </w:rPr>
          <w:t>31</w:t>
        </w:r>
      </w:ins>
      <w:ins w:id="3922" w:author="Ilham Nur Pratama" w:date="2023-05-21T22:15:00Z">
        <w:r w:rsidR="006D5FBE">
          <w:fldChar w:fldCharType="end"/>
        </w:r>
      </w:ins>
      <w:ins w:id="3923" w:author="Ilham Nur Pratama" w:date="2023-05-21T22:17:00Z">
        <w:r w:rsidR="009F4214">
          <w:t xml:space="preserve"> dan </w:t>
        </w:r>
        <w:r w:rsidR="009F4214">
          <w:fldChar w:fldCharType="begin"/>
        </w:r>
        <w:r w:rsidR="009F4214">
          <w:instrText xml:space="preserve"> REF _Ref135599886 \h </w:instrText>
        </w:r>
      </w:ins>
      <w:r w:rsidR="009F4214">
        <w:fldChar w:fldCharType="separate"/>
      </w:r>
      <w:ins w:id="3924" w:author="Ilham Nur Pratama" w:date="2023-05-24T22:54:00Z">
        <w:r w:rsidR="000D26C4">
          <w:t xml:space="preserve">Tabel </w:t>
        </w:r>
        <w:r w:rsidR="000D26C4">
          <w:rPr>
            <w:noProof/>
          </w:rPr>
          <w:t>3</w:t>
        </w:r>
        <w:r w:rsidR="000D26C4">
          <w:t>.</w:t>
        </w:r>
        <w:r w:rsidR="000D26C4">
          <w:rPr>
            <w:noProof/>
          </w:rPr>
          <w:t>32</w:t>
        </w:r>
      </w:ins>
      <w:ins w:id="3925" w:author="Ilham Nur Pratama" w:date="2023-05-21T22:17:00Z">
        <w:r w:rsidR="009F4214">
          <w:fldChar w:fldCharType="end"/>
        </w:r>
      </w:ins>
      <w:del w:id="3926" w:author="Ilham Nur Pratama" w:date="2023-05-21T22:15:00Z">
        <w:r w:rsidDel="006D5FBE">
          <w:delText xml:space="preserve"> </w:delText>
        </w:r>
        <w:r w:rsidDel="006D5FBE">
          <w:fldChar w:fldCharType="begin"/>
        </w:r>
        <w:r w:rsidDel="006D5FBE">
          <w:delInstrText xml:space="preserve"> REF _Ref125573734 \h </w:delInstrText>
        </w:r>
        <w:r w:rsidR="005A58B4">
          <w:fldChar w:fldCharType="separate"/>
        </w:r>
        <w:r w:rsidDel="006D5FBE">
          <w:fldChar w:fldCharType="end"/>
        </w:r>
      </w:del>
      <w:r>
        <w:t>.</w:t>
      </w:r>
    </w:p>
    <w:p w14:paraId="2C38DB1F" w14:textId="17BB1E17" w:rsidR="002F4D53" w:rsidRDefault="002F4D53" w:rsidP="00EE5E34">
      <w:pPr>
        <w:pStyle w:val="Caption"/>
      </w:pPr>
      <w:bookmarkStart w:id="3927" w:name="_Ref135599775"/>
      <w:bookmarkStart w:id="3928" w:name="_Toc135601565"/>
      <w:r>
        <w:t xml:space="preserve">Tabel </w:t>
      </w:r>
      <w:ins w:id="3929"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930"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931" w:author="Ilham Nur Pratama" w:date="2023-05-24T22:54:00Z">
        <w:r w:rsidR="000D26C4">
          <w:rPr>
            <w:noProof/>
          </w:rPr>
          <w:t>31</w:t>
        </w:r>
      </w:ins>
      <w:ins w:id="3932" w:author="Ilham Nur Pratama" w:date="2023-05-21T22:40:00Z">
        <w:r w:rsidR="00985B1D">
          <w:fldChar w:fldCharType="end"/>
        </w:r>
      </w:ins>
      <w:bookmarkEnd w:id="3927"/>
      <w:ins w:id="3933" w:author="ilham.nur@office.ui.ac.id" w:date="2023-03-28T20:25:00Z">
        <w:del w:id="3934" w:author="Ilham Nur Pratama" w:date="2023-05-16T21:59:00Z">
          <w:r w:rsidR="005B668B" w:rsidDel="00F848CE">
            <w:fldChar w:fldCharType="begin"/>
          </w:r>
          <w:r w:rsidR="005B668B" w:rsidDel="00F848CE">
            <w:delInstrText xml:space="preserve"> STYLEREF 1 \s </w:delInstrText>
          </w:r>
        </w:del>
      </w:ins>
      <w:del w:id="3935" w:author="Ilham Nur Pratama" w:date="2023-05-16T21:59:00Z">
        <w:r w:rsidR="005B668B" w:rsidDel="00F848CE">
          <w:fldChar w:fldCharType="separate"/>
        </w:r>
        <w:r w:rsidR="00B57DB5" w:rsidDel="00F848CE">
          <w:rPr>
            <w:noProof/>
          </w:rPr>
          <w:delText>3</w:delText>
        </w:r>
      </w:del>
      <w:ins w:id="3936" w:author="ilham.nur@office.ui.ac.id" w:date="2023-03-28T20:25:00Z">
        <w:del w:id="3937"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3938" w:author="Ilham Nur Pratama" w:date="2023-05-16T21:59:00Z">
        <w:r w:rsidR="005A58B4">
          <w:fldChar w:fldCharType="separate"/>
        </w:r>
      </w:del>
      <w:ins w:id="3939" w:author="ilham.nur@office.ui.ac.id" w:date="2023-03-28T20:25:00Z">
        <w:del w:id="3940" w:author="Ilham Nur Pratama" w:date="2023-05-16T21:59:00Z">
          <w:r w:rsidR="005B668B" w:rsidDel="00F848CE">
            <w:fldChar w:fldCharType="end"/>
          </w:r>
        </w:del>
      </w:ins>
      <w:del w:id="3941"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8</w:delText>
        </w:r>
        <w:r w:rsidR="00B1186E" w:rsidDel="005B668B">
          <w:fldChar w:fldCharType="end"/>
        </w:r>
      </w:del>
      <w:r>
        <w:t xml:space="preserve"> Relasi Tabel pada sistem basis data</w:t>
      </w:r>
      <w:bookmarkEnd w:id="3928"/>
    </w:p>
    <w:tbl>
      <w:tblPr>
        <w:tblStyle w:val="TableGrid"/>
        <w:tblW w:w="5000" w:type="pct"/>
        <w:tblLook w:val="04A0" w:firstRow="1" w:lastRow="0" w:firstColumn="1" w:lastColumn="0" w:noHBand="0" w:noVBand="1"/>
      </w:tblPr>
      <w:tblGrid>
        <w:gridCol w:w="3070"/>
        <w:gridCol w:w="2691"/>
        <w:gridCol w:w="2733"/>
      </w:tblGrid>
      <w:tr w:rsidR="002F4D53" w14:paraId="5E670A04" w14:textId="77777777" w:rsidTr="003E6F93">
        <w:trPr>
          <w:tblHeader/>
        </w:trPr>
        <w:tc>
          <w:tcPr>
            <w:tcW w:w="1807" w:type="pct"/>
          </w:tcPr>
          <w:p w14:paraId="1C3B1107" w14:textId="77777777" w:rsidR="002F4D53" w:rsidRPr="00463C7A" w:rsidRDefault="002F4D53" w:rsidP="00463C7A">
            <w:pPr>
              <w:rPr>
                <w:b/>
                <w:bCs/>
              </w:rPr>
            </w:pPr>
            <w:r w:rsidRPr="00463C7A">
              <w:rPr>
                <w:b/>
                <w:bCs/>
              </w:rPr>
              <w:t>Relasi Tabel</w:t>
            </w:r>
          </w:p>
        </w:tc>
        <w:tc>
          <w:tcPr>
            <w:tcW w:w="1584" w:type="pct"/>
          </w:tcPr>
          <w:p w14:paraId="2108E813" w14:textId="77777777" w:rsidR="002F4D53" w:rsidRPr="00463C7A" w:rsidRDefault="002F4D53" w:rsidP="00463C7A">
            <w:pPr>
              <w:rPr>
                <w:b/>
                <w:bCs/>
              </w:rPr>
            </w:pPr>
            <w:r w:rsidRPr="00463C7A">
              <w:rPr>
                <w:b/>
                <w:bCs/>
              </w:rPr>
              <w:t>Jenis Relasi</w:t>
            </w:r>
          </w:p>
        </w:tc>
        <w:tc>
          <w:tcPr>
            <w:tcW w:w="1609" w:type="pct"/>
          </w:tcPr>
          <w:p w14:paraId="6DBBF305" w14:textId="77777777" w:rsidR="002F4D53" w:rsidRPr="00463C7A" w:rsidRDefault="002F4D53" w:rsidP="00463C7A">
            <w:pPr>
              <w:rPr>
                <w:b/>
                <w:bCs/>
              </w:rPr>
            </w:pPr>
            <w:r w:rsidRPr="00463C7A">
              <w:rPr>
                <w:b/>
                <w:bCs/>
              </w:rPr>
              <w:t>Keterangan</w:t>
            </w:r>
          </w:p>
        </w:tc>
      </w:tr>
      <w:tr w:rsidR="002F4D53" w14:paraId="0DD203BF" w14:textId="77777777" w:rsidTr="003E6F93">
        <w:tc>
          <w:tcPr>
            <w:tcW w:w="1807" w:type="pct"/>
          </w:tcPr>
          <w:p w14:paraId="31F81764" w14:textId="77777777" w:rsidR="002F4D53" w:rsidRPr="00463C7A" w:rsidRDefault="002F4D53" w:rsidP="00463C7A">
            <w:pPr>
              <w:rPr>
                <w:i/>
                <w:iCs/>
              </w:rPr>
            </w:pPr>
            <w:r w:rsidRPr="00463C7A">
              <w:rPr>
                <w:i/>
                <w:iCs/>
              </w:rPr>
              <w:t>projectTable→taskTable</w:t>
            </w:r>
          </w:p>
        </w:tc>
        <w:tc>
          <w:tcPr>
            <w:tcW w:w="1584" w:type="pct"/>
          </w:tcPr>
          <w:p w14:paraId="15A62C4D" w14:textId="77777777" w:rsidR="002F4D53" w:rsidRPr="00463C7A" w:rsidRDefault="002F4D53" w:rsidP="00463C7A">
            <w:pPr>
              <w:rPr>
                <w:i/>
                <w:iCs/>
              </w:rPr>
            </w:pPr>
            <w:r>
              <w:rPr>
                <w:i/>
                <w:iCs/>
              </w:rPr>
              <w:t>One or many</w:t>
            </w:r>
          </w:p>
        </w:tc>
        <w:tc>
          <w:tcPr>
            <w:tcW w:w="1609" w:type="pct"/>
          </w:tcPr>
          <w:p w14:paraId="22FE38B4" w14:textId="7E4977A9" w:rsidR="002F4D53" w:rsidRDefault="002F4D53" w:rsidP="00463C7A">
            <w:r>
              <w:t>Setiap proyek yang dikerjakan pasti memerlukan minimal satu pekerjaan yang akan dikerjakan</w:t>
            </w:r>
            <w:ins w:id="3942" w:author="Ilham Nur Pratama" w:date="2023-05-21T22:18:00Z">
              <w:r w:rsidR="009F4214">
                <w:t>.</w:t>
              </w:r>
            </w:ins>
            <w:del w:id="3943" w:author="Ilham Nur Pratama" w:date="2023-05-21T22:18:00Z">
              <w:r w:rsidDel="009F4214">
                <w:delText>, dan umumnya akan memiliki lebih dari satu pekerjaan di dalam suatu proyek.</w:delText>
              </w:r>
            </w:del>
          </w:p>
        </w:tc>
      </w:tr>
    </w:tbl>
    <w:p w14:paraId="5B80D5F3" w14:textId="77777777" w:rsidR="006D5FBE" w:rsidRDefault="006D5FBE">
      <w:pPr>
        <w:rPr>
          <w:ins w:id="3944" w:author="Ilham Nur Pratama" w:date="2023-05-21T22:16:00Z"/>
        </w:rPr>
      </w:pPr>
    </w:p>
    <w:p w14:paraId="3D05E40C" w14:textId="49C366D1" w:rsidR="006D5FBE" w:rsidRDefault="006D5FBE">
      <w:pPr>
        <w:pStyle w:val="Caption"/>
        <w:rPr>
          <w:ins w:id="3945" w:author="Ilham Nur Pratama" w:date="2023-05-21T22:16:00Z"/>
        </w:rPr>
        <w:pPrChange w:id="3946" w:author="Ilham Nur Pratama" w:date="2023-05-21T22:29:00Z">
          <w:pPr/>
        </w:pPrChange>
      </w:pPr>
      <w:bookmarkStart w:id="3947" w:name="_Ref135599886"/>
      <w:bookmarkStart w:id="3948" w:name="_Toc135601566"/>
      <w:ins w:id="3949" w:author="Ilham Nur Pratama" w:date="2023-05-21T22:16:00Z">
        <w:r>
          <w:lastRenderedPageBreak/>
          <w:t xml:space="preserve">Tabel </w:t>
        </w:r>
      </w:ins>
      <w:ins w:id="3950"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951"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952" w:author="Ilham Nur Pratama" w:date="2023-05-24T22:54:00Z">
        <w:r w:rsidR="000D26C4">
          <w:rPr>
            <w:noProof/>
          </w:rPr>
          <w:t>32</w:t>
        </w:r>
      </w:ins>
      <w:ins w:id="3953" w:author="Ilham Nur Pratama" w:date="2023-05-21T22:40:00Z">
        <w:r w:rsidR="00985B1D">
          <w:fldChar w:fldCharType="end"/>
        </w:r>
      </w:ins>
      <w:bookmarkEnd w:id="3947"/>
      <w:ins w:id="3954" w:author="Ilham Nur Pratama" w:date="2023-05-21T22:16:00Z">
        <w:r>
          <w:t xml:space="preserve"> </w:t>
        </w:r>
        <w:r w:rsidRPr="000A21F3">
          <w:t>Relasi Tabel pada sistem basis data</w:t>
        </w:r>
        <w:r>
          <w:t xml:space="preserve"> (sambungan)</w:t>
        </w:r>
        <w:bookmarkEnd w:id="3948"/>
      </w:ins>
    </w:p>
    <w:tbl>
      <w:tblPr>
        <w:tblStyle w:val="TableGrid"/>
        <w:tblW w:w="5000" w:type="pct"/>
        <w:tblLook w:val="04A0" w:firstRow="1" w:lastRow="0" w:firstColumn="1" w:lastColumn="0" w:noHBand="0" w:noVBand="1"/>
      </w:tblPr>
      <w:tblGrid>
        <w:gridCol w:w="3070"/>
        <w:gridCol w:w="2691"/>
        <w:gridCol w:w="2733"/>
      </w:tblGrid>
      <w:tr w:rsidR="009F4214" w14:paraId="40590640" w14:textId="77777777" w:rsidTr="003E6F93">
        <w:trPr>
          <w:ins w:id="3955" w:author="Ilham Nur Pratama" w:date="2023-05-21T22:16:00Z"/>
        </w:trPr>
        <w:tc>
          <w:tcPr>
            <w:tcW w:w="1807" w:type="pct"/>
          </w:tcPr>
          <w:p w14:paraId="00802548" w14:textId="46D51763" w:rsidR="009F4214" w:rsidRPr="00463C7A" w:rsidRDefault="009F4214" w:rsidP="009F4214">
            <w:pPr>
              <w:rPr>
                <w:ins w:id="3956" w:author="Ilham Nur Pratama" w:date="2023-05-21T22:16:00Z"/>
                <w:i/>
                <w:iCs/>
              </w:rPr>
            </w:pPr>
            <w:ins w:id="3957" w:author="finnet" w:date="2023-05-21T22:17:00Z">
              <w:r w:rsidRPr="00463C7A">
                <w:rPr>
                  <w:b/>
                  <w:bCs/>
                </w:rPr>
                <w:t>Relasi Tabel</w:t>
              </w:r>
            </w:ins>
          </w:p>
        </w:tc>
        <w:tc>
          <w:tcPr>
            <w:tcW w:w="1584" w:type="pct"/>
          </w:tcPr>
          <w:p w14:paraId="4F22E74A" w14:textId="77EF17D7" w:rsidR="009F4214" w:rsidRDefault="009F4214" w:rsidP="009F4214">
            <w:pPr>
              <w:rPr>
                <w:ins w:id="3958" w:author="Ilham Nur Pratama" w:date="2023-05-21T22:16:00Z"/>
                <w:i/>
                <w:iCs/>
              </w:rPr>
            </w:pPr>
            <w:ins w:id="3959" w:author="finnet" w:date="2023-05-21T22:17:00Z">
              <w:r w:rsidRPr="00463C7A">
                <w:rPr>
                  <w:b/>
                  <w:bCs/>
                </w:rPr>
                <w:t>Jenis Relasi</w:t>
              </w:r>
            </w:ins>
          </w:p>
        </w:tc>
        <w:tc>
          <w:tcPr>
            <w:tcW w:w="1609" w:type="pct"/>
          </w:tcPr>
          <w:p w14:paraId="090FDB34" w14:textId="2A727C02" w:rsidR="009F4214" w:rsidRDefault="009F4214" w:rsidP="009F4214">
            <w:pPr>
              <w:rPr>
                <w:ins w:id="3960" w:author="Ilham Nur Pratama" w:date="2023-05-21T22:16:00Z"/>
              </w:rPr>
            </w:pPr>
            <w:ins w:id="3961" w:author="finnet" w:date="2023-05-21T22:17:00Z">
              <w:r w:rsidRPr="00463C7A">
                <w:rPr>
                  <w:b/>
                  <w:bCs/>
                </w:rPr>
                <w:t>Keterangan</w:t>
              </w:r>
            </w:ins>
          </w:p>
        </w:tc>
      </w:tr>
      <w:tr w:rsidR="009F4214" w14:paraId="6012FB67" w14:textId="77777777" w:rsidTr="003E6F93">
        <w:tc>
          <w:tcPr>
            <w:tcW w:w="1807" w:type="pct"/>
          </w:tcPr>
          <w:p w14:paraId="4CE66C42" w14:textId="77777777" w:rsidR="009F4214" w:rsidRPr="00463C7A" w:rsidRDefault="009F4214" w:rsidP="009F4214">
            <w:pPr>
              <w:rPr>
                <w:i/>
                <w:iCs/>
              </w:rPr>
            </w:pPr>
            <w:r w:rsidRPr="00463C7A">
              <w:rPr>
                <w:i/>
                <w:iCs/>
              </w:rPr>
              <w:t>taskTable→projectTable</w:t>
            </w:r>
          </w:p>
        </w:tc>
        <w:tc>
          <w:tcPr>
            <w:tcW w:w="1584" w:type="pct"/>
          </w:tcPr>
          <w:p w14:paraId="3ED410D2" w14:textId="77777777" w:rsidR="009F4214" w:rsidRDefault="009F4214" w:rsidP="009F4214">
            <w:pPr>
              <w:rPr>
                <w:i/>
                <w:iCs/>
              </w:rPr>
            </w:pPr>
            <w:r>
              <w:rPr>
                <w:i/>
                <w:iCs/>
              </w:rPr>
              <w:t>One and only one</w:t>
            </w:r>
          </w:p>
        </w:tc>
        <w:tc>
          <w:tcPr>
            <w:tcW w:w="1609" w:type="pct"/>
          </w:tcPr>
          <w:p w14:paraId="689610E4" w14:textId="6B8758DF" w:rsidR="009F4214" w:rsidRDefault="009F4214" w:rsidP="009F4214">
            <w:r>
              <w:t xml:space="preserve">Setiap pekerjaan yang ada hanya memiliki satu buah proyek dan hanya satu proyek saja. </w:t>
            </w:r>
            <w:del w:id="3962" w:author="Ilham Nur Pratama" w:date="2023-05-21T22:16:00Z">
              <w:r w:rsidDel="006D5FBE">
                <w:delText>Apa bila terdapat pekerjaan serupa maka akan memiliki PID yang berbeda.</w:delText>
              </w:r>
            </w:del>
          </w:p>
        </w:tc>
      </w:tr>
      <w:tr w:rsidR="009F4214" w14:paraId="78F7AD12" w14:textId="77777777" w:rsidTr="003E6F93">
        <w:tc>
          <w:tcPr>
            <w:tcW w:w="1807" w:type="pct"/>
          </w:tcPr>
          <w:p w14:paraId="534392EE" w14:textId="77777777" w:rsidR="009F4214" w:rsidRPr="00463C7A" w:rsidRDefault="009F4214" w:rsidP="009F4214">
            <w:pPr>
              <w:rPr>
                <w:i/>
                <w:iCs/>
              </w:rPr>
            </w:pPr>
            <w:r w:rsidRPr="00463C7A">
              <w:rPr>
                <w:i/>
                <w:iCs/>
              </w:rPr>
              <w:t>projectTable→resourceTable</w:t>
            </w:r>
          </w:p>
        </w:tc>
        <w:tc>
          <w:tcPr>
            <w:tcW w:w="1584" w:type="pct"/>
          </w:tcPr>
          <w:p w14:paraId="62689F9B" w14:textId="77777777" w:rsidR="009F4214" w:rsidRDefault="009F4214" w:rsidP="009F4214">
            <w:pPr>
              <w:rPr>
                <w:i/>
                <w:iCs/>
              </w:rPr>
            </w:pPr>
            <w:r>
              <w:rPr>
                <w:i/>
                <w:iCs/>
              </w:rPr>
              <w:t>One and only one</w:t>
            </w:r>
          </w:p>
        </w:tc>
        <w:tc>
          <w:tcPr>
            <w:tcW w:w="1609" w:type="pct"/>
          </w:tcPr>
          <w:p w14:paraId="62BFF3C5" w14:textId="77777777" w:rsidR="009F4214" w:rsidRDefault="009F4214" w:rsidP="009F4214">
            <w:r>
              <w:t>Setiap proyek hanya memiliki satu penanggung jawab proyek baik AM ataupun PM yang telah ditunjuk.</w:t>
            </w:r>
          </w:p>
        </w:tc>
      </w:tr>
      <w:tr w:rsidR="009F4214" w14:paraId="03A84B57" w14:textId="77777777" w:rsidTr="003E6F93">
        <w:tc>
          <w:tcPr>
            <w:tcW w:w="1807" w:type="pct"/>
          </w:tcPr>
          <w:p w14:paraId="50B789F1" w14:textId="77777777" w:rsidR="009F4214" w:rsidRPr="00463C7A" w:rsidRDefault="009F4214" w:rsidP="009F4214">
            <w:pPr>
              <w:rPr>
                <w:i/>
                <w:iCs/>
              </w:rPr>
            </w:pPr>
            <w:r w:rsidRPr="00463C7A">
              <w:rPr>
                <w:i/>
                <w:iCs/>
              </w:rPr>
              <w:t>resourceTable→projectTable</w:t>
            </w:r>
          </w:p>
        </w:tc>
        <w:tc>
          <w:tcPr>
            <w:tcW w:w="1584" w:type="pct"/>
          </w:tcPr>
          <w:p w14:paraId="2C33CCE0" w14:textId="77777777" w:rsidR="009F4214" w:rsidRDefault="009F4214" w:rsidP="009F4214">
            <w:pPr>
              <w:rPr>
                <w:i/>
                <w:iCs/>
              </w:rPr>
            </w:pPr>
            <w:r>
              <w:rPr>
                <w:i/>
                <w:iCs/>
              </w:rPr>
              <w:t>Zero or Many</w:t>
            </w:r>
          </w:p>
        </w:tc>
        <w:tc>
          <w:tcPr>
            <w:tcW w:w="1609" w:type="pct"/>
          </w:tcPr>
          <w:p w14:paraId="5A477D8C" w14:textId="77777777" w:rsidR="009F4214" w:rsidRDefault="009F4214" w:rsidP="009F4214">
            <w:r>
              <w:t>Sumber daya yang ada pada perusahaan dapat memiliki nol ataupun banyak proyek dalam satu waktu.</w:t>
            </w:r>
          </w:p>
        </w:tc>
      </w:tr>
      <w:tr w:rsidR="009F4214" w14:paraId="5BBACFFE" w14:textId="77777777" w:rsidTr="003E6F93">
        <w:tc>
          <w:tcPr>
            <w:tcW w:w="1807" w:type="pct"/>
          </w:tcPr>
          <w:p w14:paraId="6A5EF629" w14:textId="77777777" w:rsidR="009F4214" w:rsidRPr="00463C7A" w:rsidRDefault="009F4214" w:rsidP="009F4214">
            <w:pPr>
              <w:rPr>
                <w:i/>
                <w:iCs/>
              </w:rPr>
            </w:pPr>
            <w:r w:rsidRPr="00463C7A">
              <w:rPr>
                <w:i/>
                <w:iCs/>
              </w:rPr>
              <w:t>taskTable→resourceTable</w:t>
            </w:r>
          </w:p>
        </w:tc>
        <w:tc>
          <w:tcPr>
            <w:tcW w:w="1584" w:type="pct"/>
          </w:tcPr>
          <w:p w14:paraId="58166D84" w14:textId="77777777" w:rsidR="009F4214" w:rsidRDefault="009F4214" w:rsidP="009F4214">
            <w:pPr>
              <w:rPr>
                <w:i/>
                <w:iCs/>
              </w:rPr>
            </w:pPr>
            <w:r>
              <w:rPr>
                <w:i/>
                <w:iCs/>
              </w:rPr>
              <w:t>One and only one</w:t>
            </w:r>
          </w:p>
        </w:tc>
        <w:tc>
          <w:tcPr>
            <w:tcW w:w="1609" w:type="pct"/>
          </w:tcPr>
          <w:p w14:paraId="6F744CFF" w14:textId="0C797336" w:rsidR="009F4214" w:rsidRPr="00047209" w:rsidRDefault="009F4214" w:rsidP="009F4214">
            <w:r>
              <w:t>Sebuah pekerjaan yang dilakukan hanya dapat dilakukan oleh satu orang saja</w:t>
            </w:r>
            <w:ins w:id="3963" w:author="Ilham Nur Pratama" w:date="2023-05-21T22:17:00Z">
              <w:r>
                <w:t>.</w:t>
              </w:r>
            </w:ins>
            <w:del w:id="3964" w:author="Ilham Nur Pratama" w:date="2023-05-21T22:17:00Z">
              <w:r w:rsidDel="006D5FBE">
                <w:delText xml:space="preserve">, sehingga apabila ada pekerjaan lain maka akan dibuat pada </w:delText>
              </w:r>
              <w:r w:rsidDel="006D5FBE">
                <w:rPr>
                  <w:i/>
                  <w:iCs/>
                </w:rPr>
                <w:delText xml:space="preserve">task </w:delText>
              </w:r>
              <w:r w:rsidDel="006D5FBE">
                <w:delText>yang berbeda.</w:delText>
              </w:r>
            </w:del>
          </w:p>
        </w:tc>
      </w:tr>
      <w:tr w:rsidR="009F4214" w14:paraId="247B497C" w14:textId="77777777" w:rsidTr="003E6F93">
        <w:tc>
          <w:tcPr>
            <w:tcW w:w="1807" w:type="pct"/>
          </w:tcPr>
          <w:p w14:paraId="28CA18C5" w14:textId="77777777" w:rsidR="009F4214" w:rsidRPr="00463C7A" w:rsidRDefault="009F4214" w:rsidP="009F4214">
            <w:pPr>
              <w:rPr>
                <w:i/>
                <w:iCs/>
              </w:rPr>
            </w:pPr>
            <w:r w:rsidRPr="00463C7A">
              <w:rPr>
                <w:i/>
                <w:iCs/>
              </w:rPr>
              <w:t>resourceTable→taskTable</w:t>
            </w:r>
          </w:p>
        </w:tc>
        <w:tc>
          <w:tcPr>
            <w:tcW w:w="1584" w:type="pct"/>
          </w:tcPr>
          <w:p w14:paraId="6C24FAB5" w14:textId="77777777" w:rsidR="009F4214" w:rsidRDefault="009F4214" w:rsidP="009F4214">
            <w:pPr>
              <w:rPr>
                <w:i/>
                <w:iCs/>
              </w:rPr>
            </w:pPr>
            <w:r>
              <w:rPr>
                <w:i/>
                <w:iCs/>
              </w:rPr>
              <w:t>Zero or Many</w:t>
            </w:r>
          </w:p>
        </w:tc>
        <w:tc>
          <w:tcPr>
            <w:tcW w:w="1609" w:type="pct"/>
          </w:tcPr>
          <w:p w14:paraId="61B2D3FC" w14:textId="77777777" w:rsidR="009F4214" w:rsidRDefault="009F4214" w:rsidP="009F4214">
            <w:r>
              <w:t>Sumber daya manusia dalam perusahaan dapat memiliki nol pekerjaan dan juga banyak pekerjaan tergantung dari disposisi yang dilakukan oleh FM.</w:t>
            </w:r>
          </w:p>
        </w:tc>
      </w:tr>
    </w:tbl>
    <w:p w14:paraId="28BED2D8" w14:textId="77777777" w:rsidR="002F4D53" w:rsidRDefault="002F4D53" w:rsidP="003E6F93">
      <w:pPr>
        <w:ind w:left="720"/>
      </w:pPr>
    </w:p>
    <w:p w14:paraId="3BAB762C" w14:textId="78E0DAD9" w:rsidR="002F4D53" w:rsidRDefault="002F4D53" w:rsidP="003E6F93">
      <w:pPr>
        <w:pStyle w:val="Heading3"/>
      </w:pPr>
      <w:bookmarkStart w:id="3965" w:name="_Toc135601447"/>
      <w:r w:rsidRPr="00A275DD">
        <w:t xml:space="preserve">Data Flow </w:t>
      </w:r>
      <w:r w:rsidRPr="00CD0148">
        <w:t>Diagram</w:t>
      </w:r>
      <w:bookmarkEnd w:id="3965"/>
    </w:p>
    <w:p w14:paraId="3BE13753" w14:textId="77777777" w:rsidR="002F4D53" w:rsidRDefault="002F4D53" w:rsidP="003E6F93">
      <w:pPr>
        <w:ind w:left="720"/>
        <w:rPr>
          <w:rFonts w:eastAsiaTheme="majorEastAsia" w:cstheme="majorBidi"/>
          <w:szCs w:val="24"/>
        </w:rPr>
      </w:pPr>
      <w:r>
        <w:rPr>
          <w:rFonts w:eastAsiaTheme="majorEastAsia" w:cstheme="majorBidi"/>
          <w:szCs w:val="24"/>
        </w:rPr>
        <w:t xml:space="preserve">Sistem basis data yang akan dibangun tentunya memiliki alur informasi keluar masuk basis data dan juga tabel guna memenuhi kebutuhan dari integrasi </w:t>
      </w:r>
      <w:r>
        <w:rPr>
          <w:rFonts w:eastAsiaTheme="majorEastAsia" w:cstheme="majorBidi"/>
          <w:szCs w:val="24"/>
        </w:rPr>
        <w:lastRenderedPageBreak/>
        <w:t xml:space="preserve">SOAPSD dengan SIMP. Untuk menggambarkan bagaimana aliran data pada sistem yang akan dibangun, </w:t>
      </w:r>
      <w:r>
        <w:rPr>
          <w:rFonts w:eastAsiaTheme="majorEastAsia" w:cstheme="majorBidi"/>
          <w:i/>
          <w:iCs/>
          <w:szCs w:val="24"/>
        </w:rPr>
        <w:t xml:space="preserve">Data Flow </w:t>
      </w:r>
      <w:r>
        <w:rPr>
          <w:rFonts w:eastAsiaTheme="majorEastAsia" w:cstheme="majorBidi"/>
          <w:szCs w:val="24"/>
        </w:rPr>
        <w:t>Diagram (DFD) dibuat untuk menggambarkan bagaiamana aliran data pada sistem. DFD yang akan dibangun dibagi menjadi 1 bagian DFD tingkat 0, karena flow yang berjalan pada SOAPSD sudah dapat dijelaskan pada DFD tingkat 0. Secara proses grup pengawalan proyek dapat dibagi menjadi 5 proses:</w:t>
      </w:r>
    </w:p>
    <w:p w14:paraId="4A142D9D" w14:textId="77777777" w:rsidR="002F4D53" w:rsidRDefault="002F4D53">
      <w:pPr>
        <w:pStyle w:val="ListParagraph"/>
        <w:numPr>
          <w:ilvl w:val="0"/>
          <w:numId w:val="45"/>
        </w:numPr>
        <w:rPr>
          <w:rFonts w:eastAsiaTheme="majorEastAsia" w:cstheme="majorBidi"/>
          <w:szCs w:val="24"/>
        </w:rPr>
      </w:pPr>
      <w:r>
        <w:rPr>
          <w:rFonts w:eastAsiaTheme="majorEastAsia" w:cstheme="majorBidi"/>
          <w:szCs w:val="24"/>
        </w:rPr>
        <w:t>Pendaftaran Proyek</w:t>
      </w:r>
    </w:p>
    <w:p w14:paraId="0326BE4D" w14:textId="77777777" w:rsidR="002F4D53" w:rsidRDefault="002F4D53">
      <w:pPr>
        <w:pStyle w:val="ListParagraph"/>
        <w:numPr>
          <w:ilvl w:val="0"/>
          <w:numId w:val="45"/>
        </w:numPr>
        <w:rPr>
          <w:rFonts w:eastAsiaTheme="majorEastAsia" w:cstheme="majorBidi"/>
          <w:szCs w:val="24"/>
        </w:rPr>
      </w:pPr>
      <w:r>
        <w:rPr>
          <w:rFonts w:eastAsiaTheme="majorEastAsia" w:cstheme="majorBidi"/>
          <w:szCs w:val="24"/>
        </w:rPr>
        <w:t>Perencanaan Proyek</w:t>
      </w:r>
    </w:p>
    <w:p w14:paraId="005F306C" w14:textId="77777777" w:rsidR="002F4D53" w:rsidRDefault="002F4D53">
      <w:pPr>
        <w:pStyle w:val="ListParagraph"/>
        <w:numPr>
          <w:ilvl w:val="0"/>
          <w:numId w:val="45"/>
        </w:numPr>
        <w:rPr>
          <w:rFonts w:eastAsiaTheme="majorEastAsia" w:cstheme="majorBidi"/>
          <w:szCs w:val="24"/>
        </w:rPr>
      </w:pPr>
      <w:r>
        <w:rPr>
          <w:rFonts w:eastAsiaTheme="majorEastAsia" w:cstheme="majorBidi"/>
          <w:szCs w:val="24"/>
        </w:rPr>
        <w:t>Eksekusi, Pengawasan dan Pengendalian Proyek</w:t>
      </w:r>
    </w:p>
    <w:p w14:paraId="5ED1454C" w14:textId="77777777" w:rsidR="002F4D53" w:rsidRDefault="002F4D53">
      <w:pPr>
        <w:pStyle w:val="ListParagraph"/>
        <w:numPr>
          <w:ilvl w:val="0"/>
          <w:numId w:val="45"/>
        </w:numPr>
        <w:rPr>
          <w:rFonts w:eastAsiaTheme="majorEastAsia" w:cstheme="majorBidi"/>
          <w:szCs w:val="24"/>
        </w:rPr>
      </w:pPr>
      <w:r>
        <w:rPr>
          <w:rFonts w:eastAsiaTheme="majorEastAsia" w:cstheme="majorBidi"/>
          <w:szCs w:val="24"/>
        </w:rPr>
        <w:t>Perubahan Proyek</w:t>
      </w:r>
    </w:p>
    <w:p w14:paraId="1D5C6FF0" w14:textId="77777777" w:rsidR="002F4D53" w:rsidRPr="00463C7A" w:rsidRDefault="002F4D53">
      <w:pPr>
        <w:pStyle w:val="ListParagraph"/>
        <w:numPr>
          <w:ilvl w:val="0"/>
          <w:numId w:val="45"/>
        </w:numPr>
        <w:rPr>
          <w:rFonts w:eastAsiaTheme="majorEastAsia" w:cstheme="majorBidi"/>
          <w:szCs w:val="24"/>
        </w:rPr>
      </w:pPr>
      <w:r>
        <w:rPr>
          <w:rFonts w:eastAsiaTheme="majorEastAsia" w:cstheme="majorBidi"/>
          <w:szCs w:val="24"/>
        </w:rPr>
        <w:t>Penutupan proyek</w:t>
      </w:r>
    </w:p>
    <w:p w14:paraId="7E3F1304" w14:textId="2598C804" w:rsidR="002F4D53" w:rsidRDefault="002F4D53" w:rsidP="003E6F93">
      <w:pPr>
        <w:ind w:left="720"/>
        <w:rPr>
          <w:rFonts w:eastAsiaTheme="majorEastAsia" w:cstheme="majorBidi"/>
          <w:szCs w:val="24"/>
        </w:rPr>
      </w:pPr>
      <w:r>
        <w:rPr>
          <w:rFonts w:eastAsiaTheme="majorEastAsia" w:cstheme="majorBidi"/>
          <w:szCs w:val="24"/>
        </w:rPr>
        <w:t xml:space="preserve">Adapun DFD tingkat 0 dari proses dapat dilihat pada </w:t>
      </w:r>
      <w:r>
        <w:rPr>
          <w:rFonts w:eastAsiaTheme="majorEastAsia" w:cstheme="majorBidi"/>
          <w:szCs w:val="24"/>
        </w:rPr>
        <w:fldChar w:fldCharType="begin"/>
      </w:r>
      <w:r>
        <w:rPr>
          <w:rFonts w:eastAsiaTheme="majorEastAsia" w:cstheme="majorBidi"/>
          <w:szCs w:val="24"/>
        </w:rPr>
        <w:instrText xml:space="preserve"> REF _Ref127991848 \h </w:instrText>
      </w:r>
      <w:r>
        <w:rPr>
          <w:rFonts w:eastAsiaTheme="majorEastAsia" w:cstheme="majorBidi"/>
          <w:szCs w:val="24"/>
        </w:rPr>
      </w:r>
      <w:r>
        <w:rPr>
          <w:rFonts w:eastAsiaTheme="majorEastAsia" w:cstheme="majorBidi"/>
          <w:szCs w:val="24"/>
        </w:rPr>
        <w:fldChar w:fldCharType="separate"/>
      </w:r>
      <w:r w:rsidR="000D26C4">
        <w:t xml:space="preserve">Gambar </w:t>
      </w:r>
      <w:r w:rsidR="000D26C4">
        <w:rPr>
          <w:noProof/>
        </w:rPr>
        <w:t>3</w:t>
      </w:r>
      <w:r w:rsidR="000D26C4">
        <w:t>.</w:t>
      </w:r>
      <w:r w:rsidR="000D26C4">
        <w:rPr>
          <w:noProof/>
        </w:rPr>
        <w:t>19</w:t>
      </w:r>
      <w:r>
        <w:rPr>
          <w:rFonts w:eastAsiaTheme="majorEastAsia" w:cstheme="majorBidi"/>
          <w:szCs w:val="24"/>
        </w:rPr>
        <w:fldChar w:fldCharType="end"/>
      </w:r>
      <w:r>
        <w:rPr>
          <w:rFonts w:eastAsiaTheme="majorEastAsia" w:cstheme="majorBidi"/>
          <w:szCs w:val="24"/>
        </w:rPr>
        <w:t>.</w:t>
      </w:r>
    </w:p>
    <w:p w14:paraId="54C96F92" w14:textId="7328FA16" w:rsidR="002F4D53" w:rsidRDefault="007600B6" w:rsidP="003E6F93">
      <w:pPr>
        <w:keepNext/>
        <w:ind w:left="720"/>
        <w:jc w:val="center"/>
      </w:pPr>
      <w:r>
        <w:rPr>
          <w:noProof/>
        </w:rPr>
        <w:lastRenderedPageBreak/>
        <w:drawing>
          <wp:inline distT="0" distB="0" distL="0" distR="0" wp14:anchorId="5D3CF437" wp14:editId="53CF8B83">
            <wp:extent cx="5400040" cy="5082540"/>
            <wp:effectExtent l="0" t="0" r="0" b="3810"/>
            <wp:docPr id="115" name="Picture 11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Diagram, schematic&#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00040" cy="5082540"/>
                    </a:xfrm>
                    <a:prstGeom prst="rect">
                      <a:avLst/>
                    </a:prstGeom>
                    <a:noFill/>
                    <a:ln>
                      <a:noFill/>
                    </a:ln>
                  </pic:spPr>
                </pic:pic>
              </a:graphicData>
            </a:graphic>
          </wp:inline>
        </w:drawing>
      </w:r>
    </w:p>
    <w:p w14:paraId="4ECA1C44" w14:textId="224EC415" w:rsidR="002F4D53" w:rsidRDefault="002F4D53" w:rsidP="00EE5E34">
      <w:pPr>
        <w:pStyle w:val="Caption"/>
      </w:pPr>
      <w:bookmarkStart w:id="3966" w:name="_Ref127991848"/>
      <w:bookmarkStart w:id="3967" w:name="_Ref127991836"/>
      <w:bookmarkStart w:id="3968" w:name="_Toc135601504"/>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19</w:t>
      </w:r>
      <w:r w:rsidR="005A58B4">
        <w:rPr>
          <w:noProof/>
        </w:rPr>
        <w:fldChar w:fldCharType="end"/>
      </w:r>
      <w:bookmarkEnd w:id="3966"/>
      <w:r>
        <w:t xml:space="preserve"> </w:t>
      </w:r>
      <w:r w:rsidRPr="00463C7A">
        <w:rPr>
          <w:i/>
        </w:rPr>
        <w:t>Data Flow Diagram</w:t>
      </w:r>
      <w:r>
        <w:t xml:space="preserve"> Level 0 dari SOAPSD</w:t>
      </w:r>
      <w:bookmarkEnd w:id="3967"/>
      <w:bookmarkEnd w:id="3968"/>
    </w:p>
    <w:p w14:paraId="3AAB2995" w14:textId="7593AEC4" w:rsidR="002F4D53" w:rsidRDefault="002F4D53" w:rsidP="003E6F93">
      <w:pPr>
        <w:ind w:left="720"/>
      </w:pPr>
      <w:r>
        <w:t xml:space="preserve">Pada tahapan Pendaftaran Proyek Sistem Optimasi Alokasi Pekerjaan dan Sumber Daya (SOAPSD) menerima kapan proyek akan dikerjakan, nama proyek dan penanggung jawab utama dari proyek yang akan dikerjakan. Tahapan ini dijalankan paralel dengan pembuatan </w:t>
      </w:r>
      <w:r>
        <w:rPr>
          <w:i/>
          <w:iCs/>
        </w:rPr>
        <w:t xml:space="preserve">project charter </w:t>
      </w:r>
      <w:r>
        <w:t>dan pemasukan proyek dalam SIMP.</w:t>
      </w:r>
    </w:p>
    <w:p w14:paraId="5DC8C3CA" w14:textId="77777777" w:rsidR="00F54010" w:rsidRDefault="002F4D53">
      <w:pPr>
        <w:ind w:left="720"/>
      </w:pPr>
      <w:r>
        <w:t xml:space="preserve">Pada tahapan perencanaan proyek, tim proyek melakukan perencanaan proyek terkait pekerjaan apa saja yang akan dikerjakan, urutan pekerjaan dan juga berapa lama suatu pekerjaan akan dikerjakan. Dengan adanya SOAPSD, untuk proses alokasi pekerjaan terdapat aktivitas pada SOAPSD untuk memasukan </w:t>
      </w:r>
      <w:r w:rsidR="00F54010">
        <w:t>beberapa parameter yaitu:</w:t>
      </w:r>
    </w:p>
    <w:p w14:paraId="4F0251CF" w14:textId="7E56C148" w:rsidR="00F54010" w:rsidRDefault="00D93854" w:rsidP="00F54010">
      <w:pPr>
        <w:pStyle w:val="ListParagraph"/>
        <w:numPr>
          <w:ilvl w:val="0"/>
          <w:numId w:val="50"/>
        </w:numPr>
      </w:pPr>
      <w:r>
        <w:lastRenderedPageBreak/>
        <w:t>Pekerjaan yang akan dilakukan</w:t>
      </w:r>
    </w:p>
    <w:p w14:paraId="62701F38" w14:textId="2ADC1BE0" w:rsidR="00D93854" w:rsidRDefault="00331C9D" w:rsidP="00F54010">
      <w:pPr>
        <w:pStyle w:val="ListParagraph"/>
        <w:numPr>
          <w:ilvl w:val="0"/>
          <w:numId w:val="50"/>
        </w:numPr>
      </w:pPr>
      <w:r>
        <w:t>Tingkat kesulitan dari pekerjaan</w:t>
      </w:r>
    </w:p>
    <w:p w14:paraId="5936A928" w14:textId="77CE5851" w:rsidR="00331C9D" w:rsidRDefault="00DB45F8" w:rsidP="00F54010">
      <w:pPr>
        <w:pStyle w:val="ListParagraph"/>
        <w:numPr>
          <w:ilvl w:val="0"/>
          <w:numId w:val="50"/>
        </w:numPr>
      </w:pPr>
      <w:r>
        <w:t xml:space="preserve">Jumlah </w:t>
      </w:r>
      <w:r>
        <w:rPr>
          <w:i/>
          <w:iCs/>
        </w:rPr>
        <w:t xml:space="preserve">deliverables </w:t>
      </w:r>
      <w:r>
        <w:t>yang akan dikerjakan</w:t>
      </w:r>
    </w:p>
    <w:p w14:paraId="57265A0C" w14:textId="461A2118" w:rsidR="00331C9D" w:rsidRDefault="00331C9D" w:rsidP="00331C9D">
      <w:pPr>
        <w:ind w:left="720"/>
      </w:pPr>
      <w:r>
        <w:t xml:space="preserve">Pada masukan “pekerjaan yang akan dilakukan", akan diisikan pekerjaan yang akan dilakukan untuk kemudian </w:t>
      </w:r>
      <w:r w:rsidR="00F467A3">
        <w:t xml:space="preserve">dilakukan pencarian pada sistem dengan menggunakan algoritma </w:t>
      </w:r>
      <w:r w:rsidR="00F467A3">
        <w:rPr>
          <w:i/>
          <w:iCs/>
        </w:rPr>
        <w:t xml:space="preserve">Natural Language Programming </w:t>
      </w:r>
      <w:r w:rsidR="00F467A3">
        <w:t>(NLP) untuk melihat pekerjaa</w:t>
      </w:r>
      <w:r w:rsidR="00B645CE">
        <w:t>n</w:t>
      </w:r>
      <w:r w:rsidR="00F467A3">
        <w:t xml:space="preserve"> yang dilakukan</w:t>
      </w:r>
      <w:r w:rsidR="00B645CE">
        <w:t xml:space="preserve"> apakah dapat dikerjakan oleh sumber daya PT PDI. </w:t>
      </w:r>
    </w:p>
    <w:p w14:paraId="6D5CA1C9" w14:textId="03005F9F" w:rsidR="00895FF9" w:rsidRDefault="00B645CE" w:rsidP="00331C9D">
      <w:pPr>
        <w:ind w:left="720"/>
      </w:pPr>
      <w:r>
        <w:t>Pada masukan “Tingkat kesulitan dari pekerjaan”</w:t>
      </w:r>
      <w:r w:rsidR="00871CAF">
        <w:t xml:space="preserve"> dibagi menjadi tiga </w:t>
      </w:r>
      <w:r w:rsidR="00181EE4">
        <w:t>pilihan masukan</w:t>
      </w:r>
      <w:r w:rsidR="00871CAF">
        <w:t xml:space="preserve"> yaitu</w:t>
      </w:r>
      <w:r w:rsidR="00895FF9">
        <w:t>:</w:t>
      </w:r>
      <w:r w:rsidR="00871CAF">
        <w:t xml:space="preserve"> </w:t>
      </w:r>
    </w:p>
    <w:p w14:paraId="37D21BCE" w14:textId="77777777" w:rsidR="00895FF9" w:rsidRDefault="00871CAF" w:rsidP="00895FF9">
      <w:pPr>
        <w:pStyle w:val="ListParagraph"/>
        <w:numPr>
          <w:ilvl w:val="0"/>
          <w:numId w:val="51"/>
        </w:numPr>
      </w:pPr>
      <w:r>
        <w:t xml:space="preserve">Sulit (high), </w:t>
      </w:r>
    </w:p>
    <w:p w14:paraId="1CDE9A59" w14:textId="77777777" w:rsidR="00895FF9" w:rsidRDefault="00895FF9" w:rsidP="00895FF9">
      <w:pPr>
        <w:pStyle w:val="ListParagraph"/>
        <w:numPr>
          <w:ilvl w:val="0"/>
          <w:numId w:val="51"/>
        </w:numPr>
      </w:pPr>
      <w:r>
        <w:t>R</w:t>
      </w:r>
      <w:r w:rsidR="00871CAF">
        <w:t>endah (low)</w:t>
      </w:r>
      <w:r w:rsidR="00513B4A">
        <w:t xml:space="preserve">. </w:t>
      </w:r>
    </w:p>
    <w:p w14:paraId="5860A844" w14:textId="72CC309E" w:rsidR="00EC0738" w:rsidRDefault="00181EE4" w:rsidP="00181EE4">
      <w:pPr>
        <w:ind w:left="720"/>
      </w:pPr>
      <w:r>
        <w:t>Pada masukan “</w:t>
      </w:r>
      <w:r w:rsidR="00FA0D56">
        <w:t xml:space="preserve">Jumlah </w:t>
      </w:r>
      <w:r w:rsidR="00FA0D56">
        <w:rPr>
          <w:i/>
          <w:iCs/>
        </w:rPr>
        <w:t>Deliverables</w:t>
      </w:r>
      <w:r>
        <w:t>” dibagi menjadi 3 pilihan masukan</w:t>
      </w:r>
      <w:r w:rsidR="00124E98">
        <w:t xml:space="preserve"> yaitu:</w:t>
      </w:r>
    </w:p>
    <w:p w14:paraId="6D8C18B8" w14:textId="5DB93693" w:rsidR="00124E98" w:rsidRDefault="00F10FB8" w:rsidP="00124E98">
      <w:pPr>
        <w:pStyle w:val="ListParagraph"/>
        <w:numPr>
          <w:ilvl w:val="0"/>
          <w:numId w:val="51"/>
        </w:numPr>
      </w:pPr>
      <w:r>
        <w:t>Rendah (low)</w:t>
      </w:r>
    </w:p>
    <w:p w14:paraId="4A235F8C" w14:textId="250ACAB8" w:rsidR="001924BC" w:rsidRDefault="001924BC" w:rsidP="00124E98">
      <w:pPr>
        <w:pStyle w:val="ListParagraph"/>
        <w:numPr>
          <w:ilvl w:val="0"/>
          <w:numId w:val="51"/>
        </w:numPr>
      </w:pPr>
      <w:r>
        <w:t>Tinggi (high)</w:t>
      </w:r>
    </w:p>
    <w:p w14:paraId="512E323E" w14:textId="1CF94C4C" w:rsidR="003464FE" w:rsidRDefault="003464FE">
      <w:pPr>
        <w:ind w:left="720"/>
      </w:pPr>
      <w:r>
        <w:t xml:space="preserve">Tingkat kesulitan dari suatu pekerjaan menggambarkan keterampilan yang Perlu dimiliki oleh sumber daya yang berhubungan dengan pekerjaan yang akan dikerjakan. Jika seseorang memiliki </w:t>
      </w:r>
      <w:r w:rsidR="00F150DF">
        <w:t>nilai keterampilan atas skill yang tinggi maka dapat menyelesaikan pekerjaan yang dikategorikan dalam pekerjaan sulit/</w:t>
      </w:r>
      <w:r w:rsidR="00F150DF">
        <w:rPr>
          <w:i/>
          <w:iCs/>
        </w:rPr>
        <w:t xml:space="preserve">high. </w:t>
      </w:r>
    </w:p>
    <w:p w14:paraId="40759240" w14:textId="02B1B695" w:rsidR="00F150DF" w:rsidRDefault="00F150DF">
      <w:pPr>
        <w:ind w:left="720"/>
      </w:pPr>
      <w:r>
        <w:t xml:space="preserve">Tingkat keterampilan sumber daya menggambarkan bagaimana </w:t>
      </w:r>
      <w:r w:rsidR="00AA4387">
        <w:t>keterampilan yang dimiliki oleh sumber daya. Semakin banyak keterampilan/</w:t>
      </w:r>
      <w:r w:rsidR="00AA4387" w:rsidRPr="003E6F93">
        <w:rPr>
          <w:i/>
          <w:iCs/>
        </w:rPr>
        <w:t>skill</w:t>
      </w:r>
      <w:r w:rsidR="00AA4387">
        <w:rPr>
          <w:i/>
          <w:iCs/>
        </w:rPr>
        <w:t xml:space="preserve"> </w:t>
      </w:r>
      <w:r w:rsidR="00AA4387">
        <w:t>yang dimiliki oleh sumber daya, maka semakin menguasai seseorang terhadap bidang teknologi informasi.</w:t>
      </w:r>
    </w:p>
    <w:p w14:paraId="31867401" w14:textId="572E0F5C" w:rsidR="00AA4387" w:rsidRPr="00AA4387" w:rsidRDefault="00AA4387">
      <w:pPr>
        <w:ind w:left="720"/>
      </w:pPr>
      <w:r>
        <w:t xml:space="preserve">Prioritas pekerjaan merupakan parameter untuk melihat kecepatan penyelesaian </w:t>
      </w:r>
      <w:r w:rsidR="00A571AE">
        <w:t>dan fokus sumber daya dalam melakukan pekerjaan.</w:t>
      </w:r>
      <w:r w:rsidR="00B650A9">
        <w:t xml:space="preserve"> Untuk pekerjaan dengan prioritas tinggi, maka akan dicarikan sumber daya yang memiliki okupansi pekerjaan yang sedikit dan untuk pekerjaan dengan prioritas rendah maka akan di cari sumber daya yang memiliki okupansi pekerjaan yang cukup namun masih dalam batas maksimum pekerjaan yang akan dikerjakan.</w:t>
      </w:r>
    </w:p>
    <w:p w14:paraId="5366FA8A" w14:textId="74B7FB3C" w:rsidR="002F4D53" w:rsidRDefault="001924BC" w:rsidP="003E6F93">
      <w:pPr>
        <w:ind w:left="720"/>
      </w:pPr>
      <w:r>
        <w:lastRenderedPageBreak/>
        <w:t xml:space="preserve">Input ini kemudian akan diolah pada SOAPSD dan </w:t>
      </w:r>
      <w:r w:rsidR="00331C9D">
        <w:t>SOAPSD akan</w:t>
      </w:r>
      <w:r w:rsidR="002F4D53">
        <w:t xml:space="preserve"> menghasilkan keluaran berupa sumber daya yang akan melakukan pekerjaan berdasarkan ketersediaan dan kapabilitas dari sumber daya. Keluaran dari SOAPSD akan menjadi masukan pada SIMP yang akan menjadi pencatatan pekerjaan yang akan dilakukan oleh pekerja dalam proyek.</w:t>
      </w:r>
    </w:p>
    <w:p w14:paraId="30A66FED" w14:textId="7F81AD82" w:rsidR="002F4D53" w:rsidRDefault="002F4D53" w:rsidP="001355AD">
      <w:pPr>
        <w:ind w:left="720"/>
        <w:rPr>
          <w:i/>
          <w:iCs/>
        </w:rPr>
      </w:pPr>
      <w:r>
        <w:t xml:space="preserve">Pada tahapan eksekusi, pengawasan dan pengendalian proyek SOAPSD akan menerima masukan berupa progres dari pekerjaaan yang sedang dikerjakan dalam proyek yan meliputi, status dari pekerjaan, pekerjaan yang dilakukan, dan sumber daya yang mengerjakan. Proses ini dilakukan untuk memastikan SOAPSD memiliki data yang selalu valid, jika akan terjadi perubahan proyek, yang umum dijumpai pada pendekatan manajemen proyek </w:t>
      </w:r>
      <w:r>
        <w:rPr>
          <w:i/>
          <w:iCs/>
        </w:rPr>
        <w:t>agile.</w:t>
      </w:r>
    </w:p>
    <w:p w14:paraId="56E9B128" w14:textId="1221B9E1" w:rsidR="00EE5316" w:rsidRDefault="00651701" w:rsidP="001355AD">
      <w:pPr>
        <w:ind w:left="720"/>
      </w:pPr>
      <w:r>
        <w:t xml:space="preserve">Pada tahapan perubahan proyek, SOAPSD akan menerima </w:t>
      </w:r>
      <w:r w:rsidR="00B63EF9">
        <w:t xml:space="preserve">parameter yang sama ketika perencanaan proyek, yaitu pekerjaan yang akan dilakukan, keterampilan yang dibutuhkan, waktu pekerjaan yang diperlukan. Kemudian dari sisi SOAPSD akan memberikan </w:t>
      </w:r>
      <w:r w:rsidR="00E44938">
        <w:t>sumber daya yang tersedia dan kompeten dalam menyelesaikan pekerjaan yang telah diberikan.</w:t>
      </w:r>
    </w:p>
    <w:p w14:paraId="5BCBF6C0" w14:textId="32136064" w:rsidR="000E72F5" w:rsidRPr="003E6F93" w:rsidRDefault="000E72F5" w:rsidP="003E6F93">
      <w:pPr>
        <w:ind w:left="720"/>
      </w:pPr>
      <w:r>
        <w:t xml:space="preserve">Pada tahapan terakhir yaitu penutupan proyek SOAPSD akan membaca data pada sistem basis data, terkait dengan pembaharuan pekerjaan yang dilakukan oleh sumber daya pada SIMP, yang akan menjadi acuan </w:t>
      </w:r>
      <w:r w:rsidR="00D461DE">
        <w:t>dalam penentuan sumber daya selanjutnya.</w:t>
      </w:r>
    </w:p>
    <w:p w14:paraId="3A65BBB9" w14:textId="0B51601D" w:rsidR="00DC6FD4" w:rsidRPr="00DC6FD4" w:rsidRDefault="00DC6FD4" w:rsidP="003E6F93">
      <w:pPr>
        <w:spacing w:line="259" w:lineRule="auto"/>
        <w:ind w:left="720"/>
      </w:pPr>
      <w:bookmarkStart w:id="3969" w:name="_Toc128821576"/>
      <w:bookmarkEnd w:id="3969"/>
    </w:p>
    <w:p w14:paraId="2D1AB3D3" w14:textId="5301D048" w:rsidR="0065341C" w:rsidRDefault="0065341C" w:rsidP="003E6F93">
      <w:pPr>
        <w:pStyle w:val="Heading2"/>
      </w:pPr>
      <w:bookmarkStart w:id="3970" w:name="_Ref125513986"/>
      <w:bookmarkStart w:id="3971" w:name="_Ref125513991"/>
      <w:bookmarkStart w:id="3972" w:name="_Toc135601448"/>
      <w:r>
        <w:t xml:space="preserve">Pemodelan Proses Bisnis </w:t>
      </w:r>
      <w:r>
        <w:rPr>
          <w:i/>
          <w:iCs/>
        </w:rPr>
        <w:t xml:space="preserve">as is </w:t>
      </w:r>
      <w:r w:rsidR="00CC53DF">
        <w:t>untuk P</w:t>
      </w:r>
      <w:r>
        <w:t xml:space="preserve">roses </w:t>
      </w:r>
      <w:r w:rsidR="00CC53DF">
        <w:t>A</w:t>
      </w:r>
      <w:r>
        <w:t xml:space="preserve">lokasi </w:t>
      </w:r>
      <w:r w:rsidR="00CC53DF">
        <w:t>P</w:t>
      </w:r>
      <w:r>
        <w:t>ekerjaan</w:t>
      </w:r>
      <w:bookmarkEnd w:id="3970"/>
      <w:bookmarkEnd w:id="3971"/>
      <w:r w:rsidR="00CC53DF">
        <w:t xml:space="preserve"> dan Sumber Daya</w:t>
      </w:r>
      <w:bookmarkEnd w:id="3972"/>
    </w:p>
    <w:p w14:paraId="7B61B838" w14:textId="27DE7AEA" w:rsidR="0065341C" w:rsidRDefault="00D24C1F" w:rsidP="003E6F93">
      <w:r>
        <w:t xml:space="preserve">Proses dalam </w:t>
      </w:r>
      <w:r w:rsidR="00000BF1">
        <w:t xml:space="preserve">melakukan perencanaan </w:t>
      </w:r>
      <w:r w:rsidR="00F04AF7">
        <w:t>proyek dan eksekusi proyek dengan menggunakan SIMP digambarkan dalam sebuah diagram yang menggambarkan masukan, proses, dan keluaran dari proses perencanaan dan eksekusi menggunakan SIMP.</w:t>
      </w:r>
      <w:r w:rsidR="00795AC6">
        <w:t xml:space="preserve"> Diagram yang digunakan </w:t>
      </w:r>
      <w:r w:rsidR="00206648">
        <w:t xml:space="preserve">untuk menggambarkan proses yang berjalan adalah </w:t>
      </w:r>
      <w:r w:rsidR="00206648">
        <w:rPr>
          <w:i/>
          <w:iCs/>
        </w:rPr>
        <w:t xml:space="preserve">Business Process Modelling Notation </w:t>
      </w:r>
      <w:r w:rsidR="00206648">
        <w:t>(BPMN)</w:t>
      </w:r>
      <w:r w:rsidR="00BB169F">
        <w:t>. Pada BPMN</w:t>
      </w:r>
      <w:r w:rsidR="00E85BF2">
        <w:t>,</w:t>
      </w:r>
      <w:r w:rsidR="00BB169F">
        <w:t xml:space="preserve"> </w:t>
      </w:r>
      <w:r w:rsidR="00BB169F">
        <w:rPr>
          <w:i/>
          <w:iCs/>
        </w:rPr>
        <w:t xml:space="preserve">as is </w:t>
      </w:r>
      <w:r w:rsidR="00D0156F">
        <w:t xml:space="preserve">proses yang akan digambarkan </w:t>
      </w:r>
      <w:r w:rsidR="00726698">
        <w:t>dapat mengacu pada</w:t>
      </w:r>
      <w:r w:rsidR="002A490A">
        <w:t xml:space="preserve"> </w:t>
      </w:r>
      <w:r w:rsidR="002A490A">
        <w:fldChar w:fldCharType="begin"/>
      </w:r>
      <w:r w:rsidR="002A490A">
        <w:instrText xml:space="preserve"> REF _Ref124886899 \h </w:instrText>
      </w:r>
      <w:r w:rsidR="002A490A">
        <w:fldChar w:fldCharType="separate"/>
      </w:r>
      <w:ins w:id="3973" w:author="Ilham Nur Pratama" w:date="2023-05-24T22:54:00Z">
        <w:r w:rsidR="000D26C4">
          <w:t xml:space="preserve">Tabel </w:t>
        </w:r>
        <w:r w:rsidR="000D26C4">
          <w:rPr>
            <w:noProof/>
          </w:rPr>
          <w:t>3</w:t>
        </w:r>
        <w:r w:rsidR="000D26C4">
          <w:t>.</w:t>
        </w:r>
        <w:r w:rsidR="000D26C4">
          <w:rPr>
            <w:noProof/>
          </w:rPr>
          <w:t>33</w:t>
        </w:r>
      </w:ins>
      <w:del w:id="3974"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9</w:delText>
        </w:r>
      </w:del>
      <w:r w:rsidR="002A490A">
        <w:fldChar w:fldCharType="end"/>
      </w:r>
      <w:ins w:id="3975" w:author="Ilham Nur Pratama" w:date="2023-05-21T22:18:00Z">
        <w:r w:rsidR="009F4214">
          <w:t xml:space="preserve"> </w:t>
        </w:r>
      </w:ins>
      <w:ins w:id="3976" w:author="Ilham Nur Pratama" w:date="2023-05-21T22:19:00Z">
        <w:r w:rsidR="009F4214">
          <w:t xml:space="preserve">dan </w:t>
        </w:r>
      </w:ins>
      <w:ins w:id="3977" w:author="Ilham Nur Pratama" w:date="2023-05-21T22:20:00Z">
        <w:r w:rsidR="009F4214">
          <w:fldChar w:fldCharType="begin"/>
        </w:r>
        <w:r w:rsidR="009F4214">
          <w:instrText xml:space="preserve"> REF _Ref135600036 \h </w:instrText>
        </w:r>
      </w:ins>
      <w:r w:rsidR="009F4214">
        <w:fldChar w:fldCharType="separate"/>
      </w:r>
      <w:ins w:id="3978" w:author="Ilham Nur Pratama" w:date="2023-05-24T22:54:00Z">
        <w:r w:rsidR="000D26C4">
          <w:t xml:space="preserve">Tabel </w:t>
        </w:r>
        <w:r w:rsidR="000D26C4">
          <w:rPr>
            <w:noProof/>
          </w:rPr>
          <w:t>3</w:t>
        </w:r>
        <w:r w:rsidR="000D26C4">
          <w:t>.</w:t>
        </w:r>
        <w:r w:rsidR="000D26C4">
          <w:rPr>
            <w:noProof/>
          </w:rPr>
          <w:t>34</w:t>
        </w:r>
      </w:ins>
      <w:ins w:id="3979" w:author="Ilham Nur Pratama" w:date="2023-05-21T22:20:00Z">
        <w:r w:rsidR="009F4214">
          <w:fldChar w:fldCharType="end"/>
        </w:r>
      </w:ins>
      <w:r w:rsidR="002A490A">
        <w:t>.</w:t>
      </w:r>
    </w:p>
    <w:p w14:paraId="410B5C92" w14:textId="69B070DC" w:rsidR="00636011" w:rsidRDefault="00636011" w:rsidP="00EE5E34">
      <w:pPr>
        <w:pStyle w:val="Caption"/>
      </w:pPr>
      <w:bookmarkStart w:id="3980" w:name="_Ref128825788"/>
      <w:bookmarkStart w:id="3981" w:name="_Ref124886899"/>
      <w:bookmarkStart w:id="3982" w:name="_Ref124965303"/>
      <w:bookmarkStart w:id="3983" w:name="_Toc135601567"/>
      <w:r>
        <w:lastRenderedPageBreak/>
        <w:t xml:space="preserve">Tabel </w:t>
      </w:r>
      <w:ins w:id="3984" w:author="Ilham Nur Pratama" w:date="2023-05-21T22:40:00Z">
        <w:r w:rsidR="00985B1D">
          <w:fldChar w:fldCharType="begin"/>
        </w:r>
        <w:r w:rsidR="00985B1D">
          <w:instrText xml:space="preserve"> STYLEREF 1 \s </w:instrText>
        </w:r>
      </w:ins>
      <w:r w:rsidR="00985B1D">
        <w:fldChar w:fldCharType="separate"/>
      </w:r>
      <w:r w:rsidR="000D26C4">
        <w:rPr>
          <w:noProof/>
        </w:rPr>
        <w:t>3</w:t>
      </w:r>
      <w:ins w:id="3985"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3986" w:author="Ilham Nur Pratama" w:date="2023-05-24T22:54:00Z">
        <w:r w:rsidR="000D26C4">
          <w:rPr>
            <w:noProof/>
          </w:rPr>
          <w:t>33</w:t>
        </w:r>
      </w:ins>
      <w:ins w:id="3987" w:author="Ilham Nur Pratama" w:date="2023-05-21T22:40:00Z">
        <w:r w:rsidR="00985B1D">
          <w:fldChar w:fldCharType="end"/>
        </w:r>
      </w:ins>
      <w:ins w:id="3988" w:author="ilham.nur@office.ui.ac.id" w:date="2023-03-28T20:25:00Z">
        <w:del w:id="3989" w:author="Ilham Nur Pratama" w:date="2023-05-16T21:59:00Z">
          <w:r w:rsidR="005B668B" w:rsidDel="00F848CE">
            <w:fldChar w:fldCharType="begin"/>
          </w:r>
          <w:r w:rsidR="005B668B" w:rsidDel="00F848CE">
            <w:delInstrText xml:space="preserve"> STYLEREF 1 \s </w:delInstrText>
          </w:r>
        </w:del>
      </w:ins>
      <w:del w:id="3990" w:author="Ilham Nur Pratama" w:date="2023-05-16T21:59:00Z">
        <w:r w:rsidR="005B668B" w:rsidDel="00F848CE">
          <w:fldChar w:fldCharType="separate"/>
        </w:r>
        <w:r w:rsidR="00B57DB5" w:rsidDel="00F848CE">
          <w:rPr>
            <w:noProof/>
          </w:rPr>
          <w:delText>3</w:delText>
        </w:r>
      </w:del>
      <w:ins w:id="3991" w:author="ilham.nur@office.ui.ac.id" w:date="2023-03-28T20:25:00Z">
        <w:del w:id="3992"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3993" w:author="Ilham Nur Pratama" w:date="2023-05-16T21:59:00Z">
        <w:r w:rsidR="005A58B4">
          <w:fldChar w:fldCharType="separate"/>
        </w:r>
      </w:del>
      <w:ins w:id="3994" w:author="ilham.nur@office.ui.ac.id" w:date="2023-03-28T20:25:00Z">
        <w:del w:id="3995" w:author="Ilham Nur Pratama" w:date="2023-05-16T21:59:00Z">
          <w:r w:rsidR="005B668B" w:rsidDel="00F848CE">
            <w:fldChar w:fldCharType="end"/>
          </w:r>
        </w:del>
      </w:ins>
      <w:del w:id="3996"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9</w:delText>
        </w:r>
        <w:r w:rsidR="00B1186E" w:rsidDel="005B668B">
          <w:fldChar w:fldCharType="end"/>
        </w:r>
      </w:del>
      <w:bookmarkEnd w:id="3980"/>
      <w:bookmarkEnd w:id="3981"/>
      <w:r>
        <w:t xml:space="preserve"> Proses </w:t>
      </w:r>
      <w:r w:rsidRPr="00AE58C4">
        <w:rPr>
          <w:i/>
        </w:rPr>
        <w:t>as is</w:t>
      </w:r>
      <w:r>
        <w:t xml:space="preserve"> berjalan untuk perencanaan proyek menggunakan SIMP</w:t>
      </w:r>
      <w:bookmarkEnd w:id="3982"/>
      <w:bookmarkEnd w:id="3983"/>
    </w:p>
    <w:tbl>
      <w:tblPr>
        <w:tblStyle w:val="TableGrid"/>
        <w:tblW w:w="0" w:type="auto"/>
        <w:tblLook w:val="04A0" w:firstRow="1" w:lastRow="0" w:firstColumn="1" w:lastColumn="0" w:noHBand="0" w:noVBand="1"/>
        <w:tblPrChange w:id="3997" w:author="Ilham Nur Pratama" w:date="2023-05-21T22:19:00Z">
          <w:tblPr>
            <w:tblStyle w:val="TableGrid"/>
            <w:tblW w:w="0" w:type="auto"/>
            <w:tblLook w:val="04A0" w:firstRow="1" w:lastRow="0" w:firstColumn="1" w:lastColumn="0" w:noHBand="0" w:noVBand="1"/>
          </w:tblPr>
        </w:tblPrChange>
      </w:tblPr>
      <w:tblGrid>
        <w:gridCol w:w="570"/>
        <w:gridCol w:w="2523"/>
        <w:gridCol w:w="2523"/>
        <w:gridCol w:w="1088"/>
        <w:gridCol w:w="1790"/>
        <w:tblGridChange w:id="3998">
          <w:tblGrid>
            <w:gridCol w:w="570"/>
            <w:gridCol w:w="2523"/>
            <w:gridCol w:w="2523"/>
            <w:gridCol w:w="1088"/>
            <w:gridCol w:w="1790"/>
          </w:tblGrid>
        </w:tblGridChange>
      </w:tblGrid>
      <w:tr w:rsidR="009B55FE" w14:paraId="4CF8C448" w14:textId="33254A85" w:rsidTr="009F4214">
        <w:trPr>
          <w:tblHeader/>
          <w:trPrChange w:id="3999" w:author="Ilham Nur Pratama" w:date="2023-05-21T22:19:00Z">
            <w:trPr>
              <w:tblHeader/>
            </w:trPr>
          </w:trPrChange>
        </w:trPr>
        <w:tc>
          <w:tcPr>
            <w:tcW w:w="570" w:type="dxa"/>
            <w:shd w:val="clear" w:color="auto" w:fill="auto"/>
            <w:tcPrChange w:id="4000" w:author="Ilham Nur Pratama" w:date="2023-05-21T22:19:00Z">
              <w:tcPr>
                <w:tcW w:w="559" w:type="dxa"/>
                <w:shd w:val="clear" w:color="auto" w:fill="D0CECE" w:themeFill="background2" w:themeFillShade="E6"/>
              </w:tcPr>
            </w:tcPrChange>
          </w:tcPr>
          <w:p w14:paraId="035FBA22" w14:textId="4363E27E" w:rsidR="00880927" w:rsidRPr="00AE58C4" w:rsidRDefault="00880927">
            <w:pPr>
              <w:rPr>
                <w:b/>
                <w:bCs/>
              </w:rPr>
            </w:pPr>
            <w:r w:rsidRPr="00AE58C4">
              <w:rPr>
                <w:b/>
                <w:bCs/>
              </w:rPr>
              <w:t>No.</w:t>
            </w:r>
          </w:p>
        </w:tc>
        <w:tc>
          <w:tcPr>
            <w:tcW w:w="2523" w:type="dxa"/>
            <w:shd w:val="clear" w:color="auto" w:fill="auto"/>
            <w:tcPrChange w:id="4001" w:author="Ilham Nur Pratama" w:date="2023-05-21T22:19:00Z">
              <w:tcPr>
                <w:tcW w:w="2420" w:type="dxa"/>
                <w:shd w:val="clear" w:color="auto" w:fill="D0CECE" w:themeFill="background2" w:themeFillShade="E6"/>
              </w:tcPr>
            </w:tcPrChange>
          </w:tcPr>
          <w:p w14:paraId="0A746AB8" w14:textId="0824C66D" w:rsidR="00880927" w:rsidRPr="00AE58C4" w:rsidRDefault="00880927">
            <w:pPr>
              <w:rPr>
                <w:b/>
                <w:bCs/>
              </w:rPr>
            </w:pPr>
            <w:r w:rsidRPr="00AE58C4">
              <w:rPr>
                <w:b/>
                <w:bCs/>
              </w:rPr>
              <w:t>Proses</w:t>
            </w:r>
          </w:p>
        </w:tc>
        <w:tc>
          <w:tcPr>
            <w:tcW w:w="2523" w:type="dxa"/>
            <w:shd w:val="clear" w:color="auto" w:fill="auto"/>
            <w:tcPrChange w:id="4002" w:author="Ilham Nur Pratama" w:date="2023-05-21T22:19:00Z">
              <w:tcPr>
                <w:tcW w:w="2420" w:type="dxa"/>
                <w:shd w:val="clear" w:color="auto" w:fill="D0CECE" w:themeFill="background2" w:themeFillShade="E6"/>
              </w:tcPr>
            </w:tcPrChange>
          </w:tcPr>
          <w:p w14:paraId="2F2EC972" w14:textId="55D4C6B2" w:rsidR="00880927" w:rsidRPr="00AE58C4" w:rsidRDefault="00880927">
            <w:pPr>
              <w:rPr>
                <w:b/>
                <w:bCs/>
              </w:rPr>
            </w:pPr>
            <w:r w:rsidRPr="00AE58C4">
              <w:rPr>
                <w:b/>
                <w:bCs/>
              </w:rPr>
              <w:t>Pekerja</w:t>
            </w:r>
          </w:p>
        </w:tc>
        <w:tc>
          <w:tcPr>
            <w:tcW w:w="1088" w:type="dxa"/>
            <w:shd w:val="clear" w:color="auto" w:fill="auto"/>
            <w:tcPrChange w:id="4003" w:author="Ilham Nur Pratama" w:date="2023-05-21T22:19:00Z">
              <w:tcPr>
                <w:tcW w:w="1375" w:type="dxa"/>
                <w:shd w:val="clear" w:color="auto" w:fill="D0CECE" w:themeFill="background2" w:themeFillShade="E6"/>
              </w:tcPr>
            </w:tcPrChange>
          </w:tcPr>
          <w:p w14:paraId="30F2E186" w14:textId="306629CE" w:rsidR="00880927" w:rsidRPr="00AE58C4" w:rsidRDefault="00880927">
            <w:pPr>
              <w:rPr>
                <w:b/>
                <w:bCs/>
              </w:rPr>
            </w:pPr>
            <w:r w:rsidRPr="00AE58C4">
              <w:rPr>
                <w:b/>
                <w:bCs/>
              </w:rPr>
              <w:t>Waktu (</w:t>
            </w:r>
            <w:r>
              <w:rPr>
                <w:b/>
                <w:bCs/>
              </w:rPr>
              <w:t>Jam</w:t>
            </w:r>
            <w:r w:rsidRPr="00AE58C4">
              <w:rPr>
                <w:b/>
                <w:bCs/>
              </w:rPr>
              <w:t>)</w:t>
            </w:r>
          </w:p>
        </w:tc>
        <w:tc>
          <w:tcPr>
            <w:tcW w:w="1790" w:type="dxa"/>
            <w:shd w:val="clear" w:color="auto" w:fill="auto"/>
            <w:tcPrChange w:id="4004" w:author="Ilham Nur Pratama" w:date="2023-05-21T22:19:00Z">
              <w:tcPr>
                <w:tcW w:w="1720" w:type="dxa"/>
                <w:shd w:val="clear" w:color="auto" w:fill="D0CECE" w:themeFill="background2" w:themeFillShade="E6"/>
              </w:tcPr>
            </w:tcPrChange>
          </w:tcPr>
          <w:p w14:paraId="38A8AAC1" w14:textId="66DDBD46" w:rsidR="00880927" w:rsidRPr="00AE58C4" w:rsidRDefault="00880927">
            <w:pPr>
              <w:rPr>
                <w:b/>
                <w:bCs/>
              </w:rPr>
            </w:pPr>
            <w:r>
              <w:rPr>
                <w:b/>
                <w:bCs/>
              </w:rPr>
              <w:t>Area Pengembangan</w:t>
            </w:r>
          </w:p>
        </w:tc>
      </w:tr>
      <w:tr w:rsidR="0053789D" w14:paraId="011458B4" w14:textId="6FC25000" w:rsidTr="009F4214">
        <w:tc>
          <w:tcPr>
            <w:tcW w:w="570" w:type="dxa"/>
            <w:tcPrChange w:id="4005" w:author="Ilham Nur Pratama" w:date="2023-05-21T22:18:00Z">
              <w:tcPr>
                <w:tcW w:w="559" w:type="dxa"/>
              </w:tcPr>
            </w:tcPrChange>
          </w:tcPr>
          <w:p w14:paraId="73A5E83E" w14:textId="735779C1" w:rsidR="00880927" w:rsidRDefault="00880927">
            <w:r>
              <w:t>1</w:t>
            </w:r>
          </w:p>
        </w:tc>
        <w:tc>
          <w:tcPr>
            <w:tcW w:w="2523" w:type="dxa"/>
            <w:tcPrChange w:id="4006" w:author="Ilham Nur Pratama" w:date="2023-05-21T22:18:00Z">
              <w:tcPr>
                <w:tcW w:w="2420" w:type="dxa"/>
              </w:tcPr>
            </w:tcPrChange>
          </w:tcPr>
          <w:p w14:paraId="3ECB7641" w14:textId="5A2AA877" w:rsidR="00880927" w:rsidRPr="00F10777" w:rsidRDefault="00880927">
            <w:r>
              <w:t xml:space="preserve">Memasukan </w:t>
            </w:r>
            <w:r>
              <w:rPr>
                <w:i/>
                <w:iCs/>
              </w:rPr>
              <w:t xml:space="preserve">order </w:t>
            </w:r>
            <w:r>
              <w:t>proyek kedalam sistem</w:t>
            </w:r>
          </w:p>
        </w:tc>
        <w:tc>
          <w:tcPr>
            <w:tcW w:w="2523" w:type="dxa"/>
            <w:tcPrChange w:id="4007" w:author="Ilham Nur Pratama" w:date="2023-05-21T22:18:00Z">
              <w:tcPr>
                <w:tcW w:w="2420" w:type="dxa"/>
              </w:tcPr>
            </w:tcPrChange>
          </w:tcPr>
          <w:p w14:paraId="1E846C77" w14:textId="38287145" w:rsidR="00880927" w:rsidRPr="00134086" w:rsidRDefault="00880927">
            <w:r>
              <w:rPr>
                <w:i/>
                <w:iCs/>
              </w:rPr>
              <w:t xml:space="preserve">Account Manager </w:t>
            </w:r>
            <w:r>
              <w:t>(AM)</w:t>
            </w:r>
          </w:p>
        </w:tc>
        <w:tc>
          <w:tcPr>
            <w:tcW w:w="1088" w:type="dxa"/>
            <w:tcPrChange w:id="4008" w:author="Ilham Nur Pratama" w:date="2023-05-21T22:18:00Z">
              <w:tcPr>
                <w:tcW w:w="1375" w:type="dxa"/>
              </w:tcPr>
            </w:tcPrChange>
          </w:tcPr>
          <w:p w14:paraId="5941C455" w14:textId="28AC724B" w:rsidR="00880927" w:rsidRDefault="00880927">
            <w:r>
              <w:t>± 1 Jam</w:t>
            </w:r>
          </w:p>
        </w:tc>
        <w:tc>
          <w:tcPr>
            <w:tcW w:w="1790" w:type="dxa"/>
            <w:tcPrChange w:id="4009" w:author="Ilham Nur Pratama" w:date="2023-05-21T22:18:00Z">
              <w:tcPr>
                <w:tcW w:w="1720" w:type="dxa"/>
              </w:tcPr>
            </w:tcPrChange>
          </w:tcPr>
          <w:p w14:paraId="0C840C4F" w14:textId="17E6B817" w:rsidR="00880927" w:rsidRDefault="00570AC3" w:rsidP="003E6F93">
            <w:pPr>
              <w:jc w:val="center"/>
            </w:pPr>
            <w:r>
              <w:rPr>
                <w:rFonts w:ascii="Segoe UI Symbol" w:hAnsi="Segoe UI Symbol" w:cs="Segoe UI Symbol"/>
              </w:rPr>
              <w:t>✕</w:t>
            </w:r>
          </w:p>
        </w:tc>
      </w:tr>
      <w:tr w:rsidR="0053789D" w14:paraId="34456F98" w14:textId="4F0C4BF6" w:rsidTr="009F4214">
        <w:tc>
          <w:tcPr>
            <w:tcW w:w="570" w:type="dxa"/>
            <w:tcPrChange w:id="4010" w:author="Ilham Nur Pratama" w:date="2023-05-21T22:18:00Z">
              <w:tcPr>
                <w:tcW w:w="559" w:type="dxa"/>
              </w:tcPr>
            </w:tcPrChange>
          </w:tcPr>
          <w:p w14:paraId="1D5C8E89" w14:textId="41109974" w:rsidR="00880927" w:rsidRDefault="00880927">
            <w:r>
              <w:t>2</w:t>
            </w:r>
          </w:p>
        </w:tc>
        <w:tc>
          <w:tcPr>
            <w:tcW w:w="2523" w:type="dxa"/>
            <w:tcPrChange w:id="4011" w:author="Ilham Nur Pratama" w:date="2023-05-21T22:18:00Z">
              <w:tcPr>
                <w:tcW w:w="2420" w:type="dxa"/>
              </w:tcPr>
            </w:tcPrChange>
          </w:tcPr>
          <w:p w14:paraId="02D4EA20" w14:textId="7483E394" w:rsidR="00880927" w:rsidRDefault="00880927">
            <w:r>
              <w:t>Memasukan proyek berdasarkan order yang telah dimasukkan oleh AM</w:t>
            </w:r>
          </w:p>
        </w:tc>
        <w:tc>
          <w:tcPr>
            <w:tcW w:w="2523" w:type="dxa"/>
            <w:tcPrChange w:id="4012" w:author="Ilham Nur Pratama" w:date="2023-05-21T22:18:00Z">
              <w:tcPr>
                <w:tcW w:w="2420" w:type="dxa"/>
              </w:tcPr>
            </w:tcPrChange>
          </w:tcPr>
          <w:p w14:paraId="3D26849F" w14:textId="65CC7F54" w:rsidR="00880927" w:rsidRDefault="00880927">
            <w:r w:rsidRPr="003E6F93">
              <w:rPr>
                <w:i/>
                <w:iCs/>
              </w:rPr>
              <w:t>Project Manager</w:t>
            </w:r>
            <w:r>
              <w:t xml:space="preserve"> (PM)</w:t>
            </w:r>
          </w:p>
        </w:tc>
        <w:tc>
          <w:tcPr>
            <w:tcW w:w="1088" w:type="dxa"/>
            <w:tcPrChange w:id="4013" w:author="Ilham Nur Pratama" w:date="2023-05-21T22:18:00Z">
              <w:tcPr>
                <w:tcW w:w="1375" w:type="dxa"/>
              </w:tcPr>
            </w:tcPrChange>
          </w:tcPr>
          <w:p w14:paraId="09BAAE0B" w14:textId="443FD3B2" w:rsidR="00880927" w:rsidRDefault="00880927">
            <w:r>
              <w:t>± 0.5 Jam</w:t>
            </w:r>
          </w:p>
        </w:tc>
        <w:tc>
          <w:tcPr>
            <w:tcW w:w="1790" w:type="dxa"/>
            <w:tcPrChange w:id="4014" w:author="Ilham Nur Pratama" w:date="2023-05-21T22:18:00Z">
              <w:tcPr>
                <w:tcW w:w="1720" w:type="dxa"/>
              </w:tcPr>
            </w:tcPrChange>
          </w:tcPr>
          <w:p w14:paraId="25CB062B" w14:textId="4DDC1A94" w:rsidR="00880927" w:rsidRDefault="00570AC3" w:rsidP="003E6F93">
            <w:pPr>
              <w:jc w:val="center"/>
            </w:pPr>
            <w:r>
              <w:rPr>
                <w:rFonts w:ascii="Segoe UI Symbol" w:hAnsi="Segoe UI Symbol" w:cs="Segoe UI Symbol"/>
              </w:rPr>
              <w:t>✕</w:t>
            </w:r>
          </w:p>
        </w:tc>
      </w:tr>
      <w:tr w:rsidR="0053789D" w14:paraId="322A539E" w14:textId="77777777" w:rsidTr="009F4214">
        <w:tc>
          <w:tcPr>
            <w:tcW w:w="570" w:type="dxa"/>
            <w:tcPrChange w:id="4015" w:author="Ilham Nur Pratama" w:date="2023-05-21T22:18:00Z">
              <w:tcPr>
                <w:tcW w:w="559" w:type="dxa"/>
              </w:tcPr>
            </w:tcPrChange>
          </w:tcPr>
          <w:p w14:paraId="004824FF" w14:textId="5771AA83" w:rsidR="00880927" w:rsidRDefault="00880927">
            <w:r>
              <w:t>3</w:t>
            </w:r>
          </w:p>
        </w:tc>
        <w:tc>
          <w:tcPr>
            <w:tcW w:w="2523" w:type="dxa"/>
            <w:tcPrChange w:id="4016" w:author="Ilham Nur Pratama" w:date="2023-05-21T22:18:00Z">
              <w:tcPr>
                <w:tcW w:w="2420" w:type="dxa"/>
              </w:tcPr>
            </w:tcPrChange>
          </w:tcPr>
          <w:p w14:paraId="6AC006A7" w14:textId="4761EBC1" w:rsidR="00880927" w:rsidRDefault="00880927">
            <w:r>
              <w:t>Penentuan pekerjaan apa saja yang akan dikerjakan</w:t>
            </w:r>
          </w:p>
        </w:tc>
        <w:tc>
          <w:tcPr>
            <w:tcW w:w="2523" w:type="dxa"/>
            <w:tcPrChange w:id="4017" w:author="Ilham Nur Pratama" w:date="2023-05-21T22:18:00Z">
              <w:tcPr>
                <w:tcW w:w="2420" w:type="dxa"/>
              </w:tcPr>
            </w:tcPrChange>
          </w:tcPr>
          <w:p w14:paraId="63CC2177" w14:textId="69A892FD" w:rsidR="00880927" w:rsidRPr="001C15E6" w:rsidRDefault="00880927">
            <w:pPr>
              <w:rPr>
                <w:i/>
                <w:iCs/>
              </w:rPr>
            </w:pPr>
            <w:r>
              <w:t>PM, Manajer fungsional</w:t>
            </w:r>
          </w:p>
        </w:tc>
        <w:tc>
          <w:tcPr>
            <w:tcW w:w="1088" w:type="dxa"/>
            <w:tcPrChange w:id="4018" w:author="Ilham Nur Pratama" w:date="2023-05-21T22:18:00Z">
              <w:tcPr>
                <w:tcW w:w="1375" w:type="dxa"/>
              </w:tcPr>
            </w:tcPrChange>
          </w:tcPr>
          <w:p w14:paraId="292CB091" w14:textId="67D79D7F" w:rsidR="00880927" w:rsidRDefault="00880927">
            <w:r>
              <w:t>± 1 Jam</w:t>
            </w:r>
          </w:p>
        </w:tc>
        <w:tc>
          <w:tcPr>
            <w:tcW w:w="1790" w:type="dxa"/>
            <w:tcPrChange w:id="4019" w:author="Ilham Nur Pratama" w:date="2023-05-21T22:18:00Z">
              <w:tcPr>
                <w:tcW w:w="1720" w:type="dxa"/>
              </w:tcPr>
            </w:tcPrChange>
          </w:tcPr>
          <w:p w14:paraId="010F944F" w14:textId="440E12BE" w:rsidR="00880927" w:rsidRDefault="00570AC3" w:rsidP="003E6F93">
            <w:pPr>
              <w:jc w:val="center"/>
            </w:pPr>
            <w:r>
              <w:rPr>
                <w:rFonts w:ascii="Segoe UI Symbol" w:hAnsi="Segoe UI Symbol" w:cs="Segoe UI Symbol"/>
              </w:rPr>
              <w:t>✕</w:t>
            </w:r>
          </w:p>
        </w:tc>
      </w:tr>
      <w:tr w:rsidR="0053789D" w14:paraId="62547C1F" w14:textId="77777777" w:rsidTr="009F4214">
        <w:tc>
          <w:tcPr>
            <w:tcW w:w="570" w:type="dxa"/>
            <w:tcPrChange w:id="4020" w:author="Ilham Nur Pratama" w:date="2023-05-21T22:18:00Z">
              <w:tcPr>
                <w:tcW w:w="559" w:type="dxa"/>
              </w:tcPr>
            </w:tcPrChange>
          </w:tcPr>
          <w:p w14:paraId="578FC507" w14:textId="13A0C185" w:rsidR="00880927" w:rsidRDefault="00880927">
            <w:r>
              <w:t>3</w:t>
            </w:r>
          </w:p>
        </w:tc>
        <w:tc>
          <w:tcPr>
            <w:tcW w:w="2523" w:type="dxa"/>
            <w:tcPrChange w:id="4021" w:author="Ilham Nur Pratama" w:date="2023-05-21T22:18:00Z">
              <w:tcPr>
                <w:tcW w:w="2420" w:type="dxa"/>
              </w:tcPr>
            </w:tcPrChange>
          </w:tcPr>
          <w:p w14:paraId="418684DF" w14:textId="676A166E" w:rsidR="00880927" w:rsidRDefault="00880927">
            <w:r>
              <w:t xml:space="preserve">Pembuatan </w:t>
            </w:r>
            <w:r w:rsidRPr="003E6F93">
              <w:rPr>
                <w:i/>
                <w:iCs/>
              </w:rPr>
              <w:t>timeline</w:t>
            </w:r>
            <w:r>
              <w:t xml:space="preserve"> pekerjaan</w:t>
            </w:r>
          </w:p>
        </w:tc>
        <w:tc>
          <w:tcPr>
            <w:tcW w:w="2523" w:type="dxa"/>
            <w:tcPrChange w:id="4022" w:author="Ilham Nur Pratama" w:date="2023-05-21T22:18:00Z">
              <w:tcPr>
                <w:tcW w:w="2420" w:type="dxa"/>
              </w:tcPr>
            </w:tcPrChange>
          </w:tcPr>
          <w:p w14:paraId="60A424FE" w14:textId="5C819F43" w:rsidR="00880927" w:rsidRPr="003E6F93" w:rsidRDefault="00880927">
            <w:r>
              <w:t>PM</w:t>
            </w:r>
          </w:p>
        </w:tc>
        <w:tc>
          <w:tcPr>
            <w:tcW w:w="1088" w:type="dxa"/>
            <w:tcPrChange w:id="4023" w:author="Ilham Nur Pratama" w:date="2023-05-21T22:18:00Z">
              <w:tcPr>
                <w:tcW w:w="1375" w:type="dxa"/>
              </w:tcPr>
            </w:tcPrChange>
          </w:tcPr>
          <w:p w14:paraId="142C1724" w14:textId="045230D1" w:rsidR="00880927" w:rsidRDefault="00880927">
            <w:r>
              <w:t>± 0.5 Jam</w:t>
            </w:r>
          </w:p>
        </w:tc>
        <w:tc>
          <w:tcPr>
            <w:tcW w:w="1790" w:type="dxa"/>
            <w:tcPrChange w:id="4024" w:author="Ilham Nur Pratama" w:date="2023-05-21T22:18:00Z">
              <w:tcPr>
                <w:tcW w:w="1720" w:type="dxa"/>
              </w:tcPr>
            </w:tcPrChange>
          </w:tcPr>
          <w:p w14:paraId="4DA8D8B8" w14:textId="38D09310" w:rsidR="00880927" w:rsidRDefault="00570AC3" w:rsidP="003E6F93">
            <w:pPr>
              <w:jc w:val="center"/>
            </w:pPr>
            <w:r>
              <w:rPr>
                <w:rFonts w:ascii="Segoe UI Symbol" w:hAnsi="Segoe UI Symbol" w:cs="Segoe UI Symbol"/>
              </w:rPr>
              <w:t>✕</w:t>
            </w:r>
          </w:p>
        </w:tc>
      </w:tr>
      <w:tr w:rsidR="009B55FE" w14:paraId="482C2D48" w14:textId="10C173A5" w:rsidTr="009F4214">
        <w:tc>
          <w:tcPr>
            <w:tcW w:w="570" w:type="dxa"/>
            <w:shd w:val="clear" w:color="auto" w:fill="FBE4D5" w:themeFill="accent2" w:themeFillTint="33"/>
            <w:tcPrChange w:id="4025" w:author="Ilham Nur Pratama" w:date="2023-05-21T22:18:00Z">
              <w:tcPr>
                <w:tcW w:w="559" w:type="dxa"/>
                <w:shd w:val="clear" w:color="auto" w:fill="FBE4D5" w:themeFill="accent2" w:themeFillTint="33"/>
              </w:tcPr>
            </w:tcPrChange>
          </w:tcPr>
          <w:p w14:paraId="720A8C9A" w14:textId="4E6545ED" w:rsidR="00880927" w:rsidRDefault="00880927">
            <w:r>
              <w:t>4</w:t>
            </w:r>
          </w:p>
        </w:tc>
        <w:tc>
          <w:tcPr>
            <w:tcW w:w="2523" w:type="dxa"/>
            <w:shd w:val="clear" w:color="auto" w:fill="FBE4D5" w:themeFill="accent2" w:themeFillTint="33"/>
            <w:tcPrChange w:id="4026" w:author="Ilham Nur Pratama" w:date="2023-05-21T22:18:00Z">
              <w:tcPr>
                <w:tcW w:w="2420" w:type="dxa"/>
                <w:shd w:val="clear" w:color="auto" w:fill="FBE4D5" w:themeFill="accent2" w:themeFillTint="33"/>
              </w:tcPr>
            </w:tcPrChange>
          </w:tcPr>
          <w:p w14:paraId="19C0D8D9" w14:textId="109656C2" w:rsidR="00880927" w:rsidRDefault="00880927">
            <w:r>
              <w:t>Penentuan sumber daya yang akan mengerjakan pekerjaan</w:t>
            </w:r>
          </w:p>
        </w:tc>
        <w:tc>
          <w:tcPr>
            <w:tcW w:w="2523" w:type="dxa"/>
            <w:shd w:val="clear" w:color="auto" w:fill="FBE4D5" w:themeFill="accent2" w:themeFillTint="33"/>
            <w:tcPrChange w:id="4027" w:author="Ilham Nur Pratama" w:date="2023-05-21T22:18:00Z">
              <w:tcPr>
                <w:tcW w:w="2420" w:type="dxa"/>
                <w:shd w:val="clear" w:color="auto" w:fill="FBE4D5" w:themeFill="accent2" w:themeFillTint="33"/>
              </w:tcPr>
            </w:tcPrChange>
          </w:tcPr>
          <w:p w14:paraId="164BBBB3" w14:textId="078880E0" w:rsidR="00880927" w:rsidRPr="003E6F93" w:rsidRDefault="00880927">
            <w:r>
              <w:t xml:space="preserve">Manajer fungsional, </w:t>
            </w:r>
          </w:p>
        </w:tc>
        <w:tc>
          <w:tcPr>
            <w:tcW w:w="1088" w:type="dxa"/>
            <w:shd w:val="clear" w:color="auto" w:fill="FBE4D5" w:themeFill="accent2" w:themeFillTint="33"/>
            <w:tcPrChange w:id="4028" w:author="Ilham Nur Pratama" w:date="2023-05-21T22:18:00Z">
              <w:tcPr>
                <w:tcW w:w="1375" w:type="dxa"/>
                <w:shd w:val="clear" w:color="auto" w:fill="FBE4D5" w:themeFill="accent2" w:themeFillTint="33"/>
              </w:tcPr>
            </w:tcPrChange>
          </w:tcPr>
          <w:p w14:paraId="726C84B6" w14:textId="5A5E98E1" w:rsidR="00880927" w:rsidRDefault="00880927">
            <w:r>
              <w:t xml:space="preserve">± </w:t>
            </w:r>
            <w:r w:rsidR="009C2B19">
              <w:t>1</w:t>
            </w:r>
            <w:r>
              <w:t xml:space="preserve"> Jam</w:t>
            </w:r>
          </w:p>
        </w:tc>
        <w:tc>
          <w:tcPr>
            <w:tcW w:w="1790" w:type="dxa"/>
            <w:shd w:val="clear" w:color="auto" w:fill="FBE4D5" w:themeFill="accent2" w:themeFillTint="33"/>
            <w:tcPrChange w:id="4029" w:author="Ilham Nur Pratama" w:date="2023-05-21T22:18:00Z">
              <w:tcPr>
                <w:tcW w:w="1720" w:type="dxa"/>
                <w:shd w:val="clear" w:color="auto" w:fill="FBE4D5" w:themeFill="accent2" w:themeFillTint="33"/>
              </w:tcPr>
            </w:tcPrChange>
          </w:tcPr>
          <w:p w14:paraId="687E3803" w14:textId="0E63A3CC" w:rsidR="00880927" w:rsidRDefault="00880927" w:rsidP="003E6F93">
            <w:pPr>
              <w:jc w:val="center"/>
            </w:pPr>
            <w:r>
              <w:rPr>
                <w:rFonts w:ascii="Segoe UI Symbol" w:hAnsi="Segoe UI Symbol" w:cs="Segoe UI Symbol"/>
              </w:rPr>
              <w:t>✓</w:t>
            </w:r>
          </w:p>
        </w:tc>
      </w:tr>
      <w:tr w:rsidR="00DD1C25" w14:paraId="395D4451" w14:textId="77777777" w:rsidTr="009F4214">
        <w:tc>
          <w:tcPr>
            <w:tcW w:w="570" w:type="dxa"/>
            <w:shd w:val="clear" w:color="auto" w:fill="FBE4D5" w:themeFill="accent2" w:themeFillTint="33"/>
            <w:tcPrChange w:id="4030" w:author="Ilham Nur Pratama" w:date="2023-05-21T22:18:00Z">
              <w:tcPr>
                <w:tcW w:w="559" w:type="dxa"/>
                <w:shd w:val="clear" w:color="auto" w:fill="FBE4D5" w:themeFill="accent2" w:themeFillTint="33"/>
              </w:tcPr>
            </w:tcPrChange>
          </w:tcPr>
          <w:p w14:paraId="2FC86319" w14:textId="08045F6F" w:rsidR="00DD1C25" w:rsidRDefault="00DD1C25">
            <w:r>
              <w:t>5</w:t>
            </w:r>
          </w:p>
        </w:tc>
        <w:tc>
          <w:tcPr>
            <w:tcW w:w="2523" w:type="dxa"/>
            <w:shd w:val="clear" w:color="auto" w:fill="FBE4D5" w:themeFill="accent2" w:themeFillTint="33"/>
            <w:tcPrChange w:id="4031" w:author="Ilham Nur Pratama" w:date="2023-05-21T22:18:00Z">
              <w:tcPr>
                <w:tcW w:w="2420" w:type="dxa"/>
                <w:shd w:val="clear" w:color="auto" w:fill="FBE4D5" w:themeFill="accent2" w:themeFillTint="33"/>
              </w:tcPr>
            </w:tcPrChange>
          </w:tcPr>
          <w:p w14:paraId="358E8CDA" w14:textId="6F78582D" w:rsidR="00DD1C25" w:rsidRDefault="00DD1C25">
            <w:r>
              <w:t>Konfirmasi sumber daya yang akan melakukan pekerjaan</w:t>
            </w:r>
          </w:p>
        </w:tc>
        <w:tc>
          <w:tcPr>
            <w:tcW w:w="2523" w:type="dxa"/>
            <w:shd w:val="clear" w:color="auto" w:fill="FBE4D5" w:themeFill="accent2" w:themeFillTint="33"/>
            <w:tcPrChange w:id="4032" w:author="Ilham Nur Pratama" w:date="2023-05-21T22:18:00Z">
              <w:tcPr>
                <w:tcW w:w="2420" w:type="dxa"/>
                <w:shd w:val="clear" w:color="auto" w:fill="FBE4D5" w:themeFill="accent2" w:themeFillTint="33"/>
              </w:tcPr>
            </w:tcPrChange>
          </w:tcPr>
          <w:p w14:paraId="38BE47B6" w14:textId="5DA1DB02" w:rsidR="00DD1C25" w:rsidRDefault="00DD1C25">
            <w:r>
              <w:t>Manajer fungsional</w:t>
            </w:r>
          </w:p>
        </w:tc>
        <w:tc>
          <w:tcPr>
            <w:tcW w:w="1088" w:type="dxa"/>
            <w:shd w:val="clear" w:color="auto" w:fill="FBE4D5" w:themeFill="accent2" w:themeFillTint="33"/>
            <w:tcPrChange w:id="4033" w:author="Ilham Nur Pratama" w:date="2023-05-21T22:18:00Z">
              <w:tcPr>
                <w:tcW w:w="1375" w:type="dxa"/>
                <w:shd w:val="clear" w:color="auto" w:fill="FBE4D5" w:themeFill="accent2" w:themeFillTint="33"/>
              </w:tcPr>
            </w:tcPrChange>
          </w:tcPr>
          <w:p w14:paraId="76D1D3A7" w14:textId="2219DF2C" w:rsidR="00DD1C25" w:rsidRDefault="00DD1C25">
            <w:r>
              <w:t>± 1 Hari</w:t>
            </w:r>
          </w:p>
        </w:tc>
        <w:tc>
          <w:tcPr>
            <w:tcW w:w="1790" w:type="dxa"/>
            <w:shd w:val="clear" w:color="auto" w:fill="FBE4D5" w:themeFill="accent2" w:themeFillTint="33"/>
            <w:tcPrChange w:id="4034" w:author="Ilham Nur Pratama" w:date="2023-05-21T22:18:00Z">
              <w:tcPr>
                <w:tcW w:w="1720" w:type="dxa"/>
                <w:shd w:val="clear" w:color="auto" w:fill="FBE4D5" w:themeFill="accent2" w:themeFillTint="33"/>
              </w:tcPr>
            </w:tcPrChange>
          </w:tcPr>
          <w:p w14:paraId="6AB192E5" w14:textId="2C785505" w:rsidR="00DD1C25" w:rsidRDefault="00305973">
            <w:pPr>
              <w:jc w:val="center"/>
              <w:rPr>
                <w:rFonts w:ascii="Segoe UI Symbol" w:hAnsi="Segoe UI Symbol" w:cs="Segoe UI Symbol"/>
              </w:rPr>
            </w:pPr>
            <w:r>
              <w:rPr>
                <w:rFonts w:ascii="Segoe UI Symbol" w:hAnsi="Segoe UI Symbol" w:cs="Segoe UI Symbol"/>
              </w:rPr>
              <w:t>✓</w:t>
            </w:r>
          </w:p>
        </w:tc>
      </w:tr>
      <w:tr w:rsidR="00CA41AA" w14:paraId="429D4248" w14:textId="77777777" w:rsidTr="009F4214">
        <w:tc>
          <w:tcPr>
            <w:tcW w:w="570" w:type="dxa"/>
            <w:shd w:val="clear" w:color="auto" w:fill="FBE4D5" w:themeFill="accent2" w:themeFillTint="33"/>
            <w:tcPrChange w:id="4035" w:author="Ilham Nur Pratama" w:date="2023-05-21T22:18:00Z">
              <w:tcPr>
                <w:tcW w:w="559" w:type="dxa"/>
                <w:shd w:val="clear" w:color="auto" w:fill="FBE4D5" w:themeFill="accent2" w:themeFillTint="33"/>
              </w:tcPr>
            </w:tcPrChange>
          </w:tcPr>
          <w:p w14:paraId="1D69B9BF" w14:textId="309C2343" w:rsidR="00CA41AA" w:rsidDel="00CA41AA" w:rsidRDefault="00C353DD">
            <w:r>
              <w:t>6</w:t>
            </w:r>
          </w:p>
        </w:tc>
        <w:tc>
          <w:tcPr>
            <w:tcW w:w="2523" w:type="dxa"/>
            <w:shd w:val="clear" w:color="auto" w:fill="FBE4D5" w:themeFill="accent2" w:themeFillTint="33"/>
            <w:tcPrChange w:id="4036" w:author="Ilham Nur Pratama" w:date="2023-05-21T22:18:00Z">
              <w:tcPr>
                <w:tcW w:w="2420" w:type="dxa"/>
                <w:shd w:val="clear" w:color="auto" w:fill="FBE4D5" w:themeFill="accent2" w:themeFillTint="33"/>
              </w:tcPr>
            </w:tcPrChange>
          </w:tcPr>
          <w:p w14:paraId="7C07957F" w14:textId="5948E159" w:rsidR="00CA41AA" w:rsidRDefault="00C353DD">
            <w:r>
              <w:t>Penetapan sumber daya yang akan melakukan pekerjaan</w:t>
            </w:r>
          </w:p>
        </w:tc>
        <w:tc>
          <w:tcPr>
            <w:tcW w:w="2523" w:type="dxa"/>
            <w:shd w:val="clear" w:color="auto" w:fill="FBE4D5" w:themeFill="accent2" w:themeFillTint="33"/>
            <w:tcPrChange w:id="4037" w:author="Ilham Nur Pratama" w:date="2023-05-21T22:18:00Z">
              <w:tcPr>
                <w:tcW w:w="2420" w:type="dxa"/>
                <w:shd w:val="clear" w:color="auto" w:fill="FBE4D5" w:themeFill="accent2" w:themeFillTint="33"/>
              </w:tcPr>
            </w:tcPrChange>
          </w:tcPr>
          <w:p w14:paraId="49FF236B" w14:textId="67B03261" w:rsidR="00CA41AA" w:rsidRDefault="00C353DD">
            <w:r>
              <w:t>PM, FM</w:t>
            </w:r>
          </w:p>
        </w:tc>
        <w:tc>
          <w:tcPr>
            <w:tcW w:w="1088" w:type="dxa"/>
            <w:shd w:val="clear" w:color="auto" w:fill="FBE4D5" w:themeFill="accent2" w:themeFillTint="33"/>
            <w:tcPrChange w:id="4038" w:author="Ilham Nur Pratama" w:date="2023-05-21T22:18:00Z">
              <w:tcPr>
                <w:tcW w:w="1375" w:type="dxa"/>
                <w:shd w:val="clear" w:color="auto" w:fill="FBE4D5" w:themeFill="accent2" w:themeFillTint="33"/>
              </w:tcPr>
            </w:tcPrChange>
          </w:tcPr>
          <w:p w14:paraId="5BFEAA7E" w14:textId="7B773B34" w:rsidR="00CA41AA" w:rsidRDefault="00C353DD">
            <w:r>
              <w:t>± 10 Menit</w:t>
            </w:r>
          </w:p>
        </w:tc>
        <w:tc>
          <w:tcPr>
            <w:tcW w:w="1790" w:type="dxa"/>
            <w:shd w:val="clear" w:color="auto" w:fill="FBE4D5" w:themeFill="accent2" w:themeFillTint="33"/>
            <w:tcPrChange w:id="4039" w:author="Ilham Nur Pratama" w:date="2023-05-21T22:18:00Z">
              <w:tcPr>
                <w:tcW w:w="1720" w:type="dxa"/>
                <w:shd w:val="clear" w:color="auto" w:fill="FBE4D5" w:themeFill="accent2" w:themeFillTint="33"/>
              </w:tcPr>
            </w:tcPrChange>
          </w:tcPr>
          <w:p w14:paraId="53DF8FD2" w14:textId="2A013C5F" w:rsidR="00CA41AA" w:rsidRDefault="00C353DD">
            <w:pPr>
              <w:jc w:val="center"/>
              <w:rPr>
                <w:rFonts w:ascii="Segoe UI Symbol" w:hAnsi="Segoe UI Symbol" w:cs="Segoe UI Symbol"/>
              </w:rPr>
            </w:pPr>
            <w:r>
              <w:rPr>
                <w:rFonts w:ascii="Segoe UI Symbol" w:hAnsi="Segoe UI Symbol" w:cs="Segoe UI Symbol"/>
              </w:rPr>
              <w:t>✓</w:t>
            </w:r>
          </w:p>
        </w:tc>
      </w:tr>
      <w:tr w:rsidR="0053789D" w14:paraId="7B655103" w14:textId="77777777" w:rsidTr="009F4214">
        <w:tc>
          <w:tcPr>
            <w:tcW w:w="570" w:type="dxa"/>
            <w:shd w:val="clear" w:color="auto" w:fill="auto"/>
            <w:tcPrChange w:id="4040" w:author="Ilham Nur Pratama" w:date="2023-05-21T22:18:00Z">
              <w:tcPr>
                <w:tcW w:w="559" w:type="dxa"/>
                <w:shd w:val="clear" w:color="auto" w:fill="auto"/>
              </w:tcPr>
            </w:tcPrChange>
          </w:tcPr>
          <w:p w14:paraId="7945F117" w14:textId="6D42FCF0" w:rsidR="0053789D" w:rsidRDefault="0053789D" w:rsidP="0053789D">
            <w:r>
              <w:t>7</w:t>
            </w:r>
          </w:p>
        </w:tc>
        <w:tc>
          <w:tcPr>
            <w:tcW w:w="2523" w:type="dxa"/>
            <w:shd w:val="clear" w:color="auto" w:fill="auto"/>
            <w:tcPrChange w:id="4041" w:author="Ilham Nur Pratama" w:date="2023-05-21T22:18:00Z">
              <w:tcPr>
                <w:tcW w:w="2420" w:type="dxa"/>
                <w:shd w:val="clear" w:color="auto" w:fill="auto"/>
              </w:tcPr>
            </w:tcPrChange>
          </w:tcPr>
          <w:p w14:paraId="0B3EF1A0" w14:textId="0521815C" w:rsidR="0053789D" w:rsidRDefault="0053789D" w:rsidP="0053789D">
            <w:r>
              <w:t xml:space="preserve">Eksekusi proyek oleh </w:t>
            </w:r>
            <w:r w:rsidRPr="003E6F93">
              <w:rPr>
                <w:i/>
                <w:iCs/>
              </w:rPr>
              <w:t>Developer/Provisioning Engineer/Tester</w:t>
            </w:r>
          </w:p>
        </w:tc>
        <w:tc>
          <w:tcPr>
            <w:tcW w:w="2523" w:type="dxa"/>
            <w:shd w:val="clear" w:color="auto" w:fill="auto"/>
            <w:tcPrChange w:id="4042" w:author="Ilham Nur Pratama" w:date="2023-05-21T22:18:00Z">
              <w:tcPr>
                <w:tcW w:w="2420" w:type="dxa"/>
                <w:shd w:val="clear" w:color="auto" w:fill="auto"/>
              </w:tcPr>
            </w:tcPrChange>
          </w:tcPr>
          <w:p w14:paraId="08C83AC1" w14:textId="20440015" w:rsidR="0053789D" w:rsidRDefault="0053789D" w:rsidP="0053789D">
            <w:r w:rsidRPr="00463C7A">
              <w:rPr>
                <w:i/>
                <w:iCs/>
              </w:rPr>
              <w:t>Developer/Provisioning Engineer/Tester</w:t>
            </w:r>
          </w:p>
        </w:tc>
        <w:tc>
          <w:tcPr>
            <w:tcW w:w="1088" w:type="dxa"/>
            <w:shd w:val="clear" w:color="auto" w:fill="auto"/>
            <w:tcPrChange w:id="4043" w:author="Ilham Nur Pratama" w:date="2023-05-21T22:18:00Z">
              <w:tcPr>
                <w:tcW w:w="1375" w:type="dxa"/>
                <w:shd w:val="clear" w:color="auto" w:fill="auto"/>
              </w:tcPr>
            </w:tcPrChange>
          </w:tcPr>
          <w:p w14:paraId="0482B75D" w14:textId="66BBC3E3" w:rsidR="0053789D" w:rsidRDefault="0053789D" w:rsidP="0053789D">
            <w:r>
              <w:t>± 10 Hari</w:t>
            </w:r>
          </w:p>
        </w:tc>
        <w:tc>
          <w:tcPr>
            <w:tcW w:w="1790" w:type="dxa"/>
            <w:shd w:val="clear" w:color="auto" w:fill="auto"/>
            <w:tcPrChange w:id="4044" w:author="Ilham Nur Pratama" w:date="2023-05-21T22:18:00Z">
              <w:tcPr>
                <w:tcW w:w="1720" w:type="dxa"/>
                <w:shd w:val="clear" w:color="auto" w:fill="auto"/>
              </w:tcPr>
            </w:tcPrChange>
          </w:tcPr>
          <w:p w14:paraId="25C11592" w14:textId="290DFE64" w:rsidR="0053789D" w:rsidRDefault="0053789D" w:rsidP="0053789D">
            <w:pPr>
              <w:jc w:val="center"/>
              <w:rPr>
                <w:rFonts w:ascii="Segoe UI Symbol" w:hAnsi="Segoe UI Symbol" w:cs="Segoe UI Symbol"/>
              </w:rPr>
            </w:pPr>
            <w:r w:rsidRPr="00055331">
              <w:rPr>
                <w:rFonts w:ascii="Segoe UI Symbol" w:hAnsi="Segoe UI Symbol" w:cs="Segoe UI Symbol"/>
              </w:rPr>
              <w:t>✕</w:t>
            </w:r>
          </w:p>
        </w:tc>
      </w:tr>
      <w:tr w:rsidR="0053789D" w14:paraId="7FA6AD70" w14:textId="77777777" w:rsidTr="009F4214">
        <w:tc>
          <w:tcPr>
            <w:tcW w:w="570" w:type="dxa"/>
            <w:shd w:val="clear" w:color="auto" w:fill="auto"/>
            <w:tcPrChange w:id="4045" w:author="Ilham Nur Pratama" w:date="2023-05-21T22:18:00Z">
              <w:tcPr>
                <w:tcW w:w="559" w:type="dxa"/>
                <w:shd w:val="clear" w:color="auto" w:fill="auto"/>
              </w:tcPr>
            </w:tcPrChange>
          </w:tcPr>
          <w:p w14:paraId="35653F61" w14:textId="4E241176" w:rsidR="0053789D" w:rsidRDefault="0053789D" w:rsidP="0053789D">
            <w:r>
              <w:t>8</w:t>
            </w:r>
          </w:p>
        </w:tc>
        <w:tc>
          <w:tcPr>
            <w:tcW w:w="2523" w:type="dxa"/>
            <w:shd w:val="clear" w:color="auto" w:fill="auto"/>
            <w:tcPrChange w:id="4046" w:author="Ilham Nur Pratama" w:date="2023-05-21T22:18:00Z">
              <w:tcPr>
                <w:tcW w:w="2420" w:type="dxa"/>
                <w:shd w:val="clear" w:color="auto" w:fill="auto"/>
              </w:tcPr>
            </w:tcPrChange>
          </w:tcPr>
          <w:p w14:paraId="083D458E" w14:textId="2DC18B38" w:rsidR="0053789D" w:rsidRDefault="0053789D" w:rsidP="0053789D">
            <w:r>
              <w:t xml:space="preserve">Eksekusi proyek oleh Senior </w:t>
            </w:r>
            <w:r w:rsidRPr="00463C7A">
              <w:rPr>
                <w:i/>
                <w:iCs/>
              </w:rPr>
              <w:t>Developer/Provisioning Engineer/Tester</w:t>
            </w:r>
          </w:p>
        </w:tc>
        <w:tc>
          <w:tcPr>
            <w:tcW w:w="2523" w:type="dxa"/>
            <w:shd w:val="clear" w:color="auto" w:fill="auto"/>
            <w:tcPrChange w:id="4047" w:author="Ilham Nur Pratama" w:date="2023-05-21T22:18:00Z">
              <w:tcPr>
                <w:tcW w:w="2420" w:type="dxa"/>
                <w:shd w:val="clear" w:color="auto" w:fill="auto"/>
              </w:tcPr>
            </w:tcPrChange>
          </w:tcPr>
          <w:p w14:paraId="31A21FD8" w14:textId="5D6EF165" w:rsidR="0053789D" w:rsidRDefault="0053789D" w:rsidP="0053789D">
            <w:r>
              <w:t xml:space="preserve">Senior </w:t>
            </w:r>
            <w:r w:rsidRPr="00463C7A">
              <w:rPr>
                <w:i/>
                <w:iCs/>
              </w:rPr>
              <w:t>Developer/Provisioning Engineer/Tester</w:t>
            </w:r>
          </w:p>
        </w:tc>
        <w:tc>
          <w:tcPr>
            <w:tcW w:w="1088" w:type="dxa"/>
            <w:shd w:val="clear" w:color="auto" w:fill="auto"/>
            <w:tcPrChange w:id="4048" w:author="Ilham Nur Pratama" w:date="2023-05-21T22:18:00Z">
              <w:tcPr>
                <w:tcW w:w="1375" w:type="dxa"/>
                <w:shd w:val="clear" w:color="auto" w:fill="auto"/>
              </w:tcPr>
            </w:tcPrChange>
          </w:tcPr>
          <w:p w14:paraId="33AC7158" w14:textId="7A1BCFCB" w:rsidR="0053789D" w:rsidRDefault="0053789D" w:rsidP="0053789D">
            <w:r>
              <w:t>± 8 Hari</w:t>
            </w:r>
          </w:p>
        </w:tc>
        <w:tc>
          <w:tcPr>
            <w:tcW w:w="1790" w:type="dxa"/>
            <w:shd w:val="clear" w:color="auto" w:fill="auto"/>
            <w:tcPrChange w:id="4049" w:author="Ilham Nur Pratama" w:date="2023-05-21T22:18:00Z">
              <w:tcPr>
                <w:tcW w:w="1720" w:type="dxa"/>
                <w:shd w:val="clear" w:color="auto" w:fill="auto"/>
              </w:tcPr>
            </w:tcPrChange>
          </w:tcPr>
          <w:p w14:paraId="79850891" w14:textId="18E50CBC" w:rsidR="0053789D" w:rsidRDefault="0053789D" w:rsidP="0053789D">
            <w:pPr>
              <w:jc w:val="center"/>
              <w:rPr>
                <w:rFonts w:ascii="Segoe UI Symbol" w:hAnsi="Segoe UI Symbol" w:cs="Segoe UI Symbol"/>
              </w:rPr>
            </w:pPr>
            <w:r w:rsidRPr="00055331">
              <w:rPr>
                <w:rFonts w:ascii="Segoe UI Symbol" w:hAnsi="Segoe UI Symbol" w:cs="Segoe UI Symbol"/>
              </w:rPr>
              <w:t>✕</w:t>
            </w:r>
          </w:p>
        </w:tc>
      </w:tr>
    </w:tbl>
    <w:p w14:paraId="1D1D1CC0" w14:textId="77777777" w:rsidR="009F4214" w:rsidRDefault="009F4214">
      <w:pPr>
        <w:rPr>
          <w:ins w:id="4050" w:author="Ilham Nur Pratama" w:date="2023-05-21T22:18:00Z"/>
        </w:rPr>
      </w:pPr>
    </w:p>
    <w:p w14:paraId="51D8C426" w14:textId="0955D275" w:rsidR="009F4214" w:rsidRDefault="009F4214">
      <w:pPr>
        <w:pStyle w:val="Caption"/>
        <w:rPr>
          <w:ins w:id="4051" w:author="Ilham Nur Pratama" w:date="2023-05-21T22:19:00Z"/>
        </w:rPr>
        <w:pPrChange w:id="4052" w:author="Ilham Nur Pratama" w:date="2023-05-21T22:29:00Z">
          <w:pPr/>
        </w:pPrChange>
      </w:pPr>
      <w:bookmarkStart w:id="4053" w:name="_Ref135600036"/>
      <w:bookmarkStart w:id="4054" w:name="_Toc135601568"/>
      <w:ins w:id="4055" w:author="Ilham Nur Pratama" w:date="2023-05-21T22:19:00Z">
        <w:r>
          <w:lastRenderedPageBreak/>
          <w:t xml:space="preserve">Tabel </w:t>
        </w:r>
      </w:ins>
      <w:ins w:id="4056"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057"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058" w:author="Ilham Nur Pratama" w:date="2023-05-24T22:54:00Z">
        <w:r w:rsidR="000D26C4">
          <w:rPr>
            <w:noProof/>
          </w:rPr>
          <w:t>34</w:t>
        </w:r>
      </w:ins>
      <w:ins w:id="4059" w:author="Ilham Nur Pratama" w:date="2023-05-21T22:40:00Z">
        <w:r w:rsidR="00985B1D">
          <w:fldChar w:fldCharType="end"/>
        </w:r>
      </w:ins>
      <w:bookmarkEnd w:id="4053"/>
      <w:ins w:id="4060" w:author="Ilham Nur Pratama" w:date="2023-05-21T22:19:00Z">
        <w:r>
          <w:t xml:space="preserve"> </w:t>
        </w:r>
        <w:r w:rsidRPr="000F5EAD">
          <w:t>Proses as is berjalan untuk perencanaan proyek menggunakan SIMP</w:t>
        </w:r>
        <w:r>
          <w:t xml:space="preserve"> (sambungan)</w:t>
        </w:r>
        <w:bookmarkEnd w:id="4054"/>
      </w:ins>
    </w:p>
    <w:tbl>
      <w:tblPr>
        <w:tblStyle w:val="TableGrid"/>
        <w:tblW w:w="0" w:type="auto"/>
        <w:tblLook w:val="04A0" w:firstRow="1" w:lastRow="0" w:firstColumn="1" w:lastColumn="0" w:noHBand="0" w:noVBand="1"/>
        <w:tblPrChange w:id="4061" w:author="Ilham Nur Pratama" w:date="2023-05-21T22:19:00Z">
          <w:tblPr>
            <w:tblStyle w:val="TableGrid"/>
            <w:tblW w:w="0" w:type="auto"/>
            <w:tblLook w:val="04A0" w:firstRow="1" w:lastRow="0" w:firstColumn="1" w:lastColumn="0" w:noHBand="0" w:noVBand="1"/>
          </w:tblPr>
        </w:tblPrChange>
      </w:tblPr>
      <w:tblGrid>
        <w:gridCol w:w="570"/>
        <w:gridCol w:w="2523"/>
        <w:gridCol w:w="2523"/>
        <w:gridCol w:w="1088"/>
        <w:gridCol w:w="1790"/>
        <w:tblGridChange w:id="4062">
          <w:tblGrid>
            <w:gridCol w:w="570"/>
            <w:gridCol w:w="2523"/>
            <w:gridCol w:w="2523"/>
            <w:gridCol w:w="1088"/>
            <w:gridCol w:w="1790"/>
          </w:tblGrid>
        </w:tblGridChange>
      </w:tblGrid>
      <w:tr w:rsidR="009F4214" w14:paraId="48218B86" w14:textId="77777777" w:rsidTr="009F4214">
        <w:trPr>
          <w:ins w:id="4063" w:author="Ilham Nur Pratama" w:date="2023-05-21T22:18:00Z"/>
        </w:trPr>
        <w:tc>
          <w:tcPr>
            <w:tcW w:w="570" w:type="dxa"/>
            <w:shd w:val="clear" w:color="auto" w:fill="D0CECE" w:themeFill="background2" w:themeFillShade="E6"/>
            <w:tcPrChange w:id="4064" w:author="Ilham Nur Pratama" w:date="2023-05-21T22:19:00Z">
              <w:tcPr>
                <w:tcW w:w="570" w:type="dxa"/>
                <w:shd w:val="clear" w:color="auto" w:fill="auto"/>
              </w:tcPr>
            </w:tcPrChange>
          </w:tcPr>
          <w:p w14:paraId="102BE810" w14:textId="2F96AFE9" w:rsidR="009F4214" w:rsidRDefault="009F4214" w:rsidP="009F4214">
            <w:pPr>
              <w:rPr>
                <w:ins w:id="4065" w:author="Ilham Nur Pratama" w:date="2023-05-21T22:18:00Z"/>
              </w:rPr>
            </w:pPr>
            <w:ins w:id="4066" w:author="finnet" w:date="2023-05-21T22:19:00Z">
              <w:r w:rsidRPr="00AE58C4">
                <w:rPr>
                  <w:b/>
                  <w:bCs/>
                </w:rPr>
                <w:t>No.</w:t>
              </w:r>
            </w:ins>
          </w:p>
        </w:tc>
        <w:tc>
          <w:tcPr>
            <w:tcW w:w="2523" w:type="dxa"/>
            <w:shd w:val="clear" w:color="auto" w:fill="D0CECE" w:themeFill="background2" w:themeFillShade="E6"/>
            <w:tcPrChange w:id="4067" w:author="Ilham Nur Pratama" w:date="2023-05-21T22:19:00Z">
              <w:tcPr>
                <w:tcW w:w="2523" w:type="dxa"/>
                <w:shd w:val="clear" w:color="auto" w:fill="auto"/>
              </w:tcPr>
            </w:tcPrChange>
          </w:tcPr>
          <w:p w14:paraId="7F72754A" w14:textId="42E75C81" w:rsidR="009F4214" w:rsidRDefault="009F4214" w:rsidP="009F4214">
            <w:pPr>
              <w:rPr>
                <w:ins w:id="4068" w:author="Ilham Nur Pratama" w:date="2023-05-21T22:18:00Z"/>
              </w:rPr>
            </w:pPr>
            <w:ins w:id="4069" w:author="finnet" w:date="2023-05-21T22:19:00Z">
              <w:r w:rsidRPr="00AE58C4">
                <w:rPr>
                  <w:b/>
                  <w:bCs/>
                </w:rPr>
                <w:t>Proses</w:t>
              </w:r>
            </w:ins>
          </w:p>
        </w:tc>
        <w:tc>
          <w:tcPr>
            <w:tcW w:w="2523" w:type="dxa"/>
            <w:shd w:val="clear" w:color="auto" w:fill="D0CECE" w:themeFill="background2" w:themeFillShade="E6"/>
            <w:tcPrChange w:id="4070" w:author="Ilham Nur Pratama" w:date="2023-05-21T22:19:00Z">
              <w:tcPr>
                <w:tcW w:w="2523" w:type="dxa"/>
                <w:shd w:val="clear" w:color="auto" w:fill="auto"/>
              </w:tcPr>
            </w:tcPrChange>
          </w:tcPr>
          <w:p w14:paraId="650AA306" w14:textId="40D4990E" w:rsidR="009F4214" w:rsidRDefault="009F4214" w:rsidP="009F4214">
            <w:pPr>
              <w:rPr>
                <w:ins w:id="4071" w:author="Ilham Nur Pratama" w:date="2023-05-21T22:18:00Z"/>
                <w:i/>
                <w:iCs/>
              </w:rPr>
            </w:pPr>
            <w:ins w:id="4072" w:author="finnet" w:date="2023-05-21T22:19:00Z">
              <w:r w:rsidRPr="00AE58C4">
                <w:rPr>
                  <w:b/>
                  <w:bCs/>
                </w:rPr>
                <w:t>Pekerja</w:t>
              </w:r>
            </w:ins>
          </w:p>
        </w:tc>
        <w:tc>
          <w:tcPr>
            <w:tcW w:w="1088" w:type="dxa"/>
            <w:shd w:val="clear" w:color="auto" w:fill="D0CECE" w:themeFill="background2" w:themeFillShade="E6"/>
            <w:tcPrChange w:id="4073" w:author="Ilham Nur Pratama" w:date="2023-05-21T22:19:00Z">
              <w:tcPr>
                <w:tcW w:w="1088" w:type="dxa"/>
                <w:shd w:val="clear" w:color="auto" w:fill="auto"/>
              </w:tcPr>
            </w:tcPrChange>
          </w:tcPr>
          <w:p w14:paraId="641D02DB" w14:textId="37007FE9" w:rsidR="009F4214" w:rsidRDefault="009F4214" w:rsidP="009F4214">
            <w:pPr>
              <w:rPr>
                <w:ins w:id="4074" w:author="Ilham Nur Pratama" w:date="2023-05-21T22:18:00Z"/>
              </w:rPr>
            </w:pPr>
            <w:ins w:id="4075" w:author="finnet" w:date="2023-05-21T22:19:00Z">
              <w:r w:rsidRPr="00AE58C4">
                <w:rPr>
                  <w:b/>
                  <w:bCs/>
                </w:rPr>
                <w:t>Waktu (</w:t>
              </w:r>
              <w:r>
                <w:rPr>
                  <w:b/>
                  <w:bCs/>
                </w:rPr>
                <w:t>Jam</w:t>
              </w:r>
              <w:r w:rsidRPr="00AE58C4">
                <w:rPr>
                  <w:b/>
                  <w:bCs/>
                </w:rPr>
                <w:t>)</w:t>
              </w:r>
            </w:ins>
          </w:p>
        </w:tc>
        <w:tc>
          <w:tcPr>
            <w:tcW w:w="1790" w:type="dxa"/>
            <w:shd w:val="clear" w:color="auto" w:fill="D0CECE" w:themeFill="background2" w:themeFillShade="E6"/>
            <w:tcPrChange w:id="4076" w:author="Ilham Nur Pratama" w:date="2023-05-21T22:19:00Z">
              <w:tcPr>
                <w:tcW w:w="1790" w:type="dxa"/>
                <w:shd w:val="clear" w:color="auto" w:fill="auto"/>
              </w:tcPr>
            </w:tcPrChange>
          </w:tcPr>
          <w:p w14:paraId="4803780E" w14:textId="2937CE9C" w:rsidR="009F4214" w:rsidRPr="00055331" w:rsidRDefault="009F4214" w:rsidP="009F4214">
            <w:pPr>
              <w:jc w:val="center"/>
              <w:rPr>
                <w:ins w:id="4077" w:author="Ilham Nur Pratama" w:date="2023-05-21T22:18:00Z"/>
                <w:rFonts w:ascii="Segoe UI Symbol" w:hAnsi="Segoe UI Symbol" w:cs="Segoe UI Symbol"/>
              </w:rPr>
            </w:pPr>
            <w:ins w:id="4078" w:author="finnet" w:date="2023-05-21T22:19:00Z">
              <w:r>
                <w:rPr>
                  <w:b/>
                  <w:bCs/>
                </w:rPr>
                <w:t>Area Pengembangan</w:t>
              </w:r>
            </w:ins>
          </w:p>
        </w:tc>
      </w:tr>
      <w:tr w:rsidR="009F4214" w14:paraId="3C301B37" w14:textId="77777777" w:rsidTr="009F4214">
        <w:tc>
          <w:tcPr>
            <w:tcW w:w="570" w:type="dxa"/>
            <w:shd w:val="clear" w:color="auto" w:fill="auto"/>
            <w:tcPrChange w:id="4079" w:author="Ilham Nur Pratama" w:date="2023-05-21T22:18:00Z">
              <w:tcPr>
                <w:tcW w:w="559" w:type="dxa"/>
                <w:shd w:val="clear" w:color="auto" w:fill="auto"/>
              </w:tcPr>
            </w:tcPrChange>
          </w:tcPr>
          <w:p w14:paraId="1B39B1A5" w14:textId="23751E5A" w:rsidR="009F4214" w:rsidRDefault="009F4214" w:rsidP="009F4214">
            <w:r>
              <w:t>9</w:t>
            </w:r>
          </w:p>
        </w:tc>
        <w:tc>
          <w:tcPr>
            <w:tcW w:w="2523" w:type="dxa"/>
            <w:shd w:val="clear" w:color="auto" w:fill="auto"/>
            <w:tcPrChange w:id="4080" w:author="Ilham Nur Pratama" w:date="2023-05-21T22:18:00Z">
              <w:tcPr>
                <w:tcW w:w="2420" w:type="dxa"/>
                <w:shd w:val="clear" w:color="auto" w:fill="auto"/>
              </w:tcPr>
            </w:tcPrChange>
          </w:tcPr>
          <w:p w14:paraId="0F60B7CC" w14:textId="71EA3171" w:rsidR="009F4214" w:rsidRDefault="009F4214" w:rsidP="009F4214">
            <w:r>
              <w:t xml:space="preserve">Eksekusi proyek oleh </w:t>
            </w:r>
            <w:r>
              <w:rPr>
                <w:i/>
                <w:iCs/>
              </w:rPr>
              <w:t>Outsource Officer</w:t>
            </w:r>
          </w:p>
        </w:tc>
        <w:tc>
          <w:tcPr>
            <w:tcW w:w="2523" w:type="dxa"/>
            <w:shd w:val="clear" w:color="auto" w:fill="auto"/>
            <w:tcPrChange w:id="4081" w:author="Ilham Nur Pratama" w:date="2023-05-21T22:18:00Z">
              <w:tcPr>
                <w:tcW w:w="2420" w:type="dxa"/>
                <w:shd w:val="clear" w:color="auto" w:fill="auto"/>
              </w:tcPr>
            </w:tcPrChange>
          </w:tcPr>
          <w:p w14:paraId="0C77D113" w14:textId="226C0693" w:rsidR="009F4214" w:rsidRDefault="009F4214" w:rsidP="009F4214">
            <w:r>
              <w:rPr>
                <w:i/>
                <w:iCs/>
              </w:rPr>
              <w:t>Outsource Officer</w:t>
            </w:r>
          </w:p>
        </w:tc>
        <w:tc>
          <w:tcPr>
            <w:tcW w:w="1088" w:type="dxa"/>
            <w:shd w:val="clear" w:color="auto" w:fill="auto"/>
            <w:tcPrChange w:id="4082" w:author="Ilham Nur Pratama" w:date="2023-05-21T22:18:00Z">
              <w:tcPr>
                <w:tcW w:w="1375" w:type="dxa"/>
                <w:shd w:val="clear" w:color="auto" w:fill="auto"/>
              </w:tcPr>
            </w:tcPrChange>
          </w:tcPr>
          <w:p w14:paraId="6B9C6FB6" w14:textId="17FF99B5" w:rsidR="009F4214" w:rsidRDefault="009F4214" w:rsidP="009F4214">
            <w:r>
              <w:t>± 15 Hari</w:t>
            </w:r>
          </w:p>
        </w:tc>
        <w:tc>
          <w:tcPr>
            <w:tcW w:w="1790" w:type="dxa"/>
            <w:shd w:val="clear" w:color="auto" w:fill="auto"/>
            <w:tcPrChange w:id="4083" w:author="Ilham Nur Pratama" w:date="2023-05-21T22:18:00Z">
              <w:tcPr>
                <w:tcW w:w="1720" w:type="dxa"/>
                <w:shd w:val="clear" w:color="auto" w:fill="auto"/>
              </w:tcPr>
            </w:tcPrChange>
          </w:tcPr>
          <w:p w14:paraId="6B768097" w14:textId="262649F0" w:rsidR="009F4214" w:rsidRDefault="009F4214" w:rsidP="009F4214">
            <w:pPr>
              <w:jc w:val="center"/>
              <w:rPr>
                <w:rFonts w:ascii="Segoe UI Symbol" w:hAnsi="Segoe UI Symbol" w:cs="Segoe UI Symbol"/>
              </w:rPr>
            </w:pPr>
            <w:r w:rsidRPr="00055331">
              <w:rPr>
                <w:rFonts w:ascii="Segoe UI Symbol" w:hAnsi="Segoe UI Symbol" w:cs="Segoe UI Symbol"/>
              </w:rPr>
              <w:t>✕</w:t>
            </w:r>
          </w:p>
        </w:tc>
      </w:tr>
      <w:tr w:rsidR="009F4214" w14:paraId="0C3BBFDB" w14:textId="5017E36C" w:rsidTr="009F4214">
        <w:tc>
          <w:tcPr>
            <w:tcW w:w="570" w:type="dxa"/>
            <w:tcPrChange w:id="4084" w:author="Ilham Nur Pratama" w:date="2023-05-21T22:18:00Z">
              <w:tcPr>
                <w:tcW w:w="559" w:type="dxa"/>
              </w:tcPr>
            </w:tcPrChange>
          </w:tcPr>
          <w:p w14:paraId="3B1ED680" w14:textId="43B86B14" w:rsidR="009F4214" w:rsidRDefault="009F4214" w:rsidP="009F4214">
            <w:r>
              <w:t>10</w:t>
            </w:r>
          </w:p>
        </w:tc>
        <w:tc>
          <w:tcPr>
            <w:tcW w:w="2523" w:type="dxa"/>
            <w:tcPrChange w:id="4085" w:author="Ilham Nur Pratama" w:date="2023-05-21T22:18:00Z">
              <w:tcPr>
                <w:tcW w:w="2420" w:type="dxa"/>
              </w:tcPr>
            </w:tcPrChange>
          </w:tcPr>
          <w:p w14:paraId="2917C511" w14:textId="4E7C1103" w:rsidR="009F4214" w:rsidRPr="00E54A31" w:rsidRDefault="009F4214" w:rsidP="009F4214">
            <w:r>
              <w:t xml:space="preserve">Memasukan kebutuhan baru ditengah-tengah pekerjaan akibat </w:t>
            </w:r>
            <w:r>
              <w:rPr>
                <w:i/>
                <w:iCs/>
              </w:rPr>
              <w:t xml:space="preserve">change management </w:t>
            </w:r>
          </w:p>
        </w:tc>
        <w:tc>
          <w:tcPr>
            <w:tcW w:w="2523" w:type="dxa"/>
            <w:tcPrChange w:id="4086" w:author="Ilham Nur Pratama" w:date="2023-05-21T22:18:00Z">
              <w:tcPr>
                <w:tcW w:w="2420" w:type="dxa"/>
              </w:tcPr>
            </w:tcPrChange>
          </w:tcPr>
          <w:p w14:paraId="0FEFEB7B" w14:textId="7ECAA33B" w:rsidR="009F4214" w:rsidRDefault="009F4214" w:rsidP="009F4214">
            <w:r>
              <w:t>AM, PM</w:t>
            </w:r>
          </w:p>
        </w:tc>
        <w:tc>
          <w:tcPr>
            <w:tcW w:w="1088" w:type="dxa"/>
            <w:tcPrChange w:id="4087" w:author="Ilham Nur Pratama" w:date="2023-05-21T22:18:00Z">
              <w:tcPr>
                <w:tcW w:w="1375" w:type="dxa"/>
              </w:tcPr>
            </w:tcPrChange>
          </w:tcPr>
          <w:p w14:paraId="02297A0C" w14:textId="628DB18B" w:rsidR="009F4214" w:rsidRDefault="009F4214" w:rsidP="009F4214">
            <w:r>
              <w:t>± 0.5 Jam</w:t>
            </w:r>
          </w:p>
        </w:tc>
        <w:tc>
          <w:tcPr>
            <w:tcW w:w="1790" w:type="dxa"/>
            <w:tcPrChange w:id="4088" w:author="Ilham Nur Pratama" w:date="2023-05-21T22:18:00Z">
              <w:tcPr>
                <w:tcW w:w="1720" w:type="dxa"/>
              </w:tcPr>
            </w:tcPrChange>
          </w:tcPr>
          <w:p w14:paraId="3F7C88C4" w14:textId="2DC066F5" w:rsidR="009F4214" w:rsidRDefault="009F4214" w:rsidP="009F4214">
            <w:pPr>
              <w:jc w:val="center"/>
            </w:pPr>
            <w:r>
              <w:rPr>
                <w:rFonts w:ascii="Segoe UI Symbol" w:hAnsi="Segoe UI Symbol" w:cs="Segoe UI Symbol"/>
              </w:rPr>
              <w:t>✕</w:t>
            </w:r>
          </w:p>
        </w:tc>
      </w:tr>
      <w:tr w:rsidR="009F4214" w14:paraId="1CED007B" w14:textId="49E7EB7E" w:rsidTr="009F4214">
        <w:tc>
          <w:tcPr>
            <w:tcW w:w="570" w:type="dxa"/>
            <w:tcPrChange w:id="4089" w:author="Ilham Nur Pratama" w:date="2023-05-21T22:18:00Z">
              <w:tcPr>
                <w:tcW w:w="559" w:type="dxa"/>
              </w:tcPr>
            </w:tcPrChange>
          </w:tcPr>
          <w:p w14:paraId="0958E4D8" w14:textId="14F0AC32" w:rsidR="009F4214" w:rsidRDefault="009F4214" w:rsidP="009F4214">
            <w:r>
              <w:t>11</w:t>
            </w:r>
          </w:p>
        </w:tc>
        <w:tc>
          <w:tcPr>
            <w:tcW w:w="2523" w:type="dxa"/>
            <w:tcPrChange w:id="4090" w:author="Ilham Nur Pratama" w:date="2023-05-21T22:18:00Z">
              <w:tcPr>
                <w:tcW w:w="2420" w:type="dxa"/>
              </w:tcPr>
            </w:tcPrChange>
          </w:tcPr>
          <w:p w14:paraId="324FFA53" w14:textId="065A1C2B" w:rsidR="009F4214" w:rsidRPr="003E6F93" w:rsidRDefault="009F4214" w:rsidP="009F4214">
            <w:pPr>
              <w:rPr>
                <w:i/>
                <w:iCs/>
              </w:rPr>
            </w:pPr>
            <w:r>
              <w:t xml:space="preserve">Menentukan pekerjaan apa yang akan dikerjakan pada </w:t>
            </w:r>
            <w:r>
              <w:rPr>
                <w:i/>
                <w:iCs/>
              </w:rPr>
              <w:t>change management</w:t>
            </w:r>
          </w:p>
        </w:tc>
        <w:tc>
          <w:tcPr>
            <w:tcW w:w="2523" w:type="dxa"/>
            <w:tcPrChange w:id="4091" w:author="Ilham Nur Pratama" w:date="2023-05-21T22:18:00Z">
              <w:tcPr>
                <w:tcW w:w="2420" w:type="dxa"/>
              </w:tcPr>
            </w:tcPrChange>
          </w:tcPr>
          <w:p w14:paraId="41432369" w14:textId="00FF0C59" w:rsidR="009F4214" w:rsidRDefault="009F4214" w:rsidP="009F4214">
            <w:r>
              <w:t>Manajer fungsional, PM, AM</w:t>
            </w:r>
          </w:p>
        </w:tc>
        <w:tc>
          <w:tcPr>
            <w:tcW w:w="1088" w:type="dxa"/>
            <w:tcPrChange w:id="4092" w:author="Ilham Nur Pratama" w:date="2023-05-21T22:18:00Z">
              <w:tcPr>
                <w:tcW w:w="1375" w:type="dxa"/>
              </w:tcPr>
            </w:tcPrChange>
          </w:tcPr>
          <w:p w14:paraId="47B24424" w14:textId="7C28DC83" w:rsidR="009F4214" w:rsidRDefault="009F4214" w:rsidP="009F4214">
            <w:r>
              <w:t>± 1 Jam</w:t>
            </w:r>
          </w:p>
        </w:tc>
        <w:tc>
          <w:tcPr>
            <w:tcW w:w="1790" w:type="dxa"/>
            <w:tcPrChange w:id="4093" w:author="Ilham Nur Pratama" w:date="2023-05-21T22:18:00Z">
              <w:tcPr>
                <w:tcW w:w="1720" w:type="dxa"/>
              </w:tcPr>
            </w:tcPrChange>
          </w:tcPr>
          <w:p w14:paraId="61421A03" w14:textId="2B7E7C5A" w:rsidR="009F4214" w:rsidRDefault="009F4214" w:rsidP="009F4214">
            <w:pPr>
              <w:jc w:val="center"/>
            </w:pPr>
            <w:r>
              <w:rPr>
                <w:rFonts w:ascii="Segoe UI Symbol" w:hAnsi="Segoe UI Symbol" w:cs="Segoe UI Symbol"/>
              </w:rPr>
              <w:t>✕</w:t>
            </w:r>
          </w:p>
        </w:tc>
      </w:tr>
      <w:tr w:rsidR="009F4214" w14:paraId="0368776B" w14:textId="1246E70C" w:rsidTr="009F4214">
        <w:tc>
          <w:tcPr>
            <w:tcW w:w="570" w:type="dxa"/>
            <w:shd w:val="clear" w:color="auto" w:fill="FBE4D5" w:themeFill="accent2" w:themeFillTint="33"/>
            <w:tcPrChange w:id="4094" w:author="Ilham Nur Pratama" w:date="2023-05-21T22:18:00Z">
              <w:tcPr>
                <w:tcW w:w="559" w:type="dxa"/>
                <w:shd w:val="clear" w:color="auto" w:fill="FBE4D5" w:themeFill="accent2" w:themeFillTint="33"/>
              </w:tcPr>
            </w:tcPrChange>
          </w:tcPr>
          <w:p w14:paraId="345F543D" w14:textId="700AAA0A" w:rsidR="009F4214" w:rsidRDefault="009F4214" w:rsidP="009F4214">
            <w:r>
              <w:t>12</w:t>
            </w:r>
          </w:p>
        </w:tc>
        <w:tc>
          <w:tcPr>
            <w:tcW w:w="2523" w:type="dxa"/>
            <w:shd w:val="clear" w:color="auto" w:fill="FBE4D5" w:themeFill="accent2" w:themeFillTint="33"/>
            <w:tcPrChange w:id="4095" w:author="Ilham Nur Pratama" w:date="2023-05-21T22:18:00Z">
              <w:tcPr>
                <w:tcW w:w="2420" w:type="dxa"/>
                <w:shd w:val="clear" w:color="auto" w:fill="FBE4D5" w:themeFill="accent2" w:themeFillTint="33"/>
              </w:tcPr>
            </w:tcPrChange>
          </w:tcPr>
          <w:p w14:paraId="482F666E" w14:textId="6B2A26F9" w:rsidR="009F4214" w:rsidRPr="00C8217F" w:rsidRDefault="009F4214" w:rsidP="009F4214">
            <w:r>
              <w:rPr>
                <w:i/>
                <w:iCs/>
              </w:rPr>
              <w:t xml:space="preserve">Rebaseline </w:t>
            </w:r>
            <w:r>
              <w:t>waktu pekerjaan</w:t>
            </w:r>
          </w:p>
        </w:tc>
        <w:tc>
          <w:tcPr>
            <w:tcW w:w="2523" w:type="dxa"/>
            <w:shd w:val="clear" w:color="auto" w:fill="FBE4D5" w:themeFill="accent2" w:themeFillTint="33"/>
            <w:tcPrChange w:id="4096" w:author="Ilham Nur Pratama" w:date="2023-05-21T22:18:00Z">
              <w:tcPr>
                <w:tcW w:w="2420" w:type="dxa"/>
                <w:shd w:val="clear" w:color="auto" w:fill="FBE4D5" w:themeFill="accent2" w:themeFillTint="33"/>
              </w:tcPr>
            </w:tcPrChange>
          </w:tcPr>
          <w:p w14:paraId="5D795244" w14:textId="5356D10D" w:rsidR="009F4214" w:rsidRDefault="009F4214" w:rsidP="009F4214">
            <w:r>
              <w:t>PM, Manajer fungsional</w:t>
            </w:r>
          </w:p>
        </w:tc>
        <w:tc>
          <w:tcPr>
            <w:tcW w:w="1088" w:type="dxa"/>
            <w:shd w:val="clear" w:color="auto" w:fill="FBE4D5" w:themeFill="accent2" w:themeFillTint="33"/>
            <w:tcPrChange w:id="4097" w:author="Ilham Nur Pratama" w:date="2023-05-21T22:18:00Z">
              <w:tcPr>
                <w:tcW w:w="1375" w:type="dxa"/>
                <w:shd w:val="clear" w:color="auto" w:fill="FBE4D5" w:themeFill="accent2" w:themeFillTint="33"/>
              </w:tcPr>
            </w:tcPrChange>
          </w:tcPr>
          <w:p w14:paraId="1255DF69" w14:textId="48E541A4" w:rsidR="009F4214" w:rsidRDefault="009F4214" w:rsidP="009F4214">
            <w:r>
              <w:t>± 1 Jam</w:t>
            </w:r>
          </w:p>
        </w:tc>
        <w:tc>
          <w:tcPr>
            <w:tcW w:w="1790" w:type="dxa"/>
            <w:shd w:val="clear" w:color="auto" w:fill="FBE4D5" w:themeFill="accent2" w:themeFillTint="33"/>
            <w:tcPrChange w:id="4098" w:author="Ilham Nur Pratama" w:date="2023-05-21T22:18:00Z">
              <w:tcPr>
                <w:tcW w:w="1720" w:type="dxa"/>
                <w:shd w:val="clear" w:color="auto" w:fill="FBE4D5" w:themeFill="accent2" w:themeFillTint="33"/>
              </w:tcPr>
            </w:tcPrChange>
          </w:tcPr>
          <w:p w14:paraId="451A78EC" w14:textId="69F40148" w:rsidR="009F4214" w:rsidRDefault="009F4214" w:rsidP="009F4214">
            <w:pPr>
              <w:jc w:val="center"/>
            </w:pPr>
            <w:r>
              <w:rPr>
                <w:rFonts w:ascii="Segoe UI Symbol" w:hAnsi="Segoe UI Symbol" w:cs="Segoe UI Symbol"/>
              </w:rPr>
              <w:t>✓</w:t>
            </w:r>
          </w:p>
        </w:tc>
      </w:tr>
      <w:tr w:rsidR="009F4214" w14:paraId="31D77473" w14:textId="559567E6" w:rsidTr="009F4214">
        <w:tc>
          <w:tcPr>
            <w:tcW w:w="570" w:type="dxa"/>
            <w:shd w:val="clear" w:color="auto" w:fill="FBE4D5" w:themeFill="accent2" w:themeFillTint="33"/>
            <w:tcPrChange w:id="4099" w:author="Ilham Nur Pratama" w:date="2023-05-21T22:18:00Z">
              <w:tcPr>
                <w:tcW w:w="559" w:type="dxa"/>
                <w:shd w:val="clear" w:color="auto" w:fill="FBE4D5" w:themeFill="accent2" w:themeFillTint="33"/>
              </w:tcPr>
            </w:tcPrChange>
          </w:tcPr>
          <w:p w14:paraId="7CD8B10C" w14:textId="642A4475" w:rsidR="009F4214" w:rsidRDefault="009F4214" w:rsidP="009F4214">
            <w:r>
              <w:t>13</w:t>
            </w:r>
          </w:p>
        </w:tc>
        <w:tc>
          <w:tcPr>
            <w:tcW w:w="2523" w:type="dxa"/>
            <w:shd w:val="clear" w:color="auto" w:fill="FBE4D5" w:themeFill="accent2" w:themeFillTint="33"/>
            <w:tcPrChange w:id="4100" w:author="Ilham Nur Pratama" w:date="2023-05-21T22:18:00Z">
              <w:tcPr>
                <w:tcW w:w="2420" w:type="dxa"/>
                <w:shd w:val="clear" w:color="auto" w:fill="FBE4D5" w:themeFill="accent2" w:themeFillTint="33"/>
              </w:tcPr>
            </w:tcPrChange>
          </w:tcPr>
          <w:p w14:paraId="200D1598" w14:textId="41989145" w:rsidR="009F4214" w:rsidRPr="003E6F93" w:rsidRDefault="009F4214" w:rsidP="009F4214">
            <w:r>
              <w:t>Penentuan sumber daya yang akan melakukan pekerjaan</w:t>
            </w:r>
          </w:p>
        </w:tc>
        <w:tc>
          <w:tcPr>
            <w:tcW w:w="2523" w:type="dxa"/>
            <w:shd w:val="clear" w:color="auto" w:fill="FBE4D5" w:themeFill="accent2" w:themeFillTint="33"/>
            <w:tcPrChange w:id="4101" w:author="Ilham Nur Pratama" w:date="2023-05-21T22:18:00Z">
              <w:tcPr>
                <w:tcW w:w="2420" w:type="dxa"/>
                <w:shd w:val="clear" w:color="auto" w:fill="FBE4D5" w:themeFill="accent2" w:themeFillTint="33"/>
              </w:tcPr>
            </w:tcPrChange>
          </w:tcPr>
          <w:p w14:paraId="310221FD" w14:textId="5617B620" w:rsidR="009F4214" w:rsidRDefault="009F4214" w:rsidP="009F4214">
            <w:r>
              <w:t>PM, Manajer fungsional</w:t>
            </w:r>
          </w:p>
        </w:tc>
        <w:tc>
          <w:tcPr>
            <w:tcW w:w="1088" w:type="dxa"/>
            <w:shd w:val="clear" w:color="auto" w:fill="FBE4D5" w:themeFill="accent2" w:themeFillTint="33"/>
            <w:tcPrChange w:id="4102" w:author="Ilham Nur Pratama" w:date="2023-05-21T22:18:00Z">
              <w:tcPr>
                <w:tcW w:w="1375" w:type="dxa"/>
                <w:shd w:val="clear" w:color="auto" w:fill="FBE4D5" w:themeFill="accent2" w:themeFillTint="33"/>
              </w:tcPr>
            </w:tcPrChange>
          </w:tcPr>
          <w:p w14:paraId="39DEC279" w14:textId="7A4F115E" w:rsidR="009F4214" w:rsidRDefault="009F4214" w:rsidP="009F4214">
            <w:r>
              <w:t>± 8 Jam</w:t>
            </w:r>
          </w:p>
        </w:tc>
        <w:tc>
          <w:tcPr>
            <w:tcW w:w="1790" w:type="dxa"/>
            <w:shd w:val="clear" w:color="auto" w:fill="FBE4D5" w:themeFill="accent2" w:themeFillTint="33"/>
            <w:tcPrChange w:id="4103" w:author="Ilham Nur Pratama" w:date="2023-05-21T22:18:00Z">
              <w:tcPr>
                <w:tcW w:w="1720" w:type="dxa"/>
                <w:shd w:val="clear" w:color="auto" w:fill="FBE4D5" w:themeFill="accent2" w:themeFillTint="33"/>
              </w:tcPr>
            </w:tcPrChange>
          </w:tcPr>
          <w:p w14:paraId="5FBFCAC7" w14:textId="6B6BAF99" w:rsidR="009F4214" w:rsidRDefault="009F4214" w:rsidP="009F4214">
            <w:pPr>
              <w:jc w:val="center"/>
            </w:pPr>
            <w:r>
              <w:rPr>
                <w:rFonts w:ascii="Segoe UI Symbol" w:hAnsi="Segoe UI Symbol" w:cs="Segoe UI Symbol"/>
              </w:rPr>
              <w:t>✓</w:t>
            </w:r>
          </w:p>
        </w:tc>
      </w:tr>
      <w:tr w:rsidR="009F4214" w14:paraId="6EA40610" w14:textId="77777777" w:rsidTr="009F4214">
        <w:tc>
          <w:tcPr>
            <w:tcW w:w="570" w:type="dxa"/>
            <w:shd w:val="clear" w:color="auto" w:fill="auto"/>
            <w:tcPrChange w:id="4104" w:author="Ilham Nur Pratama" w:date="2023-05-21T22:18:00Z">
              <w:tcPr>
                <w:tcW w:w="559" w:type="dxa"/>
                <w:shd w:val="clear" w:color="auto" w:fill="auto"/>
              </w:tcPr>
            </w:tcPrChange>
          </w:tcPr>
          <w:p w14:paraId="5EEB0698" w14:textId="22352969" w:rsidR="009F4214" w:rsidRDefault="009F4214" w:rsidP="009F4214">
            <w:r>
              <w:t>14</w:t>
            </w:r>
          </w:p>
        </w:tc>
        <w:tc>
          <w:tcPr>
            <w:tcW w:w="2523" w:type="dxa"/>
            <w:shd w:val="clear" w:color="auto" w:fill="auto"/>
            <w:tcPrChange w:id="4105" w:author="Ilham Nur Pratama" w:date="2023-05-21T22:18:00Z">
              <w:tcPr>
                <w:tcW w:w="2420" w:type="dxa"/>
                <w:shd w:val="clear" w:color="auto" w:fill="auto"/>
              </w:tcPr>
            </w:tcPrChange>
          </w:tcPr>
          <w:p w14:paraId="7968D2BA" w14:textId="7611BE91" w:rsidR="009F4214" w:rsidRDefault="009F4214" w:rsidP="009F4214">
            <w:r>
              <w:t>Penutupan proyek</w:t>
            </w:r>
          </w:p>
        </w:tc>
        <w:tc>
          <w:tcPr>
            <w:tcW w:w="2523" w:type="dxa"/>
            <w:shd w:val="clear" w:color="auto" w:fill="auto"/>
            <w:tcPrChange w:id="4106" w:author="Ilham Nur Pratama" w:date="2023-05-21T22:18:00Z">
              <w:tcPr>
                <w:tcW w:w="2420" w:type="dxa"/>
                <w:shd w:val="clear" w:color="auto" w:fill="auto"/>
              </w:tcPr>
            </w:tcPrChange>
          </w:tcPr>
          <w:p w14:paraId="45691DC9" w14:textId="4D6109E2" w:rsidR="009F4214" w:rsidRDefault="009F4214" w:rsidP="009F4214">
            <w:r>
              <w:t>Seluruh pihak</w:t>
            </w:r>
          </w:p>
        </w:tc>
        <w:tc>
          <w:tcPr>
            <w:tcW w:w="1088" w:type="dxa"/>
            <w:shd w:val="clear" w:color="auto" w:fill="auto"/>
            <w:tcPrChange w:id="4107" w:author="Ilham Nur Pratama" w:date="2023-05-21T22:18:00Z">
              <w:tcPr>
                <w:tcW w:w="1375" w:type="dxa"/>
                <w:shd w:val="clear" w:color="auto" w:fill="auto"/>
              </w:tcPr>
            </w:tcPrChange>
          </w:tcPr>
          <w:p w14:paraId="6CA8775E" w14:textId="44911C0A" w:rsidR="009F4214" w:rsidRDefault="009F4214" w:rsidP="009F4214">
            <w:r w:rsidRPr="001C47A9">
              <w:t xml:space="preserve">± </w:t>
            </w:r>
            <w:r>
              <w:t>2</w:t>
            </w:r>
            <w:r w:rsidRPr="001C47A9">
              <w:t xml:space="preserve"> Jam</w:t>
            </w:r>
          </w:p>
        </w:tc>
        <w:tc>
          <w:tcPr>
            <w:tcW w:w="1790" w:type="dxa"/>
            <w:shd w:val="clear" w:color="auto" w:fill="auto"/>
            <w:tcPrChange w:id="4108" w:author="Ilham Nur Pratama" w:date="2023-05-21T22:18:00Z">
              <w:tcPr>
                <w:tcW w:w="1720" w:type="dxa"/>
                <w:shd w:val="clear" w:color="auto" w:fill="auto"/>
              </w:tcPr>
            </w:tcPrChange>
          </w:tcPr>
          <w:p w14:paraId="15F838B4" w14:textId="08B0B44E" w:rsidR="009F4214" w:rsidRDefault="009F4214" w:rsidP="009F4214">
            <w:pPr>
              <w:jc w:val="center"/>
              <w:rPr>
                <w:rFonts w:ascii="Segoe UI Symbol" w:hAnsi="Segoe UI Symbol" w:cs="Segoe UI Symbol"/>
              </w:rPr>
            </w:pPr>
            <w:r w:rsidRPr="00093C1B">
              <w:rPr>
                <w:rFonts w:ascii="Segoe UI Symbol" w:hAnsi="Segoe UI Symbol" w:cs="Segoe UI Symbol"/>
              </w:rPr>
              <w:t>✕</w:t>
            </w:r>
          </w:p>
        </w:tc>
      </w:tr>
      <w:tr w:rsidR="009F4214" w14:paraId="3C4E9A42" w14:textId="77777777" w:rsidTr="009F4214">
        <w:tc>
          <w:tcPr>
            <w:tcW w:w="570" w:type="dxa"/>
            <w:shd w:val="clear" w:color="auto" w:fill="auto"/>
            <w:tcPrChange w:id="4109" w:author="Ilham Nur Pratama" w:date="2023-05-21T22:18:00Z">
              <w:tcPr>
                <w:tcW w:w="559" w:type="dxa"/>
                <w:shd w:val="clear" w:color="auto" w:fill="auto"/>
              </w:tcPr>
            </w:tcPrChange>
          </w:tcPr>
          <w:p w14:paraId="241FA773" w14:textId="32FA63C1" w:rsidR="009F4214" w:rsidRDefault="009F4214" w:rsidP="009F4214">
            <w:r>
              <w:t>15</w:t>
            </w:r>
          </w:p>
        </w:tc>
        <w:tc>
          <w:tcPr>
            <w:tcW w:w="2523" w:type="dxa"/>
            <w:shd w:val="clear" w:color="auto" w:fill="auto"/>
            <w:tcPrChange w:id="4110" w:author="Ilham Nur Pratama" w:date="2023-05-21T22:18:00Z">
              <w:tcPr>
                <w:tcW w:w="2420" w:type="dxa"/>
                <w:shd w:val="clear" w:color="auto" w:fill="auto"/>
              </w:tcPr>
            </w:tcPrChange>
          </w:tcPr>
          <w:p w14:paraId="6D679DD9" w14:textId="26E328DD" w:rsidR="009F4214" w:rsidRDefault="009F4214" w:rsidP="009F4214">
            <w:r>
              <w:t>Update data proyek</w:t>
            </w:r>
          </w:p>
        </w:tc>
        <w:tc>
          <w:tcPr>
            <w:tcW w:w="2523" w:type="dxa"/>
            <w:shd w:val="clear" w:color="auto" w:fill="auto"/>
            <w:tcPrChange w:id="4111" w:author="Ilham Nur Pratama" w:date="2023-05-21T22:18:00Z">
              <w:tcPr>
                <w:tcW w:w="2420" w:type="dxa"/>
                <w:shd w:val="clear" w:color="auto" w:fill="auto"/>
              </w:tcPr>
            </w:tcPrChange>
          </w:tcPr>
          <w:p w14:paraId="3B1F7B14" w14:textId="33FB897E" w:rsidR="009F4214" w:rsidRDefault="009F4214" w:rsidP="009F4214">
            <w:r>
              <w:t>PM</w:t>
            </w:r>
          </w:p>
        </w:tc>
        <w:tc>
          <w:tcPr>
            <w:tcW w:w="1088" w:type="dxa"/>
            <w:shd w:val="clear" w:color="auto" w:fill="auto"/>
            <w:tcPrChange w:id="4112" w:author="Ilham Nur Pratama" w:date="2023-05-21T22:18:00Z">
              <w:tcPr>
                <w:tcW w:w="1375" w:type="dxa"/>
                <w:shd w:val="clear" w:color="auto" w:fill="auto"/>
              </w:tcPr>
            </w:tcPrChange>
          </w:tcPr>
          <w:p w14:paraId="41C181D0" w14:textId="49C0E0F0" w:rsidR="009F4214" w:rsidRDefault="009F4214" w:rsidP="009F4214">
            <w:r w:rsidRPr="001C47A9">
              <w:t>± 1 Jam</w:t>
            </w:r>
          </w:p>
        </w:tc>
        <w:tc>
          <w:tcPr>
            <w:tcW w:w="1790" w:type="dxa"/>
            <w:shd w:val="clear" w:color="auto" w:fill="auto"/>
            <w:tcPrChange w:id="4113" w:author="Ilham Nur Pratama" w:date="2023-05-21T22:18:00Z">
              <w:tcPr>
                <w:tcW w:w="1720" w:type="dxa"/>
                <w:shd w:val="clear" w:color="auto" w:fill="auto"/>
              </w:tcPr>
            </w:tcPrChange>
          </w:tcPr>
          <w:p w14:paraId="379DD058" w14:textId="7E01C782" w:rsidR="009F4214" w:rsidRDefault="009F4214" w:rsidP="009F4214">
            <w:pPr>
              <w:jc w:val="center"/>
              <w:rPr>
                <w:rFonts w:ascii="Segoe UI Symbol" w:hAnsi="Segoe UI Symbol" w:cs="Segoe UI Symbol"/>
              </w:rPr>
            </w:pPr>
            <w:r w:rsidRPr="00093C1B">
              <w:rPr>
                <w:rFonts w:ascii="Segoe UI Symbol" w:hAnsi="Segoe UI Symbol" w:cs="Segoe UI Symbol"/>
              </w:rPr>
              <w:t>✕</w:t>
            </w:r>
          </w:p>
        </w:tc>
      </w:tr>
    </w:tbl>
    <w:p w14:paraId="16AC0165" w14:textId="77777777" w:rsidR="00726698" w:rsidRDefault="00726698" w:rsidP="003E6F93"/>
    <w:p w14:paraId="43734343" w14:textId="5BFF6BD8" w:rsidR="005C5289" w:rsidRDefault="005C5289" w:rsidP="003E6F93">
      <w:r>
        <w:t xml:space="preserve">Waktu yang tertera pada </w:t>
      </w:r>
      <w:r>
        <w:fldChar w:fldCharType="begin"/>
      </w:r>
      <w:r>
        <w:instrText xml:space="preserve"> REF _Ref124886899 \h </w:instrText>
      </w:r>
      <w:r>
        <w:fldChar w:fldCharType="separate"/>
      </w:r>
      <w:ins w:id="4114" w:author="Ilham Nur Pratama" w:date="2023-05-24T22:54:00Z">
        <w:r w:rsidR="000D26C4">
          <w:t xml:space="preserve">Tabel </w:t>
        </w:r>
        <w:r w:rsidR="000D26C4">
          <w:rPr>
            <w:noProof/>
          </w:rPr>
          <w:t>3</w:t>
        </w:r>
        <w:r w:rsidR="000D26C4">
          <w:t>.</w:t>
        </w:r>
        <w:r w:rsidR="000D26C4">
          <w:rPr>
            <w:noProof/>
          </w:rPr>
          <w:t>33</w:t>
        </w:r>
      </w:ins>
      <w:del w:id="4115"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9</w:delText>
        </w:r>
      </w:del>
      <w:r>
        <w:fldChar w:fldCharType="end"/>
      </w:r>
      <w:ins w:id="4116" w:author="Ilham Nur Pratama" w:date="2023-05-21T22:20:00Z">
        <w:r w:rsidR="009F4214">
          <w:t xml:space="preserve"> dan </w:t>
        </w:r>
        <w:r w:rsidR="009F4214">
          <w:fldChar w:fldCharType="begin"/>
        </w:r>
        <w:r w:rsidR="009F4214">
          <w:instrText xml:space="preserve"> REF _Ref135600036 \h </w:instrText>
        </w:r>
      </w:ins>
      <w:ins w:id="4117" w:author="Ilham Nur Pratama" w:date="2023-05-21T22:20:00Z">
        <w:r w:rsidR="009F4214">
          <w:fldChar w:fldCharType="separate"/>
        </w:r>
      </w:ins>
      <w:ins w:id="4118" w:author="Ilham Nur Pratama" w:date="2023-05-24T22:54:00Z">
        <w:r w:rsidR="000D26C4">
          <w:t xml:space="preserve">Tabel </w:t>
        </w:r>
        <w:r w:rsidR="000D26C4">
          <w:rPr>
            <w:noProof/>
          </w:rPr>
          <w:t>3</w:t>
        </w:r>
        <w:r w:rsidR="000D26C4">
          <w:t>.</w:t>
        </w:r>
        <w:r w:rsidR="000D26C4">
          <w:rPr>
            <w:noProof/>
          </w:rPr>
          <w:t>34</w:t>
        </w:r>
      </w:ins>
      <w:ins w:id="4119" w:author="Ilham Nur Pratama" w:date="2023-05-21T22:20:00Z">
        <w:r w:rsidR="009F4214">
          <w:fldChar w:fldCharType="end"/>
        </w:r>
      </w:ins>
      <w:r>
        <w:t xml:space="preserve"> merupakan waktu yang telah disesuaikan dengan kondisi antrian dan jumlah pekerjaan yang dibebankan pada masing-masing pekerja.</w:t>
      </w:r>
      <w:r w:rsidR="00622E59">
        <w:t xml:space="preserve"> Proses bisnis pada </w:t>
      </w:r>
      <w:r w:rsidR="00622E59">
        <w:fldChar w:fldCharType="begin"/>
      </w:r>
      <w:r w:rsidR="00622E59">
        <w:instrText xml:space="preserve"> REF _Ref124886899 \h </w:instrText>
      </w:r>
      <w:r w:rsidR="00622E59">
        <w:fldChar w:fldCharType="separate"/>
      </w:r>
      <w:ins w:id="4120" w:author="Ilham Nur Pratama" w:date="2023-05-24T22:54:00Z">
        <w:r w:rsidR="000D26C4">
          <w:t xml:space="preserve">Tabel </w:t>
        </w:r>
        <w:r w:rsidR="000D26C4">
          <w:rPr>
            <w:noProof/>
          </w:rPr>
          <w:t>3</w:t>
        </w:r>
        <w:r w:rsidR="000D26C4">
          <w:t>.</w:t>
        </w:r>
        <w:r w:rsidR="000D26C4">
          <w:rPr>
            <w:noProof/>
          </w:rPr>
          <w:t>33</w:t>
        </w:r>
      </w:ins>
      <w:del w:id="4121"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9</w:delText>
        </w:r>
      </w:del>
      <w:r w:rsidR="00622E59">
        <w:fldChar w:fldCharType="end"/>
      </w:r>
      <w:ins w:id="4122" w:author="Ilham Nur Pratama" w:date="2023-05-21T22:20:00Z">
        <w:r w:rsidR="009F4214">
          <w:t xml:space="preserve"> dan </w:t>
        </w:r>
        <w:r w:rsidR="009F4214">
          <w:fldChar w:fldCharType="begin"/>
        </w:r>
        <w:r w:rsidR="009F4214">
          <w:instrText xml:space="preserve"> REF _Ref135600036 \h </w:instrText>
        </w:r>
      </w:ins>
      <w:ins w:id="4123" w:author="Ilham Nur Pratama" w:date="2023-05-21T22:20:00Z">
        <w:r w:rsidR="009F4214">
          <w:fldChar w:fldCharType="separate"/>
        </w:r>
      </w:ins>
      <w:ins w:id="4124" w:author="Ilham Nur Pratama" w:date="2023-05-24T22:54:00Z">
        <w:r w:rsidR="000D26C4">
          <w:t xml:space="preserve">Tabel </w:t>
        </w:r>
        <w:r w:rsidR="000D26C4">
          <w:rPr>
            <w:noProof/>
          </w:rPr>
          <w:t>3</w:t>
        </w:r>
        <w:r w:rsidR="000D26C4">
          <w:t>.</w:t>
        </w:r>
        <w:r w:rsidR="000D26C4">
          <w:rPr>
            <w:noProof/>
          </w:rPr>
          <w:t>34</w:t>
        </w:r>
      </w:ins>
      <w:ins w:id="4125" w:author="Ilham Nur Pratama" w:date="2023-05-21T22:20:00Z">
        <w:r w:rsidR="009F4214">
          <w:fldChar w:fldCharType="end"/>
        </w:r>
      </w:ins>
      <w:r w:rsidR="00622E59">
        <w:t xml:space="preserve"> kemudian akan digambarkan kedalam notasi BPMN untuk memperjelas aliran dan juga waktu yang dilalui pada proses tersebut</w:t>
      </w:r>
      <w:r w:rsidR="00D228CC">
        <w:t>.</w:t>
      </w:r>
    </w:p>
    <w:p w14:paraId="210BB3F8" w14:textId="5C909413" w:rsidR="00255654" w:rsidRDefault="00255654" w:rsidP="003E6F93">
      <w:r>
        <w:t xml:space="preserve">Adapun biaya proses </w:t>
      </w:r>
      <w:r w:rsidR="009035EE">
        <w:t xml:space="preserve">atau </w:t>
      </w:r>
      <w:r w:rsidR="009035EE">
        <w:rPr>
          <w:i/>
          <w:iCs/>
        </w:rPr>
        <w:t xml:space="preserve">mandays </w:t>
      </w:r>
      <w:r>
        <w:t xml:space="preserve">yang </w:t>
      </w:r>
      <w:r w:rsidR="009035EE">
        <w:t>diberikan pada setiap aktor yang ada dalam proses implementasi proyek dijelaskan pada</w:t>
      </w:r>
      <w:r w:rsidR="007B13F9">
        <w:t xml:space="preserve"> </w:t>
      </w:r>
      <w:r w:rsidR="007B13F9">
        <w:fldChar w:fldCharType="begin"/>
      </w:r>
      <w:r w:rsidR="007B13F9">
        <w:instrText xml:space="preserve"> REF _Ref125836095 \h </w:instrText>
      </w:r>
      <w:r w:rsidR="007B13F9">
        <w:fldChar w:fldCharType="separate"/>
      </w:r>
      <w:ins w:id="4126" w:author="Ilham Nur Pratama" w:date="2023-05-24T22:54:00Z">
        <w:r w:rsidR="000D26C4">
          <w:t xml:space="preserve">Tabel </w:t>
        </w:r>
        <w:r w:rsidR="000D26C4">
          <w:rPr>
            <w:noProof/>
          </w:rPr>
          <w:t>3</w:t>
        </w:r>
        <w:r w:rsidR="000D26C4">
          <w:t>.</w:t>
        </w:r>
        <w:r w:rsidR="000D26C4">
          <w:rPr>
            <w:noProof/>
          </w:rPr>
          <w:t>35</w:t>
        </w:r>
      </w:ins>
      <w:del w:id="4127"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10</w:delText>
        </w:r>
      </w:del>
      <w:r w:rsidR="007B13F9">
        <w:fldChar w:fldCharType="end"/>
      </w:r>
      <w:r w:rsidR="009035EE">
        <w:t>.</w:t>
      </w:r>
    </w:p>
    <w:p w14:paraId="70931E0B" w14:textId="247E414D" w:rsidR="009035EE" w:rsidRDefault="009035EE" w:rsidP="00EE5E34">
      <w:pPr>
        <w:pStyle w:val="Caption"/>
      </w:pPr>
      <w:bookmarkStart w:id="4128" w:name="_Ref128825789"/>
      <w:bookmarkStart w:id="4129" w:name="_Ref125836095"/>
      <w:bookmarkStart w:id="4130" w:name="_Toc135601569"/>
      <w:r>
        <w:lastRenderedPageBreak/>
        <w:t xml:space="preserve">Tabel </w:t>
      </w:r>
      <w:ins w:id="4131"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132"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133" w:author="Ilham Nur Pratama" w:date="2023-05-24T22:54:00Z">
        <w:r w:rsidR="000D26C4">
          <w:rPr>
            <w:noProof/>
          </w:rPr>
          <w:t>35</w:t>
        </w:r>
      </w:ins>
      <w:ins w:id="4134" w:author="Ilham Nur Pratama" w:date="2023-05-21T22:40:00Z">
        <w:r w:rsidR="00985B1D">
          <w:fldChar w:fldCharType="end"/>
        </w:r>
      </w:ins>
      <w:ins w:id="4135" w:author="ilham.nur@office.ui.ac.id" w:date="2023-03-28T20:25:00Z">
        <w:del w:id="4136" w:author="Ilham Nur Pratama" w:date="2023-05-16T21:59:00Z">
          <w:r w:rsidR="005B668B" w:rsidDel="00F848CE">
            <w:fldChar w:fldCharType="begin"/>
          </w:r>
          <w:r w:rsidR="005B668B" w:rsidDel="00F848CE">
            <w:delInstrText xml:space="preserve"> STYLEREF 1 \s </w:delInstrText>
          </w:r>
        </w:del>
      </w:ins>
      <w:del w:id="4137" w:author="Ilham Nur Pratama" w:date="2023-05-16T21:59:00Z">
        <w:r w:rsidR="005B668B" w:rsidDel="00F848CE">
          <w:fldChar w:fldCharType="separate"/>
        </w:r>
        <w:r w:rsidR="00B57DB5" w:rsidDel="00F848CE">
          <w:rPr>
            <w:noProof/>
          </w:rPr>
          <w:delText>3</w:delText>
        </w:r>
      </w:del>
      <w:ins w:id="4138" w:author="ilham.nur@office.ui.ac.id" w:date="2023-03-28T20:25:00Z">
        <w:del w:id="4139"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140" w:author="Ilham Nur Pratama" w:date="2023-05-16T21:59:00Z">
        <w:r w:rsidR="005A58B4">
          <w:fldChar w:fldCharType="separate"/>
        </w:r>
      </w:del>
      <w:ins w:id="4141" w:author="ilham.nur@office.ui.ac.id" w:date="2023-03-28T20:25:00Z">
        <w:del w:id="4142" w:author="Ilham Nur Pratama" w:date="2023-05-16T21:59:00Z">
          <w:r w:rsidR="005B668B" w:rsidDel="00F848CE">
            <w:fldChar w:fldCharType="end"/>
          </w:r>
        </w:del>
      </w:ins>
      <w:del w:id="4143"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0</w:delText>
        </w:r>
        <w:r w:rsidR="00B1186E" w:rsidDel="005B668B">
          <w:fldChar w:fldCharType="end"/>
        </w:r>
      </w:del>
      <w:bookmarkEnd w:id="4128"/>
      <w:bookmarkEnd w:id="4129"/>
      <w:r>
        <w:t xml:space="preserve"> Biaya proses atau mandays implementasi proyek</w:t>
      </w:r>
      <w:bookmarkEnd w:id="4130"/>
    </w:p>
    <w:tbl>
      <w:tblPr>
        <w:tblW w:w="7720" w:type="dxa"/>
        <w:jc w:val="center"/>
        <w:tblLook w:val="04A0" w:firstRow="1" w:lastRow="0" w:firstColumn="1" w:lastColumn="0" w:noHBand="0" w:noVBand="1"/>
      </w:tblPr>
      <w:tblGrid>
        <w:gridCol w:w="960"/>
        <w:gridCol w:w="3600"/>
        <w:gridCol w:w="960"/>
        <w:gridCol w:w="2200"/>
      </w:tblGrid>
      <w:tr w:rsidR="00225074" w:rsidRPr="00225074" w14:paraId="6ECF9CC8" w14:textId="77777777" w:rsidTr="003E6F93">
        <w:trPr>
          <w:trHeight w:val="945"/>
          <w:jc w:val="center"/>
        </w:trPr>
        <w:tc>
          <w:tcPr>
            <w:tcW w:w="96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3CAF281B" w14:textId="77777777" w:rsidR="00225074" w:rsidRPr="00225074" w:rsidRDefault="00225074" w:rsidP="00225074">
            <w:pPr>
              <w:spacing w:after="0" w:line="240" w:lineRule="auto"/>
              <w:rPr>
                <w:rFonts w:eastAsia="Times New Roman" w:cs="Times New Roman"/>
                <w:b/>
                <w:bCs/>
                <w:color w:val="000000"/>
                <w:szCs w:val="24"/>
                <w:lang w:val="en-ID" w:eastAsia="en-ID"/>
              </w:rPr>
            </w:pPr>
            <w:r w:rsidRPr="00225074">
              <w:rPr>
                <w:rFonts w:eastAsia="Times New Roman" w:cs="Times New Roman"/>
                <w:b/>
                <w:bCs/>
                <w:color w:val="000000"/>
                <w:szCs w:val="24"/>
                <w:lang w:val="en-ID" w:eastAsia="en-ID"/>
              </w:rPr>
              <w:t>No</w:t>
            </w:r>
          </w:p>
        </w:tc>
        <w:tc>
          <w:tcPr>
            <w:tcW w:w="3600" w:type="dxa"/>
            <w:tcBorders>
              <w:top w:val="single" w:sz="4" w:space="0" w:color="auto"/>
              <w:left w:val="nil"/>
              <w:bottom w:val="single" w:sz="4" w:space="0" w:color="auto"/>
              <w:right w:val="single" w:sz="4" w:space="0" w:color="auto"/>
            </w:tcBorders>
            <w:shd w:val="clear" w:color="000000" w:fill="D0CECE"/>
            <w:vAlign w:val="center"/>
            <w:hideMark/>
          </w:tcPr>
          <w:p w14:paraId="26A2669B" w14:textId="77777777" w:rsidR="00225074" w:rsidRPr="00225074" w:rsidRDefault="00225074" w:rsidP="00225074">
            <w:pPr>
              <w:spacing w:after="0" w:line="240" w:lineRule="auto"/>
              <w:rPr>
                <w:rFonts w:eastAsia="Times New Roman" w:cs="Times New Roman"/>
                <w:b/>
                <w:bCs/>
                <w:color w:val="000000"/>
                <w:szCs w:val="24"/>
                <w:lang w:val="en-ID" w:eastAsia="en-ID"/>
              </w:rPr>
            </w:pPr>
            <w:r w:rsidRPr="00225074">
              <w:rPr>
                <w:rFonts w:eastAsia="Times New Roman" w:cs="Times New Roman"/>
                <w:b/>
                <w:bCs/>
                <w:color w:val="000000"/>
                <w:szCs w:val="24"/>
                <w:lang w:val="en-ID" w:eastAsia="en-ID"/>
              </w:rPr>
              <w:t>Aktor</w:t>
            </w:r>
          </w:p>
        </w:tc>
        <w:tc>
          <w:tcPr>
            <w:tcW w:w="960" w:type="dxa"/>
            <w:tcBorders>
              <w:top w:val="single" w:sz="4" w:space="0" w:color="auto"/>
              <w:left w:val="nil"/>
              <w:bottom w:val="single" w:sz="4" w:space="0" w:color="auto"/>
              <w:right w:val="single" w:sz="4" w:space="0" w:color="auto"/>
            </w:tcBorders>
            <w:shd w:val="clear" w:color="000000" w:fill="D0CECE"/>
            <w:vAlign w:val="center"/>
            <w:hideMark/>
          </w:tcPr>
          <w:p w14:paraId="3F471722" w14:textId="77777777" w:rsidR="00225074" w:rsidRPr="00225074" w:rsidRDefault="00225074" w:rsidP="00225074">
            <w:pPr>
              <w:spacing w:after="0" w:line="240" w:lineRule="auto"/>
              <w:rPr>
                <w:rFonts w:eastAsia="Times New Roman" w:cs="Times New Roman"/>
                <w:b/>
                <w:bCs/>
                <w:color w:val="000000"/>
                <w:szCs w:val="24"/>
                <w:lang w:val="en-ID" w:eastAsia="en-ID"/>
              </w:rPr>
            </w:pPr>
            <w:r w:rsidRPr="00225074">
              <w:rPr>
                <w:rFonts w:eastAsia="Times New Roman" w:cs="Times New Roman"/>
                <w:b/>
                <w:bCs/>
                <w:color w:val="000000"/>
                <w:szCs w:val="24"/>
                <w:lang w:val="en-ID" w:eastAsia="en-ID"/>
              </w:rPr>
              <w:t>Level</w:t>
            </w:r>
          </w:p>
        </w:tc>
        <w:tc>
          <w:tcPr>
            <w:tcW w:w="2200" w:type="dxa"/>
            <w:tcBorders>
              <w:top w:val="single" w:sz="4" w:space="0" w:color="auto"/>
              <w:left w:val="nil"/>
              <w:bottom w:val="single" w:sz="4" w:space="0" w:color="auto"/>
              <w:right w:val="single" w:sz="4" w:space="0" w:color="auto"/>
            </w:tcBorders>
            <w:shd w:val="clear" w:color="000000" w:fill="D0CECE"/>
            <w:vAlign w:val="center"/>
            <w:hideMark/>
          </w:tcPr>
          <w:p w14:paraId="254F507D" w14:textId="77777777" w:rsidR="00225074" w:rsidRPr="00225074" w:rsidRDefault="00225074" w:rsidP="00225074">
            <w:pPr>
              <w:spacing w:after="0" w:line="240" w:lineRule="auto"/>
              <w:rPr>
                <w:rFonts w:eastAsia="Times New Roman" w:cs="Times New Roman"/>
                <w:b/>
                <w:bCs/>
                <w:color w:val="000000"/>
                <w:szCs w:val="24"/>
                <w:lang w:val="en-ID" w:eastAsia="en-ID"/>
              </w:rPr>
            </w:pPr>
            <w:r w:rsidRPr="00225074">
              <w:rPr>
                <w:rFonts w:eastAsia="Times New Roman" w:cs="Times New Roman"/>
                <w:b/>
                <w:bCs/>
                <w:color w:val="000000"/>
                <w:szCs w:val="24"/>
                <w:lang w:val="en-ID" w:eastAsia="en-ID"/>
              </w:rPr>
              <w:t>Biaya Per Jam (Rp)</w:t>
            </w:r>
          </w:p>
        </w:tc>
      </w:tr>
      <w:tr w:rsidR="00225074" w:rsidRPr="00225074" w14:paraId="109BC4A6"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DBE888A"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w:t>
            </w:r>
          </w:p>
        </w:tc>
        <w:tc>
          <w:tcPr>
            <w:tcW w:w="3600" w:type="dxa"/>
            <w:tcBorders>
              <w:top w:val="nil"/>
              <w:left w:val="nil"/>
              <w:bottom w:val="single" w:sz="4" w:space="0" w:color="auto"/>
              <w:right w:val="single" w:sz="4" w:space="0" w:color="auto"/>
            </w:tcBorders>
            <w:shd w:val="clear" w:color="auto" w:fill="auto"/>
            <w:vAlign w:val="center"/>
            <w:hideMark/>
          </w:tcPr>
          <w:p w14:paraId="0188CE8F"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Project Manager</w:t>
            </w:r>
          </w:p>
        </w:tc>
        <w:tc>
          <w:tcPr>
            <w:tcW w:w="960" w:type="dxa"/>
            <w:tcBorders>
              <w:top w:val="nil"/>
              <w:left w:val="nil"/>
              <w:bottom w:val="single" w:sz="4" w:space="0" w:color="auto"/>
              <w:right w:val="single" w:sz="4" w:space="0" w:color="auto"/>
            </w:tcBorders>
            <w:shd w:val="clear" w:color="auto" w:fill="auto"/>
            <w:vAlign w:val="center"/>
            <w:hideMark/>
          </w:tcPr>
          <w:p w14:paraId="7868EECE"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2200" w:type="dxa"/>
            <w:tcBorders>
              <w:top w:val="nil"/>
              <w:left w:val="nil"/>
              <w:bottom w:val="single" w:sz="4" w:space="0" w:color="auto"/>
              <w:right w:val="single" w:sz="4" w:space="0" w:color="auto"/>
            </w:tcBorders>
            <w:shd w:val="clear" w:color="auto" w:fill="auto"/>
            <w:noWrap/>
            <w:vAlign w:val="bottom"/>
            <w:hideMark/>
          </w:tcPr>
          <w:p w14:paraId="6C9E5124"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62500</w:t>
            </w:r>
          </w:p>
        </w:tc>
      </w:tr>
      <w:tr w:rsidR="00225074" w:rsidRPr="00225074" w14:paraId="6EE7C80E"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2D3BD71"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2</w:t>
            </w:r>
          </w:p>
        </w:tc>
        <w:tc>
          <w:tcPr>
            <w:tcW w:w="3600" w:type="dxa"/>
            <w:tcBorders>
              <w:top w:val="nil"/>
              <w:left w:val="nil"/>
              <w:bottom w:val="single" w:sz="4" w:space="0" w:color="auto"/>
              <w:right w:val="single" w:sz="4" w:space="0" w:color="auto"/>
            </w:tcBorders>
            <w:shd w:val="clear" w:color="auto" w:fill="auto"/>
            <w:vAlign w:val="center"/>
            <w:hideMark/>
          </w:tcPr>
          <w:p w14:paraId="5017672D"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Senior</w:t>
            </w:r>
            <w:r w:rsidRPr="00225074">
              <w:rPr>
                <w:rFonts w:eastAsia="Times New Roman" w:cs="Times New Roman"/>
                <w:color w:val="000000"/>
                <w:szCs w:val="24"/>
                <w:lang w:val="en-ID" w:eastAsia="en-ID"/>
              </w:rPr>
              <w:t xml:space="preserve"> </w:t>
            </w:r>
            <w:r w:rsidRPr="00225074">
              <w:rPr>
                <w:rFonts w:eastAsia="Times New Roman" w:cs="Times New Roman"/>
                <w:i/>
                <w:iCs/>
                <w:color w:val="000000"/>
                <w:szCs w:val="24"/>
                <w:lang w:val="en-ID" w:eastAsia="en-ID"/>
              </w:rPr>
              <w:t>Project Manager</w:t>
            </w:r>
          </w:p>
        </w:tc>
        <w:tc>
          <w:tcPr>
            <w:tcW w:w="960" w:type="dxa"/>
            <w:tcBorders>
              <w:top w:val="nil"/>
              <w:left w:val="nil"/>
              <w:bottom w:val="single" w:sz="4" w:space="0" w:color="auto"/>
              <w:right w:val="single" w:sz="4" w:space="0" w:color="auto"/>
            </w:tcBorders>
            <w:shd w:val="clear" w:color="auto" w:fill="auto"/>
            <w:vAlign w:val="center"/>
            <w:hideMark/>
          </w:tcPr>
          <w:p w14:paraId="2CDDFBFF"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3</w:t>
            </w:r>
          </w:p>
        </w:tc>
        <w:tc>
          <w:tcPr>
            <w:tcW w:w="2200" w:type="dxa"/>
            <w:tcBorders>
              <w:top w:val="nil"/>
              <w:left w:val="nil"/>
              <w:bottom w:val="single" w:sz="4" w:space="0" w:color="auto"/>
              <w:right w:val="single" w:sz="4" w:space="0" w:color="auto"/>
            </w:tcBorders>
            <w:shd w:val="clear" w:color="auto" w:fill="auto"/>
            <w:noWrap/>
            <w:vAlign w:val="bottom"/>
            <w:hideMark/>
          </w:tcPr>
          <w:p w14:paraId="5B192686"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83332</w:t>
            </w:r>
          </w:p>
        </w:tc>
      </w:tr>
      <w:tr w:rsidR="00225074" w:rsidRPr="00225074" w14:paraId="2D4167BA"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CF2B812"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3</w:t>
            </w:r>
          </w:p>
        </w:tc>
        <w:tc>
          <w:tcPr>
            <w:tcW w:w="3600" w:type="dxa"/>
            <w:tcBorders>
              <w:top w:val="nil"/>
              <w:left w:val="nil"/>
              <w:bottom w:val="single" w:sz="4" w:space="0" w:color="auto"/>
              <w:right w:val="single" w:sz="4" w:space="0" w:color="auto"/>
            </w:tcBorders>
            <w:shd w:val="clear" w:color="auto" w:fill="auto"/>
            <w:vAlign w:val="center"/>
            <w:hideMark/>
          </w:tcPr>
          <w:p w14:paraId="168C7577"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Developer</w:t>
            </w:r>
          </w:p>
        </w:tc>
        <w:tc>
          <w:tcPr>
            <w:tcW w:w="960" w:type="dxa"/>
            <w:tcBorders>
              <w:top w:val="nil"/>
              <w:left w:val="nil"/>
              <w:bottom w:val="single" w:sz="4" w:space="0" w:color="auto"/>
              <w:right w:val="single" w:sz="4" w:space="0" w:color="auto"/>
            </w:tcBorders>
            <w:shd w:val="clear" w:color="auto" w:fill="auto"/>
            <w:vAlign w:val="center"/>
            <w:hideMark/>
          </w:tcPr>
          <w:p w14:paraId="2583116D"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2200" w:type="dxa"/>
            <w:tcBorders>
              <w:top w:val="nil"/>
              <w:left w:val="nil"/>
              <w:bottom w:val="single" w:sz="4" w:space="0" w:color="auto"/>
              <w:right w:val="single" w:sz="4" w:space="0" w:color="auto"/>
            </w:tcBorders>
            <w:shd w:val="clear" w:color="auto" w:fill="auto"/>
            <w:noWrap/>
            <w:vAlign w:val="bottom"/>
            <w:hideMark/>
          </w:tcPr>
          <w:p w14:paraId="3040491B"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41766</w:t>
            </w:r>
          </w:p>
        </w:tc>
      </w:tr>
      <w:tr w:rsidR="00225074" w:rsidRPr="00225074" w14:paraId="687D6755"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1351905"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3600" w:type="dxa"/>
            <w:tcBorders>
              <w:top w:val="nil"/>
              <w:left w:val="nil"/>
              <w:bottom w:val="single" w:sz="4" w:space="0" w:color="auto"/>
              <w:right w:val="single" w:sz="4" w:space="0" w:color="auto"/>
            </w:tcBorders>
            <w:shd w:val="clear" w:color="auto" w:fill="auto"/>
            <w:vAlign w:val="center"/>
            <w:hideMark/>
          </w:tcPr>
          <w:p w14:paraId="2D0DB57A"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Senior Developer</w:t>
            </w:r>
          </w:p>
        </w:tc>
        <w:tc>
          <w:tcPr>
            <w:tcW w:w="960" w:type="dxa"/>
            <w:tcBorders>
              <w:top w:val="nil"/>
              <w:left w:val="nil"/>
              <w:bottom w:val="single" w:sz="4" w:space="0" w:color="auto"/>
              <w:right w:val="single" w:sz="4" w:space="0" w:color="auto"/>
            </w:tcBorders>
            <w:shd w:val="clear" w:color="auto" w:fill="auto"/>
            <w:vAlign w:val="center"/>
            <w:hideMark/>
          </w:tcPr>
          <w:p w14:paraId="01F7C8F0"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2200" w:type="dxa"/>
            <w:tcBorders>
              <w:top w:val="nil"/>
              <w:left w:val="nil"/>
              <w:bottom w:val="single" w:sz="4" w:space="0" w:color="auto"/>
              <w:right w:val="single" w:sz="4" w:space="0" w:color="auto"/>
            </w:tcBorders>
            <w:shd w:val="clear" w:color="auto" w:fill="auto"/>
            <w:noWrap/>
            <w:vAlign w:val="bottom"/>
            <w:hideMark/>
          </w:tcPr>
          <w:p w14:paraId="19E45AD5"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62500</w:t>
            </w:r>
          </w:p>
        </w:tc>
      </w:tr>
      <w:tr w:rsidR="00225074" w:rsidRPr="00225074" w14:paraId="7B5351F6"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DF22370"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3600" w:type="dxa"/>
            <w:tcBorders>
              <w:top w:val="nil"/>
              <w:left w:val="nil"/>
              <w:bottom w:val="single" w:sz="4" w:space="0" w:color="auto"/>
              <w:right w:val="single" w:sz="4" w:space="0" w:color="auto"/>
            </w:tcBorders>
            <w:shd w:val="clear" w:color="auto" w:fill="auto"/>
            <w:vAlign w:val="center"/>
            <w:hideMark/>
          </w:tcPr>
          <w:p w14:paraId="3D464752"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FM-</w:t>
            </w:r>
            <w:r w:rsidRPr="00225074">
              <w:rPr>
                <w:rFonts w:eastAsia="Times New Roman" w:cs="Times New Roman"/>
                <w:i/>
                <w:iCs/>
                <w:color w:val="000000"/>
                <w:szCs w:val="24"/>
                <w:lang w:val="en-ID" w:eastAsia="en-ID"/>
              </w:rPr>
              <w:t>Developer</w:t>
            </w:r>
          </w:p>
        </w:tc>
        <w:tc>
          <w:tcPr>
            <w:tcW w:w="960" w:type="dxa"/>
            <w:tcBorders>
              <w:top w:val="nil"/>
              <w:left w:val="nil"/>
              <w:bottom w:val="single" w:sz="4" w:space="0" w:color="auto"/>
              <w:right w:val="single" w:sz="4" w:space="0" w:color="auto"/>
            </w:tcBorders>
            <w:shd w:val="clear" w:color="auto" w:fill="auto"/>
            <w:vAlign w:val="center"/>
            <w:hideMark/>
          </w:tcPr>
          <w:p w14:paraId="4C2AE124"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3</w:t>
            </w:r>
          </w:p>
        </w:tc>
        <w:tc>
          <w:tcPr>
            <w:tcW w:w="2200" w:type="dxa"/>
            <w:tcBorders>
              <w:top w:val="nil"/>
              <w:left w:val="nil"/>
              <w:bottom w:val="single" w:sz="4" w:space="0" w:color="auto"/>
              <w:right w:val="single" w:sz="4" w:space="0" w:color="auto"/>
            </w:tcBorders>
            <w:shd w:val="clear" w:color="auto" w:fill="auto"/>
            <w:noWrap/>
            <w:vAlign w:val="bottom"/>
            <w:hideMark/>
          </w:tcPr>
          <w:p w14:paraId="240BFF71"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83332</w:t>
            </w:r>
          </w:p>
        </w:tc>
      </w:tr>
      <w:tr w:rsidR="00225074" w:rsidRPr="00225074" w14:paraId="2B93D975"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67C483F"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6</w:t>
            </w:r>
          </w:p>
        </w:tc>
        <w:tc>
          <w:tcPr>
            <w:tcW w:w="3600" w:type="dxa"/>
            <w:tcBorders>
              <w:top w:val="nil"/>
              <w:left w:val="nil"/>
              <w:bottom w:val="single" w:sz="4" w:space="0" w:color="auto"/>
              <w:right w:val="single" w:sz="4" w:space="0" w:color="auto"/>
            </w:tcBorders>
            <w:shd w:val="clear" w:color="auto" w:fill="auto"/>
            <w:vAlign w:val="center"/>
            <w:hideMark/>
          </w:tcPr>
          <w:p w14:paraId="28EC78B9"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Provisioning Engineer</w:t>
            </w:r>
          </w:p>
        </w:tc>
        <w:tc>
          <w:tcPr>
            <w:tcW w:w="960" w:type="dxa"/>
            <w:tcBorders>
              <w:top w:val="nil"/>
              <w:left w:val="nil"/>
              <w:bottom w:val="single" w:sz="4" w:space="0" w:color="auto"/>
              <w:right w:val="single" w:sz="4" w:space="0" w:color="auto"/>
            </w:tcBorders>
            <w:shd w:val="clear" w:color="auto" w:fill="auto"/>
            <w:vAlign w:val="center"/>
            <w:hideMark/>
          </w:tcPr>
          <w:p w14:paraId="12E010E6"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2200" w:type="dxa"/>
            <w:tcBorders>
              <w:top w:val="nil"/>
              <w:left w:val="nil"/>
              <w:bottom w:val="single" w:sz="4" w:space="0" w:color="auto"/>
              <w:right w:val="single" w:sz="4" w:space="0" w:color="auto"/>
            </w:tcBorders>
            <w:shd w:val="clear" w:color="auto" w:fill="auto"/>
            <w:noWrap/>
            <w:vAlign w:val="bottom"/>
            <w:hideMark/>
          </w:tcPr>
          <w:p w14:paraId="38F50A2B"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41766</w:t>
            </w:r>
          </w:p>
        </w:tc>
      </w:tr>
      <w:tr w:rsidR="00225074" w:rsidRPr="00225074" w14:paraId="313DAB3A"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20A1C11"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7</w:t>
            </w:r>
          </w:p>
        </w:tc>
        <w:tc>
          <w:tcPr>
            <w:tcW w:w="3600" w:type="dxa"/>
            <w:tcBorders>
              <w:top w:val="nil"/>
              <w:left w:val="nil"/>
              <w:bottom w:val="single" w:sz="4" w:space="0" w:color="auto"/>
              <w:right w:val="single" w:sz="4" w:space="0" w:color="auto"/>
            </w:tcBorders>
            <w:shd w:val="clear" w:color="auto" w:fill="auto"/>
            <w:vAlign w:val="center"/>
            <w:hideMark/>
          </w:tcPr>
          <w:p w14:paraId="38E3ABB7"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Senior Provisioning Engineer</w:t>
            </w:r>
          </w:p>
        </w:tc>
        <w:tc>
          <w:tcPr>
            <w:tcW w:w="960" w:type="dxa"/>
            <w:tcBorders>
              <w:top w:val="nil"/>
              <w:left w:val="nil"/>
              <w:bottom w:val="single" w:sz="4" w:space="0" w:color="auto"/>
              <w:right w:val="single" w:sz="4" w:space="0" w:color="auto"/>
            </w:tcBorders>
            <w:shd w:val="clear" w:color="auto" w:fill="auto"/>
            <w:vAlign w:val="center"/>
            <w:hideMark/>
          </w:tcPr>
          <w:p w14:paraId="113F68C5"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2200" w:type="dxa"/>
            <w:tcBorders>
              <w:top w:val="nil"/>
              <w:left w:val="nil"/>
              <w:bottom w:val="single" w:sz="4" w:space="0" w:color="auto"/>
              <w:right w:val="single" w:sz="4" w:space="0" w:color="auto"/>
            </w:tcBorders>
            <w:shd w:val="clear" w:color="auto" w:fill="auto"/>
            <w:noWrap/>
            <w:vAlign w:val="bottom"/>
            <w:hideMark/>
          </w:tcPr>
          <w:p w14:paraId="48A30683"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62500</w:t>
            </w:r>
          </w:p>
        </w:tc>
      </w:tr>
      <w:tr w:rsidR="00225074" w:rsidRPr="00225074" w14:paraId="1C38DD99"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5DEAF88"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8</w:t>
            </w:r>
          </w:p>
        </w:tc>
        <w:tc>
          <w:tcPr>
            <w:tcW w:w="3600" w:type="dxa"/>
            <w:tcBorders>
              <w:top w:val="nil"/>
              <w:left w:val="nil"/>
              <w:bottom w:val="single" w:sz="4" w:space="0" w:color="auto"/>
              <w:right w:val="single" w:sz="4" w:space="0" w:color="auto"/>
            </w:tcBorders>
            <w:shd w:val="clear" w:color="auto" w:fill="auto"/>
            <w:vAlign w:val="center"/>
            <w:hideMark/>
          </w:tcPr>
          <w:p w14:paraId="6B00B79D"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FM-</w:t>
            </w:r>
            <w:r w:rsidRPr="00225074">
              <w:rPr>
                <w:rFonts w:eastAsia="Times New Roman" w:cs="Times New Roman"/>
                <w:i/>
                <w:iCs/>
                <w:color w:val="000000"/>
                <w:szCs w:val="24"/>
                <w:lang w:val="en-ID" w:eastAsia="en-ID"/>
              </w:rPr>
              <w:t>Provisioning &amp;Testing</w:t>
            </w:r>
          </w:p>
        </w:tc>
        <w:tc>
          <w:tcPr>
            <w:tcW w:w="960" w:type="dxa"/>
            <w:tcBorders>
              <w:top w:val="nil"/>
              <w:left w:val="nil"/>
              <w:bottom w:val="single" w:sz="4" w:space="0" w:color="auto"/>
              <w:right w:val="single" w:sz="4" w:space="0" w:color="auto"/>
            </w:tcBorders>
            <w:shd w:val="clear" w:color="auto" w:fill="auto"/>
            <w:vAlign w:val="center"/>
            <w:hideMark/>
          </w:tcPr>
          <w:p w14:paraId="1590FF9E"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3</w:t>
            </w:r>
          </w:p>
        </w:tc>
        <w:tc>
          <w:tcPr>
            <w:tcW w:w="2200" w:type="dxa"/>
            <w:tcBorders>
              <w:top w:val="nil"/>
              <w:left w:val="nil"/>
              <w:bottom w:val="single" w:sz="4" w:space="0" w:color="auto"/>
              <w:right w:val="single" w:sz="4" w:space="0" w:color="auto"/>
            </w:tcBorders>
            <w:shd w:val="clear" w:color="auto" w:fill="auto"/>
            <w:noWrap/>
            <w:vAlign w:val="bottom"/>
            <w:hideMark/>
          </w:tcPr>
          <w:p w14:paraId="76AB145B"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83332</w:t>
            </w:r>
          </w:p>
        </w:tc>
      </w:tr>
      <w:tr w:rsidR="00225074" w:rsidRPr="00225074" w14:paraId="0C2339D8"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C99F7D8"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9</w:t>
            </w:r>
          </w:p>
        </w:tc>
        <w:tc>
          <w:tcPr>
            <w:tcW w:w="3600" w:type="dxa"/>
            <w:tcBorders>
              <w:top w:val="nil"/>
              <w:left w:val="nil"/>
              <w:bottom w:val="single" w:sz="4" w:space="0" w:color="auto"/>
              <w:right w:val="single" w:sz="4" w:space="0" w:color="auto"/>
            </w:tcBorders>
            <w:shd w:val="clear" w:color="auto" w:fill="auto"/>
            <w:vAlign w:val="center"/>
            <w:hideMark/>
          </w:tcPr>
          <w:p w14:paraId="49C5FB53"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Tester</w:t>
            </w:r>
          </w:p>
        </w:tc>
        <w:tc>
          <w:tcPr>
            <w:tcW w:w="960" w:type="dxa"/>
            <w:tcBorders>
              <w:top w:val="nil"/>
              <w:left w:val="nil"/>
              <w:bottom w:val="single" w:sz="4" w:space="0" w:color="auto"/>
              <w:right w:val="single" w:sz="4" w:space="0" w:color="auto"/>
            </w:tcBorders>
            <w:shd w:val="clear" w:color="auto" w:fill="auto"/>
            <w:vAlign w:val="center"/>
            <w:hideMark/>
          </w:tcPr>
          <w:p w14:paraId="4B478188"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2200" w:type="dxa"/>
            <w:tcBorders>
              <w:top w:val="nil"/>
              <w:left w:val="nil"/>
              <w:bottom w:val="single" w:sz="4" w:space="0" w:color="auto"/>
              <w:right w:val="single" w:sz="4" w:space="0" w:color="auto"/>
            </w:tcBorders>
            <w:shd w:val="clear" w:color="auto" w:fill="auto"/>
            <w:noWrap/>
            <w:vAlign w:val="bottom"/>
            <w:hideMark/>
          </w:tcPr>
          <w:p w14:paraId="11412B35"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41766</w:t>
            </w:r>
          </w:p>
        </w:tc>
      </w:tr>
      <w:tr w:rsidR="00225074" w:rsidRPr="00225074" w14:paraId="2F1E7D7A"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E6EBFAD"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0</w:t>
            </w:r>
          </w:p>
        </w:tc>
        <w:tc>
          <w:tcPr>
            <w:tcW w:w="3600" w:type="dxa"/>
            <w:tcBorders>
              <w:top w:val="nil"/>
              <w:left w:val="nil"/>
              <w:bottom w:val="single" w:sz="4" w:space="0" w:color="auto"/>
              <w:right w:val="single" w:sz="4" w:space="0" w:color="auto"/>
            </w:tcBorders>
            <w:shd w:val="clear" w:color="auto" w:fill="auto"/>
            <w:vAlign w:val="center"/>
            <w:hideMark/>
          </w:tcPr>
          <w:p w14:paraId="39BC3022"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Senior Tester</w:t>
            </w:r>
          </w:p>
        </w:tc>
        <w:tc>
          <w:tcPr>
            <w:tcW w:w="960" w:type="dxa"/>
            <w:tcBorders>
              <w:top w:val="nil"/>
              <w:left w:val="nil"/>
              <w:bottom w:val="single" w:sz="4" w:space="0" w:color="auto"/>
              <w:right w:val="single" w:sz="4" w:space="0" w:color="auto"/>
            </w:tcBorders>
            <w:shd w:val="clear" w:color="auto" w:fill="auto"/>
            <w:vAlign w:val="center"/>
            <w:hideMark/>
          </w:tcPr>
          <w:p w14:paraId="038F4B7E"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2200" w:type="dxa"/>
            <w:tcBorders>
              <w:top w:val="nil"/>
              <w:left w:val="nil"/>
              <w:bottom w:val="single" w:sz="4" w:space="0" w:color="auto"/>
              <w:right w:val="single" w:sz="4" w:space="0" w:color="auto"/>
            </w:tcBorders>
            <w:shd w:val="clear" w:color="auto" w:fill="auto"/>
            <w:noWrap/>
            <w:vAlign w:val="bottom"/>
            <w:hideMark/>
          </w:tcPr>
          <w:p w14:paraId="2B4FCAA9"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62500</w:t>
            </w:r>
          </w:p>
        </w:tc>
      </w:tr>
      <w:tr w:rsidR="00225074" w:rsidRPr="00225074" w14:paraId="7DF2AEDF"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FC0811F"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1</w:t>
            </w:r>
          </w:p>
        </w:tc>
        <w:tc>
          <w:tcPr>
            <w:tcW w:w="3600" w:type="dxa"/>
            <w:tcBorders>
              <w:top w:val="nil"/>
              <w:left w:val="nil"/>
              <w:bottom w:val="single" w:sz="4" w:space="0" w:color="auto"/>
              <w:right w:val="single" w:sz="4" w:space="0" w:color="auto"/>
            </w:tcBorders>
            <w:shd w:val="clear" w:color="auto" w:fill="auto"/>
            <w:vAlign w:val="center"/>
            <w:hideMark/>
          </w:tcPr>
          <w:p w14:paraId="572646E5"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Outsource Engineer</w:t>
            </w:r>
          </w:p>
        </w:tc>
        <w:tc>
          <w:tcPr>
            <w:tcW w:w="960" w:type="dxa"/>
            <w:tcBorders>
              <w:top w:val="nil"/>
              <w:left w:val="nil"/>
              <w:bottom w:val="single" w:sz="4" w:space="0" w:color="auto"/>
              <w:right w:val="single" w:sz="4" w:space="0" w:color="auto"/>
            </w:tcBorders>
            <w:shd w:val="clear" w:color="auto" w:fill="auto"/>
            <w:vAlign w:val="center"/>
            <w:hideMark/>
          </w:tcPr>
          <w:p w14:paraId="727AA7B7"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2200" w:type="dxa"/>
            <w:tcBorders>
              <w:top w:val="nil"/>
              <w:left w:val="nil"/>
              <w:bottom w:val="single" w:sz="4" w:space="0" w:color="auto"/>
              <w:right w:val="single" w:sz="4" w:space="0" w:color="auto"/>
            </w:tcBorders>
            <w:shd w:val="clear" w:color="auto" w:fill="auto"/>
            <w:noWrap/>
            <w:vAlign w:val="bottom"/>
            <w:hideMark/>
          </w:tcPr>
          <w:p w14:paraId="6681003A"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31250</w:t>
            </w:r>
          </w:p>
        </w:tc>
      </w:tr>
      <w:tr w:rsidR="00225074" w:rsidRPr="00225074" w14:paraId="6E9DBE35"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22BA03D"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2</w:t>
            </w:r>
          </w:p>
        </w:tc>
        <w:tc>
          <w:tcPr>
            <w:tcW w:w="3600" w:type="dxa"/>
            <w:tcBorders>
              <w:top w:val="nil"/>
              <w:left w:val="nil"/>
              <w:bottom w:val="single" w:sz="4" w:space="0" w:color="auto"/>
              <w:right w:val="single" w:sz="4" w:space="0" w:color="auto"/>
            </w:tcBorders>
            <w:shd w:val="clear" w:color="auto" w:fill="auto"/>
            <w:vAlign w:val="center"/>
            <w:hideMark/>
          </w:tcPr>
          <w:p w14:paraId="3EAF2E7C"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Junior Account Manager</w:t>
            </w:r>
          </w:p>
        </w:tc>
        <w:tc>
          <w:tcPr>
            <w:tcW w:w="960" w:type="dxa"/>
            <w:tcBorders>
              <w:top w:val="nil"/>
              <w:left w:val="nil"/>
              <w:bottom w:val="single" w:sz="4" w:space="0" w:color="auto"/>
              <w:right w:val="single" w:sz="4" w:space="0" w:color="auto"/>
            </w:tcBorders>
            <w:shd w:val="clear" w:color="auto" w:fill="auto"/>
            <w:vAlign w:val="center"/>
            <w:hideMark/>
          </w:tcPr>
          <w:p w14:paraId="61971B38"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2200" w:type="dxa"/>
            <w:tcBorders>
              <w:top w:val="nil"/>
              <w:left w:val="nil"/>
              <w:bottom w:val="single" w:sz="4" w:space="0" w:color="auto"/>
              <w:right w:val="single" w:sz="4" w:space="0" w:color="auto"/>
            </w:tcBorders>
            <w:shd w:val="clear" w:color="auto" w:fill="auto"/>
            <w:noWrap/>
            <w:vAlign w:val="bottom"/>
            <w:hideMark/>
          </w:tcPr>
          <w:p w14:paraId="7CFC1AD1"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41766</w:t>
            </w:r>
          </w:p>
        </w:tc>
      </w:tr>
      <w:tr w:rsidR="00225074" w:rsidRPr="00225074" w14:paraId="7C9E6E39"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496E1E1"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3</w:t>
            </w:r>
          </w:p>
        </w:tc>
        <w:tc>
          <w:tcPr>
            <w:tcW w:w="3600" w:type="dxa"/>
            <w:tcBorders>
              <w:top w:val="nil"/>
              <w:left w:val="nil"/>
              <w:bottom w:val="single" w:sz="4" w:space="0" w:color="auto"/>
              <w:right w:val="single" w:sz="4" w:space="0" w:color="auto"/>
            </w:tcBorders>
            <w:shd w:val="clear" w:color="auto" w:fill="auto"/>
            <w:vAlign w:val="center"/>
            <w:hideMark/>
          </w:tcPr>
          <w:p w14:paraId="1B643A80"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Account Manager</w:t>
            </w:r>
          </w:p>
        </w:tc>
        <w:tc>
          <w:tcPr>
            <w:tcW w:w="960" w:type="dxa"/>
            <w:tcBorders>
              <w:top w:val="nil"/>
              <w:left w:val="nil"/>
              <w:bottom w:val="single" w:sz="4" w:space="0" w:color="auto"/>
              <w:right w:val="single" w:sz="4" w:space="0" w:color="auto"/>
            </w:tcBorders>
            <w:shd w:val="clear" w:color="auto" w:fill="auto"/>
            <w:vAlign w:val="center"/>
            <w:hideMark/>
          </w:tcPr>
          <w:p w14:paraId="6F24F818"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2200" w:type="dxa"/>
            <w:tcBorders>
              <w:top w:val="nil"/>
              <w:left w:val="nil"/>
              <w:bottom w:val="single" w:sz="4" w:space="0" w:color="auto"/>
              <w:right w:val="single" w:sz="4" w:space="0" w:color="auto"/>
            </w:tcBorders>
            <w:shd w:val="clear" w:color="auto" w:fill="auto"/>
            <w:noWrap/>
            <w:vAlign w:val="bottom"/>
            <w:hideMark/>
          </w:tcPr>
          <w:p w14:paraId="784EA860"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62500</w:t>
            </w:r>
          </w:p>
        </w:tc>
      </w:tr>
      <w:tr w:rsidR="00225074" w:rsidRPr="00225074" w14:paraId="58F3FF2A"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4F76A94"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4</w:t>
            </w:r>
          </w:p>
        </w:tc>
        <w:tc>
          <w:tcPr>
            <w:tcW w:w="3600" w:type="dxa"/>
            <w:tcBorders>
              <w:top w:val="nil"/>
              <w:left w:val="nil"/>
              <w:bottom w:val="single" w:sz="4" w:space="0" w:color="auto"/>
              <w:right w:val="single" w:sz="4" w:space="0" w:color="auto"/>
            </w:tcBorders>
            <w:shd w:val="clear" w:color="auto" w:fill="auto"/>
            <w:vAlign w:val="center"/>
            <w:hideMark/>
          </w:tcPr>
          <w:p w14:paraId="02C0A2EF"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Senior Account Manager</w:t>
            </w:r>
          </w:p>
        </w:tc>
        <w:tc>
          <w:tcPr>
            <w:tcW w:w="960" w:type="dxa"/>
            <w:tcBorders>
              <w:top w:val="nil"/>
              <w:left w:val="nil"/>
              <w:bottom w:val="single" w:sz="4" w:space="0" w:color="auto"/>
              <w:right w:val="single" w:sz="4" w:space="0" w:color="auto"/>
            </w:tcBorders>
            <w:shd w:val="clear" w:color="auto" w:fill="auto"/>
            <w:vAlign w:val="center"/>
            <w:hideMark/>
          </w:tcPr>
          <w:p w14:paraId="33376545"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3</w:t>
            </w:r>
          </w:p>
        </w:tc>
        <w:tc>
          <w:tcPr>
            <w:tcW w:w="2200" w:type="dxa"/>
            <w:tcBorders>
              <w:top w:val="nil"/>
              <w:left w:val="nil"/>
              <w:bottom w:val="single" w:sz="4" w:space="0" w:color="auto"/>
              <w:right w:val="single" w:sz="4" w:space="0" w:color="auto"/>
            </w:tcBorders>
            <w:shd w:val="clear" w:color="auto" w:fill="auto"/>
            <w:noWrap/>
            <w:vAlign w:val="bottom"/>
            <w:hideMark/>
          </w:tcPr>
          <w:p w14:paraId="6F34D59E"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83332</w:t>
            </w:r>
          </w:p>
        </w:tc>
      </w:tr>
    </w:tbl>
    <w:p w14:paraId="3165F412" w14:textId="78AC51FA" w:rsidR="009035EE" w:rsidRDefault="009035EE" w:rsidP="004A3694"/>
    <w:p w14:paraId="2C81FA4A" w14:textId="77777777" w:rsidR="00254514" w:rsidRDefault="00254514" w:rsidP="003E6F93">
      <w:r>
        <w:t xml:space="preserve">Peta beban hasil simulasi dibuat untuk menggambarkan adanya </w:t>
      </w:r>
      <w:r>
        <w:rPr>
          <w:i/>
          <w:iCs/>
        </w:rPr>
        <w:t xml:space="preserve">bottleneck </w:t>
      </w:r>
      <w:r>
        <w:t>yang terjadi dalam sebuah proses. Peta panas yang dibuat akan menunjukan beban pada beberapa aspek yaitu:</w:t>
      </w:r>
    </w:p>
    <w:p w14:paraId="116BBAA2" w14:textId="77777777" w:rsidR="00254514" w:rsidRDefault="00254514" w:rsidP="00254514">
      <w:pPr>
        <w:pStyle w:val="ListParagraph"/>
        <w:numPr>
          <w:ilvl w:val="0"/>
          <w:numId w:val="48"/>
        </w:numPr>
      </w:pPr>
      <w:r>
        <w:t>Biaya</w:t>
      </w:r>
    </w:p>
    <w:p w14:paraId="6CE392D8" w14:textId="77777777" w:rsidR="00254514" w:rsidRDefault="00254514" w:rsidP="00254514">
      <w:pPr>
        <w:pStyle w:val="ListParagraph"/>
        <w:numPr>
          <w:ilvl w:val="0"/>
          <w:numId w:val="48"/>
        </w:numPr>
      </w:pPr>
      <w:r>
        <w:t>Perulangan</w:t>
      </w:r>
    </w:p>
    <w:p w14:paraId="718558EF" w14:textId="77777777" w:rsidR="00254514" w:rsidRDefault="00254514" w:rsidP="00254514">
      <w:pPr>
        <w:pStyle w:val="ListParagraph"/>
        <w:numPr>
          <w:ilvl w:val="0"/>
          <w:numId w:val="48"/>
        </w:numPr>
      </w:pPr>
      <w:r>
        <w:t>Durasi</w:t>
      </w:r>
    </w:p>
    <w:p w14:paraId="63EE2FBC" w14:textId="76D46447" w:rsidR="00254514" w:rsidRDefault="00254514" w:rsidP="00254514">
      <w:pPr>
        <w:pStyle w:val="ListParagraph"/>
        <w:numPr>
          <w:ilvl w:val="0"/>
          <w:numId w:val="48"/>
        </w:numPr>
      </w:pPr>
      <w:r>
        <w:t>Waktu tunggu</w:t>
      </w:r>
    </w:p>
    <w:p w14:paraId="7AEBC005" w14:textId="77777777" w:rsidR="004527F9" w:rsidRDefault="004527F9" w:rsidP="003E6F93">
      <w:pPr>
        <w:pStyle w:val="Heading3"/>
      </w:pPr>
      <w:bookmarkStart w:id="4144" w:name="_Toc135601449"/>
      <w:r>
        <w:t xml:space="preserve">Pemodelan Proses Bisnis kondisi </w:t>
      </w:r>
      <w:r>
        <w:rPr>
          <w:i/>
          <w:iCs/>
        </w:rPr>
        <w:t>As Is</w:t>
      </w:r>
      <w:bookmarkEnd w:id="4144"/>
      <w:r>
        <w:rPr>
          <w:i/>
          <w:iCs/>
        </w:rPr>
        <w:t xml:space="preserve"> </w:t>
      </w:r>
    </w:p>
    <w:p w14:paraId="41328C15" w14:textId="076846BC" w:rsidR="004527F9" w:rsidRDefault="004527F9" w:rsidP="00AC506A">
      <w:pPr>
        <w:ind w:left="720"/>
        <w:rPr>
          <w:rFonts w:eastAsiaTheme="majorEastAsia" w:cstheme="majorBidi"/>
          <w:bCs/>
          <w:szCs w:val="26"/>
        </w:rPr>
      </w:pPr>
      <w:r>
        <w:rPr>
          <w:rFonts w:eastAsiaTheme="majorEastAsia" w:cstheme="majorBidi"/>
          <w:bCs/>
          <w:szCs w:val="26"/>
        </w:rPr>
        <w:t xml:space="preserve">Kondisi Proses Bisnis saat ini seperti yang telah disebutkan pada Sub-Bab </w:t>
      </w:r>
      <w:r>
        <w:rPr>
          <w:rFonts w:eastAsiaTheme="majorEastAsia" w:cstheme="majorBidi"/>
          <w:bCs/>
          <w:szCs w:val="26"/>
        </w:rPr>
        <w:fldChar w:fldCharType="begin"/>
      </w:r>
      <w:r>
        <w:rPr>
          <w:rFonts w:eastAsiaTheme="majorEastAsia" w:cstheme="majorBidi"/>
          <w:bCs/>
          <w:szCs w:val="26"/>
        </w:rPr>
        <w:instrText xml:space="preserve"> REF _Ref125513991 \r \h  \* MERGEFORMAT </w:instrText>
      </w:r>
      <w:r>
        <w:rPr>
          <w:rFonts w:eastAsiaTheme="majorEastAsia" w:cstheme="majorBidi"/>
          <w:bCs/>
          <w:szCs w:val="26"/>
        </w:rPr>
      </w:r>
      <w:r>
        <w:rPr>
          <w:rFonts w:eastAsiaTheme="majorEastAsia" w:cstheme="majorBidi"/>
          <w:bCs/>
          <w:szCs w:val="26"/>
        </w:rPr>
        <w:fldChar w:fldCharType="separate"/>
      </w:r>
      <w:r w:rsidR="000D26C4">
        <w:rPr>
          <w:rFonts w:eastAsiaTheme="majorEastAsia" w:cstheme="majorBidi"/>
          <w:bCs/>
          <w:szCs w:val="26"/>
        </w:rPr>
        <w:t>3.11</w:t>
      </w:r>
      <w:r>
        <w:rPr>
          <w:rFonts w:eastAsiaTheme="majorEastAsia" w:cstheme="majorBidi"/>
          <w:bCs/>
          <w:szCs w:val="26"/>
        </w:rPr>
        <w:fldChar w:fldCharType="end"/>
      </w:r>
      <w:r>
        <w:rPr>
          <w:rFonts w:eastAsiaTheme="majorEastAsia" w:cstheme="majorBidi"/>
          <w:bCs/>
          <w:szCs w:val="26"/>
        </w:rPr>
        <w:t xml:space="preserve"> akan digambarkan kedalam sebuah BPMN agar dapat dilihat bagaimana alur proses yang berjalan, dan dapat disimulasikan bagaimana aliran pekerjaan yang dilakukan.</w:t>
      </w:r>
      <w:r w:rsidR="009468DF">
        <w:rPr>
          <w:rFonts w:eastAsiaTheme="majorEastAsia" w:cstheme="majorBidi"/>
          <w:bCs/>
          <w:szCs w:val="26"/>
        </w:rPr>
        <w:t xml:space="preserve"> Kondisi bisnis </w:t>
      </w:r>
      <w:r w:rsidR="00B83C2E">
        <w:rPr>
          <w:rFonts w:eastAsiaTheme="majorEastAsia" w:cstheme="majorBidi"/>
          <w:bCs/>
          <w:i/>
          <w:iCs/>
          <w:szCs w:val="26"/>
        </w:rPr>
        <w:t xml:space="preserve">as is </w:t>
      </w:r>
      <w:r w:rsidR="00B83C2E">
        <w:rPr>
          <w:rFonts w:eastAsiaTheme="majorEastAsia" w:cstheme="majorBidi"/>
          <w:bCs/>
          <w:szCs w:val="26"/>
        </w:rPr>
        <w:t>untuk grup proses manajemen proyek dapat dilihat pada</w:t>
      </w:r>
      <w:r w:rsidR="00904B2F">
        <w:rPr>
          <w:rFonts w:eastAsiaTheme="majorEastAsia" w:cstheme="majorBidi"/>
          <w:bCs/>
          <w:szCs w:val="26"/>
        </w:rPr>
        <w:t xml:space="preserve"> </w:t>
      </w:r>
      <w:r w:rsidR="00904B2F">
        <w:rPr>
          <w:rFonts w:eastAsiaTheme="majorEastAsia" w:cstheme="majorBidi"/>
          <w:bCs/>
          <w:szCs w:val="26"/>
        </w:rPr>
        <w:fldChar w:fldCharType="begin"/>
      </w:r>
      <w:r w:rsidR="00904B2F">
        <w:rPr>
          <w:rFonts w:eastAsiaTheme="majorEastAsia" w:cstheme="majorBidi"/>
          <w:bCs/>
          <w:szCs w:val="26"/>
        </w:rPr>
        <w:instrText xml:space="preserve"> REF _Ref128825682 \h </w:instrText>
      </w:r>
      <w:r w:rsidR="00904B2F">
        <w:rPr>
          <w:rFonts w:eastAsiaTheme="majorEastAsia" w:cstheme="majorBidi"/>
          <w:bCs/>
          <w:szCs w:val="26"/>
        </w:rPr>
      </w:r>
      <w:r w:rsidR="00904B2F">
        <w:rPr>
          <w:rFonts w:eastAsiaTheme="majorEastAsia" w:cstheme="majorBidi"/>
          <w:bCs/>
          <w:szCs w:val="26"/>
        </w:rPr>
        <w:fldChar w:fldCharType="separate"/>
      </w:r>
      <w:r w:rsidR="000D26C4">
        <w:t xml:space="preserve">Gambar </w:t>
      </w:r>
      <w:r w:rsidR="000D26C4">
        <w:rPr>
          <w:noProof/>
        </w:rPr>
        <w:t>3</w:t>
      </w:r>
      <w:r w:rsidR="000D26C4">
        <w:t>.</w:t>
      </w:r>
      <w:r w:rsidR="000D26C4">
        <w:rPr>
          <w:noProof/>
        </w:rPr>
        <w:t>20</w:t>
      </w:r>
      <w:r w:rsidR="00904B2F">
        <w:rPr>
          <w:rFonts w:eastAsiaTheme="majorEastAsia" w:cstheme="majorBidi"/>
          <w:bCs/>
          <w:szCs w:val="26"/>
        </w:rPr>
        <w:fldChar w:fldCharType="end"/>
      </w:r>
      <w:r w:rsidR="00904B2F">
        <w:rPr>
          <w:rFonts w:eastAsiaTheme="majorEastAsia" w:cstheme="majorBidi"/>
          <w:bCs/>
          <w:szCs w:val="26"/>
        </w:rPr>
        <w:t>.</w:t>
      </w:r>
    </w:p>
    <w:p w14:paraId="6D101BC8" w14:textId="663B955A" w:rsidR="0099737B" w:rsidRDefault="00B95DC7" w:rsidP="003E6F93">
      <w:pPr>
        <w:keepNext/>
        <w:ind w:left="720"/>
      </w:pPr>
      <w:r>
        <w:rPr>
          <w:noProof/>
        </w:rPr>
        <w:lastRenderedPageBreak/>
        <w:drawing>
          <wp:inline distT="0" distB="0" distL="0" distR="0" wp14:anchorId="5453F76A" wp14:editId="5C280E82">
            <wp:extent cx="5400040" cy="3227705"/>
            <wp:effectExtent l="0" t="0" r="0" b="0"/>
            <wp:docPr id="96" name="Picture 9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Diagram&#10;&#10;Description automatically generated"/>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400040" cy="3227705"/>
                    </a:xfrm>
                    <a:prstGeom prst="rect">
                      <a:avLst/>
                    </a:prstGeom>
                    <a:noFill/>
                    <a:ln>
                      <a:noFill/>
                    </a:ln>
                  </pic:spPr>
                </pic:pic>
              </a:graphicData>
            </a:graphic>
          </wp:inline>
        </w:drawing>
      </w:r>
    </w:p>
    <w:p w14:paraId="17CB4BE8" w14:textId="0A4DF7AB" w:rsidR="00B83C2E" w:rsidRDefault="0099737B" w:rsidP="00EE5E34">
      <w:pPr>
        <w:pStyle w:val="Caption"/>
      </w:pPr>
      <w:bookmarkStart w:id="4145" w:name="_Ref128825682"/>
      <w:bookmarkStart w:id="4146" w:name="_Toc135601505"/>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20</w:t>
      </w:r>
      <w:r w:rsidR="005A58B4">
        <w:rPr>
          <w:noProof/>
        </w:rPr>
        <w:fldChar w:fldCharType="end"/>
      </w:r>
      <w:bookmarkEnd w:id="4145"/>
      <w:r>
        <w:t xml:space="preserve"> BPMN Kondisi As is grup proses manajemen proyek</w:t>
      </w:r>
      <w:bookmarkEnd w:id="4146"/>
    </w:p>
    <w:p w14:paraId="2CD72A2A" w14:textId="04EF4DFE" w:rsidR="00EE3E98" w:rsidRDefault="00A85592" w:rsidP="00421BC7">
      <w:pPr>
        <w:ind w:left="720"/>
        <w:rPr>
          <w:ins w:id="4147" w:author="Ilham Nur Pratama" w:date="2023-05-21T22:47:00Z"/>
        </w:rPr>
      </w:pPr>
      <w:r>
        <w:t>Pada</w:t>
      </w:r>
      <w:r w:rsidR="00493239">
        <w:t xml:space="preserve"> </w:t>
      </w:r>
      <w:r w:rsidR="00493239">
        <w:fldChar w:fldCharType="begin"/>
      </w:r>
      <w:r w:rsidR="00493239">
        <w:instrText xml:space="preserve"> REF _Ref128825682 \h </w:instrText>
      </w:r>
      <w:r w:rsidR="00EE3E98">
        <w:instrText xml:space="preserve"> \* MERGEFORMAT </w:instrText>
      </w:r>
      <w:r w:rsidR="00493239">
        <w:fldChar w:fldCharType="separate"/>
      </w:r>
      <w:r w:rsidR="000D26C4">
        <w:t xml:space="preserve">Gambar </w:t>
      </w:r>
      <w:r w:rsidR="000D26C4">
        <w:rPr>
          <w:noProof/>
        </w:rPr>
        <w:t>3.20</w:t>
      </w:r>
      <w:r w:rsidR="00493239">
        <w:fldChar w:fldCharType="end"/>
      </w:r>
      <w:r w:rsidR="00567098">
        <w:t xml:space="preserve"> </w:t>
      </w:r>
      <w:r>
        <w:t xml:space="preserve">memiliki tiga </w:t>
      </w:r>
      <w:r w:rsidRPr="003E6F93">
        <w:rPr>
          <w:i/>
          <w:iCs/>
        </w:rPr>
        <w:t>exclusive gateway</w:t>
      </w:r>
      <w:r>
        <w:rPr>
          <w:i/>
          <w:iCs/>
        </w:rPr>
        <w:t xml:space="preserve"> </w:t>
      </w:r>
      <w:r>
        <w:t xml:space="preserve">yang pada simulasi akan diberikan probabilitas sesuai dengan kondisi nyata pada perusaahaan yang ditunjukkan pada </w:t>
      </w:r>
      <w:ins w:id="4148" w:author="Ilham Nur Pratama" w:date="2023-05-21T22:48:00Z">
        <w:r w:rsidR="00EE3E98">
          <w:fldChar w:fldCharType="begin"/>
        </w:r>
        <w:r w:rsidR="00EE3E98">
          <w:instrText xml:space="preserve"> REF _Ref135601737 \h </w:instrText>
        </w:r>
      </w:ins>
      <w:r w:rsidR="00EE3E98">
        <w:instrText xml:space="preserve"> \* MERGEFORMAT </w:instrText>
      </w:r>
      <w:r w:rsidR="00EE3E98">
        <w:fldChar w:fldCharType="separate"/>
      </w:r>
      <w:ins w:id="4149" w:author="Ilham Nur Pratama" w:date="2023-05-24T22:54:00Z">
        <w:r w:rsidR="000D26C4">
          <w:t xml:space="preserve">Tabel </w:t>
        </w:r>
        <w:r w:rsidR="000D26C4">
          <w:rPr>
            <w:noProof/>
          </w:rPr>
          <w:t>3.36</w:t>
        </w:r>
      </w:ins>
      <w:ins w:id="4150" w:author="Ilham Nur Pratama" w:date="2023-05-21T22:48:00Z">
        <w:r w:rsidR="00EE3E98">
          <w:fldChar w:fldCharType="end"/>
        </w:r>
      </w:ins>
    </w:p>
    <w:p w14:paraId="16C0E53E" w14:textId="2219283A" w:rsidR="00A85592" w:rsidDel="00EE3E98" w:rsidRDefault="002C7EB8" w:rsidP="008D061F">
      <w:pPr>
        <w:ind w:left="720"/>
        <w:rPr>
          <w:del w:id="4151" w:author="Ilham Nur Pratama" w:date="2023-05-21T22:48:00Z"/>
        </w:rPr>
      </w:pPr>
      <w:del w:id="4152" w:author="Ilham Nur Pratama" w:date="2023-05-21T22:48:00Z">
        <w:r w:rsidDel="00EE3E98">
          <w:fldChar w:fldCharType="begin"/>
        </w:r>
        <w:r w:rsidDel="00EE3E98">
          <w:delInstrText xml:space="preserve"> REF _Ref128831232 \h </w:delInstrText>
        </w:r>
        <w:r w:rsidDel="00EE3E98">
          <w:fldChar w:fldCharType="separate"/>
        </w:r>
      </w:del>
      <w:del w:id="4153"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11</w:delText>
        </w:r>
      </w:del>
      <w:del w:id="4154" w:author="Ilham Nur Pratama" w:date="2023-05-21T22:48:00Z">
        <w:r w:rsidDel="00EE3E98">
          <w:fldChar w:fldCharType="end"/>
        </w:r>
        <w:r w:rsidR="00605704" w:rsidDel="00EE3E98">
          <w:tab/>
        </w:r>
        <w:r w:rsidR="00A85592" w:rsidDel="00EE3E98">
          <w:delText>.</w:delText>
        </w:r>
      </w:del>
    </w:p>
    <w:p w14:paraId="6A793E7F" w14:textId="77777777" w:rsidR="009F4214" w:rsidRDefault="009F4214">
      <w:pPr>
        <w:ind w:left="720"/>
        <w:rPr>
          <w:ins w:id="4155" w:author="Ilham Nur Pratama" w:date="2023-05-21T22:21:00Z"/>
          <w:b/>
          <w:iCs/>
          <w:sz w:val="20"/>
          <w:szCs w:val="18"/>
        </w:rPr>
        <w:pPrChange w:id="4156" w:author="Ilham Nur Pratama" w:date="2023-05-21T22:48:00Z">
          <w:pPr>
            <w:spacing w:line="259" w:lineRule="auto"/>
            <w:jc w:val="left"/>
          </w:pPr>
        </w:pPrChange>
      </w:pPr>
      <w:bookmarkStart w:id="4157" w:name="_Ref128831232"/>
      <w:ins w:id="4158" w:author="Ilham Nur Pratama" w:date="2023-05-21T22:21:00Z">
        <w:r>
          <w:br w:type="page"/>
        </w:r>
      </w:ins>
    </w:p>
    <w:p w14:paraId="33D1F959" w14:textId="7DF65A02" w:rsidR="00493239" w:rsidRDefault="00493239" w:rsidP="00EE5E34">
      <w:pPr>
        <w:pStyle w:val="Caption"/>
      </w:pPr>
      <w:bookmarkStart w:id="4159" w:name="_Ref135601737"/>
      <w:bookmarkStart w:id="4160" w:name="_Toc135601570"/>
      <w:r>
        <w:lastRenderedPageBreak/>
        <w:t xml:space="preserve">Tabel </w:t>
      </w:r>
      <w:ins w:id="4161"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162"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163" w:author="Ilham Nur Pratama" w:date="2023-05-24T22:54:00Z">
        <w:r w:rsidR="000D26C4">
          <w:rPr>
            <w:noProof/>
          </w:rPr>
          <w:t>36</w:t>
        </w:r>
      </w:ins>
      <w:ins w:id="4164" w:author="Ilham Nur Pratama" w:date="2023-05-21T22:40:00Z">
        <w:r w:rsidR="00985B1D">
          <w:fldChar w:fldCharType="end"/>
        </w:r>
      </w:ins>
      <w:bookmarkEnd w:id="4159"/>
      <w:ins w:id="4165" w:author="ilham.nur@office.ui.ac.id" w:date="2023-03-28T20:25:00Z">
        <w:del w:id="4166" w:author="Ilham Nur Pratama" w:date="2023-05-16T21:59:00Z">
          <w:r w:rsidR="005B668B" w:rsidDel="00F848CE">
            <w:fldChar w:fldCharType="begin"/>
          </w:r>
          <w:r w:rsidR="005B668B" w:rsidDel="00F848CE">
            <w:delInstrText xml:space="preserve"> STYLEREF 1 \s </w:delInstrText>
          </w:r>
        </w:del>
      </w:ins>
      <w:del w:id="4167" w:author="Ilham Nur Pratama" w:date="2023-05-16T21:59:00Z">
        <w:r w:rsidR="005B668B" w:rsidDel="00F848CE">
          <w:fldChar w:fldCharType="separate"/>
        </w:r>
        <w:r w:rsidR="00B57DB5" w:rsidDel="00F848CE">
          <w:rPr>
            <w:noProof/>
          </w:rPr>
          <w:delText>3</w:delText>
        </w:r>
      </w:del>
      <w:ins w:id="4168" w:author="ilham.nur@office.ui.ac.id" w:date="2023-03-28T20:25:00Z">
        <w:del w:id="4169"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170" w:author="Ilham Nur Pratama" w:date="2023-05-16T21:59:00Z">
        <w:r w:rsidR="005A58B4">
          <w:fldChar w:fldCharType="separate"/>
        </w:r>
      </w:del>
      <w:ins w:id="4171" w:author="ilham.nur@office.ui.ac.id" w:date="2023-03-28T20:25:00Z">
        <w:del w:id="4172" w:author="Ilham Nur Pratama" w:date="2023-05-16T21:59:00Z">
          <w:r w:rsidR="005B668B" w:rsidDel="00F848CE">
            <w:fldChar w:fldCharType="end"/>
          </w:r>
        </w:del>
      </w:ins>
      <w:del w:id="4173"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1</w:delText>
        </w:r>
        <w:r w:rsidR="00B1186E" w:rsidDel="005B668B">
          <w:fldChar w:fldCharType="end"/>
        </w:r>
      </w:del>
      <w:bookmarkEnd w:id="4157"/>
      <w:r>
        <w:t xml:space="preserve"> Parameter </w:t>
      </w:r>
      <w:r w:rsidRPr="003E6F93">
        <w:rPr>
          <w:i/>
        </w:rPr>
        <w:t>exclusive gateway</w:t>
      </w:r>
      <w:r>
        <w:t xml:space="preserve"> BPMN as is</w:t>
      </w:r>
      <w:bookmarkEnd w:id="4160"/>
    </w:p>
    <w:tbl>
      <w:tblPr>
        <w:tblStyle w:val="TableGrid"/>
        <w:tblW w:w="0" w:type="auto"/>
        <w:tblInd w:w="720" w:type="dxa"/>
        <w:tblLook w:val="04A0" w:firstRow="1" w:lastRow="0" w:firstColumn="1" w:lastColumn="0" w:noHBand="0" w:noVBand="1"/>
      </w:tblPr>
      <w:tblGrid>
        <w:gridCol w:w="3877"/>
        <w:gridCol w:w="3897"/>
      </w:tblGrid>
      <w:tr w:rsidR="00774485" w14:paraId="76852AD6" w14:textId="77777777" w:rsidTr="00774485">
        <w:tc>
          <w:tcPr>
            <w:tcW w:w="3877" w:type="dxa"/>
            <w:shd w:val="clear" w:color="auto" w:fill="D0CECE" w:themeFill="background2" w:themeFillShade="E6"/>
          </w:tcPr>
          <w:p w14:paraId="293B975C" w14:textId="4BD0C128" w:rsidR="00743B31" w:rsidRPr="003E6F93" w:rsidRDefault="00743B31" w:rsidP="008D061F">
            <w:pPr>
              <w:rPr>
                <w:b/>
                <w:bCs/>
              </w:rPr>
            </w:pPr>
            <w:r w:rsidRPr="003E6F93">
              <w:rPr>
                <w:b/>
                <w:bCs/>
              </w:rPr>
              <w:t>Gateway</w:t>
            </w:r>
          </w:p>
        </w:tc>
        <w:tc>
          <w:tcPr>
            <w:tcW w:w="3897" w:type="dxa"/>
            <w:shd w:val="clear" w:color="auto" w:fill="D0CECE" w:themeFill="background2" w:themeFillShade="E6"/>
          </w:tcPr>
          <w:p w14:paraId="6E2A6B00" w14:textId="599E0F13" w:rsidR="00743B31" w:rsidRPr="003E6F93" w:rsidRDefault="00743B31" w:rsidP="008D061F">
            <w:pPr>
              <w:rPr>
                <w:b/>
                <w:bCs/>
              </w:rPr>
            </w:pPr>
            <w:r w:rsidRPr="003E6F93">
              <w:rPr>
                <w:b/>
                <w:bCs/>
              </w:rPr>
              <w:t>Probabilitas</w:t>
            </w:r>
            <w:r w:rsidR="00AB364B" w:rsidRPr="003E6F93">
              <w:rPr>
                <w:b/>
                <w:bCs/>
              </w:rPr>
              <w:t xml:space="preserve"> (%)</w:t>
            </w:r>
          </w:p>
        </w:tc>
      </w:tr>
      <w:tr w:rsidR="00493239" w14:paraId="49BCC721" w14:textId="77777777" w:rsidTr="003E6F93">
        <w:tc>
          <w:tcPr>
            <w:tcW w:w="7774" w:type="dxa"/>
            <w:gridSpan w:val="2"/>
            <w:shd w:val="clear" w:color="auto" w:fill="D0CECE" w:themeFill="background2" w:themeFillShade="E6"/>
          </w:tcPr>
          <w:p w14:paraId="2C3D60F1" w14:textId="75E167B9" w:rsidR="00493239" w:rsidRPr="003E6F93" w:rsidRDefault="00493239" w:rsidP="008D061F">
            <w:pPr>
              <w:rPr>
                <w:b/>
                <w:bCs/>
              </w:rPr>
            </w:pPr>
            <w:r w:rsidRPr="003E6F93">
              <w:rPr>
                <w:b/>
                <w:bCs/>
              </w:rPr>
              <w:t>Gateway 1</w:t>
            </w:r>
          </w:p>
        </w:tc>
      </w:tr>
      <w:tr w:rsidR="00743B31" w14:paraId="32F7F66B" w14:textId="77777777" w:rsidTr="003E6F93">
        <w:tc>
          <w:tcPr>
            <w:tcW w:w="3877" w:type="dxa"/>
          </w:tcPr>
          <w:p w14:paraId="6B19AA84" w14:textId="0273323B" w:rsidR="00743B31" w:rsidRDefault="00743B31" w:rsidP="008D061F">
            <w:r>
              <w:t>Konfirmasi sumber daya yang akan melakukan pekerjaan</w:t>
            </w:r>
          </w:p>
        </w:tc>
        <w:tc>
          <w:tcPr>
            <w:tcW w:w="3897" w:type="dxa"/>
          </w:tcPr>
          <w:p w14:paraId="52AF87C2" w14:textId="2F50CE31" w:rsidR="00743B31" w:rsidRDefault="00AB364B" w:rsidP="008D061F">
            <w:r>
              <w:t>80</w:t>
            </w:r>
          </w:p>
        </w:tc>
      </w:tr>
      <w:tr w:rsidR="00743B31" w14:paraId="30FE3258" w14:textId="77777777" w:rsidTr="003E6F93">
        <w:tc>
          <w:tcPr>
            <w:tcW w:w="3877" w:type="dxa"/>
          </w:tcPr>
          <w:p w14:paraId="5A14AE01" w14:textId="66CFB0A5" w:rsidR="00743B31" w:rsidRDefault="00743B31" w:rsidP="008D061F">
            <w:r>
              <w:t>Penentuan s</w:t>
            </w:r>
            <w:r w:rsidR="00B1060D">
              <w:t>umber daya yang akan melakukan pekerjaan</w:t>
            </w:r>
          </w:p>
        </w:tc>
        <w:tc>
          <w:tcPr>
            <w:tcW w:w="3897" w:type="dxa"/>
          </w:tcPr>
          <w:p w14:paraId="66644D81" w14:textId="37CD8A4B" w:rsidR="00743B31" w:rsidRDefault="00AB364B" w:rsidP="008D061F">
            <w:r>
              <w:t>20</w:t>
            </w:r>
          </w:p>
        </w:tc>
      </w:tr>
      <w:tr w:rsidR="00026763" w14:paraId="163D09C2" w14:textId="77777777" w:rsidTr="003E6F93">
        <w:tc>
          <w:tcPr>
            <w:tcW w:w="7774" w:type="dxa"/>
            <w:gridSpan w:val="2"/>
            <w:shd w:val="clear" w:color="auto" w:fill="D0CECE" w:themeFill="background2" w:themeFillShade="E6"/>
          </w:tcPr>
          <w:p w14:paraId="63CEF940" w14:textId="4CCA2B67" w:rsidR="00026763" w:rsidRPr="003E6F93" w:rsidRDefault="00026763" w:rsidP="008D061F">
            <w:pPr>
              <w:rPr>
                <w:b/>
                <w:bCs/>
              </w:rPr>
            </w:pPr>
            <w:r w:rsidRPr="003E6F93">
              <w:rPr>
                <w:b/>
                <w:bCs/>
              </w:rPr>
              <w:t>Gateway 2</w:t>
            </w:r>
          </w:p>
        </w:tc>
      </w:tr>
      <w:tr w:rsidR="00567098" w14:paraId="6A64D5DF" w14:textId="77777777" w:rsidTr="00493239">
        <w:tc>
          <w:tcPr>
            <w:tcW w:w="3877" w:type="dxa"/>
          </w:tcPr>
          <w:p w14:paraId="56459BEC" w14:textId="76F0F034" w:rsidR="00567098" w:rsidRDefault="00CD62C2" w:rsidP="008D061F">
            <w:r>
              <w:t xml:space="preserve">Eksekusi dilakukan oleh </w:t>
            </w:r>
            <w:r w:rsidR="0025340E" w:rsidRPr="003E6F93">
              <w:rPr>
                <w:i/>
                <w:iCs/>
              </w:rPr>
              <w:t>Developer/Provisioning Engineer/ Tester</w:t>
            </w:r>
          </w:p>
        </w:tc>
        <w:tc>
          <w:tcPr>
            <w:tcW w:w="3897" w:type="dxa"/>
          </w:tcPr>
          <w:p w14:paraId="477B908A" w14:textId="0E7C65EC" w:rsidR="00567098" w:rsidRDefault="00756B48" w:rsidP="008D061F">
            <w:r>
              <w:t>55</w:t>
            </w:r>
          </w:p>
        </w:tc>
      </w:tr>
      <w:tr w:rsidR="00567098" w14:paraId="28EFD339" w14:textId="77777777" w:rsidTr="00493239">
        <w:tc>
          <w:tcPr>
            <w:tcW w:w="3877" w:type="dxa"/>
          </w:tcPr>
          <w:p w14:paraId="7AC99F98" w14:textId="5CFA5CBB" w:rsidR="00567098" w:rsidRDefault="00803964" w:rsidP="008D061F">
            <w:r>
              <w:t xml:space="preserve">Eksekusi dilakukan oleh senior </w:t>
            </w:r>
            <w:r w:rsidRPr="00463C7A">
              <w:rPr>
                <w:i/>
                <w:iCs/>
              </w:rPr>
              <w:t>Developer/Provisioning Engineer/ Tester</w:t>
            </w:r>
          </w:p>
        </w:tc>
        <w:tc>
          <w:tcPr>
            <w:tcW w:w="3897" w:type="dxa"/>
          </w:tcPr>
          <w:p w14:paraId="23FC810F" w14:textId="71F0240C" w:rsidR="00567098" w:rsidRDefault="00506361" w:rsidP="008D061F">
            <w:r>
              <w:t>3</w:t>
            </w:r>
            <w:r w:rsidR="00756B48">
              <w:t>5</w:t>
            </w:r>
          </w:p>
        </w:tc>
      </w:tr>
      <w:tr w:rsidR="00CD62C2" w14:paraId="06AE3FC3" w14:textId="77777777" w:rsidTr="00493239">
        <w:tc>
          <w:tcPr>
            <w:tcW w:w="3877" w:type="dxa"/>
          </w:tcPr>
          <w:p w14:paraId="4E4F08F0" w14:textId="0E2C68D2" w:rsidR="00CD62C2" w:rsidRPr="003E6F93" w:rsidRDefault="00803964" w:rsidP="008D061F">
            <w:pPr>
              <w:rPr>
                <w:i/>
                <w:iCs/>
              </w:rPr>
            </w:pPr>
            <w:r>
              <w:t xml:space="preserve">Eksekusi dilakukan oleh </w:t>
            </w:r>
            <w:r w:rsidRPr="003E6F93">
              <w:rPr>
                <w:i/>
                <w:iCs/>
              </w:rPr>
              <w:t>outsource</w:t>
            </w:r>
            <w:r>
              <w:t xml:space="preserve"> </w:t>
            </w:r>
            <w:r>
              <w:rPr>
                <w:i/>
                <w:iCs/>
              </w:rPr>
              <w:t>officer</w:t>
            </w:r>
          </w:p>
        </w:tc>
        <w:tc>
          <w:tcPr>
            <w:tcW w:w="3897" w:type="dxa"/>
          </w:tcPr>
          <w:p w14:paraId="4916B1C2" w14:textId="643FBC51" w:rsidR="00CD62C2" w:rsidRDefault="00756B48" w:rsidP="008D061F">
            <w:r>
              <w:t>10</w:t>
            </w:r>
          </w:p>
        </w:tc>
      </w:tr>
      <w:tr w:rsidR="00026763" w14:paraId="60E1E653" w14:textId="77777777" w:rsidTr="003E6F93">
        <w:tc>
          <w:tcPr>
            <w:tcW w:w="7774" w:type="dxa"/>
            <w:gridSpan w:val="2"/>
            <w:shd w:val="clear" w:color="auto" w:fill="D0CECE" w:themeFill="background2" w:themeFillShade="E6"/>
          </w:tcPr>
          <w:p w14:paraId="37C6CE37" w14:textId="6E877E2F" w:rsidR="00026763" w:rsidRPr="003E6F93" w:rsidRDefault="00026763" w:rsidP="008D061F">
            <w:pPr>
              <w:rPr>
                <w:b/>
                <w:bCs/>
              </w:rPr>
            </w:pPr>
            <w:r w:rsidRPr="003E6F93">
              <w:rPr>
                <w:b/>
                <w:bCs/>
              </w:rPr>
              <w:t>Gateway 3</w:t>
            </w:r>
          </w:p>
        </w:tc>
      </w:tr>
      <w:tr w:rsidR="00567098" w14:paraId="3C31DBCF" w14:textId="77777777" w:rsidTr="00493239">
        <w:tc>
          <w:tcPr>
            <w:tcW w:w="3877" w:type="dxa"/>
          </w:tcPr>
          <w:p w14:paraId="7C96E5A9" w14:textId="14E676DC" w:rsidR="00567098" w:rsidRDefault="00F14F0A" w:rsidP="008D061F">
            <w:r>
              <w:t>Penutupan proyek</w:t>
            </w:r>
          </w:p>
        </w:tc>
        <w:tc>
          <w:tcPr>
            <w:tcW w:w="3897" w:type="dxa"/>
          </w:tcPr>
          <w:p w14:paraId="43F57FBA" w14:textId="6A437A69" w:rsidR="00567098" w:rsidRDefault="00692AE7" w:rsidP="008D061F">
            <w:r>
              <w:t>40</w:t>
            </w:r>
          </w:p>
        </w:tc>
      </w:tr>
      <w:tr w:rsidR="00567098" w14:paraId="05733825" w14:textId="77777777" w:rsidTr="00493239">
        <w:tc>
          <w:tcPr>
            <w:tcW w:w="3877" w:type="dxa"/>
          </w:tcPr>
          <w:p w14:paraId="1CC8FEE7" w14:textId="422845F5" w:rsidR="00567098" w:rsidRDefault="00F14F0A" w:rsidP="008D061F">
            <w:r>
              <w:t>Memasukan kebutuhan baru</w:t>
            </w:r>
            <w:r w:rsidR="00692AE7">
              <w:t xml:space="preserve"> akibat </w:t>
            </w:r>
            <w:r w:rsidR="00692AE7" w:rsidRPr="003E6F93">
              <w:rPr>
                <w:i/>
                <w:iCs/>
              </w:rPr>
              <w:t>change management</w:t>
            </w:r>
          </w:p>
        </w:tc>
        <w:tc>
          <w:tcPr>
            <w:tcW w:w="3897" w:type="dxa"/>
          </w:tcPr>
          <w:p w14:paraId="65E7B763" w14:textId="423B0EB3" w:rsidR="00567098" w:rsidRDefault="00692AE7" w:rsidP="008D061F">
            <w:r>
              <w:t>60</w:t>
            </w:r>
          </w:p>
        </w:tc>
      </w:tr>
    </w:tbl>
    <w:p w14:paraId="006BECDE" w14:textId="77777777" w:rsidR="00A85592" w:rsidRDefault="00A85592" w:rsidP="008D061F">
      <w:pPr>
        <w:ind w:left="720"/>
      </w:pPr>
    </w:p>
    <w:p w14:paraId="025DC883" w14:textId="19D7159C" w:rsidR="00854384" w:rsidRDefault="00854384" w:rsidP="00EE3E98">
      <w:pPr>
        <w:ind w:left="720"/>
      </w:pPr>
      <w:r>
        <w:t>Jumlah probabilitas pada</w:t>
      </w:r>
      <w:ins w:id="4174" w:author="Ilham Nur Pratama" w:date="2023-05-21T22:49:00Z">
        <w:r w:rsidR="00EE3E98">
          <w:t xml:space="preserve"> </w:t>
        </w:r>
        <w:r w:rsidR="00EE3E98">
          <w:fldChar w:fldCharType="begin"/>
        </w:r>
        <w:r w:rsidR="00EE3E98">
          <w:instrText xml:space="preserve"> REF _Ref135601737 \h  \* MERGEFORMAT </w:instrText>
        </w:r>
      </w:ins>
      <w:ins w:id="4175" w:author="Ilham Nur Pratama" w:date="2023-05-21T22:49:00Z">
        <w:r w:rsidR="00EE3E98">
          <w:fldChar w:fldCharType="separate"/>
        </w:r>
      </w:ins>
      <w:ins w:id="4176" w:author="Ilham Nur Pratama" w:date="2023-05-24T22:54:00Z">
        <w:r w:rsidR="000D26C4">
          <w:t xml:space="preserve">Tabel </w:t>
        </w:r>
        <w:r w:rsidR="000D26C4">
          <w:rPr>
            <w:noProof/>
          </w:rPr>
          <w:t>3.36</w:t>
        </w:r>
      </w:ins>
      <w:ins w:id="4177" w:author="Ilham Nur Pratama" w:date="2023-05-21T22:49:00Z">
        <w:r w:rsidR="00EE3E98">
          <w:fldChar w:fldCharType="end"/>
        </w:r>
      </w:ins>
      <w:del w:id="4178" w:author="Ilham Nur Pratama" w:date="2023-05-21T22:48:00Z">
        <w:r w:rsidDel="00EE3E98">
          <w:delText xml:space="preserve"> </w:delText>
        </w:r>
        <w:r w:rsidDel="00EE3E98">
          <w:fldChar w:fldCharType="begin"/>
        </w:r>
        <w:r w:rsidDel="00EE3E98">
          <w:delInstrText xml:space="preserve"> REF _Ref128831232 \h </w:delInstrText>
        </w:r>
      </w:del>
      <w:r w:rsidR="00EE3E98">
        <w:instrText xml:space="preserve"> \* MERGEFORMAT </w:instrText>
      </w:r>
      <w:del w:id="4179" w:author="Ilham Nur Pratama" w:date="2023-05-21T22:48:00Z">
        <w:r w:rsidDel="00EE3E98">
          <w:fldChar w:fldCharType="separate"/>
        </w:r>
      </w:del>
      <w:del w:id="4180"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11</w:delText>
        </w:r>
      </w:del>
      <w:del w:id="4181" w:author="Ilham Nur Pratama" w:date="2023-05-21T22:48:00Z">
        <w:r w:rsidDel="00EE3E98">
          <w:fldChar w:fldCharType="end"/>
        </w:r>
      </w:del>
      <w:r>
        <w:t xml:space="preserve">, didapatkan berdasarkan informasi dari pakar dan juga melihat dari tren </w:t>
      </w:r>
      <w:r w:rsidR="00217511">
        <w:t xml:space="preserve">yang berjalan pada PT Pembayaran Digital Indonesia. Probabilitas pada </w:t>
      </w:r>
      <w:r w:rsidR="00217511">
        <w:rPr>
          <w:i/>
          <w:iCs/>
        </w:rPr>
        <w:t xml:space="preserve">gateway 1 </w:t>
      </w:r>
      <w:r w:rsidR="00217511">
        <w:t>dibuat sebesar 80% untuk melakukan konfirmasi dan 20% untuk alur langsung ke penetapan sumber daya yang menetapkan, menunjukan kondisi saat ini untuk melakukan penentuan sumber daya</w:t>
      </w:r>
      <w:r w:rsidR="004D6599">
        <w:t>.</w:t>
      </w:r>
    </w:p>
    <w:p w14:paraId="4633217D" w14:textId="5C9D25E4" w:rsidR="004D6599" w:rsidRDefault="004D6599" w:rsidP="00EE3E98">
      <w:pPr>
        <w:ind w:left="720"/>
      </w:pPr>
      <w:r>
        <w:t xml:space="preserve">Probabiltas pada </w:t>
      </w:r>
      <w:r>
        <w:rPr>
          <w:i/>
          <w:iCs/>
        </w:rPr>
        <w:t xml:space="preserve">gateway 2 </w:t>
      </w:r>
      <w:r>
        <w:t>bernilai 55%, 35%, dan 1</w:t>
      </w:r>
      <w:r w:rsidR="00212EE1">
        <w:t xml:space="preserve">0 untuk </w:t>
      </w:r>
      <w:r w:rsidR="00212EE1" w:rsidRPr="00463C7A">
        <w:rPr>
          <w:i/>
          <w:iCs/>
        </w:rPr>
        <w:t>Developer/Provisioning Engineer/ Tester</w:t>
      </w:r>
      <w:r w:rsidR="00212EE1">
        <w:rPr>
          <w:i/>
          <w:iCs/>
        </w:rPr>
        <w:t xml:space="preserve">, </w:t>
      </w:r>
      <w:r w:rsidR="00212EE1">
        <w:t xml:space="preserve">senior </w:t>
      </w:r>
      <w:r w:rsidR="00212EE1" w:rsidRPr="00463C7A">
        <w:rPr>
          <w:i/>
          <w:iCs/>
        </w:rPr>
        <w:t>Developer/Provisioning Engineer/ Tester</w:t>
      </w:r>
      <w:r w:rsidR="00212EE1">
        <w:rPr>
          <w:i/>
          <w:iCs/>
        </w:rPr>
        <w:t xml:space="preserve">, </w:t>
      </w:r>
      <w:r w:rsidR="00212EE1">
        <w:t xml:space="preserve">dan </w:t>
      </w:r>
      <w:r w:rsidR="00212EE1">
        <w:rPr>
          <w:i/>
          <w:iCs/>
        </w:rPr>
        <w:t xml:space="preserve">outsource officer. </w:t>
      </w:r>
      <w:r w:rsidR="00212EE1">
        <w:t xml:space="preserve">Hal ini dikarenakan </w:t>
      </w:r>
      <w:r w:rsidR="004700DE">
        <w:t xml:space="preserve">hampir seluruh proyek pada PT Pembayaran Digital Indonesia dikerjakan oleh karyawan level 5, dan karyawan level 4 mengerjakan pekerjaan lebih sedikit dengan kompleksitas </w:t>
      </w:r>
      <w:r w:rsidR="004700DE">
        <w:lastRenderedPageBreak/>
        <w:t xml:space="preserve">lebih tinggi, dan sangat jarang adanya penggunaan </w:t>
      </w:r>
      <w:r w:rsidR="004700DE">
        <w:rPr>
          <w:i/>
          <w:iCs/>
        </w:rPr>
        <w:t>outsource officer</w:t>
      </w:r>
      <w:r w:rsidR="004700DE">
        <w:t xml:space="preserve"> untuk menyelesaikan proyek yang berjalan.</w:t>
      </w:r>
    </w:p>
    <w:p w14:paraId="1269DFB6" w14:textId="19BD247B" w:rsidR="008336E6" w:rsidRPr="006038FB" w:rsidRDefault="008336E6" w:rsidP="00EE3E98">
      <w:pPr>
        <w:ind w:left="720"/>
      </w:pPr>
      <w:r>
        <w:t>Probabilitas</w:t>
      </w:r>
      <w:r w:rsidR="006038FB">
        <w:t xml:space="preserve"> pada </w:t>
      </w:r>
      <w:r w:rsidR="006038FB">
        <w:rPr>
          <w:i/>
          <w:iCs/>
        </w:rPr>
        <w:t xml:space="preserve">gateway 3 </w:t>
      </w:r>
      <w:r w:rsidR="006038FB">
        <w:t xml:space="preserve">bernilai 40% dan 60% untuk penutupan proyek dan memasukan kebutuhan baru akibat </w:t>
      </w:r>
      <w:r w:rsidR="006038FB">
        <w:rPr>
          <w:i/>
          <w:iCs/>
        </w:rPr>
        <w:t>change management</w:t>
      </w:r>
      <w:r w:rsidR="006038FB">
        <w:t xml:space="preserve">. Hal ini diakibatkan oleh pendekatan manajemen proyek yang diadopsi oleh PT Pembayaran Digital Indonesia merupakan manajemen proyek hybrid antara </w:t>
      </w:r>
      <w:r w:rsidR="006038FB">
        <w:rPr>
          <w:i/>
          <w:iCs/>
        </w:rPr>
        <w:t xml:space="preserve">waterfall </w:t>
      </w:r>
      <w:r w:rsidR="006038FB">
        <w:t xml:space="preserve">dengan </w:t>
      </w:r>
      <w:r w:rsidR="006038FB">
        <w:rPr>
          <w:i/>
          <w:iCs/>
        </w:rPr>
        <w:t xml:space="preserve">agile, </w:t>
      </w:r>
      <w:r w:rsidR="006038FB">
        <w:t xml:space="preserve">yang mengakibatkan perubahan pada proyek sangat mungkin terjadi. Namun karena </w:t>
      </w:r>
    </w:p>
    <w:p w14:paraId="45497880" w14:textId="692FC559" w:rsidR="004547E4" w:rsidRDefault="007D273B" w:rsidP="00EE3E98">
      <w:pPr>
        <w:ind w:left="720"/>
      </w:pPr>
      <w:r>
        <w:t>K</w:t>
      </w:r>
      <w:r w:rsidR="004547E4">
        <w:t xml:space="preserve">ondisi pada </w:t>
      </w:r>
      <w:r w:rsidR="007C78F2">
        <w:fldChar w:fldCharType="begin"/>
      </w:r>
      <w:r w:rsidR="007C78F2">
        <w:instrText xml:space="preserve"> REF _Ref128825788 \h </w:instrText>
      </w:r>
      <w:r w:rsidR="008D061F">
        <w:instrText xml:space="preserve"> \* MERGEFORMAT </w:instrText>
      </w:r>
      <w:r w:rsidR="007C78F2">
        <w:fldChar w:fldCharType="separate"/>
      </w:r>
      <w:ins w:id="4182" w:author="Ilham Nur Pratama" w:date="2023-05-24T22:54:00Z">
        <w:r w:rsidR="000D26C4">
          <w:t xml:space="preserve">Tabel </w:t>
        </w:r>
        <w:r w:rsidR="000D26C4">
          <w:rPr>
            <w:noProof/>
          </w:rPr>
          <w:t>3.33</w:t>
        </w:r>
      </w:ins>
      <w:del w:id="4183" w:author="Ilham Nur Pratama" w:date="2023-05-17T20:22:00Z">
        <w:r w:rsidR="00B57DB5" w:rsidDel="0090687B">
          <w:delText xml:space="preserve">Tabel </w:delText>
        </w:r>
        <w:r w:rsidR="00B57DB5" w:rsidDel="0090687B">
          <w:rPr>
            <w:noProof/>
          </w:rPr>
          <w:delText>3.9</w:delText>
        </w:r>
      </w:del>
      <w:r w:rsidR="007C78F2">
        <w:fldChar w:fldCharType="end"/>
      </w:r>
      <w:r w:rsidR="007C78F2">
        <w:t xml:space="preserve"> dan </w:t>
      </w:r>
      <w:r w:rsidR="007C78F2">
        <w:fldChar w:fldCharType="begin"/>
      </w:r>
      <w:r w:rsidR="007C78F2">
        <w:instrText xml:space="preserve"> REF _Ref128825789 \h </w:instrText>
      </w:r>
      <w:r w:rsidR="008D061F">
        <w:instrText xml:space="preserve"> \* MERGEFORMAT </w:instrText>
      </w:r>
      <w:r w:rsidR="007C78F2">
        <w:fldChar w:fldCharType="separate"/>
      </w:r>
      <w:ins w:id="4184" w:author="Ilham Nur Pratama" w:date="2023-05-24T22:54:00Z">
        <w:r w:rsidR="000D26C4">
          <w:t xml:space="preserve">Tabel </w:t>
        </w:r>
        <w:r w:rsidR="000D26C4">
          <w:rPr>
            <w:noProof/>
          </w:rPr>
          <w:t>3.35</w:t>
        </w:r>
      </w:ins>
      <w:del w:id="4185" w:author="Ilham Nur Pratama" w:date="2023-05-17T20:22:00Z">
        <w:r w:rsidR="00B57DB5" w:rsidDel="0090687B">
          <w:delText xml:space="preserve">Tabel </w:delText>
        </w:r>
        <w:r w:rsidR="00B57DB5" w:rsidDel="0090687B">
          <w:rPr>
            <w:noProof/>
          </w:rPr>
          <w:delText>3.10</w:delText>
        </w:r>
      </w:del>
      <w:r w:rsidR="007C78F2">
        <w:fldChar w:fldCharType="end"/>
      </w:r>
      <w:r w:rsidR="007C78F2">
        <w:t xml:space="preserve"> </w:t>
      </w:r>
      <w:r w:rsidR="00745AF1">
        <w:t xml:space="preserve">akan </w:t>
      </w:r>
      <w:r w:rsidR="007C78F2">
        <w:t xml:space="preserve">disimulasikan pada BPMN </w:t>
      </w:r>
      <w:r w:rsidR="00C72E20">
        <w:t xml:space="preserve">pada </w:t>
      </w:r>
      <w:r w:rsidR="00C72E20">
        <w:fldChar w:fldCharType="begin"/>
      </w:r>
      <w:r w:rsidR="00C72E20">
        <w:instrText xml:space="preserve"> REF _Ref128825682 \h </w:instrText>
      </w:r>
      <w:r w:rsidR="00EE3E98">
        <w:instrText xml:space="preserve"> \* MERGEFORMAT </w:instrText>
      </w:r>
      <w:r w:rsidR="00C72E20">
        <w:fldChar w:fldCharType="separate"/>
      </w:r>
      <w:r w:rsidR="000D26C4">
        <w:t xml:space="preserve">Gambar </w:t>
      </w:r>
      <w:r w:rsidR="000D26C4">
        <w:rPr>
          <w:noProof/>
        </w:rPr>
        <w:t>3.20</w:t>
      </w:r>
      <w:r w:rsidR="00C72E20">
        <w:fldChar w:fldCharType="end"/>
      </w:r>
      <w:r w:rsidR="00C72E20">
        <w:t xml:space="preserve"> </w:t>
      </w:r>
      <w:r w:rsidR="00745AF1">
        <w:t xml:space="preserve">untuk </w:t>
      </w:r>
      <w:r w:rsidR="007C78F2">
        <w:t>didapatkan data hasil simulasi proses bi</w:t>
      </w:r>
      <w:r w:rsidR="008D061F">
        <w:t>sni</w:t>
      </w:r>
      <w:r w:rsidR="00745AF1">
        <w:t>s</w:t>
      </w:r>
      <w:r w:rsidR="008D061F">
        <w:t>.</w:t>
      </w:r>
      <w:r w:rsidR="00745AF1">
        <w:t xml:space="preserve"> </w:t>
      </w:r>
    </w:p>
    <w:p w14:paraId="35FC6605" w14:textId="39EB9E55" w:rsidR="008D061F" w:rsidRDefault="009E503C" w:rsidP="00EE3E98">
      <w:pPr>
        <w:ind w:left="720"/>
      </w:pPr>
      <w:r>
        <w:t xml:space="preserve">Jumlah interval proyek baru </w:t>
      </w:r>
      <w:r w:rsidR="00B93230">
        <w:t xml:space="preserve">yang dimasukan pada simulator </w:t>
      </w:r>
      <w:r>
        <w:t>di atur sejumlah 3 hari, mengikuti</w:t>
      </w:r>
      <w:r w:rsidR="007832BC">
        <w:t xml:space="preserve"> jumlah proyek rerata yang masuk ke PT Pembayaran Digital Indonesia</w:t>
      </w:r>
      <w:r w:rsidR="003F3A72">
        <w:t>,</w:t>
      </w:r>
      <w:r w:rsidR="00F528FC">
        <w:t xml:space="preserve"> dan jumlah </w:t>
      </w:r>
      <w:r w:rsidR="00D421BF">
        <w:t>simulasi yang dilakukan sebanyak 625 Proses yang merepresentasikan jumlah proyek yang dikerjakan oleh</w:t>
      </w:r>
      <w:r w:rsidR="003F3A72">
        <w:t xml:space="preserve"> PT Pembayaran Digital Indonesia</w:t>
      </w:r>
      <w:r w:rsidR="003C7EB5">
        <w:t xml:space="preserve">. </w:t>
      </w:r>
      <w:r w:rsidR="002A323F">
        <w:t>Berdasarkan hasil simulasi</w:t>
      </w:r>
      <w:bookmarkStart w:id="4186" w:name="_Toc128821581"/>
      <w:bookmarkEnd w:id="4186"/>
      <w:r w:rsidR="002A323F">
        <w:t xml:space="preserve"> yang dijalankan didapatkan</w:t>
      </w:r>
      <w:r w:rsidR="00D25CBC">
        <w:t xml:space="preserve"> hasil yang ditunjukkan pada </w:t>
      </w:r>
      <w:r w:rsidR="00444AB8">
        <w:fldChar w:fldCharType="begin"/>
      </w:r>
      <w:r w:rsidR="00444AB8">
        <w:instrText xml:space="preserve"> REF _Ref128838596 \h </w:instrText>
      </w:r>
      <w:r w:rsidR="00995256">
        <w:instrText xml:space="preserve"> \* MERGEFORMAT </w:instrText>
      </w:r>
      <w:r w:rsidR="00444AB8">
        <w:fldChar w:fldCharType="separate"/>
      </w:r>
      <w:ins w:id="4187" w:author="Ilham Nur Pratama" w:date="2023-05-24T22:54:00Z">
        <w:r w:rsidR="000D26C4">
          <w:t xml:space="preserve">Tabel </w:t>
        </w:r>
        <w:r w:rsidR="000D26C4">
          <w:rPr>
            <w:noProof/>
          </w:rPr>
          <w:t>3.37</w:t>
        </w:r>
      </w:ins>
      <w:del w:id="4188" w:author="Ilham Nur Pratama" w:date="2023-05-17T20:22:00Z">
        <w:r w:rsidR="00B57DB5" w:rsidDel="0090687B">
          <w:delText xml:space="preserve">Tabel </w:delText>
        </w:r>
        <w:r w:rsidR="00B57DB5" w:rsidDel="0090687B">
          <w:rPr>
            <w:noProof/>
          </w:rPr>
          <w:delText>3.12</w:delText>
        </w:r>
      </w:del>
      <w:r w:rsidR="00444AB8">
        <w:fldChar w:fldCharType="end"/>
      </w:r>
      <w:r w:rsidR="001253E8">
        <w:t>.</w:t>
      </w:r>
    </w:p>
    <w:p w14:paraId="750C92B8" w14:textId="40523C38" w:rsidR="00444AB8" w:rsidRDefault="00444AB8" w:rsidP="00EE5E34">
      <w:pPr>
        <w:pStyle w:val="Caption"/>
      </w:pPr>
      <w:bookmarkStart w:id="4189" w:name="_Ref128838596"/>
      <w:bookmarkStart w:id="4190" w:name="_Toc135601571"/>
      <w:r>
        <w:t xml:space="preserve">Tabel </w:t>
      </w:r>
      <w:ins w:id="4191"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192"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193" w:author="Ilham Nur Pratama" w:date="2023-05-24T22:54:00Z">
        <w:r w:rsidR="000D26C4">
          <w:rPr>
            <w:noProof/>
          </w:rPr>
          <w:t>37</w:t>
        </w:r>
      </w:ins>
      <w:ins w:id="4194" w:author="Ilham Nur Pratama" w:date="2023-05-21T22:40:00Z">
        <w:r w:rsidR="00985B1D">
          <w:fldChar w:fldCharType="end"/>
        </w:r>
      </w:ins>
      <w:ins w:id="4195" w:author="ilham.nur@office.ui.ac.id" w:date="2023-03-28T20:25:00Z">
        <w:del w:id="4196" w:author="Ilham Nur Pratama" w:date="2023-05-16T21:59:00Z">
          <w:r w:rsidR="005B668B" w:rsidDel="00F848CE">
            <w:fldChar w:fldCharType="begin"/>
          </w:r>
          <w:r w:rsidR="005B668B" w:rsidDel="00F848CE">
            <w:delInstrText xml:space="preserve"> STYLEREF 1 \s </w:delInstrText>
          </w:r>
        </w:del>
      </w:ins>
      <w:del w:id="4197" w:author="Ilham Nur Pratama" w:date="2023-05-16T21:59:00Z">
        <w:r w:rsidR="005B668B" w:rsidDel="00F848CE">
          <w:fldChar w:fldCharType="separate"/>
        </w:r>
        <w:r w:rsidR="00B57DB5" w:rsidDel="00F848CE">
          <w:rPr>
            <w:noProof/>
          </w:rPr>
          <w:delText>3</w:delText>
        </w:r>
      </w:del>
      <w:ins w:id="4198" w:author="ilham.nur@office.ui.ac.id" w:date="2023-03-28T20:25:00Z">
        <w:del w:id="4199"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200" w:author="Ilham Nur Pratama" w:date="2023-05-16T21:59:00Z">
        <w:r w:rsidR="005A58B4">
          <w:fldChar w:fldCharType="separate"/>
        </w:r>
      </w:del>
      <w:ins w:id="4201" w:author="ilham.nur@office.ui.ac.id" w:date="2023-03-28T20:25:00Z">
        <w:del w:id="4202" w:author="Ilham Nur Pratama" w:date="2023-05-16T21:59:00Z">
          <w:r w:rsidR="005B668B" w:rsidDel="00F848CE">
            <w:fldChar w:fldCharType="end"/>
          </w:r>
        </w:del>
      </w:ins>
      <w:del w:id="4203"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2</w:delText>
        </w:r>
        <w:r w:rsidR="00B1186E" w:rsidDel="005B668B">
          <w:fldChar w:fldCharType="end"/>
        </w:r>
      </w:del>
      <w:bookmarkEnd w:id="4189"/>
      <w:r>
        <w:t xml:space="preserve"> Hasil Simulasi BPMN </w:t>
      </w:r>
      <w:r w:rsidR="00F54618" w:rsidRPr="003E6F93">
        <w:rPr>
          <w:i/>
        </w:rPr>
        <w:t>a</w:t>
      </w:r>
      <w:r w:rsidRPr="003E6F93">
        <w:rPr>
          <w:i/>
        </w:rPr>
        <w:t xml:space="preserve">s </w:t>
      </w:r>
      <w:r w:rsidR="00F54618" w:rsidRPr="003E6F93">
        <w:rPr>
          <w:i/>
        </w:rPr>
        <w:t>i</w:t>
      </w:r>
      <w:r w:rsidRPr="003E6F93">
        <w:rPr>
          <w:i/>
        </w:rPr>
        <w:t>s</w:t>
      </w:r>
      <w:bookmarkEnd w:id="4190"/>
    </w:p>
    <w:tbl>
      <w:tblPr>
        <w:tblStyle w:val="TableGrid"/>
        <w:tblW w:w="0" w:type="auto"/>
        <w:tblInd w:w="720" w:type="dxa"/>
        <w:tblLook w:val="04A0" w:firstRow="1" w:lastRow="0" w:firstColumn="1" w:lastColumn="0" w:noHBand="0" w:noVBand="1"/>
      </w:tblPr>
      <w:tblGrid>
        <w:gridCol w:w="1945"/>
        <w:gridCol w:w="1943"/>
        <w:gridCol w:w="1943"/>
        <w:gridCol w:w="1943"/>
      </w:tblGrid>
      <w:tr w:rsidR="006F6FCC" w14:paraId="1F0ECDC7" w14:textId="159108A2" w:rsidTr="003E6F93">
        <w:tc>
          <w:tcPr>
            <w:tcW w:w="1945" w:type="dxa"/>
          </w:tcPr>
          <w:p w14:paraId="2FA8F8CC" w14:textId="7E41C197" w:rsidR="006F6FCC" w:rsidRPr="003E6F93" w:rsidRDefault="006F6FCC" w:rsidP="004547E4">
            <w:pPr>
              <w:rPr>
                <w:b/>
                <w:bCs/>
                <w:sz w:val="20"/>
                <w:szCs w:val="18"/>
              </w:rPr>
            </w:pPr>
            <w:r w:rsidRPr="003E6F93">
              <w:rPr>
                <w:b/>
                <w:bCs/>
                <w:sz w:val="20"/>
                <w:szCs w:val="18"/>
              </w:rPr>
              <w:t>Parameter</w:t>
            </w:r>
          </w:p>
        </w:tc>
        <w:tc>
          <w:tcPr>
            <w:tcW w:w="1943" w:type="dxa"/>
          </w:tcPr>
          <w:p w14:paraId="005D86F3" w14:textId="4E205EAB" w:rsidR="006F6FCC" w:rsidRPr="003E6F93" w:rsidRDefault="006F6FCC" w:rsidP="004547E4">
            <w:pPr>
              <w:rPr>
                <w:b/>
                <w:bCs/>
                <w:sz w:val="20"/>
                <w:szCs w:val="18"/>
              </w:rPr>
            </w:pPr>
            <w:r w:rsidRPr="003E6F93">
              <w:rPr>
                <w:b/>
                <w:bCs/>
                <w:sz w:val="20"/>
                <w:szCs w:val="18"/>
              </w:rPr>
              <w:t>Minimum</w:t>
            </w:r>
          </w:p>
        </w:tc>
        <w:tc>
          <w:tcPr>
            <w:tcW w:w="1943" w:type="dxa"/>
          </w:tcPr>
          <w:p w14:paraId="1E0BE1F3" w14:textId="55ED6DD1" w:rsidR="006F6FCC" w:rsidRPr="003E6F93" w:rsidRDefault="006F6FCC" w:rsidP="004547E4">
            <w:pPr>
              <w:rPr>
                <w:b/>
                <w:bCs/>
                <w:sz w:val="20"/>
                <w:szCs w:val="18"/>
              </w:rPr>
            </w:pPr>
            <w:r w:rsidRPr="003E6F93">
              <w:rPr>
                <w:b/>
                <w:bCs/>
                <w:sz w:val="20"/>
                <w:szCs w:val="18"/>
              </w:rPr>
              <w:t>Rerata</w:t>
            </w:r>
          </w:p>
        </w:tc>
        <w:tc>
          <w:tcPr>
            <w:tcW w:w="1943" w:type="dxa"/>
          </w:tcPr>
          <w:p w14:paraId="7804E41F" w14:textId="32D2DB6B" w:rsidR="006F6FCC" w:rsidRPr="003E6F93" w:rsidRDefault="006F6FCC" w:rsidP="004547E4">
            <w:pPr>
              <w:rPr>
                <w:b/>
                <w:bCs/>
                <w:sz w:val="20"/>
                <w:szCs w:val="18"/>
              </w:rPr>
            </w:pPr>
            <w:r w:rsidRPr="003E6F93">
              <w:rPr>
                <w:b/>
                <w:bCs/>
                <w:sz w:val="20"/>
                <w:szCs w:val="18"/>
              </w:rPr>
              <w:t>Maksimum</w:t>
            </w:r>
          </w:p>
        </w:tc>
      </w:tr>
      <w:tr w:rsidR="006F6FCC" w14:paraId="57ED5B03" w14:textId="49808BEC" w:rsidTr="003E6F93">
        <w:tc>
          <w:tcPr>
            <w:tcW w:w="1945" w:type="dxa"/>
          </w:tcPr>
          <w:p w14:paraId="15F9194C" w14:textId="23E94BCA" w:rsidR="006F6FCC" w:rsidRPr="003E6F93" w:rsidRDefault="0074665E" w:rsidP="004547E4">
            <w:pPr>
              <w:rPr>
                <w:sz w:val="20"/>
                <w:szCs w:val="18"/>
              </w:rPr>
            </w:pPr>
            <w:r w:rsidRPr="003E6F93">
              <w:rPr>
                <w:sz w:val="20"/>
                <w:szCs w:val="18"/>
              </w:rPr>
              <w:t>Lama satu proses berjalan</w:t>
            </w:r>
            <w:r w:rsidR="005637A4">
              <w:rPr>
                <w:sz w:val="20"/>
                <w:szCs w:val="18"/>
              </w:rPr>
              <w:t xml:space="preserve"> (Memperhitungkan waktu libur)</w:t>
            </w:r>
          </w:p>
        </w:tc>
        <w:tc>
          <w:tcPr>
            <w:tcW w:w="1943" w:type="dxa"/>
          </w:tcPr>
          <w:p w14:paraId="104C3DD9" w14:textId="35A7AEA6" w:rsidR="006F6FCC" w:rsidRPr="003E6F93" w:rsidRDefault="00CE08AB" w:rsidP="004547E4">
            <w:pPr>
              <w:rPr>
                <w:sz w:val="20"/>
                <w:szCs w:val="18"/>
              </w:rPr>
            </w:pPr>
            <w:r w:rsidRPr="003E6F93">
              <w:rPr>
                <w:sz w:val="20"/>
                <w:szCs w:val="18"/>
              </w:rPr>
              <w:t>8</w:t>
            </w:r>
            <w:r w:rsidR="004C78F6">
              <w:rPr>
                <w:sz w:val="20"/>
                <w:szCs w:val="18"/>
              </w:rPr>
              <w:t>,</w:t>
            </w:r>
            <w:r w:rsidRPr="003E6F93">
              <w:rPr>
                <w:sz w:val="20"/>
                <w:szCs w:val="18"/>
              </w:rPr>
              <w:t>5 Minggu</w:t>
            </w:r>
          </w:p>
        </w:tc>
        <w:tc>
          <w:tcPr>
            <w:tcW w:w="1943" w:type="dxa"/>
          </w:tcPr>
          <w:p w14:paraId="7A0BED05" w14:textId="2915FAFC" w:rsidR="006F6FCC" w:rsidRPr="003E6F93" w:rsidRDefault="00672409" w:rsidP="004547E4">
            <w:pPr>
              <w:rPr>
                <w:sz w:val="20"/>
                <w:szCs w:val="18"/>
              </w:rPr>
            </w:pPr>
            <w:r w:rsidRPr="003E6F93">
              <w:rPr>
                <w:sz w:val="20"/>
                <w:szCs w:val="18"/>
              </w:rPr>
              <w:t>47</w:t>
            </w:r>
            <w:r w:rsidR="004C78F6">
              <w:rPr>
                <w:sz w:val="20"/>
                <w:szCs w:val="18"/>
              </w:rPr>
              <w:t>,</w:t>
            </w:r>
            <w:r w:rsidRPr="003E6F93">
              <w:rPr>
                <w:sz w:val="20"/>
                <w:szCs w:val="18"/>
              </w:rPr>
              <w:t>1 Minggu</w:t>
            </w:r>
          </w:p>
        </w:tc>
        <w:tc>
          <w:tcPr>
            <w:tcW w:w="1943" w:type="dxa"/>
          </w:tcPr>
          <w:p w14:paraId="6384C5C8" w14:textId="6EE568AA" w:rsidR="006F6FCC" w:rsidRPr="003E6F93" w:rsidRDefault="00CE08AB" w:rsidP="004547E4">
            <w:pPr>
              <w:rPr>
                <w:sz w:val="20"/>
                <w:szCs w:val="18"/>
              </w:rPr>
            </w:pPr>
            <w:r w:rsidRPr="003E6F93">
              <w:rPr>
                <w:sz w:val="20"/>
                <w:szCs w:val="18"/>
              </w:rPr>
              <w:t>99</w:t>
            </w:r>
            <w:r w:rsidR="004C78F6">
              <w:rPr>
                <w:sz w:val="20"/>
                <w:szCs w:val="18"/>
              </w:rPr>
              <w:t>,</w:t>
            </w:r>
            <w:r w:rsidRPr="003E6F93">
              <w:rPr>
                <w:sz w:val="20"/>
                <w:szCs w:val="18"/>
              </w:rPr>
              <w:t>4 minggu</w:t>
            </w:r>
          </w:p>
        </w:tc>
      </w:tr>
      <w:tr w:rsidR="005637A4" w14:paraId="496F60CE" w14:textId="77777777" w:rsidTr="006F6FCC">
        <w:tc>
          <w:tcPr>
            <w:tcW w:w="1945" w:type="dxa"/>
          </w:tcPr>
          <w:p w14:paraId="00705F98" w14:textId="7D771FBD" w:rsidR="005637A4" w:rsidRPr="005637A4" w:rsidRDefault="005637A4" w:rsidP="004547E4">
            <w:pPr>
              <w:rPr>
                <w:sz w:val="20"/>
                <w:szCs w:val="18"/>
              </w:rPr>
            </w:pPr>
            <w:r w:rsidRPr="007A783D">
              <w:rPr>
                <w:sz w:val="20"/>
                <w:szCs w:val="18"/>
              </w:rPr>
              <w:t>Lama satu proses berjalan</w:t>
            </w:r>
            <w:r>
              <w:rPr>
                <w:sz w:val="20"/>
                <w:szCs w:val="18"/>
              </w:rPr>
              <w:t xml:space="preserve"> (Netto)</w:t>
            </w:r>
          </w:p>
        </w:tc>
        <w:tc>
          <w:tcPr>
            <w:tcW w:w="1943" w:type="dxa"/>
          </w:tcPr>
          <w:p w14:paraId="720FF97F" w14:textId="271941F0" w:rsidR="005637A4" w:rsidRPr="005637A4" w:rsidRDefault="004C78F6" w:rsidP="004547E4">
            <w:pPr>
              <w:rPr>
                <w:sz w:val="20"/>
                <w:szCs w:val="18"/>
              </w:rPr>
            </w:pPr>
            <w:r>
              <w:rPr>
                <w:sz w:val="20"/>
                <w:szCs w:val="18"/>
              </w:rPr>
              <w:t>2,2 Minggu</w:t>
            </w:r>
          </w:p>
        </w:tc>
        <w:tc>
          <w:tcPr>
            <w:tcW w:w="1943" w:type="dxa"/>
          </w:tcPr>
          <w:p w14:paraId="69E36E94" w14:textId="6EADF653" w:rsidR="005637A4" w:rsidRPr="005637A4" w:rsidRDefault="006A1412" w:rsidP="004547E4">
            <w:pPr>
              <w:rPr>
                <w:sz w:val="20"/>
                <w:szCs w:val="18"/>
              </w:rPr>
            </w:pPr>
            <w:r>
              <w:rPr>
                <w:sz w:val="20"/>
                <w:szCs w:val="18"/>
              </w:rPr>
              <w:t>12,4 Minggu</w:t>
            </w:r>
          </w:p>
        </w:tc>
        <w:tc>
          <w:tcPr>
            <w:tcW w:w="1943" w:type="dxa"/>
          </w:tcPr>
          <w:p w14:paraId="5516094B" w14:textId="6463104C" w:rsidR="005637A4" w:rsidRPr="005637A4" w:rsidRDefault="006A1412" w:rsidP="004547E4">
            <w:pPr>
              <w:rPr>
                <w:sz w:val="20"/>
                <w:szCs w:val="18"/>
              </w:rPr>
            </w:pPr>
            <w:r>
              <w:rPr>
                <w:sz w:val="20"/>
                <w:szCs w:val="18"/>
              </w:rPr>
              <w:t>26,3 Minggu</w:t>
            </w:r>
          </w:p>
        </w:tc>
      </w:tr>
      <w:tr w:rsidR="00672409" w14:paraId="5C2D2A60" w14:textId="77777777" w:rsidTr="006F6FCC">
        <w:tc>
          <w:tcPr>
            <w:tcW w:w="1945" w:type="dxa"/>
          </w:tcPr>
          <w:p w14:paraId="38E38EFC" w14:textId="7D8156DF" w:rsidR="00672409" w:rsidRPr="003E6F93" w:rsidRDefault="00672409" w:rsidP="004547E4">
            <w:pPr>
              <w:rPr>
                <w:sz w:val="20"/>
                <w:szCs w:val="18"/>
              </w:rPr>
            </w:pPr>
            <w:r w:rsidRPr="003E6F93">
              <w:rPr>
                <w:sz w:val="20"/>
                <w:szCs w:val="18"/>
              </w:rPr>
              <w:t>Biaya satu proses berjalan</w:t>
            </w:r>
          </w:p>
        </w:tc>
        <w:tc>
          <w:tcPr>
            <w:tcW w:w="1943" w:type="dxa"/>
          </w:tcPr>
          <w:p w14:paraId="0CF129B9" w14:textId="49748649" w:rsidR="00672409" w:rsidRPr="003E6F93" w:rsidRDefault="00202502" w:rsidP="004547E4">
            <w:pPr>
              <w:rPr>
                <w:sz w:val="20"/>
                <w:szCs w:val="18"/>
              </w:rPr>
            </w:pPr>
            <w:r w:rsidRPr="003E6F93">
              <w:rPr>
                <w:sz w:val="20"/>
                <w:szCs w:val="18"/>
              </w:rPr>
              <w:t>Rp.</w:t>
            </w:r>
            <w:r w:rsidR="00E07CBD">
              <w:rPr>
                <w:sz w:val="20"/>
                <w:szCs w:val="18"/>
              </w:rPr>
              <w:t>10</w:t>
            </w:r>
            <w:r w:rsidRPr="003E6F93">
              <w:rPr>
                <w:sz w:val="20"/>
                <w:szCs w:val="18"/>
              </w:rPr>
              <w:t>.0</w:t>
            </w:r>
            <w:r w:rsidR="00E07CBD">
              <w:rPr>
                <w:sz w:val="20"/>
                <w:szCs w:val="18"/>
              </w:rPr>
              <w:t>2</w:t>
            </w:r>
            <w:r w:rsidRPr="003E6F93">
              <w:rPr>
                <w:sz w:val="20"/>
                <w:szCs w:val="18"/>
              </w:rPr>
              <w:t>0.000</w:t>
            </w:r>
          </w:p>
        </w:tc>
        <w:tc>
          <w:tcPr>
            <w:tcW w:w="1943" w:type="dxa"/>
          </w:tcPr>
          <w:p w14:paraId="1ADA5F53" w14:textId="665A9167" w:rsidR="00672409" w:rsidRPr="003E6F93" w:rsidRDefault="00202502" w:rsidP="004547E4">
            <w:pPr>
              <w:rPr>
                <w:sz w:val="20"/>
                <w:szCs w:val="18"/>
              </w:rPr>
            </w:pPr>
            <w:r w:rsidRPr="003E6F93">
              <w:rPr>
                <w:sz w:val="20"/>
                <w:szCs w:val="18"/>
              </w:rPr>
              <w:t>Rp.</w:t>
            </w:r>
            <w:r w:rsidR="001C6D5B">
              <w:rPr>
                <w:sz w:val="20"/>
                <w:szCs w:val="18"/>
              </w:rPr>
              <w:t>44</w:t>
            </w:r>
            <w:r w:rsidR="002921BE" w:rsidRPr="003E6F93">
              <w:rPr>
                <w:sz w:val="20"/>
                <w:szCs w:val="18"/>
              </w:rPr>
              <w:t>.</w:t>
            </w:r>
            <w:r w:rsidR="001C6D5B">
              <w:rPr>
                <w:sz w:val="20"/>
                <w:szCs w:val="18"/>
              </w:rPr>
              <w:t>751</w:t>
            </w:r>
            <w:r w:rsidR="002921BE" w:rsidRPr="003E6F93">
              <w:rPr>
                <w:sz w:val="20"/>
                <w:szCs w:val="18"/>
              </w:rPr>
              <w:t>.</w:t>
            </w:r>
            <w:r w:rsidR="001C6D5B">
              <w:rPr>
                <w:sz w:val="20"/>
                <w:szCs w:val="18"/>
              </w:rPr>
              <w:t>0</w:t>
            </w:r>
            <w:r w:rsidR="002921BE" w:rsidRPr="003E6F93">
              <w:rPr>
                <w:sz w:val="20"/>
                <w:szCs w:val="18"/>
              </w:rPr>
              <w:t>00</w:t>
            </w:r>
          </w:p>
        </w:tc>
        <w:tc>
          <w:tcPr>
            <w:tcW w:w="1943" w:type="dxa"/>
          </w:tcPr>
          <w:p w14:paraId="4687A0B5" w14:textId="36240C7E" w:rsidR="00672409" w:rsidRPr="003E6F93" w:rsidRDefault="001E782C" w:rsidP="004547E4">
            <w:pPr>
              <w:rPr>
                <w:sz w:val="20"/>
                <w:szCs w:val="18"/>
              </w:rPr>
            </w:pPr>
            <w:r w:rsidRPr="003E6F93">
              <w:rPr>
                <w:sz w:val="20"/>
                <w:szCs w:val="18"/>
              </w:rPr>
              <w:t>Rp.</w:t>
            </w:r>
            <w:r w:rsidR="001C6D5B">
              <w:rPr>
                <w:sz w:val="20"/>
                <w:szCs w:val="18"/>
              </w:rPr>
              <w:t>105</w:t>
            </w:r>
            <w:r w:rsidR="00444AB8" w:rsidRPr="003E6F93">
              <w:rPr>
                <w:sz w:val="20"/>
                <w:szCs w:val="18"/>
              </w:rPr>
              <w:t>.</w:t>
            </w:r>
            <w:r w:rsidR="001C6D5B">
              <w:rPr>
                <w:sz w:val="20"/>
                <w:szCs w:val="18"/>
              </w:rPr>
              <w:t>096</w:t>
            </w:r>
            <w:r w:rsidR="00444AB8" w:rsidRPr="003E6F93">
              <w:rPr>
                <w:sz w:val="20"/>
                <w:szCs w:val="18"/>
              </w:rPr>
              <w:t>.000</w:t>
            </w:r>
          </w:p>
        </w:tc>
      </w:tr>
    </w:tbl>
    <w:p w14:paraId="070B16C3" w14:textId="77777777" w:rsidR="00E7209E" w:rsidRDefault="00E7209E" w:rsidP="004547E4">
      <w:pPr>
        <w:ind w:left="720"/>
      </w:pPr>
    </w:p>
    <w:p w14:paraId="5221E819" w14:textId="77777777" w:rsidR="009F4214" w:rsidRDefault="009F4214">
      <w:pPr>
        <w:spacing w:line="259" w:lineRule="auto"/>
        <w:jc w:val="left"/>
        <w:rPr>
          <w:ins w:id="4204" w:author="Ilham Nur Pratama" w:date="2023-05-21T22:21:00Z"/>
          <w:b/>
          <w:iCs/>
          <w:sz w:val="20"/>
          <w:szCs w:val="18"/>
        </w:rPr>
      </w:pPr>
      <w:ins w:id="4205" w:author="Ilham Nur Pratama" w:date="2023-05-21T22:21:00Z">
        <w:r>
          <w:br w:type="page"/>
        </w:r>
      </w:ins>
    </w:p>
    <w:p w14:paraId="2C9ACB1C" w14:textId="23122EE9" w:rsidR="0016052A" w:rsidRDefault="0016052A" w:rsidP="00EE5E34">
      <w:pPr>
        <w:pStyle w:val="Caption"/>
      </w:pPr>
      <w:bookmarkStart w:id="4206" w:name="_Toc135601572"/>
      <w:r>
        <w:lastRenderedPageBreak/>
        <w:t xml:space="preserve">Tabel </w:t>
      </w:r>
      <w:ins w:id="4207"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208"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209" w:author="Ilham Nur Pratama" w:date="2023-05-24T22:54:00Z">
        <w:r w:rsidR="000D26C4">
          <w:rPr>
            <w:noProof/>
          </w:rPr>
          <w:t>38</w:t>
        </w:r>
      </w:ins>
      <w:ins w:id="4210" w:author="Ilham Nur Pratama" w:date="2023-05-21T22:40:00Z">
        <w:r w:rsidR="00985B1D">
          <w:fldChar w:fldCharType="end"/>
        </w:r>
      </w:ins>
      <w:ins w:id="4211" w:author="ilham.nur@office.ui.ac.id" w:date="2023-03-28T20:25:00Z">
        <w:del w:id="4212" w:author="Ilham Nur Pratama" w:date="2023-05-16T21:59:00Z">
          <w:r w:rsidR="005B668B" w:rsidDel="00F848CE">
            <w:fldChar w:fldCharType="begin"/>
          </w:r>
          <w:r w:rsidR="005B668B" w:rsidDel="00F848CE">
            <w:delInstrText xml:space="preserve"> STYLEREF 1 \s </w:delInstrText>
          </w:r>
        </w:del>
      </w:ins>
      <w:del w:id="4213" w:author="Ilham Nur Pratama" w:date="2023-05-16T21:59:00Z">
        <w:r w:rsidR="005B668B" w:rsidDel="00F848CE">
          <w:fldChar w:fldCharType="separate"/>
        </w:r>
        <w:r w:rsidR="00B57DB5" w:rsidDel="00F848CE">
          <w:rPr>
            <w:noProof/>
          </w:rPr>
          <w:delText>3</w:delText>
        </w:r>
      </w:del>
      <w:ins w:id="4214" w:author="ilham.nur@office.ui.ac.id" w:date="2023-03-28T20:25:00Z">
        <w:del w:id="4215"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216" w:author="Ilham Nur Pratama" w:date="2023-05-16T21:59:00Z">
        <w:r w:rsidR="005A58B4">
          <w:fldChar w:fldCharType="separate"/>
        </w:r>
      </w:del>
      <w:ins w:id="4217" w:author="ilham.nur@office.ui.ac.id" w:date="2023-03-28T20:25:00Z">
        <w:del w:id="4218" w:author="Ilham Nur Pratama" w:date="2023-05-16T21:59:00Z">
          <w:r w:rsidR="005B668B" w:rsidDel="00F848CE">
            <w:fldChar w:fldCharType="end"/>
          </w:r>
        </w:del>
      </w:ins>
      <w:del w:id="4219"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3</w:delText>
        </w:r>
        <w:r w:rsidR="00B1186E" w:rsidDel="005B668B">
          <w:fldChar w:fldCharType="end"/>
        </w:r>
      </w:del>
      <w:r>
        <w:t xml:space="preserve"> Hasil </w:t>
      </w:r>
      <w:r w:rsidR="00F54618">
        <w:t xml:space="preserve">rerata </w:t>
      </w:r>
      <w:r>
        <w:t>simulasi</w:t>
      </w:r>
      <w:r>
        <w:rPr>
          <w:noProof/>
        </w:rPr>
        <w:t xml:space="preserve"> proses pada proses bisnis </w:t>
      </w:r>
      <w:r w:rsidRPr="009F4214">
        <w:rPr>
          <w:i/>
          <w:noProof/>
          <w:rPrChange w:id="4220" w:author="Ilham Nur Pratama" w:date="2023-05-21T22:21:00Z">
            <w:rPr>
              <w:noProof/>
            </w:rPr>
          </w:rPrChange>
        </w:rPr>
        <w:t>as is</w:t>
      </w:r>
      <w:bookmarkEnd w:id="4206"/>
    </w:p>
    <w:tbl>
      <w:tblPr>
        <w:tblStyle w:val="TableGrid"/>
        <w:tblW w:w="5000" w:type="pct"/>
        <w:tblLook w:val="04A0" w:firstRow="1" w:lastRow="0" w:firstColumn="1" w:lastColumn="0" w:noHBand="0" w:noVBand="1"/>
        <w:tblPrChange w:id="4221" w:author="Ilham Nur Pratama" w:date="2023-05-21T22:21:00Z">
          <w:tblPr>
            <w:tblStyle w:val="TableGrid"/>
            <w:tblW w:w="5000" w:type="pct"/>
            <w:tblLook w:val="04A0" w:firstRow="1" w:lastRow="0" w:firstColumn="1" w:lastColumn="0" w:noHBand="0" w:noVBand="1"/>
          </w:tblPr>
        </w:tblPrChange>
      </w:tblPr>
      <w:tblGrid>
        <w:gridCol w:w="2138"/>
        <w:gridCol w:w="2139"/>
        <w:gridCol w:w="861"/>
        <w:gridCol w:w="850"/>
        <w:gridCol w:w="856"/>
        <w:gridCol w:w="1650"/>
        <w:tblGridChange w:id="4222">
          <w:tblGrid>
            <w:gridCol w:w="2138"/>
            <w:gridCol w:w="2138"/>
            <w:gridCol w:w="861"/>
            <w:gridCol w:w="850"/>
            <w:gridCol w:w="857"/>
            <w:gridCol w:w="1650"/>
          </w:tblGrid>
        </w:tblGridChange>
      </w:tblGrid>
      <w:tr w:rsidR="00114C11" w:rsidRPr="007E32EB" w14:paraId="3C63B11E" w14:textId="77777777" w:rsidTr="009F4214">
        <w:tc>
          <w:tcPr>
            <w:tcW w:w="1259" w:type="pct"/>
            <w:tcPrChange w:id="4223" w:author="Ilham Nur Pratama" w:date="2023-05-21T22:21:00Z">
              <w:tcPr>
                <w:tcW w:w="1259" w:type="pct"/>
              </w:tcPr>
            </w:tcPrChange>
          </w:tcPr>
          <w:p w14:paraId="6BC85A4E" w14:textId="3EE947D7" w:rsidR="00114C11" w:rsidRPr="003E6F93" w:rsidRDefault="00114C11" w:rsidP="00114C11">
            <w:pPr>
              <w:rPr>
                <w:b/>
                <w:bCs/>
                <w:sz w:val="20"/>
                <w:szCs w:val="20"/>
              </w:rPr>
            </w:pPr>
            <w:r w:rsidRPr="003E6F93">
              <w:rPr>
                <w:b/>
                <w:bCs/>
                <w:sz w:val="20"/>
                <w:szCs w:val="20"/>
              </w:rPr>
              <w:t>Proses</w:t>
            </w:r>
          </w:p>
        </w:tc>
        <w:tc>
          <w:tcPr>
            <w:tcW w:w="1259" w:type="pct"/>
            <w:tcPrChange w:id="4224" w:author="Ilham Nur Pratama" w:date="2023-05-21T22:21:00Z">
              <w:tcPr>
                <w:tcW w:w="1259" w:type="pct"/>
              </w:tcPr>
            </w:tcPrChange>
          </w:tcPr>
          <w:p w14:paraId="3AC29784" w14:textId="5BEB0995" w:rsidR="00114C11" w:rsidRPr="003E6F93" w:rsidRDefault="00114C11" w:rsidP="00114C11">
            <w:pPr>
              <w:rPr>
                <w:b/>
                <w:bCs/>
                <w:sz w:val="20"/>
                <w:szCs w:val="20"/>
              </w:rPr>
            </w:pPr>
            <w:r w:rsidRPr="003E6F93">
              <w:rPr>
                <w:b/>
                <w:bCs/>
                <w:sz w:val="20"/>
                <w:szCs w:val="20"/>
              </w:rPr>
              <w:t>Pekerja</w:t>
            </w:r>
          </w:p>
        </w:tc>
        <w:tc>
          <w:tcPr>
            <w:tcW w:w="507" w:type="pct"/>
            <w:tcPrChange w:id="4225" w:author="Ilham Nur Pratama" w:date="2023-05-21T22:21:00Z">
              <w:tcPr>
                <w:tcW w:w="524" w:type="pct"/>
              </w:tcPr>
            </w:tcPrChange>
          </w:tcPr>
          <w:p w14:paraId="53F5791F" w14:textId="1661A34E" w:rsidR="00114C11" w:rsidRPr="003E6F93" w:rsidRDefault="00114C11" w:rsidP="00114C11">
            <w:pPr>
              <w:rPr>
                <w:b/>
                <w:bCs/>
                <w:sz w:val="20"/>
                <w:szCs w:val="20"/>
              </w:rPr>
            </w:pPr>
            <w:r w:rsidRPr="003E6F93">
              <w:rPr>
                <w:b/>
                <w:bCs/>
                <w:sz w:val="20"/>
                <w:szCs w:val="20"/>
              </w:rPr>
              <w:t>Jumlah Run</w:t>
            </w:r>
          </w:p>
        </w:tc>
        <w:tc>
          <w:tcPr>
            <w:tcW w:w="500" w:type="pct"/>
            <w:tcPrChange w:id="4226" w:author="Ilham Nur Pratama" w:date="2023-05-21T22:21:00Z">
              <w:tcPr>
                <w:tcW w:w="543" w:type="pct"/>
              </w:tcPr>
            </w:tcPrChange>
          </w:tcPr>
          <w:p w14:paraId="003D592D" w14:textId="7C9AA694" w:rsidR="00114C11" w:rsidRPr="003E6F93" w:rsidRDefault="00114C11" w:rsidP="00114C11">
            <w:pPr>
              <w:rPr>
                <w:b/>
                <w:bCs/>
                <w:sz w:val="20"/>
                <w:szCs w:val="20"/>
              </w:rPr>
            </w:pPr>
            <w:r w:rsidRPr="003E6F93">
              <w:rPr>
                <w:b/>
                <w:bCs/>
                <w:sz w:val="20"/>
                <w:szCs w:val="20"/>
              </w:rPr>
              <w:t>Waktu tunggu</w:t>
            </w:r>
          </w:p>
        </w:tc>
        <w:tc>
          <w:tcPr>
            <w:tcW w:w="504" w:type="pct"/>
            <w:tcPrChange w:id="4227" w:author="Ilham Nur Pratama" w:date="2023-05-21T22:21:00Z">
              <w:tcPr>
                <w:tcW w:w="543" w:type="pct"/>
              </w:tcPr>
            </w:tcPrChange>
          </w:tcPr>
          <w:p w14:paraId="4C92CA1F" w14:textId="6840BB47" w:rsidR="00114C11" w:rsidRPr="003E6F93" w:rsidRDefault="00114C11" w:rsidP="00114C11">
            <w:pPr>
              <w:rPr>
                <w:b/>
                <w:bCs/>
                <w:sz w:val="20"/>
                <w:szCs w:val="20"/>
              </w:rPr>
            </w:pPr>
            <w:r w:rsidRPr="003E6F93">
              <w:rPr>
                <w:b/>
                <w:bCs/>
                <w:sz w:val="20"/>
                <w:szCs w:val="20"/>
              </w:rPr>
              <w:t>Durasi</w:t>
            </w:r>
          </w:p>
        </w:tc>
        <w:tc>
          <w:tcPr>
            <w:tcW w:w="971" w:type="pct"/>
            <w:tcPrChange w:id="4228" w:author="Ilham Nur Pratama" w:date="2023-05-21T22:21:00Z">
              <w:tcPr>
                <w:tcW w:w="872" w:type="pct"/>
              </w:tcPr>
            </w:tcPrChange>
          </w:tcPr>
          <w:p w14:paraId="3660D8A3" w14:textId="5DC033C7" w:rsidR="00114C11" w:rsidRPr="003E6F93" w:rsidRDefault="00114C11" w:rsidP="00A23F3D">
            <w:pPr>
              <w:jc w:val="left"/>
              <w:rPr>
                <w:b/>
                <w:bCs/>
                <w:sz w:val="20"/>
                <w:szCs w:val="20"/>
              </w:rPr>
            </w:pPr>
            <w:r w:rsidRPr="003E6F93">
              <w:rPr>
                <w:b/>
                <w:bCs/>
                <w:sz w:val="20"/>
                <w:szCs w:val="20"/>
              </w:rPr>
              <w:t xml:space="preserve">Biaya </w:t>
            </w:r>
          </w:p>
        </w:tc>
      </w:tr>
      <w:tr w:rsidR="00114C11" w:rsidRPr="007E32EB" w14:paraId="5539805E" w14:textId="77777777" w:rsidTr="009F4214">
        <w:tc>
          <w:tcPr>
            <w:tcW w:w="1259" w:type="pct"/>
            <w:tcPrChange w:id="4229" w:author="Ilham Nur Pratama" w:date="2023-05-21T22:21:00Z">
              <w:tcPr>
                <w:tcW w:w="1259" w:type="pct"/>
              </w:tcPr>
            </w:tcPrChange>
          </w:tcPr>
          <w:p w14:paraId="578EA5D0" w14:textId="6DE2360A" w:rsidR="00114C11" w:rsidRPr="003E6F93" w:rsidRDefault="00114C11" w:rsidP="00114C11">
            <w:pPr>
              <w:rPr>
                <w:sz w:val="20"/>
                <w:szCs w:val="20"/>
              </w:rPr>
            </w:pPr>
            <w:r w:rsidRPr="003E6F93">
              <w:rPr>
                <w:sz w:val="20"/>
                <w:szCs w:val="20"/>
              </w:rPr>
              <w:t>Memasukan order proyek ke dalam sistem</w:t>
            </w:r>
          </w:p>
        </w:tc>
        <w:tc>
          <w:tcPr>
            <w:tcW w:w="1259" w:type="pct"/>
            <w:tcPrChange w:id="4230" w:author="Ilham Nur Pratama" w:date="2023-05-21T22:21:00Z">
              <w:tcPr>
                <w:tcW w:w="1259" w:type="pct"/>
              </w:tcPr>
            </w:tcPrChange>
          </w:tcPr>
          <w:p w14:paraId="03D95E47" w14:textId="38A3A236" w:rsidR="00114C11" w:rsidRPr="003E6F93" w:rsidRDefault="00114C11" w:rsidP="00114C11">
            <w:pPr>
              <w:rPr>
                <w:i/>
                <w:iCs/>
                <w:sz w:val="20"/>
                <w:szCs w:val="20"/>
              </w:rPr>
            </w:pPr>
            <w:r w:rsidRPr="003E6F93">
              <w:rPr>
                <w:i/>
                <w:iCs/>
                <w:sz w:val="20"/>
                <w:szCs w:val="20"/>
              </w:rPr>
              <w:t>Account Manager</w:t>
            </w:r>
          </w:p>
        </w:tc>
        <w:tc>
          <w:tcPr>
            <w:tcW w:w="507" w:type="pct"/>
            <w:tcPrChange w:id="4231" w:author="Ilham Nur Pratama" w:date="2023-05-21T22:21:00Z">
              <w:tcPr>
                <w:tcW w:w="524" w:type="pct"/>
              </w:tcPr>
            </w:tcPrChange>
          </w:tcPr>
          <w:p w14:paraId="330BA46C" w14:textId="259AFA6F" w:rsidR="00114C11" w:rsidRPr="003E6F93" w:rsidRDefault="00114C11" w:rsidP="00114C11">
            <w:pPr>
              <w:rPr>
                <w:sz w:val="20"/>
                <w:szCs w:val="20"/>
              </w:rPr>
            </w:pPr>
            <w:r w:rsidRPr="003E6F93">
              <w:rPr>
                <w:sz w:val="20"/>
                <w:szCs w:val="20"/>
              </w:rPr>
              <w:t>189</w:t>
            </w:r>
          </w:p>
        </w:tc>
        <w:tc>
          <w:tcPr>
            <w:tcW w:w="500" w:type="pct"/>
            <w:tcPrChange w:id="4232" w:author="Ilham Nur Pratama" w:date="2023-05-21T22:21:00Z">
              <w:tcPr>
                <w:tcW w:w="543" w:type="pct"/>
              </w:tcPr>
            </w:tcPrChange>
          </w:tcPr>
          <w:p w14:paraId="167BF535" w14:textId="012CE9A2" w:rsidR="00114C11" w:rsidRPr="003E6F93" w:rsidRDefault="00114C11" w:rsidP="00114C11">
            <w:pPr>
              <w:rPr>
                <w:sz w:val="20"/>
                <w:szCs w:val="20"/>
              </w:rPr>
            </w:pPr>
            <w:r w:rsidRPr="003E6F93">
              <w:rPr>
                <w:sz w:val="20"/>
                <w:szCs w:val="20"/>
              </w:rPr>
              <w:t>0</w:t>
            </w:r>
          </w:p>
        </w:tc>
        <w:tc>
          <w:tcPr>
            <w:tcW w:w="504" w:type="pct"/>
            <w:tcPrChange w:id="4233" w:author="Ilham Nur Pratama" w:date="2023-05-21T22:21:00Z">
              <w:tcPr>
                <w:tcW w:w="543" w:type="pct"/>
              </w:tcPr>
            </w:tcPrChange>
          </w:tcPr>
          <w:p w14:paraId="2C7AA129" w14:textId="47D78D79" w:rsidR="00114C11" w:rsidRPr="003E6F93" w:rsidRDefault="00114C11" w:rsidP="00114C11">
            <w:pPr>
              <w:rPr>
                <w:sz w:val="20"/>
                <w:szCs w:val="20"/>
              </w:rPr>
            </w:pPr>
            <w:r w:rsidRPr="003E6F93">
              <w:rPr>
                <w:sz w:val="20"/>
                <w:szCs w:val="20"/>
              </w:rPr>
              <w:t>49.5 Menit</w:t>
            </w:r>
          </w:p>
        </w:tc>
        <w:tc>
          <w:tcPr>
            <w:tcW w:w="971" w:type="pct"/>
            <w:tcPrChange w:id="4234" w:author="Ilham Nur Pratama" w:date="2023-05-21T22:21:00Z">
              <w:tcPr>
                <w:tcW w:w="872" w:type="pct"/>
              </w:tcPr>
            </w:tcPrChange>
          </w:tcPr>
          <w:p w14:paraId="7785707E" w14:textId="0DDE9008" w:rsidR="00114C11" w:rsidRPr="003E6F93" w:rsidRDefault="00114C11" w:rsidP="00A23F3D">
            <w:pPr>
              <w:jc w:val="left"/>
              <w:rPr>
                <w:sz w:val="20"/>
                <w:szCs w:val="20"/>
              </w:rPr>
            </w:pPr>
            <w:r w:rsidRPr="003E6F93">
              <w:rPr>
                <w:sz w:val="20"/>
                <w:szCs w:val="20"/>
              </w:rPr>
              <w:t>Rp</w:t>
            </w:r>
            <w:r w:rsidR="008F2BCB">
              <w:rPr>
                <w:sz w:val="20"/>
                <w:szCs w:val="20"/>
              </w:rPr>
              <w:t>.</w:t>
            </w:r>
            <w:r w:rsidRPr="003E6F93">
              <w:rPr>
                <w:sz w:val="20"/>
                <w:szCs w:val="20"/>
              </w:rPr>
              <w:t>51</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4626F9CA" w14:textId="77777777" w:rsidTr="009F4214">
        <w:tc>
          <w:tcPr>
            <w:tcW w:w="1259" w:type="pct"/>
            <w:tcPrChange w:id="4235" w:author="Ilham Nur Pratama" w:date="2023-05-21T22:21:00Z">
              <w:tcPr>
                <w:tcW w:w="1259" w:type="pct"/>
              </w:tcPr>
            </w:tcPrChange>
          </w:tcPr>
          <w:p w14:paraId="5B089D23" w14:textId="5E7CB302" w:rsidR="00114C11" w:rsidRPr="003E6F93" w:rsidRDefault="00114C11" w:rsidP="00114C11">
            <w:pPr>
              <w:rPr>
                <w:sz w:val="20"/>
                <w:szCs w:val="20"/>
              </w:rPr>
            </w:pPr>
            <w:r w:rsidRPr="003E6F93">
              <w:rPr>
                <w:sz w:val="20"/>
                <w:szCs w:val="20"/>
              </w:rPr>
              <w:t>Memasukan Proyek berdasarkan order dari AM pada SIMP</w:t>
            </w:r>
          </w:p>
        </w:tc>
        <w:tc>
          <w:tcPr>
            <w:tcW w:w="1259" w:type="pct"/>
            <w:tcPrChange w:id="4236" w:author="Ilham Nur Pratama" w:date="2023-05-21T22:21:00Z">
              <w:tcPr>
                <w:tcW w:w="1259" w:type="pct"/>
              </w:tcPr>
            </w:tcPrChange>
          </w:tcPr>
          <w:p w14:paraId="67662221" w14:textId="3781D151" w:rsidR="00114C11" w:rsidRPr="003E6F93" w:rsidRDefault="00114C11" w:rsidP="00114C11">
            <w:pPr>
              <w:rPr>
                <w:i/>
                <w:iCs/>
                <w:sz w:val="20"/>
                <w:szCs w:val="20"/>
              </w:rPr>
            </w:pPr>
            <w:r w:rsidRPr="003E6F93">
              <w:rPr>
                <w:i/>
                <w:iCs/>
                <w:sz w:val="20"/>
                <w:szCs w:val="20"/>
              </w:rPr>
              <w:t>Project manager</w:t>
            </w:r>
          </w:p>
        </w:tc>
        <w:tc>
          <w:tcPr>
            <w:tcW w:w="507" w:type="pct"/>
            <w:tcPrChange w:id="4237" w:author="Ilham Nur Pratama" w:date="2023-05-21T22:21:00Z">
              <w:tcPr>
                <w:tcW w:w="524" w:type="pct"/>
              </w:tcPr>
            </w:tcPrChange>
          </w:tcPr>
          <w:p w14:paraId="505F5185" w14:textId="45863057" w:rsidR="00114C11" w:rsidRPr="003E6F93" w:rsidRDefault="00114C11" w:rsidP="00114C11">
            <w:pPr>
              <w:rPr>
                <w:sz w:val="20"/>
                <w:szCs w:val="20"/>
              </w:rPr>
            </w:pPr>
            <w:r w:rsidRPr="003E6F93">
              <w:rPr>
                <w:sz w:val="20"/>
                <w:szCs w:val="20"/>
              </w:rPr>
              <w:t>189</w:t>
            </w:r>
          </w:p>
        </w:tc>
        <w:tc>
          <w:tcPr>
            <w:tcW w:w="500" w:type="pct"/>
            <w:tcPrChange w:id="4238" w:author="Ilham Nur Pratama" w:date="2023-05-21T22:21:00Z">
              <w:tcPr>
                <w:tcW w:w="543" w:type="pct"/>
              </w:tcPr>
            </w:tcPrChange>
          </w:tcPr>
          <w:p w14:paraId="748135B5" w14:textId="0E1B8238" w:rsidR="00114C11" w:rsidRPr="003E6F93" w:rsidRDefault="00114C11" w:rsidP="00114C11">
            <w:pPr>
              <w:rPr>
                <w:sz w:val="20"/>
                <w:szCs w:val="20"/>
              </w:rPr>
            </w:pPr>
            <w:r w:rsidRPr="003E6F93">
              <w:rPr>
                <w:sz w:val="20"/>
                <w:szCs w:val="20"/>
              </w:rPr>
              <w:t>0</w:t>
            </w:r>
          </w:p>
        </w:tc>
        <w:tc>
          <w:tcPr>
            <w:tcW w:w="504" w:type="pct"/>
            <w:tcPrChange w:id="4239" w:author="Ilham Nur Pratama" w:date="2023-05-21T22:21:00Z">
              <w:tcPr>
                <w:tcW w:w="543" w:type="pct"/>
              </w:tcPr>
            </w:tcPrChange>
          </w:tcPr>
          <w:p w14:paraId="1BF65379" w14:textId="6E517C8F" w:rsidR="00114C11" w:rsidRPr="003E6F93" w:rsidRDefault="00114C11" w:rsidP="00114C11">
            <w:pPr>
              <w:rPr>
                <w:sz w:val="20"/>
                <w:szCs w:val="20"/>
              </w:rPr>
            </w:pPr>
            <w:r w:rsidRPr="003E6F93">
              <w:rPr>
                <w:sz w:val="20"/>
                <w:szCs w:val="20"/>
              </w:rPr>
              <w:t>28.3 Menit</w:t>
            </w:r>
          </w:p>
        </w:tc>
        <w:tc>
          <w:tcPr>
            <w:tcW w:w="971" w:type="pct"/>
            <w:tcPrChange w:id="4240" w:author="Ilham Nur Pratama" w:date="2023-05-21T22:21:00Z">
              <w:tcPr>
                <w:tcW w:w="872" w:type="pct"/>
              </w:tcPr>
            </w:tcPrChange>
          </w:tcPr>
          <w:p w14:paraId="53ED0007" w14:textId="283486A3" w:rsidR="00114C11" w:rsidRPr="003E6F93" w:rsidRDefault="00114C11" w:rsidP="00A23F3D">
            <w:pPr>
              <w:jc w:val="left"/>
              <w:rPr>
                <w:sz w:val="20"/>
                <w:szCs w:val="20"/>
              </w:rPr>
            </w:pPr>
            <w:r w:rsidRPr="003E6F93">
              <w:rPr>
                <w:sz w:val="20"/>
                <w:szCs w:val="20"/>
              </w:rPr>
              <w:t>Rp</w:t>
            </w:r>
            <w:r w:rsidR="008F2BCB">
              <w:rPr>
                <w:sz w:val="20"/>
                <w:szCs w:val="20"/>
              </w:rPr>
              <w:t xml:space="preserve">. </w:t>
            </w:r>
            <w:r w:rsidRPr="003E6F93">
              <w:rPr>
                <w:sz w:val="20"/>
                <w:szCs w:val="20"/>
              </w:rPr>
              <w:t>30</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6DE58FF5" w14:textId="77777777" w:rsidTr="009F4214">
        <w:tc>
          <w:tcPr>
            <w:tcW w:w="1259" w:type="pct"/>
            <w:tcPrChange w:id="4241" w:author="Ilham Nur Pratama" w:date="2023-05-21T22:21:00Z">
              <w:tcPr>
                <w:tcW w:w="1259" w:type="pct"/>
              </w:tcPr>
            </w:tcPrChange>
          </w:tcPr>
          <w:p w14:paraId="4D81BAE4" w14:textId="46D5A2C0" w:rsidR="00114C11" w:rsidRPr="003E6F93" w:rsidRDefault="00114C11" w:rsidP="00114C11">
            <w:pPr>
              <w:rPr>
                <w:sz w:val="20"/>
                <w:szCs w:val="20"/>
              </w:rPr>
            </w:pPr>
            <w:r w:rsidRPr="003E6F93">
              <w:rPr>
                <w:sz w:val="20"/>
                <w:szCs w:val="20"/>
              </w:rPr>
              <w:t>Penentuan perkerjaan apa yang akan dikerjakan</w:t>
            </w:r>
          </w:p>
        </w:tc>
        <w:tc>
          <w:tcPr>
            <w:tcW w:w="1259" w:type="pct"/>
            <w:shd w:val="clear" w:color="auto" w:fill="auto"/>
            <w:tcPrChange w:id="4242" w:author="Ilham Nur Pratama" w:date="2023-05-21T22:21:00Z">
              <w:tcPr>
                <w:tcW w:w="1259" w:type="pct"/>
                <w:shd w:val="clear" w:color="auto" w:fill="auto"/>
              </w:tcPr>
            </w:tcPrChange>
          </w:tcPr>
          <w:p w14:paraId="38CFA361" w14:textId="684CC6B1" w:rsidR="00114C11" w:rsidRPr="003E6F93" w:rsidRDefault="00114C11" w:rsidP="00114C11">
            <w:pPr>
              <w:rPr>
                <w:i/>
                <w:iCs/>
                <w:sz w:val="20"/>
                <w:szCs w:val="20"/>
              </w:rPr>
            </w:pPr>
            <w:r w:rsidRPr="003E6F93">
              <w:rPr>
                <w:i/>
                <w:iCs/>
                <w:sz w:val="20"/>
                <w:szCs w:val="20"/>
              </w:rPr>
              <w:t>Functional Manager</w:t>
            </w:r>
          </w:p>
        </w:tc>
        <w:tc>
          <w:tcPr>
            <w:tcW w:w="507" w:type="pct"/>
            <w:shd w:val="clear" w:color="auto" w:fill="FF7C80"/>
            <w:tcPrChange w:id="4243" w:author="Ilham Nur Pratama" w:date="2023-05-21T22:21:00Z">
              <w:tcPr>
                <w:tcW w:w="524" w:type="pct"/>
                <w:shd w:val="clear" w:color="auto" w:fill="FF7C80"/>
              </w:tcPr>
            </w:tcPrChange>
          </w:tcPr>
          <w:p w14:paraId="04EBA774" w14:textId="47F96667" w:rsidR="00114C11" w:rsidRPr="003E6F93" w:rsidRDefault="00114C11" w:rsidP="00114C11">
            <w:pPr>
              <w:rPr>
                <w:sz w:val="20"/>
                <w:szCs w:val="20"/>
              </w:rPr>
            </w:pPr>
            <w:r w:rsidRPr="003E6F93">
              <w:rPr>
                <w:sz w:val="20"/>
                <w:szCs w:val="20"/>
              </w:rPr>
              <w:t>625</w:t>
            </w:r>
          </w:p>
        </w:tc>
        <w:tc>
          <w:tcPr>
            <w:tcW w:w="500" w:type="pct"/>
            <w:tcPrChange w:id="4244" w:author="Ilham Nur Pratama" w:date="2023-05-21T22:21:00Z">
              <w:tcPr>
                <w:tcW w:w="543" w:type="pct"/>
              </w:tcPr>
            </w:tcPrChange>
          </w:tcPr>
          <w:p w14:paraId="5F83D2D3" w14:textId="2BC36C6A" w:rsidR="00114C11" w:rsidRPr="003E6F93" w:rsidRDefault="00114C11" w:rsidP="00114C11">
            <w:pPr>
              <w:rPr>
                <w:sz w:val="20"/>
                <w:szCs w:val="20"/>
              </w:rPr>
            </w:pPr>
            <w:r w:rsidRPr="003E6F93">
              <w:rPr>
                <w:sz w:val="20"/>
                <w:szCs w:val="20"/>
              </w:rPr>
              <w:t>2.2 Jam</w:t>
            </w:r>
          </w:p>
        </w:tc>
        <w:tc>
          <w:tcPr>
            <w:tcW w:w="504" w:type="pct"/>
            <w:tcPrChange w:id="4245" w:author="Ilham Nur Pratama" w:date="2023-05-21T22:21:00Z">
              <w:tcPr>
                <w:tcW w:w="543" w:type="pct"/>
              </w:tcPr>
            </w:tcPrChange>
          </w:tcPr>
          <w:p w14:paraId="5F3BBFA4" w14:textId="24CEC322" w:rsidR="00114C11" w:rsidRPr="003E6F93" w:rsidRDefault="00114C11" w:rsidP="00114C11">
            <w:pPr>
              <w:rPr>
                <w:sz w:val="20"/>
                <w:szCs w:val="20"/>
              </w:rPr>
            </w:pPr>
            <w:r w:rsidRPr="003E6F93">
              <w:rPr>
                <w:sz w:val="20"/>
                <w:szCs w:val="20"/>
              </w:rPr>
              <w:t>3.3 Jam</w:t>
            </w:r>
          </w:p>
        </w:tc>
        <w:tc>
          <w:tcPr>
            <w:tcW w:w="971" w:type="pct"/>
            <w:tcPrChange w:id="4246" w:author="Ilham Nur Pratama" w:date="2023-05-21T22:21:00Z">
              <w:tcPr>
                <w:tcW w:w="872" w:type="pct"/>
              </w:tcPr>
            </w:tcPrChange>
          </w:tcPr>
          <w:p w14:paraId="1233F25D" w14:textId="4AAE66CC" w:rsidR="00114C11" w:rsidRPr="003E6F93" w:rsidRDefault="00114C11" w:rsidP="00A23F3D">
            <w:pPr>
              <w:jc w:val="left"/>
              <w:rPr>
                <w:sz w:val="20"/>
                <w:szCs w:val="20"/>
              </w:rPr>
            </w:pPr>
            <w:r w:rsidRPr="003E6F93">
              <w:rPr>
                <w:sz w:val="20"/>
                <w:szCs w:val="20"/>
              </w:rPr>
              <w:t>Rp</w:t>
            </w:r>
            <w:r w:rsidR="008F2BCB">
              <w:rPr>
                <w:sz w:val="20"/>
                <w:szCs w:val="20"/>
              </w:rPr>
              <w:t xml:space="preserve">. </w:t>
            </w:r>
            <w:r w:rsidRPr="003E6F93">
              <w:rPr>
                <w:sz w:val="20"/>
                <w:szCs w:val="20"/>
              </w:rPr>
              <w:t>90</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743A2C74" w14:textId="77777777" w:rsidTr="009F4214">
        <w:tc>
          <w:tcPr>
            <w:tcW w:w="1259" w:type="pct"/>
            <w:tcPrChange w:id="4247" w:author="Ilham Nur Pratama" w:date="2023-05-21T22:21:00Z">
              <w:tcPr>
                <w:tcW w:w="1259" w:type="pct"/>
              </w:tcPr>
            </w:tcPrChange>
          </w:tcPr>
          <w:p w14:paraId="60539706" w14:textId="48E90A68" w:rsidR="00114C11" w:rsidRPr="003E6F93" w:rsidRDefault="00114C11" w:rsidP="00114C11">
            <w:pPr>
              <w:rPr>
                <w:sz w:val="20"/>
                <w:szCs w:val="20"/>
              </w:rPr>
            </w:pPr>
            <w:r w:rsidRPr="003E6F93">
              <w:rPr>
                <w:sz w:val="20"/>
                <w:szCs w:val="20"/>
              </w:rPr>
              <w:t xml:space="preserve">Pembuatan </w:t>
            </w:r>
            <w:r w:rsidRPr="003E6F93">
              <w:rPr>
                <w:i/>
                <w:iCs/>
                <w:sz w:val="20"/>
                <w:szCs w:val="20"/>
              </w:rPr>
              <w:t>timeline</w:t>
            </w:r>
            <w:r w:rsidRPr="003E6F93">
              <w:rPr>
                <w:sz w:val="20"/>
                <w:szCs w:val="20"/>
              </w:rPr>
              <w:t xml:space="preserve"> pekerjaan</w:t>
            </w:r>
          </w:p>
        </w:tc>
        <w:tc>
          <w:tcPr>
            <w:tcW w:w="1259" w:type="pct"/>
            <w:shd w:val="clear" w:color="auto" w:fill="auto"/>
            <w:tcPrChange w:id="4248" w:author="Ilham Nur Pratama" w:date="2023-05-21T22:21:00Z">
              <w:tcPr>
                <w:tcW w:w="1259" w:type="pct"/>
                <w:shd w:val="clear" w:color="auto" w:fill="auto"/>
              </w:tcPr>
            </w:tcPrChange>
          </w:tcPr>
          <w:p w14:paraId="0496A46D" w14:textId="28C8D4FE" w:rsidR="00114C11" w:rsidRPr="003E6F93" w:rsidRDefault="00114C11" w:rsidP="00114C11">
            <w:pPr>
              <w:rPr>
                <w:i/>
                <w:iCs/>
                <w:sz w:val="20"/>
                <w:szCs w:val="20"/>
              </w:rPr>
            </w:pPr>
            <w:r w:rsidRPr="003E6F93">
              <w:rPr>
                <w:i/>
                <w:iCs/>
                <w:sz w:val="20"/>
                <w:szCs w:val="20"/>
              </w:rPr>
              <w:t>Project Manager</w:t>
            </w:r>
          </w:p>
        </w:tc>
        <w:tc>
          <w:tcPr>
            <w:tcW w:w="507" w:type="pct"/>
            <w:shd w:val="clear" w:color="auto" w:fill="FF7C80"/>
            <w:tcPrChange w:id="4249" w:author="Ilham Nur Pratama" w:date="2023-05-21T22:21:00Z">
              <w:tcPr>
                <w:tcW w:w="524" w:type="pct"/>
                <w:shd w:val="clear" w:color="auto" w:fill="FF7C80"/>
              </w:tcPr>
            </w:tcPrChange>
          </w:tcPr>
          <w:p w14:paraId="01D59C85" w14:textId="45DA4D5E" w:rsidR="00114C11" w:rsidRPr="003E6F93" w:rsidRDefault="00114C11" w:rsidP="00114C11">
            <w:pPr>
              <w:rPr>
                <w:sz w:val="20"/>
                <w:szCs w:val="20"/>
              </w:rPr>
            </w:pPr>
            <w:r w:rsidRPr="003E6F93">
              <w:rPr>
                <w:sz w:val="20"/>
                <w:szCs w:val="20"/>
              </w:rPr>
              <w:t>625</w:t>
            </w:r>
          </w:p>
        </w:tc>
        <w:tc>
          <w:tcPr>
            <w:tcW w:w="500" w:type="pct"/>
            <w:tcPrChange w:id="4250" w:author="Ilham Nur Pratama" w:date="2023-05-21T22:21:00Z">
              <w:tcPr>
                <w:tcW w:w="543" w:type="pct"/>
              </w:tcPr>
            </w:tcPrChange>
          </w:tcPr>
          <w:p w14:paraId="7AE25DE6" w14:textId="0039C217" w:rsidR="00114C11" w:rsidRPr="003E6F93" w:rsidRDefault="00114C11" w:rsidP="00114C11">
            <w:pPr>
              <w:rPr>
                <w:sz w:val="20"/>
                <w:szCs w:val="20"/>
              </w:rPr>
            </w:pPr>
            <w:r w:rsidRPr="003E6F93">
              <w:rPr>
                <w:sz w:val="20"/>
                <w:szCs w:val="20"/>
              </w:rPr>
              <w:t>0</w:t>
            </w:r>
          </w:p>
        </w:tc>
        <w:tc>
          <w:tcPr>
            <w:tcW w:w="504" w:type="pct"/>
            <w:tcPrChange w:id="4251" w:author="Ilham Nur Pratama" w:date="2023-05-21T22:21:00Z">
              <w:tcPr>
                <w:tcW w:w="543" w:type="pct"/>
              </w:tcPr>
            </w:tcPrChange>
          </w:tcPr>
          <w:p w14:paraId="59393A9D" w14:textId="58A2F998" w:rsidR="00114C11" w:rsidRPr="003E6F93" w:rsidRDefault="00114C11" w:rsidP="00114C11">
            <w:pPr>
              <w:rPr>
                <w:sz w:val="20"/>
                <w:szCs w:val="20"/>
              </w:rPr>
            </w:pPr>
            <w:r w:rsidRPr="003E6F93">
              <w:rPr>
                <w:sz w:val="20"/>
                <w:szCs w:val="20"/>
              </w:rPr>
              <w:t>36.5 Menit</w:t>
            </w:r>
          </w:p>
        </w:tc>
        <w:tc>
          <w:tcPr>
            <w:tcW w:w="971" w:type="pct"/>
            <w:tcPrChange w:id="4252" w:author="Ilham Nur Pratama" w:date="2023-05-21T22:21:00Z">
              <w:tcPr>
                <w:tcW w:w="872" w:type="pct"/>
              </w:tcPr>
            </w:tcPrChange>
          </w:tcPr>
          <w:p w14:paraId="038A85C3" w14:textId="218868DB" w:rsidR="00114C11" w:rsidRPr="003E6F93" w:rsidRDefault="00114C11" w:rsidP="00A23F3D">
            <w:pPr>
              <w:jc w:val="left"/>
              <w:rPr>
                <w:sz w:val="20"/>
                <w:szCs w:val="20"/>
              </w:rPr>
            </w:pPr>
            <w:r w:rsidRPr="003E6F93">
              <w:rPr>
                <w:sz w:val="20"/>
                <w:szCs w:val="20"/>
              </w:rPr>
              <w:t>Rp</w:t>
            </w:r>
            <w:r w:rsidR="008F2BCB">
              <w:rPr>
                <w:sz w:val="20"/>
                <w:szCs w:val="20"/>
              </w:rPr>
              <w:t xml:space="preserve">. </w:t>
            </w:r>
            <w:r w:rsidRPr="003E6F93">
              <w:rPr>
                <w:sz w:val="20"/>
                <w:szCs w:val="20"/>
              </w:rPr>
              <w:t>39</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4B7B49DE" w14:textId="77777777" w:rsidTr="009F4214">
        <w:tc>
          <w:tcPr>
            <w:tcW w:w="1259" w:type="pct"/>
            <w:tcPrChange w:id="4253" w:author="Ilham Nur Pratama" w:date="2023-05-21T22:21:00Z">
              <w:tcPr>
                <w:tcW w:w="1259" w:type="pct"/>
              </w:tcPr>
            </w:tcPrChange>
          </w:tcPr>
          <w:p w14:paraId="096083DE" w14:textId="75462184" w:rsidR="00114C11" w:rsidRPr="003E6F93" w:rsidRDefault="00114C11" w:rsidP="00114C11">
            <w:pPr>
              <w:rPr>
                <w:sz w:val="20"/>
                <w:szCs w:val="20"/>
              </w:rPr>
            </w:pPr>
            <w:r w:rsidRPr="003E6F93">
              <w:rPr>
                <w:sz w:val="20"/>
                <w:szCs w:val="20"/>
              </w:rPr>
              <w:t>Penentuan sumber daya yang akan mengerjakan pekerjaan</w:t>
            </w:r>
          </w:p>
        </w:tc>
        <w:tc>
          <w:tcPr>
            <w:tcW w:w="1259" w:type="pct"/>
            <w:shd w:val="clear" w:color="auto" w:fill="auto"/>
            <w:tcPrChange w:id="4254" w:author="Ilham Nur Pratama" w:date="2023-05-21T22:21:00Z">
              <w:tcPr>
                <w:tcW w:w="1259" w:type="pct"/>
                <w:shd w:val="clear" w:color="auto" w:fill="auto"/>
              </w:tcPr>
            </w:tcPrChange>
          </w:tcPr>
          <w:p w14:paraId="405283D0" w14:textId="19EBAD5E" w:rsidR="00114C11" w:rsidRPr="003E6F93" w:rsidRDefault="00114C11" w:rsidP="00114C11">
            <w:pPr>
              <w:rPr>
                <w:i/>
                <w:iCs/>
                <w:sz w:val="20"/>
                <w:szCs w:val="20"/>
              </w:rPr>
            </w:pPr>
            <w:r w:rsidRPr="003E6F93">
              <w:rPr>
                <w:i/>
                <w:iCs/>
                <w:sz w:val="20"/>
                <w:szCs w:val="20"/>
              </w:rPr>
              <w:t>Functional Manager</w:t>
            </w:r>
          </w:p>
        </w:tc>
        <w:tc>
          <w:tcPr>
            <w:tcW w:w="507" w:type="pct"/>
            <w:tcPrChange w:id="4255" w:author="Ilham Nur Pratama" w:date="2023-05-21T22:21:00Z">
              <w:tcPr>
                <w:tcW w:w="524" w:type="pct"/>
              </w:tcPr>
            </w:tcPrChange>
          </w:tcPr>
          <w:p w14:paraId="56AFA2D4" w14:textId="62D6E1B8" w:rsidR="00114C11" w:rsidRPr="003E6F93" w:rsidRDefault="00114C11" w:rsidP="00114C11">
            <w:pPr>
              <w:rPr>
                <w:sz w:val="20"/>
                <w:szCs w:val="20"/>
              </w:rPr>
            </w:pPr>
            <w:r w:rsidRPr="003E6F93">
              <w:rPr>
                <w:sz w:val="20"/>
                <w:szCs w:val="20"/>
              </w:rPr>
              <w:t>75</w:t>
            </w:r>
          </w:p>
        </w:tc>
        <w:tc>
          <w:tcPr>
            <w:tcW w:w="500" w:type="pct"/>
            <w:tcPrChange w:id="4256" w:author="Ilham Nur Pratama" w:date="2023-05-21T22:21:00Z">
              <w:tcPr>
                <w:tcW w:w="543" w:type="pct"/>
              </w:tcPr>
            </w:tcPrChange>
          </w:tcPr>
          <w:p w14:paraId="2B068E49" w14:textId="36334D9A" w:rsidR="00114C11" w:rsidRPr="003E6F93" w:rsidRDefault="00114C11" w:rsidP="00114C11">
            <w:pPr>
              <w:rPr>
                <w:sz w:val="20"/>
                <w:szCs w:val="20"/>
              </w:rPr>
            </w:pPr>
            <w:r w:rsidRPr="003E6F93">
              <w:rPr>
                <w:sz w:val="20"/>
                <w:szCs w:val="20"/>
              </w:rPr>
              <w:t>0</w:t>
            </w:r>
          </w:p>
        </w:tc>
        <w:tc>
          <w:tcPr>
            <w:tcW w:w="504" w:type="pct"/>
            <w:tcPrChange w:id="4257" w:author="Ilham Nur Pratama" w:date="2023-05-21T22:21:00Z">
              <w:tcPr>
                <w:tcW w:w="543" w:type="pct"/>
              </w:tcPr>
            </w:tcPrChange>
          </w:tcPr>
          <w:p w14:paraId="358D563F" w14:textId="73260F7F" w:rsidR="00114C11" w:rsidRPr="003E6F93" w:rsidRDefault="00114C11" w:rsidP="00114C11">
            <w:pPr>
              <w:rPr>
                <w:sz w:val="20"/>
                <w:szCs w:val="20"/>
              </w:rPr>
            </w:pPr>
            <w:r w:rsidRPr="003E6F93">
              <w:rPr>
                <w:sz w:val="20"/>
                <w:szCs w:val="20"/>
              </w:rPr>
              <w:t>1.6 Jam</w:t>
            </w:r>
          </w:p>
        </w:tc>
        <w:tc>
          <w:tcPr>
            <w:tcW w:w="971" w:type="pct"/>
            <w:tcPrChange w:id="4258" w:author="Ilham Nur Pratama" w:date="2023-05-21T22:21:00Z">
              <w:tcPr>
                <w:tcW w:w="872" w:type="pct"/>
              </w:tcPr>
            </w:tcPrChange>
          </w:tcPr>
          <w:p w14:paraId="0A326C8E" w14:textId="6D6431BD" w:rsidR="00114C11" w:rsidRPr="003E6F93" w:rsidRDefault="00114C11" w:rsidP="00A23F3D">
            <w:pPr>
              <w:jc w:val="left"/>
              <w:rPr>
                <w:sz w:val="20"/>
                <w:szCs w:val="20"/>
              </w:rPr>
            </w:pPr>
            <w:r w:rsidRPr="003E6F93">
              <w:rPr>
                <w:sz w:val="20"/>
                <w:szCs w:val="20"/>
              </w:rPr>
              <w:t>Rp</w:t>
            </w:r>
            <w:r w:rsidR="008F2BCB">
              <w:rPr>
                <w:sz w:val="20"/>
                <w:szCs w:val="20"/>
              </w:rPr>
              <w:t xml:space="preserve"> </w:t>
            </w:r>
            <w:r w:rsidRPr="003E6F93">
              <w:rPr>
                <w:sz w:val="20"/>
                <w:szCs w:val="20"/>
              </w:rPr>
              <w:t>132</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1DACEB4C" w14:textId="77777777" w:rsidTr="009F4214">
        <w:tc>
          <w:tcPr>
            <w:tcW w:w="1259" w:type="pct"/>
            <w:tcPrChange w:id="4259" w:author="Ilham Nur Pratama" w:date="2023-05-21T22:21:00Z">
              <w:tcPr>
                <w:tcW w:w="1259" w:type="pct"/>
              </w:tcPr>
            </w:tcPrChange>
          </w:tcPr>
          <w:p w14:paraId="0CCED141" w14:textId="2A03BDC5" w:rsidR="00114C11" w:rsidRPr="003E6F93" w:rsidRDefault="00114C11" w:rsidP="00114C11">
            <w:pPr>
              <w:rPr>
                <w:sz w:val="20"/>
                <w:szCs w:val="20"/>
              </w:rPr>
            </w:pPr>
            <w:r w:rsidRPr="003E6F93">
              <w:rPr>
                <w:sz w:val="20"/>
                <w:szCs w:val="20"/>
              </w:rPr>
              <w:t>Konfirmasi sumber daya yang akan melakukan pekerjaan</w:t>
            </w:r>
          </w:p>
        </w:tc>
        <w:tc>
          <w:tcPr>
            <w:tcW w:w="1259" w:type="pct"/>
            <w:shd w:val="clear" w:color="auto" w:fill="auto"/>
            <w:tcPrChange w:id="4260" w:author="Ilham Nur Pratama" w:date="2023-05-21T22:21:00Z">
              <w:tcPr>
                <w:tcW w:w="1259" w:type="pct"/>
                <w:shd w:val="clear" w:color="auto" w:fill="auto"/>
              </w:tcPr>
            </w:tcPrChange>
          </w:tcPr>
          <w:p w14:paraId="59E0F633" w14:textId="394F67FA" w:rsidR="00114C11" w:rsidRPr="003E6F93" w:rsidRDefault="00114C11" w:rsidP="00114C11">
            <w:pPr>
              <w:rPr>
                <w:i/>
                <w:iCs/>
                <w:sz w:val="20"/>
                <w:szCs w:val="20"/>
              </w:rPr>
            </w:pPr>
            <w:r w:rsidRPr="003E6F93">
              <w:rPr>
                <w:i/>
                <w:iCs/>
                <w:sz w:val="20"/>
                <w:szCs w:val="20"/>
              </w:rPr>
              <w:t>Functional Manager</w:t>
            </w:r>
          </w:p>
        </w:tc>
        <w:tc>
          <w:tcPr>
            <w:tcW w:w="507" w:type="pct"/>
            <w:tcPrChange w:id="4261" w:author="Ilham Nur Pratama" w:date="2023-05-21T22:21:00Z">
              <w:tcPr>
                <w:tcW w:w="524" w:type="pct"/>
              </w:tcPr>
            </w:tcPrChange>
          </w:tcPr>
          <w:p w14:paraId="753E5EE9" w14:textId="689E3020" w:rsidR="00114C11" w:rsidRPr="003E6F93" w:rsidRDefault="00114C11" w:rsidP="00114C11">
            <w:pPr>
              <w:rPr>
                <w:sz w:val="20"/>
                <w:szCs w:val="20"/>
              </w:rPr>
            </w:pPr>
            <w:r w:rsidRPr="003E6F93">
              <w:rPr>
                <w:sz w:val="20"/>
                <w:szCs w:val="20"/>
              </w:rPr>
              <w:t>549</w:t>
            </w:r>
          </w:p>
        </w:tc>
        <w:tc>
          <w:tcPr>
            <w:tcW w:w="500" w:type="pct"/>
            <w:tcPrChange w:id="4262" w:author="Ilham Nur Pratama" w:date="2023-05-21T22:21:00Z">
              <w:tcPr>
                <w:tcW w:w="543" w:type="pct"/>
              </w:tcPr>
            </w:tcPrChange>
          </w:tcPr>
          <w:p w14:paraId="74CC089A" w14:textId="3C4F17B7" w:rsidR="00114C11" w:rsidRPr="003E6F93" w:rsidRDefault="00114C11" w:rsidP="00114C11">
            <w:pPr>
              <w:rPr>
                <w:sz w:val="20"/>
                <w:szCs w:val="20"/>
              </w:rPr>
            </w:pPr>
            <w:r w:rsidRPr="003E6F93">
              <w:rPr>
                <w:sz w:val="20"/>
                <w:szCs w:val="20"/>
              </w:rPr>
              <w:t>0</w:t>
            </w:r>
          </w:p>
        </w:tc>
        <w:tc>
          <w:tcPr>
            <w:tcW w:w="504" w:type="pct"/>
            <w:tcPrChange w:id="4263" w:author="Ilham Nur Pratama" w:date="2023-05-21T22:21:00Z">
              <w:tcPr>
                <w:tcW w:w="543" w:type="pct"/>
              </w:tcPr>
            </w:tcPrChange>
          </w:tcPr>
          <w:p w14:paraId="5272F4CE" w14:textId="543CDD67" w:rsidR="00114C11" w:rsidRPr="003E6F93" w:rsidRDefault="00114C11" w:rsidP="00114C11">
            <w:pPr>
              <w:rPr>
                <w:sz w:val="20"/>
                <w:szCs w:val="20"/>
              </w:rPr>
            </w:pPr>
            <w:r w:rsidRPr="003E6F93">
              <w:rPr>
                <w:sz w:val="20"/>
                <w:szCs w:val="20"/>
              </w:rPr>
              <w:t>1.2 Hari</w:t>
            </w:r>
          </w:p>
        </w:tc>
        <w:tc>
          <w:tcPr>
            <w:tcW w:w="971" w:type="pct"/>
            <w:tcPrChange w:id="4264" w:author="Ilham Nur Pratama" w:date="2023-05-21T22:21:00Z">
              <w:tcPr>
                <w:tcW w:w="872" w:type="pct"/>
              </w:tcPr>
            </w:tcPrChange>
          </w:tcPr>
          <w:p w14:paraId="1F265C3A" w14:textId="30028E09" w:rsidR="00114C11" w:rsidRPr="003E6F93" w:rsidRDefault="00114C11" w:rsidP="00A23F3D">
            <w:pPr>
              <w:jc w:val="left"/>
              <w:rPr>
                <w:sz w:val="20"/>
                <w:szCs w:val="20"/>
              </w:rPr>
            </w:pPr>
            <w:r w:rsidRPr="003E6F93">
              <w:rPr>
                <w:sz w:val="20"/>
                <w:szCs w:val="20"/>
              </w:rPr>
              <w:t>Rp</w:t>
            </w:r>
            <w:r w:rsidR="008F2BCB">
              <w:rPr>
                <w:sz w:val="20"/>
                <w:szCs w:val="20"/>
              </w:rPr>
              <w:t xml:space="preserve"> </w:t>
            </w:r>
            <w:r w:rsidRPr="003E6F93">
              <w:rPr>
                <w:sz w:val="20"/>
                <w:szCs w:val="20"/>
              </w:rPr>
              <w:t>2</w:t>
            </w:r>
            <w:r w:rsidR="008F2BCB">
              <w:rPr>
                <w:sz w:val="20"/>
                <w:szCs w:val="20"/>
              </w:rPr>
              <w:t>.</w:t>
            </w:r>
            <w:r w:rsidRPr="003E6F93">
              <w:rPr>
                <w:sz w:val="20"/>
                <w:szCs w:val="20"/>
              </w:rPr>
              <w:t>319</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1CABADAA" w14:textId="77777777" w:rsidTr="009F4214">
        <w:tc>
          <w:tcPr>
            <w:tcW w:w="1259" w:type="pct"/>
            <w:tcPrChange w:id="4265" w:author="Ilham Nur Pratama" w:date="2023-05-21T22:21:00Z">
              <w:tcPr>
                <w:tcW w:w="1259" w:type="pct"/>
              </w:tcPr>
            </w:tcPrChange>
          </w:tcPr>
          <w:p w14:paraId="79889454" w14:textId="3DCB12FB" w:rsidR="00114C11" w:rsidRPr="003E6F93" w:rsidRDefault="00114C11" w:rsidP="00114C11">
            <w:pPr>
              <w:rPr>
                <w:sz w:val="20"/>
                <w:szCs w:val="20"/>
              </w:rPr>
            </w:pPr>
            <w:r w:rsidRPr="003E6F93">
              <w:rPr>
                <w:sz w:val="20"/>
                <w:szCs w:val="20"/>
              </w:rPr>
              <w:t>Penetapan sumber daya yang akan mengerjakan pekerjaan</w:t>
            </w:r>
          </w:p>
        </w:tc>
        <w:tc>
          <w:tcPr>
            <w:tcW w:w="1259" w:type="pct"/>
            <w:shd w:val="clear" w:color="auto" w:fill="auto"/>
            <w:tcPrChange w:id="4266" w:author="Ilham Nur Pratama" w:date="2023-05-21T22:21:00Z">
              <w:tcPr>
                <w:tcW w:w="1259" w:type="pct"/>
                <w:shd w:val="clear" w:color="auto" w:fill="auto"/>
              </w:tcPr>
            </w:tcPrChange>
          </w:tcPr>
          <w:p w14:paraId="1132E064" w14:textId="19767FEE" w:rsidR="00114C11" w:rsidRPr="003E6F93" w:rsidRDefault="00114C11" w:rsidP="00114C11">
            <w:pPr>
              <w:rPr>
                <w:i/>
                <w:iCs/>
                <w:sz w:val="20"/>
                <w:szCs w:val="20"/>
              </w:rPr>
            </w:pPr>
            <w:r w:rsidRPr="003E6F93">
              <w:rPr>
                <w:i/>
                <w:iCs/>
                <w:sz w:val="20"/>
                <w:szCs w:val="20"/>
              </w:rPr>
              <w:t>Project manager</w:t>
            </w:r>
          </w:p>
        </w:tc>
        <w:tc>
          <w:tcPr>
            <w:tcW w:w="507" w:type="pct"/>
            <w:shd w:val="clear" w:color="auto" w:fill="FF7C80"/>
            <w:tcPrChange w:id="4267" w:author="Ilham Nur Pratama" w:date="2023-05-21T22:21:00Z">
              <w:tcPr>
                <w:tcW w:w="524" w:type="pct"/>
                <w:shd w:val="clear" w:color="auto" w:fill="FF7C80"/>
              </w:tcPr>
            </w:tcPrChange>
          </w:tcPr>
          <w:p w14:paraId="07AF413F" w14:textId="17A92520" w:rsidR="00114C11" w:rsidRPr="003E6F93" w:rsidRDefault="00114C11" w:rsidP="00114C11">
            <w:pPr>
              <w:rPr>
                <w:sz w:val="20"/>
                <w:szCs w:val="20"/>
              </w:rPr>
            </w:pPr>
            <w:r w:rsidRPr="003E6F93">
              <w:rPr>
                <w:sz w:val="20"/>
                <w:szCs w:val="20"/>
              </w:rPr>
              <w:t>625</w:t>
            </w:r>
          </w:p>
        </w:tc>
        <w:tc>
          <w:tcPr>
            <w:tcW w:w="500" w:type="pct"/>
            <w:tcPrChange w:id="4268" w:author="Ilham Nur Pratama" w:date="2023-05-21T22:21:00Z">
              <w:tcPr>
                <w:tcW w:w="543" w:type="pct"/>
              </w:tcPr>
            </w:tcPrChange>
          </w:tcPr>
          <w:p w14:paraId="6966C28F" w14:textId="0BD1FCEA" w:rsidR="00114C11" w:rsidRPr="003E6F93" w:rsidRDefault="00114C11" w:rsidP="00114C11">
            <w:pPr>
              <w:rPr>
                <w:sz w:val="20"/>
                <w:szCs w:val="20"/>
              </w:rPr>
            </w:pPr>
            <w:r w:rsidRPr="003E6F93">
              <w:rPr>
                <w:sz w:val="20"/>
                <w:szCs w:val="20"/>
              </w:rPr>
              <w:t>0</w:t>
            </w:r>
          </w:p>
        </w:tc>
        <w:tc>
          <w:tcPr>
            <w:tcW w:w="504" w:type="pct"/>
            <w:tcPrChange w:id="4269" w:author="Ilham Nur Pratama" w:date="2023-05-21T22:21:00Z">
              <w:tcPr>
                <w:tcW w:w="543" w:type="pct"/>
              </w:tcPr>
            </w:tcPrChange>
          </w:tcPr>
          <w:p w14:paraId="2642DC64" w14:textId="21939436" w:rsidR="00114C11" w:rsidRPr="003E6F93" w:rsidRDefault="00114C11" w:rsidP="00114C11">
            <w:pPr>
              <w:rPr>
                <w:sz w:val="20"/>
                <w:szCs w:val="20"/>
              </w:rPr>
            </w:pPr>
            <w:r w:rsidRPr="003E6F93">
              <w:rPr>
                <w:sz w:val="20"/>
                <w:szCs w:val="20"/>
              </w:rPr>
              <w:t>13.2 Menit</w:t>
            </w:r>
          </w:p>
        </w:tc>
        <w:tc>
          <w:tcPr>
            <w:tcW w:w="971" w:type="pct"/>
            <w:tcPrChange w:id="4270" w:author="Ilham Nur Pratama" w:date="2023-05-21T22:21:00Z">
              <w:tcPr>
                <w:tcW w:w="872" w:type="pct"/>
              </w:tcPr>
            </w:tcPrChange>
          </w:tcPr>
          <w:p w14:paraId="6E0DA624" w14:textId="6218E854" w:rsidR="00114C11" w:rsidRPr="003E6F93" w:rsidRDefault="00114C11" w:rsidP="00A23F3D">
            <w:pPr>
              <w:jc w:val="left"/>
              <w:rPr>
                <w:sz w:val="20"/>
                <w:szCs w:val="20"/>
              </w:rPr>
            </w:pPr>
            <w:r w:rsidRPr="003E6F93">
              <w:rPr>
                <w:sz w:val="20"/>
                <w:szCs w:val="20"/>
              </w:rPr>
              <w:t>Rp15</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10763B6B" w14:textId="77777777" w:rsidTr="009F4214">
        <w:tc>
          <w:tcPr>
            <w:tcW w:w="1259" w:type="pct"/>
            <w:tcPrChange w:id="4271" w:author="Ilham Nur Pratama" w:date="2023-05-21T22:21:00Z">
              <w:tcPr>
                <w:tcW w:w="1259" w:type="pct"/>
              </w:tcPr>
            </w:tcPrChange>
          </w:tcPr>
          <w:p w14:paraId="7138A91F" w14:textId="6DBD7366" w:rsidR="00114C11" w:rsidRPr="003E6F93" w:rsidRDefault="00114C11" w:rsidP="00114C11">
            <w:pPr>
              <w:rPr>
                <w:sz w:val="20"/>
                <w:szCs w:val="20"/>
              </w:rPr>
            </w:pPr>
            <w:r w:rsidRPr="003E6F93">
              <w:rPr>
                <w:sz w:val="20"/>
                <w:szCs w:val="20"/>
              </w:rPr>
              <w:t xml:space="preserve">Eksekusi dilakukan oleh </w:t>
            </w:r>
            <w:r w:rsidRPr="003E6F93">
              <w:rPr>
                <w:i/>
                <w:iCs/>
                <w:sz w:val="20"/>
                <w:szCs w:val="20"/>
              </w:rPr>
              <w:t>Developer/Provisioning Engineer/ Tester</w:t>
            </w:r>
          </w:p>
        </w:tc>
        <w:tc>
          <w:tcPr>
            <w:tcW w:w="1259" w:type="pct"/>
            <w:tcPrChange w:id="4272" w:author="Ilham Nur Pratama" w:date="2023-05-21T22:21:00Z">
              <w:tcPr>
                <w:tcW w:w="1259" w:type="pct"/>
              </w:tcPr>
            </w:tcPrChange>
          </w:tcPr>
          <w:p w14:paraId="74405146" w14:textId="353118B0" w:rsidR="00114C11" w:rsidRPr="003E6F93" w:rsidRDefault="00114C11" w:rsidP="00114C11">
            <w:pPr>
              <w:rPr>
                <w:sz w:val="20"/>
                <w:szCs w:val="20"/>
              </w:rPr>
            </w:pPr>
            <w:r w:rsidRPr="003E6F93">
              <w:rPr>
                <w:i/>
                <w:iCs/>
                <w:sz w:val="20"/>
                <w:szCs w:val="20"/>
              </w:rPr>
              <w:t>Developer/Provisioning Engineer/ Tester</w:t>
            </w:r>
          </w:p>
        </w:tc>
        <w:tc>
          <w:tcPr>
            <w:tcW w:w="507" w:type="pct"/>
            <w:tcPrChange w:id="4273" w:author="Ilham Nur Pratama" w:date="2023-05-21T22:21:00Z">
              <w:tcPr>
                <w:tcW w:w="524" w:type="pct"/>
              </w:tcPr>
            </w:tcPrChange>
          </w:tcPr>
          <w:p w14:paraId="25BD02D3" w14:textId="1CB4B575" w:rsidR="00114C11" w:rsidRPr="003E6F93" w:rsidRDefault="00114C11" w:rsidP="00114C11">
            <w:pPr>
              <w:rPr>
                <w:sz w:val="20"/>
                <w:szCs w:val="20"/>
              </w:rPr>
            </w:pPr>
            <w:r w:rsidRPr="003E6F93">
              <w:rPr>
                <w:sz w:val="20"/>
                <w:szCs w:val="20"/>
              </w:rPr>
              <w:t>303</w:t>
            </w:r>
          </w:p>
        </w:tc>
        <w:tc>
          <w:tcPr>
            <w:tcW w:w="500" w:type="pct"/>
            <w:shd w:val="clear" w:color="auto" w:fill="FF7C80"/>
            <w:tcPrChange w:id="4274" w:author="Ilham Nur Pratama" w:date="2023-05-21T22:21:00Z">
              <w:tcPr>
                <w:tcW w:w="543" w:type="pct"/>
                <w:shd w:val="clear" w:color="auto" w:fill="FF7C80"/>
              </w:tcPr>
            </w:tcPrChange>
          </w:tcPr>
          <w:p w14:paraId="5F22162B" w14:textId="5AA373C6" w:rsidR="00114C11" w:rsidRPr="003E6F93" w:rsidRDefault="00114C11" w:rsidP="00114C11">
            <w:pPr>
              <w:rPr>
                <w:sz w:val="20"/>
                <w:szCs w:val="20"/>
              </w:rPr>
            </w:pPr>
            <w:r w:rsidRPr="003E6F93">
              <w:rPr>
                <w:sz w:val="20"/>
                <w:szCs w:val="20"/>
              </w:rPr>
              <w:t>4 Minggu</w:t>
            </w:r>
          </w:p>
        </w:tc>
        <w:tc>
          <w:tcPr>
            <w:tcW w:w="504" w:type="pct"/>
            <w:shd w:val="clear" w:color="auto" w:fill="FF7C80"/>
            <w:tcPrChange w:id="4275" w:author="Ilham Nur Pratama" w:date="2023-05-21T22:21:00Z">
              <w:tcPr>
                <w:tcW w:w="543" w:type="pct"/>
                <w:shd w:val="clear" w:color="auto" w:fill="FF7C80"/>
              </w:tcPr>
            </w:tcPrChange>
          </w:tcPr>
          <w:p w14:paraId="39B94E55" w14:textId="1412FF60" w:rsidR="00114C11" w:rsidRPr="003E6F93" w:rsidRDefault="00114C11" w:rsidP="00114C11">
            <w:pPr>
              <w:rPr>
                <w:sz w:val="20"/>
                <w:szCs w:val="20"/>
              </w:rPr>
            </w:pPr>
            <w:r w:rsidRPr="003E6F93">
              <w:rPr>
                <w:sz w:val="20"/>
                <w:szCs w:val="20"/>
              </w:rPr>
              <w:t>5.5 Minggu</w:t>
            </w:r>
          </w:p>
        </w:tc>
        <w:tc>
          <w:tcPr>
            <w:tcW w:w="971" w:type="pct"/>
            <w:shd w:val="clear" w:color="auto" w:fill="FF7C80"/>
            <w:tcPrChange w:id="4276" w:author="Ilham Nur Pratama" w:date="2023-05-21T22:21:00Z">
              <w:tcPr>
                <w:tcW w:w="872" w:type="pct"/>
                <w:shd w:val="clear" w:color="auto" w:fill="FF7C80"/>
              </w:tcPr>
            </w:tcPrChange>
          </w:tcPr>
          <w:p w14:paraId="14FEDD23" w14:textId="6A9F4DBD" w:rsidR="00114C11" w:rsidRPr="003E6F93" w:rsidRDefault="00114C11" w:rsidP="00A23F3D">
            <w:pPr>
              <w:jc w:val="left"/>
              <w:rPr>
                <w:sz w:val="20"/>
                <w:szCs w:val="20"/>
              </w:rPr>
            </w:pPr>
            <w:r w:rsidRPr="003E6F93">
              <w:rPr>
                <w:sz w:val="20"/>
                <w:szCs w:val="20"/>
              </w:rPr>
              <w:t>Rp</w:t>
            </w:r>
            <w:r w:rsidR="008F2BCB">
              <w:rPr>
                <w:sz w:val="20"/>
                <w:szCs w:val="20"/>
              </w:rPr>
              <w:t>.</w:t>
            </w:r>
            <w:r w:rsidRPr="003E6F93">
              <w:rPr>
                <w:sz w:val="20"/>
                <w:szCs w:val="20"/>
              </w:rPr>
              <w:t>10</w:t>
            </w:r>
            <w:r w:rsidR="008F2BCB">
              <w:rPr>
                <w:sz w:val="20"/>
                <w:szCs w:val="20"/>
              </w:rPr>
              <w:t>.</w:t>
            </w:r>
            <w:r w:rsidRPr="003E6F93">
              <w:rPr>
                <w:sz w:val="20"/>
                <w:szCs w:val="20"/>
              </w:rPr>
              <w:t>167</w:t>
            </w:r>
            <w:r w:rsidR="008F2BCB">
              <w:rPr>
                <w:sz w:val="20"/>
                <w:szCs w:val="20"/>
              </w:rPr>
              <w:t>.</w:t>
            </w:r>
            <w:r w:rsidRPr="003E6F93">
              <w:rPr>
                <w:sz w:val="20"/>
                <w:szCs w:val="20"/>
              </w:rPr>
              <w:t>000</w:t>
            </w:r>
            <w:r w:rsidR="008F2BCB">
              <w:rPr>
                <w:sz w:val="20"/>
                <w:szCs w:val="20"/>
              </w:rPr>
              <w:t>,</w:t>
            </w:r>
            <w:r w:rsidRPr="003E6F93">
              <w:rPr>
                <w:sz w:val="20"/>
                <w:szCs w:val="20"/>
              </w:rPr>
              <w:t>00</w:t>
            </w:r>
          </w:p>
        </w:tc>
      </w:tr>
    </w:tbl>
    <w:p w14:paraId="5298A3CA" w14:textId="67933E18" w:rsidR="009F4214" w:rsidRDefault="009F4214">
      <w:pPr>
        <w:rPr>
          <w:ins w:id="4277" w:author="Ilham Nur Pratama" w:date="2023-05-21T22:21:00Z"/>
        </w:rPr>
      </w:pPr>
    </w:p>
    <w:p w14:paraId="16C20BBE" w14:textId="77777777" w:rsidR="009F4214" w:rsidRDefault="009F4214">
      <w:pPr>
        <w:spacing w:line="259" w:lineRule="auto"/>
        <w:jc w:val="left"/>
        <w:rPr>
          <w:ins w:id="4278" w:author="Ilham Nur Pratama" w:date="2023-05-21T22:21:00Z"/>
        </w:rPr>
      </w:pPr>
      <w:ins w:id="4279" w:author="Ilham Nur Pratama" w:date="2023-05-21T22:21:00Z">
        <w:r>
          <w:br w:type="page"/>
        </w:r>
      </w:ins>
    </w:p>
    <w:p w14:paraId="141793F1" w14:textId="77777777" w:rsidR="009F4214" w:rsidRDefault="009F4214">
      <w:pPr>
        <w:rPr>
          <w:ins w:id="4280" w:author="Ilham Nur Pratama" w:date="2023-05-21T22:21:00Z"/>
        </w:rPr>
      </w:pPr>
    </w:p>
    <w:p w14:paraId="42BFDD23" w14:textId="3899D88C" w:rsidR="009F4214" w:rsidRDefault="009F4214">
      <w:pPr>
        <w:pStyle w:val="Caption"/>
        <w:rPr>
          <w:ins w:id="4281" w:author="Ilham Nur Pratama" w:date="2023-05-21T22:22:00Z"/>
        </w:rPr>
        <w:pPrChange w:id="4282" w:author="Ilham Nur Pratama" w:date="2023-05-21T22:29:00Z">
          <w:pPr/>
        </w:pPrChange>
      </w:pPr>
      <w:bookmarkStart w:id="4283" w:name="_Toc135601573"/>
      <w:ins w:id="4284" w:author="Ilham Nur Pratama" w:date="2023-05-21T22:22:00Z">
        <w:r>
          <w:t xml:space="preserve">Tabel </w:t>
        </w:r>
      </w:ins>
      <w:ins w:id="4285"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286"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287" w:author="Ilham Nur Pratama" w:date="2023-05-24T22:54:00Z">
        <w:r w:rsidR="000D26C4">
          <w:rPr>
            <w:noProof/>
          </w:rPr>
          <w:t>39</w:t>
        </w:r>
      </w:ins>
      <w:ins w:id="4288" w:author="Ilham Nur Pratama" w:date="2023-05-21T22:40:00Z">
        <w:r w:rsidR="00985B1D">
          <w:fldChar w:fldCharType="end"/>
        </w:r>
      </w:ins>
      <w:ins w:id="4289" w:author="Ilham Nur Pratama" w:date="2023-05-21T22:22:00Z">
        <w:r>
          <w:t xml:space="preserve"> </w:t>
        </w:r>
        <w:r w:rsidRPr="003275A9">
          <w:t>Hasil rerata simulasi proses pada proses bisnis as is</w:t>
        </w:r>
        <w:r>
          <w:t xml:space="preserve"> (sambungan)</w:t>
        </w:r>
        <w:bookmarkEnd w:id="4283"/>
      </w:ins>
    </w:p>
    <w:tbl>
      <w:tblPr>
        <w:tblStyle w:val="TableGrid"/>
        <w:tblW w:w="5000" w:type="pct"/>
        <w:tblLook w:val="04A0" w:firstRow="1" w:lastRow="0" w:firstColumn="1" w:lastColumn="0" w:noHBand="0" w:noVBand="1"/>
      </w:tblPr>
      <w:tblGrid>
        <w:gridCol w:w="2139"/>
        <w:gridCol w:w="2139"/>
        <w:gridCol w:w="861"/>
        <w:gridCol w:w="849"/>
        <w:gridCol w:w="856"/>
        <w:gridCol w:w="1650"/>
        <w:tblGridChange w:id="4290">
          <w:tblGrid>
            <w:gridCol w:w="2138"/>
            <w:gridCol w:w="1"/>
            <w:gridCol w:w="2137"/>
            <w:gridCol w:w="2"/>
            <w:gridCol w:w="859"/>
            <w:gridCol w:w="2"/>
            <w:gridCol w:w="848"/>
            <w:gridCol w:w="1"/>
            <w:gridCol w:w="856"/>
            <w:gridCol w:w="1650"/>
          </w:tblGrid>
        </w:tblGridChange>
      </w:tblGrid>
      <w:tr w:rsidR="009F4214" w:rsidRPr="007E32EB" w14:paraId="344C7DBE" w14:textId="77777777" w:rsidTr="009F4214">
        <w:trPr>
          <w:ins w:id="4291" w:author="Ilham Nur Pratama" w:date="2023-05-21T22:21:00Z"/>
        </w:trPr>
        <w:tc>
          <w:tcPr>
            <w:tcW w:w="1259" w:type="pct"/>
          </w:tcPr>
          <w:p w14:paraId="6DE4F7B3" w14:textId="25FF7097" w:rsidR="009F4214" w:rsidRPr="003E6F93" w:rsidRDefault="009F4214" w:rsidP="009F4214">
            <w:pPr>
              <w:rPr>
                <w:ins w:id="4292" w:author="Ilham Nur Pratama" w:date="2023-05-21T22:21:00Z"/>
                <w:sz w:val="20"/>
                <w:szCs w:val="20"/>
              </w:rPr>
            </w:pPr>
            <w:ins w:id="4293" w:author="finnet" w:date="2023-05-21T22:21:00Z">
              <w:r w:rsidRPr="003E6F93">
                <w:rPr>
                  <w:b/>
                  <w:bCs/>
                  <w:sz w:val="20"/>
                  <w:szCs w:val="20"/>
                </w:rPr>
                <w:t>Proses</w:t>
              </w:r>
            </w:ins>
          </w:p>
        </w:tc>
        <w:tc>
          <w:tcPr>
            <w:tcW w:w="1259" w:type="pct"/>
          </w:tcPr>
          <w:p w14:paraId="03FF90DB" w14:textId="538F2466" w:rsidR="009F4214" w:rsidRPr="003E6F93" w:rsidRDefault="009F4214" w:rsidP="009F4214">
            <w:pPr>
              <w:rPr>
                <w:ins w:id="4294" w:author="Ilham Nur Pratama" w:date="2023-05-21T22:21:00Z"/>
                <w:sz w:val="20"/>
                <w:szCs w:val="20"/>
              </w:rPr>
            </w:pPr>
            <w:ins w:id="4295" w:author="finnet" w:date="2023-05-21T22:21:00Z">
              <w:r w:rsidRPr="003E6F93">
                <w:rPr>
                  <w:b/>
                  <w:bCs/>
                  <w:sz w:val="20"/>
                  <w:szCs w:val="20"/>
                </w:rPr>
                <w:t>Pekerja</w:t>
              </w:r>
            </w:ins>
          </w:p>
        </w:tc>
        <w:tc>
          <w:tcPr>
            <w:tcW w:w="507" w:type="pct"/>
          </w:tcPr>
          <w:p w14:paraId="7E64DABA" w14:textId="35744B33" w:rsidR="009F4214" w:rsidRPr="003E6F93" w:rsidRDefault="009F4214" w:rsidP="009F4214">
            <w:pPr>
              <w:rPr>
                <w:ins w:id="4296" w:author="Ilham Nur Pratama" w:date="2023-05-21T22:21:00Z"/>
                <w:sz w:val="20"/>
                <w:szCs w:val="20"/>
              </w:rPr>
            </w:pPr>
            <w:ins w:id="4297" w:author="finnet" w:date="2023-05-21T22:21:00Z">
              <w:r w:rsidRPr="003E6F93">
                <w:rPr>
                  <w:b/>
                  <w:bCs/>
                  <w:sz w:val="20"/>
                  <w:szCs w:val="20"/>
                </w:rPr>
                <w:t>Jumlah Run</w:t>
              </w:r>
            </w:ins>
          </w:p>
        </w:tc>
        <w:tc>
          <w:tcPr>
            <w:tcW w:w="500" w:type="pct"/>
          </w:tcPr>
          <w:p w14:paraId="7E28021C" w14:textId="4975BDD1" w:rsidR="009F4214" w:rsidRPr="003E6F93" w:rsidRDefault="009F4214" w:rsidP="009F4214">
            <w:pPr>
              <w:rPr>
                <w:ins w:id="4298" w:author="Ilham Nur Pratama" w:date="2023-05-21T22:21:00Z"/>
                <w:sz w:val="20"/>
                <w:szCs w:val="20"/>
              </w:rPr>
            </w:pPr>
            <w:ins w:id="4299" w:author="finnet" w:date="2023-05-21T22:21:00Z">
              <w:r w:rsidRPr="003E6F93">
                <w:rPr>
                  <w:b/>
                  <w:bCs/>
                  <w:sz w:val="20"/>
                  <w:szCs w:val="20"/>
                </w:rPr>
                <w:t>Waktu tunggu</w:t>
              </w:r>
            </w:ins>
          </w:p>
        </w:tc>
        <w:tc>
          <w:tcPr>
            <w:tcW w:w="504" w:type="pct"/>
          </w:tcPr>
          <w:p w14:paraId="5FE5E5C7" w14:textId="44FFD00B" w:rsidR="009F4214" w:rsidRPr="003E6F93" w:rsidRDefault="009F4214" w:rsidP="009F4214">
            <w:pPr>
              <w:rPr>
                <w:ins w:id="4300" w:author="Ilham Nur Pratama" w:date="2023-05-21T22:21:00Z"/>
                <w:sz w:val="20"/>
                <w:szCs w:val="20"/>
              </w:rPr>
            </w:pPr>
            <w:ins w:id="4301" w:author="finnet" w:date="2023-05-21T22:21:00Z">
              <w:r w:rsidRPr="003E6F93">
                <w:rPr>
                  <w:b/>
                  <w:bCs/>
                  <w:sz w:val="20"/>
                  <w:szCs w:val="20"/>
                </w:rPr>
                <w:t>Durasi</w:t>
              </w:r>
            </w:ins>
          </w:p>
        </w:tc>
        <w:tc>
          <w:tcPr>
            <w:tcW w:w="971" w:type="pct"/>
          </w:tcPr>
          <w:p w14:paraId="11ACFC01" w14:textId="24DD1D06" w:rsidR="009F4214" w:rsidRPr="003E6F93" w:rsidRDefault="009F4214" w:rsidP="009F4214">
            <w:pPr>
              <w:jc w:val="left"/>
              <w:rPr>
                <w:ins w:id="4302" w:author="Ilham Nur Pratama" w:date="2023-05-21T22:21:00Z"/>
                <w:sz w:val="20"/>
                <w:szCs w:val="20"/>
              </w:rPr>
            </w:pPr>
            <w:ins w:id="4303" w:author="finnet" w:date="2023-05-21T22:21:00Z">
              <w:r w:rsidRPr="003E6F93">
                <w:rPr>
                  <w:b/>
                  <w:bCs/>
                  <w:sz w:val="20"/>
                  <w:szCs w:val="20"/>
                </w:rPr>
                <w:t xml:space="preserve">Biaya </w:t>
              </w:r>
            </w:ins>
          </w:p>
        </w:tc>
      </w:tr>
      <w:tr w:rsidR="009F4214" w:rsidRPr="007E32EB" w14:paraId="1BA9DD70" w14:textId="77777777" w:rsidTr="009F4214">
        <w:tblPrEx>
          <w:tblW w:w="5000" w:type="pct"/>
          <w:tblPrExChange w:id="4304" w:author="Ilham Nur Pratama" w:date="2023-05-21T22:21:00Z">
            <w:tblPrEx>
              <w:tblW w:w="5000" w:type="pct"/>
            </w:tblPrEx>
          </w:tblPrExChange>
        </w:tblPrEx>
        <w:tc>
          <w:tcPr>
            <w:tcW w:w="1259" w:type="pct"/>
            <w:tcPrChange w:id="4305" w:author="Ilham Nur Pratama" w:date="2023-05-21T22:21:00Z">
              <w:tcPr>
                <w:tcW w:w="1259" w:type="pct"/>
              </w:tcPr>
            </w:tcPrChange>
          </w:tcPr>
          <w:p w14:paraId="264111E3" w14:textId="5EA0E109" w:rsidR="009F4214" w:rsidRPr="003E6F93" w:rsidRDefault="009F4214" w:rsidP="009F4214">
            <w:pPr>
              <w:rPr>
                <w:sz w:val="20"/>
                <w:szCs w:val="20"/>
              </w:rPr>
            </w:pPr>
            <w:r w:rsidRPr="003E6F93">
              <w:rPr>
                <w:sz w:val="20"/>
                <w:szCs w:val="20"/>
              </w:rPr>
              <w:t xml:space="preserve">Eksekusi dilakukan oleh senior </w:t>
            </w:r>
            <w:r w:rsidRPr="003E6F93">
              <w:rPr>
                <w:i/>
                <w:iCs/>
                <w:sz w:val="20"/>
                <w:szCs w:val="20"/>
              </w:rPr>
              <w:t>Developer/Provisioning Engineer/ Tester</w:t>
            </w:r>
          </w:p>
        </w:tc>
        <w:tc>
          <w:tcPr>
            <w:tcW w:w="1259" w:type="pct"/>
            <w:tcPrChange w:id="4306" w:author="Ilham Nur Pratama" w:date="2023-05-21T22:21:00Z">
              <w:tcPr>
                <w:tcW w:w="1259" w:type="pct"/>
                <w:gridSpan w:val="2"/>
              </w:tcPr>
            </w:tcPrChange>
          </w:tcPr>
          <w:p w14:paraId="575A6FB2" w14:textId="21E329B3" w:rsidR="009F4214" w:rsidRPr="003E6F93" w:rsidRDefault="009F4214" w:rsidP="009F4214">
            <w:pPr>
              <w:rPr>
                <w:sz w:val="20"/>
                <w:szCs w:val="20"/>
              </w:rPr>
            </w:pPr>
            <w:r w:rsidRPr="003E6F93">
              <w:rPr>
                <w:sz w:val="20"/>
                <w:szCs w:val="20"/>
              </w:rPr>
              <w:t xml:space="preserve">Senior </w:t>
            </w:r>
            <w:r w:rsidRPr="003E6F93">
              <w:rPr>
                <w:i/>
                <w:iCs/>
                <w:sz w:val="20"/>
                <w:szCs w:val="20"/>
              </w:rPr>
              <w:t>Developer/Provisioning Engineer/ Tester</w:t>
            </w:r>
          </w:p>
        </w:tc>
        <w:tc>
          <w:tcPr>
            <w:tcW w:w="507" w:type="pct"/>
            <w:tcPrChange w:id="4307" w:author="Ilham Nur Pratama" w:date="2023-05-21T22:21:00Z">
              <w:tcPr>
                <w:tcW w:w="524" w:type="pct"/>
                <w:gridSpan w:val="2"/>
              </w:tcPr>
            </w:tcPrChange>
          </w:tcPr>
          <w:p w14:paraId="2957E9D0" w14:textId="74B189F8" w:rsidR="009F4214" w:rsidRPr="003E6F93" w:rsidRDefault="009F4214" w:rsidP="009F4214">
            <w:pPr>
              <w:rPr>
                <w:sz w:val="20"/>
                <w:szCs w:val="20"/>
              </w:rPr>
            </w:pPr>
            <w:r w:rsidRPr="003E6F93">
              <w:rPr>
                <w:sz w:val="20"/>
                <w:szCs w:val="20"/>
              </w:rPr>
              <w:t>265</w:t>
            </w:r>
          </w:p>
        </w:tc>
        <w:tc>
          <w:tcPr>
            <w:tcW w:w="500" w:type="pct"/>
            <w:tcPrChange w:id="4308" w:author="Ilham Nur Pratama" w:date="2023-05-21T22:21:00Z">
              <w:tcPr>
                <w:tcW w:w="543" w:type="pct"/>
                <w:gridSpan w:val="2"/>
              </w:tcPr>
            </w:tcPrChange>
          </w:tcPr>
          <w:p w14:paraId="2CB19AD1" w14:textId="7F876AFB" w:rsidR="009F4214" w:rsidRPr="003E6F93" w:rsidRDefault="009F4214" w:rsidP="009F4214">
            <w:pPr>
              <w:rPr>
                <w:sz w:val="20"/>
                <w:szCs w:val="20"/>
              </w:rPr>
            </w:pPr>
            <w:r w:rsidRPr="003E6F93">
              <w:rPr>
                <w:sz w:val="20"/>
                <w:szCs w:val="20"/>
              </w:rPr>
              <w:t>3.4 Hari</w:t>
            </w:r>
          </w:p>
        </w:tc>
        <w:tc>
          <w:tcPr>
            <w:tcW w:w="504" w:type="pct"/>
            <w:tcPrChange w:id="4309" w:author="Ilham Nur Pratama" w:date="2023-05-21T22:21:00Z">
              <w:tcPr>
                <w:tcW w:w="543" w:type="pct"/>
                <w:gridSpan w:val="2"/>
              </w:tcPr>
            </w:tcPrChange>
          </w:tcPr>
          <w:p w14:paraId="348D1DFE" w14:textId="757B2943" w:rsidR="009F4214" w:rsidRPr="003E6F93" w:rsidRDefault="009F4214" w:rsidP="009F4214">
            <w:pPr>
              <w:rPr>
                <w:sz w:val="20"/>
                <w:szCs w:val="20"/>
              </w:rPr>
            </w:pPr>
            <w:r w:rsidRPr="003E6F93">
              <w:rPr>
                <w:sz w:val="20"/>
                <w:szCs w:val="20"/>
              </w:rPr>
              <w:t>1.7 Minggu</w:t>
            </w:r>
          </w:p>
        </w:tc>
        <w:tc>
          <w:tcPr>
            <w:tcW w:w="971" w:type="pct"/>
            <w:tcPrChange w:id="4310" w:author="Ilham Nur Pratama" w:date="2023-05-21T22:21:00Z">
              <w:tcPr>
                <w:tcW w:w="872" w:type="pct"/>
              </w:tcPr>
            </w:tcPrChange>
          </w:tcPr>
          <w:p w14:paraId="24C4597D" w14:textId="6A394C00" w:rsidR="009F4214" w:rsidRPr="003E6F93" w:rsidRDefault="009F4214" w:rsidP="009F4214">
            <w:pPr>
              <w:jc w:val="left"/>
              <w:rPr>
                <w:sz w:val="20"/>
                <w:szCs w:val="20"/>
              </w:rPr>
            </w:pPr>
            <w:r w:rsidRPr="003E6F93">
              <w:rPr>
                <w:sz w:val="20"/>
                <w:szCs w:val="20"/>
              </w:rPr>
              <w:t>Rp</w:t>
            </w:r>
            <w:r>
              <w:rPr>
                <w:sz w:val="20"/>
                <w:szCs w:val="20"/>
              </w:rPr>
              <w:t xml:space="preserve">. </w:t>
            </w:r>
            <w:r w:rsidRPr="003E6F93">
              <w:rPr>
                <w:sz w:val="20"/>
                <w:szCs w:val="20"/>
              </w:rPr>
              <w:t>12</w:t>
            </w:r>
            <w:r>
              <w:rPr>
                <w:sz w:val="20"/>
                <w:szCs w:val="20"/>
              </w:rPr>
              <w:t>.</w:t>
            </w:r>
            <w:r w:rsidRPr="003E6F93">
              <w:rPr>
                <w:sz w:val="20"/>
                <w:szCs w:val="20"/>
              </w:rPr>
              <w:t>696</w:t>
            </w:r>
            <w:r>
              <w:rPr>
                <w:sz w:val="20"/>
                <w:szCs w:val="20"/>
              </w:rPr>
              <w:t>.</w:t>
            </w:r>
            <w:r w:rsidRPr="003E6F93">
              <w:rPr>
                <w:sz w:val="20"/>
                <w:szCs w:val="20"/>
              </w:rPr>
              <w:t>000</w:t>
            </w:r>
            <w:r>
              <w:rPr>
                <w:sz w:val="20"/>
                <w:szCs w:val="20"/>
              </w:rPr>
              <w:t>,</w:t>
            </w:r>
            <w:r w:rsidRPr="003E6F93">
              <w:rPr>
                <w:sz w:val="20"/>
                <w:szCs w:val="20"/>
              </w:rPr>
              <w:t xml:space="preserve">00 </w:t>
            </w:r>
          </w:p>
        </w:tc>
      </w:tr>
      <w:tr w:rsidR="009F4214" w:rsidRPr="007E32EB" w14:paraId="5431FA72" w14:textId="77777777" w:rsidTr="009F4214">
        <w:tblPrEx>
          <w:tblW w:w="5000" w:type="pct"/>
          <w:tblPrExChange w:id="4311" w:author="Ilham Nur Pratama" w:date="2023-05-21T22:21:00Z">
            <w:tblPrEx>
              <w:tblW w:w="5000" w:type="pct"/>
            </w:tblPrEx>
          </w:tblPrExChange>
        </w:tblPrEx>
        <w:tc>
          <w:tcPr>
            <w:tcW w:w="1259" w:type="pct"/>
            <w:tcPrChange w:id="4312" w:author="Ilham Nur Pratama" w:date="2023-05-21T22:21:00Z">
              <w:tcPr>
                <w:tcW w:w="1259" w:type="pct"/>
              </w:tcPr>
            </w:tcPrChange>
          </w:tcPr>
          <w:p w14:paraId="4AB1A2CE" w14:textId="1C61BC76" w:rsidR="009F4214" w:rsidRPr="003E6F93" w:rsidRDefault="009F4214" w:rsidP="009F4214">
            <w:pPr>
              <w:rPr>
                <w:sz w:val="20"/>
                <w:szCs w:val="20"/>
              </w:rPr>
            </w:pPr>
            <w:r w:rsidRPr="003E6F93">
              <w:rPr>
                <w:sz w:val="20"/>
                <w:szCs w:val="20"/>
              </w:rPr>
              <w:t xml:space="preserve">Eksekusi dilakukan oleh </w:t>
            </w:r>
            <w:r w:rsidRPr="003E6F93">
              <w:rPr>
                <w:i/>
                <w:iCs/>
                <w:sz w:val="20"/>
                <w:szCs w:val="20"/>
              </w:rPr>
              <w:t>outsource</w:t>
            </w:r>
            <w:r w:rsidRPr="003E6F93">
              <w:rPr>
                <w:sz w:val="20"/>
                <w:szCs w:val="20"/>
              </w:rPr>
              <w:t xml:space="preserve"> </w:t>
            </w:r>
            <w:r w:rsidRPr="003E6F93">
              <w:rPr>
                <w:i/>
                <w:iCs/>
                <w:sz w:val="20"/>
                <w:szCs w:val="20"/>
              </w:rPr>
              <w:t>officer</w:t>
            </w:r>
          </w:p>
        </w:tc>
        <w:tc>
          <w:tcPr>
            <w:tcW w:w="1259" w:type="pct"/>
            <w:tcPrChange w:id="4313" w:author="Ilham Nur Pratama" w:date="2023-05-21T22:21:00Z">
              <w:tcPr>
                <w:tcW w:w="1259" w:type="pct"/>
                <w:gridSpan w:val="2"/>
              </w:tcPr>
            </w:tcPrChange>
          </w:tcPr>
          <w:p w14:paraId="56F90A3B" w14:textId="575E822C" w:rsidR="009F4214" w:rsidRPr="003E6F93" w:rsidRDefault="009F4214" w:rsidP="009F4214">
            <w:pPr>
              <w:rPr>
                <w:i/>
                <w:iCs/>
                <w:sz w:val="20"/>
                <w:szCs w:val="20"/>
              </w:rPr>
            </w:pPr>
            <w:r w:rsidRPr="003E6F93">
              <w:rPr>
                <w:i/>
                <w:iCs/>
                <w:sz w:val="20"/>
                <w:szCs w:val="20"/>
              </w:rPr>
              <w:t>Outsource officer</w:t>
            </w:r>
          </w:p>
        </w:tc>
        <w:tc>
          <w:tcPr>
            <w:tcW w:w="507" w:type="pct"/>
            <w:tcPrChange w:id="4314" w:author="Ilham Nur Pratama" w:date="2023-05-21T22:21:00Z">
              <w:tcPr>
                <w:tcW w:w="524" w:type="pct"/>
                <w:gridSpan w:val="2"/>
              </w:tcPr>
            </w:tcPrChange>
          </w:tcPr>
          <w:p w14:paraId="1BBF9740" w14:textId="5A06D79E" w:rsidR="009F4214" w:rsidRPr="003E6F93" w:rsidRDefault="009F4214" w:rsidP="009F4214">
            <w:pPr>
              <w:rPr>
                <w:sz w:val="20"/>
                <w:szCs w:val="20"/>
              </w:rPr>
            </w:pPr>
            <w:r w:rsidRPr="003E6F93">
              <w:rPr>
                <w:sz w:val="20"/>
                <w:szCs w:val="20"/>
              </w:rPr>
              <w:t>56</w:t>
            </w:r>
          </w:p>
        </w:tc>
        <w:tc>
          <w:tcPr>
            <w:tcW w:w="500" w:type="pct"/>
            <w:tcPrChange w:id="4315" w:author="Ilham Nur Pratama" w:date="2023-05-21T22:21:00Z">
              <w:tcPr>
                <w:tcW w:w="543" w:type="pct"/>
                <w:gridSpan w:val="2"/>
              </w:tcPr>
            </w:tcPrChange>
          </w:tcPr>
          <w:p w14:paraId="201A20A2" w14:textId="593B2ADA" w:rsidR="009F4214" w:rsidRPr="003E6F93" w:rsidRDefault="009F4214" w:rsidP="009F4214">
            <w:pPr>
              <w:rPr>
                <w:sz w:val="20"/>
                <w:szCs w:val="20"/>
              </w:rPr>
            </w:pPr>
            <w:r w:rsidRPr="003E6F93">
              <w:rPr>
                <w:sz w:val="20"/>
                <w:szCs w:val="20"/>
              </w:rPr>
              <w:t>0</w:t>
            </w:r>
          </w:p>
        </w:tc>
        <w:tc>
          <w:tcPr>
            <w:tcW w:w="504" w:type="pct"/>
            <w:tcPrChange w:id="4316" w:author="Ilham Nur Pratama" w:date="2023-05-21T22:21:00Z">
              <w:tcPr>
                <w:tcW w:w="543" w:type="pct"/>
                <w:gridSpan w:val="2"/>
              </w:tcPr>
            </w:tcPrChange>
          </w:tcPr>
          <w:p w14:paraId="2562AB0A" w14:textId="7DC5B7A9" w:rsidR="009F4214" w:rsidRPr="003E6F93" w:rsidRDefault="009F4214" w:rsidP="009F4214">
            <w:pPr>
              <w:rPr>
                <w:sz w:val="20"/>
                <w:szCs w:val="20"/>
              </w:rPr>
            </w:pPr>
            <w:r w:rsidRPr="003E6F93">
              <w:rPr>
                <w:sz w:val="20"/>
                <w:szCs w:val="20"/>
              </w:rPr>
              <w:t>1.9 Minggu</w:t>
            </w:r>
          </w:p>
        </w:tc>
        <w:tc>
          <w:tcPr>
            <w:tcW w:w="971" w:type="pct"/>
            <w:tcPrChange w:id="4317" w:author="Ilham Nur Pratama" w:date="2023-05-21T22:21:00Z">
              <w:tcPr>
                <w:tcW w:w="872" w:type="pct"/>
              </w:tcPr>
            </w:tcPrChange>
          </w:tcPr>
          <w:p w14:paraId="55485D59" w14:textId="493E78E4" w:rsidR="009F4214" w:rsidRPr="003E6F93" w:rsidRDefault="009F4214" w:rsidP="009F4214">
            <w:pPr>
              <w:jc w:val="left"/>
              <w:rPr>
                <w:sz w:val="20"/>
                <w:szCs w:val="20"/>
              </w:rPr>
            </w:pPr>
            <w:r w:rsidRPr="003E6F93">
              <w:rPr>
                <w:sz w:val="20"/>
                <w:szCs w:val="20"/>
              </w:rPr>
              <w:t>Rp</w:t>
            </w:r>
            <w:r>
              <w:rPr>
                <w:sz w:val="20"/>
                <w:szCs w:val="20"/>
              </w:rPr>
              <w:t xml:space="preserve">. </w:t>
            </w:r>
            <w:r w:rsidRPr="003E6F93">
              <w:rPr>
                <w:sz w:val="20"/>
                <w:szCs w:val="20"/>
              </w:rPr>
              <w:t>10</w:t>
            </w:r>
            <w:r>
              <w:rPr>
                <w:sz w:val="20"/>
                <w:szCs w:val="20"/>
              </w:rPr>
              <w:t>.</w:t>
            </w:r>
            <w:r w:rsidRPr="003E6F93">
              <w:rPr>
                <w:sz w:val="20"/>
                <w:szCs w:val="20"/>
              </w:rPr>
              <w:t>110</w:t>
            </w:r>
            <w:r>
              <w:rPr>
                <w:sz w:val="20"/>
                <w:szCs w:val="20"/>
              </w:rPr>
              <w:t>.</w:t>
            </w:r>
            <w:r w:rsidRPr="003E6F93">
              <w:rPr>
                <w:sz w:val="20"/>
                <w:szCs w:val="20"/>
              </w:rPr>
              <w:t>000</w:t>
            </w:r>
            <w:r>
              <w:rPr>
                <w:sz w:val="20"/>
                <w:szCs w:val="20"/>
              </w:rPr>
              <w:t>,</w:t>
            </w:r>
            <w:r w:rsidRPr="003E6F93">
              <w:rPr>
                <w:sz w:val="20"/>
                <w:szCs w:val="20"/>
              </w:rPr>
              <w:t xml:space="preserve">00 </w:t>
            </w:r>
          </w:p>
        </w:tc>
      </w:tr>
      <w:tr w:rsidR="009F4214" w:rsidRPr="007E32EB" w14:paraId="42427142" w14:textId="77777777" w:rsidTr="009F4214">
        <w:tblPrEx>
          <w:tblW w:w="5000" w:type="pct"/>
          <w:tblPrExChange w:id="4318" w:author="Ilham Nur Pratama" w:date="2023-05-21T22:21:00Z">
            <w:tblPrEx>
              <w:tblW w:w="5000" w:type="pct"/>
            </w:tblPrEx>
          </w:tblPrExChange>
        </w:tblPrEx>
        <w:tc>
          <w:tcPr>
            <w:tcW w:w="1259" w:type="pct"/>
            <w:tcPrChange w:id="4319" w:author="Ilham Nur Pratama" w:date="2023-05-21T22:21:00Z">
              <w:tcPr>
                <w:tcW w:w="1259" w:type="pct"/>
              </w:tcPr>
            </w:tcPrChange>
          </w:tcPr>
          <w:p w14:paraId="7DAAB3C5" w14:textId="4CF12AE2" w:rsidR="009F4214" w:rsidRPr="003E6F93" w:rsidRDefault="009F4214" w:rsidP="009F4214">
            <w:pPr>
              <w:rPr>
                <w:sz w:val="20"/>
                <w:szCs w:val="20"/>
              </w:rPr>
            </w:pPr>
            <w:r w:rsidRPr="003E6F93">
              <w:rPr>
                <w:sz w:val="20"/>
                <w:szCs w:val="20"/>
              </w:rPr>
              <w:t xml:space="preserve">Memasukan kebutuhan baru akibat </w:t>
            </w:r>
            <w:r w:rsidRPr="003E6F93">
              <w:rPr>
                <w:i/>
                <w:iCs/>
                <w:sz w:val="20"/>
                <w:szCs w:val="20"/>
              </w:rPr>
              <w:t>change management</w:t>
            </w:r>
          </w:p>
        </w:tc>
        <w:tc>
          <w:tcPr>
            <w:tcW w:w="1259" w:type="pct"/>
            <w:tcPrChange w:id="4320" w:author="Ilham Nur Pratama" w:date="2023-05-21T22:21:00Z">
              <w:tcPr>
                <w:tcW w:w="1259" w:type="pct"/>
                <w:gridSpan w:val="2"/>
              </w:tcPr>
            </w:tcPrChange>
          </w:tcPr>
          <w:p w14:paraId="5F26FF07" w14:textId="26EA1DD0" w:rsidR="009F4214" w:rsidRPr="003E6F93" w:rsidRDefault="009F4214" w:rsidP="009F4214">
            <w:pPr>
              <w:rPr>
                <w:i/>
                <w:iCs/>
                <w:sz w:val="20"/>
                <w:szCs w:val="20"/>
              </w:rPr>
            </w:pPr>
            <w:r w:rsidRPr="003E6F93">
              <w:rPr>
                <w:i/>
                <w:iCs/>
                <w:sz w:val="20"/>
                <w:szCs w:val="20"/>
              </w:rPr>
              <w:t>Account Manager</w:t>
            </w:r>
          </w:p>
        </w:tc>
        <w:tc>
          <w:tcPr>
            <w:tcW w:w="507" w:type="pct"/>
            <w:tcPrChange w:id="4321" w:author="Ilham Nur Pratama" w:date="2023-05-21T22:21:00Z">
              <w:tcPr>
                <w:tcW w:w="524" w:type="pct"/>
                <w:gridSpan w:val="2"/>
              </w:tcPr>
            </w:tcPrChange>
          </w:tcPr>
          <w:p w14:paraId="18BF8C79" w14:textId="538AB139" w:rsidR="009F4214" w:rsidRPr="003E6F93" w:rsidRDefault="009F4214" w:rsidP="009F4214">
            <w:pPr>
              <w:rPr>
                <w:sz w:val="20"/>
                <w:szCs w:val="20"/>
              </w:rPr>
            </w:pPr>
            <w:r w:rsidRPr="003E6F93">
              <w:rPr>
                <w:sz w:val="20"/>
                <w:szCs w:val="20"/>
              </w:rPr>
              <w:t>435</w:t>
            </w:r>
          </w:p>
        </w:tc>
        <w:tc>
          <w:tcPr>
            <w:tcW w:w="500" w:type="pct"/>
            <w:tcPrChange w:id="4322" w:author="Ilham Nur Pratama" w:date="2023-05-21T22:21:00Z">
              <w:tcPr>
                <w:tcW w:w="543" w:type="pct"/>
                <w:gridSpan w:val="2"/>
              </w:tcPr>
            </w:tcPrChange>
          </w:tcPr>
          <w:p w14:paraId="077CB3D6" w14:textId="6A2833F5" w:rsidR="009F4214" w:rsidRPr="003E6F93" w:rsidRDefault="009F4214" w:rsidP="009F4214">
            <w:pPr>
              <w:rPr>
                <w:sz w:val="20"/>
                <w:szCs w:val="20"/>
              </w:rPr>
            </w:pPr>
            <w:r w:rsidRPr="003E6F93">
              <w:rPr>
                <w:sz w:val="20"/>
                <w:szCs w:val="20"/>
              </w:rPr>
              <w:t>5.7 Menit</w:t>
            </w:r>
          </w:p>
        </w:tc>
        <w:tc>
          <w:tcPr>
            <w:tcW w:w="504" w:type="pct"/>
            <w:tcPrChange w:id="4323" w:author="Ilham Nur Pratama" w:date="2023-05-21T22:21:00Z">
              <w:tcPr>
                <w:tcW w:w="543" w:type="pct"/>
                <w:gridSpan w:val="2"/>
              </w:tcPr>
            </w:tcPrChange>
          </w:tcPr>
          <w:p w14:paraId="560BBCDB" w14:textId="02590D2F" w:rsidR="009F4214" w:rsidRPr="003E6F93" w:rsidRDefault="009F4214" w:rsidP="009F4214">
            <w:pPr>
              <w:rPr>
                <w:sz w:val="20"/>
                <w:szCs w:val="20"/>
              </w:rPr>
            </w:pPr>
            <w:r w:rsidRPr="003E6F93">
              <w:rPr>
                <w:sz w:val="20"/>
                <w:szCs w:val="20"/>
              </w:rPr>
              <w:t>39.4 Menit</w:t>
            </w:r>
          </w:p>
        </w:tc>
        <w:tc>
          <w:tcPr>
            <w:tcW w:w="971" w:type="pct"/>
            <w:tcPrChange w:id="4324" w:author="Ilham Nur Pratama" w:date="2023-05-21T22:21:00Z">
              <w:tcPr>
                <w:tcW w:w="872" w:type="pct"/>
              </w:tcPr>
            </w:tcPrChange>
          </w:tcPr>
          <w:p w14:paraId="1B590C88" w14:textId="75D52F27" w:rsidR="009F4214" w:rsidRPr="003E6F93" w:rsidRDefault="009F4214" w:rsidP="009F4214">
            <w:pPr>
              <w:jc w:val="left"/>
              <w:rPr>
                <w:sz w:val="20"/>
                <w:szCs w:val="20"/>
              </w:rPr>
            </w:pPr>
            <w:r w:rsidRPr="003E6F93">
              <w:rPr>
                <w:sz w:val="20"/>
                <w:szCs w:val="20"/>
              </w:rPr>
              <w:t>Rp</w:t>
            </w:r>
            <w:r>
              <w:rPr>
                <w:sz w:val="20"/>
                <w:szCs w:val="20"/>
              </w:rPr>
              <w:t xml:space="preserve">. </w:t>
            </w:r>
            <w:r w:rsidRPr="003E6F93">
              <w:rPr>
                <w:sz w:val="20"/>
                <w:szCs w:val="20"/>
              </w:rPr>
              <w:t>36</w:t>
            </w:r>
            <w:r>
              <w:rPr>
                <w:sz w:val="20"/>
                <w:szCs w:val="20"/>
              </w:rPr>
              <w:t>.</w:t>
            </w:r>
            <w:r w:rsidRPr="003E6F93">
              <w:rPr>
                <w:sz w:val="20"/>
                <w:szCs w:val="20"/>
              </w:rPr>
              <w:t>000</w:t>
            </w:r>
            <w:r>
              <w:rPr>
                <w:sz w:val="20"/>
                <w:szCs w:val="20"/>
              </w:rPr>
              <w:t>,</w:t>
            </w:r>
            <w:r w:rsidRPr="003E6F93">
              <w:rPr>
                <w:sz w:val="20"/>
                <w:szCs w:val="20"/>
              </w:rPr>
              <w:t xml:space="preserve">00 </w:t>
            </w:r>
          </w:p>
        </w:tc>
      </w:tr>
      <w:tr w:rsidR="009F4214" w:rsidRPr="007E32EB" w14:paraId="14F6C95E" w14:textId="77777777" w:rsidTr="009F4214">
        <w:tblPrEx>
          <w:tblW w:w="5000" w:type="pct"/>
          <w:tblPrExChange w:id="4325" w:author="Ilham Nur Pratama" w:date="2023-05-21T22:21:00Z">
            <w:tblPrEx>
              <w:tblW w:w="5000" w:type="pct"/>
            </w:tblPrEx>
          </w:tblPrExChange>
        </w:tblPrEx>
        <w:tc>
          <w:tcPr>
            <w:tcW w:w="1259" w:type="pct"/>
            <w:tcPrChange w:id="4326" w:author="Ilham Nur Pratama" w:date="2023-05-21T22:21:00Z">
              <w:tcPr>
                <w:tcW w:w="1259" w:type="pct"/>
              </w:tcPr>
            </w:tcPrChange>
          </w:tcPr>
          <w:p w14:paraId="4967ED70" w14:textId="7FFEF89F" w:rsidR="009F4214" w:rsidRPr="003E6F93" w:rsidRDefault="009F4214" w:rsidP="009F4214">
            <w:pPr>
              <w:rPr>
                <w:sz w:val="20"/>
                <w:szCs w:val="20"/>
              </w:rPr>
            </w:pPr>
            <w:r w:rsidRPr="003E6F93">
              <w:rPr>
                <w:sz w:val="20"/>
                <w:szCs w:val="20"/>
              </w:rPr>
              <w:t>Penutupan proyek</w:t>
            </w:r>
          </w:p>
        </w:tc>
        <w:tc>
          <w:tcPr>
            <w:tcW w:w="1259" w:type="pct"/>
            <w:tcPrChange w:id="4327" w:author="Ilham Nur Pratama" w:date="2023-05-21T22:21:00Z">
              <w:tcPr>
                <w:tcW w:w="1259" w:type="pct"/>
                <w:gridSpan w:val="2"/>
              </w:tcPr>
            </w:tcPrChange>
          </w:tcPr>
          <w:p w14:paraId="7A3D1AEB" w14:textId="0D0FBCCC" w:rsidR="009F4214" w:rsidRPr="003E6F93" w:rsidRDefault="009F4214" w:rsidP="009F4214">
            <w:pPr>
              <w:rPr>
                <w:i/>
                <w:iCs/>
                <w:sz w:val="20"/>
                <w:szCs w:val="20"/>
              </w:rPr>
            </w:pPr>
            <w:r w:rsidRPr="003E6F93">
              <w:rPr>
                <w:i/>
                <w:iCs/>
                <w:sz w:val="20"/>
                <w:szCs w:val="20"/>
              </w:rPr>
              <w:t>Project Manager</w:t>
            </w:r>
          </w:p>
        </w:tc>
        <w:tc>
          <w:tcPr>
            <w:tcW w:w="507" w:type="pct"/>
            <w:tcPrChange w:id="4328" w:author="Ilham Nur Pratama" w:date="2023-05-21T22:21:00Z">
              <w:tcPr>
                <w:tcW w:w="524" w:type="pct"/>
                <w:gridSpan w:val="2"/>
              </w:tcPr>
            </w:tcPrChange>
          </w:tcPr>
          <w:p w14:paraId="330CBF46" w14:textId="0ABDB5F8" w:rsidR="009F4214" w:rsidRPr="003E6F93" w:rsidRDefault="009F4214" w:rsidP="009F4214">
            <w:pPr>
              <w:rPr>
                <w:sz w:val="20"/>
                <w:szCs w:val="20"/>
              </w:rPr>
            </w:pPr>
            <w:r w:rsidRPr="003E6F93">
              <w:rPr>
                <w:sz w:val="20"/>
                <w:szCs w:val="20"/>
              </w:rPr>
              <w:t>189</w:t>
            </w:r>
          </w:p>
        </w:tc>
        <w:tc>
          <w:tcPr>
            <w:tcW w:w="500" w:type="pct"/>
            <w:tcPrChange w:id="4329" w:author="Ilham Nur Pratama" w:date="2023-05-21T22:21:00Z">
              <w:tcPr>
                <w:tcW w:w="543" w:type="pct"/>
                <w:gridSpan w:val="2"/>
              </w:tcPr>
            </w:tcPrChange>
          </w:tcPr>
          <w:p w14:paraId="0B12B541" w14:textId="3DF144A2" w:rsidR="009F4214" w:rsidRPr="003E6F93" w:rsidRDefault="009F4214" w:rsidP="009F4214">
            <w:pPr>
              <w:rPr>
                <w:sz w:val="20"/>
                <w:szCs w:val="20"/>
              </w:rPr>
            </w:pPr>
            <w:r w:rsidRPr="003E6F93">
              <w:rPr>
                <w:sz w:val="20"/>
                <w:szCs w:val="20"/>
              </w:rPr>
              <w:t>0</w:t>
            </w:r>
          </w:p>
        </w:tc>
        <w:tc>
          <w:tcPr>
            <w:tcW w:w="504" w:type="pct"/>
            <w:tcPrChange w:id="4330" w:author="Ilham Nur Pratama" w:date="2023-05-21T22:21:00Z">
              <w:tcPr>
                <w:tcW w:w="543" w:type="pct"/>
                <w:gridSpan w:val="2"/>
              </w:tcPr>
            </w:tcPrChange>
          </w:tcPr>
          <w:p w14:paraId="67C02367" w14:textId="4A7D6624" w:rsidR="009F4214" w:rsidRPr="003E6F93" w:rsidRDefault="009F4214" w:rsidP="009F4214">
            <w:pPr>
              <w:rPr>
                <w:sz w:val="20"/>
                <w:szCs w:val="20"/>
              </w:rPr>
            </w:pPr>
            <w:r w:rsidRPr="003E6F93">
              <w:rPr>
                <w:sz w:val="20"/>
                <w:szCs w:val="20"/>
              </w:rPr>
              <w:t>2.2 Jam</w:t>
            </w:r>
          </w:p>
        </w:tc>
        <w:tc>
          <w:tcPr>
            <w:tcW w:w="971" w:type="pct"/>
            <w:tcPrChange w:id="4331" w:author="Ilham Nur Pratama" w:date="2023-05-21T22:21:00Z">
              <w:tcPr>
                <w:tcW w:w="872" w:type="pct"/>
              </w:tcPr>
            </w:tcPrChange>
          </w:tcPr>
          <w:p w14:paraId="511B0760" w14:textId="09125373" w:rsidR="009F4214" w:rsidRPr="003E6F93" w:rsidRDefault="009F4214" w:rsidP="009F4214">
            <w:pPr>
              <w:rPr>
                <w:sz w:val="20"/>
                <w:szCs w:val="20"/>
              </w:rPr>
            </w:pPr>
            <w:r w:rsidRPr="003E6F93">
              <w:rPr>
                <w:sz w:val="20"/>
                <w:szCs w:val="20"/>
              </w:rPr>
              <w:t>Rp</w:t>
            </w:r>
            <w:r>
              <w:rPr>
                <w:sz w:val="20"/>
                <w:szCs w:val="20"/>
              </w:rPr>
              <w:t>.</w:t>
            </w:r>
            <w:r w:rsidRPr="003E6F93">
              <w:rPr>
                <w:sz w:val="20"/>
                <w:szCs w:val="20"/>
              </w:rPr>
              <w:t>138</w:t>
            </w:r>
            <w:r>
              <w:rPr>
                <w:sz w:val="20"/>
                <w:szCs w:val="20"/>
              </w:rPr>
              <w:t>.</w:t>
            </w:r>
            <w:r w:rsidRPr="003E6F93">
              <w:rPr>
                <w:sz w:val="20"/>
                <w:szCs w:val="20"/>
              </w:rPr>
              <w:t>000</w:t>
            </w:r>
            <w:r>
              <w:rPr>
                <w:sz w:val="20"/>
                <w:szCs w:val="20"/>
              </w:rPr>
              <w:t>,</w:t>
            </w:r>
            <w:r w:rsidRPr="003E6F93">
              <w:rPr>
                <w:sz w:val="20"/>
                <w:szCs w:val="20"/>
              </w:rPr>
              <w:t xml:space="preserve">00 </w:t>
            </w:r>
          </w:p>
        </w:tc>
      </w:tr>
      <w:tr w:rsidR="009F4214" w:rsidRPr="007E32EB" w14:paraId="7DED6B5A" w14:textId="77777777" w:rsidTr="009F4214">
        <w:tblPrEx>
          <w:tblW w:w="5000" w:type="pct"/>
          <w:tblPrExChange w:id="4332" w:author="Ilham Nur Pratama" w:date="2023-05-21T22:21:00Z">
            <w:tblPrEx>
              <w:tblW w:w="5000" w:type="pct"/>
            </w:tblPrEx>
          </w:tblPrExChange>
        </w:tblPrEx>
        <w:tc>
          <w:tcPr>
            <w:tcW w:w="1259" w:type="pct"/>
            <w:tcPrChange w:id="4333" w:author="Ilham Nur Pratama" w:date="2023-05-21T22:21:00Z">
              <w:tcPr>
                <w:tcW w:w="1259" w:type="pct"/>
              </w:tcPr>
            </w:tcPrChange>
          </w:tcPr>
          <w:p w14:paraId="6F266B25" w14:textId="2A06BE27" w:rsidR="009F4214" w:rsidRPr="003E6F93" w:rsidRDefault="009F4214" w:rsidP="009F4214">
            <w:pPr>
              <w:rPr>
                <w:sz w:val="20"/>
                <w:szCs w:val="20"/>
              </w:rPr>
            </w:pPr>
            <w:r w:rsidRPr="003E6F93">
              <w:rPr>
                <w:sz w:val="20"/>
                <w:szCs w:val="20"/>
              </w:rPr>
              <w:t>Update data proyek</w:t>
            </w:r>
          </w:p>
        </w:tc>
        <w:tc>
          <w:tcPr>
            <w:tcW w:w="1259" w:type="pct"/>
            <w:tcPrChange w:id="4334" w:author="Ilham Nur Pratama" w:date="2023-05-21T22:21:00Z">
              <w:tcPr>
                <w:tcW w:w="1259" w:type="pct"/>
                <w:gridSpan w:val="2"/>
              </w:tcPr>
            </w:tcPrChange>
          </w:tcPr>
          <w:p w14:paraId="7F9C2757" w14:textId="649DD983" w:rsidR="009F4214" w:rsidRPr="003E6F93" w:rsidRDefault="009F4214" w:rsidP="009F4214">
            <w:pPr>
              <w:rPr>
                <w:sz w:val="20"/>
                <w:szCs w:val="20"/>
              </w:rPr>
            </w:pPr>
            <w:r w:rsidRPr="003E6F93">
              <w:rPr>
                <w:i/>
                <w:iCs/>
                <w:sz w:val="20"/>
                <w:szCs w:val="20"/>
              </w:rPr>
              <w:t>Project Manager</w:t>
            </w:r>
          </w:p>
        </w:tc>
        <w:tc>
          <w:tcPr>
            <w:tcW w:w="507" w:type="pct"/>
            <w:tcPrChange w:id="4335" w:author="Ilham Nur Pratama" w:date="2023-05-21T22:21:00Z">
              <w:tcPr>
                <w:tcW w:w="524" w:type="pct"/>
                <w:gridSpan w:val="2"/>
              </w:tcPr>
            </w:tcPrChange>
          </w:tcPr>
          <w:p w14:paraId="2FE95E35" w14:textId="33131F15" w:rsidR="009F4214" w:rsidRPr="003E6F93" w:rsidRDefault="009F4214" w:rsidP="009F4214">
            <w:pPr>
              <w:rPr>
                <w:sz w:val="20"/>
                <w:szCs w:val="20"/>
              </w:rPr>
            </w:pPr>
            <w:r w:rsidRPr="003E6F93">
              <w:rPr>
                <w:sz w:val="20"/>
                <w:szCs w:val="20"/>
              </w:rPr>
              <w:t>189</w:t>
            </w:r>
          </w:p>
        </w:tc>
        <w:tc>
          <w:tcPr>
            <w:tcW w:w="500" w:type="pct"/>
            <w:tcPrChange w:id="4336" w:author="Ilham Nur Pratama" w:date="2023-05-21T22:21:00Z">
              <w:tcPr>
                <w:tcW w:w="543" w:type="pct"/>
                <w:gridSpan w:val="2"/>
              </w:tcPr>
            </w:tcPrChange>
          </w:tcPr>
          <w:p w14:paraId="26CFE328" w14:textId="1B65D860" w:rsidR="009F4214" w:rsidRPr="003E6F93" w:rsidRDefault="009F4214" w:rsidP="009F4214">
            <w:pPr>
              <w:rPr>
                <w:sz w:val="20"/>
                <w:szCs w:val="20"/>
              </w:rPr>
            </w:pPr>
            <w:r w:rsidRPr="003E6F93">
              <w:rPr>
                <w:sz w:val="20"/>
                <w:szCs w:val="20"/>
              </w:rPr>
              <w:t>3.5 Menit</w:t>
            </w:r>
          </w:p>
        </w:tc>
        <w:tc>
          <w:tcPr>
            <w:tcW w:w="504" w:type="pct"/>
            <w:tcPrChange w:id="4337" w:author="Ilham Nur Pratama" w:date="2023-05-21T22:21:00Z">
              <w:tcPr>
                <w:tcW w:w="543" w:type="pct"/>
                <w:gridSpan w:val="2"/>
              </w:tcPr>
            </w:tcPrChange>
          </w:tcPr>
          <w:p w14:paraId="104A4F73" w14:textId="3490C3F4" w:rsidR="009F4214" w:rsidRPr="003E6F93" w:rsidRDefault="009F4214" w:rsidP="009F4214">
            <w:pPr>
              <w:rPr>
                <w:sz w:val="20"/>
                <w:szCs w:val="20"/>
              </w:rPr>
            </w:pPr>
            <w:r w:rsidRPr="003E6F93">
              <w:rPr>
                <w:sz w:val="20"/>
                <w:szCs w:val="20"/>
              </w:rPr>
              <w:t>2.2 Jam</w:t>
            </w:r>
          </w:p>
        </w:tc>
        <w:tc>
          <w:tcPr>
            <w:tcW w:w="971" w:type="pct"/>
            <w:tcPrChange w:id="4338" w:author="Ilham Nur Pratama" w:date="2023-05-21T22:21:00Z">
              <w:tcPr>
                <w:tcW w:w="872" w:type="pct"/>
              </w:tcPr>
            </w:tcPrChange>
          </w:tcPr>
          <w:p w14:paraId="0DD6A10F" w14:textId="5F338A5B" w:rsidR="009F4214" w:rsidRPr="003E6F93" w:rsidRDefault="009F4214" w:rsidP="009F4214">
            <w:pPr>
              <w:rPr>
                <w:sz w:val="20"/>
                <w:szCs w:val="20"/>
              </w:rPr>
            </w:pPr>
            <w:r w:rsidRPr="003E6F93">
              <w:rPr>
                <w:sz w:val="20"/>
                <w:szCs w:val="20"/>
              </w:rPr>
              <w:t>Rp</w:t>
            </w:r>
            <w:r>
              <w:rPr>
                <w:sz w:val="20"/>
                <w:szCs w:val="20"/>
              </w:rPr>
              <w:t xml:space="preserve">. </w:t>
            </w:r>
            <w:r w:rsidRPr="003E6F93">
              <w:rPr>
                <w:sz w:val="20"/>
                <w:szCs w:val="20"/>
              </w:rPr>
              <w:t>132</w:t>
            </w:r>
            <w:r>
              <w:rPr>
                <w:sz w:val="20"/>
                <w:szCs w:val="20"/>
              </w:rPr>
              <w:t>.</w:t>
            </w:r>
            <w:r w:rsidRPr="003E6F93">
              <w:rPr>
                <w:sz w:val="20"/>
                <w:szCs w:val="20"/>
              </w:rPr>
              <w:t>000</w:t>
            </w:r>
            <w:r>
              <w:rPr>
                <w:sz w:val="20"/>
                <w:szCs w:val="20"/>
              </w:rPr>
              <w:t>,</w:t>
            </w:r>
            <w:r w:rsidRPr="003E6F93">
              <w:rPr>
                <w:sz w:val="20"/>
                <w:szCs w:val="20"/>
              </w:rPr>
              <w:t xml:space="preserve">00 </w:t>
            </w:r>
          </w:p>
        </w:tc>
      </w:tr>
    </w:tbl>
    <w:p w14:paraId="002709FB" w14:textId="77777777" w:rsidR="001253E8" w:rsidRDefault="001253E8">
      <w:pPr>
        <w:ind w:left="720"/>
      </w:pPr>
    </w:p>
    <w:p w14:paraId="46CB4802" w14:textId="0C318DD6" w:rsidR="00604724" w:rsidRDefault="003B0032" w:rsidP="003E6F93">
      <w:pPr>
        <w:keepNext/>
        <w:ind w:left="720"/>
      </w:pPr>
      <w:r>
        <w:rPr>
          <w:noProof/>
        </w:rPr>
        <w:drawing>
          <wp:inline distT="0" distB="0" distL="0" distR="0" wp14:anchorId="6835B979" wp14:editId="299E51F3">
            <wp:extent cx="4947314" cy="2825086"/>
            <wp:effectExtent l="0" t="0" r="5715" b="13970"/>
            <wp:docPr id="104" name="Chart 104">
              <a:extLst xmlns:a="http://schemas.openxmlformats.org/drawingml/2006/main">
                <a:ext uri="{FF2B5EF4-FFF2-40B4-BE49-F238E27FC236}">
                  <a16:creationId xmlns:a16="http://schemas.microsoft.com/office/drawing/2014/main" id="{1E1B99F9-68ED-5840-D923-66A58225AE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14:paraId="2484D0D1" w14:textId="5D01A53A" w:rsidR="003B0032" w:rsidRDefault="00604724" w:rsidP="00EE5E34">
      <w:pPr>
        <w:pStyle w:val="Caption"/>
      </w:pPr>
      <w:bookmarkStart w:id="4339" w:name="_Ref128918037"/>
      <w:bookmarkStart w:id="4340" w:name="_Toc135601506"/>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21</w:t>
      </w:r>
      <w:r w:rsidR="005A58B4">
        <w:rPr>
          <w:noProof/>
        </w:rPr>
        <w:fldChar w:fldCharType="end"/>
      </w:r>
      <w:bookmarkEnd w:id="4339"/>
      <w:r>
        <w:t xml:space="preserve"> Grafik hasil simulasi penggunaan sumber daya simulasi proses </w:t>
      </w:r>
      <w:r w:rsidRPr="003E6F93">
        <w:rPr>
          <w:i/>
        </w:rPr>
        <w:t>as is</w:t>
      </w:r>
      <w:bookmarkEnd w:id="4340"/>
    </w:p>
    <w:p w14:paraId="1A0670F5" w14:textId="30D55D54" w:rsidR="00E05933" w:rsidRPr="005248A3" w:rsidRDefault="00F54618" w:rsidP="00E05933">
      <w:pPr>
        <w:ind w:left="720"/>
      </w:pPr>
      <w:r>
        <w:t xml:space="preserve">Berdasarkan </w:t>
      </w:r>
      <w:r>
        <w:fldChar w:fldCharType="begin"/>
      </w:r>
      <w:r>
        <w:instrText xml:space="preserve"> REF _Ref128838596 \h </w:instrText>
      </w:r>
      <w:r>
        <w:fldChar w:fldCharType="separate"/>
      </w:r>
      <w:ins w:id="4341" w:author="Ilham Nur Pratama" w:date="2023-05-24T22:54:00Z">
        <w:r w:rsidR="000D26C4">
          <w:t xml:space="preserve">Tabel </w:t>
        </w:r>
        <w:r w:rsidR="000D26C4">
          <w:rPr>
            <w:noProof/>
          </w:rPr>
          <w:t>3</w:t>
        </w:r>
        <w:r w:rsidR="000D26C4">
          <w:t>.</w:t>
        </w:r>
        <w:r w:rsidR="000D26C4">
          <w:rPr>
            <w:noProof/>
          </w:rPr>
          <w:t>37</w:t>
        </w:r>
      </w:ins>
      <w:del w:id="4342"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12</w:delText>
        </w:r>
      </w:del>
      <w:r>
        <w:fldChar w:fldCharType="end"/>
      </w:r>
      <w:r w:rsidR="006C11DD">
        <w:t xml:space="preserve">, dapat dilihat bahwa rata-rata proyek yang dilaksanakan berkisar sekitar </w:t>
      </w:r>
      <w:r w:rsidR="001712B5">
        <w:t>4</w:t>
      </w:r>
      <w:r w:rsidR="00510356">
        <w:t>7.1 minggu atau setara dengan 9 bulan</w:t>
      </w:r>
      <w:r w:rsidR="006A1412">
        <w:t xml:space="preserve">. Dengan memperhitungkan libur dan 12,4 minggu atau </w:t>
      </w:r>
      <w:r w:rsidR="00AB7735">
        <w:t>sekitar 3 bulan untuk</w:t>
      </w:r>
      <w:r w:rsidR="00510356">
        <w:t xml:space="preserve"> pengerjaan proyek. Hal ini sebetulnya sudah keluar dari SLA </w:t>
      </w:r>
      <w:r w:rsidR="001D17D6">
        <w:t xml:space="preserve">yang telah ditetapkan </w:t>
      </w:r>
      <w:r w:rsidR="00F35DE8">
        <w:t xml:space="preserve">PT PDI </w:t>
      </w:r>
      <w:r w:rsidR="001D17D6">
        <w:lastRenderedPageBreak/>
        <w:t xml:space="preserve">yaitu sebesar 1 bulan untuk proyek jenis pengembangan. </w:t>
      </w:r>
      <w:r w:rsidR="00724E98">
        <w:t xml:space="preserve">Rerata penyelesaian proyek selama </w:t>
      </w:r>
      <w:r w:rsidR="00F35DE8">
        <w:t>12,4</w:t>
      </w:r>
      <w:r w:rsidR="00724E98">
        <w:t xml:space="preserve"> minggu ini diakibatkan oleh adanya beberapa hal</w:t>
      </w:r>
      <w:r w:rsidR="00C96191">
        <w:t xml:space="preserve">, yang sangat memengaruhi adalah waktu tunggu untuk pekerjaan dapat dilakukan eksekusi oleh </w:t>
      </w:r>
      <w:r w:rsidR="00C96191" w:rsidRPr="00463C7A">
        <w:rPr>
          <w:i/>
          <w:iCs/>
        </w:rPr>
        <w:t>Developer/Provisioning Engineer/ Tester</w:t>
      </w:r>
      <w:r w:rsidR="000131F6">
        <w:rPr>
          <w:i/>
          <w:iCs/>
        </w:rPr>
        <w:t xml:space="preserve"> </w:t>
      </w:r>
      <w:r w:rsidR="000131F6">
        <w:t>selama 4 minggu</w:t>
      </w:r>
      <w:r w:rsidR="00C96191">
        <w:rPr>
          <w:i/>
          <w:iCs/>
        </w:rPr>
        <w:t xml:space="preserve">. </w:t>
      </w:r>
      <w:r w:rsidR="000131F6">
        <w:t xml:space="preserve">Hal ini terjadi diakibatkan oleh pekerjaan yang </w:t>
      </w:r>
      <w:r w:rsidR="005E3311">
        <w:t xml:space="preserve">diberikan </w:t>
      </w:r>
      <w:r w:rsidR="00F71913">
        <w:t xml:space="preserve">oleh </w:t>
      </w:r>
      <w:r w:rsidR="00F71913">
        <w:rPr>
          <w:i/>
          <w:iCs/>
        </w:rPr>
        <w:t xml:space="preserve">functional manager </w:t>
      </w:r>
      <w:r w:rsidR="00F71913">
        <w:t xml:space="preserve">kepada eksekutor </w:t>
      </w:r>
      <w:r w:rsidR="005E3311">
        <w:t>ketika fase perencanaan proyek</w:t>
      </w:r>
      <w:r w:rsidR="00EF16B2">
        <w:t xml:space="preserve">, hanya berdasarkan asumsi dan konfirmasi dari sumber daya terkait, terhadap ketersediaan dan kemampuan sumber daya. </w:t>
      </w:r>
      <w:r w:rsidR="00F71913">
        <w:t xml:space="preserve">Sementara </w:t>
      </w:r>
      <w:r w:rsidR="001879F9">
        <w:t xml:space="preserve">beban pekerjaan yang dilakukan oleh sumber daya tidak seluruhnya tercatat oleh masing-masing individu dan juga SIMP, yang berakibat pekerjaan </w:t>
      </w:r>
      <w:r w:rsidR="001C7D07">
        <w:t xml:space="preserve">terhambat karena menunggu pekerjaan lainya selesai. </w:t>
      </w:r>
      <w:r w:rsidR="00E05933">
        <w:t xml:space="preserve">Pada </w:t>
      </w:r>
      <w:r w:rsidR="00E05933">
        <w:fldChar w:fldCharType="begin"/>
      </w:r>
      <w:r w:rsidR="00E05933">
        <w:instrText xml:space="preserve"> REF _Ref128918037 \h </w:instrText>
      </w:r>
      <w:r w:rsidR="00E05933">
        <w:fldChar w:fldCharType="separate"/>
      </w:r>
      <w:r w:rsidR="000D26C4">
        <w:t xml:space="preserve">Gambar </w:t>
      </w:r>
      <w:r w:rsidR="000D26C4">
        <w:rPr>
          <w:noProof/>
        </w:rPr>
        <w:t>3</w:t>
      </w:r>
      <w:r w:rsidR="000D26C4">
        <w:t>.</w:t>
      </w:r>
      <w:r w:rsidR="000D26C4">
        <w:rPr>
          <w:noProof/>
        </w:rPr>
        <w:t>21</w:t>
      </w:r>
      <w:r w:rsidR="00E05933">
        <w:fldChar w:fldCharType="end"/>
      </w:r>
      <w:r w:rsidR="00E05933">
        <w:t xml:space="preserve">, menunjukan bagaimana penggunaan sumber daya ketika proses </w:t>
      </w:r>
      <w:r w:rsidR="00E05933">
        <w:rPr>
          <w:i/>
          <w:iCs/>
        </w:rPr>
        <w:t xml:space="preserve">as is </w:t>
      </w:r>
      <w:r w:rsidR="00E05933">
        <w:t>disimulasikan</w:t>
      </w:r>
      <w:r w:rsidR="004F69C5">
        <w:t>, yang menunjukkan bahwa penggunaan sumber daya masih tidak merata dengan kondisi sumber daya yang ada</w:t>
      </w:r>
      <w:r w:rsidR="00E05933">
        <w:t>.</w:t>
      </w:r>
    </w:p>
    <w:p w14:paraId="545CADE2" w14:textId="77777777" w:rsidR="005248A3" w:rsidRDefault="001C7D07" w:rsidP="001C7D07">
      <w:pPr>
        <w:ind w:left="720"/>
      </w:pPr>
      <w:r>
        <w:t>Akibat lain dari tidak diketahui beban pekerjaan dari sumber daya adalah,</w:t>
      </w:r>
      <w:r w:rsidR="00972E8C">
        <w:t>alokasi pekerjaan pada sumber daya yang tersedia dan kompeten jarang dilakukan</w:t>
      </w:r>
      <w:r w:rsidR="003772AB">
        <w:t>, sementara apabila alokasi pekerjaan dapat diberikan pada sumber daya yang tepat pekerjaan dapat lebih cepat diselesaikan</w:t>
      </w:r>
      <w:r w:rsidR="00B962AA">
        <w:t xml:space="preserve"> dengan waktu tunggu yang lebih sebentar</w:t>
      </w:r>
      <w:r w:rsidR="003772AB">
        <w:t>.</w:t>
      </w:r>
      <w:r w:rsidR="000B0466">
        <w:t xml:space="preserve"> </w:t>
      </w:r>
    </w:p>
    <w:p w14:paraId="220E39CF" w14:textId="26B5853A" w:rsidR="00F54618" w:rsidRDefault="000B0466" w:rsidP="001C7D07">
      <w:pPr>
        <w:ind w:left="720"/>
      </w:pPr>
      <w:r>
        <w:t>Kendala yang telah disimulasikan ini akan coba diselesaikan dengan membangun sebuah sistem yang dapat memangkas proses</w:t>
      </w:r>
      <w:r w:rsidR="00E24EC8">
        <w:t>:</w:t>
      </w:r>
    </w:p>
    <w:p w14:paraId="5356E042" w14:textId="4F3889E0" w:rsidR="00E24EC8" w:rsidRDefault="00E24EC8" w:rsidP="00E24EC8">
      <w:pPr>
        <w:pStyle w:val="ListParagraph"/>
        <w:numPr>
          <w:ilvl w:val="0"/>
          <w:numId w:val="48"/>
        </w:numPr>
      </w:pPr>
      <w:r>
        <w:t>Konfirmasi sumber daya yang akan melakukan pekerjaan</w:t>
      </w:r>
    </w:p>
    <w:p w14:paraId="47396E22" w14:textId="0F1C7485" w:rsidR="00E24EC8" w:rsidRDefault="00E24EC8" w:rsidP="00E24EC8">
      <w:pPr>
        <w:pStyle w:val="ListParagraph"/>
        <w:numPr>
          <w:ilvl w:val="0"/>
          <w:numId w:val="48"/>
        </w:numPr>
      </w:pPr>
      <w:r>
        <w:t>Menunggu konfirmasi sumber daya</w:t>
      </w:r>
    </w:p>
    <w:p w14:paraId="0782CEF6" w14:textId="3927A62B" w:rsidR="00E24EC8" w:rsidRDefault="00E24EC8" w:rsidP="00E24EC8">
      <w:pPr>
        <w:pStyle w:val="ListParagraph"/>
        <w:numPr>
          <w:ilvl w:val="0"/>
          <w:numId w:val="48"/>
        </w:numPr>
      </w:pPr>
      <w:r>
        <w:t>Penentuan sumber daya yang akan melakukan pekerjaan</w:t>
      </w:r>
    </w:p>
    <w:p w14:paraId="6510A127" w14:textId="5946B877" w:rsidR="00E24EC8" w:rsidRDefault="00E24EC8" w:rsidP="003E6F93">
      <w:pPr>
        <w:pStyle w:val="ListParagraph"/>
        <w:numPr>
          <w:ilvl w:val="0"/>
          <w:numId w:val="48"/>
        </w:numPr>
      </w:pPr>
      <w:r>
        <w:t>Penetapan sumber daya yang akan melakukan pekerjaan</w:t>
      </w:r>
    </w:p>
    <w:p w14:paraId="63179136" w14:textId="03248E76" w:rsidR="000B0466" w:rsidRPr="000131F6" w:rsidRDefault="00670F1D" w:rsidP="00EF2120">
      <w:pPr>
        <w:ind w:left="720"/>
      </w:pPr>
      <w:r>
        <w:t>Dan dapat memberikan alokasi pekerjaan sesuai dengan ketersediaan dan kompetensi dari sumber daya, untuk mempercepat penyelesaian proyek.</w:t>
      </w:r>
    </w:p>
    <w:p w14:paraId="647D3B9A" w14:textId="7631492E" w:rsidR="00CD203D" w:rsidRDefault="00CD203D" w:rsidP="00CD203D">
      <w:pPr>
        <w:pStyle w:val="Heading2"/>
        <w:numPr>
          <w:ilvl w:val="1"/>
          <w:numId w:val="3"/>
        </w:numPr>
        <w:ind w:left="360"/>
      </w:pPr>
      <w:bookmarkStart w:id="4343" w:name="_Ref128948642"/>
      <w:bookmarkStart w:id="4344" w:name="_Ref130639883"/>
      <w:bookmarkStart w:id="4345" w:name="_Ref130639888"/>
      <w:bookmarkStart w:id="4346" w:name="_Toc135601450"/>
      <w:r>
        <w:t>Pembangunan Sistem Optimasi Alokasi Pekerjaan dan Sumber Daya</w:t>
      </w:r>
      <w:bookmarkEnd w:id="4343"/>
      <w:bookmarkEnd w:id="4344"/>
      <w:bookmarkEnd w:id="4345"/>
      <w:bookmarkEnd w:id="4346"/>
    </w:p>
    <w:p w14:paraId="33646D58" w14:textId="6830F304" w:rsidR="00CD203D" w:rsidRDefault="00CD203D" w:rsidP="00CD203D">
      <w:r>
        <w:t xml:space="preserve">Pada tahapan ini basis data yang telah dibuat akan dijadikan konsumsi dalam membangun model </w:t>
      </w:r>
      <w:r>
        <w:rPr>
          <w:i/>
          <w:iCs/>
        </w:rPr>
        <w:t xml:space="preserve">machine learning </w:t>
      </w:r>
      <w:r>
        <w:t xml:space="preserve">untuk mengenali sumber daya mana yang tepat dalam melakukan pekerjaan proyek, baik secara statis ketika awal perencanaan proyek, maupun </w:t>
      </w:r>
      <w:r>
        <w:lastRenderedPageBreak/>
        <w:t xml:space="preserve">dinamis ketika proyek sudah berjalan. </w:t>
      </w:r>
      <w:r>
        <w:rPr>
          <w:i/>
          <w:iCs/>
        </w:rPr>
        <w:t xml:space="preserve">Machine Learning </w:t>
      </w:r>
      <w:r>
        <w:t xml:space="preserve">yang digunakan adalah </w:t>
      </w:r>
      <w:r>
        <w:rPr>
          <w:i/>
          <w:iCs/>
        </w:rPr>
        <w:t xml:space="preserve">random forest, </w:t>
      </w:r>
      <w:r>
        <w:t xml:space="preserve">yang akan dibangun menggunakan Bahasa pemrograman Python. Bahasa pemrogaraman ini dipilih dikarenakan memiliki Pustaka yang mendukung dengan sintaks yang relatif mendekati </w:t>
      </w:r>
      <w:r>
        <w:rPr>
          <w:i/>
          <w:iCs/>
        </w:rPr>
        <w:t>pseudocode.</w:t>
      </w:r>
    </w:p>
    <w:p w14:paraId="614BF5FE" w14:textId="5E70BFCA" w:rsidR="00464863" w:rsidRDefault="00CD203D" w:rsidP="00602339">
      <w:r>
        <w:t xml:space="preserve">Data dari hasil kuesioner, juga menjadi salah satu pendukung logika identifikasi yang dikembangkan dengan menggunakan </w:t>
      </w:r>
      <w:r>
        <w:rPr>
          <w:i/>
          <w:iCs/>
        </w:rPr>
        <w:t xml:space="preserve">random forest, </w:t>
      </w:r>
      <w:r>
        <w:t xml:space="preserve">agar dapat menyesuaikan dengan kondisi praktis </w:t>
      </w:r>
      <w:r w:rsidRPr="003E6F93">
        <w:rPr>
          <w:i/>
          <w:iCs/>
        </w:rPr>
        <w:t>expert</w:t>
      </w:r>
      <w:r>
        <w:t xml:space="preserve"> yang ada.</w:t>
      </w:r>
    </w:p>
    <w:p w14:paraId="7B681BAC" w14:textId="5BEE1BB8" w:rsidR="003A0C7A" w:rsidRDefault="003F7CD0" w:rsidP="003E6F93">
      <w:pPr>
        <w:keepNext/>
        <w:jc w:val="center"/>
      </w:pPr>
      <w:r>
        <w:rPr>
          <w:noProof/>
        </w:rPr>
        <w:drawing>
          <wp:inline distT="0" distB="0" distL="0" distR="0" wp14:anchorId="038FCA14" wp14:editId="24E43DF1">
            <wp:extent cx="5400040" cy="4387215"/>
            <wp:effectExtent l="0" t="0" r="0" b="0"/>
            <wp:docPr id="122" name="Picture 12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Graphical user interface&#10;&#10;Description automatically generated with low confidence"/>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400040" cy="4387215"/>
                    </a:xfrm>
                    <a:prstGeom prst="rect">
                      <a:avLst/>
                    </a:prstGeom>
                    <a:noFill/>
                    <a:ln>
                      <a:noFill/>
                    </a:ln>
                  </pic:spPr>
                </pic:pic>
              </a:graphicData>
            </a:graphic>
          </wp:inline>
        </w:drawing>
      </w:r>
    </w:p>
    <w:p w14:paraId="69005575" w14:textId="513A5A4A" w:rsidR="003A0C7A" w:rsidRDefault="003A0C7A" w:rsidP="00EE5E34">
      <w:pPr>
        <w:pStyle w:val="Caption"/>
      </w:pPr>
      <w:bookmarkStart w:id="4347" w:name="_Ref129801604"/>
      <w:bookmarkStart w:id="4348" w:name="_Toc135601507"/>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22</w:t>
      </w:r>
      <w:r w:rsidR="005A58B4">
        <w:rPr>
          <w:noProof/>
        </w:rPr>
        <w:fldChar w:fldCharType="end"/>
      </w:r>
      <w:bookmarkEnd w:id="4347"/>
      <w:r>
        <w:t xml:space="preserve"> Diagram alir Sistem Optimasi </w:t>
      </w:r>
      <w:r w:rsidR="00AC1668">
        <w:t>A</w:t>
      </w:r>
      <w:r>
        <w:t>lokas</w:t>
      </w:r>
      <w:r w:rsidR="00AC1668">
        <w:t xml:space="preserve">i </w:t>
      </w:r>
      <w:r>
        <w:t>Pekerjaan</w:t>
      </w:r>
      <w:r w:rsidR="00AC1668">
        <w:t xml:space="preserve"> dan Sumber Daya (SOAPSD)</w:t>
      </w:r>
      <w:bookmarkEnd w:id="4348"/>
    </w:p>
    <w:p w14:paraId="04BC6757" w14:textId="435E7F5D" w:rsidR="00AC1668" w:rsidRDefault="00AC1668" w:rsidP="009B5457">
      <w:r>
        <w:t xml:space="preserve">Pada </w:t>
      </w:r>
      <w:r w:rsidR="00DE32ED">
        <w:fldChar w:fldCharType="begin"/>
      </w:r>
      <w:r w:rsidR="00DE32ED">
        <w:instrText xml:space="preserve"> REF _Ref129801604 \h </w:instrText>
      </w:r>
      <w:r w:rsidR="009B5457">
        <w:instrText xml:space="preserve"> \* MERGEFORMAT </w:instrText>
      </w:r>
      <w:r w:rsidR="00DE32ED">
        <w:fldChar w:fldCharType="separate"/>
      </w:r>
      <w:r w:rsidR="000D26C4">
        <w:t xml:space="preserve">Gambar </w:t>
      </w:r>
      <w:r w:rsidR="000D26C4">
        <w:rPr>
          <w:noProof/>
        </w:rPr>
        <w:t>3.22</w:t>
      </w:r>
      <w:r w:rsidR="00DE32ED">
        <w:fldChar w:fldCharType="end"/>
      </w:r>
      <w:r w:rsidR="00DE32ED">
        <w:t>, merupakan diagram alir SOAPSD yang akan dibangun dengan berdasarkan algoritma dan data yang telah didapatkan dari pegawai PT PDI dan juga para pakar dari PT PDI.</w:t>
      </w:r>
      <w:r w:rsidR="009B5457">
        <w:t xml:space="preserve"> </w:t>
      </w:r>
      <w:r w:rsidR="00A55581">
        <w:t>Secara aliran pengguna akan memasukan pekerjaan yang akan dilakukan, tingkat kesulitan</w:t>
      </w:r>
      <w:r w:rsidR="00610389">
        <w:t xml:space="preserve"> dan jumlah </w:t>
      </w:r>
      <w:r w:rsidR="00610389">
        <w:rPr>
          <w:i/>
          <w:iCs/>
        </w:rPr>
        <w:t>deliverables</w:t>
      </w:r>
      <w:r w:rsidR="00610389">
        <w:t xml:space="preserve"> yang akan dikerjakan</w:t>
      </w:r>
      <w:r w:rsidR="00F2107C">
        <w:t xml:space="preserve">. Data ini </w:t>
      </w:r>
      <w:r w:rsidR="003526F7">
        <w:t xml:space="preserve">kemudian akan diterima pada SOAPSD untuk dilakukan pengecekan pada basis data </w:t>
      </w:r>
      <w:r w:rsidR="00F73D70">
        <w:t xml:space="preserve">apakah pekerjaan yang </w:t>
      </w:r>
      <w:r w:rsidR="009E26BB">
        <w:t xml:space="preserve">dikerjakan memiliki sumber daya yang sesuai. Sistem akan </w:t>
      </w:r>
      <w:r w:rsidR="009E26BB">
        <w:lastRenderedPageBreak/>
        <w:t xml:space="preserve">mengembalikan respon </w:t>
      </w:r>
      <w:r w:rsidR="00DA6402">
        <w:t>sumber daya yang layak untuk melakukan pekerjaan atau respon untuk melakukan pengadaan sumber daya apabila tidak terdapat ketersediaan sumber daya pada sistem.</w:t>
      </w:r>
      <w:r w:rsidR="00C940B2">
        <w:t xml:space="preserve"> Jika pengguna menginginkan untuk melakukan pemilihan sumber daya hasil dari SOAPSD, maka SOAPSD akan meneruskan data pekerjaan yang akan dikerjakan beserta sumber daya yang akan mengerjakan pada SIMP agar dapat dikerjakan oleh sumber daya yang telah ditentukan.</w:t>
      </w:r>
    </w:p>
    <w:p w14:paraId="56ADC062" w14:textId="4D96CDD9" w:rsidR="00AC062B" w:rsidRDefault="00203D08" w:rsidP="003E6F93">
      <w:pPr>
        <w:keepNext/>
        <w:jc w:val="center"/>
      </w:pPr>
      <w:r>
        <w:rPr>
          <w:noProof/>
        </w:rPr>
        <w:lastRenderedPageBreak/>
        <w:drawing>
          <wp:inline distT="0" distB="0" distL="0" distR="0" wp14:anchorId="3C054206" wp14:editId="63290617">
            <wp:extent cx="4815444" cy="7685035"/>
            <wp:effectExtent l="0" t="0" r="4445" b="0"/>
            <wp:docPr id="123" name="Picture 1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able&#10;&#10;Description automatically generated"/>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818206" cy="7689443"/>
                    </a:xfrm>
                    <a:prstGeom prst="rect">
                      <a:avLst/>
                    </a:prstGeom>
                    <a:noFill/>
                    <a:ln>
                      <a:noFill/>
                    </a:ln>
                  </pic:spPr>
                </pic:pic>
              </a:graphicData>
            </a:graphic>
          </wp:inline>
        </w:drawing>
      </w:r>
    </w:p>
    <w:p w14:paraId="541347BD" w14:textId="0057593F" w:rsidR="00C8345B" w:rsidRDefault="00AC062B" w:rsidP="00EE5E34">
      <w:pPr>
        <w:pStyle w:val="Caption"/>
      </w:pPr>
      <w:bookmarkStart w:id="4349" w:name="_Ref129946055"/>
      <w:bookmarkStart w:id="4350" w:name="_Toc135601508"/>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23</w:t>
      </w:r>
      <w:r w:rsidR="005A58B4">
        <w:rPr>
          <w:noProof/>
        </w:rPr>
        <w:fldChar w:fldCharType="end"/>
      </w:r>
      <w:bookmarkEnd w:id="4349"/>
      <w:r>
        <w:t xml:space="preserve"> Diagram Sequence untuk SOAPSD</w:t>
      </w:r>
      <w:bookmarkEnd w:id="4350"/>
    </w:p>
    <w:p w14:paraId="5D0A4CF5" w14:textId="6A079395" w:rsidR="00512F87" w:rsidRDefault="00F34E8E" w:rsidP="00D23FC1">
      <w:r>
        <w:lastRenderedPageBreak/>
        <w:t xml:space="preserve">Pada </w:t>
      </w:r>
      <w:r>
        <w:fldChar w:fldCharType="begin"/>
      </w:r>
      <w:r>
        <w:instrText xml:space="preserve"> REF _Ref129946055 \h </w:instrText>
      </w:r>
      <w:r w:rsidR="00D23FC1">
        <w:instrText xml:space="preserve"> \* MERGEFORMAT </w:instrText>
      </w:r>
      <w:r>
        <w:fldChar w:fldCharType="separate"/>
      </w:r>
      <w:r w:rsidR="000D26C4">
        <w:t xml:space="preserve">Gambar </w:t>
      </w:r>
      <w:r w:rsidR="000D26C4">
        <w:rPr>
          <w:noProof/>
        </w:rPr>
        <w:t>3.23</w:t>
      </w:r>
      <w:r>
        <w:fldChar w:fldCharType="end"/>
      </w:r>
      <w:r>
        <w:t xml:space="preserve"> merupakan </w:t>
      </w:r>
      <w:r w:rsidR="00D23FC1">
        <w:t xml:space="preserve">Diagram sekuen yang memperjelas penjelasan pada </w:t>
      </w:r>
      <w:r w:rsidR="00D23FC1">
        <w:fldChar w:fldCharType="begin"/>
      </w:r>
      <w:r w:rsidR="00D23FC1">
        <w:instrText xml:space="preserve"> REF _Ref129801604 \h  \* MERGEFORMAT </w:instrText>
      </w:r>
      <w:r w:rsidR="00D23FC1">
        <w:fldChar w:fldCharType="separate"/>
      </w:r>
      <w:r w:rsidR="000D26C4">
        <w:t xml:space="preserve">Gambar </w:t>
      </w:r>
      <w:r w:rsidR="000D26C4">
        <w:rPr>
          <w:noProof/>
        </w:rPr>
        <w:t>3.22</w:t>
      </w:r>
      <w:r w:rsidR="00D23FC1">
        <w:fldChar w:fldCharType="end"/>
      </w:r>
      <w:r w:rsidR="00D23FC1">
        <w:t>. Entitas informasi dari pengguna, SOAPSD, SIMP, sistem basis data digambarkan pada diagram sekuen.</w:t>
      </w:r>
      <w:r w:rsidR="00CC18BA">
        <w:t xml:space="preserve"> Contoh keluaran dari sistem SOAP yang telah dibangun dapat dilihat pada</w:t>
      </w:r>
      <w:r w:rsidR="004C47DF">
        <w:t xml:space="preserve"> </w:t>
      </w:r>
      <w:r w:rsidR="004C47DF">
        <w:fldChar w:fldCharType="begin"/>
      </w:r>
      <w:r w:rsidR="004C47DF">
        <w:instrText xml:space="preserve"> REF _Ref129979238 \h </w:instrText>
      </w:r>
      <w:r w:rsidR="004C47DF">
        <w:fldChar w:fldCharType="separate"/>
      </w:r>
      <w:r w:rsidR="000D26C4">
        <w:t xml:space="preserve">Gambar </w:t>
      </w:r>
      <w:r w:rsidR="000D26C4">
        <w:rPr>
          <w:noProof/>
        </w:rPr>
        <w:t>3</w:t>
      </w:r>
      <w:r w:rsidR="000D26C4">
        <w:t>.</w:t>
      </w:r>
      <w:r w:rsidR="000D26C4">
        <w:rPr>
          <w:noProof/>
        </w:rPr>
        <w:t>24</w:t>
      </w:r>
      <w:r w:rsidR="004C47DF">
        <w:fldChar w:fldCharType="end"/>
      </w:r>
      <w:r w:rsidR="00CC18BA">
        <w:t>.</w:t>
      </w:r>
    </w:p>
    <w:p w14:paraId="3A75B16F" w14:textId="3CD72DB5" w:rsidR="000A6736" w:rsidRDefault="0014261B" w:rsidP="003E6F93">
      <w:pPr>
        <w:keepNext/>
        <w:jc w:val="center"/>
      </w:pPr>
      <w:r>
        <w:rPr>
          <w:noProof/>
        </w:rPr>
        <w:drawing>
          <wp:inline distT="0" distB="0" distL="0" distR="0" wp14:anchorId="00D26184" wp14:editId="37DB7B65">
            <wp:extent cx="5400040" cy="763270"/>
            <wp:effectExtent l="0" t="0" r="0" b="8255"/>
            <wp:docPr id="121" name="Picture 12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A picture containing text&#10;&#10;Description automatically generated"/>
                    <pic:cNvPicPr/>
                  </pic:nvPicPr>
                  <pic:blipFill>
                    <a:blip r:embed="rId118"/>
                    <a:stretch>
                      <a:fillRect/>
                    </a:stretch>
                  </pic:blipFill>
                  <pic:spPr>
                    <a:xfrm>
                      <a:off x="0" y="0"/>
                      <a:ext cx="5400040" cy="763270"/>
                    </a:xfrm>
                    <a:prstGeom prst="rect">
                      <a:avLst/>
                    </a:prstGeom>
                  </pic:spPr>
                </pic:pic>
              </a:graphicData>
            </a:graphic>
          </wp:inline>
        </w:drawing>
      </w:r>
    </w:p>
    <w:p w14:paraId="0846E1B9" w14:textId="19A5EC4B" w:rsidR="00CC18BA" w:rsidRDefault="000A6736" w:rsidP="00EE5E34">
      <w:pPr>
        <w:pStyle w:val="Caption"/>
      </w:pPr>
      <w:bookmarkStart w:id="4351" w:name="_Ref129979238"/>
      <w:bookmarkStart w:id="4352" w:name="_Toc135601509"/>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24</w:t>
      </w:r>
      <w:r w:rsidR="005A58B4">
        <w:rPr>
          <w:noProof/>
        </w:rPr>
        <w:fldChar w:fldCharType="end"/>
      </w:r>
      <w:bookmarkEnd w:id="4351"/>
      <w:r>
        <w:t xml:space="preserve"> Tampilan SOAPSD ketika melakukan optimasi alokasi pekerjaan dan sumber daya</w:t>
      </w:r>
      <w:bookmarkEnd w:id="4352"/>
    </w:p>
    <w:p w14:paraId="42F19DEF" w14:textId="44269E14" w:rsidR="003D61F6" w:rsidRPr="00777C9D" w:rsidRDefault="00B94907" w:rsidP="003D61F6">
      <w:r>
        <w:t xml:space="preserve">Pada </w:t>
      </w:r>
      <w:r>
        <w:fldChar w:fldCharType="begin"/>
      </w:r>
      <w:r>
        <w:instrText xml:space="preserve"> REF _Ref129979238 \h </w:instrText>
      </w:r>
      <w:r>
        <w:fldChar w:fldCharType="separate"/>
      </w:r>
      <w:r w:rsidR="000D26C4">
        <w:t xml:space="preserve">Gambar </w:t>
      </w:r>
      <w:r w:rsidR="000D26C4">
        <w:rPr>
          <w:noProof/>
        </w:rPr>
        <w:t>3</w:t>
      </w:r>
      <w:r w:rsidR="000D26C4">
        <w:t>.</w:t>
      </w:r>
      <w:r w:rsidR="000D26C4">
        <w:rPr>
          <w:noProof/>
        </w:rPr>
        <w:t>24</w:t>
      </w:r>
      <w:r>
        <w:fldChar w:fldCharType="end"/>
      </w:r>
      <w:r w:rsidR="00F5713B">
        <w:t xml:space="preserve">, pekerjaan yang akan dilakukan dimasukan untuk kemudian </w:t>
      </w:r>
      <w:r w:rsidR="002C1D0D">
        <w:t xml:space="preserve">dilakukan pencarian pada sistem internal dengan menggunakan </w:t>
      </w:r>
      <w:r w:rsidR="002C1D0D">
        <w:rPr>
          <w:i/>
          <w:iCs/>
        </w:rPr>
        <w:t xml:space="preserve">Natural Language Programming </w:t>
      </w:r>
      <w:r w:rsidR="00453339">
        <w:t xml:space="preserve">(NLP) berdasarkan kata yang dimasukan. </w:t>
      </w:r>
      <w:r w:rsidR="00BE3130">
        <w:t xml:space="preserve">Kemudian tingkat kesulitan, tingkat kemampuan dan prioritas pekerjaan dimasukan sebagai </w:t>
      </w:r>
      <w:r w:rsidR="008F3F71">
        <w:t xml:space="preserve">informasi tambahan yang akan dimasukkan ke dalam sistem </w:t>
      </w:r>
      <w:r w:rsidR="008F3F71">
        <w:rPr>
          <w:i/>
          <w:iCs/>
        </w:rPr>
        <w:t xml:space="preserve">random forest </w:t>
      </w:r>
      <w:r w:rsidR="008F3F71">
        <w:t xml:space="preserve">untuk penentuan sumber daya. Sistem akan mengeluarkan </w:t>
      </w:r>
      <w:r w:rsidR="00003C60">
        <w:t xml:space="preserve">sumber daya yang </w:t>
      </w:r>
      <w:r w:rsidR="0087254D">
        <w:t>mungkin sesuai dengan kriteria yang diberikan, sumber daya yang cocok pada kategori yang dikirimkan yaitu kesulitan, keterampilan dan prior</w:t>
      </w:r>
      <w:r w:rsidR="00777C9D">
        <w:t>i</w:t>
      </w:r>
      <w:r w:rsidR="0087254D">
        <w:t>tas</w:t>
      </w:r>
      <w:r w:rsidR="00777C9D">
        <w:t xml:space="preserve">, dan sumber daya yang sesuai berdasarkan hasil dari </w:t>
      </w:r>
      <w:r w:rsidR="00777C9D">
        <w:rPr>
          <w:i/>
          <w:iCs/>
        </w:rPr>
        <w:t>random forest</w:t>
      </w:r>
      <w:r w:rsidR="00777C9D">
        <w:t>.</w:t>
      </w:r>
    </w:p>
    <w:p w14:paraId="6B39F006" w14:textId="53E92506" w:rsidR="00FC3DC6" w:rsidRDefault="00FC3DC6" w:rsidP="003E6F93">
      <w:pPr>
        <w:pStyle w:val="Heading2"/>
      </w:pPr>
      <w:bookmarkStart w:id="4353" w:name="_Toc128852299"/>
      <w:bookmarkStart w:id="4354" w:name="_Toc128943891"/>
      <w:bookmarkStart w:id="4355" w:name="_Toc130647654"/>
      <w:bookmarkStart w:id="4356" w:name="_Toc130734482"/>
      <w:bookmarkStart w:id="4357" w:name="_Ref124972038"/>
      <w:bookmarkStart w:id="4358" w:name="_Ref128948645"/>
      <w:bookmarkStart w:id="4359" w:name="_Ref130640504"/>
      <w:bookmarkStart w:id="4360" w:name="_Toc135601451"/>
      <w:bookmarkEnd w:id="4353"/>
      <w:bookmarkEnd w:id="4354"/>
      <w:bookmarkEnd w:id="4355"/>
      <w:bookmarkEnd w:id="4356"/>
      <w:r>
        <w:t xml:space="preserve">Simulasi </w:t>
      </w:r>
      <w:r w:rsidR="00056F24">
        <w:t xml:space="preserve">Sistem </w:t>
      </w:r>
      <w:bookmarkEnd w:id="4357"/>
      <w:r w:rsidR="002D01A8">
        <w:t>Optimasi Alokasi Pekerjaan dan Sumber Daya</w:t>
      </w:r>
      <w:bookmarkEnd w:id="4358"/>
      <w:bookmarkEnd w:id="4359"/>
      <w:bookmarkEnd w:id="4360"/>
    </w:p>
    <w:p w14:paraId="525771E7" w14:textId="11E68AD7" w:rsidR="00056F24" w:rsidRDefault="00D467BC" w:rsidP="003E6F93">
      <w:r>
        <w:t xml:space="preserve">Sistem yang sudah dibangun kemudian dilakukan pengujian dengan </w:t>
      </w:r>
      <w:r w:rsidR="00BB7810">
        <w:t>20 skenario yang berbeda untuk perencanaan proyek ketika proyek belum berjalan dan ketika sudah berjalan, pada kondisi menggunakan Sistem identifikasi dan tidak menggunakan.</w:t>
      </w:r>
      <w:r w:rsidR="008269FA">
        <w:t xml:space="preserve"> Untuk data historis, pencatatan atas sumber daya dilakukan terlebih dahulu untuk melihat </w:t>
      </w:r>
      <w:r w:rsidR="007746EB">
        <w:t>berapa sumber daya yang tersisa dan dapat dialokasikan pekerjaan.</w:t>
      </w:r>
      <w:r w:rsidR="00EB58EB">
        <w:t xml:space="preserve"> Adapun variabel yang akan dicatat berdasarkan </w:t>
      </w:r>
      <w:r w:rsidR="00560613">
        <w:t>simulasi ini adalah:</w:t>
      </w:r>
    </w:p>
    <w:p w14:paraId="12B50AAA" w14:textId="26870595" w:rsidR="00560613" w:rsidRDefault="00A6596E" w:rsidP="003E6F93">
      <w:pPr>
        <w:pStyle w:val="ListParagraph"/>
        <w:numPr>
          <w:ilvl w:val="0"/>
          <w:numId w:val="28"/>
        </w:numPr>
        <w:ind w:left="720"/>
      </w:pPr>
      <w:r>
        <w:t xml:space="preserve">Waktu </w:t>
      </w:r>
      <w:r w:rsidR="00173E4F">
        <w:t>proses</w:t>
      </w:r>
    </w:p>
    <w:p w14:paraId="6247A35F" w14:textId="09127F75" w:rsidR="00A6596E" w:rsidRDefault="008269FA" w:rsidP="003E6F93">
      <w:pPr>
        <w:pStyle w:val="ListParagraph"/>
        <w:numPr>
          <w:ilvl w:val="0"/>
          <w:numId w:val="28"/>
        </w:numPr>
        <w:ind w:left="720"/>
      </w:pPr>
      <w:r>
        <w:t>Ketepatan sumber daya</w:t>
      </w:r>
      <w:r w:rsidR="007746EB">
        <w:t xml:space="preserve"> yang dipilih</w:t>
      </w:r>
    </w:p>
    <w:p w14:paraId="5EFD0551" w14:textId="617217DE" w:rsidR="00BB7810" w:rsidRDefault="00D324E2" w:rsidP="00B069C8">
      <w:r>
        <w:t>Data ini kemudian akan dicatat dan dilakukan perbandingan dengan data historis</w:t>
      </w:r>
      <w:r w:rsidR="00FF05D1">
        <w:t>.</w:t>
      </w:r>
    </w:p>
    <w:p w14:paraId="56D13C1C" w14:textId="2A2EB282" w:rsidR="00AC506A" w:rsidRDefault="00AC506A" w:rsidP="003E6F93">
      <w:pPr>
        <w:pStyle w:val="Heading3"/>
      </w:pPr>
      <w:bookmarkStart w:id="4361" w:name="_Toc135601452"/>
      <w:r>
        <w:t>Simulasi Sistem</w:t>
      </w:r>
      <w:bookmarkEnd w:id="4361"/>
    </w:p>
    <w:p w14:paraId="33FBF1CA" w14:textId="4AB4B7B6" w:rsidR="00AC506A" w:rsidRDefault="004C47DF" w:rsidP="00EF2120">
      <w:pPr>
        <w:ind w:left="720"/>
      </w:pPr>
      <w:r>
        <w:t>Sistem ya</w:t>
      </w:r>
      <w:r w:rsidR="00E236CA">
        <w:t>n</w:t>
      </w:r>
      <w:r>
        <w:t xml:space="preserve">g telah dibangun kemudian dilakukan simulasi dengan beberapa </w:t>
      </w:r>
      <w:r w:rsidR="0085261E">
        <w:t>skenario</w:t>
      </w:r>
      <w:r>
        <w:t xml:space="preserve"> sesuai dengan informasi yang didapatkan pada pakar yaitu:</w:t>
      </w:r>
    </w:p>
    <w:p w14:paraId="6B1ECE8E" w14:textId="46E76729" w:rsidR="004C47DF" w:rsidRDefault="004C47DF" w:rsidP="00EF2120">
      <w:pPr>
        <w:pStyle w:val="ListParagraph"/>
        <w:numPr>
          <w:ilvl w:val="0"/>
          <w:numId w:val="52"/>
        </w:numPr>
      </w:pPr>
      <w:r>
        <w:rPr>
          <w:i/>
          <w:iCs/>
        </w:rPr>
        <w:lastRenderedPageBreak/>
        <w:t xml:space="preserve">Deliverables </w:t>
      </w:r>
      <w:r w:rsidR="00E236CA" w:rsidRPr="003E6F93">
        <w:t>sedikit</w:t>
      </w:r>
      <w:r w:rsidR="00E236CA">
        <w:rPr>
          <w:i/>
          <w:iCs/>
        </w:rPr>
        <w:t xml:space="preserve">, </w:t>
      </w:r>
      <w:r w:rsidR="003E0BD7">
        <w:t xml:space="preserve">tingkat kesulitan rendah </w:t>
      </w:r>
    </w:p>
    <w:p w14:paraId="6DFC455E" w14:textId="5D069228" w:rsidR="001774C7" w:rsidRPr="003E6F93" w:rsidRDefault="00767734" w:rsidP="00891AD6">
      <w:pPr>
        <w:pStyle w:val="ListParagraph"/>
        <w:numPr>
          <w:ilvl w:val="0"/>
          <w:numId w:val="52"/>
        </w:numPr>
      </w:pPr>
      <w:r>
        <w:rPr>
          <w:i/>
          <w:iCs/>
        </w:rPr>
        <w:t xml:space="preserve">Deliverables </w:t>
      </w:r>
      <w:r>
        <w:t>banyak, tingkat kesulitan rendah</w:t>
      </w:r>
    </w:p>
    <w:p w14:paraId="1D6A42EA" w14:textId="77777777" w:rsidR="00876D12" w:rsidRDefault="00312130" w:rsidP="00876D12">
      <w:pPr>
        <w:pStyle w:val="ListParagraph"/>
        <w:numPr>
          <w:ilvl w:val="0"/>
          <w:numId w:val="52"/>
        </w:numPr>
      </w:pPr>
      <w:r>
        <w:rPr>
          <w:i/>
          <w:iCs/>
        </w:rPr>
        <w:t xml:space="preserve">Deliverables </w:t>
      </w:r>
      <w:r>
        <w:t>sedikit, tingkat kesulitan tinggi</w:t>
      </w:r>
    </w:p>
    <w:p w14:paraId="3816FCA6" w14:textId="31DA43DD" w:rsidR="00876D12" w:rsidRPr="00876D12" w:rsidRDefault="00BE15D6">
      <w:pPr>
        <w:pStyle w:val="ListParagraph"/>
        <w:numPr>
          <w:ilvl w:val="0"/>
          <w:numId w:val="52"/>
        </w:numPr>
      </w:pPr>
      <w:r w:rsidRPr="00876D12">
        <w:rPr>
          <w:i/>
          <w:iCs/>
        </w:rPr>
        <w:t xml:space="preserve">Deliverable </w:t>
      </w:r>
      <w:r>
        <w:t>banyak, tingkat kes</w:t>
      </w:r>
      <w:r w:rsidR="00997815">
        <w:t xml:space="preserve">ulitan tinggi </w:t>
      </w:r>
    </w:p>
    <w:p w14:paraId="5A947139" w14:textId="316C1FDE" w:rsidR="001F4E6B" w:rsidRDefault="005D717F" w:rsidP="003E6F93">
      <w:pPr>
        <w:pStyle w:val="ListParagraph"/>
        <w:ind w:left="1080"/>
        <w:rPr>
          <w:ins w:id="4362" w:author="Ilham Nur Pratama" w:date="2023-05-21T22:23:00Z"/>
          <w:i/>
          <w:iCs/>
        </w:rPr>
      </w:pPr>
      <w:r>
        <w:t xml:space="preserve">Untuk seluruh </w:t>
      </w:r>
      <w:r w:rsidR="005D2A62">
        <w:t>skenario</w:t>
      </w:r>
      <w:r>
        <w:t xml:space="preserve"> akan diujikan sebanyak </w:t>
      </w:r>
      <w:r w:rsidR="00637A49">
        <w:t>1</w:t>
      </w:r>
      <w:r>
        <w:t>0 kali perulangan dengan mencatat</w:t>
      </w:r>
      <w:r w:rsidR="00ED0BDB">
        <w:t xml:space="preserve"> waktu proses dan hasil sumber daya yang dipilih</w:t>
      </w:r>
      <w:r w:rsidR="00A64636">
        <w:t>.</w:t>
      </w:r>
      <w:r w:rsidR="00947825">
        <w:t xml:space="preserve"> </w:t>
      </w:r>
      <w:r w:rsidR="00A64636">
        <w:t>P</w:t>
      </w:r>
      <w:r w:rsidR="00947825">
        <w:t xml:space="preserve">akar akan </w:t>
      </w:r>
      <w:r w:rsidR="00A64636">
        <w:t xml:space="preserve">memberikan alokasi pekerjaan sesuai dengan </w:t>
      </w:r>
      <w:r w:rsidR="008776E1">
        <w:t>skenario yang diberikan</w:t>
      </w:r>
      <w:r w:rsidR="00ED0BDB">
        <w:t>.</w:t>
      </w:r>
      <w:r w:rsidR="008776E1">
        <w:t xml:space="preserve"> Hasil alokasi dari sistem dan dari pakar akan dibandingkan apakah</w:t>
      </w:r>
      <w:r w:rsidR="00F128CB">
        <w:t xml:space="preserve"> sudah cukup tepat dalam melakukan identifikasi atau belum. Jika belum dapat mengidentifikasi dengan tepat maka proses optimasi sistem akan dilakukan hingga mendapatkan </w:t>
      </w:r>
      <w:r w:rsidR="001A6196">
        <w:t xml:space="preserve">hasil yang sesuai. Waktu proses sistem juga dilakukan pencatatan untuk </w:t>
      </w:r>
      <w:r w:rsidR="00520FC7">
        <w:t xml:space="preserve">melihat karakteristik dari sistem dalam melakukan proses identifikasi, yang akan menjadi dasar dalam pembangunan proses </w:t>
      </w:r>
      <w:r w:rsidR="00520FC7" w:rsidRPr="00C72B12">
        <w:rPr>
          <w:i/>
          <w:iCs/>
        </w:rPr>
        <w:t>to be.</w:t>
      </w:r>
    </w:p>
    <w:p w14:paraId="1C0F5820" w14:textId="77777777" w:rsidR="001F4E6B" w:rsidRDefault="001F4E6B">
      <w:pPr>
        <w:spacing w:line="259" w:lineRule="auto"/>
        <w:jc w:val="left"/>
        <w:rPr>
          <w:ins w:id="4363" w:author="Ilham Nur Pratama" w:date="2023-05-21T22:23:00Z"/>
          <w:i/>
          <w:iCs/>
        </w:rPr>
      </w:pPr>
      <w:ins w:id="4364" w:author="Ilham Nur Pratama" w:date="2023-05-21T22:23:00Z">
        <w:r>
          <w:rPr>
            <w:i/>
            <w:iCs/>
          </w:rPr>
          <w:br w:type="page"/>
        </w:r>
      </w:ins>
    </w:p>
    <w:p w14:paraId="1BDE122E" w14:textId="77777777" w:rsidR="00310B97" w:rsidRPr="00C72B12" w:rsidRDefault="00310B97" w:rsidP="003E6F93">
      <w:pPr>
        <w:pStyle w:val="ListParagraph"/>
        <w:ind w:left="1080"/>
        <w:rPr>
          <w:i/>
          <w:iCs/>
        </w:rPr>
      </w:pPr>
    </w:p>
    <w:p w14:paraId="08B2EB34" w14:textId="0D8EDDB2" w:rsidR="00827D62" w:rsidRDefault="00827D62" w:rsidP="00EE5E34">
      <w:pPr>
        <w:pStyle w:val="Caption"/>
      </w:pPr>
      <w:bookmarkStart w:id="4365" w:name="_Ref129993890"/>
      <w:bookmarkStart w:id="4366" w:name="_Toc135601574"/>
      <w:r>
        <w:t xml:space="preserve">Tabel </w:t>
      </w:r>
      <w:ins w:id="4367"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368"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369" w:author="Ilham Nur Pratama" w:date="2023-05-24T22:54:00Z">
        <w:r w:rsidR="000D26C4">
          <w:rPr>
            <w:noProof/>
          </w:rPr>
          <w:t>40</w:t>
        </w:r>
      </w:ins>
      <w:ins w:id="4370" w:author="Ilham Nur Pratama" w:date="2023-05-21T22:40:00Z">
        <w:r w:rsidR="00985B1D">
          <w:fldChar w:fldCharType="end"/>
        </w:r>
      </w:ins>
      <w:ins w:id="4371" w:author="ilham.nur@office.ui.ac.id" w:date="2023-03-28T20:25:00Z">
        <w:del w:id="4372" w:author="Ilham Nur Pratama" w:date="2023-05-16T21:59:00Z">
          <w:r w:rsidR="005B668B" w:rsidDel="00F848CE">
            <w:fldChar w:fldCharType="begin"/>
          </w:r>
          <w:r w:rsidR="005B668B" w:rsidDel="00F848CE">
            <w:delInstrText xml:space="preserve"> STYLEREF 1 \s </w:delInstrText>
          </w:r>
        </w:del>
      </w:ins>
      <w:del w:id="4373" w:author="Ilham Nur Pratama" w:date="2023-05-16T21:59:00Z">
        <w:r w:rsidR="005B668B" w:rsidDel="00F848CE">
          <w:fldChar w:fldCharType="separate"/>
        </w:r>
        <w:r w:rsidR="00B57DB5" w:rsidDel="00F848CE">
          <w:rPr>
            <w:noProof/>
          </w:rPr>
          <w:delText>3</w:delText>
        </w:r>
      </w:del>
      <w:ins w:id="4374" w:author="ilham.nur@office.ui.ac.id" w:date="2023-03-28T20:25:00Z">
        <w:del w:id="4375"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376" w:author="Ilham Nur Pratama" w:date="2023-05-16T21:59:00Z">
        <w:r w:rsidR="005A58B4">
          <w:fldChar w:fldCharType="separate"/>
        </w:r>
      </w:del>
      <w:ins w:id="4377" w:author="ilham.nur@office.ui.ac.id" w:date="2023-03-28T20:25:00Z">
        <w:del w:id="4378" w:author="Ilham Nur Pratama" w:date="2023-05-16T21:59:00Z">
          <w:r w:rsidR="005B668B" w:rsidDel="00F848CE">
            <w:fldChar w:fldCharType="end"/>
          </w:r>
        </w:del>
      </w:ins>
      <w:del w:id="4379"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4</w:delText>
        </w:r>
        <w:r w:rsidR="00B1186E" w:rsidDel="005B668B">
          <w:fldChar w:fldCharType="end"/>
        </w:r>
      </w:del>
      <w:bookmarkEnd w:id="4365"/>
      <w:r>
        <w:t xml:space="preserve"> Simulasi skenario 1:</w:t>
      </w:r>
      <w:r w:rsidRPr="00827D62">
        <w:rPr>
          <w:i/>
        </w:rPr>
        <w:t xml:space="preserve"> </w:t>
      </w:r>
      <w:r>
        <w:rPr>
          <w:i/>
        </w:rPr>
        <w:t xml:space="preserve">Deliverables </w:t>
      </w:r>
      <w:r w:rsidRPr="00370A85">
        <w:t>sedikit</w:t>
      </w:r>
      <w:r>
        <w:rPr>
          <w:i/>
        </w:rPr>
        <w:t xml:space="preserve">, </w:t>
      </w:r>
      <w:r>
        <w:t>tingkat kesulitan rendah</w:t>
      </w:r>
      <w:bookmarkEnd w:id="4366"/>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637A49" w14:paraId="312A2E29" w14:textId="77777777" w:rsidTr="003E6F93">
        <w:tc>
          <w:tcPr>
            <w:tcW w:w="1552" w:type="dxa"/>
          </w:tcPr>
          <w:p w14:paraId="7BE444BE" w14:textId="45593AA6" w:rsidR="00637A49" w:rsidRPr="003E6F93" w:rsidRDefault="00637A49" w:rsidP="00310B97">
            <w:pPr>
              <w:rPr>
                <w:b/>
                <w:bCs/>
              </w:rPr>
            </w:pPr>
            <w:r w:rsidRPr="003E6F93">
              <w:rPr>
                <w:b/>
                <w:bCs/>
              </w:rPr>
              <w:t>Nama Pekerjaan</w:t>
            </w:r>
          </w:p>
        </w:tc>
        <w:tc>
          <w:tcPr>
            <w:tcW w:w="1548" w:type="dxa"/>
          </w:tcPr>
          <w:p w14:paraId="7F2E3756" w14:textId="0AA945EB" w:rsidR="00637A49" w:rsidRPr="003E6F93" w:rsidRDefault="00637A49" w:rsidP="00310B97">
            <w:pPr>
              <w:rPr>
                <w:b/>
                <w:bCs/>
              </w:rPr>
            </w:pPr>
            <w:r w:rsidRPr="003E6F93">
              <w:rPr>
                <w:b/>
                <w:bCs/>
              </w:rPr>
              <w:t>Idetifikasi Pakar</w:t>
            </w:r>
          </w:p>
        </w:tc>
        <w:tc>
          <w:tcPr>
            <w:tcW w:w="1593" w:type="dxa"/>
          </w:tcPr>
          <w:p w14:paraId="2B0DEA6F" w14:textId="7D052C75" w:rsidR="00637A49" w:rsidRPr="003E6F93" w:rsidRDefault="00637A49" w:rsidP="00310B97">
            <w:pPr>
              <w:rPr>
                <w:b/>
                <w:bCs/>
              </w:rPr>
            </w:pPr>
            <w:r w:rsidRPr="003E6F93">
              <w:rPr>
                <w:b/>
                <w:bCs/>
              </w:rPr>
              <w:t>Identifikasi Sistem</w:t>
            </w:r>
          </w:p>
        </w:tc>
        <w:tc>
          <w:tcPr>
            <w:tcW w:w="1648" w:type="dxa"/>
          </w:tcPr>
          <w:p w14:paraId="4FE77878" w14:textId="682096EC" w:rsidR="00637A49" w:rsidRPr="003E6F93" w:rsidRDefault="00637A49" w:rsidP="00310B97">
            <w:pPr>
              <w:rPr>
                <w:b/>
                <w:bCs/>
              </w:rPr>
            </w:pPr>
            <w:r w:rsidRPr="003E6F93">
              <w:rPr>
                <w:b/>
                <w:bCs/>
              </w:rPr>
              <w:t>Sesuai/Tidak Sesuai</w:t>
            </w:r>
          </w:p>
        </w:tc>
        <w:tc>
          <w:tcPr>
            <w:tcW w:w="1433" w:type="dxa"/>
          </w:tcPr>
          <w:p w14:paraId="7E056CC1" w14:textId="53748A07" w:rsidR="00637A49" w:rsidRPr="003E6F93" w:rsidRDefault="00637A49" w:rsidP="00310B97">
            <w:pPr>
              <w:rPr>
                <w:b/>
                <w:bCs/>
              </w:rPr>
            </w:pPr>
            <w:r w:rsidRPr="003E6F93">
              <w:rPr>
                <w:b/>
                <w:bCs/>
              </w:rPr>
              <w:t>Waktu Proses</w:t>
            </w:r>
            <w:r w:rsidR="00F26C80">
              <w:rPr>
                <w:b/>
                <w:bCs/>
              </w:rPr>
              <w:t xml:space="preserve"> (sekon)</w:t>
            </w:r>
          </w:p>
        </w:tc>
      </w:tr>
      <w:tr w:rsidR="00637A49" w14:paraId="53B47C66" w14:textId="77777777" w:rsidTr="003E6F93">
        <w:tc>
          <w:tcPr>
            <w:tcW w:w="1552" w:type="dxa"/>
          </w:tcPr>
          <w:p w14:paraId="2D4BD5A4" w14:textId="2885E5D4" w:rsidR="00637A49" w:rsidRDefault="00C527B5" w:rsidP="00310B97">
            <w:r>
              <w:t>Setting Fee</w:t>
            </w:r>
          </w:p>
        </w:tc>
        <w:tc>
          <w:tcPr>
            <w:tcW w:w="1548" w:type="dxa"/>
          </w:tcPr>
          <w:p w14:paraId="514FD1CA" w14:textId="6B3EF596" w:rsidR="00637A49" w:rsidRDefault="0052379E" w:rsidP="00310B97">
            <w:r>
              <w:t>Provisioning Engineer 2</w:t>
            </w:r>
          </w:p>
        </w:tc>
        <w:tc>
          <w:tcPr>
            <w:tcW w:w="1593" w:type="dxa"/>
          </w:tcPr>
          <w:p w14:paraId="7E300AB8" w14:textId="1474662F" w:rsidR="00637A49" w:rsidRDefault="00B914EF" w:rsidP="00310B97">
            <w:r>
              <w:t>Provisioning Engineer 2</w:t>
            </w:r>
          </w:p>
        </w:tc>
        <w:tc>
          <w:tcPr>
            <w:tcW w:w="1648" w:type="dxa"/>
          </w:tcPr>
          <w:p w14:paraId="14183AF8" w14:textId="38BBF212" w:rsidR="00637A49" w:rsidRDefault="00B914EF" w:rsidP="00310B97">
            <w:r>
              <w:t>Sesuai</w:t>
            </w:r>
          </w:p>
        </w:tc>
        <w:tc>
          <w:tcPr>
            <w:tcW w:w="1433" w:type="dxa"/>
          </w:tcPr>
          <w:p w14:paraId="009AF4F8" w14:textId="4FD461D1" w:rsidR="00637A49" w:rsidRDefault="00F26C80" w:rsidP="00310B97">
            <w:r>
              <w:t>0</w:t>
            </w:r>
            <w:r w:rsidR="006345EE">
              <w:t>,</w:t>
            </w:r>
            <w:r>
              <w:t>0</w:t>
            </w:r>
            <w:r w:rsidR="00C05870">
              <w:t>04</w:t>
            </w:r>
            <w:r>
              <w:t xml:space="preserve"> </w:t>
            </w:r>
          </w:p>
        </w:tc>
      </w:tr>
      <w:tr w:rsidR="00637A49" w14:paraId="43A7487D" w14:textId="77777777" w:rsidTr="003E6F93">
        <w:tc>
          <w:tcPr>
            <w:tcW w:w="1552" w:type="dxa"/>
          </w:tcPr>
          <w:p w14:paraId="33C60ECD" w14:textId="7ABD771A" w:rsidR="00637A49" w:rsidRDefault="004372BB" w:rsidP="00310B97">
            <w:r>
              <w:t>Konfigurasi Rekon</w:t>
            </w:r>
          </w:p>
        </w:tc>
        <w:tc>
          <w:tcPr>
            <w:tcW w:w="1548" w:type="dxa"/>
          </w:tcPr>
          <w:p w14:paraId="5032944E" w14:textId="67F9025B" w:rsidR="00637A49" w:rsidRDefault="0052379E" w:rsidP="00310B97">
            <w:r>
              <w:t>Provisioning Engineer 2</w:t>
            </w:r>
          </w:p>
        </w:tc>
        <w:tc>
          <w:tcPr>
            <w:tcW w:w="1593" w:type="dxa"/>
          </w:tcPr>
          <w:p w14:paraId="3F705944" w14:textId="5C84FB66" w:rsidR="00637A49" w:rsidRDefault="00A30D28" w:rsidP="00310B97">
            <w:r>
              <w:t>Provisioning Engineer 2</w:t>
            </w:r>
          </w:p>
        </w:tc>
        <w:tc>
          <w:tcPr>
            <w:tcW w:w="1648" w:type="dxa"/>
          </w:tcPr>
          <w:p w14:paraId="541D52E1" w14:textId="79C6C917" w:rsidR="00637A49" w:rsidRDefault="00A30D28" w:rsidP="00310B97">
            <w:r>
              <w:t>Sesuai</w:t>
            </w:r>
          </w:p>
        </w:tc>
        <w:tc>
          <w:tcPr>
            <w:tcW w:w="1433" w:type="dxa"/>
          </w:tcPr>
          <w:p w14:paraId="04015F07" w14:textId="6B9F69C0" w:rsidR="00637A49" w:rsidRDefault="00A30D28" w:rsidP="00310B97">
            <w:r>
              <w:t>0</w:t>
            </w:r>
            <w:r w:rsidR="006345EE">
              <w:t>,</w:t>
            </w:r>
            <w:r>
              <w:t>0</w:t>
            </w:r>
            <w:r w:rsidR="00C05870">
              <w:t>03</w:t>
            </w:r>
          </w:p>
        </w:tc>
      </w:tr>
      <w:tr w:rsidR="00637A49" w14:paraId="58817638" w14:textId="77777777" w:rsidTr="003E6F93">
        <w:tc>
          <w:tcPr>
            <w:tcW w:w="1552" w:type="dxa"/>
          </w:tcPr>
          <w:p w14:paraId="7BA3812E" w14:textId="742E30F7" w:rsidR="00637A49" w:rsidRDefault="00462F8D" w:rsidP="00310B97">
            <w:r>
              <w:t>Penambahan Parameter</w:t>
            </w:r>
            <w:r w:rsidR="009F6744">
              <w:t xml:space="preserve"> API</w:t>
            </w:r>
          </w:p>
        </w:tc>
        <w:tc>
          <w:tcPr>
            <w:tcW w:w="1548" w:type="dxa"/>
          </w:tcPr>
          <w:p w14:paraId="4A9FAEBB" w14:textId="2A6B5E75" w:rsidR="00637A49" w:rsidRDefault="00DF599E" w:rsidP="00310B97">
            <w:r>
              <w:t>BE Dev 2</w:t>
            </w:r>
          </w:p>
        </w:tc>
        <w:tc>
          <w:tcPr>
            <w:tcW w:w="1593" w:type="dxa"/>
          </w:tcPr>
          <w:p w14:paraId="6AFF20DC" w14:textId="486D9C99" w:rsidR="00637A49" w:rsidRDefault="004D3782" w:rsidP="00310B97">
            <w:r>
              <w:t>Manager Solution</w:t>
            </w:r>
          </w:p>
        </w:tc>
        <w:tc>
          <w:tcPr>
            <w:tcW w:w="1648" w:type="dxa"/>
          </w:tcPr>
          <w:p w14:paraId="589C8B76" w14:textId="1A007DE3" w:rsidR="00637A49" w:rsidRDefault="004D3782" w:rsidP="00310B97">
            <w:r>
              <w:t>Tidak</w:t>
            </w:r>
          </w:p>
        </w:tc>
        <w:tc>
          <w:tcPr>
            <w:tcW w:w="1433" w:type="dxa"/>
          </w:tcPr>
          <w:p w14:paraId="089F0B4E" w14:textId="7302379B" w:rsidR="00637A49" w:rsidRDefault="004D3782" w:rsidP="00310B97">
            <w:r>
              <w:t>0</w:t>
            </w:r>
            <w:r w:rsidR="006345EE">
              <w:t>,</w:t>
            </w:r>
            <w:r>
              <w:t>013</w:t>
            </w:r>
          </w:p>
        </w:tc>
      </w:tr>
      <w:tr w:rsidR="00637A49" w14:paraId="0E2D6565" w14:textId="77777777" w:rsidTr="003E6F93">
        <w:tc>
          <w:tcPr>
            <w:tcW w:w="1552" w:type="dxa"/>
          </w:tcPr>
          <w:p w14:paraId="71EF8596" w14:textId="578FA916" w:rsidR="00637A49" w:rsidRDefault="00462F8D" w:rsidP="00310B97">
            <w:r>
              <w:t xml:space="preserve">Migrasi </w:t>
            </w:r>
            <w:r w:rsidRPr="003E6F93">
              <w:rPr>
                <w:i/>
                <w:iCs/>
              </w:rPr>
              <w:t>Production</w:t>
            </w:r>
          </w:p>
        </w:tc>
        <w:tc>
          <w:tcPr>
            <w:tcW w:w="1548" w:type="dxa"/>
          </w:tcPr>
          <w:p w14:paraId="0CE4C57B" w14:textId="05AEBE51" w:rsidR="00637A49" w:rsidRDefault="00DF599E" w:rsidP="00310B97">
            <w:r>
              <w:t>Provisioning Engineer 2</w:t>
            </w:r>
          </w:p>
        </w:tc>
        <w:tc>
          <w:tcPr>
            <w:tcW w:w="1593" w:type="dxa"/>
          </w:tcPr>
          <w:p w14:paraId="3F78A812" w14:textId="1DF24E13" w:rsidR="00637A49" w:rsidRDefault="00FE51A0" w:rsidP="00310B97">
            <w:r>
              <w:t>Provisioning Engineer 2</w:t>
            </w:r>
          </w:p>
        </w:tc>
        <w:tc>
          <w:tcPr>
            <w:tcW w:w="1648" w:type="dxa"/>
          </w:tcPr>
          <w:p w14:paraId="12D490B6" w14:textId="437C67F1" w:rsidR="00637A49" w:rsidRDefault="00FE51A0" w:rsidP="00310B97">
            <w:r>
              <w:t>Sesuai</w:t>
            </w:r>
          </w:p>
        </w:tc>
        <w:tc>
          <w:tcPr>
            <w:tcW w:w="1433" w:type="dxa"/>
          </w:tcPr>
          <w:p w14:paraId="7FC0453E" w14:textId="5E2495B1" w:rsidR="00637A49" w:rsidRDefault="00FE51A0" w:rsidP="00310B97">
            <w:r>
              <w:t>0</w:t>
            </w:r>
            <w:r w:rsidR="006345EE">
              <w:t>,</w:t>
            </w:r>
            <w:r>
              <w:t>014</w:t>
            </w:r>
          </w:p>
        </w:tc>
      </w:tr>
      <w:tr w:rsidR="00637A49" w14:paraId="1C854AC3" w14:textId="77777777" w:rsidTr="003E6F93">
        <w:tc>
          <w:tcPr>
            <w:tcW w:w="1552" w:type="dxa"/>
          </w:tcPr>
          <w:p w14:paraId="5F3CB622" w14:textId="299E3DF1" w:rsidR="00637A49" w:rsidRDefault="008160C7" w:rsidP="00310B97">
            <w:r>
              <w:t>Development service BE</w:t>
            </w:r>
          </w:p>
        </w:tc>
        <w:tc>
          <w:tcPr>
            <w:tcW w:w="1548" w:type="dxa"/>
          </w:tcPr>
          <w:p w14:paraId="37241822" w14:textId="52F21CA1" w:rsidR="00637A49" w:rsidRDefault="00DF599E" w:rsidP="00310B97">
            <w:r>
              <w:t>BE Dev 2</w:t>
            </w:r>
          </w:p>
        </w:tc>
        <w:tc>
          <w:tcPr>
            <w:tcW w:w="1593" w:type="dxa"/>
          </w:tcPr>
          <w:p w14:paraId="7EBEABC3" w14:textId="33DB83E7" w:rsidR="00637A49" w:rsidRDefault="009404A4" w:rsidP="00310B97">
            <w:r>
              <w:t>Provisioning Engineer 2</w:t>
            </w:r>
          </w:p>
        </w:tc>
        <w:tc>
          <w:tcPr>
            <w:tcW w:w="1648" w:type="dxa"/>
          </w:tcPr>
          <w:p w14:paraId="73D048C1" w14:textId="19379745" w:rsidR="00637A49" w:rsidRDefault="009404A4" w:rsidP="00310B97">
            <w:r>
              <w:t>Tidak</w:t>
            </w:r>
          </w:p>
        </w:tc>
        <w:tc>
          <w:tcPr>
            <w:tcW w:w="1433" w:type="dxa"/>
          </w:tcPr>
          <w:p w14:paraId="18840A21" w14:textId="01188C3C" w:rsidR="00637A49" w:rsidRDefault="009404A4" w:rsidP="00310B97">
            <w:r>
              <w:t>0</w:t>
            </w:r>
            <w:r w:rsidR="006345EE">
              <w:t>,</w:t>
            </w:r>
            <w:r>
              <w:t>009</w:t>
            </w:r>
          </w:p>
        </w:tc>
      </w:tr>
      <w:tr w:rsidR="00637A49" w14:paraId="476FDE07" w14:textId="77777777" w:rsidTr="003E6F93">
        <w:tc>
          <w:tcPr>
            <w:tcW w:w="1552" w:type="dxa"/>
          </w:tcPr>
          <w:p w14:paraId="4D69B469" w14:textId="7C2249B8" w:rsidR="00637A49" w:rsidRDefault="008160C7" w:rsidP="00310B97">
            <w:r>
              <w:t>Development FE View</w:t>
            </w:r>
          </w:p>
        </w:tc>
        <w:tc>
          <w:tcPr>
            <w:tcW w:w="1548" w:type="dxa"/>
          </w:tcPr>
          <w:p w14:paraId="6B3AF616" w14:textId="3FB7BD17" w:rsidR="00637A49" w:rsidRDefault="00D64CA1" w:rsidP="00310B97">
            <w:r>
              <w:t xml:space="preserve">FE Dev </w:t>
            </w:r>
            <w:r w:rsidR="00DF599E">
              <w:t>2</w:t>
            </w:r>
          </w:p>
        </w:tc>
        <w:tc>
          <w:tcPr>
            <w:tcW w:w="1593" w:type="dxa"/>
          </w:tcPr>
          <w:p w14:paraId="4FFF90F1" w14:textId="3E7A0EC8" w:rsidR="00637A49" w:rsidRDefault="00D56C80" w:rsidP="00310B97">
            <w:r>
              <w:t>FE Dev 2</w:t>
            </w:r>
          </w:p>
        </w:tc>
        <w:tc>
          <w:tcPr>
            <w:tcW w:w="1648" w:type="dxa"/>
          </w:tcPr>
          <w:p w14:paraId="1A685D92" w14:textId="2C1BA111" w:rsidR="00637A49" w:rsidRDefault="00D56C80" w:rsidP="00310B97">
            <w:r>
              <w:t>Sesuai</w:t>
            </w:r>
          </w:p>
        </w:tc>
        <w:tc>
          <w:tcPr>
            <w:tcW w:w="1433" w:type="dxa"/>
          </w:tcPr>
          <w:p w14:paraId="30DA72B9" w14:textId="7354C4A0" w:rsidR="00637A49" w:rsidRDefault="00D56C80" w:rsidP="00310B97">
            <w:r>
              <w:t>0</w:t>
            </w:r>
            <w:r w:rsidR="006345EE">
              <w:t>,</w:t>
            </w:r>
            <w:r>
              <w:t>005</w:t>
            </w:r>
          </w:p>
        </w:tc>
      </w:tr>
      <w:tr w:rsidR="00D64CA1" w14:paraId="091D71B0" w14:textId="77777777" w:rsidTr="003E6F93">
        <w:tc>
          <w:tcPr>
            <w:tcW w:w="1552" w:type="dxa"/>
          </w:tcPr>
          <w:p w14:paraId="47909975" w14:textId="31650346" w:rsidR="00D64CA1" w:rsidRDefault="00D64CA1" w:rsidP="00D64CA1">
            <w:r>
              <w:t xml:space="preserve">Integrasi </w:t>
            </w:r>
            <w:r w:rsidRPr="003E6F93">
              <w:rPr>
                <w:i/>
                <w:iCs/>
              </w:rPr>
              <w:t>Biller</w:t>
            </w:r>
          </w:p>
        </w:tc>
        <w:tc>
          <w:tcPr>
            <w:tcW w:w="1548" w:type="dxa"/>
          </w:tcPr>
          <w:p w14:paraId="115C09DA" w14:textId="397E09CC" w:rsidR="00D64CA1" w:rsidRDefault="00D64CA1" w:rsidP="00D64CA1">
            <w:r w:rsidRPr="00227E71">
              <w:t xml:space="preserve">SI Eng </w:t>
            </w:r>
            <w:r>
              <w:t>3</w:t>
            </w:r>
          </w:p>
        </w:tc>
        <w:tc>
          <w:tcPr>
            <w:tcW w:w="1593" w:type="dxa"/>
          </w:tcPr>
          <w:p w14:paraId="12F2BCB3" w14:textId="434F652A" w:rsidR="00D64CA1" w:rsidRDefault="00884B7E" w:rsidP="00D64CA1">
            <w:r>
              <w:t>FE Dev 2</w:t>
            </w:r>
          </w:p>
        </w:tc>
        <w:tc>
          <w:tcPr>
            <w:tcW w:w="1648" w:type="dxa"/>
          </w:tcPr>
          <w:p w14:paraId="053DE3F7" w14:textId="3204ED4F" w:rsidR="00D64CA1" w:rsidRDefault="00884B7E" w:rsidP="00D64CA1">
            <w:r>
              <w:t>Tidak</w:t>
            </w:r>
          </w:p>
        </w:tc>
        <w:tc>
          <w:tcPr>
            <w:tcW w:w="1433" w:type="dxa"/>
          </w:tcPr>
          <w:p w14:paraId="325F3267" w14:textId="19FF38AD" w:rsidR="00D64CA1" w:rsidRDefault="00884B7E" w:rsidP="00D64CA1">
            <w:r>
              <w:t>0</w:t>
            </w:r>
            <w:r w:rsidR="006345EE">
              <w:t>,</w:t>
            </w:r>
            <w:r>
              <w:t>009</w:t>
            </w:r>
          </w:p>
        </w:tc>
      </w:tr>
      <w:tr w:rsidR="00D64CA1" w14:paraId="03D39897" w14:textId="77777777" w:rsidTr="003E6F93">
        <w:tc>
          <w:tcPr>
            <w:tcW w:w="1552" w:type="dxa"/>
          </w:tcPr>
          <w:p w14:paraId="76978142" w14:textId="5AFCA0CB" w:rsidR="00D64CA1" w:rsidRDefault="00D64CA1" w:rsidP="00D64CA1">
            <w:r>
              <w:t xml:space="preserve">Integrasi </w:t>
            </w:r>
            <w:r w:rsidRPr="003E6F93">
              <w:rPr>
                <w:i/>
                <w:iCs/>
              </w:rPr>
              <w:t>Channel</w:t>
            </w:r>
          </w:p>
        </w:tc>
        <w:tc>
          <w:tcPr>
            <w:tcW w:w="1548" w:type="dxa"/>
          </w:tcPr>
          <w:p w14:paraId="2D46B0EC" w14:textId="334AAD81" w:rsidR="00D64CA1" w:rsidRDefault="00D64CA1" w:rsidP="00D64CA1">
            <w:r w:rsidRPr="00227E71">
              <w:t xml:space="preserve">SI Eng </w:t>
            </w:r>
            <w:r>
              <w:t>3</w:t>
            </w:r>
          </w:p>
        </w:tc>
        <w:tc>
          <w:tcPr>
            <w:tcW w:w="1593" w:type="dxa"/>
          </w:tcPr>
          <w:p w14:paraId="0BFE0F9A" w14:textId="6AAA1B11" w:rsidR="00D64CA1" w:rsidRDefault="00125619" w:rsidP="00D64CA1">
            <w:r>
              <w:t>SI Eng 3</w:t>
            </w:r>
          </w:p>
        </w:tc>
        <w:tc>
          <w:tcPr>
            <w:tcW w:w="1648" w:type="dxa"/>
          </w:tcPr>
          <w:p w14:paraId="2CA92D76" w14:textId="190A884C" w:rsidR="00D64CA1" w:rsidRDefault="00125619" w:rsidP="00D64CA1">
            <w:r>
              <w:t>Sesuai</w:t>
            </w:r>
          </w:p>
        </w:tc>
        <w:tc>
          <w:tcPr>
            <w:tcW w:w="1433" w:type="dxa"/>
          </w:tcPr>
          <w:p w14:paraId="7141C947" w14:textId="51228E8D" w:rsidR="00D64CA1" w:rsidRDefault="00125619" w:rsidP="00D64CA1">
            <w:r>
              <w:t>0</w:t>
            </w:r>
            <w:r w:rsidR="006345EE">
              <w:t>,</w:t>
            </w:r>
            <w:r>
              <w:t>007</w:t>
            </w:r>
          </w:p>
        </w:tc>
      </w:tr>
      <w:tr w:rsidR="00827D62" w14:paraId="2EAAA578" w14:textId="77777777" w:rsidTr="003E6F93">
        <w:tc>
          <w:tcPr>
            <w:tcW w:w="1552" w:type="dxa"/>
          </w:tcPr>
          <w:p w14:paraId="71DA57D8" w14:textId="291BF7A7" w:rsidR="00827D62" w:rsidRDefault="00E246BF" w:rsidP="00310B97">
            <w:r>
              <w:t>SQA</w:t>
            </w:r>
          </w:p>
        </w:tc>
        <w:tc>
          <w:tcPr>
            <w:tcW w:w="1548" w:type="dxa"/>
          </w:tcPr>
          <w:p w14:paraId="6068FAF1" w14:textId="0DEDB39F" w:rsidR="00827D62" w:rsidRDefault="00A86A56" w:rsidP="00310B97">
            <w:r>
              <w:t>QA 2</w:t>
            </w:r>
          </w:p>
        </w:tc>
        <w:tc>
          <w:tcPr>
            <w:tcW w:w="1593" w:type="dxa"/>
          </w:tcPr>
          <w:p w14:paraId="366FEAF5" w14:textId="5DDA71E6" w:rsidR="00827D62" w:rsidRDefault="0080031C" w:rsidP="00310B97">
            <w:r>
              <w:t>QA 2</w:t>
            </w:r>
          </w:p>
        </w:tc>
        <w:tc>
          <w:tcPr>
            <w:tcW w:w="1648" w:type="dxa"/>
          </w:tcPr>
          <w:p w14:paraId="7E95990F" w14:textId="5131FE81" w:rsidR="00827D62" w:rsidRDefault="0080031C" w:rsidP="00310B97">
            <w:r>
              <w:t>Sesuai</w:t>
            </w:r>
          </w:p>
        </w:tc>
        <w:tc>
          <w:tcPr>
            <w:tcW w:w="1433" w:type="dxa"/>
          </w:tcPr>
          <w:p w14:paraId="4C1DCF68" w14:textId="0020357E" w:rsidR="00827D62" w:rsidRDefault="0080031C" w:rsidP="00310B97">
            <w:r>
              <w:t>0</w:t>
            </w:r>
            <w:r w:rsidR="006345EE">
              <w:t>,</w:t>
            </w:r>
            <w:r>
              <w:t>006</w:t>
            </w:r>
          </w:p>
        </w:tc>
      </w:tr>
      <w:tr w:rsidR="00827D62" w14:paraId="79205C80" w14:textId="77777777" w:rsidTr="003E6F93">
        <w:tc>
          <w:tcPr>
            <w:tcW w:w="1552" w:type="dxa"/>
          </w:tcPr>
          <w:p w14:paraId="016A4FEC" w14:textId="3F5FADAF" w:rsidR="00827D62" w:rsidRDefault="00412BE6" w:rsidP="00310B97">
            <w:r w:rsidRPr="003E6F93">
              <w:rPr>
                <w:i/>
                <w:iCs/>
              </w:rPr>
              <w:t>Development</w:t>
            </w:r>
            <w:r>
              <w:t xml:space="preserve"> adapter</w:t>
            </w:r>
          </w:p>
        </w:tc>
        <w:tc>
          <w:tcPr>
            <w:tcW w:w="1548" w:type="dxa"/>
          </w:tcPr>
          <w:p w14:paraId="6688AFFA" w14:textId="229882D1" w:rsidR="00827D62" w:rsidRDefault="00D64CA1" w:rsidP="00310B97">
            <w:r>
              <w:t>SI Eng 1</w:t>
            </w:r>
          </w:p>
        </w:tc>
        <w:tc>
          <w:tcPr>
            <w:tcW w:w="1593" w:type="dxa"/>
          </w:tcPr>
          <w:p w14:paraId="24D40036" w14:textId="6BDBBC0D" w:rsidR="00827D62" w:rsidRDefault="00BD7E2B" w:rsidP="00310B97">
            <w:r>
              <w:t>SI Eng 1</w:t>
            </w:r>
          </w:p>
        </w:tc>
        <w:tc>
          <w:tcPr>
            <w:tcW w:w="1648" w:type="dxa"/>
          </w:tcPr>
          <w:p w14:paraId="7418D641" w14:textId="4181193B" w:rsidR="00827D62" w:rsidRDefault="00BD7E2B" w:rsidP="00310B97">
            <w:r>
              <w:t>Sesuai</w:t>
            </w:r>
          </w:p>
        </w:tc>
        <w:tc>
          <w:tcPr>
            <w:tcW w:w="1433" w:type="dxa"/>
          </w:tcPr>
          <w:p w14:paraId="77E0761E" w14:textId="51009990" w:rsidR="00827D62" w:rsidRDefault="00BD7E2B" w:rsidP="00310B97">
            <w:r>
              <w:t>0</w:t>
            </w:r>
            <w:r w:rsidR="006345EE">
              <w:t>,</w:t>
            </w:r>
            <w:r>
              <w:t>005</w:t>
            </w:r>
          </w:p>
        </w:tc>
      </w:tr>
    </w:tbl>
    <w:p w14:paraId="2EBE67F4" w14:textId="77777777" w:rsidR="001F4E6B" w:rsidRDefault="001F4E6B">
      <w:pPr>
        <w:spacing w:line="259" w:lineRule="auto"/>
        <w:jc w:val="left"/>
        <w:rPr>
          <w:ins w:id="4380" w:author="Ilham Nur Pratama" w:date="2023-05-21T22:23:00Z"/>
        </w:rPr>
      </w:pPr>
      <w:ins w:id="4381" w:author="Ilham Nur Pratama" w:date="2023-05-21T22:23:00Z">
        <w:r>
          <w:br w:type="page"/>
        </w:r>
      </w:ins>
    </w:p>
    <w:p w14:paraId="5CEA532B" w14:textId="72DCBFE7" w:rsidR="00520FC7" w:rsidDel="001F4E6B" w:rsidRDefault="00520FC7">
      <w:pPr>
        <w:pStyle w:val="Caption"/>
        <w:rPr>
          <w:del w:id="4382" w:author="Ilham Nur Pratama" w:date="2023-05-21T22:23:00Z"/>
        </w:rPr>
        <w:pPrChange w:id="4383" w:author="Ilham Nur Pratama" w:date="2023-05-21T22:29:00Z">
          <w:pPr>
            <w:ind w:left="720"/>
          </w:pPr>
        </w:pPrChange>
      </w:pPr>
    </w:p>
    <w:p w14:paraId="242EB080" w14:textId="45210320" w:rsidR="00621F7D" w:rsidRDefault="00621F7D" w:rsidP="00EE5E34">
      <w:pPr>
        <w:pStyle w:val="Caption"/>
      </w:pPr>
      <w:bookmarkStart w:id="4384" w:name="_Ref129993892"/>
      <w:bookmarkStart w:id="4385" w:name="_Ref130024761"/>
      <w:bookmarkStart w:id="4386" w:name="_Toc135601575"/>
      <w:r>
        <w:t xml:space="preserve">Tabel </w:t>
      </w:r>
      <w:ins w:id="4387"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388"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389" w:author="Ilham Nur Pratama" w:date="2023-05-24T22:54:00Z">
        <w:r w:rsidR="000D26C4">
          <w:rPr>
            <w:noProof/>
          </w:rPr>
          <w:t>41</w:t>
        </w:r>
      </w:ins>
      <w:ins w:id="4390" w:author="Ilham Nur Pratama" w:date="2023-05-21T22:40:00Z">
        <w:r w:rsidR="00985B1D">
          <w:fldChar w:fldCharType="end"/>
        </w:r>
      </w:ins>
      <w:ins w:id="4391" w:author="ilham.nur@office.ui.ac.id" w:date="2023-03-28T20:25:00Z">
        <w:del w:id="4392" w:author="Ilham Nur Pratama" w:date="2023-05-16T21:59:00Z">
          <w:r w:rsidR="005B668B" w:rsidDel="00F848CE">
            <w:fldChar w:fldCharType="begin"/>
          </w:r>
          <w:r w:rsidR="005B668B" w:rsidDel="00F848CE">
            <w:delInstrText xml:space="preserve"> STYLEREF 1 \s </w:delInstrText>
          </w:r>
        </w:del>
      </w:ins>
      <w:del w:id="4393" w:author="Ilham Nur Pratama" w:date="2023-05-16T21:59:00Z">
        <w:r w:rsidR="005B668B" w:rsidDel="00F848CE">
          <w:fldChar w:fldCharType="separate"/>
        </w:r>
        <w:r w:rsidR="00B57DB5" w:rsidDel="00F848CE">
          <w:rPr>
            <w:noProof/>
          </w:rPr>
          <w:delText>3</w:delText>
        </w:r>
      </w:del>
      <w:ins w:id="4394" w:author="ilham.nur@office.ui.ac.id" w:date="2023-03-28T20:25:00Z">
        <w:del w:id="4395"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396" w:author="Ilham Nur Pratama" w:date="2023-05-16T21:59:00Z">
        <w:r w:rsidR="005A58B4">
          <w:fldChar w:fldCharType="separate"/>
        </w:r>
      </w:del>
      <w:ins w:id="4397" w:author="ilham.nur@office.ui.ac.id" w:date="2023-03-28T20:25:00Z">
        <w:del w:id="4398" w:author="Ilham Nur Pratama" w:date="2023-05-16T21:59:00Z">
          <w:r w:rsidR="005B668B" w:rsidDel="00F848CE">
            <w:fldChar w:fldCharType="end"/>
          </w:r>
        </w:del>
      </w:ins>
      <w:del w:id="4399"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5</w:delText>
        </w:r>
        <w:r w:rsidR="00B1186E" w:rsidDel="005B668B">
          <w:fldChar w:fldCharType="end"/>
        </w:r>
      </w:del>
      <w:bookmarkEnd w:id="4384"/>
      <w:r>
        <w:t xml:space="preserve"> Simulasi skenario 2:</w:t>
      </w:r>
      <w:r w:rsidRPr="00827D62">
        <w:rPr>
          <w:i/>
        </w:rPr>
        <w:t xml:space="preserve"> </w:t>
      </w:r>
      <w:r>
        <w:rPr>
          <w:i/>
        </w:rPr>
        <w:t xml:space="preserve">Deliverables </w:t>
      </w:r>
      <w:r>
        <w:t>banyak</w:t>
      </w:r>
      <w:r>
        <w:rPr>
          <w:i/>
        </w:rPr>
        <w:t xml:space="preserve">, </w:t>
      </w:r>
      <w:r>
        <w:t>tingkat kesulitan rendah</w:t>
      </w:r>
      <w:bookmarkEnd w:id="4385"/>
      <w:bookmarkEnd w:id="4386"/>
    </w:p>
    <w:tbl>
      <w:tblPr>
        <w:tblStyle w:val="TableGrid"/>
        <w:tblW w:w="0" w:type="auto"/>
        <w:tblInd w:w="720" w:type="dxa"/>
        <w:tblLook w:val="04A0" w:firstRow="1" w:lastRow="0" w:firstColumn="1" w:lastColumn="0" w:noHBand="0" w:noVBand="1"/>
      </w:tblPr>
      <w:tblGrid>
        <w:gridCol w:w="1550"/>
        <w:gridCol w:w="1543"/>
        <w:gridCol w:w="1630"/>
        <w:gridCol w:w="1643"/>
        <w:gridCol w:w="1408"/>
      </w:tblGrid>
      <w:tr w:rsidR="00D334FA" w14:paraId="1DD81325" w14:textId="77777777" w:rsidTr="00DF4C32">
        <w:tc>
          <w:tcPr>
            <w:tcW w:w="1550" w:type="dxa"/>
          </w:tcPr>
          <w:p w14:paraId="575C64A2" w14:textId="77777777" w:rsidR="00D334FA" w:rsidRPr="00370A85" w:rsidRDefault="00D334FA" w:rsidP="00370A85">
            <w:pPr>
              <w:rPr>
                <w:b/>
                <w:bCs/>
              </w:rPr>
            </w:pPr>
            <w:r w:rsidRPr="00370A85">
              <w:rPr>
                <w:b/>
                <w:bCs/>
              </w:rPr>
              <w:t>Nama Pekerjaan</w:t>
            </w:r>
          </w:p>
        </w:tc>
        <w:tc>
          <w:tcPr>
            <w:tcW w:w="1543" w:type="dxa"/>
          </w:tcPr>
          <w:p w14:paraId="0E8D6DF3" w14:textId="77777777" w:rsidR="00D334FA" w:rsidRPr="00370A85" w:rsidRDefault="00D334FA" w:rsidP="00370A85">
            <w:pPr>
              <w:rPr>
                <w:b/>
                <w:bCs/>
              </w:rPr>
            </w:pPr>
            <w:r w:rsidRPr="00370A85">
              <w:rPr>
                <w:b/>
                <w:bCs/>
              </w:rPr>
              <w:t>Idetifikasi Pakar</w:t>
            </w:r>
          </w:p>
        </w:tc>
        <w:tc>
          <w:tcPr>
            <w:tcW w:w="1630" w:type="dxa"/>
          </w:tcPr>
          <w:p w14:paraId="62BFC79C" w14:textId="77777777" w:rsidR="00D334FA" w:rsidRPr="00370A85" w:rsidRDefault="00D334FA" w:rsidP="00370A85">
            <w:pPr>
              <w:rPr>
                <w:b/>
                <w:bCs/>
              </w:rPr>
            </w:pPr>
            <w:r w:rsidRPr="00370A85">
              <w:rPr>
                <w:b/>
                <w:bCs/>
              </w:rPr>
              <w:t>Identifikasi Sistem</w:t>
            </w:r>
          </w:p>
        </w:tc>
        <w:tc>
          <w:tcPr>
            <w:tcW w:w="1643" w:type="dxa"/>
          </w:tcPr>
          <w:p w14:paraId="72599EAF" w14:textId="77777777" w:rsidR="00D334FA" w:rsidRPr="00370A85" w:rsidRDefault="00D334FA" w:rsidP="00370A85">
            <w:pPr>
              <w:rPr>
                <w:b/>
                <w:bCs/>
              </w:rPr>
            </w:pPr>
            <w:r w:rsidRPr="00370A85">
              <w:rPr>
                <w:b/>
                <w:bCs/>
              </w:rPr>
              <w:t>Sesuai/Tidak Sesuai</w:t>
            </w:r>
          </w:p>
        </w:tc>
        <w:tc>
          <w:tcPr>
            <w:tcW w:w="1408" w:type="dxa"/>
          </w:tcPr>
          <w:p w14:paraId="732998CE" w14:textId="618433F7" w:rsidR="00D334FA" w:rsidRPr="00370A85" w:rsidRDefault="00D334FA" w:rsidP="00370A85">
            <w:pPr>
              <w:rPr>
                <w:b/>
                <w:bCs/>
              </w:rPr>
            </w:pPr>
            <w:r w:rsidRPr="00370A85">
              <w:rPr>
                <w:b/>
                <w:bCs/>
              </w:rPr>
              <w:t>Waktu Proses</w:t>
            </w:r>
            <w:r w:rsidR="006345EE">
              <w:rPr>
                <w:b/>
                <w:bCs/>
              </w:rPr>
              <w:t xml:space="preserve"> (sekon)</w:t>
            </w:r>
          </w:p>
        </w:tc>
      </w:tr>
      <w:tr w:rsidR="00D334FA" w14:paraId="6106A32C" w14:textId="77777777" w:rsidTr="00DF4C32">
        <w:tc>
          <w:tcPr>
            <w:tcW w:w="1550" w:type="dxa"/>
          </w:tcPr>
          <w:p w14:paraId="0563331C" w14:textId="77777777" w:rsidR="00D334FA" w:rsidRDefault="00D334FA" w:rsidP="00370A85">
            <w:r>
              <w:t>Setting Fee</w:t>
            </w:r>
          </w:p>
        </w:tc>
        <w:tc>
          <w:tcPr>
            <w:tcW w:w="1543" w:type="dxa"/>
          </w:tcPr>
          <w:p w14:paraId="49AC6348" w14:textId="357EE842" w:rsidR="00D334FA" w:rsidRDefault="0052379E" w:rsidP="00370A85">
            <w:r>
              <w:t xml:space="preserve">Provisioning Engineer </w:t>
            </w:r>
            <w:r w:rsidR="00DD048B">
              <w:t>2</w:t>
            </w:r>
          </w:p>
        </w:tc>
        <w:tc>
          <w:tcPr>
            <w:tcW w:w="1630" w:type="dxa"/>
          </w:tcPr>
          <w:p w14:paraId="75699E24" w14:textId="54A720E2" w:rsidR="00D334FA" w:rsidRDefault="00C73200" w:rsidP="00370A85">
            <w:r>
              <w:t>Provisioning Engineer 2</w:t>
            </w:r>
          </w:p>
        </w:tc>
        <w:tc>
          <w:tcPr>
            <w:tcW w:w="1643" w:type="dxa"/>
          </w:tcPr>
          <w:p w14:paraId="6FE4B4E0" w14:textId="72F0BEF0" w:rsidR="00D334FA" w:rsidRDefault="00C73200" w:rsidP="00370A85">
            <w:r>
              <w:t>Sesuai</w:t>
            </w:r>
          </w:p>
        </w:tc>
        <w:tc>
          <w:tcPr>
            <w:tcW w:w="1408" w:type="dxa"/>
          </w:tcPr>
          <w:p w14:paraId="33FBE17F" w14:textId="2BFC62F1" w:rsidR="00D334FA" w:rsidRDefault="00C73200" w:rsidP="00370A85">
            <w:r>
              <w:t>0</w:t>
            </w:r>
            <w:r w:rsidR="006345EE">
              <w:t>,</w:t>
            </w:r>
            <w:r>
              <w:t>012</w:t>
            </w:r>
          </w:p>
        </w:tc>
      </w:tr>
      <w:tr w:rsidR="00D334FA" w14:paraId="430FB74F" w14:textId="77777777" w:rsidTr="00DF4C32">
        <w:tc>
          <w:tcPr>
            <w:tcW w:w="1550" w:type="dxa"/>
          </w:tcPr>
          <w:p w14:paraId="56AEA740" w14:textId="77777777" w:rsidR="00D334FA" w:rsidRDefault="00D334FA" w:rsidP="00370A85">
            <w:r>
              <w:t>Konfigurasi Rekon</w:t>
            </w:r>
          </w:p>
        </w:tc>
        <w:tc>
          <w:tcPr>
            <w:tcW w:w="1543" w:type="dxa"/>
          </w:tcPr>
          <w:p w14:paraId="05531B0B" w14:textId="33B40C38" w:rsidR="00D334FA" w:rsidRDefault="0052379E" w:rsidP="00370A85">
            <w:r>
              <w:t xml:space="preserve">Provisioning Engineer </w:t>
            </w:r>
            <w:r w:rsidR="00DD048B">
              <w:t>2</w:t>
            </w:r>
          </w:p>
        </w:tc>
        <w:tc>
          <w:tcPr>
            <w:tcW w:w="1630" w:type="dxa"/>
          </w:tcPr>
          <w:p w14:paraId="604131D6" w14:textId="7AFC3FC9" w:rsidR="00D334FA" w:rsidRDefault="00DF4C32" w:rsidP="00370A85">
            <w:r>
              <w:t>Outsource</w:t>
            </w:r>
          </w:p>
        </w:tc>
        <w:tc>
          <w:tcPr>
            <w:tcW w:w="1643" w:type="dxa"/>
          </w:tcPr>
          <w:p w14:paraId="4021CB77" w14:textId="6208DA43" w:rsidR="00D334FA" w:rsidRDefault="00EE3197" w:rsidP="00370A85">
            <w:r>
              <w:t>Tidak Sesuai</w:t>
            </w:r>
          </w:p>
        </w:tc>
        <w:tc>
          <w:tcPr>
            <w:tcW w:w="1408" w:type="dxa"/>
          </w:tcPr>
          <w:p w14:paraId="6B875D35" w14:textId="02FF1110" w:rsidR="00D334FA" w:rsidRDefault="00EE3197" w:rsidP="00370A85">
            <w:r>
              <w:t>0</w:t>
            </w:r>
            <w:r w:rsidR="006345EE">
              <w:t>,</w:t>
            </w:r>
            <w:r>
              <w:t>011</w:t>
            </w:r>
          </w:p>
        </w:tc>
      </w:tr>
      <w:tr w:rsidR="00DF4C32" w14:paraId="31A8C9D5" w14:textId="77777777" w:rsidTr="00DF4C32">
        <w:tc>
          <w:tcPr>
            <w:tcW w:w="1550" w:type="dxa"/>
          </w:tcPr>
          <w:p w14:paraId="4CF831AF" w14:textId="77777777" w:rsidR="00DF4C32" w:rsidRDefault="00DF4C32" w:rsidP="00DF4C32">
            <w:r>
              <w:t>Penambahan Parameter API</w:t>
            </w:r>
          </w:p>
        </w:tc>
        <w:tc>
          <w:tcPr>
            <w:tcW w:w="1543" w:type="dxa"/>
          </w:tcPr>
          <w:p w14:paraId="6896D433" w14:textId="2631BC8F" w:rsidR="00DF4C32" w:rsidRDefault="00DF4C32" w:rsidP="00DF4C32">
            <w:r>
              <w:t>BE Dev 2</w:t>
            </w:r>
          </w:p>
        </w:tc>
        <w:tc>
          <w:tcPr>
            <w:tcW w:w="1630" w:type="dxa"/>
          </w:tcPr>
          <w:p w14:paraId="7D578942" w14:textId="52EEF1E6" w:rsidR="00DF4C32" w:rsidRDefault="00DF4C32" w:rsidP="00DF4C32">
            <w:r w:rsidRPr="00BE318E">
              <w:t>Outsource</w:t>
            </w:r>
          </w:p>
        </w:tc>
        <w:tc>
          <w:tcPr>
            <w:tcW w:w="1643" w:type="dxa"/>
          </w:tcPr>
          <w:p w14:paraId="223995ED" w14:textId="20E1DF12" w:rsidR="00DF4C32" w:rsidRDefault="00DF4C32" w:rsidP="00DF4C32">
            <w:r>
              <w:t>Tidak Sesuai</w:t>
            </w:r>
          </w:p>
        </w:tc>
        <w:tc>
          <w:tcPr>
            <w:tcW w:w="1408" w:type="dxa"/>
          </w:tcPr>
          <w:p w14:paraId="16395CC6" w14:textId="278FC9DA" w:rsidR="00DF4C32" w:rsidRDefault="00DF4C32" w:rsidP="00DF4C32">
            <w:r>
              <w:t>0</w:t>
            </w:r>
            <w:r w:rsidR="006345EE">
              <w:t>,</w:t>
            </w:r>
            <w:r>
              <w:t>014</w:t>
            </w:r>
          </w:p>
        </w:tc>
      </w:tr>
      <w:tr w:rsidR="00DF4C32" w14:paraId="1EED61FA" w14:textId="77777777" w:rsidTr="00DF4C32">
        <w:tc>
          <w:tcPr>
            <w:tcW w:w="1550" w:type="dxa"/>
          </w:tcPr>
          <w:p w14:paraId="3353C92C" w14:textId="77777777" w:rsidR="00DF4C32" w:rsidRDefault="00DF4C32" w:rsidP="00DF4C32">
            <w:r>
              <w:t xml:space="preserve">Migrasi </w:t>
            </w:r>
            <w:r w:rsidRPr="00370A85">
              <w:rPr>
                <w:i/>
                <w:iCs/>
              </w:rPr>
              <w:t>Production</w:t>
            </w:r>
          </w:p>
        </w:tc>
        <w:tc>
          <w:tcPr>
            <w:tcW w:w="1543" w:type="dxa"/>
          </w:tcPr>
          <w:p w14:paraId="305959D4" w14:textId="049339BB" w:rsidR="00DF4C32" w:rsidRDefault="00DF4C32" w:rsidP="00DF4C32">
            <w:r>
              <w:t>Provisioning Engineer 2</w:t>
            </w:r>
          </w:p>
        </w:tc>
        <w:tc>
          <w:tcPr>
            <w:tcW w:w="1630" w:type="dxa"/>
          </w:tcPr>
          <w:p w14:paraId="6ED7E05F" w14:textId="33C2DBB3" w:rsidR="00DF4C32" w:rsidRDefault="00DF4C32" w:rsidP="00DF4C32">
            <w:r w:rsidRPr="00BE318E">
              <w:t>Outsource</w:t>
            </w:r>
          </w:p>
        </w:tc>
        <w:tc>
          <w:tcPr>
            <w:tcW w:w="1643" w:type="dxa"/>
          </w:tcPr>
          <w:p w14:paraId="6AC78BDA" w14:textId="0818AAA3" w:rsidR="00DF4C32" w:rsidRDefault="00DF4C32" w:rsidP="00DF4C32">
            <w:r>
              <w:t>Tidak sesuai</w:t>
            </w:r>
          </w:p>
        </w:tc>
        <w:tc>
          <w:tcPr>
            <w:tcW w:w="1408" w:type="dxa"/>
          </w:tcPr>
          <w:p w14:paraId="044D2768" w14:textId="4623DBB3" w:rsidR="00DF4C32" w:rsidRDefault="00DF4C32" w:rsidP="00DF4C32">
            <w:r>
              <w:t>0</w:t>
            </w:r>
            <w:r w:rsidR="006345EE">
              <w:t>,</w:t>
            </w:r>
            <w:r>
              <w:t>007</w:t>
            </w:r>
          </w:p>
        </w:tc>
      </w:tr>
      <w:tr w:rsidR="00D334FA" w14:paraId="4DFBDD27" w14:textId="77777777" w:rsidTr="00DF4C32">
        <w:tc>
          <w:tcPr>
            <w:tcW w:w="1550" w:type="dxa"/>
          </w:tcPr>
          <w:p w14:paraId="13D47935" w14:textId="77777777" w:rsidR="00D334FA" w:rsidRDefault="00D334FA" w:rsidP="00370A85">
            <w:r>
              <w:t>Development service BE</w:t>
            </w:r>
          </w:p>
        </w:tc>
        <w:tc>
          <w:tcPr>
            <w:tcW w:w="1543" w:type="dxa"/>
          </w:tcPr>
          <w:p w14:paraId="593AA15F" w14:textId="3B1C970D" w:rsidR="00D334FA" w:rsidRDefault="005203AE" w:rsidP="00370A85">
            <w:r>
              <w:t>BE Dev 2</w:t>
            </w:r>
          </w:p>
        </w:tc>
        <w:tc>
          <w:tcPr>
            <w:tcW w:w="1630" w:type="dxa"/>
          </w:tcPr>
          <w:p w14:paraId="394D9F6A" w14:textId="4FD9BF63" w:rsidR="00D334FA" w:rsidRDefault="002B3B48" w:rsidP="00370A85">
            <w:r>
              <w:t>FE Dev 2</w:t>
            </w:r>
          </w:p>
        </w:tc>
        <w:tc>
          <w:tcPr>
            <w:tcW w:w="1643" w:type="dxa"/>
          </w:tcPr>
          <w:p w14:paraId="71E9808B" w14:textId="758F3C80" w:rsidR="00D334FA" w:rsidRDefault="002B3B48" w:rsidP="00370A85">
            <w:r>
              <w:t>Tidak sesuai</w:t>
            </w:r>
          </w:p>
        </w:tc>
        <w:tc>
          <w:tcPr>
            <w:tcW w:w="1408" w:type="dxa"/>
          </w:tcPr>
          <w:p w14:paraId="25F548F0" w14:textId="21A397F6" w:rsidR="00D334FA" w:rsidRDefault="00082B9C" w:rsidP="00370A85">
            <w:r>
              <w:t>0</w:t>
            </w:r>
            <w:r w:rsidR="006345EE">
              <w:t>,</w:t>
            </w:r>
            <w:r>
              <w:t>007</w:t>
            </w:r>
          </w:p>
        </w:tc>
      </w:tr>
      <w:tr w:rsidR="00D334FA" w14:paraId="1E3FDBF0" w14:textId="77777777" w:rsidTr="00DF4C32">
        <w:tc>
          <w:tcPr>
            <w:tcW w:w="1550" w:type="dxa"/>
          </w:tcPr>
          <w:p w14:paraId="52600353" w14:textId="77777777" w:rsidR="00D334FA" w:rsidRDefault="00D334FA" w:rsidP="00370A85">
            <w:r>
              <w:t>Development FE View</w:t>
            </w:r>
          </w:p>
        </w:tc>
        <w:tc>
          <w:tcPr>
            <w:tcW w:w="1543" w:type="dxa"/>
          </w:tcPr>
          <w:p w14:paraId="486C5F0B" w14:textId="0F2382D4" w:rsidR="00D334FA" w:rsidRDefault="005203AE" w:rsidP="00370A85">
            <w:r>
              <w:t xml:space="preserve">FE Dev </w:t>
            </w:r>
            <w:r w:rsidR="00505069">
              <w:t>2</w:t>
            </w:r>
          </w:p>
        </w:tc>
        <w:tc>
          <w:tcPr>
            <w:tcW w:w="1630" w:type="dxa"/>
          </w:tcPr>
          <w:p w14:paraId="00870550" w14:textId="64F48E87" w:rsidR="00D334FA" w:rsidRDefault="00505069" w:rsidP="00370A85">
            <w:r>
              <w:t>FE Dev 2</w:t>
            </w:r>
          </w:p>
        </w:tc>
        <w:tc>
          <w:tcPr>
            <w:tcW w:w="1643" w:type="dxa"/>
          </w:tcPr>
          <w:p w14:paraId="56E37925" w14:textId="33310D52" w:rsidR="00D334FA" w:rsidRDefault="00505069" w:rsidP="00370A85">
            <w:r>
              <w:t>Sesuai</w:t>
            </w:r>
          </w:p>
        </w:tc>
        <w:tc>
          <w:tcPr>
            <w:tcW w:w="1408" w:type="dxa"/>
          </w:tcPr>
          <w:p w14:paraId="6FAB6B4A" w14:textId="0D1CE8DC" w:rsidR="00D334FA" w:rsidRDefault="00505069" w:rsidP="00370A85">
            <w:r>
              <w:t>0</w:t>
            </w:r>
            <w:r w:rsidR="006345EE">
              <w:t>,</w:t>
            </w:r>
            <w:r>
              <w:t>008</w:t>
            </w:r>
          </w:p>
        </w:tc>
      </w:tr>
      <w:tr w:rsidR="00DF4C32" w14:paraId="40ADBC7D" w14:textId="77777777" w:rsidTr="00DF4C32">
        <w:tc>
          <w:tcPr>
            <w:tcW w:w="1550" w:type="dxa"/>
          </w:tcPr>
          <w:p w14:paraId="12E548F4" w14:textId="77777777" w:rsidR="00DF4C32" w:rsidRDefault="00DF4C32" w:rsidP="00DF4C32">
            <w:r>
              <w:t xml:space="preserve">Integrasi </w:t>
            </w:r>
            <w:r w:rsidRPr="00370A85">
              <w:rPr>
                <w:i/>
                <w:iCs/>
              </w:rPr>
              <w:t>Biller</w:t>
            </w:r>
          </w:p>
        </w:tc>
        <w:tc>
          <w:tcPr>
            <w:tcW w:w="1543" w:type="dxa"/>
          </w:tcPr>
          <w:p w14:paraId="012C660D" w14:textId="26CFBAD5" w:rsidR="00DF4C32" w:rsidRDefault="00DF4C32" w:rsidP="00DF4C32">
            <w:r>
              <w:t>SI Eng 3</w:t>
            </w:r>
          </w:p>
        </w:tc>
        <w:tc>
          <w:tcPr>
            <w:tcW w:w="1630" w:type="dxa"/>
          </w:tcPr>
          <w:p w14:paraId="1F53B70C" w14:textId="55731F05" w:rsidR="00DF4C32" w:rsidRDefault="00DF4C32" w:rsidP="00DF4C32">
            <w:r w:rsidRPr="0036256D">
              <w:t>Outsource</w:t>
            </w:r>
          </w:p>
        </w:tc>
        <w:tc>
          <w:tcPr>
            <w:tcW w:w="1643" w:type="dxa"/>
          </w:tcPr>
          <w:p w14:paraId="69A21549" w14:textId="7297760F" w:rsidR="00DF4C32" w:rsidRDefault="00D606BF" w:rsidP="00DF4C32">
            <w:r>
              <w:t>Tidak sesuai</w:t>
            </w:r>
          </w:p>
        </w:tc>
        <w:tc>
          <w:tcPr>
            <w:tcW w:w="1408" w:type="dxa"/>
          </w:tcPr>
          <w:p w14:paraId="0A177344" w14:textId="0279C61A" w:rsidR="00DF4C32" w:rsidRDefault="00E926D9" w:rsidP="00DF4C32">
            <w:r>
              <w:t>0</w:t>
            </w:r>
            <w:r w:rsidR="006345EE">
              <w:t>,</w:t>
            </w:r>
            <w:r>
              <w:t>008</w:t>
            </w:r>
          </w:p>
        </w:tc>
      </w:tr>
      <w:tr w:rsidR="00DF4C32" w14:paraId="2CC3FAF7" w14:textId="77777777" w:rsidTr="00DF4C32">
        <w:tc>
          <w:tcPr>
            <w:tcW w:w="1550" w:type="dxa"/>
          </w:tcPr>
          <w:p w14:paraId="6424D782" w14:textId="77777777" w:rsidR="00DF4C32" w:rsidRDefault="00DF4C32" w:rsidP="00DF4C32">
            <w:r>
              <w:t xml:space="preserve">Integrasi </w:t>
            </w:r>
            <w:r w:rsidRPr="00370A85">
              <w:rPr>
                <w:i/>
                <w:iCs/>
              </w:rPr>
              <w:t>Channel</w:t>
            </w:r>
          </w:p>
        </w:tc>
        <w:tc>
          <w:tcPr>
            <w:tcW w:w="1543" w:type="dxa"/>
          </w:tcPr>
          <w:p w14:paraId="746C76BB" w14:textId="46553CEE" w:rsidR="00DF4C32" w:rsidRDefault="00DF4C32" w:rsidP="00DF4C32">
            <w:r>
              <w:t>SI Eng 3</w:t>
            </w:r>
          </w:p>
        </w:tc>
        <w:tc>
          <w:tcPr>
            <w:tcW w:w="1630" w:type="dxa"/>
          </w:tcPr>
          <w:p w14:paraId="0013E258" w14:textId="3C79D71C" w:rsidR="00DF4C32" w:rsidRDefault="00DF4C32" w:rsidP="00DF4C32">
            <w:r w:rsidRPr="0036256D">
              <w:t>Outsource</w:t>
            </w:r>
          </w:p>
        </w:tc>
        <w:tc>
          <w:tcPr>
            <w:tcW w:w="1643" w:type="dxa"/>
          </w:tcPr>
          <w:p w14:paraId="15DEE791" w14:textId="5102D619" w:rsidR="00DF4C32" w:rsidRDefault="00D606BF" w:rsidP="00DF4C32">
            <w:r>
              <w:t>Tidak sesuai</w:t>
            </w:r>
          </w:p>
        </w:tc>
        <w:tc>
          <w:tcPr>
            <w:tcW w:w="1408" w:type="dxa"/>
          </w:tcPr>
          <w:p w14:paraId="236675DA" w14:textId="0C268D35" w:rsidR="00DF4C32" w:rsidRDefault="00E926D9" w:rsidP="00DF4C32">
            <w:r>
              <w:t>0</w:t>
            </w:r>
            <w:r w:rsidR="006345EE">
              <w:t>,</w:t>
            </w:r>
            <w:r>
              <w:t>008</w:t>
            </w:r>
          </w:p>
        </w:tc>
      </w:tr>
      <w:tr w:rsidR="00D334FA" w14:paraId="433877A7" w14:textId="77777777" w:rsidTr="00DF4C32">
        <w:tc>
          <w:tcPr>
            <w:tcW w:w="1550" w:type="dxa"/>
          </w:tcPr>
          <w:p w14:paraId="757FA407" w14:textId="77777777" w:rsidR="00D334FA" w:rsidRDefault="00D334FA" w:rsidP="00370A85">
            <w:r>
              <w:t>SQA</w:t>
            </w:r>
          </w:p>
        </w:tc>
        <w:tc>
          <w:tcPr>
            <w:tcW w:w="1543" w:type="dxa"/>
          </w:tcPr>
          <w:p w14:paraId="3CC499A1" w14:textId="22663ED3" w:rsidR="00D334FA" w:rsidRDefault="00A86A56" w:rsidP="00370A85">
            <w:r>
              <w:t xml:space="preserve">QA </w:t>
            </w:r>
            <w:r w:rsidR="00505069">
              <w:t>2</w:t>
            </w:r>
          </w:p>
        </w:tc>
        <w:tc>
          <w:tcPr>
            <w:tcW w:w="1630" w:type="dxa"/>
          </w:tcPr>
          <w:p w14:paraId="5D467D58" w14:textId="19CB85F2" w:rsidR="00D334FA" w:rsidRDefault="00D606BF" w:rsidP="00370A85">
            <w:r>
              <w:t>QA 2</w:t>
            </w:r>
          </w:p>
        </w:tc>
        <w:tc>
          <w:tcPr>
            <w:tcW w:w="1643" w:type="dxa"/>
          </w:tcPr>
          <w:p w14:paraId="74437A39" w14:textId="21E2E9BF" w:rsidR="00D334FA" w:rsidRDefault="00D606BF" w:rsidP="00370A85">
            <w:r>
              <w:t>Sesuai</w:t>
            </w:r>
          </w:p>
        </w:tc>
        <w:tc>
          <w:tcPr>
            <w:tcW w:w="1408" w:type="dxa"/>
          </w:tcPr>
          <w:p w14:paraId="5BB4D411" w14:textId="5E42D6D0" w:rsidR="00D334FA" w:rsidRDefault="00E926D9" w:rsidP="00370A85">
            <w:r>
              <w:t>0</w:t>
            </w:r>
            <w:r w:rsidR="006345EE">
              <w:t>,</w:t>
            </w:r>
            <w:r>
              <w:t>000</w:t>
            </w:r>
          </w:p>
        </w:tc>
      </w:tr>
      <w:tr w:rsidR="00D334FA" w14:paraId="574D3EBF" w14:textId="77777777" w:rsidTr="00DF4C32">
        <w:tc>
          <w:tcPr>
            <w:tcW w:w="1550" w:type="dxa"/>
          </w:tcPr>
          <w:p w14:paraId="68531596" w14:textId="77777777" w:rsidR="00D334FA" w:rsidRDefault="00D334FA" w:rsidP="00370A85">
            <w:r w:rsidRPr="00370A85">
              <w:rPr>
                <w:i/>
                <w:iCs/>
              </w:rPr>
              <w:t>Development</w:t>
            </w:r>
            <w:r>
              <w:t xml:space="preserve"> adapter</w:t>
            </w:r>
          </w:p>
        </w:tc>
        <w:tc>
          <w:tcPr>
            <w:tcW w:w="1543" w:type="dxa"/>
          </w:tcPr>
          <w:p w14:paraId="5670061D" w14:textId="505D06AB" w:rsidR="00D334FA" w:rsidRDefault="003F4972" w:rsidP="00370A85">
            <w:r>
              <w:t>BE Dev 2</w:t>
            </w:r>
          </w:p>
        </w:tc>
        <w:tc>
          <w:tcPr>
            <w:tcW w:w="1630" w:type="dxa"/>
          </w:tcPr>
          <w:p w14:paraId="22A77295" w14:textId="450B307A" w:rsidR="00D334FA" w:rsidRDefault="00D606BF" w:rsidP="00370A85">
            <w:r>
              <w:t>Outsource</w:t>
            </w:r>
          </w:p>
        </w:tc>
        <w:tc>
          <w:tcPr>
            <w:tcW w:w="1643" w:type="dxa"/>
          </w:tcPr>
          <w:p w14:paraId="0CE39520" w14:textId="46E6F4D1" w:rsidR="00D334FA" w:rsidRDefault="00D606BF" w:rsidP="00370A85">
            <w:r>
              <w:t>Tidak sesuai</w:t>
            </w:r>
          </w:p>
        </w:tc>
        <w:tc>
          <w:tcPr>
            <w:tcW w:w="1408" w:type="dxa"/>
          </w:tcPr>
          <w:p w14:paraId="11DC9BAF" w14:textId="6F3B3495" w:rsidR="00D334FA" w:rsidRDefault="00D606BF" w:rsidP="00370A85">
            <w:r>
              <w:t>0</w:t>
            </w:r>
            <w:r w:rsidR="006345EE">
              <w:t>,</w:t>
            </w:r>
            <w:r>
              <w:t>013</w:t>
            </w:r>
          </w:p>
        </w:tc>
      </w:tr>
    </w:tbl>
    <w:p w14:paraId="56CA93EF" w14:textId="77777777" w:rsidR="001F4E6B" w:rsidRDefault="001F4E6B">
      <w:pPr>
        <w:spacing w:line="259" w:lineRule="auto"/>
        <w:jc w:val="left"/>
        <w:rPr>
          <w:ins w:id="4400" w:author="Ilham Nur Pratama" w:date="2023-05-21T22:23:00Z"/>
        </w:rPr>
      </w:pPr>
      <w:ins w:id="4401" w:author="Ilham Nur Pratama" w:date="2023-05-21T22:23:00Z">
        <w:r>
          <w:br w:type="page"/>
        </w:r>
      </w:ins>
    </w:p>
    <w:p w14:paraId="1A88C6B1" w14:textId="4764FFE2" w:rsidR="00621F7D" w:rsidDel="001F4E6B" w:rsidRDefault="00621F7D">
      <w:pPr>
        <w:pStyle w:val="Caption"/>
        <w:rPr>
          <w:del w:id="4402" w:author="Ilham Nur Pratama" w:date="2023-05-21T22:23:00Z"/>
        </w:rPr>
        <w:pPrChange w:id="4403" w:author="Ilham Nur Pratama" w:date="2023-05-21T22:29:00Z">
          <w:pPr>
            <w:ind w:left="720"/>
          </w:pPr>
        </w:pPrChange>
      </w:pPr>
    </w:p>
    <w:p w14:paraId="7290B114" w14:textId="0977B758" w:rsidR="00D334FA" w:rsidRDefault="00D334FA" w:rsidP="00EE5E34">
      <w:pPr>
        <w:pStyle w:val="Caption"/>
      </w:pPr>
      <w:bookmarkStart w:id="4404" w:name="_Ref129993893"/>
      <w:bookmarkStart w:id="4405" w:name="_Toc135601576"/>
      <w:r>
        <w:t xml:space="preserve">Tabel </w:t>
      </w:r>
      <w:ins w:id="4406"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407"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408" w:author="Ilham Nur Pratama" w:date="2023-05-24T22:54:00Z">
        <w:r w:rsidR="000D26C4">
          <w:rPr>
            <w:noProof/>
          </w:rPr>
          <w:t>42</w:t>
        </w:r>
      </w:ins>
      <w:ins w:id="4409" w:author="Ilham Nur Pratama" w:date="2023-05-21T22:40:00Z">
        <w:r w:rsidR="00985B1D">
          <w:fldChar w:fldCharType="end"/>
        </w:r>
      </w:ins>
      <w:ins w:id="4410" w:author="ilham.nur@office.ui.ac.id" w:date="2023-03-28T20:25:00Z">
        <w:del w:id="4411" w:author="Ilham Nur Pratama" w:date="2023-05-16T21:59:00Z">
          <w:r w:rsidR="005B668B" w:rsidDel="00F848CE">
            <w:fldChar w:fldCharType="begin"/>
          </w:r>
          <w:r w:rsidR="005B668B" w:rsidDel="00F848CE">
            <w:delInstrText xml:space="preserve"> STYLEREF 1 \s </w:delInstrText>
          </w:r>
        </w:del>
      </w:ins>
      <w:del w:id="4412" w:author="Ilham Nur Pratama" w:date="2023-05-16T21:59:00Z">
        <w:r w:rsidR="005B668B" w:rsidDel="00F848CE">
          <w:fldChar w:fldCharType="separate"/>
        </w:r>
        <w:r w:rsidR="00B57DB5" w:rsidDel="00F848CE">
          <w:rPr>
            <w:noProof/>
          </w:rPr>
          <w:delText>3</w:delText>
        </w:r>
      </w:del>
      <w:ins w:id="4413" w:author="ilham.nur@office.ui.ac.id" w:date="2023-03-28T20:25:00Z">
        <w:del w:id="4414"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415" w:author="Ilham Nur Pratama" w:date="2023-05-16T21:59:00Z">
        <w:r w:rsidR="005A58B4">
          <w:fldChar w:fldCharType="separate"/>
        </w:r>
      </w:del>
      <w:ins w:id="4416" w:author="ilham.nur@office.ui.ac.id" w:date="2023-03-28T20:25:00Z">
        <w:del w:id="4417" w:author="Ilham Nur Pratama" w:date="2023-05-16T21:59:00Z">
          <w:r w:rsidR="005B668B" w:rsidDel="00F848CE">
            <w:fldChar w:fldCharType="end"/>
          </w:r>
        </w:del>
      </w:ins>
      <w:del w:id="4418"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6</w:delText>
        </w:r>
        <w:r w:rsidR="00B1186E" w:rsidDel="005B668B">
          <w:fldChar w:fldCharType="end"/>
        </w:r>
      </w:del>
      <w:bookmarkEnd w:id="4404"/>
      <w:r>
        <w:t xml:space="preserve"> Simulasi skenario 3:</w:t>
      </w:r>
      <w:r w:rsidRPr="00827D62">
        <w:rPr>
          <w:i/>
        </w:rPr>
        <w:t xml:space="preserve"> </w:t>
      </w:r>
      <w:r>
        <w:rPr>
          <w:i/>
        </w:rPr>
        <w:t xml:space="preserve">Deliverables </w:t>
      </w:r>
      <w:r>
        <w:t>sedikit</w:t>
      </w:r>
      <w:r>
        <w:rPr>
          <w:i/>
        </w:rPr>
        <w:t xml:space="preserve">, </w:t>
      </w:r>
      <w:r>
        <w:t xml:space="preserve">tingkat kesulitan </w:t>
      </w:r>
      <w:r w:rsidR="007F2E8C">
        <w:t>tinggi</w:t>
      </w:r>
      <w:bookmarkEnd w:id="4405"/>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D334FA" w14:paraId="32AB25CC" w14:textId="77777777" w:rsidTr="00370A85">
        <w:tc>
          <w:tcPr>
            <w:tcW w:w="1552" w:type="dxa"/>
          </w:tcPr>
          <w:p w14:paraId="33E6529D" w14:textId="77777777" w:rsidR="00D334FA" w:rsidRPr="00370A85" w:rsidRDefault="00D334FA" w:rsidP="00370A85">
            <w:pPr>
              <w:rPr>
                <w:b/>
                <w:bCs/>
              </w:rPr>
            </w:pPr>
            <w:r w:rsidRPr="00370A85">
              <w:rPr>
                <w:b/>
                <w:bCs/>
              </w:rPr>
              <w:t>Nama Pekerjaan</w:t>
            </w:r>
          </w:p>
        </w:tc>
        <w:tc>
          <w:tcPr>
            <w:tcW w:w="1548" w:type="dxa"/>
          </w:tcPr>
          <w:p w14:paraId="25FC1EBD" w14:textId="77777777" w:rsidR="00D334FA" w:rsidRPr="00370A85" w:rsidRDefault="00D334FA" w:rsidP="00370A85">
            <w:pPr>
              <w:rPr>
                <w:b/>
                <w:bCs/>
              </w:rPr>
            </w:pPr>
            <w:r w:rsidRPr="00370A85">
              <w:rPr>
                <w:b/>
                <w:bCs/>
              </w:rPr>
              <w:t>Idetifikasi Pakar</w:t>
            </w:r>
          </w:p>
        </w:tc>
        <w:tc>
          <w:tcPr>
            <w:tcW w:w="1593" w:type="dxa"/>
          </w:tcPr>
          <w:p w14:paraId="5433F9FF" w14:textId="77777777" w:rsidR="00D334FA" w:rsidRPr="00370A85" w:rsidRDefault="00D334FA" w:rsidP="00370A85">
            <w:pPr>
              <w:rPr>
                <w:b/>
                <w:bCs/>
              </w:rPr>
            </w:pPr>
            <w:r w:rsidRPr="00370A85">
              <w:rPr>
                <w:b/>
                <w:bCs/>
              </w:rPr>
              <w:t>Identifikasi Sistem</w:t>
            </w:r>
          </w:p>
        </w:tc>
        <w:tc>
          <w:tcPr>
            <w:tcW w:w="1648" w:type="dxa"/>
          </w:tcPr>
          <w:p w14:paraId="690A9476" w14:textId="77777777" w:rsidR="00D334FA" w:rsidRPr="00370A85" w:rsidRDefault="00D334FA" w:rsidP="00370A85">
            <w:pPr>
              <w:rPr>
                <w:b/>
                <w:bCs/>
              </w:rPr>
            </w:pPr>
            <w:r w:rsidRPr="00370A85">
              <w:rPr>
                <w:b/>
                <w:bCs/>
              </w:rPr>
              <w:t>Sesuai/Tidak Sesuai</w:t>
            </w:r>
          </w:p>
        </w:tc>
        <w:tc>
          <w:tcPr>
            <w:tcW w:w="1433" w:type="dxa"/>
          </w:tcPr>
          <w:p w14:paraId="55EE5120" w14:textId="2E4AF005" w:rsidR="00D334FA" w:rsidRPr="00370A85" w:rsidRDefault="00D334FA" w:rsidP="00370A85">
            <w:pPr>
              <w:rPr>
                <w:b/>
                <w:bCs/>
              </w:rPr>
            </w:pPr>
            <w:r w:rsidRPr="00370A85">
              <w:rPr>
                <w:b/>
                <w:bCs/>
              </w:rPr>
              <w:t>Waktu Proses</w:t>
            </w:r>
            <w:r w:rsidR="006345EE">
              <w:rPr>
                <w:b/>
                <w:bCs/>
              </w:rPr>
              <w:t xml:space="preserve"> (sekon)</w:t>
            </w:r>
          </w:p>
        </w:tc>
      </w:tr>
      <w:tr w:rsidR="00D334FA" w14:paraId="17917DEC" w14:textId="77777777" w:rsidTr="00370A85">
        <w:tc>
          <w:tcPr>
            <w:tcW w:w="1552" w:type="dxa"/>
          </w:tcPr>
          <w:p w14:paraId="6AD5CF89" w14:textId="617F8F40" w:rsidR="00D334FA" w:rsidRPr="003E6F93" w:rsidRDefault="007F2E8C" w:rsidP="00370A85">
            <w:pPr>
              <w:rPr>
                <w:i/>
                <w:iCs/>
              </w:rPr>
            </w:pPr>
            <w:r w:rsidRPr="003E6F93">
              <w:rPr>
                <w:i/>
                <w:iCs/>
              </w:rPr>
              <w:t>Planning Development</w:t>
            </w:r>
          </w:p>
        </w:tc>
        <w:tc>
          <w:tcPr>
            <w:tcW w:w="1548" w:type="dxa"/>
          </w:tcPr>
          <w:p w14:paraId="27879F1A" w14:textId="2D2174DB" w:rsidR="00D334FA" w:rsidRDefault="00DB29D2" w:rsidP="00370A85">
            <w:r>
              <w:t>BE Dev 1</w:t>
            </w:r>
          </w:p>
        </w:tc>
        <w:tc>
          <w:tcPr>
            <w:tcW w:w="1593" w:type="dxa"/>
          </w:tcPr>
          <w:p w14:paraId="18EF6451" w14:textId="5F435AAD" w:rsidR="00D334FA" w:rsidRDefault="002B33A8" w:rsidP="00370A85">
            <w:r>
              <w:t>PM 1</w:t>
            </w:r>
          </w:p>
        </w:tc>
        <w:tc>
          <w:tcPr>
            <w:tcW w:w="1648" w:type="dxa"/>
          </w:tcPr>
          <w:p w14:paraId="32E82FEC" w14:textId="3C564976" w:rsidR="00D334FA" w:rsidRDefault="002B33A8" w:rsidP="00370A85">
            <w:r>
              <w:t>Tidak Sesuai</w:t>
            </w:r>
          </w:p>
        </w:tc>
        <w:tc>
          <w:tcPr>
            <w:tcW w:w="1433" w:type="dxa"/>
          </w:tcPr>
          <w:p w14:paraId="108348EE" w14:textId="3F14DA43" w:rsidR="00D334FA" w:rsidRDefault="002B33A8" w:rsidP="00370A85">
            <w:r>
              <w:t>0</w:t>
            </w:r>
            <w:r w:rsidR="006345EE">
              <w:t>,</w:t>
            </w:r>
            <w:r>
              <w:t>002</w:t>
            </w:r>
          </w:p>
        </w:tc>
      </w:tr>
      <w:tr w:rsidR="00D334FA" w14:paraId="19DFCC29" w14:textId="77777777" w:rsidTr="00370A85">
        <w:tc>
          <w:tcPr>
            <w:tcW w:w="1552" w:type="dxa"/>
          </w:tcPr>
          <w:p w14:paraId="439887B3" w14:textId="2E16E846" w:rsidR="00D334FA" w:rsidRPr="003E6F93" w:rsidRDefault="007F2E8C" w:rsidP="00370A85">
            <w:pPr>
              <w:rPr>
                <w:i/>
                <w:iCs/>
              </w:rPr>
            </w:pPr>
            <w:r w:rsidRPr="003E6F93">
              <w:rPr>
                <w:i/>
                <w:iCs/>
              </w:rPr>
              <w:t>Project Planning</w:t>
            </w:r>
          </w:p>
        </w:tc>
        <w:tc>
          <w:tcPr>
            <w:tcW w:w="1548" w:type="dxa"/>
          </w:tcPr>
          <w:p w14:paraId="4D9AA403" w14:textId="66A28F98" w:rsidR="00D334FA" w:rsidRDefault="00C86223" w:rsidP="00370A85">
            <w:r>
              <w:t>PM 1</w:t>
            </w:r>
          </w:p>
        </w:tc>
        <w:tc>
          <w:tcPr>
            <w:tcW w:w="1593" w:type="dxa"/>
          </w:tcPr>
          <w:p w14:paraId="4092D398" w14:textId="6A1FA592" w:rsidR="00D334FA" w:rsidRDefault="00D66CBE" w:rsidP="00370A85">
            <w:r>
              <w:t>PM 1</w:t>
            </w:r>
          </w:p>
        </w:tc>
        <w:tc>
          <w:tcPr>
            <w:tcW w:w="1648" w:type="dxa"/>
          </w:tcPr>
          <w:p w14:paraId="5BCC3327" w14:textId="4801ECD5" w:rsidR="00D334FA" w:rsidRDefault="00D66CBE" w:rsidP="00370A85">
            <w:r>
              <w:t>Sesuai</w:t>
            </w:r>
          </w:p>
        </w:tc>
        <w:tc>
          <w:tcPr>
            <w:tcW w:w="1433" w:type="dxa"/>
          </w:tcPr>
          <w:p w14:paraId="43D33D34" w14:textId="0610EE70" w:rsidR="00D334FA" w:rsidRDefault="00D66CBE" w:rsidP="00370A85">
            <w:r>
              <w:t>0</w:t>
            </w:r>
            <w:r w:rsidR="006345EE">
              <w:t>,</w:t>
            </w:r>
            <w:r>
              <w:t>003</w:t>
            </w:r>
          </w:p>
        </w:tc>
      </w:tr>
      <w:tr w:rsidR="00D334FA" w14:paraId="458FB628" w14:textId="77777777" w:rsidTr="00370A85">
        <w:tc>
          <w:tcPr>
            <w:tcW w:w="1552" w:type="dxa"/>
          </w:tcPr>
          <w:p w14:paraId="39A7F352" w14:textId="77777777" w:rsidR="00D334FA" w:rsidRDefault="00D334FA" w:rsidP="00370A85">
            <w:r>
              <w:t>Penambahan Parameter API</w:t>
            </w:r>
          </w:p>
        </w:tc>
        <w:tc>
          <w:tcPr>
            <w:tcW w:w="1548" w:type="dxa"/>
          </w:tcPr>
          <w:p w14:paraId="7B2E73FE" w14:textId="21546A5A" w:rsidR="00D334FA" w:rsidRDefault="00DF599E" w:rsidP="00370A85">
            <w:r>
              <w:t>BE Dev 1</w:t>
            </w:r>
          </w:p>
        </w:tc>
        <w:tc>
          <w:tcPr>
            <w:tcW w:w="1593" w:type="dxa"/>
          </w:tcPr>
          <w:p w14:paraId="4024C3FF" w14:textId="43036B85" w:rsidR="00D334FA" w:rsidRDefault="00D66CBE" w:rsidP="00370A85">
            <w:r>
              <w:t>BE Dev 1</w:t>
            </w:r>
          </w:p>
        </w:tc>
        <w:tc>
          <w:tcPr>
            <w:tcW w:w="1648" w:type="dxa"/>
          </w:tcPr>
          <w:p w14:paraId="5D7FD6B1" w14:textId="71AE844F" w:rsidR="00D334FA" w:rsidRDefault="00D66CBE" w:rsidP="00370A85">
            <w:r>
              <w:t>Sesuai</w:t>
            </w:r>
          </w:p>
        </w:tc>
        <w:tc>
          <w:tcPr>
            <w:tcW w:w="1433" w:type="dxa"/>
          </w:tcPr>
          <w:p w14:paraId="0C5C21F7" w14:textId="30699689" w:rsidR="00D334FA" w:rsidRDefault="003456D3" w:rsidP="00370A85">
            <w:r>
              <w:t>0</w:t>
            </w:r>
            <w:r w:rsidR="006345EE">
              <w:t>,</w:t>
            </w:r>
            <w:r>
              <w:t>013</w:t>
            </w:r>
          </w:p>
        </w:tc>
      </w:tr>
      <w:tr w:rsidR="00D334FA" w14:paraId="14EB3571" w14:textId="77777777" w:rsidTr="00370A85">
        <w:tc>
          <w:tcPr>
            <w:tcW w:w="1552" w:type="dxa"/>
          </w:tcPr>
          <w:p w14:paraId="354BE390" w14:textId="77777777" w:rsidR="00D334FA" w:rsidRDefault="00D334FA" w:rsidP="00370A85">
            <w:r>
              <w:t xml:space="preserve">Migrasi </w:t>
            </w:r>
            <w:r w:rsidRPr="00370A85">
              <w:rPr>
                <w:i/>
                <w:iCs/>
              </w:rPr>
              <w:t>Production</w:t>
            </w:r>
          </w:p>
        </w:tc>
        <w:tc>
          <w:tcPr>
            <w:tcW w:w="1548" w:type="dxa"/>
          </w:tcPr>
          <w:p w14:paraId="3B65ECA5" w14:textId="0F7211EF" w:rsidR="00D334FA" w:rsidRDefault="00DF599E" w:rsidP="00370A85">
            <w:r>
              <w:t>Provisioning Engineer 1</w:t>
            </w:r>
          </w:p>
        </w:tc>
        <w:tc>
          <w:tcPr>
            <w:tcW w:w="1593" w:type="dxa"/>
          </w:tcPr>
          <w:p w14:paraId="50344DE8" w14:textId="3B0C0C1E" w:rsidR="00D334FA" w:rsidRDefault="003456D3" w:rsidP="00370A85">
            <w:r>
              <w:t>Provisioning Engineer 1</w:t>
            </w:r>
          </w:p>
        </w:tc>
        <w:tc>
          <w:tcPr>
            <w:tcW w:w="1648" w:type="dxa"/>
          </w:tcPr>
          <w:p w14:paraId="019DA091" w14:textId="3B71AAB6" w:rsidR="00D334FA" w:rsidRDefault="003456D3" w:rsidP="00370A85">
            <w:r>
              <w:t>Sesuai</w:t>
            </w:r>
          </w:p>
        </w:tc>
        <w:tc>
          <w:tcPr>
            <w:tcW w:w="1433" w:type="dxa"/>
          </w:tcPr>
          <w:p w14:paraId="172581A4" w14:textId="76FFC8BD" w:rsidR="00D334FA" w:rsidRDefault="003456D3" w:rsidP="00370A85">
            <w:r>
              <w:t>0</w:t>
            </w:r>
            <w:r w:rsidR="006345EE">
              <w:t>,</w:t>
            </w:r>
            <w:r>
              <w:t>004</w:t>
            </w:r>
          </w:p>
        </w:tc>
      </w:tr>
      <w:tr w:rsidR="00D334FA" w14:paraId="52A04467" w14:textId="77777777" w:rsidTr="00370A85">
        <w:tc>
          <w:tcPr>
            <w:tcW w:w="1552" w:type="dxa"/>
          </w:tcPr>
          <w:p w14:paraId="1E6DEC42" w14:textId="77777777" w:rsidR="00D334FA" w:rsidRDefault="00D334FA" w:rsidP="00370A85">
            <w:r>
              <w:t>Development service BE</w:t>
            </w:r>
          </w:p>
        </w:tc>
        <w:tc>
          <w:tcPr>
            <w:tcW w:w="1548" w:type="dxa"/>
          </w:tcPr>
          <w:p w14:paraId="7A0D64A5" w14:textId="38C7E123" w:rsidR="00D334FA" w:rsidRDefault="00DF599E" w:rsidP="00370A85">
            <w:r>
              <w:t xml:space="preserve">BE Dev </w:t>
            </w:r>
            <w:r w:rsidR="00E179B8">
              <w:t>2</w:t>
            </w:r>
          </w:p>
        </w:tc>
        <w:tc>
          <w:tcPr>
            <w:tcW w:w="1593" w:type="dxa"/>
          </w:tcPr>
          <w:p w14:paraId="6EDB0D21" w14:textId="2F1D2ACB" w:rsidR="00D334FA" w:rsidRDefault="00A2238F" w:rsidP="00370A85">
            <w:r>
              <w:t>BE Dev 1</w:t>
            </w:r>
          </w:p>
        </w:tc>
        <w:tc>
          <w:tcPr>
            <w:tcW w:w="1648" w:type="dxa"/>
          </w:tcPr>
          <w:p w14:paraId="6493A4E5" w14:textId="3DE243DE" w:rsidR="00D334FA" w:rsidRDefault="00A2238F" w:rsidP="00370A85">
            <w:r>
              <w:t>Tidak Sesuai</w:t>
            </w:r>
          </w:p>
        </w:tc>
        <w:tc>
          <w:tcPr>
            <w:tcW w:w="1433" w:type="dxa"/>
          </w:tcPr>
          <w:p w14:paraId="0F29D36A" w14:textId="59A6AB9E" w:rsidR="00D334FA" w:rsidRDefault="00A2238F" w:rsidP="00370A85">
            <w:r>
              <w:t>0</w:t>
            </w:r>
            <w:r w:rsidR="006345EE">
              <w:t>,</w:t>
            </w:r>
            <w:r>
              <w:t>007</w:t>
            </w:r>
          </w:p>
        </w:tc>
      </w:tr>
      <w:tr w:rsidR="00D334FA" w14:paraId="06FDCBE4" w14:textId="77777777" w:rsidTr="00370A85">
        <w:tc>
          <w:tcPr>
            <w:tcW w:w="1552" w:type="dxa"/>
          </w:tcPr>
          <w:p w14:paraId="696CF46A" w14:textId="77777777" w:rsidR="00D334FA" w:rsidRDefault="00D334FA" w:rsidP="00370A85">
            <w:r>
              <w:t>Development FE View</w:t>
            </w:r>
          </w:p>
        </w:tc>
        <w:tc>
          <w:tcPr>
            <w:tcW w:w="1548" w:type="dxa"/>
          </w:tcPr>
          <w:p w14:paraId="13E96DE9" w14:textId="151909FB" w:rsidR="00D334FA" w:rsidRDefault="00BB7DAA" w:rsidP="00370A85">
            <w:r>
              <w:t xml:space="preserve">FE Dev </w:t>
            </w:r>
            <w:r w:rsidR="0030419D">
              <w:t>1</w:t>
            </w:r>
          </w:p>
        </w:tc>
        <w:tc>
          <w:tcPr>
            <w:tcW w:w="1593" w:type="dxa"/>
          </w:tcPr>
          <w:p w14:paraId="7D2A5098" w14:textId="171C2BCF" w:rsidR="00D334FA" w:rsidRDefault="00E67652" w:rsidP="00370A85">
            <w:r>
              <w:t>FE Dev 1</w:t>
            </w:r>
          </w:p>
        </w:tc>
        <w:tc>
          <w:tcPr>
            <w:tcW w:w="1648" w:type="dxa"/>
          </w:tcPr>
          <w:p w14:paraId="5B62C5F6" w14:textId="23D26EC1" w:rsidR="00D334FA" w:rsidRDefault="0030419D" w:rsidP="00370A85">
            <w:r>
              <w:t>S</w:t>
            </w:r>
            <w:r w:rsidR="00E67652">
              <w:t>esuai</w:t>
            </w:r>
          </w:p>
        </w:tc>
        <w:tc>
          <w:tcPr>
            <w:tcW w:w="1433" w:type="dxa"/>
          </w:tcPr>
          <w:p w14:paraId="77515A30" w14:textId="1DCCA56A" w:rsidR="00D334FA" w:rsidRDefault="00E67652" w:rsidP="00370A85">
            <w:r>
              <w:t>0</w:t>
            </w:r>
            <w:r w:rsidR="006345EE">
              <w:t>,</w:t>
            </w:r>
            <w:r>
              <w:t>006</w:t>
            </w:r>
          </w:p>
        </w:tc>
      </w:tr>
      <w:tr w:rsidR="00D334FA" w14:paraId="3FE21830" w14:textId="77777777" w:rsidTr="00370A85">
        <w:tc>
          <w:tcPr>
            <w:tcW w:w="1552" w:type="dxa"/>
          </w:tcPr>
          <w:p w14:paraId="5183A565" w14:textId="77777777" w:rsidR="00D334FA" w:rsidRDefault="00D334FA" w:rsidP="00370A85">
            <w:r>
              <w:t xml:space="preserve">Integrasi </w:t>
            </w:r>
            <w:r w:rsidRPr="00370A85">
              <w:rPr>
                <w:i/>
                <w:iCs/>
              </w:rPr>
              <w:t>Biller</w:t>
            </w:r>
          </w:p>
        </w:tc>
        <w:tc>
          <w:tcPr>
            <w:tcW w:w="1548" w:type="dxa"/>
          </w:tcPr>
          <w:p w14:paraId="426CFD0A" w14:textId="74BCF61B" w:rsidR="00D334FA" w:rsidRDefault="00E179B8" w:rsidP="00370A85">
            <w:r>
              <w:t xml:space="preserve">SI Eng </w:t>
            </w:r>
            <w:r w:rsidR="00F85549">
              <w:t>1</w:t>
            </w:r>
          </w:p>
        </w:tc>
        <w:tc>
          <w:tcPr>
            <w:tcW w:w="1593" w:type="dxa"/>
          </w:tcPr>
          <w:p w14:paraId="6A34514E" w14:textId="55439501" w:rsidR="00D334FA" w:rsidRDefault="00A6663A" w:rsidP="00370A85">
            <w:r>
              <w:t>SI Eng 1</w:t>
            </w:r>
          </w:p>
        </w:tc>
        <w:tc>
          <w:tcPr>
            <w:tcW w:w="1648" w:type="dxa"/>
          </w:tcPr>
          <w:p w14:paraId="74201405" w14:textId="06410CA1" w:rsidR="00D334FA" w:rsidRDefault="00F85549" w:rsidP="00370A85">
            <w:r>
              <w:t>Sesuai</w:t>
            </w:r>
          </w:p>
        </w:tc>
        <w:tc>
          <w:tcPr>
            <w:tcW w:w="1433" w:type="dxa"/>
          </w:tcPr>
          <w:p w14:paraId="0DACF93C" w14:textId="51154EB8" w:rsidR="00D334FA" w:rsidRDefault="00F85549" w:rsidP="00370A85">
            <w:r>
              <w:t>0</w:t>
            </w:r>
            <w:r w:rsidR="006345EE">
              <w:t>,</w:t>
            </w:r>
            <w:r>
              <w:t>004</w:t>
            </w:r>
          </w:p>
        </w:tc>
      </w:tr>
      <w:tr w:rsidR="00D334FA" w14:paraId="6F22880A" w14:textId="77777777" w:rsidTr="00370A85">
        <w:tc>
          <w:tcPr>
            <w:tcW w:w="1552" w:type="dxa"/>
          </w:tcPr>
          <w:p w14:paraId="5FC6B56A" w14:textId="77777777" w:rsidR="00D334FA" w:rsidRDefault="00D334FA" w:rsidP="00370A85">
            <w:r>
              <w:t xml:space="preserve">Integrasi </w:t>
            </w:r>
            <w:r w:rsidRPr="00370A85">
              <w:rPr>
                <w:i/>
                <w:iCs/>
              </w:rPr>
              <w:t>Channel</w:t>
            </w:r>
          </w:p>
        </w:tc>
        <w:tc>
          <w:tcPr>
            <w:tcW w:w="1548" w:type="dxa"/>
          </w:tcPr>
          <w:p w14:paraId="652A8463" w14:textId="5FD90439" w:rsidR="00D334FA" w:rsidRDefault="00E179B8" w:rsidP="00370A85">
            <w:r>
              <w:t xml:space="preserve">SI Eng </w:t>
            </w:r>
            <w:r w:rsidR="00F85549">
              <w:t>1</w:t>
            </w:r>
          </w:p>
        </w:tc>
        <w:tc>
          <w:tcPr>
            <w:tcW w:w="1593" w:type="dxa"/>
          </w:tcPr>
          <w:p w14:paraId="2B25C4D9" w14:textId="69C35EB2" w:rsidR="00D334FA" w:rsidRDefault="00F85549" w:rsidP="00370A85">
            <w:r>
              <w:t>SI Eng 1</w:t>
            </w:r>
          </w:p>
        </w:tc>
        <w:tc>
          <w:tcPr>
            <w:tcW w:w="1648" w:type="dxa"/>
          </w:tcPr>
          <w:p w14:paraId="62FD8E79" w14:textId="35E87D46" w:rsidR="00D334FA" w:rsidRDefault="00F85549" w:rsidP="00370A85">
            <w:r>
              <w:t>Sesuai</w:t>
            </w:r>
          </w:p>
        </w:tc>
        <w:tc>
          <w:tcPr>
            <w:tcW w:w="1433" w:type="dxa"/>
          </w:tcPr>
          <w:p w14:paraId="344FA966" w14:textId="345B0614" w:rsidR="00D334FA" w:rsidRDefault="00F85549" w:rsidP="00370A85">
            <w:r>
              <w:t>0</w:t>
            </w:r>
            <w:r w:rsidR="006345EE">
              <w:t>,</w:t>
            </w:r>
            <w:r>
              <w:t>004</w:t>
            </w:r>
          </w:p>
        </w:tc>
      </w:tr>
      <w:tr w:rsidR="00D334FA" w14:paraId="20BEDDEC" w14:textId="77777777" w:rsidTr="00370A85">
        <w:tc>
          <w:tcPr>
            <w:tcW w:w="1552" w:type="dxa"/>
          </w:tcPr>
          <w:p w14:paraId="1AC9ED9B" w14:textId="77777777" w:rsidR="00D334FA" w:rsidRDefault="00D334FA" w:rsidP="00370A85">
            <w:r>
              <w:t>SQA</w:t>
            </w:r>
          </w:p>
        </w:tc>
        <w:tc>
          <w:tcPr>
            <w:tcW w:w="1548" w:type="dxa"/>
          </w:tcPr>
          <w:p w14:paraId="4FAD2475" w14:textId="659E3774" w:rsidR="00D334FA" w:rsidRDefault="00E179B8" w:rsidP="00370A85">
            <w:r>
              <w:t>QA 1</w:t>
            </w:r>
          </w:p>
        </w:tc>
        <w:tc>
          <w:tcPr>
            <w:tcW w:w="1593" w:type="dxa"/>
          </w:tcPr>
          <w:p w14:paraId="405C6B7B" w14:textId="2D0D281C" w:rsidR="00D334FA" w:rsidRDefault="00FE1507" w:rsidP="00370A85">
            <w:r>
              <w:t>QA 1</w:t>
            </w:r>
          </w:p>
        </w:tc>
        <w:tc>
          <w:tcPr>
            <w:tcW w:w="1648" w:type="dxa"/>
          </w:tcPr>
          <w:p w14:paraId="34941265" w14:textId="3779ACB8" w:rsidR="00D334FA" w:rsidRDefault="00FE1507" w:rsidP="00370A85">
            <w:r>
              <w:t>Sesuai</w:t>
            </w:r>
          </w:p>
        </w:tc>
        <w:tc>
          <w:tcPr>
            <w:tcW w:w="1433" w:type="dxa"/>
          </w:tcPr>
          <w:p w14:paraId="2F9275D3" w14:textId="51C79D83" w:rsidR="00D334FA" w:rsidRDefault="00FE1507" w:rsidP="00370A85">
            <w:r>
              <w:t>0</w:t>
            </w:r>
            <w:r w:rsidR="006345EE">
              <w:t>,</w:t>
            </w:r>
            <w:r>
              <w:t>003</w:t>
            </w:r>
          </w:p>
        </w:tc>
      </w:tr>
      <w:tr w:rsidR="00D334FA" w14:paraId="21D46C95" w14:textId="77777777" w:rsidTr="00370A85">
        <w:tc>
          <w:tcPr>
            <w:tcW w:w="1552" w:type="dxa"/>
          </w:tcPr>
          <w:p w14:paraId="55545809" w14:textId="77777777" w:rsidR="00D334FA" w:rsidRDefault="00D334FA" w:rsidP="00370A85">
            <w:r w:rsidRPr="00370A85">
              <w:rPr>
                <w:i/>
                <w:iCs/>
              </w:rPr>
              <w:t>Development</w:t>
            </w:r>
            <w:r>
              <w:t xml:space="preserve"> adapter</w:t>
            </w:r>
          </w:p>
        </w:tc>
        <w:tc>
          <w:tcPr>
            <w:tcW w:w="1548" w:type="dxa"/>
          </w:tcPr>
          <w:p w14:paraId="1FC23F0B" w14:textId="7D3C5B56" w:rsidR="00D334FA" w:rsidRDefault="00E179B8" w:rsidP="00370A85">
            <w:r>
              <w:t>BE Dev 1</w:t>
            </w:r>
          </w:p>
        </w:tc>
        <w:tc>
          <w:tcPr>
            <w:tcW w:w="1593" w:type="dxa"/>
          </w:tcPr>
          <w:p w14:paraId="79F94071" w14:textId="3ED87FA7" w:rsidR="00D334FA" w:rsidRDefault="00587A1B" w:rsidP="00370A85">
            <w:r>
              <w:t>Outsource</w:t>
            </w:r>
          </w:p>
        </w:tc>
        <w:tc>
          <w:tcPr>
            <w:tcW w:w="1648" w:type="dxa"/>
          </w:tcPr>
          <w:p w14:paraId="6A2A18C6" w14:textId="24AD1EAB" w:rsidR="00D334FA" w:rsidRDefault="00587A1B" w:rsidP="00370A85">
            <w:r>
              <w:t>Tidak sesuai</w:t>
            </w:r>
          </w:p>
        </w:tc>
        <w:tc>
          <w:tcPr>
            <w:tcW w:w="1433" w:type="dxa"/>
          </w:tcPr>
          <w:p w14:paraId="6C054928" w14:textId="4C68EBB1" w:rsidR="00D334FA" w:rsidRDefault="00587A1B" w:rsidP="00370A85">
            <w:r>
              <w:t>0</w:t>
            </w:r>
            <w:r w:rsidR="006345EE">
              <w:t>,</w:t>
            </w:r>
            <w:r>
              <w:t>004</w:t>
            </w:r>
          </w:p>
        </w:tc>
      </w:tr>
    </w:tbl>
    <w:p w14:paraId="72AD17CC" w14:textId="77777777" w:rsidR="001F4E6B" w:rsidRDefault="001F4E6B">
      <w:pPr>
        <w:spacing w:line="259" w:lineRule="auto"/>
        <w:jc w:val="left"/>
        <w:rPr>
          <w:ins w:id="4419" w:author="Ilham Nur Pratama" w:date="2023-05-21T22:23:00Z"/>
        </w:rPr>
      </w:pPr>
      <w:ins w:id="4420" w:author="Ilham Nur Pratama" w:date="2023-05-21T22:23:00Z">
        <w:r>
          <w:br w:type="page"/>
        </w:r>
      </w:ins>
    </w:p>
    <w:p w14:paraId="18D3BB3A" w14:textId="55CFB66D" w:rsidR="00D334FA" w:rsidDel="001F4E6B" w:rsidRDefault="00D334FA">
      <w:pPr>
        <w:pStyle w:val="Caption"/>
        <w:rPr>
          <w:del w:id="4421" w:author="Ilham Nur Pratama" w:date="2023-05-21T22:23:00Z"/>
        </w:rPr>
        <w:pPrChange w:id="4422" w:author="Ilham Nur Pratama" w:date="2023-05-21T22:29:00Z">
          <w:pPr>
            <w:ind w:left="720"/>
          </w:pPr>
        </w:pPrChange>
      </w:pPr>
    </w:p>
    <w:p w14:paraId="64A8FC31" w14:textId="16747CE7" w:rsidR="004F4BB3" w:rsidRDefault="004F4BB3" w:rsidP="00EE5E34">
      <w:pPr>
        <w:pStyle w:val="Caption"/>
      </w:pPr>
      <w:bookmarkStart w:id="4423" w:name="_Ref129993894"/>
      <w:bookmarkStart w:id="4424" w:name="_Toc135601577"/>
      <w:r>
        <w:t xml:space="preserve">Tabel </w:t>
      </w:r>
      <w:ins w:id="4425"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426"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427" w:author="Ilham Nur Pratama" w:date="2023-05-24T22:54:00Z">
        <w:r w:rsidR="000D26C4">
          <w:rPr>
            <w:noProof/>
          </w:rPr>
          <w:t>43</w:t>
        </w:r>
      </w:ins>
      <w:ins w:id="4428" w:author="Ilham Nur Pratama" w:date="2023-05-21T22:40:00Z">
        <w:r w:rsidR="00985B1D">
          <w:fldChar w:fldCharType="end"/>
        </w:r>
      </w:ins>
      <w:ins w:id="4429" w:author="ilham.nur@office.ui.ac.id" w:date="2023-03-28T20:25:00Z">
        <w:del w:id="4430" w:author="Ilham Nur Pratama" w:date="2023-05-16T21:59:00Z">
          <w:r w:rsidR="005B668B" w:rsidDel="00F848CE">
            <w:fldChar w:fldCharType="begin"/>
          </w:r>
          <w:r w:rsidR="005B668B" w:rsidDel="00F848CE">
            <w:delInstrText xml:space="preserve"> STYLEREF 1 \s </w:delInstrText>
          </w:r>
        </w:del>
      </w:ins>
      <w:del w:id="4431" w:author="Ilham Nur Pratama" w:date="2023-05-16T21:59:00Z">
        <w:r w:rsidR="005B668B" w:rsidDel="00F848CE">
          <w:fldChar w:fldCharType="separate"/>
        </w:r>
        <w:r w:rsidR="00B57DB5" w:rsidDel="00F848CE">
          <w:rPr>
            <w:noProof/>
          </w:rPr>
          <w:delText>3</w:delText>
        </w:r>
      </w:del>
      <w:ins w:id="4432" w:author="ilham.nur@office.ui.ac.id" w:date="2023-03-28T20:25:00Z">
        <w:del w:id="4433"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434" w:author="Ilham Nur Pratama" w:date="2023-05-16T21:59:00Z">
        <w:r w:rsidR="005A58B4">
          <w:fldChar w:fldCharType="separate"/>
        </w:r>
      </w:del>
      <w:ins w:id="4435" w:author="ilham.nur@office.ui.ac.id" w:date="2023-03-28T20:25:00Z">
        <w:del w:id="4436" w:author="Ilham Nur Pratama" w:date="2023-05-16T21:59:00Z">
          <w:r w:rsidR="005B668B" w:rsidDel="00F848CE">
            <w:fldChar w:fldCharType="end"/>
          </w:r>
        </w:del>
      </w:ins>
      <w:del w:id="4437"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7</w:delText>
        </w:r>
        <w:r w:rsidR="00B1186E" w:rsidDel="005B668B">
          <w:fldChar w:fldCharType="end"/>
        </w:r>
      </w:del>
      <w:bookmarkEnd w:id="4423"/>
      <w:r>
        <w:t xml:space="preserve"> Simulasi skenario </w:t>
      </w:r>
      <w:r w:rsidR="002C09A7">
        <w:t>4</w:t>
      </w:r>
      <w:r>
        <w:t>:</w:t>
      </w:r>
      <w:r w:rsidRPr="00827D62">
        <w:rPr>
          <w:i/>
        </w:rPr>
        <w:t xml:space="preserve"> </w:t>
      </w:r>
      <w:r>
        <w:rPr>
          <w:i/>
        </w:rPr>
        <w:t xml:space="preserve">Deliverables </w:t>
      </w:r>
      <w:r w:rsidR="00595D76">
        <w:t>banyak</w:t>
      </w:r>
      <w:r>
        <w:rPr>
          <w:i/>
        </w:rPr>
        <w:t xml:space="preserve">, </w:t>
      </w:r>
      <w:r>
        <w:t>tingkat kesulitan tinggi</w:t>
      </w:r>
      <w:bookmarkEnd w:id="4424"/>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4F4BB3" w14:paraId="18F1FE26" w14:textId="77777777" w:rsidTr="003E6F93">
        <w:trPr>
          <w:tblHeader/>
        </w:trPr>
        <w:tc>
          <w:tcPr>
            <w:tcW w:w="1552" w:type="dxa"/>
          </w:tcPr>
          <w:p w14:paraId="41DFC967" w14:textId="77777777" w:rsidR="004F4BB3" w:rsidRPr="00370A85" w:rsidRDefault="004F4BB3" w:rsidP="00370A85">
            <w:pPr>
              <w:rPr>
                <w:b/>
                <w:bCs/>
              </w:rPr>
            </w:pPr>
            <w:r w:rsidRPr="00370A85">
              <w:rPr>
                <w:b/>
                <w:bCs/>
              </w:rPr>
              <w:t>Nama Pekerjaan</w:t>
            </w:r>
          </w:p>
        </w:tc>
        <w:tc>
          <w:tcPr>
            <w:tcW w:w="1548" w:type="dxa"/>
          </w:tcPr>
          <w:p w14:paraId="413E59F2" w14:textId="77777777" w:rsidR="004F4BB3" w:rsidRPr="00370A85" w:rsidRDefault="004F4BB3" w:rsidP="00370A85">
            <w:pPr>
              <w:rPr>
                <w:b/>
                <w:bCs/>
              </w:rPr>
            </w:pPr>
            <w:r w:rsidRPr="00370A85">
              <w:rPr>
                <w:b/>
                <w:bCs/>
              </w:rPr>
              <w:t>Idetifikasi Pakar</w:t>
            </w:r>
          </w:p>
        </w:tc>
        <w:tc>
          <w:tcPr>
            <w:tcW w:w="1593" w:type="dxa"/>
          </w:tcPr>
          <w:p w14:paraId="100D777A" w14:textId="77777777" w:rsidR="004F4BB3" w:rsidRPr="00370A85" w:rsidRDefault="004F4BB3" w:rsidP="00370A85">
            <w:pPr>
              <w:rPr>
                <w:b/>
                <w:bCs/>
              </w:rPr>
            </w:pPr>
            <w:r w:rsidRPr="00370A85">
              <w:rPr>
                <w:b/>
                <w:bCs/>
              </w:rPr>
              <w:t>Identifikasi Sistem</w:t>
            </w:r>
          </w:p>
        </w:tc>
        <w:tc>
          <w:tcPr>
            <w:tcW w:w="1648" w:type="dxa"/>
          </w:tcPr>
          <w:p w14:paraId="6FAD3FA3" w14:textId="77777777" w:rsidR="004F4BB3" w:rsidRPr="00370A85" w:rsidRDefault="004F4BB3" w:rsidP="00370A85">
            <w:pPr>
              <w:rPr>
                <w:b/>
                <w:bCs/>
              </w:rPr>
            </w:pPr>
            <w:r w:rsidRPr="00370A85">
              <w:rPr>
                <w:b/>
                <w:bCs/>
              </w:rPr>
              <w:t>Sesuai/Tidak Sesuai</w:t>
            </w:r>
          </w:p>
        </w:tc>
        <w:tc>
          <w:tcPr>
            <w:tcW w:w="1433" w:type="dxa"/>
          </w:tcPr>
          <w:p w14:paraId="646F3285" w14:textId="763564E8" w:rsidR="004F4BB3" w:rsidRPr="00370A85" w:rsidRDefault="004F4BB3" w:rsidP="00370A85">
            <w:pPr>
              <w:rPr>
                <w:b/>
                <w:bCs/>
              </w:rPr>
            </w:pPr>
            <w:r w:rsidRPr="00370A85">
              <w:rPr>
                <w:b/>
                <w:bCs/>
              </w:rPr>
              <w:t>Waktu Proses</w:t>
            </w:r>
            <w:r w:rsidR="006345EE">
              <w:rPr>
                <w:b/>
                <w:bCs/>
              </w:rPr>
              <w:t xml:space="preserve"> (sekon)</w:t>
            </w:r>
          </w:p>
        </w:tc>
      </w:tr>
      <w:tr w:rsidR="004F4BB3" w14:paraId="4BF446DD" w14:textId="77777777" w:rsidTr="00370A85">
        <w:tc>
          <w:tcPr>
            <w:tcW w:w="1552" w:type="dxa"/>
          </w:tcPr>
          <w:p w14:paraId="16AFA584" w14:textId="77777777" w:rsidR="004F4BB3" w:rsidRPr="00370A85" w:rsidRDefault="004F4BB3" w:rsidP="00370A85">
            <w:pPr>
              <w:rPr>
                <w:i/>
                <w:iCs/>
              </w:rPr>
            </w:pPr>
            <w:r w:rsidRPr="00370A85">
              <w:rPr>
                <w:i/>
                <w:iCs/>
              </w:rPr>
              <w:t>Planning Development</w:t>
            </w:r>
          </w:p>
        </w:tc>
        <w:tc>
          <w:tcPr>
            <w:tcW w:w="1548" w:type="dxa"/>
          </w:tcPr>
          <w:p w14:paraId="6B6D64C9" w14:textId="4FE6D319" w:rsidR="004F4BB3" w:rsidRDefault="00BB11AC" w:rsidP="00370A85">
            <w:r>
              <w:t>PM 1</w:t>
            </w:r>
          </w:p>
        </w:tc>
        <w:tc>
          <w:tcPr>
            <w:tcW w:w="1593" w:type="dxa"/>
          </w:tcPr>
          <w:p w14:paraId="5EC056D3" w14:textId="26448F1E" w:rsidR="004F4BB3" w:rsidRDefault="00D35931" w:rsidP="00370A85">
            <w:r>
              <w:t>PM 1</w:t>
            </w:r>
          </w:p>
        </w:tc>
        <w:tc>
          <w:tcPr>
            <w:tcW w:w="1648" w:type="dxa"/>
          </w:tcPr>
          <w:p w14:paraId="13CFB465" w14:textId="7308CC19" w:rsidR="004F4BB3" w:rsidRDefault="00D35931" w:rsidP="00370A85">
            <w:r>
              <w:t>Sesuai</w:t>
            </w:r>
          </w:p>
        </w:tc>
        <w:tc>
          <w:tcPr>
            <w:tcW w:w="1433" w:type="dxa"/>
          </w:tcPr>
          <w:p w14:paraId="22485512" w14:textId="2CEA4AC7" w:rsidR="004F4BB3" w:rsidRDefault="00D35931" w:rsidP="00370A85">
            <w:r>
              <w:t>0</w:t>
            </w:r>
            <w:r w:rsidR="006345EE">
              <w:t>,</w:t>
            </w:r>
            <w:r>
              <w:t>004</w:t>
            </w:r>
          </w:p>
        </w:tc>
      </w:tr>
      <w:tr w:rsidR="004F4BB3" w14:paraId="32980788" w14:textId="77777777" w:rsidTr="00370A85">
        <w:tc>
          <w:tcPr>
            <w:tcW w:w="1552" w:type="dxa"/>
          </w:tcPr>
          <w:p w14:paraId="754F7661" w14:textId="77777777" w:rsidR="004F4BB3" w:rsidRPr="003E6F93" w:rsidRDefault="004F4BB3" w:rsidP="00370A85">
            <w:pPr>
              <w:rPr>
                <w:i/>
                <w:iCs/>
              </w:rPr>
            </w:pPr>
            <w:r w:rsidRPr="003E6F93">
              <w:rPr>
                <w:i/>
                <w:iCs/>
              </w:rPr>
              <w:t>Project Planning</w:t>
            </w:r>
          </w:p>
        </w:tc>
        <w:tc>
          <w:tcPr>
            <w:tcW w:w="1548" w:type="dxa"/>
          </w:tcPr>
          <w:p w14:paraId="047D6F3D" w14:textId="1A66CC22" w:rsidR="004F4BB3" w:rsidRPr="00DB0DE0" w:rsidRDefault="00DB0DE0" w:rsidP="00370A85">
            <w:r w:rsidRPr="003E6F93">
              <w:t>PM 1</w:t>
            </w:r>
          </w:p>
        </w:tc>
        <w:tc>
          <w:tcPr>
            <w:tcW w:w="1593" w:type="dxa"/>
          </w:tcPr>
          <w:p w14:paraId="5B211E59" w14:textId="4AC8EC78" w:rsidR="004F4BB3" w:rsidRDefault="00A27BA1" w:rsidP="00370A85">
            <w:r>
              <w:t>PM 1</w:t>
            </w:r>
          </w:p>
        </w:tc>
        <w:tc>
          <w:tcPr>
            <w:tcW w:w="1648" w:type="dxa"/>
          </w:tcPr>
          <w:p w14:paraId="20961619" w14:textId="476FE4B6" w:rsidR="004F4BB3" w:rsidRDefault="00A27BA1" w:rsidP="00370A85">
            <w:r>
              <w:t>Sesuai</w:t>
            </w:r>
          </w:p>
        </w:tc>
        <w:tc>
          <w:tcPr>
            <w:tcW w:w="1433" w:type="dxa"/>
          </w:tcPr>
          <w:p w14:paraId="38DA87C9" w14:textId="0CD43D08" w:rsidR="004F4BB3" w:rsidRDefault="00A27BA1" w:rsidP="00370A85">
            <w:r>
              <w:t>0</w:t>
            </w:r>
            <w:r w:rsidR="006345EE">
              <w:t>,</w:t>
            </w:r>
            <w:r>
              <w:t>002</w:t>
            </w:r>
          </w:p>
        </w:tc>
      </w:tr>
      <w:tr w:rsidR="004F4BB3" w14:paraId="0012F04D" w14:textId="77777777" w:rsidTr="00370A85">
        <w:tc>
          <w:tcPr>
            <w:tcW w:w="1552" w:type="dxa"/>
          </w:tcPr>
          <w:p w14:paraId="0D65BA43" w14:textId="77777777" w:rsidR="004F4BB3" w:rsidRDefault="004F4BB3" w:rsidP="00370A85">
            <w:r>
              <w:t>Penambahan Parameter API</w:t>
            </w:r>
          </w:p>
        </w:tc>
        <w:tc>
          <w:tcPr>
            <w:tcW w:w="1548" w:type="dxa"/>
          </w:tcPr>
          <w:p w14:paraId="12A74541" w14:textId="41949436" w:rsidR="004F4BB3" w:rsidRDefault="00E26ACD" w:rsidP="00370A85">
            <w:r>
              <w:t>BE Dev 1</w:t>
            </w:r>
          </w:p>
        </w:tc>
        <w:tc>
          <w:tcPr>
            <w:tcW w:w="1593" w:type="dxa"/>
          </w:tcPr>
          <w:p w14:paraId="361888D5" w14:textId="6A1230E5" w:rsidR="004F4BB3" w:rsidRDefault="009F27C7" w:rsidP="00370A85">
            <w:r>
              <w:t>BE Dev 1</w:t>
            </w:r>
          </w:p>
        </w:tc>
        <w:tc>
          <w:tcPr>
            <w:tcW w:w="1648" w:type="dxa"/>
          </w:tcPr>
          <w:p w14:paraId="66463263" w14:textId="51B3DBD9" w:rsidR="004F4BB3" w:rsidRDefault="009F27C7" w:rsidP="00370A85">
            <w:r>
              <w:t>Sesuai</w:t>
            </w:r>
          </w:p>
        </w:tc>
        <w:tc>
          <w:tcPr>
            <w:tcW w:w="1433" w:type="dxa"/>
          </w:tcPr>
          <w:p w14:paraId="2E07E618" w14:textId="30DF3432" w:rsidR="004F4BB3" w:rsidRDefault="0074098E" w:rsidP="00370A85">
            <w:r>
              <w:t>0</w:t>
            </w:r>
            <w:r w:rsidR="006345EE">
              <w:t>,</w:t>
            </w:r>
            <w:r>
              <w:t>005</w:t>
            </w:r>
          </w:p>
        </w:tc>
      </w:tr>
      <w:tr w:rsidR="004F4BB3" w14:paraId="66B00A13" w14:textId="77777777" w:rsidTr="00370A85">
        <w:tc>
          <w:tcPr>
            <w:tcW w:w="1552" w:type="dxa"/>
          </w:tcPr>
          <w:p w14:paraId="71997BAF" w14:textId="77777777" w:rsidR="004F4BB3" w:rsidRDefault="004F4BB3" w:rsidP="00370A85">
            <w:r>
              <w:t xml:space="preserve">Migrasi </w:t>
            </w:r>
            <w:r w:rsidRPr="00370A85">
              <w:rPr>
                <w:i/>
                <w:iCs/>
              </w:rPr>
              <w:t>Production</w:t>
            </w:r>
          </w:p>
        </w:tc>
        <w:tc>
          <w:tcPr>
            <w:tcW w:w="1548" w:type="dxa"/>
          </w:tcPr>
          <w:p w14:paraId="282ACDE1" w14:textId="359B3F8B" w:rsidR="004F4BB3" w:rsidRDefault="00B24D65" w:rsidP="00370A85">
            <w:r>
              <w:t>Provisioning Engineer 1</w:t>
            </w:r>
          </w:p>
        </w:tc>
        <w:tc>
          <w:tcPr>
            <w:tcW w:w="1593" w:type="dxa"/>
          </w:tcPr>
          <w:p w14:paraId="0D29082F" w14:textId="5970C565" w:rsidR="004F4BB3" w:rsidRDefault="00F44ED2" w:rsidP="00370A85">
            <w:r>
              <w:t>Manager Provisioning</w:t>
            </w:r>
          </w:p>
        </w:tc>
        <w:tc>
          <w:tcPr>
            <w:tcW w:w="1648" w:type="dxa"/>
          </w:tcPr>
          <w:p w14:paraId="7A2BA593" w14:textId="442031AA" w:rsidR="004F4BB3" w:rsidRDefault="00F44ED2" w:rsidP="00370A85">
            <w:r>
              <w:t>Tidak sesuai</w:t>
            </w:r>
          </w:p>
        </w:tc>
        <w:tc>
          <w:tcPr>
            <w:tcW w:w="1433" w:type="dxa"/>
          </w:tcPr>
          <w:p w14:paraId="777BE293" w14:textId="7FFAB93A" w:rsidR="004F4BB3" w:rsidRDefault="00D334BD" w:rsidP="00370A85">
            <w:r>
              <w:t>0</w:t>
            </w:r>
            <w:r w:rsidR="006345EE">
              <w:t>,</w:t>
            </w:r>
            <w:r>
              <w:t>04</w:t>
            </w:r>
          </w:p>
        </w:tc>
      </w:tr>
      <w:tr w:rsidR="004F4BB3" w14:paraId="18CDD2CB" w14:textId="77777777" w:rsidTr="00370A85">
        <w:tc>
          <w:tcPr>
            <w:tcW w:w="1552" w:type="dxa"/>
          </w:tcPr>
          <w:p w14:paraId="0A7F71AB" w14:textId="77777777" w:rsidR="004F4BB3" w:rsidRDefault="004F4BB3" w:rsidP="00370A85">
            <w:r>
              <w:t>Development service BE</w:t>
            </w:r>
          </w:p>
        </w:tc>
        <w:tc>
          <w:tcPr>
            <w:tcW w:w="1548" w:type="dxa"/>
          </w:tcPr>
          <w:p w14:paraId="56385CC6" w14:textId="431ED860" w:rsidR="004F4BB3" w:rsidRDefault="00472D4A" w:rsidP="00370A85">
            <w:r>
              <w:t>BE Dev 1</w:t>
            </w:r>
          </w:p>
        </w:tc>
        <w:tc>
          <w:tcPr>
            <w:tcW w:w="1593" w:type="dxa"/>
          </w:tcPr>
          <w:p w14:paraId="4B4C05D9" w14:textId="5FF78BF5" w:rsidR="004F4BB3" w:rsidRDefault="00F77C40" w:rsidP="00370A85">
            <w:r>
              <w:t>BE Dev 1</w:t>
            </w:r>
          </w:p>
        </w:tc>
        <w:tc>
          <w:tcPr>
            <w:tcW w:w="1648" w:type="dxa"/>
          </w:tcPr>
          <w:p w14:paraId="3E894194" w14:textId="07404AAC" w:rsidR="004F4BB3" w:rsidRDefault="00F77C40" w:rsidP="00370A85">
            <w:r>
              <w:t>Sesuai</w:t>
            </w:r>
          </w:p>
        </w:tc>
        <w:tc>
          <w:tcPr>
            <w:tcW w:w="1433" w:type="dxa"/>
          </w:tcPr>
          <w:p w14:paraId="32A5AC40" w14:textId="264073EC" w:rsidR="004F4BB3" w:rsidRDefault="008D36CF" w:rsidP="00370A85">
            <w:r>
              <w:t>0</w:t>
            </w:r>
            <w:r w:rsidR="006345EE">
              <w:t>,</w:t>
            </w:r>
            <w:r>
              <w:t>006</w:t>
            </w:r>
          </w:p>
        </w:tc>
      </w:tr>
      <w:tr w:rsidR="004F4BB3" w14:paraId="1657D32C" w14:textId="77777777" w:rsidTr="00370A85">
        <w:tc>
          <w:tcPr>
            <w:tcW w:w="1552" w:type="dxa"/>
          </w:tcPr>
          <w:p w14:paraId="2B1C6A6C" w14:textId="77777777" w:rsidR="004F4BB3" w:rsidRDefault="004F4BB3" w:rsidP="00370A85">
            <w:r>
              <w:t>Development FE View</w:t>
            </w:r>
          </w:p>
        </w:tc>
        <w:tc>
          <w:tcPr>
            <w:tcW w:w="1548" w:type="dxa"/>
          </w:tcPr>
          <w:p w14:paraId="7C2B7F4E" w14:textId="55DE9809" w:rsidR="004F4BB3" w:rsidRDefault="00472D4A" w:rsidP="00370A85">
            <w:r>
              <w:t xml:space="preserve">FE Dev </w:t>
            </w:r>
            <w:r w:rsidR="00A44178">
              <w:t>1</w:t>
            </w:r>
          </w:p>
        </w:tc>
        <w:tc>
          <w:tcPr>
            <w:tcW w:w="1593" w:type="dxa"/>
          </w:tcPr>
          <w:p w14:paraId="2BBFDDE1" w14:textId="70CB1824" w:rsidR="004F4BB3" w:rsidRDefault="00B11D5D" w:rsidP="00370A85">
            <w:r>
              <w:t>Manager Development</w:t>
            </w:r>
          </w:p>
        </w:tc>
        <w:tc>
          <w:tcPr>
            <w:tcW w:w="1648" w:type="dxa"/>
          </w:tcPr>
          <w:p w14:paraId="7AAFD508" w14:textId="27B04ACD" w:rsidR="004F4BB3" w:rsidRDefault="00B11D5D" w:rsidP="00370A85">
            <w:r>
              <w:t>Tidak Sesuai</w:t>
            </w:r>
          </w:p>
        </w:tc>
        <w:tc>
          <w:tcPr>
            <w:tcW w:w="1433" w:type="dxa"/>
          </w:tcPr>
          <w:p w14:paraId="468C7B02" w14:textId="46C0B858" w:rsidR="004F4BB3" w:rsidRDefault="00B11D5D" w:rsidP="00370A85">
            <w:r>
              <w:t>0</w:t>
            </w:r>
            <w:r w:rsidR="006345EE">
              <w:t>,</w:t>
            </w:r>
            <w:r>
              <w:t>005</w:t>
            </w:r>
          </w:p>
        </w:tc>
      </w:tr>
      <w:tr w:rsidR="004F4BB3" w14:paraId="55A9AE9D" w14:textId="77777777" w:rsidTr="00370A85">
        <w:tc>
          <w:tcPr>
            <w:tcW w:w="1552" w:type="dxa"/>
          </w:tcPr>
          <w:p w14:paraId="424CF17C" w14:textId="77777777" w:rsidR="004F4BB3" w:rsidRDefault="004F4BB3" w:rsidP="00370A85">
            <w:r>
              <w:t xml:space="preserve">Integrasi </w:t>
            </w:r>
            <w:r w:rsidRPr="00370A85">
              <w:rPr>
                <w:i/>
                <w:iCs/>
              </w:rPr>
              <w:t>Biller</w:t>
            </w:r>
          </w:p>
        </w:tc>
        <w:tc>
          <w:tcPr>
            <w:tcW w:w="1548" w:type="dxa"/>
          </w:tcPr>
          <w:p w14:paraId="1CD90C39" w14:textId="600ED39F" w:rsidR="004F4BB3" w:rsidRDefault="002A0ED6" w:rsidP="00370A85">
            <w:r>
              <w:t xml:space="preserve">SI Eng </w:t>
            </w:r>
            <w:r w:rsidR="00170BCE">
              <w:t>1</w:t>
            </w:r>
          </w:p>
        </w:tc>
        <w:tc>
          <w:tcPr>
            <w:tcW w:w="1593" w:type="dxa"/>
          </w:tcPr>
          <w:p w14:paraId="4DB6A8F1" w14:textId="7E3FCA2F" w:rsidR="004F4BB3" w:rsidRDefault="00170BCE" w:rsidP="00370A85">
            <w:r>
              <w:t>SI Eng 1</w:t>
            </w:r>
          </w:p>
        </w:tc>
        <w:tc>
          <w:tcPr>
            <w:tcW w:w="1648" w:type="dxa"/>
          </w:tcPr>
          <w:p w14:paraId="737C1544" w14:textId="6BFB2AC4" w:rsidR="004F4BB3" w:rsidRDefault="00170BCE" w:rsidP="00370A85">
            <w:r>
              <w:t>Sesuai</w:t>
            </w:r>
          </w:p>
        </w:tc>
        <w:tc>
          <w:tcPr>
            <w:tcW w:w="1433" w:type="dxa"/>
          </w:tcPr>
          <w:p w14:paraId="7A48CB3C" w14:textId="09E4C010" w:rsidR="004F4BB3" w:rsidRDefault="00474F53" w:rsidP="00370A85">
            <w:r>
              <w:t>0</w:t>
            </w:r>
            <w:r w:rsidR="006345EE">
              <w:t>,</w:t>
            </w:r>
            <w:r>
              <w:t>005</w:t>
            </w:r>
          </w:p>
        </w:tc>
      </w:tr>
      <w:tr w:rsidR="004F4BB3" w14:paraId="1CCCA280" w14:textId="77777777" w:rsidTr="00370A85">
        <w:tc>
          <w:tcPr>
            <w:tcW w:w="1552" w:type="dxa"/>
          </w:tcPr>
          <w:p w14:paraId="699C9393" w14:textId="77777777" w:rsidR="004F4BB3" w:rsidRDefault="004F4BB3" w:rsidP="00370A85">
            <w:r>
              <w:t xml:space="preserve">Integrasi </w:t>
            </w:r>
            <w:r w:rsidRPr="00370A85">
              <w:rPr>
                <w:i/>
                <w:iCs/>
              </w:rPr>
              <w:t>Channel</w:t>
            </w:r>
          </w:p>
        </w:tc>
        <w:tc>
          <w:tcPr>
            <w:tcW w:w="1548" w:type="dxa"/>
          </w:tcPr>
          <w:p w14:paraId="36D666BD" w14:textId="157B73DA" w:rsidR="004F4BB3" w:rsidRDefault="002A0ED6" w:rsidP="00370A85">
            <w:r>
              <w:t xml:space="preserve">SI Eng </w:t>
            </w:r>
            <w:r w:rsidR="00170BCE">
              <w:t>1</w:t>
            </w:r>
          </w:p>
        </w:tc>
        <w:tc>
          <w:tcPr>
            <w:tcW w:w="1593" w:type="dxa"/>
          </w:tcPr>
          <w:p w14:paraId="5A302F8F" w14:textId="13A52AAE" w:rsidR="004F4BB3" w:rsidRDefault="00170BCE" w:rsidP="00370A85">
            <w:r>
              <w:t>SI Eng 1</w:t>
            </w:r>
          </w:p>
        </w:tc>
        <w:tc>
          <w:tcPr>
            <w:tcW w:w="1648" w:type="dxa"/>
          </w:tcPr>
          <w:p w14:paraId="059D650F" w14:textId="3C13DB59" w:rsidR="004F4BB3" w:rsidRDefault="00170BCE" w:rsidP="00370A85">
            <w:r>
              <w:t>Sesuai</w:t>
            </w:r>
          </w:p>
        </w:tc>
        <w:tc>
          <w:tcPr>
            <w:tcW w:w="1433" w:type="dxa"/>
          </w:tcPr>
          <w:p w14:paraId="023A9757" w14:textId="1D8442C0" w:rsidR="004F4BB3" w:rsidRDefault="00D47B37" w:rsidP="00370A85">
            <w:r>
              <w:t>0</w:t>
            </w:r>
            <w:r w:rsidR="006345EE">
              <w:t>,</w:t>
            </w:r>
            <w:r>
              <w:t>005</w:t>
            </w:r>
          </w:p>
        </w:tc>
      </w:tr>
      <w:tr w:rsidR="004F4BB3" w14:paraId="40BADE40" w14:textId="77777777" w:rsidTr="00370A85">
        <w:tc>
          <w:tcPr>
            <w:tcW w:w="1552" w:type="dxa"/>
          </w:tcPr>
          <w:p w14:paraId="7182BD53" w14:textId="77777777" w:rsidR="004F4BB3" w:rsidRDefault="004F4BB3" w:rsidP="00370A85">
            <w:r>
              <w:t>SQA</w:t>
            </w:r>
          </w:p>
        </w:tc>
        <w:tc>
          <w:tcPr>
            <w:tcW w:w="1548" w:type="dxa"/>
          </w:tcPr>
          <w:p w14:paraId="3FA60C2B" w14:textId="34CE1FE0" w:rsidR="004F4BB3" w:rsidRDefault="002A0ED6" w:rsidP="00370A85">
            <w:r>
              <w:t>QA 1</w:t>
            </w:r>
          </w:p>
        </w:tc>
        <w:tc>
          <w:tcPr>
            <w:tcW w:w="1593" w:type="dxa"/>
          </w:tcPr>
          <w:p w14:paraId="602DA091" w14:textId="4C3CE5A0" w:rsidR="004F4BB3" w:rsidRDefault="00D47B37" w:rsidP="00370A85">
            <w:r>
              <w:t>QA 1</w:t>
            </w:r>
          </w:p>
        </w:tc>
        <w:tc>
          <w:tcPr>
            <w:tcW w:w="1648" w:type="dxa"/>
          </w:tcPr>
          <w:p w14:paraId="5175B770" w14:textId="237F0561" w:rsidR="004F4BB3" w:rsidRDefault="00D47B37" w:rsidP="00370A85">
            <w:r>
              <w:t>Sesuai</w:t>
            </w:r>
          </w:p>
        </w:tc>
        <w:tc>
          <w:tcPr>
            <w:tcW w:w="1433" w:type="dxa"/>
          </w:tcPr>
          <w:p w14:paraId="2C0B1895" w14:textId="094BBF65" w:rsidR="004F4BB3" w:rsidRDefault="00D47B37" w:rsidP="00370A85">
            <w:r>
              <w:t>0</w:t>
            </w:r>
            <w:r w:rsidR="006345EE">
              <w:t>,</w:t>
            </w:r>
            <w:r>
              <w:t>003</w:t>
            </w:r>
          </w:p>
        </w:tc>
      </w:tr>
      <w:tr w:rsidR="004F4BB3" w14:paraId="6D6BADA1" w14:textId="77777777" w:rsidTr="00370A85">
        <w:tc>
          <w:tcPr>
            <w:tcW w:w="1552" w:type="dxa"/>
          </w:tcPr>
          <w:p w14:paraId="5BED1A16" w14:textId="77777777" w:rsidR="004F4BB3" w:rsidRDefault="004F4BB3" w:rsidP="00370A85">
            <w:r w:rsidRPr="00370A85">
              <w:rPr>
                <w:i/>
                <w:iCs/>
              </w:rPr>
              <w:t>Development</w:t>
            </w:r>
            <w:r>
              <w:t xml:space="preserve"> adapter</w:t>
            </w:r>
          </w:p>
        </w:tc>
        <w:tc>
          <w:tcPr>
            <w:tcW w:w="1548" w:type="dxa"/>
          </w:tcPr>
          <w:p w14:paraId="320E99DB" w14:textId="29C391DA" w:rsidR="004F4BB3" w:rsidRDefault="00C4316E" w:rsidP="00370A85">
            <w:r>
              <w:t xml:space="preserve">SI Eng </w:t>
            </w:r>
            <w:r w:rsidR="00480D03">
              <w:t>1</w:t>
            </w:r>
          </w:p>
        </w:tc>
        <w:tc>
          <w:tcPr>
            <w:tcW w:w="1593" w:type="dxa"/>
          </w:tcPr>
          <w:p w14:paraId="7531348E" w14:textId="7F491AB2" w:rsidR="004F4BB3" w:rsidRDefault="00474F53" w:rsidP="00370A85">
            <w:r>
              <w:t>SI Eng 1</w:t>
            </w:r>
          </w:p>
        </w:tc>
        <w:tc>
          <w:tcPr>
            <w:tcW w:w="1648" w:type="dxa"/>
          </w:tcPr>
          <w:p w14:paraId="7BBA2F28" w14:textId="22ED75E2" w:rsidR="004F4BB3" w:rsidRDefault="00474F53" w:rsidP="00370A85">
            <w:r>
              <w:t>Sesuai</w:t>
            </w:r>
          </w:p>
        </w:tc>
        <w:tc>
          <w:tcPr>
            <w:tcW w:w="1433" w:type="dxa"/>
          </w:tcPr>
          <w:p w14:paraId="30B0103C" w14:textId="65FAC876" w:rsidR="004F4BB3" w:rsidRDefault="00474F53" w:rsidP="00370A85">
            <w:r>
              <w:t>0</w:t>
            </w:r>
            <w:r w:rsidR="006345EE">
              <w:t>,</w:t>
            </w:r>
            <w:r>
              <w:t>005</w:t>
            </w:r>
          </w:p>
        </w:tc>
      </w:tr>
    </w:tbl>
    <w:p w14:paraId="56F0DF8A" w14:textId="77777777" w:rsidR="004F4BB3" w:rsidRDefault="004F4BB3" w:rsidP="004F4BB3">
      <w:pPr>
        <w:ind w:left="720"/>
      </w:pPr>
    </w:p>
    <w:p w14:paraId="3E153E54" w14:textId="77777777" w:rsidR="001F4E6B" w:rsidRDefault="001F4E6B">
      <w:pPr>
        <w:spacing w:line="259" w:lineRule="auto"/>
        <w:jc w:val="left"/>
        <w:rPr>
          <w:ins w:id="4438" w:author="Ilham Nur Pratama" w:date="2023-05-21T22:23:00Z"/>
          <w:b/>
          <w:iCs/>
          <w:sz w:val="20"/>
          <w:szCs w:val="18"/>
        </w:rPr>
      </w:pPr>
      <w:bookmarkStart w:id="4439" w:name="_Ref129993857"/>
      <w:ins w:id="4440" w:author="Ilham Nur Pratama" w:date="2023-05-21T22:23:00Z">
        <w:r>
          <w:br w:type="page"/>
        </w:r>
      </w:ins>
    </w:p>
    <w:p w14:paraId="3FC63757" w14:textId="2D692DD6" w:rsidR="00FC01F8" w:rsidRDefault="00FC01F8" w:rsidP="00EE5E34">
      <w:pPr>
        <w:pStyle w:val="Caption"/>
      </w:pPr>
      <w:bookmarkStart w:id="4441" w:name="_Toc135601578"/>
      <w:r>
        <w:lastRenderedPageBreak/>
        <w:t xml:space="preserve">Tabel </w:t>
      </w:r>
      <w:ins w:id="4442"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443"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444" w:author="Ilham Nur Pratama" w:date="2023-05-24T22:54:00Z">
        <w:r w:rsidR="000D26C4">
          <w:rPr>
            <w:noProof/>
          </w:rPr>
          <w:t>44</w:t>
        </w:r>
      </w:ins>
      <w:ins w:id="4445" w:author="Ilham Nur Pratama" w:date="2023-05-21T22:40:00Z">
        <w:r w:rsidR="00985B1D">
          <w:fldChar w:fldCharType="end"/>
        </w:r>
      </w:ins>
      <w:ins w:id="4446" w:author="ilham.nur@office.ui.ac.id" w:date="2023-03-28T20:25:00Z">
        <w:del w:id="4447" w:author="Ilham Nur Pratama" w:date="2023-05-16T21:59:00Z">
          <w:r w:rsidR="005B668B" w:rsidDel="00F848CE">
            <w:fldChar w:fldCharType="begin"/>
          </w:r>
          <w:r w:rsidR="005B668B" w:rsidDel="00F848CE">
            <w:delInstrText xml:space="preserve"> STYLEREF 1 \s </w:delInstrText>
          </w:r>
        </w:del>
      </w:ins>
      <w:del w:id="4448" w:author="Ilham Nur Pratama" w:date="2023-05-16T21:59:00Z">
        <w:r w:rsidR="005B668B" w:rsidDel="00F848CE">
          <w:fldChar w:fldCharType="separate"/>
        </w:r>
        <w:r w:rsidR="00B57DB5" w:rsidDel="00F848CE">
          <w:rPr>
            <w:noProof/>
          </w:rPr>
          <w:delText>3</w:delText>
        </w:r>
      </w:del>
      <w:ins w:id="4449" w:author="ilham.nur@office.ui.ac.id" w:date="2023-03-28T20:25:00Z">
        <w:del w:id="4450"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451" w:author="Ilham Nur Pratama" w:date="2023-05-16T21:59:00Z">
        <w:r w:rsidR="005A58B4">
          <w:fldChar w:fldCharType="separate"/>
        </w:r>
      </w:del>
      <w:ins w:id="4452" w:author="ilham.nur@office.ui.ac.id" w:date="2023-03-28T20:25:00Z">
        <w:del w:id="4453" w:author="Ilham Nur Pratama" w:date="2023-05-16T21:59:00Z">
          <w:r w:rsidR="005B668B" w:rsidDel="00F848CE">
            <w:fldChar w:fldCharType="end"/>
          </w:r>
        </w:del>
      </w:ins>
      <w:del w:id="4454"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8</w:delText>
        </w:r>
        <w:r w:rsidR="00B1186E" w:rsidDel="005B668B">
          <w:fldChar w:fldCharType="end"/>
        </w:r>
      </w:del>
      <w:bookmarkEnd w:id="4439"/>
      <w:r>
        <w:t xml:space="preserve"> Rekap simulasi sistem SOAPSD</w:t>
      </w:r>
      <w:bookmarkEnd w:id="4441"/>
    </w:p>
    <w:tbl>
      <w:tblPr>
        <w:tblStyle w:val="TableGrid"/>
        <w:tblW w:w="0" w:type="auto"/>
        <w:tblInd w:w="720" w:type="dxa"/>
        <w:tblLook w:val="04A0" w:firstRow="1" w:lastRow="0" w:firstColumn="1" w:lastColumn="0" w:noHBand="0" w:noVBand="1"/>
      </w:tblPr>
      <w:tblGrid>
        <w:gridCol w:w="2597"/>
        <w:gridCol w:w="2609"/>
        <w:gridCol w:w="2568"/>
      </w:tblGrid>
      <w:tr w:rsidR="00FC01F8" w14:paraId="5FD780B1" w14:textId="77777777" w:rsidTr="003E6F93">
        <w:tc>
          <w:tcPr>
            <w:tcW w:w="2597" w:type="dxa"/>
          </w:tcPr>
          <w:p w14:paraId="2391B008" w14:textId="2CFDCB0E" w:rsidR="00FC01F8" w:rsidRPr="003E6F93" w:rsidRDefault="00FC01F8" w:rsidP="004F4BB3">
            <w:pPr>
              <w:rPr>
                <w:b/>
                <w:bCs/>
              </w:rPr>
            </w:pPr>
            <w:r w:rsidRPr="003E6F93">
              <w:rPr>
                <w:b/>
                <w:bCs/>
              </w:rPr>
              <w:t>Skenario</w:t>
            </w:r>
          </w:p>
        </w:tc>
        <w:tc>
          <w:tcPr>
            <w:tcW w:w="2609" w:type="dxa"/>
          </w:tcPr>
          <w:p w14:paraId="271AF6AE" w14:textId="16DC836A" w:rsidR="00FC01F8" w:rsidRPr="003E6F93" w:rsidRDefault="00FC01F8" w:rsidP="004F4BB3">
            <w:pPr>
              <w:rPr>
                <w:b/>
                <w:bCs/>
              </w:rPr>
            </w:pPr>
            <w:r w:rsidRPr="003E6F93">
              <w:rPr>
                <w:b/>
                <w:bCs/>
              </w:rPr>
              <w:t>Persen ketepatan</w:t>
            </w:r>
          </w:p>
        </w:tc>
        <w:tc>
          <w:tcPr>
            <w:tcW w:w="2568" w:type="dxa"/>
          </w:tcPr>
          <w:p w14:paraId="50762789" w14:textId="57A29985" w:rsidR="00FC01F8" w:rsidRPr="003E6F93" w:rsidRDefault="00FC01F8" w:rsidP="004F4BB3">
            <w:pPr>
              <w:rPr>
                <w:b/>
                <w:bCs/>
              </w:rPr>
            </w:pPr>
            <w:r w:rsidRPr="003E6F93">
              <w:rPr>
                <w:b/>
                <w:bCs/>
              </w:rPr>
              <w:t>Waktu Proses Rerata</w:t>
            </w:r>
          </w:p>
        </w:tc>
      </w:tr>
      <w:tr w:rsidR="00FC01F8" w14:paraId="7C7B1A62" w14:textId="77777777" w:rsidTr="003E6F93">
        <w:tc>
          <w:tcPr>
            <w:tcW w:w="2597" w:type="dxa"/>
          </w:tcPr>
          <w:p w14:paraId="697102E8" w14:textId="0D92C206" w:rsidR="00FC01F8" w:rsidRDefault="007402FF" w:rsidP="004F4BB3">
            <w:r w:rsidRPr="003E6F93">
              <w:rPr>
                <w:i/>
                <w:iCs/>
              </w:rPr>
              <w:t>Deliverab</w:t>
            </w:r>
            <w:r w:rsidR="003E7BE2" w:rsidRPr="003E6F93">
              <w:rPr>
                <w:i/>
                <w:iCs/>
              </w:rPr>
              <w:t>l</w:t>
            </w:r>
            <w:r w:rsidRPr="003E6F93">
              <w:rPr>
                <w:i/>
                <w:iCs/>
              </w:rPr>
              <w:t>e</w:t>
            </w:r>
            <w:r w:rsidR="003E7BE2" w:rsidRPr="003E6F93">
              <w:rPr>
                <w:i/>
                <w:iCs/>
              </w:rPr>
              <w:t>s</w:t>
            </w:r>
            <w:r>
              <w:t xml:space="preserve"> sedikit</w:t>
            </w:r>
            <w:r w:rsidR="003E7BE2">
              <w:t>, tingkat kesulitan rendah</w:t>
            </w:r>
          </w:p>
        </w:tc>
        <w:tc>
          <w:tcPr>
            <w:tcW w:w="2609" w:type="dxa"/>
          </w:tcPr>
          <w:p w14:paraId="2F895ABE" w14:textId="23140640" w:rsidR="00FC01F8" w:rsidRDefault="003E7BE2" w:rsidP="004F4BB3">
            <w:r>
              <w:t>70%</w:t>
            </w:r>
          </w:p>
        </w:tc>
        <w:tc>
          <w:tcPr>
            <w:tcW w:w="2568" w:type="dxa"/>
          </w:tcPr>
          <w:p w14:paraId="436B0A68" w14:textId="63A5699A" w:rsidR="00FC01F8" w:rsidRDefault="008A6AFA" w:rsidP="004F4BB3">
            <w:r>
              <w:t>0</w:t>
            </w:r>
            <w:r w:rsidR="00404EDF">
              <w:t>,</w:t>
            </w:r>
            <w:r>
              <w:t>0075 Sekon</w:t>
            </w:r>
          </w:p>
        </w:tc>
      </w:tr>
      <w:tr w:rsidR="00FC2BAA" w14:paraId="242F16D7" w14:textId="77777777" w:rsidTr="003E6F93">
        <w:tc>
          <w:tcPr>
            <w:tcW w:w="2597" w:type="dxa"/>
          </w:tcPr>
          <w:p w14:paraId="69995417" w14:textId="293E3446" w:rsidR="00FC2BAA" w:rsidRDefault="00FC2BAA" w:rsidP="00FC2BAA">
            <w:r w:rsidRPr="003E6F93">
              <w:rPr>
                <w:i/>
                <w:iCs/>
              </w:rPr>
              <w:t>Deliverables</w:t>
            </w:r>
            <w:r>
              <w:t xml:space="preserve"> banyak, tingkat kesulitan rendah</w:t>
            </w:r>
          </w:p>
        </w:tc>
        <w:tc>
          <w:tcPr>
            <w:tcW w:w="2609" w:type="dxa"/>
            <w:shd w:val="clear" w:color="auto" w:fill="FF5050"/>
          </w:tcPr>
          <w:p w14:paraId="3A3BD690" w14:textId="2E6DC3CF" w:rsidR="00FC2BAA" w:rsidRDefault="00FC2BAA" w:rsidP="00FC2BAA">
            <w:r>
              <w:t>30%</w:t>
            </w:r>
          </w:p>
        </w:tc>
        <w:tc>
          <w:tcPr>
            <w:tcW w:w="2568" w:type="dxa"/>
          </w:tcPr>
          <w:p w14:paraId="24A334D8" w14:textId="15A82C2D" w:rsidR="00FC2BAA" w:rsidRDefault="00890DED" w:rsidP="00FC2BAA">
            <w:r>
              <w:t>0</w:t>
            </w:r>
            <w:r w:rsidR="00404EDF">
              <w:t>,</w:t>
            </w:r>
            <w:r>
              <w:t>0088 Sekon</w:t>
            </w:r>
          </w:p>
        </w:tc>
      </w:tr>
      <w:tr w:rsidR="000946CA" w14:paraId="5F014FEF" w14:textId="77777777" w:rsidTr="00FC01F8">
        <w:tc>
          <w:tcPr>
            <w:tcW w:w="2597" w:type="dxa"/>
          </w:tcPr>
          <w:p w14:paraId="2BC98916" w14:textId="7F269B31" w:rsidR="000946CA" w:rsidRDefault="000946CA" w:rsidP="00FC2BAA">
            <w:r w:rsidRPr="003E6F93">
              <w:rPr>
                <w:i/>
                <w:iCs/>
              </w:rPr>
              <w:t>Deliverables</w:t>
            </w:r>
            <w:r>
              <w:t xml:space="preserve"> sedikit, tingkat kesulitan tinggi</w:t>
            </w:r>
          </w:p>
        </w:tc>
        <w:tc>
          <w:tcPr>
            <w:tcW w:w="2609" w:type="dxa"/>
          </w:tcPr>
          <w:p w14:paraId="6D9CCEF5" w14:textId="3906EC06" w:rsidR="000946CA" w:rsidRDefault="000946CA" w:rsidP="00FC2BAA">
            <w:r>
              <w:t>70%</w:t>
            </w:r>
          </w:p>
        </w:tc>
        <w:tc>
          <w:tcPr>
            <w:tcW w:w="2568" w:type="dxa"/>
          </w:tcPr>
          <w:p w14:paraId="33BC6F29" w14:textId="15F72498" w:rsidR="000946CA" w:rsidRDefault="006A244C" w:rsidP="00FC2BAA">
            <w:r>
              <w:t>0</w:t>
            </w:r>
            <w:r w:rsidR="00404EDF">
              <w:t>,</w:t>
            </w:r>
            <w:r>
              <w:t>005 Sekon</w:t>
            </w:r>
          </w:p>
        </w:tc>
      </w:tr>
      <w:tr w:rsidR="000946CA" w14:paraId="3AD8A88B" w14:textId="77777777" w:rsidTr="00FC01F8">
        <w:tc>
          <w:tcPr>
            <w:tcW w:w="2597" w:type="dxa"/>
          </w:tcPr>
          <w:p w14:paraId="554A81B5" w14:textId="4CA3C504" w:rsidR="000946CA" w:rsidRDefault="00255268" w:rsidP="00FC2BAA">
            <w:r w:rsidRPr="003E6F93">
              <w:rPr>
                <w:i/>
                <w:iCs/>
              </w:rPr>
              <w:t>Deliverables</w:t>
            </w:r>
            <w:r>
              <w:t xml:space="preserve"> banyak, tingkat kesulitan tinggi</w:t>
            </w:r>
          </w:p>
        </w:tc>
        <w:tc>
          <w:tcPr>
            <w:tcW w:w="2609" w:type="dxa"/>
          </w:tcPr>
          <w:p w14:paraId="265EEDAC" w14:textId="4EF7467B" w:rsidR="000946CA" w:rsidRDefault="00255268" w:rsidP="00FC2BAA">
            <w:r>
              <w:t>80%</w:t>
            </w:r>
          </w:p>
        </w:tc>
        <w:tc>
          <w:tcPr>
            <w:tcW w:w="2568" w:type="dxa"/>
          </w:tcPr>
          <w:p w14:paraId="22D0AF0F" w14:textId="1F01986F" w:rsidR="000946CA" w:rsidRDefault="006A244C" w:rsidP="00FC2BAA">
            <w:r>
              <w:t>0</w:t>
            </w:r>
            <w:r w:rsidR="00404EDF">
              <w:t>,</w:t>
            </w:r>
            <w:r>
              <w:t>008 Sekon</w:t>
            </w:r>
          </w:p>
        </w:tc>
      </w:tr>
      <w:tr w:rsidR="008073DC" w14:paraId="18900C20" w14:textId="77777777" w:rsidTr="00FC01F8">
        <w:tc>
          <w:tcPr>
            <w:tcW w:w="2597" w:type="dxa"/>
          </w:tcPr>
          <w:p w14:paraId="60C840E5" w14:textId="0705C6E4" w:rsidR="008073DC" w:rsidRPr="003E6F93" w:rsidRDefault="008073DC" w:rsidP="00FC2BAA">
            <w:pPr>
              <w:rPr>
                <w:b/>
                <w:bCs/>
              </w:rPr>
            </w:pPr>
            <w:r w:rsidRPr="003E6F93">
              <w:rPr>
                <w:b/>
                <w:bCs/>
              </w:rPr>
              <w:t>Rata-rata</w:t>
            </w:r>
          </w:p>
        </w:tc>
        <w:tc>
          <w:tcPr>
            <w:tcW w:w="2609" w:type="dxa"/>
          </w:tcPr>
          <w:p w14:paraId="7D6E69AE" w14:textId="45521C6D" w:rsidR="008073DC" w:rsidRPr="003E6F93" w:rsidRDefault="00184791" w:rsidP="00FC2BAA">
            <w:pPr>
              <w:rPr>
                <w:b/>
                <w:bCs/>
              </w:rPr>
            </w:pPr>
            <w:r w:rsidRPr="003E6F93">
              <w:rPr>
                <w:b/>
                <w:bCs/>
              </w:rPr>
              <w:t>62</w:t>
            </w:r>
            <w:r w:rsidR="00404EDF" w:rsidRPr="003E6F93">
              <w:rPr>
                <w:b/>
                <w:bCs/>
              </w:rPr>
              <w:t>,</w:t>
            </w:r>
            <w:r w:rsidRPr="003E6F93">
              <w:rPr>
                <w:b/>
                <w:bCs/>
              </w:rPr>
              <w:t>50%</w:t>
            </w:r>
          </w:p>
        </w:tc>
        <w:tc>
          <w:tcPr>
            <w:tcW w:w="2568" w:type="dxa"/>
          </w:tcPr>
          <w:p w14:paraId="0FD925E9" w14:textId="00ABA684" w:rsidR="008073DC" w:rsidRPr="003E6F93" w:rsidRDefault="00184791" w:rsidP="00FC2BAA">
            <w:pPr>
              <w:rPr>
                <w:b/>
                <w:bCs/>
              </w:rPr>
            </w:pPr>
            <w:r w:rsidRPr="003E6F93">
              <w:rPr>
                <w:b/>
                <w:bCs/>
              </w:rPr>
              <w:t>0</w:t>
            </w:r>
            <w:r w:rsidR="00404EDF" w:rsidRPr="003E6F93">
              <w:rPr>
                <w:b/>
                <w:bCs/>
              </w:rPr>
              <w:t>,</w:t>
            </w:r>
            <w:r w:rsidRPr="003E6F93">
              <w:rPr>
                <w:b/>
                <w:bCs/>
              </w:rPr>
              <w:t>0073 Sekon</w:t>
            </w:r>
          </w:p>
        </w:tc>
      </w:tr>
    </w:tbl>
    <w:p w14:paraId="115E088F" w14:textId="77777777" w:rsidR="00EA659A" w:rsidRDefault="00EA659A" w:rsidP="00EA659A">
      <w:pPr>
        <w:ind w:left="720"/>
      </w:pPr>
    </w:p>
    <w:p w14:paraId="70F886C2" w14:textId="77777777" w:rsidR="000D26C4" w:rsidRPr="000D26C4" w:rsidRDefault="00AB20E6">
      <w:pPr>
        <w:ind w:left="720"/>
        <w:rPr>
          <w:ins w:id="4455" w:author="Ilham Nur Pratama" w:date="2023-05-24T22:54:00Z"/>
          <w:rPrChange w:id="4456" w:author="Ilham Nur Pratama" w:date="2023-05-24T22:54:00Z">
            <w:rPr>
              <w:ins w:id="4457" w:author="Ilham Nur Pratama" w:date="2023-05-24T22:54:00Z"/>
              <w:b/>
              <w:iCs/>
              <w:sz w:val="20"/>
              <w:szCs w:val="18"/>
            </w:rPr>
          </w:rPrChange>
        </w:rPr>
        <w:pPrChange w:id="4458" w:author="Ilham Nur Pratama" w:date="2023-05-24T22:54:00Z">
          <w:pPr>
            <w:spacing w:line="259" w:lineRule="auto"/>
            <w:jc w:val="left"/>
          </w:pPr>
        </w:pPrChange>
      </w:pPr>
      <w:r>
        <w:t xml:space="preserve">Data </w:t>
      </w:r>
      <w:r w:rsidR="00EA659A">
        <w:t xml:space="preserve">simulasi dapat dlihat pada </w:t>
      </w:r>
      <w:r w:rsidR="00EA659A">
        <w:fldChar w:fldCharType="begin"/>
      </w:r>
      <w:r w:rsidR="00EA659A">
        <w:instrText xml:space="preserve"> REF _Ref129993890 \h  \* MERGEFORMAT </w:instrText>
      </w:r>
      <w:r w:rsidR="00EA659A">
        <w:fldChar w:fldCharType="separate"/>
      </w:r>
      <w:ins w:id="4459" w:author="Ilham Nur Pratama" w:date="2023-05-24T22:54:00Z">
        <w:r w:rsidR="000D26C4">
          <w:t xml:space="preserve">Tabel </w:t>
        </w:r>
        <w:r w:rsidR="000D26C4">
          <w:rPr>
            <w:noProof/>
          </w:rPr>
          <w:t>3.40</w:t>
        </w:r>
      </w:ins>
      <w:del w:id="4460" w:author="Ilham Nur Pratama" w:date="2023-05-17T20:22:00Z">
        <w:r w:rsidR="00B57DB5" w:rsidDel="0090687B">
          <w:delText xml:space="preserve">Tabel </w:delText>
        </w:r>
        <w:r w:rsidR="00B57DB5" w:rsidDel="0090687B">
          <w:rPr>
            <w:noProof/>
          </w:rPr>
          <w:delText>3.14</w:delText>
        </w:r>
      </w:del>
      <w:r w:rsidR="00EA659A">
        <w:fldChar w:fldCharType="end"/>
      </w:r>
      <w:r w:rsidR="00EA659A">
        <w:t xml:space="preserve">, </w:t>
      </w:r>
      <w:r w:rsidR="00EA659A">
        <w:fldChar w:fldCharType="begin"/>
      </w:r>
      <w:r w:rsidR="00EA659A">
        <w:instrText xml:space="preserve"> REF _Ref129993892 \h  \* MERGEFORMAT </w:instrText>
      </w:r>
      <w:r w:rsidR="00EA659A">
        <w:fldChar w:fldCharType="separate"/>
      </w:r>
      <w:ins w:id="4461" w:author="Ilham Nur Pratama" w:date="2023-05-24T22:54:00Z">
        <w:r w:rsidR="000D26C4">
          <w:t xml:space="preserve">Tabel </w:t>
        </w:r>
        <w:r w:rsidR="000D26C4">
          <w:rPr>
            <w:noProof/>
          </w:rPr>
          <w:t>3.41</w:t>
        </w:r>
      </w:ins>
      <w:del w:id="4462" w:author="Ilham Nur Pratama" w:date="2023-05-17T20:22:00Z">
        <w:r w:rsidR="00B57DB5" w:rsidDel="0090687B">
          <w:delText xml:space="preserve">Tabel </w:delText>
        </w:r>
        <w:r w:rsidR="00B57DB5" w:rsidDel="0090687B">
          <w:rPr>
            <w:noProof/>
          </w:rPr>
          <w:delText>3.15</w:delText>
        </w:r>
      </w:del>
      <w:r w:rsidR="00EA659A">
        <w:fldChar w:fldCharType="end"/>
      </w:r>
      <w:r w:rsidR="00EA659A">
        <w:t xml:space="preserve">, </w:t>
      </w:r>
      <w:r w:rsidR="00EA659A">
        <w:fldChar w:fldCharType="begin"/>
      </w:r>
      <w:r w:rsidR="00EA659A">
        <w:instrText xml:space="preserve"> REF _Ref129993893 \h  \* MERGEFORMAT </w:instrText>
      </w:r>
      <w:r w:rsidR="00EA659A">
        <w:fldChar w:fldCharType="separate"/>
      </w:r>
      <w:ins w:id="4463" w:author="Ilham Nur Pratama" w:date="2023-05-24T22:54:00Z">
        <w:r w:rsidR="000D26C4">
          <w:t xml:space="preserve">Tabel </w:t>
        </w:r>
        <w:r w:rsidR="000D26C4">
          <w:rPr>
            <w:noProof/>
          </w:rPr>
          <w:t>3.42</w:t>
        </w:r>
      </w:ins>
      <w:del w:id="4464" w:author="Ilham Nur Pratama" w:date="2023-05-17T20:22:00Z">
        <w:r w:rsidR="00B57DB5" w:rsidDel="0090687B">
          <w:delText xml:space="preserve">Tabel </w:delText>
        </w:r>
        <w:r w:rsidR="00B57DB5" w:rsidDel="0090687B">
          <w:rPr>
            <w:noProof/>
          </w:rPr>
          <w:delText>3.16</w:delText>
        </w:r>
      </w:del>
      <w:r w:rsidR="00EA659A">
        <w:fldChar w:fldCharType="end"/>
      </w:r>
      <w:r w:rsidR="00EA659A">
        <w:t xml:space="preserve">, dan </w:t>
      </w:r>
      <w:r w:rsidR="00EA659A">
        <w:fldChar w:fldCharType="begin"/>
      </w:r>
      <w:r w:rsidR="00EA659A">
        <w:instrText xml:space="preserve"> REF _Ref129993894 \h  \* MERGEFORMAT </w:instrText>
      </w:r>
      <w:r w:rsidR="00EA659A">
        <w:fldChar w:fldCharType="separate"/>
      </w:r>
      <w:ins w:id="4465" w:author="Ilham Nur Pratama" w:date="2023-05-24T22:54:00Z">
        <w:r w:rsidR="000D26C4">
          <w:t xml:space="preserve">Tabel </w:t>
        </w:r>
        <w:r w:rsidR="000D26C4">
          <w:rPr>
            <w:noProof/>
          </w:rPr>
          <w:t>3.43</w:t>
        </w:r>
      </w:ins>
      <w:del w:id="4466" w:author="Ilham Nur Pratama" w:date="2023-05-17T20:22:00Z">
        <w:r w:rsidR="00B57DB5" w:rsidDel="0090687B">
          <w:delText xml:space="preserve">Tabel </w:delText>
        </w:r>
        <w:r w:rsidR="00B57DB5" w:rsidDel="0090687B">
          <w:rPr>
            <w:noProof/>
          </w:rPr>
          <w:delText>3.17</w:delText>
        </w:r>
      </w:del>
      <w:r w:rsidR="00EA659A">
        <w:fldChar w:fldCharType="end"/>
      </w:r>
      <w:r w:rsidR="00EA659A">
        <w:t xml:space="preserve"> yang kemudian di rekap </w:t>
      </w:r>
      <w:r>
        <w:t xml:space="preserve">pada </w:t>
      </w:r>
      <w:r>
        <w:fldChar w:fldCharType="begin"/>
      </w:r>
      <w:r>
        <w:instrText xml:space="preserve"> REF _Ref129993857 \h </w:instrText>
      </w:r>
      <w:r w:rsidR="00EA659A">
        <w:instrText xml:space="preserve"> \* MERGEFORMAT </w:instrText>
      </w:r>
      <w:r>
        <w:fldChar w:fldCharType="separate"/>
      </w:r>
      <w:ins w:id="4467" w:author="Ilham Nur Pratama" w:date="2023-05-24T22:54:00Z">
        <w:r w:rsidR="000D26C4">
          <w:rPr>
            <w:noProof/>
          </w:rPr>
          <w:br w:type="page"/>
        </w:r>
      </w:ins>
    </w:p>
    <w:p w14:paraId="40F59430" w14:textId="4C9B517A" w:rsidR="00EE3E98" w:rsidRDefault="000D26C4" w:rsidP="00EE3E98">
      <w:pPr>
        <w:ind w:left="720"/>
        <w:rPr>
          <w:ins w:id="4468" w:author="Ilham Nur Pratama" w:date="2023-05-21T22:50:00Z"/>
        </w:rPr>
      </w:pPr>
      <w:ins w:id="4469" w:author="Ilham Nur Pratama" w:date="2023-05-24T22:54:00Z">
        <w:r>
          <w:rPr>
            <w:noProof/>
          </w:rPr>
          <w:lastRenderedPageBreak/>
          <w:t>Tabel</w:t>
        </w:r>
        <w:r>
          <w:t xml:space="preserve"> </w:t>
        </w:r>
        <w:r>
          <w:rPr>
            <w:noProof/>
          </w:rPr>
          <w:t>3.44</w:t>
        </w:r>
      </w:ins>
      <w:del w:id="4470" w:author="Ilham Nur Pratama" w:date="2023-05-17T20:22:00Z">
        <w:r w:rsidR="00B57DB5" w:rsidDel="0090687B">
          <w:delText xml:space="preserve">Tabel </w:delText>
        </w:r>
        <w:r w:rsidR="00B57DB5" w:rsidDel="0090687B">
          <w:rPr>
            <w:noProof/>
          </w:rPr>
          <w:delText>3.18</w:delText>
        </w:r>
      </w:del>
      <w:r w:rsidR="00AB20E6">
        <w:fldChar w:fldCharType="end"/>
      </w:r>
      <w:r w:rsidR="00AB20E6">
        <w:t>.</w:t>
      </w:r>
      <w:r w:rsidR="00EA659A">
        <w:t xml:space="preserve"> </w:t>
      </w:r>
    </w:p>
    <w:p w14:paraId="38CE2607" w14:textId="63013906" w:rsidR="004F4BB3" w:rsidRDefault="00EA659A" w:rsidP="00EE3E98">
      <w:pPr>
        <w:ind w:left="720"/>
      </w:pPr>
      <w:r>
        <w:t xml:space="preserve">Skenario </w:t>
      </w:r>
      <w:r w:rsidR="003C5647" w:rsidRPr="00370A85">
        <w:rPr>
          <w:i/>
          <w:iCs/>
        </w:rPr>
        <w:t>Deliverables</w:t>
      </w:r>
      <w:r w:rsidR="003C5647">
        <w:t xml:space="preserve"> sedikit, tingkat kesulitan rendah, memiliki tingkat akurasi yang cukup baik yaitu 70%</w:t>
      </w:r>
      <w:r w:rsidR="00052AB1">
        <w:t xml:space="preserve">. Untuk kasus gagal untuk mengidentifikasi tingkat </w:t>
      </w:r>
      <w:r w:rsidR="00052AB1" w:rsidRPr="00370A85">
        <w:rPr>
          <w:i/>
          <w:iCs/>
        </w:rPr>
        <w:t>Deliverables</w:t>
      </w:r>
      <w:r w:rsidR="00052AB1">
        <w:t xml:space="preserve"> sedikit, tingkat kesulitan rendah dikarenakan keterampilan yang diperlukan dibawah dari yang sudah ditetapkan para pakar. Hal ini menjadi sulit ditemukan dikarekan sumber daya </w:t>
      </w:r>
      <w:r w:rsidR="00343865">
        <w:t>pada PT PDI</w:t>
      </w:r>
      <w:r w:rsidR="003464FE">
        <w:t xml:space="preserve"> memiliki sumber daya yang memiliki keterampilan yang banyak sehingga cukup sulit untuk memukan </w:t>
      </w:r>
      <w:r w:rsidR="00CB34F4">
        <w:t>sumber daya dengan tingkat keterampilan rendah.</w:t>
      </w:r>
      <w:r w:rsidR="0040356B">
        <w:t xml:space="preserve"> Keluaran dari SOAPSD ini dapat menjadi acuan dari para </w:t>
      </w:r>
      <w:r w:rsidR="0040356B">
        <w:rPr>
          <w:i/>
          <w:iCs/>
        </w:rPr>
        <w:t xml:space="preserve">functional manager </w:t>
      </w:r>
      <w:r w:rsidR="0040356B">
        <w:t xml:space="preserve">atau bagian </w:t>
      </w:r>
      <w:r w:rsidR="0040356B">
        <w:rPr>
          <w:i/>
          <w:iCs/>
        </w:rPr>
        <w:t xml:space="preserve">Human Resource Capital </w:t>
      </w:r>
      <w:r w:rsidR="0040356B">
        <w:t>(HCM) untuk dapat mencari sumber daya manusia yang memiliki keterampilan kurang, sebagai regenerasi pekerja pada PT PDI.</w:t>
      </w:r>
    </w:p>
    <w:p w14:paraId="08AE8CF6" w14:textId="6CCF3969" w:rsidR="00876D12" w:rsidRPr="00814D49" w:rsidRDefault="008B5599" w:rsidP="00876D12">
      <w:pPr>
        <w:ind w:left="720"/>
      </w:pPr>
      <w:r>
        <w:t xml:space="preserve">Pada </w:t>
      </w:r>
      <w:r w:rsidR="005242BA">
        <w:fldChar w:fldCharType="begin"/>
      </w:r>
      <w:r w:rsidR="005242BA">
        <w:instrText xml:space="preserve"> REF _Ref129993892 \h </w:instrText>
      </w:r>
      <w:r w:rsidR="005242BA">
        <w:fldChar w:fldCharType="separate"/>
      </w:r>
      <w:ins w:id="4471" w:author="Ilham Nur Pratama" w:date="2023-05-24T22:54:00Z">
        <w:r w:rsidR="000D26C4">
          <w:t xml:space="preserve">Tabel </w:t>
        </w:r>
        <w:r w:rsidR="000D26C4">
          <w:rPr>
            <w:noProof/>
          </w:rPr>
          <w:t>3</w:t>
        </w:r>
        <w:r w:rsidR="000D26C4">
          <w:t>.</w:t>
        </w:r>
        <w:r w:rsidR="000D26C4">
          <w:rPr>
            <w:noProof/>
          </w:rPr>
          <w:t>41</w:t>
        </w:r>
      </w:ins>
      <w:del w:id="4472"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15</w:delText>
        </w:r>
      </w:del>
      <w:r w:rsidR="005242BA">
        <w:fldChar w:fldCharType="end"/>
      </w:r>
      <w:r w:rsidR="005242BA">
        <w:t xml:space="preserve">, yang merupakan hasil simulasi dari pekerjaan </w:t>
      </w:r>
      <w:r w:rsidR="005242BA">
        <w:rPr>
          <w:i/>
          <w:iCs/>
        </w:rPr>
        <w:t xml:space="preserve">deliverables </w:t>
      </w:r>
      <w:r w:rsidR="005242BA">
        <w:t>banyak dengan tingkat kesulitan rendah.</w:t>
      </w:r>
      <w:r w:rsidR="0003558D">
        <w:t xml:space="preserve"> Didapatkan </w:t>
      </w:r>
      <w:r w:rsidR="00814D49">
        <w:t xml:space="preserve">tingkat ketepatan dari identifikasi pekerjaan dengan pilihan dari pakar adalah 30% dengan waktu proses rerata sebesar 0.0088 sekon. Hasil yang diapatkan dari hasil identifikasi banyak yang mengarahkan untuk menggunakan sumber daya </w:t>
      </w:r>
      <w:r w:rsidR="00814D49">
        <w:rPr>
          <w:i/>
          <w:iCs/>
        </w:rPr>
        <w:t>outsource</w:t>
      </w:r>
      <w:r w:rsidR="00814D49">
        <w:t xml:space="preserve">. Sementara pada internal PT PDI masih terdapat sumber daya yang dapat dimaksimalkan dari sisi keterampilan dan okupansi. </w:t>
      </w:r>
    </w:p>
    <w:p w14:paraId="63779046" w14:textId="064A893A" w:rsidR="00AC506A" w:rsidRDefault="00876D12" w:rsidP="00876D12">
      <w:pPr>
        <w:pStyle w:val="Heading3"/>
      </w:pPr>
      <w:bookmarkStart w:id="4473" w:name="_Ref130673253"/>
      <w:bookmarkStart w:id="4474" w:name="_Toc135601453"/>
      <w:r>
        <w:t>Optimasi Sistem</w:t>
      </w:r>
      <w:bookmarkEnd w:id="4473"/>
      <w:bookmarkEnd w:id="4474"/>
    </w:p>
    <w:p w14:paraId="7739EC7B" w14:textId="298C087B" w:rsidR="00876D12" w:rsidRDefault="00876D12" w:rsidP="00876D12">
      <w:pPr>
        <w:ind w:left="720"/>
      </w:pPr>
      <w:r>
        <w:t xml:space="preserve">Sistem yang telah dibangun pada Sub-bab </w:t>
      </w:r>
      <w:r>
        <w:fldChar w:fldCharType="begin"/>
      </w:r>
      <w:r>
        <w:instrText xml:space="preserve"> REF _Ref130640504 \r \h </w:instrText>
      </w:r>
      <w:r>
        <w:fldChar w:fldCharType="separate"/>
      </w:r>
      <w:r w:rsidR="000D26C4">
        <w:t>3.13</w:t>
      </w:r>
      <w:r>
        <w:fldChar w:fldCharType="end"/>
      </w:r>
      <w:r>
        <w:t xml:space="preserve"> kemudian dioptimasi pada beberapa aspek yang menurut pakar Perlu untuk diperbaiki pada sistem yang telah dibangun, yaitu:</w:t>
      </w:r>
    </w:p>
    <w:p w14:paraId="1609E138" w14:textId="5596D70B" w:rsidR="00876D12" w:rsidRDefault="00876D12" w:rsidP="00876D12">
      <w:pPr>
        <w:pStyle w:val="ListParagraph"/>
        <w:numPr>
          <w:ilvl w:val="0"/>
          <w:numId w:val="52"/>
        </w:numPr>
      </w:pPr>
      <w:r>
        <w:t>Pertimbangan melakukan pengadaan dari luar</w:t>
      </w:r>
    </w:p>
    <w:p w14:paraId="14876172" w14:textId="3A9E4FEE" w:rsidR="00876D12" w:rsidRDefault="00876D12" w:rsidP="00876D12">
      <w:pPr>
        <w:pStyle w:val="ListParagraph"/>
        <w:numPr>
          <w:ilvl w:val="0"/>
          <w:numId w:val="52"/>
        </w:numPr>
      </w:pPr>
      <w:r>
        <w:t xml:space="preserve">Penambahan aturan pada Sistem NLP dan </w:t>
      </w:r>
      <w:r>
        <w:rPr>
          <w:i/>
          <w:iCs/>
        </w:rPr>
        <w:t xml:space="preserve">random forest </w:t>
      </w:r>
      <w:r>
        <w:t>yang telah dibangun</w:t>
      </w:r>
    </w:p>
    <w:p w14:paraId="71D5DF92" w14:textId="4BE524A8" w:rsidR="00876D12" w:rsidRDefault="00876D12" w:rsidP="00876D12">
      <w:pPr>
        <w:ind w:left="720"/>
      </w:pPr>
      <w:r>
        <w:t>Untuk sistem yang dioptimasi seluruhnya diujikan dengan menggunakan skenario sama seperti pembangunan sistem yaitu:</w:t>
      </w:r>
    </w:p>
    <w:p w14:paraId="0C803700" w14:textId="77777777" w:rsidR="00876D12" w:rsidRDefault="00876D12" w:rsidP="00876D12">
      <w:pPr>
        <w:pStyle w:val="ListParagraph"/>
        <w:numPr>
          <w:ilvl w:val="0"/>
          <w:numId w:val="52"/>
        </w:numPr>
      </w:pPr>
      <w:r>
        <w:rPr>
          <w:i/>
          <w:iCs/>
        </w:rPr>
        <w:t xml:space="preserve">Deliverables </w:t>
      </w:r>
      <w:r w:rsidRPr="0071420B">
        <w:t>sedikit</w:t>
      </w:r>
      <w:r>
        <w:rPr>
          <w:i/>
          <w:iCs/>
        </w:rPr>
        <w:t xml:space="preserve">, </w:t>
      </w:r>
      <w:r>
        <w:t xml:space="preserve">tingkat kesulitan rendah </w:t>
      </w:r>
    </w:p>
    <w:p w14:paraId="2DCABCB7" w14:textId="77777777" w:rsidR="00876D12" w:rsidRPr="0071420B" w:rsidRDefault="00876D12" w:rsidP="00876D12">
      <w:pPr>
        <w:pStyle w:val="ListParagraph"/>
        <w:numPr>
          <w:ilvl w:val="0"/>
          <w:numId w:val="52"/>
        </w:numPr>
      </w:pPr>
      <w:r>
        <w:rPr>
          <w:i/>
          <w:iCs/>
        </w:rPr>
        <w:t xml:space="preserve">Deliverables </w:t>
      </w:r>
      <w:r>
        <w:t>banyak, tingkat kesulitan rendah</w:t>
      </w:r>
    </w:p>
    <w:p w14:paraId="55B6776B" w14:textId="77777777" w:rsidR="00876D12" w:rsidRDefault="00876D12" w:rsidP="00876D12">
      <w:pPr>
        <w:pStyle w:val="ListParagraph"/>
        <w:numPr>
          <w:ilvl w:val="0"/>
          <w:numId w:val="52"/>
        </w:numPr>
      </w:pPr>
      <w:r>
        <w:rPr>
          <w:i/>
          <w:iCs/>
        </w:rPr>
        <w:t xml:space="preserve">Deliverables </w:t>
      </w:r>
      <w:r>
        <w:t>sedikit, tingkat kesulitan tinggi</w:t>
      </w:r>
    </w:p>
    <w:p w14:paraId="541033E3" w14:textId="77777777" w:rsidR="00876D12" w:rsidRPr="00876D12" w:rsidRDefault="00876D12" w:rsidP="00876D12">
      <w:pPr>
        <w:pStyle w:val="ListParagraph"/>
        <w:numPr>
          <w:ilvl w:val="0"/>
          <w:numId w:val="52"/>
        </w:numPr>
      </w:pPr>
      <w:r w:rsidRPr="00876D12">
        <w:rPr>
          <w:i/>
          <w:iCs/>
        </w:rPr>
        <w:lastRenderedPageBreak/>
        <w:t xml:space="preserve">Deliverable </w:t>
      </w:r>
      <w:r>
        <w:t xml:space="preserve">banyak, tingkat kesulitan tinggi </w:t>
      </w:r>
    </w:p>
    <w:p w14:paraId="2CC646BD" w14:textId="26962EC2" w:rsidR="001F4E6B" w:rsidRDefault="00876D12">
      <w:pPr>
        <w:ind w:left="720"/>
        <w:rPr>
          <w:ins w:id="4475" w:author="Ilham Nur Pratama" w:date="2023-05-21T22:24:00Z"/>
        </w:rPr>
      </w:pPr>
      <w:r>
        <w:t xml:space="preserve">Berdasarkan hasil pengujian kembali didapatkan hasil seperti pada </w:t>
      </w:r>
      <w:r w:rsidR="000A16A5">
        <w:fldChar w:fldCharType="begin"/>
      </w:r>
      <w:r w:rsidR="000A16A5">
        <w:instrText xml:space="preserve"> REF _Ref130648084 \h </w:instrText>
      </w:r>
      <w:r w:rsidR="000A16A5">
        <w:fldChar w:fldCharType="separate"/>
      </w:r>
      <w:ins w:id="4476" w:author="Ilham Nur Pratama" w:date="2023-05-24T22:54:00Z">
        <w:r w:rsidR="000D26C4">
          <w:t xml:space="preserve">Tabel </w:t>
        </w:r>
        <w:r w:rsidR="000D26C4">
          <w:rPr>
            <w:noProof/>
          </w:rPr>
          <w:t>3</w:t>
        </w:r>
        <w:r w:rsidR="000D26C4">
          <w:t>.</w:t>
        </w:r>
        <w:r w:rsidR="000D26C4">
          <w:rPr>
            <w:noProof/>
          </w:rPr>
          <w:t>45</w:t>
        </w:r>
      </w:ins>
      <w:del w:id="4477"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19</w:delText>
        </w:r>
      </w:del>
      <w:r w:rsidR="000A16A5">
        <w:fldChar w:fldCharType="end"/>
      </w:r>
      <w:r w:rsidR="000A16A5">
        <w:t xml:space="preserve">, </w:t>
      </w:r>
      <w:r w:rsidR="000A16A5">
        <w:fldChar w:fldCharType="begin"/>
      </w:r>
      <w:r w:rsidR="000A16A5">
        <w:instrText xml:space="preserve"> REF _Ref130648085 \h </w:instrText>
      </w:r>
      <w:r w:rsidR="000A16A5">
        <w:fldChar w:fldCharType="separate"/>
      </w:r>
      <w:ins w:id="4478" w:author="Ilham Nur Pratama" w:date="2023-05-24T22:54:00Z">
        <w:r w:rsidR="000D26C4">
          <w:t xml:space="preserve">Tabel </w:t>
        </w:r>
        <w:r w:rsidR="000D26C4">
          <w:rPr>
            <w:noProof/>
          </w:rPr>
          <w:t>3</w:t>
        </w:r>
        <w:r w:rsidR="000D26C4">
          <w:t>.</w:t>
        </w:r>
        <w:r w:rsidR="000D26C4">
          <w:rPr>
            <w:noProof/>
          </w:rPr>
          <w:t>46</w:t>
        </w:r>
      </w:ins>
      <w:del w:id="4479"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20</w:delText>
        </w:r>
      </w:del>
      <w:r w:rsidR="000A16A5">
        <w:fldChar w:fldCharType="end"/>
      </w:r>
      <w:r w:rsidR="000A16A5">
        <w:t xml:space="preserve">, </w:t>
      </w:r>
      <w:r w:rsidR="000A16A5">
        <w:fldChar w:fldCharType="begin"/>
      </w:r>
      <w:r w:rsidR="000A16A5">
        <w:instrText xml:space="preserve"> REF _Ref130648086 \h </w:instrText>
      </w:r>
      <w:r w:rsidR="000A16A5">
        <w:fldChar w:fldCharType="separate"/>
      </w:r>
      <w:ins w:id="4480" w:author="Ilham Nur Pratama" w:date="2023-05-24T22:54:00Z">
        <w:r w:rsidR="000D26C4">
          <w:t xml:space="preserve">Tabel </w:t>
        </w:r>
        <w:r w:rsidR="000D26C4">
          <w:rPr>
            <w:noProof/>
          </w:rPr>
          <w:t>3</w:t>
        </w:r>
        <w:r w:rsidR="000D26C4">
          <w:t>.</w:t>
        </w:r>
        <w:r w:rsidR="000D26C4">
          <w:rPr>
            <w:noProof/>
          </w:rPr>
          <w:t>47</w:t>
        </w:r>
      </w:ins>
      <w:del w:id="4481"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21</w:delText>
        </w:r>
      </w:del>
      <w:r w:rsidR="000A16A5">
        <w:fldChar w:fldCharType="end"/>
      </w:r>
      <w:r w:rsidR="000A16A5">
        <w:t xml:space="preserve">, </w:t>
      </w:r>
      <w:r w:rsidR="000A16A5">
        <w:fldChar w:fldCharType="begin"/>
      </w:r>
      <w:r w:rsidR="000A16A5">
        <w:instrText xml:space="preserve"> REF _Ref130648087 \h </w:instrText>
      </w:r>
      <w:r w:rsidR="000A16A5">
        <w:fldChar w:fldCharType="separate"/>
      </w:r>
      <w:ins w:id="4482" w:author="Ilham Nur Pratama" w:date="2023-05-24T22:54:00Z">
        <w:r w:rsidR="000D26C4">
          <w:t xml:space="preserve">Tabel </w:t>
        </w:r>
        <w:r w:rsidR="000D26C4">
          <w:rPr>
            <w:noProof/>
          </w:rPr>
          <w:t>3</w:t>
        </w:r>
        <w:r w:rsidR="000D26C4">
          <w:t>.</w:t>
        </w:r>
        <w:r w:rsidR="000D26C4">
          <w:rPr>
            <w:noProof/>
          </w:rPr>
          <w:t>48</w:t>
        </w:r>
      </w:ins>
      <w:del w:id="4483"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22</w:delText>
        </w:r>
      </w:del>
      <w:r w:rsidR="000A16A5">
        <w:fldChar w:fldCharType="end"/>
      </w:r>
      <w:r>
        <w:t>.</w:t>
      </w:r>
    </w:p>
    <w:p w14:paraId="3281A3CC" w14:textId="77777777" w:rsidR="001F4E6B" w:rsidRDefault="001F4E6B">
      <w:pPr>
        <w:spacing w:line="259" w:lineRule="auto"/>
        <w:jc w:val="left"/>
        <w:rPr>
          <w:ins w:id="4484" w:author="Ilham Nur Pratama" w:date="2023-05-21T22:24:00Z"/>
        </w:rPr>
      </w:pPr>
      <w:ins w:id="4485" w:author="Ilham Nur Pratama" w:date="2023-05-21T22:24:00Z">
        <w:r>
          <w:br w:type="page"/>
        </w:r>
      </w:ins>
    </w:p>
    <w:p w14:paraId="6ADC170D" w14:textId="77777777" w:rsidR="00876D12" w:rsidRDefault="00876D12">
      <w:pPr>
        <w:ind w:left="720"/>
      </w:pPr>
    </w:p>
    <w:p w14:paraId="0D3D7416" w14:textId="7987AE98" w:rsidR="00D15068" w:rsidRDefault="00D15068" w:rsidP="00EE5E34">
      <w:pPr>
        <w:pStyle w:val="Caption"/>
      </w:pPr>
      <w:bookmarkStart w:id="4486" w:name="_Ref130648084"/>
      <w:bookmarkStart w:id="4487" w:name="_Toc135601579"/>
      <w:r>
        <w:t xml:space="preserve">Tabel </w:t>
      </w:r>
      <w:ins w:id="4488"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489"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490" w:author="Ilham Nur Pratama" w:date="2023-05-24T22:54:00Z">
        <w:r w:rsidR="000D26C4">
          <w:rPr>
            <w:noProof/>
          </w:rPr>
          <w:t>45</w:t>
        </w:r>
      </w:ins>
      <w:ins w:id="4491" w:author="Ilham Nur Pratama" w:date="2023-05-21T22:40:00Z">
        <w:r w:rsidR="00985B1D">
          <w:fldChar w:fldCharType="end"/>
        </w:r>
      </w:ins>
      <w:ins w:id="4492" w:author="ilham.nur@office.ui.ac.id" w:date="2023-03-28T20:25:00Z">
        <w:del w:id="4493" w:author="Ilham Nur Pratama" w:date="2023-05-16T21:59:00Z">
          <w:r w:rsidR="005B668B" w:rsidDel="00F848CE">
            <w:fldChar w:fldCharType="begin"/>
          </w:r>
          <w:r w:rsidR="005B668B" w:rsidDel="00F848CE">
            <w:delInstrText xml:space="preserve"> STYLEREF 1 \s </w:delInstrText>
          </w:r>
        </w:del>
      </w:ins>
      <w:del w:id="4494" w:author="Ilham Nur Pratama" w:date="2023-05-16T21:59:00Z">
        <w:r w:rsidR="005B668B" w:rsidDel="00F848CE">
          <w:fldChar w:fldCharType="separate"/>
        </w:r>
        <w:r w:rsidR="00B57DB5" w:rsidDel="00F848CE">
          <w:rPr>
            <w:noProof/>
          </w:rPr>
          <w:delText>3</w:delText>
        </w:r>
      </w:del>
      <w:ins w:id="4495" w:author="ilham.nur@office.ui.ac.id" w:date="2023-03-28T20:25:00Z">
        <w:del w:id="4496"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497" w:author="Ilham Nur Pratama" w:date="2023-05-16T21:59:00Z">
        <w:r w:rsidR="005A58B4">
          <w:fldChar w:fldCharType="separate"/>
        </w:r>
      </w:del>
      <w:ins w:id="4498" w:author="ilham.nur@office.ui.ac.id" w:date="2023-03-28T20:25:00Z">
        <w:del w:id="4499" w:author="Ilham Nur Pratama" w:date="2023-05-16T21:59:00Z">
          <w:r w:rsidR="005B668B" w:rsidDel="00F848CE">
            <w:fldChar w:fldCharType="end"/>
          </w:r>
        </w:del>
      </w:ins>
      <w:del w:id="4500"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9</w:delText>
        </w:r>
        <w:r w:rsidR="00B1186E" w:rsidDel="005B668B">
          <w:fldChar w:fldCharType="end"/>
        </w:r>
      </w:del>
      <w:bookmarkEnd w:id="4486"/>
      <w:r>
        <w:t xml:space="preserve"> Simulasi skenario 1:</w:t>
      </w:r>
      <w:r w:rsidRPr="00827D62">
        <w:rPr>
          <w:i/>
        </w:rPr>
        <w:t xml:space="preserve"> </w:t>
      </w:r>
      <w:r>
        <w:rPr>
          <w:i/>
        </w:rPr>
        <w:t xml:space="preserve">Deliverables </w:t>
      </w:r>
      <w:r w:rsidRPr="00370A85">
        <w:t>sedikit</w:t>
      </w:r>
      <w:r>
        <w:rPr>
          <w:i/>
        </w:rPr>
        <w:t xml:space="preserve">, </w:t>
      </w:r>
      <w:r>
        <w:t>tingkat kesulitan rendah</w:t>
      </w:r>
      <w:r w:rsidR="00154319">
        <w:t xml:space="preserve"> setelah optimasi</w:t>
      </w:r>
      <w:bookmarkEnd w:id="4487"/>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D15068" w14:paraId="37D33301" w14:textId="77777777" w:rsidTr="00F702DE">
        <w:tc>
          <w:tcPr>
            <w:tcW w:w="1552" w:type="dxa"/>
          </w:tcPr>
          <w:p w14:paraId="099B3AC6" w14:textId="77777777" w:rsidR="00D15068" w:rsidRPr="00F702DE" w:rsidRDefault="00D15068" w:rsidP="00F702DE">
            <w:pPr>
              <w:rPr>
                <w:b/>
                <w:bCs/>
              </w:rPr>
            </w:pPr>
            <w:r w:rsidRPr="00F702DE">
              <w:rPr>
                <w:b/>
                <w:bCs/>
              </w:rPr>
              <w:t>Nama Pekerjaan</w:t>
            </w:r>
          </w:p>
        </w:tc>
        <w:tc>
          <w:tcPr>
            <w:tcW w:w="1548" w:type="dxa"/>
          </w:tcPr>
          <w:p w14:paraId="232A7C0C" w14:textId="77777777" w:rsidR="00D15068" w:rsidRPr="00F702DE" w:rsidRDefault="00D15068" w:rsidP="00F702DE">
            <w:pPr>
              <w:rPr>
                <w:b/>
                <w:bCs/>
              </w:rPr>
            </w:pPr>
            <w:r w:rsidRPr="00F702DE">
              <w:rPr>
                <w:b/>
                <w:bCs/>
              </w:rPr>
              <w:t>Idetifikasi Pakar</w:t>
            </w:r>
          </w:p>
        </w:tc>
        <w:tc>
          <w:tcPr>
            <w:tcW w:w="1593" w:type="dxa"/>
          </w:tcPr>
          <w:p w14:paraId="2FE5A217" w14:textId="77777777" w:rsidR="00D15068" w:rsidRPr="00F702DE" w:rsidRDefault="00D15068" w:rsidP="00F702DE">
            <w:pPr>
              <w:rPr>
                <w:b/>
                <w:bCs/>
              </w:rPr>
            </w:pPr>
            <w:r w:rsidRPr="00F702DE">
              <w:rPr>
                <w:b/>
                <w:bCs/>
              </w:rPr>
              <w:t>Identifikasi Sistem</w:t>
            </w:r>
          </w:p>
        </w:tc>
        <w:tc>
          <w:tcPr>
            <w:tcW w:w="1648" w:type="dxa"/>
          </w:tcPr>
          <w:p w14:paraId="17881C02" w14:textId="77777777" w:rsidR="00D15068" w:rsidRPr="00F702DE" w:rsidRDefault="00D15068" w:rsidP="00F702DE">
            <w:pPr>
              <w:rPr>
                <w:b/>
                <w:bCs/>
              </w:rPr>
            </w:pPr>
            <w:r w:rsidRPr="00F702DE">
              <w:rPr>
                <w:b/>
                <w:bCs/>
              </w:rPr>
              <w:t>Sesuai/Tidak Sesuai</w:t>
            </w:r>
          </w:p>
        </w:tc>
        <w:tc>
          <w:tcPr>
            <w:tcW w:w="1433" w:type="dxa"/>
          </w:tcPr>
          <w:p w14:paraId="5BA72F6C" w14:textId="77777777" w:rsidR="00D15068" w:rsidRPr="00F702DE" w:rsidRDefault="00D15068" w:rsidP="00F702DE">
            <w:pPr>
              <w:rPr>
                <w:b/>
                <w:bCs/>
              </w:rPr>
            </w:pPr>
            <w:r w:rsidRPr="00F702DE">
              <w:rPr>
                <w:b/>
                <w:bCs/>
              </w:rPr>
              <w:t>Waktu Proses</w:t>
            </w:r>
            <w:r>
              <w:rPr>
                <w:b/>
                <w:bCs/>
              </w:rPr>
              <w:t xml:space="preserve"> (sekon)</w:t>
            </w:r>
          </w:p>
        </w:tc>
      </w:tr>
      <w:tr w:rsidR="00D15068" w14:paraId="7EECE55D" w14:textId="77777777" w:rsidTr="00F702DE">
        <w:tc>
          <w:tcPr>
            <w:tcW w:w="1552" w:type="dxa"/>
          </w:tcPr>
          <w:p w14:paraId="3C586F00" w14:textId="77777777" w:rsidR="00D15068" w:rsidRDefault="00D15068" w:rsidP="00F702DE">
            <w:r>
              <w:t>Setting Fee</w:t>
            </w:r>
          </w:p>
        </w:tc>
        <w:tc>
          <w:tcPr>
            <w:tcW w:w="1548" w:type="dxa"/>
          </w:tcPr>
          <w:p w14:paraId="27A73156" w14:textId="77777777" w:rsidR="00D15068" w:rsidRDefault="00D15068" w:rsidP="00F702DE">
            <w:r>
              <w:t>Provisioning Engineer 2</w:t>
            </w:r>
          </w:p>
        </w:tc>
        <w:tc>
          <w:tcPr>
            <w:tcW w:w="1593" w:type="dxa"/>
          </w:tcPr>
          <w:p w14:paraId="541C7E04" w14:textId="7FBC5B2E" w:rsidR="00D15068" w:rsidRDefault="001020E1" w:rsidP="00F702DE">
            <w:r>
              <w:t>Provisioning Engineer 2</w:t>
            </w:r>
          </w:p>
        </w:tc>
        <w:tc>
          <w:tcPr>
            <w:tcW w:w="1648" w:type="dxa"/>
          </w:tcPr>
          <w:p w14:paraId="641B4E1F" w14:textId="0E1C6691" w:rsidR="00D15068" w:rsidRDefault="001020E1" w:rsidP="00F702DE">
            <w:r>
              <w:t>Sesuai</w:t>
            </w:r>
          </w:p>
        </w:tc>
        <w:tc>
          <w:tcPr>
            <w:tcW w:w="1433" w:type="dxa"/>
          </w:tcPr>
          <w:p w14:paraId="0690DFF8" w14:textId="16094775" w:rsidR="00D15068" w:rsidRDefault="001020E1" w:rsidP="00F702DE">
            <w:r>
              <w:t>0,017</w:t>
            </w:r>
          </w:p>
        </w:tc>
      </w:tr>
      <w:tr w:rsidR="00D15068" w14:paraId="5DB74F20" w14:textId="77777777" w:rsidTr="00F702DE">
        <w:tc>
          <w:tcPr>
            <w:tcW w:w="1552" w:type="dxa"/>
          </w:tcPr>
          <w:p w14:paraId="61280A6F" w14:textId="77777777" w:rsidR="00D15068" w:rsidRDefault="00D15068" w:rsidP="00F702DE">
            <w:r>
              <w:t>Konfigurasi Rekon</w:t>
            </w:r>
          </w:p>
        </w:tc>
        <w:tc>
          <w:tcPr>
            <w:tcW w:w="1548" w:type="dxa"/>
          </w:tcPr>
          <w:p w14:paraId="582522A8" w14:textId="77777777" w:rsidR="00D15068" w:rsidRDefault="00D15068" w:rsidP="00F702DE">
            <w:r>
              <w:t>Provisioning Engineer 2</w:t>
            </w:r>
          </w:p>
        </w:tc>
        <w:tc>
          <w:tcPr>
            <w:tcW w:w="1593" w:type="dxa"/>
          </w:tcPr>
          <w:p w14:paraId="23AF7B2C" w14:textId="4C74F6EB" w:rsidR="00D15068" w:rsidRDefault="009D75B5" w:rsidP="00F702DE">
            <w:r>
              <w:t>Provisioning Engineer 2</w:t>
            </w:r>
          </w:p>
        </w:tc>
        <w:tc>
          <w:tcPr>
            <w:tcW w:w="1648" w:type="dxa"/>
          </w:tcPr>
          <w:p w14:paraId="1E150F4B" w14:textId="72C5BDC6" w:rsidR="00D15068" w:rsidRDefault="009D75B5" w:rsidP="00F702DE">
            <w:r>
              <w:t>Sesuai</w:t>
            </w:r>
          </w:p>
        </w:tc>
        <w:tc>
          <w:tcPr>
            <w:tcW w:w="1433" w:type="dxa"/>
          </w:tcPr>
          <w:p w14:paraId="28F86E97" w14:textId="2189A9C2" w:rsidR="00D15068" w:rsidRDefault="00064853" w:rsidP="00F702DE">
            <w:r>
              <w:t>0,003</w:t>
            </w:r>
          </w:p>
        </w:tc>
      </w:tr>
      <w:tr w:rsidR="00D15068" w14:paraId="5E7A4460" w14:textId="77777777" w:rsidTr="00F702DE">
        <w:tc>
          <w:tcPr>
            <w:tcW w:w="1552" w:type="dxa"/>
          </w:tcPr>
          <w:p w14:paraId="5C636846" w14:textId="77777777" w:rsidR="00D15068" w:rsidRDefault="00D15068" w:rsidP="00F702DE">
            <w:r>
              <w:t>Penambahan Parameter API</w:t>
            </w:r>
          </w:p>
        </w:tc>
        <w:tc>
          <w:tcPr>
            <w:tcW w:w="1548" w:type="dxa"/>
          </w:tcPr>
          <w:p w14:paraId="6CA4239D" w14:textId="77777777" w:rsidR="00D15068" w:rsidRDefault="00D15068" w:rsidP="00F702DE">
            <w:r>
              <w:t>BE Dev 2</w:t>
            </w:r>
          </w:p>
        </w:tc>
        <w:tc>
          <w:tcPr>
            <w:tcW w:w="1593" w:type="dxa"/>
          </w:tcPr>
          <w:p w14:paraId="6FF7243C" w14:textId="1F64A125" w:rsidR="00D15068" w:rsidRDefault="00882BE6" w:rsidP="00F702DE">
            <w:r>
              <w:t>Outsource</w:t>
            </w:r>
          </w:p>
        </w:tc>
        <w:tc>
          <w:tcPr>
            <w:tcW w:w="1648" w:type="dxa"/>
          </w:tcPr>
          <w:p w14:paraId="773608B4" w14:textId="170BA937" w:rsidR="00D15068" w:rsidRDefault="00064853" w:rsidP="00F702DE">
            <w:r>
              <w:t>Tidak Sesuai</w:t>
            </w:r>
          </w:p>
        </w:tc>
        <w:tc>
          <w:tcPr>
            <w:tcW w:w="1433" w:type="dxa"/>
          </w:tcPr>
          <w:p w14:paraId="6EF8EBC8" w14:textId="0C41938B" w:rsidR="00D15068" w:rsidRDefault="00064853" w:rsidP="00F702DE">
            <w:r>
              <w:t>0,018</w:t>
            </w:r>
          </w:p>
        </w:tc>
      </w:tr>
      <w:tr w:rsidR="00D15068" w14:paraId="09C7777B" w14:textId="77777777" w:rsidTr="00F702DE">
        <w:tc>
          <w:tcPr>
            <w:tcW w:w="1552" w:type="dxa"/>
          </w:tcPr>
          <w:p w14:paraId="139E064C" w14:textId="77777777" w:rsidR="00D15068" w:rsidRDefault="00D15068" w:rsidP="00F702DE">
            <w:r>
              <w:t xml:space="preserve">Migrasi </w:t>
            </w:r>
            <w:r w:rsidRPr="00F702DE">
              <w:rPr>
                <w:i/>
                <w:iCs/>
              </w:rPr>
              <w:t>Production</w:t>
            </w:r>
          </w:p>
        </w:tc>
        <w:tc>
          <w:tcPr>
            <w:tcW w:w="1548" w:type="dxa"/>
          </w:tcPr>
          <w:p w14:paraId="306448E8" w14:textId="77777777" w:rsidR="00D15068" w:rsidRDefault="00D15068" w:rsidP="00F702DE">
            <w:r>
              <w:t>Provisioning Engineer 2</w:t>
            </w:r>
          </w:p>
        </w:tc>
        <w:tc>
          <w:tcPr>
            <w:tcW w:w="1593" w:type="dxa"/>
          </w:tcPr>
          <w:p w14:paraId="124DC812" w14:textId="2040AD76" w:rsidR="00D15068" w:rsidRDefault="00064853" w:rsidP="00F702DE">
            <w:r>
              <w:t>Provisioning Engineer 2</w:t>
            </w:r>
          </w:p>
        </w:tc>
        <w:tc>
          <w:tcPr>
            <w:tcW w:w="1648" w:type="dxa"/>
          </w:tcPr>
          <w:p w14:paraId="4D012192" w14:textId="195F0D06" w:rsidR="00D15068" w:rsidRDefault="00064853" w:rsidP="00F702DE">
            <w:r>
              <w:t>Sesuai</w:t>
            </w:r>
          </w:p>
        </w:tc>
        <w:tc>
          <w:tcPr>
            <w:tcW w:w="1433" w:type="dxa"/>
          </w:tcPr>
          <w:p w14:paraId="3F71BF5F" w14:textId="5E3D684C" w:rsidR="00D15068" w:rsidRDefault="00064853" w:rsidP="00F702DE">
            <w:r>
              <w:t>0,009</w:t>
            </w:r>
          </w:p>
        </w:tc>
      </w:tr>
      <w:tr w:rsidR="00D15068" w14:paraId="71A23E2C" w14:textId="77777777" w:rsidTr="00F702DE">
        <w:tc>
          <w:tcPr>
            <w:tcW w:w="1552" w:type="dxa"/>
          </w:tcPr>
          <w:p w14:paraId="443F669A" w14:textId="77777777" w:rsidR="00D15068" w:rsidRDefault="00D15068" w:rsidP="00F702DE">
            <w:r>
              <w:t>Development service BE</w:t>
            </w:r>
          </w:p>
        </w:tc>
        <w:tc>
          <w:tcPr>
            <w:tcW w:w="1548" w:type="dxa"/>
          </w:tcPr>
          <w:p w14:paraId="4F4FEF45" w14:textId="77777777" w:rsidR="00D15068" w:rsidRDefault="00D15068" w:rsidP="00F702DE">
            <w:r>
              <w:t>BE Dev 2</w:t>
            </w:r>
          </w:p>
        </w:tc>
        <w:tc>
          <w:tcPr>
            <w:tcW w:w="1593" w:type="dxa"/>
          </w:tcPr>
          <w:p w14:paraId="489B154A" w14:textId="67EE10ED" w:rsidR="00D15068" w:rsidRDefault="00681C28" w:rsidP="00F702DE">
            <w:r>
              <w:t>BE Dev 2</w:t>
            </w:r>
          </w:p>
        </w:tc>
        <w:tc>
          <w:tcPr>
            <w:tcW w:w="1648" w:type="dxa"/>
          </w:tcPr>
          <w:p w14:paraId="008C8EF4" w14:textId="165EDFC2" w:rsidR="00D15068" w:rsidRDefault="00681C28" w:rsidP="00F702DE">
            <w:r>
              <w:t>Sesuai</w:t>
            </w:r>
          </w:p>
        </w:tc>
        <w:tc>
          <w:tcPr>
            <w:tcW w:w="1433" w:type="dxa"/>
          </w:tcPr>
          <w:p w14:paraId="2B54DCAA" w14:textId="59050410" w:rsidR="00D15068" w:rsidRDefault="00681C28" w:rsidP="00F702DE">
            <w:r>
              <w:t>0,012</w:t>
            </w:r>
          </w:p>
        </w:tc>
      </w:tr>
      <w:tr w:rsidR="00D15068" w14:paraId="62D8FCA5" w14:textId="77777777" w:rsidTr="00F702DE">
        <w:tc>
          <w:tcPr>
            <w:tcW w:w="1552" w:type="dxa"/>
          </w:tcPr>
          <w:p w14:paraId="78381036" w14:textId="77777777" w:rsidR="00D15068" w:rsidRDefault="00D15068" w:rsidP="00F702DE">
            <w:r>
              <w:t>Development FE View</w:t>
            </w:r>
          </w:p>
        </w:tc>
        <w:tc>
          <w:tcPr>
            <w:tcW w:w="1548" w:type="dxa"/>
          </w:tcPr>
          <w:p w14:paraId="19D2D158" w14:textId="77777777" w:rsidR="00D15068" w:rsidRDefault="00D15068" w:rsidP="00F702DE">
            <w:r>
              <w:t>FE Dev 2</w:t>
            </w:r>
          </w:p>
        </w:tc>
        <w:tc>
          <w:tcPr>
            <w:tcW w:w="1593" w:type="dxa"/>
          </w:tcPr>
          <w:p w14:paraId="47B5DBD5" w14:textId="687C2158" w:rsidR="00D15068" w:rsidRDefault="00F91F3E" w:rsidP="00F702DE">
            <w:r>
              <w:t>FE Dev 2</w:t>
            </w:r>
          </w:p>
        </w:tc>
        <w:tc>
          <w:tcPr>
            <w:tcW w:w="1648" w:type="dxa"/>
          </w:tcPr>
          <w:p w14:paraId="26BF636E" w14:textId="508EE2E0" w:rsidR="00D15068" w:rsidRDefault="00F91F3E" w:rsidP="00F702DE">
            <w:r>
              <w:t>Sesuai</w:t>
            </w:r>
          </w:p>
        </w:tc>
        <w:tc>
          <w:tcPr>
            <w:tcW w:w="1433" w:type="dxa"/>
          </w:tcPr>
          <w:p w14:paraId="17563FC4" w14:textId="267A9CFA" w:rsidR="00D15068" w:rsidRDefault="00F91F3E" w:rsidP="00F702DE">
            <w:r>
              <w:t>0,012</w:t>
            </w:r>
          </w:p>
        </w:tc>
      </w:tr>
      <w:tr w:rsidR="00D15068" w14:paraId="1C90349B" w14:textId="77777777" w:rsidTr="00F702DE">
        <w:tc>
          <w:tcPr>
            <w:tcW w:w="1552" w:type="dxa"/>
          </w:tcPr>
          <w:p w14:paraId="396139DB" w14:textId="77777777" w:rsidR="00D15068" w:rsidRDefault="00D15068" w:rsidP="00F702DE">
            <w:r>
              <w:t xml:space="preserve">Integrasi </w:t>
            </w:r>
            <w:r w:rsidRPr="00F702DE">
              <w:rPr>
                <w:i/>
                <w:iCs/>
              </w:rPr>
              <w:t>Biller</w:t>
            </w:r>
          </w:p>
        </w:tc>
        <w:tc>
          <w:tcPr>
            <w:tcW w:w="1548" w:type="dxa"/>
          </w:tcPr>
          <w:p w14:paraId="61F56052" w14:textId="36228F34" w:rsidR="00D15068" w:rsidRDefault="00D15068" w:rsidP="00F702DE">
            <w:r w:rsidRPr="00227E71">
              <w:t xml:space="preserve">SI Eng </w:t>
            </w:r>
            <w:r w:rsidR="002A49F8">
              <w:t>1</w:t>
            </w:r>
          </w:p>
        </w:tc>
        <w:tc>
          <w:tcPr>
            <w:tcW w:w="1593" w:type="dxa"/>
          </w:tcPr>
          <w:p w14:paraId="1D7D1ADC" w14:textId="26551897" w:rsidR="00D15068" w:rsidRDefault="002D47E4" w:rsidP="00F702DE">
            <w:r>
              <w:t>SI Eng 1</w:t>
            </w:r>
          </w:p>
        </w:tc>
        <w:tc>
          <w:tcPr>
            <w:tcW w:w="1648" w:type="dxa"/>
          </w:tcPr>
          <w:p w14:paraId="637C2111" w14:textId="2234CA3A" w:rsidR="00D15068" w:rsidRDefault="002A49F8" w:rsidP="00F702DE">
            <w:r>
              <w:t>S</w:t>
            </w:r>
            <w:r w:rsidR="002D47E4">
              <w:t>esuai</w:t>
            </w:r>
          </w:p>
        </w:tc>
        <w:tc>
          <w:tcPr>
            <w:tcW w:w="1433" w:type="dxa"/>
          </w:tcPr>
          <w:p w14:paraId="2C0D7D64" w14:textId="0BC97457" w:rsidR="00D15068" w:rsidRDefault="002D47E4" w:rsidP="00F702DE">
            <w:r>
              <w:t>0,015</w:t>
            </w:r>
          </w:p>
        </w:tc>
      </w:tr>
      <w:tr w:rsidR="00D15068" w14:paraId="626BB78E" w14:textId="77777777" w:rsidTr="00F702DE">
        <w:tc>
          <w:tcPr>
            <w:tcW w:w="1552" w:type="dxa"/>
          </w:tcPr>
          <w:p w14:paraId="633ED887" w14:textId="77777777" w:rsidR="00D15068" w:rsidRDefault="00D15068" w:rsidP="00F702DE">
            <w:r>
              <w:t xml:space="preserve">Integrasi </w:t>
            </w:r>
            <w:r w:rsidRPr="00F702DE">
              <w:rPr>
                <w:i/>
                <w:iCs/>
              </w:rPr>
              <w:t>Channel</w:t>
            </w:r>
          </w:p>
        </w:tc>
        <w:tc>
          <w:tcPr>
            <w:tcW w:w="1548" w:type="dxa"/>
          </w:tcPr>
          <w:p w14:paraId="7D05920C" w14:textId="2F70E595" w:rsidR="00D15068" w:rsidRDefault="00D15068" w:rsidP="00F702DE">
            <w:r w:rsidRPr="00227E71">
              <w:t xml:space="preserve">SI Eng </w:t>
            </w:r>
            <w:r w:rsidR="002A49F8">
              <w:t>1</w:t>
            </w:r>
          </w:p>
        </w:tc>
        <w:tc>
          <w:tcPr>
            <w:tcW w:w="1593" w:type="dxa"/>
          </w:tcPr>
          <w:p w14:paraId="59C0E2D9" w14:textId="590D9E19" w:rsidR="00D15068" w:rsidRDefault="002A49F8" w:rsidP="00F702DE">
            <w:r w:rsidRPr="00227E71">
              <w:t xml:space="preserve">SI Eng </w:t>
            </w:r>
            <w:r>
              <w:t>1</w:t>
            </w:r>
          </w:p>
        </w:tc>
        <w:tc>
          <w:tcPr>
            <w:tcW w:w="1648" w:type="dxa"/>
          </w:tcPr>
          <w:p w14:paraId="57CB8ED9" w14:textId="7E7E5318" w:rsidR="00D15068" w:rsidRDefault="002A49F8" w:rsidP="00F702DE">
            <w:r>
              <w:t>Sesuai</w:t>
            </w:r>
          </w:p>
        </w:tc>
        <w:tc>
          <w:tcPr>
            <w:tcW w:w="1433" w:type="dxa"/>
          </w:tcPr>
          <w:p w14:paraId="373409E0" w14:textId="0906583E" w:rsidR="00D15068" w:rsidRDefault="002A49F8" w:rsidP="00F702DE">
            <w:r>
              <w:t>0,013</w:t>
            </w:r>
          </w:p>
        </w:tc>
      </w:tr>
      <w:tr w:rsidR="00D15068" w14:paraId="460B5CA0" w14:textId="77777777" w:rsidTr="00F702DE">
        <w:tc>
          <w:tcPr>
            <w:tcW w:w="1552" w:type="dxa"/>
          </w:tcPr>
          <w:p w14:paraId="596DB2FA" w14:textId="77777777" w:rsidR="00D15068" w:rsidRDefault="00D15068" w:rsidP="00F702DE">
            <w:r>
              <w:t>SQA</w:t>
            </w:r>
          </w:p>
        </w:tc>
        <w:tc>
          <w:tcPr>
            <w:tcW w:w="1548" w:type="dxa"/>
          </w:tcPr>
          <w:p w14:paraId="60780C57" w14:textId="77777777" w:rsidR="00D15068" w:rsidRDefault="00D15068" w:rsidP="00F702DE">
            <w:r>
              <w:t>QA 2</w:t>
            </w:r>
          </w:p>
        </w:tc>
        <w:tc>
          <w:tcPr>
            <w:tcW w:w="1593" w:type="dxa"/>
          </w:tcPr>
          <w:p w14:paraId="787E588B" w14:textId="51BDE298" w:rsidR="00D15068" w:rsidRDefault="002A49F8" w:rsidP="00F702DE">
            <w:r>
              <w:t>QA 2</w:t>
            </w:r>
          </w:p>
        </w:tc>
        <w:tc>
          <w:tcPr>
            <w:tcW w:w="1648" w:type="dxa"/>
          </w:tcPr>
          <w:p w14:paraId="2217BEC4" w14:textId="2FF240C7" w:rsidR="00D15068" w:rsidRDefault="002A49F8" w:rsidP="00F702DE">
            <w:r>
              <w:t>Sesuai</w:t>
            </w:r>
          </w:p>
        </w:tc>
        <w:tc>
          <w:tcPr>
            <w:tcW w:w="1433" w:type="dxa"/>
          </w:tcPr>
          <w:p w14:paraId="03FE18D5" w14:textId="1DE12A1B" w:rsidR="00D15068" w:rsidRDefault="002A49F8" w:rsidP="00F702DE">
            <w:r>
              <w:t>0,017</w:t>
            </w:r>
          </w:p>
        </w:tc>
      </w:tr>
      <w:tr w:rsidR="00D15068" w14:paraId="50CBA96A" w14:textId="77777777" w:rsidTr="00F702DE">
        <w:tc>
          <w:tcPr>
            <w:tcW w:w="1552" w:type="dxa"/>
          </w:tcPr>
          <w:p w14:paraId="3CED3746" w14:textId="77777777" w:rsidR="00D15068" w:rsidRDefault="00D15068" w:rsidP="00F702DE">
            <w:r w:rsidRPr="00F702DE">
              <w:rPr>
                <w:i/>
                <w:iCs/>
              </w:rPr>
              <w:t>Development</w:t>
            </w:r>
            <w:r>
              <w:t xml:space="preserve"> adapter</w:t>
            </w:r>
          </w:p>
        </w:tc>
        <w:tc>
          <w:tcPr>
            <w:tcW w:w="1548" w:type="dxa"/>
          </w:tcPr>
          <w:p w14:paraId="736E4767" w14:textId="77777777" w:rsidR="00D15068" w:rsidRDefault="00D15068" w:rsidP="00F702DE">
            <w:r>
              <w:t>SI Eng 1</w:t>
            </w:r>
          </w:p>
        </w:tc>
        <w:tc>
          <w:tcPr>
            <w:tcW w:w="1593" w:type="dxa"/>
          </w:tcPr>
          <w:p w14:paraId="68B6257D" w14:textId="110A9525" w:rsidR="00D15068" w:rsidRDefault="00CD0BC1" w:rsidP="00F702DE">
            <w:r w:rsidRPr="00227E71">
              <w:t xml:space="preserve">SI Eng </w:t>
            </w:r>
            <w:r>
              <w:t>1</w:t>
            </w:r>
          </w:p>
        </w:tc>
        <w:tc>
          <w:tcPr>
            <w:tcW w:w="1648" w:type="dxa"/>
          </w:tcPr>
          <w:p w14:paraId="2EC91BFB" w14:textId="7C50796B" w:rsidR="00D15068" w:rsidRDefault="00CD0BC1" w:rsidP="00F702DE">
            <w:r>
              <w:t>Sesuai</w:t>
            </w:r>
          </w:p>
        </w:tc>
        <w:tc>
          <w:tcPr>
            <w:tcW w:w="1433" w:type="dxa"/>
          </w:tcPr>
          <w:p w14:paraId="7443316A" w14:textId="5D2F9570" w:rsidR="00D15068" w:rsidRDefault="00CD0BC1" w:rsidP="00F702DE">
            <w:r>
              <w:t>0,015</w:t>
            </w:r>
          </w:p>
        </w:tc>
      </w:tr>
    </w:tbl>
    <w:p w14:paraId="29ED5ED1" w14:textId="77777777" w:rsidR="001F4E6B" w:rsidRDefault="001F4E6B">
      <w:pPr>
        <w:spacing w:line="259" w:lineRule="auto"/>
        <w:jc w:val="left"/>
        <w:rPr>
          <w:ins w:id="4501" w:author="Ilham Nur Pratama" w:date="2023-05-21T22:24:00Z"/>
        </w:rPr>
      </w:pPr>
      <w:ins w:id="4502" w:author="Ilham Nur Pratama" w:date="2023-05-21T22:24:00Z">
        <w:r>
          <w:rPr>
            <w:b/>
            <w:iCs/>
          </w:rPr>
          <w:br w:type="page"/>
        </w:r>
      </w:ins>
    </w:p>
    <w:p w14:paraId="7A5D8741" w14:textId="77777777" w:rsidR="00D15068" w:rsidDel="001F4E6B" w:rsidRDefault="00D15068">
      <w:pPr>
        <w:pStyle w:val="Caption"/>
        <w:rPr>
          <w:del w:id="4503" w:author="Ilham Nur Pratama" w:date="2023-05-21T22:24:00Z"/>
        </w:rPr>
        <w:pPrChange w:id="4504" w:author="Ilham Nur Pratama" w:date="2023-05-21T22:29:00Z">
          <w:pPr>
            <w:ind w:left="720"/>
          </w:pPr>
        </w:pPrChange>
      </w:pPr>
    </w:p>
    <w:p w14:paraId="1E2D01D4" w14:textId="0D64CB87" w:rsidR="00D15068" w:rsidRDefault="00D15068" w:rsidP="00EE5E34">
      <w:pPr>
        <w:pStyle w:val="Caption"/>
      </w:pPr>
      <w:bookmarkStart w:id="4505" w:name="_Ref130648085"/>
      <w:bookmarkStart w:id="4506" w:name="_Toc135601580"/>
      <w:r>
        <w:t xml:space="preserve">Tabel </w:t>
      </w:r>
      <w:ins w:id="4507"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508"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509" w:author="Ilham Nur Pratama" w:date="2023-05-24T22:54:00Z">
        <w:r w:rsidR="000D26C4">
          <w:rPr>
            <w:noProof/>
          </w:rPr>
          <w:t>46</w:t>
        </w:r>
      </w:ins>
      <w:ins w:id="4510" w:author="Ilham Nur Pratama" w:date="2023-05-21T22:40:00Z">
        <w:r w:rsidR="00985B1D">
          <w:fldChar w:fldCharType="end"/>
        </w:r>
      </w:ins>
      <w:ins w:id="4511" w:author="ilham.nur@office.ui.ac.id" w:date="2023-03-28T20:25:00Z">
        <w:del w:id="4512" w:author="Ilham Nur Pratama" w:date="2023-05-16T21:59:00Z">
          <w:r w:rsidR="005B668B" w:rsidDel="00F848CE">
            <w:fldChar w:fldCharType="begin"/>
          </w:r>
          <w:r w:rsidR="005B668B" w:rsidDel="00F848CE">
            <w:delInstrText xml:space="preserve"> STYLEREF 1 \s </w:delInstrText>
          </w:r>
        </w:del>
      </w:ins>
      <w:del w:id="4513" w:author="Ilham Nur Pratama" w:date="2023-05-16T21:59:00Z">
        <w:r w:rsidR="005B668B" w:rsidDel="00F848CE">
          <w:fldChar w:fldCharType="separate"/>
        </w:r>
        <w:r w:rsidR="00B57DB5" w:rsidDel="00F848CE">
          <w:rPr>
            <w:noProof/>
          </w:rPr>
          <w:delText>3</w:delText>
        </w:r>
      </w:del>
      <w:ins w:id="4514" w:author="ilham.nur@office.ui.ac.id" w:date="2023-03-28T20:25:00Z">
        <w:del w:id="4515"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516" w:author="Ilham Nur Pratama" w:date="2023-05-16T21:59:00Z">
        <w:r w:rsidR="005A58B4">
          <w:fldChar w:fldCharType="separate"/>
        </w:r>
      </w:del>
      <w:ins w:id="4517" w:author="ilham.nur@office.ui.ac.id" w:date="2023-03-28T20:25:00Z">
        <w:del w:id="4518" w:author="Ilham Nur Pratama" w:date="2023-05-16T21:59:00Z">
          <w:r w:rsidR="005B668B" w:rsidDel="00F848CE">
            <w:fldChar w:fldCharType="end"/>
          </w:r>
        </w:del>
      </w:ins>
      <w:del w:id="4519"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0</w:delText>
        </w:r>
        <w:r w:rsidR="00B1186E" w:rsidDel="005B668B">
          <w:fldChar w:fldCharType="end"/>
        </w:r>
      </w:del>
      <w:bookmarkEnd w:id="4505"/>
      <w:r>
        <w:t xml:space="preserve"> Simulasi skenario 2:</w:t>
      </w:r>
      <w:r w:rsidRPr="00827D62">
        <w:rPr>
          <w:i/>
        </w:rPr>
        <w:t xml:space="preserve"> </w:t>
      </w:r>
      <w:r>
        <w:rPr>
          <w:i/>
        </w:rPr>
        <w:t xml:space="preserve">Deliverables </w:t>
      </w:r>
      <w:r>
        <w:t>banyak</w:t>
      </w:r>
      <w:r>
        <w:rPr>
          <w:i/>
        </w:rPr>
        <w:t xml:space="preserve">, </w:t>
      </w:r>
      <w:r>
        <w:t>tingkat kesulitan rendah</w:t>
      </w:r>
      <w:r w:rsidR="00154319">
        <w:t xml:space="preserve"> setelah optimasi</w:t>
      </w:r>
      <w:bookmarkEnd w:id="4506"/>
    </w:p>
    <w:tbl>
      <w:tblPr>
        <w:tblStyle w:val="TableGrid"/>
        <w:tblW w:w="0" w:type="auto"/>
        <w:tblInd w:w="720" w:type="dxa"/>
        <w:tblLook w:val="04A0" w:firstRow="1" w:lastRow="0" w:firstColumn="1" w:lastColumn="0" w:noHBand="0" w:noVBand="1"/>
      </w:tblPr>
      <w:tblGrid>
        <w:gridCol w:w="1550"/>
        <w:gridCol w:w="1543"/>
        <w:gridCol w:w="1630"/>
        <w:gridCol w:w="1643"/>
        <w:gridCol w:w="1408"/>
      </w:tblGrid>
      <w:tr w:rsidR="00C46E96" w14:paraId="35BD867B" w14:textId="77777777" w:rsidTr="007A783D">
        <w:tc>
          <w:tcPr>
            <w:tcW w:w="1550" w:type="dxa"/>
          </w:tcPr>
          <w:p w14:paraId="0328B20D" w14:textId="77777777" w:rsidR="00C46E96" w:rsidRPr="00370A85" w:rsidRDefault="00C46E96" w:rsidP="007A783D">
            <w:pPr>
              <w:rPr>
                <w:b/>
                <w:bCs/>
              </w:rPr>
            </w:pPr>
            <w:r w:rsidRPr="00370A85">
              <w:rPr>
                <w:b/>
                <w:bCs/>
              </w:rPr>
              <w:t>Nama Pekerjaan</w:t>
            </w:r>
          </w:p>
        </w:tc>
        <w:tc>
          <w:tcPr>
            <w:tcW w:w="1543" w:type="dxa"/>
          </w:tcPr>
          <w:p w14:paraId="4B433BAB" w14:textId="77777777" w:rsidR="00C46E96" w:rsidRPr="00370A85" w:rsidRDefault="00C46E96" w:rsidP="007A783D">
            <w:pPr>
              <w:rPr>
                <w:b/>
                <w:bCs/>
              </w:rPr>
            </w:pPr>
            <w:r w:rsidRPr="00370A85">
              <w:rPr>
                <w:b/>
                <w:bCs/>
              </w:rPr>
              <w:t>Idetifikasi Pakar</w:t>
            </w:r>
          </w:p>
        </w:tc>
        <w:tc>
          <w:tcPr>
            <w:tcW w:w="1630" w:type="dxa"/>
          </w:tcPr>
          <w:p w14:paraId="6D54E9A2" w14:textId="77777777" w:rsidR="00C46E96" w:rsidRPr="00370A85" w:rsidRDefault="00C46E96" w:rsidP="007A783D">
            <w:pPr>
              <w:rPr>
                <w:b/>
                <w:bCs/>
              </w:rPr>
            </w:pPr>
            <w:r w:rsidRPr="00370A85">
              <w:rPr>
                <w:b/>
                <w:bCs/>
              </w:rPr>
              <w:t>Identifikasi Sistem</w:t>
            </w:r>
          </w:p>
        </w:tc>
        <w:tc>
          <w:tcPr>
            <w:tcW w:w="1643" w:type="dxa"/>
          </w:tcPr>
          <w:p w14:paraId="6D93ECE0" w14:textId="77777777" w:rsidR="00C46E96" w:rsidRPr="00370A85" w:rsidRDefault="00C46E96" w:rsidP="007A783D">
            <w:pPr>
              <w:rPr>
                <w:b/>
                <w:bCs/>
              </w:rPr>
            </w:pPr>
            <w:r w:rsidRPr="00370A85">
              <w:rPr>
                <w:b/>
                <w:bCs/>
              </w:rPr>
              <w:t>Sesuai/Tidak Sesuai</w:t>
            </w:r>
          </w:p>
        </w:tc>
        <w:tc>
          <w:tcPr>
            <w:tcW w:w="1408" w:type="dxa"/>
          </w:tcPr>
          <w:p w14:paraId="5EF3457C" w14:textId="77777777" w:rsidR="00C46E96" w:rsidRPr="00370A85" w:rsidRDefault="00C46E96" w:rsidP="007A783D">
            <w:pPr>
              <w:rPr>
                <w:b/>
                <w:bCs/>
              </w:rPr>
            </w:pPr>
            <w:r w:rsidRPr="00370A85">
              <w:rPr>
                <w:b/>
                <w:bCs/>
              </w:rPr>
              <w:t>Waktu Proses</w:t>
            </w:r>
          </w:p>
        </w:tc>
      </w:tr>
      <w:tr w:rsidR="00C46E96" w14:paraId="074E0302" w14:textId="77777777" w:rsidTr="007A783D">
        <w:tc>
          <w:tcPr>
            <w:tcW w:w="1550" w:type="dxa"/>
          </w:tcPr>
          <w:p w14:paraId="42DCEDC2" w14:textId="77777777" w:rsidR="00C46E96" w:rsidRDefault="00C46E96" w:rsidP="007A783D">
            <w:r>
              <w:t>Setting Fee</w:t>
            </w:r>
          </w:p>
        </w:tc>
        <w:tc>
          <w:tcPr>
            <w:tcW w:w="1543" w:type="dxa"/>
          </w:tcPr>
          <w:p w14:paraId="3099F37C" w14:textId="77777777" w:rsidR="00C46E96" w:rsidRDefault="00C46E96" w:rsidP="007A783D">
            <w:r>
              <w:t>Outsource</w:t>
            </w:r>
          </w:p>
        </w:tc>
        <w:tc>
          <w:tcPr>
            <w:tcW w:w="1630" w:type="dxa"/>
          </w:tcPr>
          <w:p w14:paraId="1D1EA4E1" w14:textId="77777777" w:rsidR="00C46E96" w:rsidRDefault="00C46E96" w:rsidP="007A783D">
            <w:r>
              <w:t>Outsource</w:t>
            </w:r>
          </w:p>
        </w:tc>
        <w:tc>
          <w:tcPr>
            <w:tcW w:w="1643" w:type="dxa"/>
          </w:tcPr>
          <w:p w14:paraId="3BA8147F" w14:textId="77777777" w:rsidR="00C46E96" w:rsidRDefault="00C46E96" w:rsidP="007A783D">
            <w:r>
              <w:t>Sesuai</w:t>
            </w:r>
          </w:p>
        </w:tc>
        <w:tc>
          <w:tcPr>
            <w:tcW w:w="1408" w:type="dxa"/>
          </w:tcPr>
          <w:p w14:paraId="3A270DED" w14:textId="77777777" w:rsidR="00C46E96" w:rsidRDefault="00C46E96" w:rsidP="007A783D">
            <w:r>
              <w:t>0,003</w:t>
            </w:r>
          </w:p>
        </w:tc>
      </w:tr>
      <w:tr w:rsidR="00C46E96" w14:paraId="78C37087" w14:textId="77777777" w:rsidTr="007A783D">
        <w:tc>
          <w:tcPr>
            <w:tcW w:w="1550" w:type="dxa"/>
          </w:tcPr>
          <w:p w14:paraId="56D62942" w14:textId="77777777" w:rsidR="00C46E96" w:rsidRDefault="00C46E96" w:rsidP="007A783D">
            <w:r>
              <w:t>Konfigurasi Rekon</w:t>
            </w:r>
          </w:p>
        </w:tc>
        <w:tc>
          <w:tcPr>
            <w:tcW w:w="1543" w:type="dxa"/>
          </w:tcPr>
          <w:p w14:paraId="70F9B864" w14:textId="77777777" w:rsidR="00C46E96" w:rsidRDefault="00C46E96" w:rsidP="007A783D">
            <w:r>
              <w:t>Provisioning Engineer 2</w:t>
            </w:r>
          </w:p>
        </w:tc>
        <w:tc>
          <w:tcPr>
            <w:tcW w:w="1630" w:type="dxa"/>
          </w:tcPr>
          <w:p w14:paraId="3723D85A" w14:textId="77777777" w:rsidR="00C46E96" w:rsidRDefault="00C46E96" w:rsidP="007A783D">
            <w:r>
              <w:t>Outsource</w:t>
            </w:r>
          </w:p>
        </w:tc>
        <w:tc>
          <w:tcPr>
            <w:tcW w:w="1643" w:type="dxa"/>
          </w:tcPr>
          <w:p w14:paraId="752FD0A1" w14:textId="77777777" w:rsidR="00C46E96" w:rsidRDefault="00C46E96" w:rsidP="007A783D">
            <w:r>
              <w:t>Sesuai</w:t>
            </w:r>
          </w:p>
        </w:tc>
        <w:tc>
          <w:tcPr>
            <w:tcW w:w="1408" w:type="dxa"/>
          </w:tcPr>
          <w:p w14:paraId="4663ABD2" w14:textId="77777777" w:rsidR="00C46E96" w:rsidRDefault="00C46E96" w:rsidP="007A783D">
            <w:r>
              <w:t>0,004</w:t>
            </w:r>
          </w:p>
        </w:tc>
      </w:tr>
      <w:tr w:rsidR="00C46E96" w14:paraId="0CE0E22D" w14:textId="77777777" w:rsidTr="007A783D">
        <w:tc>
          <w:tcPr>
            <w:tcW w:w="1550" w:type="dxa"/>
          </w:tcPr>
          <w:p w14:paraId="7CC0D1B1" w14:textId="77777777" w:rsidR="00C46E96" w:rsidRDefault="00C46E96" w:rsidP="007A783D">
            <w:r>
              <w:t>Penambahan Parameter API</w:t>
            </w:r>
          </w:p>
        </w:tc>
        <w:tc>
          <w:tcPr>
            <w:tcW w:w="1543" w:type="dxa"/>
          </w:tcPr>
          <w:p w14:paraId="0C396DD0" w14:textId="77777777" w:rsidR="00C46E96" w:rsidRDefault="00C46E96" w:rsidP="007A783D">
            <w:r>
              <w:t>BE Dev 2</w:t>
            </w:r>
          </w:p>
        </w:tc>
        <w:tc>
          <w:tcPr>
            <w:tcW w:w="1630" w:type="dxa"/>
          </w:tcPr>
          <w:p w14:paraId="12367771" w14:textId="77777777" w:rsidR="00C46E96" w:rsidRDefault="00C46E96" w:rsidP="007A783D">
            <w:r>
              <w:t>Outsource</w:t>
            </w:r>
          </w:p>
        </w:tc>
        <w:tc>
          <w:tcPr>
            <w:tcW w:w="1643" w:type="dxa"/>
          </w:tcPr>
          <w:p w14:paraId="4E90EA57" w14:textId="77777777" w:rsidR="00C46E96" w:rsidRDefault="00C46E96" w:rsidP="007A783D">
            <w:r>
              <w:t>Tidak Sesuai</w:t>
            </w:r>
          </w:p>
        </w:tc>
        <w:tc>
          <w:tcPr>
            <w:tcW w:w="1408" w:type="dxa"/>
          </w:tcPr>
          <w:p w14:paraId="287ADF9A" w14:textId="77777777" w:rsidR="00C46E96" w:rsidRDefault="00C46E96" w:rsidP="007A783D">
            <w:r>
              <w:t>0,006</w:t>
            </w:r>
          </w:p>
        </w:tc>
      </w:tr>
      <w:tr w:rsidR="00C46E96" w14:paraId="350C7DD5" w14:textId="77777777" w:rsidTr="007A783D">
        <w:tc>
          <w:tcPr>
            <w:tcW w:w="1550" w:type="dxa"/>
          </w:tcPr>
          <w:p w14:paraId="2A5199E9" w14:textId="77777777" w:rsidR="00C46E96" w:rsidRDefault="00C46E96" w:rsidP="007A783D">
            <w:r>
              <w:t xml:space="preserve">Migrasi </w:t>
            </w:r>
            <w:r w:rsidRPr="00370A85">
              <w:rPr>
                <w:i/>
                <w:iCs/>
              </w:rPr>
              <w:t>Production</w:t>
            </w:r>
          </w:p>
        </w:tc>
        <w:tc>
          <w:tcPr>
            <w:tcW w:w="1543" w:type="dxa"/>
          </w:tcPr>
          <w:p w14:paraId="178A5704" w14:textId="77777777" w:rsidR="00C46E96" w:rsidRDefault="00C46E96" w:rsidP="007A783D">
            <w:r>
              <w:t>Provisioning Engineer 2</w:t>
            </w:r>
          </w:p>
        </w:tc>
        <w:tc>
          <w:tcPr>
            <w:tcW w:w="1630" w:type="dxa"/>
          </w:tcPr>
          <w:p w14:paraId="3138DFFD" w14:textId="77777777" w:rsidR="00C46E96" w:rsidRDefault="00C46E96" w:rsidP="007A783D">
            <w:r>
              <w:t>Outsource</w:t>
            </w:r>
          </w:p>
        </w:tc>
        <w:tc>
          <w:tcPr>
            <w:tcW w:w="1643" w:type="dxa"/>
          </w:tcPr>
          <w:p w14:paraId="6DF5B4D7" w14:textId="77777777" w:rsidR="00C46E96" w:rsidRDefault="00C46E96" w:rsidP="007A783D">
            <w:r>
              <w:t>Tidak Sesuai</w:t>
            </w:r>
          </w:p>
        </w:tc>
        <w:tc>
          <w:tcPr>
            <w:tcW w:w="1408" w:type="dxa"/>
          </w:tcPr>
          <w:p w14:paraId="06278456" w14:textId="77777777" w:rsidR="00C46E96" w:rsidRDefault="00C46E96" w:rsidP="007A783D">
            <w:r>
              <w:t>0,011</w:t>
            </w:r>
          </w:p>
        </w:tc>
      </w:tr>
      <w:tr w:rsidR="00C46E96" w14:paraId="0A68F9CD" w14:textId="77777777" w:rsidTr="007A783D">
        <w:tc>
          <w:tcPr>
            <w:tcW w:w="1550" w:type="dxa"/>
          </w:tcPr>
          <w:p w14:paraId="3B441CC3" w14:textId="77777777" w:rsidR="00C46E96" w:rsidRDefault="00C46E96" w:rsidP="007A783D">
            <w:r>
              <w:t>Development service BE</w:t>
            </w:r>
          </w:p>
        </w:tc>
        <w:tc>
          <w:tcPr>
            <w:tcW w:w="1543" w:type="dxa"/>
          </w:tcPr>
          <w:p w14:paraId="3F102A26" w14:textId="77777777" w:rsidR="00C46E96" w:rsidRDefault="00C46E96" w:rsidP="007A783D">
            <w:r>
              <w:t>BE Dev 2</w:t>
            </w:r>
          </w:p>
        </w:tc>
        <w:tc>
          <w:tcPr>
            <w:tcW w:w="1630" w:type="dxa"/>
          </w:tcPr>
          <w:p w14:paraId="6A2DCE51" w14:textId="77777777" w:rsidR="00C46E96" w:rsidRDefault="00C46E96" w:rsidP="007A783D">
            <w:r>
              <w:t>BE Dev 2</w:t>
            </w:r>
          </w:p>
        </w:tc>
        <w:tc>
          <w:tcPr>
            <w:tcW w:w="1643" w:type="dxa"/>
          </w:tcPr>
          <w:p w14:paraId="7A50E372" w14:textId="77777777" w:rsidR="00C46E96" w:rsidRDefault="00C46E96" w:rsidP="007A783D">
            <w:r>
              <w:t>Sesuai</w:t>
            </w:r>
          </w:p>
        </w:tc>
        <w:tc>
          <w:tcPr>
            <w:tcW w:w="1408" w:type="dxa"/>
          </w:tcPr>
          <w:p w14:paraId="0C328D72" w14:textId="77777777" w:rsidR="00C46E96" w:rsidRDefault="00C46E96" w:rsidP="007A783D">
            <w:r>
              <w:t>0,009</w:t>
            </w:r>
          </w:p>
        </w:tc>
      </w:tr>
      <w:tr w:rsidR="00C46E96" w14:paraId="439CB708" w14:textId="77777777" w:rsidTr="007A783D">
        <w:tc>
          <w:tcPr>
            <w:tcW w:w="1550" w:type="dxa"/>
          </w:tcPr>
          <w:p w14:paraId="7843E777" w14:textId="77777777" w:rsidR="00C46E96" w:rsidRDefault="00C46E96" w:rsidP="007A783D">
            <w:r>
              <w:t>Development FE View</w:t>
            </w:r>
          </w:p>
        </w:tc>
        <w:tc>
          <w:tcPr>
            <w:tcW w:w="1543" w:type="dxa"/>
          </w:tcPr>
          <w:p w14:paraId="6013B0B2" w14:textId="77777777" w:rsidR="00C46E96" w:rsidRDefault="00C46E96" w:rsidP="007A783D">
            <w:r>
              <w:t>FE Dev 2</w:t>
            </w:r>
          </w:p>
        </w:tc>
        <w:tc>
          <w:tcPr>
            <w:tcW w:w="1630" w:type="dxa"/>
          </w:tcPr>
          <w:p w14:paraId="6E6E8F3A" w14:textId="77777777" w:rsidR="00C46E96" w:rsidRDefault="00C46E96" w:rsidP="007A783D">
            <w:r>
              <w:t>FE Dev 2</w:t>
            </w:r>
          </w:p>
        </w:tc>
        <w:tc>
          <w:tcPr>
            <w:tcW w:w="1643" w:type="dxa"/>
          </w:tcPr>
          <w:p w14:paraId="227999DC" w14:textId="77777777" w:rsidR="00C46E96" w:rsidRDefault="00C46E96" w:rsidP="007A783D">
            <w:r>
              <w:t>Sesuai</w:t>
            </w:r>
          </w:p>
        </w:tc>
        <w:tc>
          <w:tcPr>
            <w:tcW w:w="1408" w:type="dxa"/>
          </w:tcPr>
          <w:p w14:paraId="2E105514" w14:textId="77777777" w:rsidR="00C46E96" w:rsidRDefault="00C46E96" w:rsidP="007A783D">
            <w:r>
              <w:t>0,006</w:t>
            </w:r>
          </w:p>
        </w:tc>
      </w:tr>
      <w:tr w:rsidR="00C46E96" w14:paraId="1B0B5E8D" w14:textId="77777777" w:rsidTr="007A783D">
        <w:tc>
          <w:tcPr>
            <w:tcW w:w="1550" w:type="dxa"/>
          </w:tcPr>
          <w:p w14:paraId="6E2694C8" w14:textId="77777777" w:rsidR="00C46E96" w:rsidRDefault="00C46E96" w:rsidP="007A783D">
            <w:r>
              <w:t xml:space="preserve">Integrasi </w:t>
            </w:r>
            <w:r w:rsidRPr="00370A85">
              <w:rPr>
                <w:i/>
                <w:iCs/>
              </w:rPr>
              <w:t>Biller</w:t>
            </w:r>
          </w:p>
        </w:tc>
        <w:tc>
          <w:tcPr>
            <w:tcW w:w="1543" w:type="dxa"/>
          </w:tcPr>
          <w:p w14:paraId="5926A58E" w14:textId="77777777" w:rsidR="00C46E96" w:rsidRDefault="00C46E96" w:rsidP="007A783D">
            <w:r>
              <w:t>SI Eng 3</w:t>
            </w:r>
          </w:p>
        </w:tc>
        <w:tc>
          <w:tcPr>
            <w:tcW w:w="1630" w:type="dxa"/>
          </w:tcPr>
          <w:p w14:paraId="3AAA1DD1" w14:textId="77777777" w:rsidR="00C46E96" w:rsidRDefault="00C46E96" w:rsidP="007A783D">
            <w:r>
              <w:t>SI Eng 1</w:t>
            </w:r>
          </w:p>
        </w:tc>
        <w:tc>
          <w:tcPr>
            <w:tcW w:w="1643" w:type="dxa"/>
          </w:tcPr>
          <w:p w14:paraId="2B469D9D" w14:textId="77777777" w:rsidR="00C46E96" w:rsidRDefault="00C46E96" w:rsidP="007A783D">
            <w:r w:rsidRPr="00485938">
              <w:t>Tidak Sesuai</w:t>
            </w:r>
          </w:p>
        </w:tc>
        <w:tc>
          <w:tcPr>
            <w:tcW w:w="1408" w:type="dxa"/>
          </w:tcPr>
          <w:p w14:paraId="4F195CD6" w14:textId="77777777" w:rsidR="00C46E96" w:rsidRDefault="00C46E96" w:rsidP="007A783D">
            <w:r>
              <w:t>0,013</w:t>
            </w:r>
          </w:p>
        </w:tc>
      </w:tr>
      <w:tr w:rsidR="00C46E96" w14:paraId="7A0A7428" w14:textId="77777777" w:rsidTr="007A783D">
        <w:tc>
          <w:tcPr>
            <w:tcW w:w="1550" w:type="dxa"/>
          </w:tcPr>
          <w:p w14:paraId="1E3714C7" w14:textId="77777777" w:rsidR="00C46E96" w:rsidRDefault="00C46E96" w:rsidP="007A783D">
            <w:r>
              <w:t xml:space="preserve">Integrasi </w:t>
            </w:r>
            <w:r w:rsidRPr="00370A85">
              <w:rPr>
                <w:i/>
                <w:iCs/>
              </w:rPr>
              <w:t>Channel</w:t>
            </w:r>
          </w:p>
        </w:tc>
        <w:tc>
          <w:tcPr>
            <w:tcW w:w="1543" w:type="dxa"/>
          </w:tcPr>
          <w:p w14:paraId="4224C9B2" w14:textId="77777777" w:rsidR="00C46E96" w:rsidRDefault="00C46E96" w:rsidP="007A783D">
            <w:r>
              <w:t>SI Eng 3</w:t>
            </w:r>
          </w:p>
        </w:tc>
        <w:tc>
          <w:tcPr>
            <w:tcW w:w="1630" w:type="dxa"/>
          </w:tcPr>
          <w:p w14:paraId="185A7C5F" w14:textId="77777777" w:rsidR="00C46E96" w:rsidRDefault="00C46E96" w:rsidP="007A783D">
            <w:r>
              <w:t>SI Eng 1</w:t>
            </w:r>
          </w:p>
        </w:tc>
        <w:tc>
          <w:tcPr>
            <w:tcW w:w="1643" w:type="dxa"/>
          </w:tcPr>
          <w:p w14:paraId="6261FFA8" w14:textId="77777777" w:rsidR="00C46E96" w:rsidRDefault="00C46E96" w:rsidP="007A783D">
            <w:r w:rsidRPr="00485938">
              <w:t>Tidak Sesuai</w:t>
            </w:r>
          </w:p>
        </w:tc>
        <w:tc>
          <w:tcPr>
            <w:tcW w:w="1408" w:type="dxa"/>
          </w:tcPr>
          <w:p w14:paraId="6499C43E" w14:textId="77777777" w:rsidR="00C46E96" w:rsidRDefault="00C46E96" w:rsidP="007A783D">
            <w:r>
              <w:t>0,012</w:t>
            </w:r>
          </w:p>
        </w:tc>
      </w:tr>
      <w:tr w:rsidR="00C46E96" w14:paraId="6BF1DA33" w14:textId="77777777" w:rsidTr="007A783D">
        <w:tc>
          <w:tcPr>
            <w:tcW w:w="1550" w:type="dxa"/>
          </w:tcPr>
          <w:p w14:paraId="7E172979" w14:textId="77777777" w:rsidR="00C46E96" w:rsidRDefault="00C46E96" w:rsidP="007A783D">
            <w:r>
              <w:t>SQA</w:t>
            </w:r>
          </w:p>
        </w:tc>
        <w:tc>
          <w:tcPr>
            <w:tcW w:w="1543" w:type="dxa"/>
          </w:tcPr>
          <w:p w14:paraId="599F0C67" w14:textId="77777777" w:rsidR="00C46E96" w:rsidRDefault="00C46E96" w:rsidP="007A783D">
            <w:r>
              <w:t>QA 2</w:t>
            </w:r>
          </w:p>
        </w:tc>
        <w:tc>
          <w:tcPr>
            <w:tcW w:w="1630" w:type="dxa"/>
          </w:tcPr>
          <w:p w14:paraId="45ABB897" w14:textId="77777777" w:rsidR="00C46E96" w:rsidRDefault="00C46E96" w:rsidP="007A783D">
            <w:r>
              <w:t>QA 2</w:t>
            </w:r>
          </w:p>
        </w:tc>
        <w:tc>
          <w:tcPr>
            <w:tcW w:w="1643" w:type="dxa"/>
          </w:tcPr>
          <w:p w14:paraId="67D54548" w14:textId="77777777" w:rsidR="00C46E96" w:rsidRDefault="00C46E96" w:rsidP="007A783D">
            <w:r>
              <w:t>Sesuai</w:t>
            </w:r>
          </w:p>
        </w:tc>
        <w:tc>
          <w:tcPr>
            <w:tcW w:w="1408" w:type="dxa"/>
          </w:tcPr>
          <w:p w14:paraId="7BCFBF7B" w14:textId="77777777" w:rsidR="00C46E96" w:rsidRDefault="00C46E96" w:rsidP="007A783D">
            <w:r>
              <w:t>0,002</w:t>
            </w:r>
          </w:p>
        </w:tc>
      </w:tr>
      <w:tr w:rsidR="00C46E96" w14:paraId="71E17985" w14:textId="77777777" w:rsidTr="007A783D">
        <w:tc>
          <w:tcPr>
            <w:tcW w:w="1550" w:type="dxa"/>
          </w:tcPr>
          <w:p w14:paraId="384CD4EF" w14:textId="77777777" w:rsidR="00C46E96" w:rsidRDefault="00C46E96" w:rsidP="007A783D">
            <w:r w:rsidRPr="00370A85">
              <w:rPr>
                <w:i/>
                <w:iCs/>
              </w:rPr>
              <w:t>Development</w:t>
            </w:r>
            <w:r>
              <w:t xml:space="preserve"> adapter</w:t>
            </w:r>
          </w:p>
        </w:tc>
        <w:tc>
          <w:tcPr>
            <w:tcW w:w="1543" w:type="dxa"/>
          </w:tcPr>
          <w:p w14:paraId="769198C8" w14:textId="77777777" w:rsidR="00C46E96" w:rsidRDefault="00C46E96" w:rsidP="007A783D">
            <w:r>
              <w:t>BE Dev 2</w:t>
            </w:r>
          </w:p>
        </w:tc>
        <w:tc>
          <w:tcPr>
            <w:tcW w:w="1630" w:type="dxa"/>
          </w:tcPr>
          <w:p w14:paraId="4A9F2731" w14:textId="77777777" w:rsidR="00C46E96" w:rsidRDefault="00C46E96" w:rsidP="007A783D">
            <w:r>
              <w:t>Outsource</w:t>
            </w:r>
          </w:p>
        </w:tc>
        <w:tc>
          <w:tcPr>
            <w:tcW w:w="1643" w:type="dxa"/>
          </w:tcPr>
          <w:p w14:paraId="56AF6A6D" w14:textId="77777777" w:rsidR="00C46E96" w:rsidRDefault="00C46E96" w:rsidP="007A783D">
            <w:r>
              <w:t>Tidak Sesuai</w:t>
            </w:r>
          </w:p>
        </w:tc>
        <w:tc>
          <w:tcPr>
            <w:tcW w:w="1408" w:type="dxa"/>
          </w:tcPr>
          <w:p w14:paraId="2292B975" w14:textId="77777777" w:rsidR="00C46E96" w:rsidRDefault="00C46E96" w:rsidP="007A783D">
            <w:r>
              <w:t>0,005</w:t>
            </w:r>
          </w:p>
        </w:tc>
      </w:tr>
    </w:tbl>
    <w:p w14:paraId="6B6886F2" w14:textId="4B31A2DE" w:rsidR="003649F0" w:rsidDel="001F4E6B" w:rsidRDefault="003649F0">
      <w:pPr>
        <w:rPr>
          <w:del w:id="4520" w:author="Ilham Nur Pratama" w:date="2023-05-21T22:24:00Z"/>
        </w:rPr>
      </w:pPr>
    </w:p>
    <w:p w14:paraId="628759CA" w14:textId="7BCA81E4" w:rsidR="001F4E6B" w:rsidRDefault="001F4E6B">
      <w:pPr>
        <w:spacing w:line="259" w:lineRule="auto"/>
        <w:jc w:val="left"/>
        <w:rPr>
          <w:ins w:id="4521" w:author="Ilham Nur Pratama" w:date="2023-05-21T22:24:00Z"/>
        </w:rPr>
      </w:pPr>
      <w:ins w:id="4522" w:author="Ilham Nur Pratama" w:date="2023-05-21T22:24:00Z">
        <w:r>
          <w:br w:type="page"/>
        </w:r>
      </w:ins>
    </w:p>
    <w:p w14:paraId="22E605EF" w14:textId="77777777" w:rsidR="00D15068" w:rsidRDefault="00D15068" w:rsidP="00D15068">
      <w:pPr>
        <w:ind w:left="720"/>
      </w:pPr>
    </w:p>
    <w:p w14:paraId="7D8C8454" w14:textId="117912B8" w:rsidR="00D15068" w:rsidRDefault="00D15068" w:rsidP="00EE5E34">
      <w:pPr>
        <w:pStyle w:val="Caption"/>
      </w:pPr>
      <w:bookmarkStart w:id="4523" w:name="_Ref130648086"/>
      <w:bookmarkStart w:id="4524" w:name="_Toc135601581"/>
      <w:r>
        <w:t xml:space="preserve">Tabel </w:t>
      </w:r>
      <w:ins w:id="4525"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526"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527" w:author="Ilham Nur Pratama" w:date="2023-05-24T22:54:00Z">
        <w:r w:rsidR="000D26C4">
          <w:rPr>
            <w:noProof/>
          </w:rPr>
          <w:t>47</w:t>
        </w:r>
      </w:ins>
      <w:ins w:id="4528" w:author="Ilham Nur Pratama" w:date="2023-05-21T22:40:00Z">
        <w:r w:rsidR="00985B1D">
          <w:fldChar w:fldCharType="end"/>
        </w:r>
      </w:ins>
      <w:ins w:id="4529" w:author="ilham.nur@office.ui.ac.id" w:date="2023-03-28T20:25:00Z">
        <w:del w:id="4530" w:author="Ilham Nur Pratama" w:date="2023-05-16T21:59:00Z">
          <w:r w:rsidR="005B668B" w:rsidDel="00F848CE">
            <w:fldChar w:fldCharType="begin"/>
          </w:r>
          <w:r w:rsidR="005B668B" w:rsidDel="00F848CE">
            <w:delInstrText xml:space="preserve"> STYLEREF 1 \s </w:delInstrText>
          </w:r>
        </w:del>
      </w:ins>
      <w:del w:id="4531" w:author="Ilham Nur Pratama" w:date="2023-05-16T21:59:00Z">
        <w:r w:rsidR="005B668B" w:rsidDel="00F848CE">
          <w:fldChar w:fldCharType="separate"/>
        </w:r>
        <w:r w:rsidR="00B57DB5" w:rsidDel="00F848CE">
          <w:rPr>
            <w:noProof/>
          </w:rPr>
          <w:delText>3</w:delText>
        </w:r>
      </w:del>
      <w:ins w:id="4532" w:author="ilham.nur@office.ui.ac.id" w:date="2023-03-28T20:25:00Z">
        <w:del w:id="4533"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534" w:author="Ilham Nur Pratama" w:date="2023-05-16T21:59:00Z">
        <w:r w:rsidR="005A58B4">
          <w:fldChar w:fldCharType="separate"/>
        </w:r>
      </w:del>
      <w:ins w:id="4535" w:author="ilham.nur@office.ui.ac.id" w:date="2023-03-28T20:25:00Z">
        <w:del w:id="4536" w:author="Ilham Nur Pratama" w:date="2023-05-16T21:59:00Z">
          <w:r w:rsidR="005B668B" w:rsidDel="00F848CE">
            <w:fldChar w:fldCharType="end"/>
          </w:r>
        </w:del>
      </w:ins>
      <w:del w:id="4537"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1</w:delText>
        </w:r>
        <w:r w:rsidR="00B1186E" w:rsidDel="005B668B">
          <w:fldChar w:fldCharType="end"/>
        </w:r>
      </w:del>
      <w:bookmarkEnd w:id="4523"/>
      <w:r>
        <w:t xml:space="preserve"> Simulasi skenario 3:</w:t>
      </w:r>
      <w:r w:rsidRPr="00827D62">
        <w:rPr>
          <w:i/>
        </w:rPr>
        <w:t xml:space="preserve"> </w:t>
      </w:r>
      <w:r>
        <w:rPr>
          <w:i/>
        </w:rPr>
        <w:t xml:space="preserve">Deliverables </w:t>
      </w:r>
      <w:r>
        <w:t>sedikit</w:t>
      </w:r>
      <w:r>
        <w:rPr>
          <w:i/>
        </w:rPr>
        <w:t xml:space="preserve">, </w:t>
      </w:r>
      <w:r>
        <w:t>tingkat kesulitan tinggi</w:t>
      </w:r>
      <w:r w:rsidR="00154319">
        <w:t xml:space="preserve"> setelah optimasi</w:t>
      </w:r>
      <w:bookmarkEnd w:id="4524"/>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D15068" w14:paraId="3FA3EA64" w14:textId="77777777" w:rsidTr="00F702DE">
        <w:tc>
          <w:tcPr>
            <w:tcW w:w="1552" w:type="dxa"/>
          </w:tcPr>
          <w:p w14:paraId="12BD8494" w14:textId="77777777" w:rsidR="00D15068" w:rsidRPr="00370A85" w:rsidRDefault="00D15068" w:rsidP="00F702DE">
            <w:pPr>
              <w:rPr>
                <w:b/>
                <w:bCs/>
              </w:rPr>
            </w:pPr>
            <w:r w:rsidRPr="00370A85">
              <w:rPr>
                <w:b/>
                <w:bCs/>
              </w:rPr>
              <w:t>Nama Pekerjaan</w:t>
            </w:r>
          </w:p>
        </w:tc>
        <w:tc>
          <w:tcPr>
            <w:tcW w:w="1548" w:type="dxa"/>
          </w:tcPr>
          <w:p w14:paraId="0B93D133" w14:textId="77777777" w:rsidR="00D15068" w:rsidRPr="00370A85" w:rsidRDefault="00D15068" w:rsidP="00F702DE">
            <w:pPr>
              <w:rPr>
                <w:b/>
                <w:bCs/>
              </w:rPr>
            </w:pPr>
            <w:r w:rsidRPr="00370A85">
              <w:rPr>
                <w:b/>
                <w:bCs/>
              </w:rPr>
              <w:t>Idetifikasi Pakar</w:t>
            </w:r>
          </w:p>
        </w:tc>
        <w:tc>
          <w:tcPr>
            <w:tcW w:w="1593" w:type="dxa"/>
          </w:tcPr>
          <w:p w14:paraId="40CD442E" w14:textId="77777777" w:rsidR="00D15068" w:rsidRPr="00370A85" w:rsidRDefault="00D15068" w:rsidP="00F702DE">
            <w:pPr>
              <w:rPr>
                <w:b/>
                <w:bCs/>
              </w:rPr>
            </w:pPr>
            <w:r w:rsidRPr="00370A85">
              <w:rPr>
                <w:b/>
                <w:bCs/>
              </w:rPr>
              <w:t>Identifikasi Sistem</w:t>
            </w:r>
          </w:p>
        </w:tc>
        <w:tc>
          <w:tcPr>
            <w:tcW w:w="1648" w:type="dxa"/>
          </w:tcPr>
          <w:p w14:paraId="1DBD6A76" w14:textId="77777777" w:rsidR="00D15068" w:rsidRPr="00370A85" w:rsidRDefault="00D15068" w:rsidP="00F702DE">
            <w:pPr>
              <w:rPr>
                <w:b/>
                <w:bCs/>
              </w:rPr>
            </w:pPr>
            <w:r w:rsidRPr="00370A85">
              <w:rPr>
                <w:b/>
                <w:bCs/>
              </w:rPr>
              <w:t>Sesuai/Tidak Sesuai</w:t>
            </w:r>
          </w:p>
        </w:tc>
        <w:tc>
          <w:tcPr>
            <w:tcW w:w="1433" w:type="dxa"/>
          </w:tcPr>
          <w:p w14:paraId="06A9EADE" w14:textId="77777777" w:rsidR="00D15068" w:rsidRPr="00370A85" w:rsidRDefault="00D15068" w:rsidP="00F702DE">
            <w:pPr>
              <w:rPr>
                <w:b/>
                <w:bCs/>
              </w:rPr>
            </w:pPr>
            <w:r w:rsidRPr="00370A85">
              <w:rPr>
                <w:b/>
                <w:bCs/>
              </w:rPr>
              <w:t>Waktu Proses</w:t>
            </w:r>
          </w:p>
        </w:tc>
      </w:tr>
      <w:tr w:rsidR="00D15068" w14:paraId="19AAD4F0" w14:textId="77777777" w:rsidTr="00F702DE">
        <w:tc>
          <w:tcPr>
            <w:tcW w:w="1552" w:type="dxa"/>
          </w:tcPr>
          <w:p w14:paraId="0E63CA75" w14:textId="2F70EF8D" w:rsidR="00D15068" w:rsidRPr="00F702DE" w:rsidRDefault="00D15068" w:rsidP="00F702DE">
            <w:pPr>
              <w:rPr>
                <w:i/>
                <w:iCs/>
              </w:rPr>
            </w:pPr>
            <w:r w:rsidRPr="00F702DE">
              <w:rPr>
                <w:i/>
                <w:iCs/>
              </w:rPr>
              <w:t xml:space="preserve">Planning </w:t>
            </w:r>
            <w:r w:rsidR="00264CC2">
              <w:rPr>
                <w:i/>
                <w:iCs/>
              </w:rPr>
              <w:t>Adapter</w:t>
            </w:r>
          </w:p>
        </w:tc>
        <w:tc>
          <w:tcPr>
            <w:tcW w:w="1548" w:type="dxa"/>
          </w:tcPr>
          <w:p w14:paraId="255AB2F6" w14:textId="77777777" w:rsidR="00D15068" w:rsidRDefault="00D15068" w:rsidP="00F702DE">
            <w:r>
              <w:t>BE Dev 1</w:t>
            </w:r>
          </w:p>
        </w:tc>
        <w:tc>
          <w:tcPr>
            <w:tcW w:w="1593" w:type="dxa"/>
          </w:tcPr>
          <w:p w14:paraId="239053A5" w14:textId="2A62578D" w:rsidR="00D15068" w:rsidRDefault="00264CC2" w:rsidP="00F702DE">
            <w:r>
              <w:t>BE Dev 1</w:t>
            </w:r>
          </w:p>
        </w:tc>
        <w:tc>
          <w:tcPr>
            <w:tcW w:w="1648" w:type="dxa"/>
          </w:tcPr>
          <w:p w14:paraId="72E5B755" w14:textId="1128270F" w:rsidR="00D15068" w:rsidRDefault="00264CC2" w:rsidP="00F702DE">
            <w:r>
              <w:t>Sesuai</w:t>
            </w:r>
          </w:p>
        </w:tc>
        <w:tc>
          <w:tcPr>
            <w:tcW w:w="1433" w:type="dxa"/>
          </w:tcPr>
          <w:p w14:paraId="71B72246" w14:textId="6545A853" w:rsidR="00D15068" w:rsidRDefault="00264CC2" w:rsidP="00F702DE">
            <w:r>
              <w:t>0,013</w:t>
            </w:r>
          </w:p>
        </w:tc>
      </w:tr>
      <w:tr w:rsidR="00D15068" w14:paraId="155AF46A" w14:textId="77777777" w:rsidTr="00F702DE">
        <w:tc>
          <w:tcPr>
            <w:tcW w:w="1552" w:type="dxa"/>
          </w:tcPr>
          <w:p w14:paraId="49B7B841" w14:textId="77777777" w:rsidR="00D15068" w:rsidRPr="00F702DE" w:rsidRDefault="00D15068" w:rsidP="00F702DE">
            <w:pPr>
              <w:rPr>
                <w:i/>
                <w:iCs/>
              </w:rPr>
            </w:pPr>
            <w:r w:rsidRPr="00F702DE">
              <w:rPr>
                <w:i/>
                <w:iCs/>
              </w:rPr>
              <w:t>Project Planning</w:t>
            </w:r>
          </w:p>
        </w:tc>
        <w:tc>
          <w:tcPr>
            <w:tcW w:w="1548" w:type="dxa"/>
          </w:tcPr>
          <w:p w14:paraId="282470E1" w14:textId="77777777" w:rsidR="00D15068" w:rsidRDefault="00D15068" w:rsidP="00F702DE">
            <w:r>
              <w:t>PM 1</w:t>
            </w:r>
          </w:p>
        </w:tc>
        <w:tc>
          <w:tcPr>
            <w:tcW w:w="1593" w:type="dxa"/>
          </w:tcPr>
          <w:p w14:paraId="190B245C" w14:textId="46C7E202" w:rsidR="00D15068" w:rsidRDefault="003315C1" w:rsidP="00F702DE">
            <w:r>
              <w:t>PM 1</w:t>
            </w:r>
          </w:p>
        </w:tc>
        <w:tc>
          <w:tcPr>
            <w:tcW w:w="1648" w:type="dxa"/>
          </w:tcPr>
          <w:p w14:paraId="5B7E8EE0" w14:textId="69E902D8" w:rsidR="00D15068" w:rsidRDefault="003315C1" w:rsidP="00F702DE">
            <w:r>
              <w:t>Sesuai</w:t>
            </w:r>
          </w:p>
        </w:tc>
        <w:tc>
          <w:tcPr>
            <w:tcW w:w="1433" w:type="dxa"/>
          </w:tcPr>
          <w:p w14:paraId="213BFCB8" w14:textId="732EBFAD" w:rsidR="00D15068" w:rsidRDefault="003315C1" w:rsidP="00F702DE">
            <w:r>
              <w:t>0,002</w:t>
            </w:r>
          </w:p>
        </w:tc>
      </w:tr>
      <w:tr w:rsidR="00D15068" w14:paraId="6B0FB887" w14:textId="77777777" w:rsidTr="00F702DE">
        <w:tc>
          <w:tcPr>
            <w:tcW w:w="1552" w:type="dxa"/>
          </w:tcPr>
          <w:p w14:paraId="5D5F4A9E" w14:textId="77777777" w:rsidR="00D15068" w:rsidRDefault="00D15068" w:rsidP="00F702DE">
            <w:r>
              <w:t>Penambahan Parameter API</w:t>
            </w:r>
          </w:p>
        </w:tc>
        <w:tc>
          <w:tcPr>
            <w:tcW w:w="1548" w:type="dxa"/>
          </w:tcPr>
          <w:p w14:paraId="2BBE6D83" w14:textId="77777777" w:rsidR="00D15068" w:rsidRDefault="00D15068" w:rsidP="00F702DE">
            <w:r>
              <w:t>BE Dev 1</w:t>
            </w:r>
          </w:p>
        </w:tc>
        <w:tc>
          <w:tcPr>
            <w:tcW w:w="1593" w:type="dxa"/>
          </w:tcPr>
          <w:p w14:paraId="437BF376" w14:textId="69168161" w:rsidR="00D15068" w:rsidRDefault="003315C1" w:rsidP="00F702DE">
            <w:r>
              <w:t>BE Dev 1</w:t>
            </w:r>
          </w:p>
        </w:tc>
        <w:tc>
          <w:tcPr>
            <w:tcW w:w="1648" w:type="dxa"/>
          </w:tcPr>
          <w:p w14:paraId="0537CA8A" w14:textId="1E7F26C3" w:rsidR="00D15068" w:rsidRDefault="003315C1" w:rsidP="00F702DE">
            <w:r>
              <w:t>Sesuai</w:t>
            </w:r>
          </w:p>
        </w:tc>
        <w:tc>
          <w:tcPr>
            <w:tcW w:w="1433" w:type="dxa"/>
          </w:tcPr>
          <w:p w14:paraId="4861CD59" w14:textId="21DCE0EF" w:rsidR="00D15068" w:rsidRDefault="003315C1" w:rsidP="00F702DE">
            <w:r>
              <w:t>0,018</w:t>
            </w:r>
          </w:p>
        </w:tc>
      </w:tr>
      <w:tr w:rsidR="00D15068" w14:paraId="63E90493" w14:textId="77777777" w:rsidTr="00F702DE">
        <w:tc>
          <w:tcPr>
            <w:tcW w:w="1552" w:type="dxa"/>
          </w:tcPr>
          <w:p w14:paraId="55271425" w14:textId="77777777" w:rsidR="00D15068" w:rsidRDefault="00D15068" w:rsidP="00F702DE">
            <w:r>
              <w:t xml:space="preserve">Migrasi </w:t>
            </w:r>
            <w:r w:rsidRPr="00370A85">
              <w:rPr>
                <w:i/>
                <w:iCs/>
              </w:rPr>
              <w:t>Production</w:t>
            </w:r>
          </w:p>
        </w:tc>
        <w:tc>
          <w:tcPr>
            <w:tcW w:w="1548" w:type="dxa"/>
          </w:tcPr>
          <w:p w14:paraId="573CA815" w14:textId="77777777" w:rsidR="00D15068" w:rsidRDefault="00D15068" w:rsidP="00F702DE">
            <w:r>
              <w:t>Provisioning Engineer 1</w:t>
            </w:r>
          </w:p>
        </w:tc>
        <w:tc>
          <w:tcPr>
            <w:tcW w:w="1593" w:type="dxa"/>
          </w:tcPr>
          <w:p w14:paraId="4D0902E6" w14:textId="1068403A" w:rsidR="00D15068" w:rsidRDefault="00A971FB" w:rsidP="00F702DE">
            <w:r>
              <w:t>Manager Provisioning</w:t>
            </w:r>
          </w:p>
        </w:tc>
        <w:tc>
          <w:tcPr>
            <w:tcW w:w="1648" w:type="dxa"/>
          </w:tcPr>
          <w:p w14:paraId="6DC10027" w14:textId="776F179F" w:rsidR="00D15068" w:rsidRDefault="00A971FB" w:rsidP="00F702DE">
            <w:r>
              <w:t>Tidak Sesuai</w:t>
            </w:r>
          </w:p>
        </w:tc>
        <w:tc>
          <w:tcPr>
            <w:tcW w:w="1433" w:type="dxa"/>
          </w:tcPr>
          <w:p w14:paraId="202FC6C4" w14:textId="015547D3" w:rsidR="00D15068" w:rsidRDefault="00A977BF" w:rsidP="00F702DE">
            <w:r>
              <w:t>0,007</w:t>
            </w:r>
          </w:p>
        </w:tc>
      </w:tr>
      <w:tr w:rsidR="00D15068" w14:paraId="440AD179" w14:textId="77777777" w:rsidTr="00F702DE">
        <w:tc>
          <w:tcPr>
            <w:tcW w:w="1552" w:type="dxa"/>
          </w:tcPr>
          <w:p w14:paraId="7D615E28" w14:textId="77777777" w:rsidR="00D15068" w:rsidRDefault="00D15068" w:rsidP="00F702DE">
            <w:r>
              <w:t>Development service BE</w:t>
            </w:r>
          </w:p>
        </w:tc>
        <w:tc>
          <w:tcPr>
            <w:tcW w:w="1548" w:type="dxa"/>
          </w:tcPr>
          <w:p w14:paraId="1B660DCF" w14:textId="27DCBA6D" w:rsidR="00D15068" w:rsidRDefault="00D15068" w:rsidP="00F702DE">
            <w:r>
              <w:t xml:space="preserve">BE Dev </w:t>
            </w:r>
            <w:r w:rsidR="00A977BF">
              <w:t>1</w:t>
            </w:r>
          </w:p>
        </w:tc>
        <w:tc>
          <w:tcPr>
            <w:tcW w:w="1593" w:type="dxa"/>
          </w:tcPr>
          <w:p w14:paraId="352C799E" w14:textId="0AFFB729" w:rsidR="00D15068" w:rsidRDefault="00A977BF" w:rsidP="00F702DE">
            <w:r>
              <w:t>BE Dev 1</w:t>
            </w:r>
          </w:p>
        </w:tc>
        <w:tc>
          <w:tcPr>
            <w:tcW w:w="1648" w:type="dxa"/>
          </w:tcPr>
          <w:p w14:paraId="06427DD1" w14:textId="442B6796" w:rsidR="00D15068" w:rsidRDefault="00A977BF" w:rsidP="00F702DE">
            <w:r>
              <w:t>Sesuai</w:t>
            </w:r>
          </w:p>
        </w:tc>
        <w:tc>
          <w:tcPr>
            <w:tcW w:w="1433" w:type="dxa"/>
          </w:tcPr>
          <w:p w14:paraId="3FE15F1E" w14:textId="1F4142FC" w:rsidR="00D15068" w:rsidRDefault="00A977BF" w:rsidP="00F702DE">
            <w:r>
              <w:t>0,009</w:t>
            </w:r>
          </w:p>
        </w:tc>
      </w:tr>
      <w:tr w:rsidR="00D15068" w14:paraId="0A82388C" w14:textId="77777777" w:rsidTr="00F702DE">
        <w:tc>
          <w:tcPr>
            <w:tcW w:w="1552" w:type="dxa"/>
          </w:tcPr>
          <w:p w14:paraId="6E12E50C" w14:textId="77777777" w:rsidR="00D15068" w:rsidRDefault="00D15068" w:rsidP="00F702DE">
            <w:r>
              <w:t>Development FE View</w:t>
            </w:r>
          </w:p>
        </w:tc>
        <w:tc>
          <w:tcPr>
            <w:tcW w:w="1548" w:type="dxa"/>
          </w:tcPr>
          <w:p w14:paraId="65E9F23F" w14:textId="77777777" w:rsidR="00D15068" w:rsidRDefault="00D15068" w:rsidP="00F702DE">
            <w:r>
              <w:t>FE Dev 1</w:t>
            </w:r>
          </w:p>
        </w:tc>
        <w:tc>
          <w:tcPr>
            <w:tcW w:w="1593" w:type="dxa"/>
          </w:tcPr>
          <w:p w14:paraId="5AFF4283" w14:textId="1CD05109" w:rsidR="00D15068" w:rsidRDefault="00395891" w:rsidP="00F702DE">
            <w:r>
              <w:t>FE Dev 1</w:t>
            </w:r>
          </w:p>
        </w:tc>
        <w:tc>
          <w:tcPr>
            <w:tcW w:w="1648" w:type="dxa"/>
          </w:tcPr>
          <w:p w14:paraId="0DA77D73" w14:textId="0F1A1907" w:rsidR="00D15068" w:rsidRDefault="00395891" w:rsidP="00F702DE">
            <w:r>
              <w:t>Sesuai</w:t>
            </w:r>
          </w:p>
        </w:tc>
        <w:tc>
          <w:tcPr>
            <w:tcW w:w="1433" w:type="dxa"/>
          </w:tcPr>
          <w:p w14:paraId="6D8460CB" w14:textId="26CD38C9" w:rsidR="00D15068" w:rsidRDefault="00C440F1" w:rsidP="00F702DE">
            <w:r>
              <w:t>0,004</w:t>
            </w:r>
          </w:p>
        </w:tc>
      </w:tr>
      <w:tr w:rsidR="00D15068" w14:paraId="23827AF9" w14:textId="77777777" w:rsidTr="00F702DE">
        <w:tc>
          <w:tcPr>
            <w:tcW w:w="1552" w:type="dxa"/>
          </w:tcPr>
          <w:p w14:paraId="40BFFC72" w14:textId="77777777" w:rsidR="00D15068" w:rsidRDefault="00D15068" w:rsidP="00F702DE">
            <w:r>
              <w:t xml:space="preserve">Integrasi </w:t>
            </w:r>
            <w:r w:rsidRPr="00370A85">
              <w:rPr>
                <w:i/>
                <w:iCs/>
              </w:rPr>
              <w:t>Biller</w:t>
            </w:r>
          </w:p>
        </w:tc>
        <w:tc>
          <w:tcPr>
            <w:tcW w:w="1548" w:type="dxa"/>
          </w:tcPr>
          <w:p w14:paraId="204473FD" w14:textId="77777777" w:rsidR="00D15068" w:rsidRDefault="00D15068" w:rsidP="00F702DE">
            <w:r>
              <w:t>SI Eng 1</w:t>
            </w:r>
          </w:p>
        </w:tc>
        <w:tc>
          <w:tcPr>
            <w:tcW w:w="1593" w:type="dxa"/>
          </w:tcPr>
          <w:p w14:paraId="7D226AD4" w14:textId="25E4545B" w:rsidR="00D15068" w:rsidRDefault="00C440F1" w:rsidP="00F702DE">
            <w:r>
              <w:t>SI Eng 1</w:t>
            </w:r>
          </w:p>
        </w:tc>
        <w:tc>
          <w:tcPr>
            <w:tcW w:w="1648" w:type="dxa"/>
          </w:tcPr>
          <w:p w14:paraId="2C693084" w14:textId="72ACD389" w:rsidR="00D15068" w:rsidRDefault="00C440F1" w:rsidP="00F702DE">
            <w:r>
              <w:t>Sesuai</w:t>
            </w:r>
          </w:p>
        </w:tc>
        <w:tc>
          <w:tcPr>
            <w:tcW w:w="1433" w:type="dxa"/>
          </w:tcPr>
          <w:p w14:paraId="5A770833" w14:textId="132670DE" w:rsidR="00D15068" w:rsidRDefault="00BD4015" w:rsidP="00F702DE">
            <w:r>
              <w:t>0,015</w:t>
            </w:r>
          </w:p>
        </w:tc>
      </w:tr>
      <w:tr w:rsidR="00D15068" w14:paraId="64DBD1F9" w14:textId="77777777" w:rsidTr="00F702DE">
        <w:tc>
          <w:tcPr>
            <w:tcW w:w="1552" w:type="dxa"/>
          </w:tcPr>
          <w:p w14:paraId="5FB47241" w14:textId="77777777" w:rsidR="00D15068" w:rsidRDefault="00D15068" w:rsidP="00F702DE">
            <w:r>
              <w:t xml:space="preserve">Integrasi </w:t>
            </w:r>
            <w:r w:rsidRPr="00370A85">
              <w:rPr>
                <w:i/>
                <w:iCs/>
              </w:rPr>
              <w:t>Channel</w:t>
            </w:r>
          </w:p>
        </w:tc>
        <w:tc>
          <w:tcPr>
            <w:tcW w:w="1548" w:type="dxa"/>
          </w:tcPr>
          <w:p w14:paraId="2890129D" w14:textId="77777777" w:rsidR="00D15068" w:rsidRDefault="00D15068" w:rsidP="00F702DE">
            <w:r>
              <w:t>SI Eng 1</w:t>
            </w:r>
          </w:p>
        </w:tc>
        <w:tc>
          <w:tcPr>
            <w:tcW w:w="1593" w:type="dxa"/>
          </w:tcPr>
          <w:p w14:paraId="3A26D333" w14:textId="5A72E3CC" w:rsidR="00D15068" w:rsidRDefault="00C440F1" w:rsidP="00F702DE">
            <w:r>
              <w:t>SI Eng 1</w:t>
            </w:r>
          </w:p>
        </w:tc>
        <w:tc>
          <w:tcPr>
            <w:tcW w:w="1648" w:type="dxa"/>
          </w:tcPr>
          <w:p w14:paraId="7E810DE9" w14:textId="75F44B69" w:rsidR="00D15068" w:rsidRDefault="00C440F1" w:rsidP="00F702DE">
            <w:r>
              <w:t>Sesuai</w:t>
            </w:r>
          </w:p>
        </w:tc>
        <w:tc>
          <w:tcPr>
            <w:tcW w:w="1433" w:type="dxa"/>
          </w:tcPr>
          <w:p w14:paraId="37FFA14D" w14:textId="0E4D2B99" w:rsidR="00D15068" w:rsidRDefault="00BD4015" w:rsidP="00F702DE">
            <w:r>
              <w:t>0,016</w:t>
            </w:r>
          </w:p>
        </w:tc>
      </w:tr>
      <w:tr w:rsidR="00D15068" w14:paraId="05F85DFB" w14:textId="77777777" w:rsidTr="00F702DE">
        <w:tc>
          <w:tcPr>
            <w:tcW w:w="1552" w:type="dxa"/>
          </w:tcPr>
          <w:p w14:paraId="601336D7" w14:textId="77777777" w:rsidR="00D15068" w:rsidRDefault="00D15068" w:rsidP="00F702DE">
            <w:r>
              <w:t>SQA</w:t>
            </w:r>
          </w:p>
        </w:tc>
        <w:tc>
          <w:tcPr>
            <w:tcW w:w="1548" w:type="dxa"/>
          </w:tcPr>
          <w:p w14:paraId="5C2BB9D5" w14:textId="77777777" w:rsidR="00D15068" w:rsidRDefault="00D15068" w:rsidP="00F702DE">
            <w:r>
              <w:t>QA 1</w:t>
            </w:r>
          </w:p>
        </w:tc>
        <w:tc>
          <w:tcPr>
            <w:tcW w:w="1593" w:type="dxa"/>
          </w:tcPr>
          <w:p w14:paraId="14851785" w14:textId="2D32B20E" w:rsidR="00D15068" w:rsidRDefault="00BD4015" w:rsidP="00F702DE">
            <w:r>
              <w:t>QA 1</w:t>
            </w:r>
          </w:p>
        </w:tc>
        <w:tc>
          <w:tcPr>
            <w:tcW w:w="1648" w:type="dxa"/>
          </w:tcPr>
          <w:p w14:paraId="50E3F573" w14:textId="04776DA4" w:rsidR="00D15068" w:rsidRDefault="00BD4015" w:rsidP="00F702DE">
            <w:r>
              <w:t>Sesuai</w:t>
            </w:r>
          </w:p>
        </w:tc>
        <w:tc>
          <w:tcPr>
            <w:tcW w:w="1433" w:type="dxa"/>
          </w:tcPr>
          <w:p w14:paraId="544C1617" w14:textId="40594C66" w:rsidR="00D15068" w:rsidRDefault="00BD4015" w:rsidP="00F702DE">
            <w:r>
              <w:t>0,009</w:t>
            </w:r>
          </w:p>
        </w:tc>
      </w:tr>
      <w:tr w:rsidR="00D15068" w14:paraId="4EBB0FE8" w14:textId="77777777" w:rsidTr="00F702DE">
        <w:tc>
          <w:tcPr>
            <w:tcW w:w="1552" w:type="dxa"/>
          </w:tcPr>
          <w:p w14:paraId="243A0FB2" w14:textId="77777777" w:rsidR="00D15068" w:rsidRDefault="00D15068" w:rsidP="00F702DE">
            <w:r w:rsidRPr="00370A85">
              <w:rPr>
                <w:i/>
                <w:iCs/>
              </w:rPr>
              <w:t>Development</w:t>
            </w:r>
            <w:r>
              <w:t xml:space="preserve"> adapter</w:t>
            </w:r>
          </w:p>
        </w:tc>
        <w:tc>
          <w:tcPr>
            <w:tcW w:w="1548" w:type="dxa"/>
          </w:tcPr>
          <w:p w14:paraId="6278EB44" w14:textId="77777777" w:rsidR="00D15068" w:rsidRDefault="00D15068" w:rsidP="00F702DE">
            <w:r>
              <w:t>BE Dev 1</w:t>
            </w:r>
          </w:p>
        </w:tc>
        <w:tc>
          <w:tcPr>
            <w:tcW w:w="1593" w:type="dxa"/>
          </w:tcPr>
          <w:p w14:paraId="53E6741B" w14:textId="55307866" w:rsidR="00D15068" w:rsidRDefault="000748BC" w:rsidP="00F702DE">
            <w:r>
              <w:t>Outsource</w:t>
            </w:r>
          </w:p>
        </w:tc>
        <w:tc>
          <w:tcPr>
            <w:tcW w:w="1648" w:type="dxa"/>
          </w:tcPr>
          <w:p w14:paraId="4B0118EF" w14:textId="4D79CE88" w:rsidR="00D15068" w:rsidRDefault="00120BA5" w:rsidP="00F702DE">
            <w:r>
              <w:t>Tidak Sesuai</w:t>
            </w:r>
          </w:p>
        </w:tc>
        <w:tc>
          <w:tcPr>
            <w:tcW w:w="1433" w:type="dxa"/>
          </w:tcPr>
          <w:p w14:paraId="04265C99" w14:textId="788E1BAD" w:rsidR="00D15068" w:rsidRDefault="00120BA5" w:rsidP="00F702DE">
            <w:r>
              <w:t>0,010</w:t>
            </w:r>
          </w:p>
        </w:tc>
      </w:tr>
    </w:tbl>
    <w:p w14:paraId="795E0534" w14:textId="33B58715" w:rsidR="001F4E6B" w:rsidRDefault="001F4E6B" w:rsidP="00EE5E34">
      <w:pPr>
        <w:pStyle w:val="Caption"/>
        <w:rPr>
          <w:ins w:id="4538" w:author="Ilham Nur Pratama" w:date="2023-05-21T22:25:00Z"/>
        </w:rPr>
      </w:pPr>
    </w:p>
    <w:p w14:paraId="560BFAA8" w14:textId="77777777" w:rsidR="001F4E6B" w:rsidRDefault="001F4E6B">
      <w:pPr>
        <w:spacing w:line="259" w:lineRule="auto"/>
        <w:jc w:val="left"/>
        <w:rPr>
          <w:ins w:id="4539" w:author="Ilham Nur Pratama" w:date="2023-05-21T22:25:00Z"/>
          <w:b/>
          <w:iCs/>
          <w:sz w:val="20"/>
          <w:szCs w:val="18"/>
        </w:rPr>
      </w:pPr>
      <w:ins w:id="4540" w:author="Ilham Nur Pratama" w:date="2023-05-21T22:25:00Z">
        <w:r>
          <w:br w:type="page"/>
        </w:r>
      </w:ins>
    </w:p>
    <w:p w14:paraId="11C4531F" w14:textId="77777777" w:rsidR="00D15068" w:rsidDel="001F4E6B" w:rsidRDefault="00D15068">
      <w:pPr>
        <w:pStyle w:val="Caption"/>
        <w:rPr>
          <w:del w:id="4541" w:author="Ilham Nur Pratama" w:date="2023-05-21T22:24:00Z"/>
        </w:rPr>
        <w:pPrChange w:id="4542" w:author="Ilham Nur Pratama" w:date="2023-05-21T22:29:00Z">
          <w:pPr>
            <w:ind w:left="720"/>
          </w:pPr>
        </w:pPrChange>
      </w:pPr>
    </w:p>
    <w:p w14:paraId="26FA9880" w14:textId="0FDD8512" w:rsidR="00D15068" w:rsidRDefault="00D15068" w:rsidP="00EE5E34">
      <w:pPr>
        <w:pStyle w:val="Caption"/>
      </w:pPr>
      <w:bookmarkStart w:id="4543" w:name="_Ref130648087"/>
      <w:bookmarkStart w:id="4544" w:name="_Toc135601582"/>
      <w:r>
        <w:t xml:space="preserve">Tabel </w:t>
      </w:r>
      <w:ins w:id="4545"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546"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547" w:author="Ilham Nur Pratama" w:date="2023-05-24T22:54:00Z">
        <w:r w:rsidR="000D26C4">
          <w:rPr>
            <w:noProof/>
          </w:rPr>
          <w:t>48</w:t>
        </w:r>
      </w:ins>
      <w:ins w:id="4548" w:author="Ilham Nur Pratama" w:date="2023-05-21T22:40:00Z">
        <w:r w:rsidR="00985B1D">
          <w:fldChar w:fldCharType="end"/>
        </w:r>
      </w:ins>
      <w:ins w:id="4549" w:author="ilham.nur@office.ui.ac.id" w:date="2023-03-28T20:25:00Z">
        <w:del w:id="4550" w:author="Ilham Nur Pratama" w:date="2023-05-16T21:59:00Z">
          <w:r w:rsidR="005B668B" w:rsidDel="00F848CE">
            <w:fldChar w:fldCharType="begin"/>
          </w:r>
          <w:r w:rsidR="005B668B" w:rsidDel="00F848CE">
            <w:delInstrText xml:space="preserve"> STYLEREF 1 \s </w:delInstrText>
          </w:r>
        </w:del>
      </w:ins>
      <w:del w:id="4551" w:author="Ilham Nur Pratama" w:date="2023-05-16T21:59:00Z">
        <w:r w:rsidR="005B668B" w:rsidDel="00F848CE">
          <w:fldChar w:fldCharType="separate"/>
        </w:r>
        <w:r w:rsidR="00B57DB5" w:rsidDel="00F848CE">
          <w:rPr>
            <w:noProof/>
          </w:rPr>
          <w:delText>3</w:delText>
        </w:r>
      </w:del>
      <w:ins w:id="4552" w:author="ilham.nur@office.ui.ac.id" w:date="2023-03-28T20:25:00Z">
        <w:del w:id="4553"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554" w:author="Ilham Nur Pratama" w:date="2023-05-16T21:59:00Z">
        <w:r w:rsidR="005A58B4">
          <w:fldChar w:fldCharType="separate"/>
        </w:r>
      </w:del>
      <w:ins w:id="4555" w:author="ilham.nur@office.ui.ac.id" w:date="2023-03-28T20:25:00Z">
        <w:del w:id="4556" w:author="Ilham Nur Pratama" w:date="2023-05-16T21:59:00Z">
          <w:r w:rsidR="005B668B" w:rsidDel="00F848CE">
            <w:fldChar w:fldCharType="end"/>
          </w:r>
        </w:del>
      </w:ins>
      <w:del w:id="4557"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2</w:delText>
        </w:r>
        <w:r w:rsidR="00B1186E" w:rsidDel="005B668B">
          <w:fldChar w:fldCharType="end"/>
        </w:r>
      </w:del>
      <w:bookmarkEnd w:id="4543"/>
      <w:r>
        <w:t xml:space="preserve"> Simulasi skenario 4:</w:t>
      </w:r>
      <w:r w:rsidRPr="00827D62">
        <w:rPr>
          <w:i/>
        </w:rPr>
        <w:t xml:space="preserve"> </w:t>
      </w:r>
      <w:r>
        <w:rPr>
          <w:i/>
        </w:rPr>
        <w:t xml:space="preserve">Deliverables </w:t>
      </w:r>
      <w:r>
        <w:t>banyak</w:t>
      </w:r>
      <w:r>
        <w:rPr>
          <w:i/>
        </w:rPr>
        <w:t xml:space="preserve">, </w:t>
      </w:r>
      <w:r>
        <w:t>tingkat kesulitan tinggi</w:t>
      </w:r>
      <w:r w:rsidR="00154319">
        <w:t xml:space="preserve"> setelah optimasi</w:t>
      </w:r>
      <w:bookmarkEnd w:id="4544"/>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D15068" w14:paraId="0CB8623B" w14:textId="77777777" w:rsidTr="00F702DE">
        <w:trPr>
          <w:tblHeader/>
        </w:trPr>
        <w:tc>
          <w:tcPr>
            <w:tcW w:w="1552" w:type="dxa"/>
          </w:tcPr>
          <w:p w14:paraId="76B91CAC" w14:textId="77777777" w:rsidR="00D15068" w:rsidRPr="00370A85" w:rsidRDefault="00D15068" w:rsidP="00F702DE">
            <w:pPr>
              <w:rPr>
                <w:b/>
                <w:bCs/>
              </w:rPr>
            </w:pPr>
            <w:r w:rsidRPr="00370A85">
              <w:rPr>
                <w:b/>
                <w:bCs/>
              </w:rPr>
              <w:t>Nama Pekerjaan</w:t>
            </w:r>
          </w:p>
        </w:tc>
        <w:tc>
          <w:tcPr>
            <w:tcW w:w="1548" w:type="dxa"/>
          </w:tcPr>
          <w:p w14:paraId="368DD8D6" w14:textId="77777777" w:rsidR="00D15068" w:rsidRPr="00370A85" w:rsidRDefault="00D15068" w:rsidP="00F702DE">
            <w:pPr>
              <w:rPr>
                <w:b/>
                <w:bCs/>
              </w:rPr>
            </w:pPr>
            <w:r w:rsidRPr="00370A85">
              <w:rPr>
                <w:b/>
                <w:bCs/>
              </w:rPr>
              <w:t>Idetifikasi Pakar</w:t>
            </w:r>
          </w:p>
        </w:tc>
        <w:tc>
          <w:tcPr>
            <w:tcW w:w="1593" w:type="dxa"/>
          </w:tcPr>
          <w:p w14:paraId="7AC46860" w14:textId="77777777" w:rsidR="00D15068" w:rsidRPr="00370A85" w:rsidRDefault="00D15068" w:rsidP="00F702DE">
            <w:pPr>
              <w:rPr>
                <w:b/>
                <w:bCs/>
              </w:rPr>
            </w:pPr>
            <w:r w:rsidRPr="00370A85">
              <w:rPr>
                <w:b/>
                <w:bCs/>
              </w:rPr>
              <w:t>Identifikasi Sistem</w:t>
            </w:r>
          </w:p>
        </w:tc>
        <w:tc>
          <w:tcPr>
            <w:tcW w:w="1648" w:type="dxa"/>
          </w:tcPr>
          <w:p w14:paraId="5BE51486" w14:textId="77777777" w:rsidR="00D15068" w:rsidRPr="00370A85" w:rsidRDefault="00D15068" w:rsidP="00F702DE">
            <w:pPr>
              <w:rPr>
                <w:b/>
                <w:bCs/>
              </w:rPr>
            </w:pPr>
            <w:r w:rsidRPr="00370A85">
              <w:rPr>
                <w:b/>
                <w:bCs/>
              </w:rPr>
              <w:t>Sesuai/Tidak Sesuai</w:t>
            </w:r>
          </w:p>
        </w:tc>
        <w:tc>
          <w:tcPr>
            <w:tcW w:w="1433" w:type="dxa"/>
          </w:tcPr>
          <w:p w14:paraId="7E513703" w14:textId="77777777" w:rsidR="00D15068" w:rsidRPr="00370A85" w:rsidRDefault="00D15068" w:rsidP="00F702DE">
            <w:pPr>
              <w:rPr>
                <w:b/>
                <w:bCs/>
              </w:rPr>
            </w:pPr>
            <w:r w:rsidRPr="00370A85">
              <w:rPr>
                <w:b/>
                <w:bCs/>
              </w:rPr>
              <w:t>Waktu Proses</w:t>
            </w:r>
          </w:p>
        </w:tc>
      </w:tr>
      <w:tr w:rsidR="00D15068" w14:paraId="7D296A83" w14:textId="77777777" w:rsidTr="00F702DE">
        <w:tc>
          <w:tcPr>
            <w:tcW w:w="1552" w:type="dxa"/>
          </w:tcPr>
          <w:p w14:paraId="189D39E4" w14:textId="11F67818" w:rsidR="00D15068" w:rsidRPr="00370A85" w:rsidRDefault="00D15068" w:rsidP="00F702DE">
            <w:pPr>
              <w:rPr>
                <w:i/>
                <w:iCs/>
              </w:rPr>
            </w:pPr>
            <w:r w:rsidRPr="00370A85">
              <w:rPr>
                <w:i/>
                <w:iCs/>
              </w:rPr>
              <w:t xml:space="preserve">Planning </w:t>
            </w:r>
            <w:r w:rsidR="00120BA5">
              <w:rPr>
                <w:i/>
                <w:iCs/>
              </w:rPr>
              <w:t>Adapter</w:t>
            </w:r>
          </w:p>
        </w:tc>
        <w:tc>
          <w:tcPr>
            <w:tcW w:w="1548" w:type="dxa"/>
          </w:tcPr>
          <w:p w14:paraId="62C2AC1A" w14:textId="0F6227AD" w:rsidR="00D15068" w:rsidRDefault="00120BA5" w:rsidP="00F702DE">
            <w:r>
              <w:t>BE Dev 1</w:t>
            </w:r>
          </w:p>
        </w:tc>
        <w:tc>
          <w:tcPr>
            <w:tcW w:w="1593" w:type="dxa"/>
          </w:tcPr>
          <w:p w14:paraId="61515E33" w14:textId="24419C11" w:rsidR="00D15068" w:rsidRDefault="006E7C43" w:rsidP="00F702DE">
            <w:r>
              <w:t>BE Dev 1</w:t>
            </w:r>
          </w:p>
        </w:tc>
        <w:tc>
          <w:tcPr>
            <w:tcW w:w="1648" w:type="dxa"/>
          </w:tcPr>
          <w:p w14:paraId="0997B4EE" w14:textId="1199BBCD" w:rsidR="00D15068" w:rsidRDefault="006E7C43" w:rsidP="00F702DE">
            <w:r>
              <w:t>Sesuai</w:t>
            </w:r>
          </w:p>
        </w:tc>
        <w:tc>
          <w:tcPr>
            <w:tcW w:w="1433" w:type="dxa"/>
          </w:tcPr>
          <w:p w14:paraId="1C04BF3E" w14:textId="6B078E9D" w:rsidR="00D15068" w:rsidRDefault="006D71F6" w:rsidP="00F702DE">
            <w:r>
              <w:t>0,003</w:t>
            </w:r>
          </w:p>
        </w:tc>
      </w:tr>
      <w:tr w:rsidR="00D15068" w14:paraId="7E99AC3A" w14:textId="77777777" w:rsidTr="00F702DE">
        <w:tc>
          <w:tcPr>
            <w:tcW w:w="1552" w:type="dxa"/>
          </w:tcPr>
          <w:p w14:paraId="38E81E40" w14:textId="77777777" w:rsidR="00D15068" w:rsidRPr="00F702DE" w:rsidRDefault="00D15068" w:rsidP="00F702DE">
            <w:pPr>
              <w:rPr>
                <w:i/>
                <w:iCs/>
              </w:rPr>
            </w:pPr>
            <w:r w:rsidRPr="00F702DE">
              <w:rPr>
                <w:i/>
                <w:iCs/>
              </w:rPr>
              <w:t>Project Planning</w:t>
            </w:r>
          </w:p>
        </w:tc>
        <w:tc>
          <w:tcPr>
            <w:tcW w:w="1548" w:type="dxa"/>
          </w:tcPr>
          <w:p w14:paraId="3BDD3E10" w14:textId="77777777" w:rsidR="00D15068" w:rsidRPr="00DB0DE0" w:rsidRDefault="00D15068" w:rsidP="00F702DE">
            <w:r w:rsidRPr="00F702DE">
              <w:t>PM 1</w:t>
            </w:r>
          </w:p>
        </w:tc>
        <w:tc>
          <w:tcPr>
            <w:tcW w:w="1593" w:type="dxa"/>
          </w:tcPr>
          <w:p w14:paraId="31A2CA39" w14:textId="6B123B8F" w:rsidR="00D15068" w:rsidRDefault="006D71F6" w:rsidP="00F702DE">
            <w:r>
              <w:t>PM 1</w:t>
            </w:r>
          </w:p>
        </w:tc>
        <w:tc>
          <w:tcPr>
            <w:tcW w:w="1648" w:type="dxa"/>
          </w:tcPr>
          <w:p w14:paraId="4D34C173" w14:textId="0281719F" w:rsidR="00D15068" w:rsidRDefault="006D71F6" w:rsidP="00F702DE">
            <w:r>
              <w:t>Sesuai</w:t>
            </w:r>
          </w:p>
        </w:tc>
        <w:tc>
          <w:tcPr>
            <w:tcW w:w="1433" w:type="dxa"/>
          </w:tcPr>
          <w:p w14:paraId="7BEE4352" w14:textId="78F329BF" w:rsidR="00D15068" w:rsidRDefault="006D71F6" w:rsidP="00F702DE">
            <w:r>
              <w:t>0,012</w:t>
            </w:r>
          </w:p>
        </w:tc>
      </w:tr>
      <w:tr w:rsidR="00D15068" w14:paraId="54C7D27E" w14:textId="77777777" w:rsidTr="00F702DE">
        <w:tc>
          <w:tcPr>
            <w:tcW w:w="1552" w:type="dxa"/>
          </w:tcPr>
          <w:p w14:paraId="68712E9F" w14:textId="77777777" w:rsidR="00D15068" w:rsidRDefault="00D15068" w:rsidP="00F702DE">
            <w:r>
              <w:t>Penambahan Parameter API</w:t>
            </w:r>
          </w:p>
        </w:tc>
        <w:tc>
          <w:tcPr>
            <w:tcW w:w="1548" w:type="dxa"/>
          </w:tcPr>
          <w:p w14:paraId="591665D9" w14:textId="77777777" w:rsidR="00D15068" w:rsidRDefault="00D15068" w:rsidP="00F702DE">
            <w:r>
              <w:t>BE Dev 1</w:t>
            </w:r>
          </w:p>
        </w:tc>
        <w:tc>
          <w:tcPr>
            <w:tcW w:w="1593" w:type="dxa"/>
          </w:tcPr>
          <w:p w14:paraId="4B4E18BD" w14:textId="62E3AAD9" w:rsidR="00D15068" w:rsidRDefault="00B0057D" w:rsidP="00F702DE">
            <w:r>
              <w:t>BE Dev 1</w:t>
            </w:r>
          </w:p>
        </w:tc>
        <w:tc>
          <w:tcPr>
            <w:tcW w:w="1648" w:type="dxa"/>
          </w:tcPr>
          <w:p w14:paraId="0E17DB83" w14:textId="58C436AE" w:rsidR="00D15068" w:rsidRDefault="00B0057D" w:rsidP="00F702DE">
            <w:r>
              <w:t>Sesuai</w:t>
            </w:r>
          </w:p>
        </w:tc>
        <w:tc>
          <w:tcPr>
            <w:tcW w:w="1433" w:type="dxa"/>
          </w:tcPr>
          <w:p w14:paraId="444CE3B1" w14:textId="4A7C1EBB" w:rsidR="00D15068" w:rsidRDefault="00B0057D" w:rsidP="00F702DE">
            <w:r>
              <w:t>0,014</w:t>
            </w:r>
          </w:p>
        </w:tc>
      </w:tr>
      <w:tr w:rsidR="00D15068" w14:paraId="555E951D" w14:textId="77777777" w:rsidTr="00F702DE">
        <w:tc>
          <w:tcPr>
            <w:tcW w:w="1552" w:type="dxa"/>
          </w:tcPr>
          <w:p w14:paraId="10E319C5" w14:textId="77777777" w:rsidR="00D15068" w:rsidRDefault="00D15068" w:rsidP="00F702DE">
            <w:r>
              <w:t xml:space="preserve">Migrasi </w:t>
            </w:r>
            <w:r w:rsidRPr="00370A85">
              <w:rPr>
                <w:i/>
                <w:iCs/>
              </w:rPr>
              <w:t>Production</w:t>
            </w:r>
          </w:p>
        </w:tc>
        <w:tc>
          <w:tcPr>
            <w:tcW w:w="1548" w:type="dxa"/>
          </w:tcPr>
          <w:p w14:paraId="736066EA" w14:textId="77777777" w:rsidR="00D15068" w:rsidRDefault="00D15068" w:rsidP="00F702DE">
            <w:r>
              <w:t>Provisioning Engineer 1</w:t>
            </w:r>
          </w:p>
        </w:tc>
        <w:tc>
          <w:tcPr>
            <w:tcW w:w="1593" w:type="dxa"/>
          </w:tcPr>
          <w:p w14:paraId="545922BB" w14:textId="1944D430" w:rsidR="00D15068" w:rsidRDefault="006B1FD5" w:rsidP="00F702DE">
            <w:r>
              <w:t>Manager Provisioning</w:t>
            </w:r>
          </w:p>
        </w:tc>
        <w:tc>
          <w:tcPr>
            <w:tcW w:w="1648" w:type="dxa"/>
          </w:tcPr>
          <w:p w14:paraId="7A96465B" w14:textId="38E01BBE" w:rsidR="00D15068" w:rsidRDefault="006B1FD5" w:rsidP="00F702DE">
            <w:r>
              <w:t>Tidak Sesuai</w:t>
            </w:r>
          </w:p>
        </w:tc>
        <w:tc>
          <w:tcPr>
            <w:tcW w:w="1433" w:type="dxa"/>
          </w:tcPr>
          <w:p w14:paraId="72161CDF" w14:textId="3548983A" w:rsidR="00D15068" w:rsidRDefault="006B1FD5" w:rsidP="00F702DE">
            <w:r>
              <w:t>0,006</w:t>
            </w:r>
          </w:p>
        </w:tc>
      </w:tr>
      <w:tr w:rsidR="00D15068" w14:paraId="12A0BB34" w14:textId="77777777" w:rsidTr="00F702DE">
        <w:tc>
          <w:tcPr>
            <w:tcW w:w="1552" w:type="dxa"/>
          </w:tcPr>
          <w:p w14:paraId="288B6E5A" w14:textId="77777777" w:rsidR="00D15068" w:rsidRDefault="00D15068" w:rsidP="00F702DE">
            <w:r>
              <w:t>Development service BE</w:t>
            </w:r>
          </w:p>
        </w:tc>
        <w:tc>
          <w:tcPr>
            <w:tcW w:w="1548" w:type="dxa"/>
          </w:tcPr>
          <w:p w14:paraId="08152CFE" w14:textId="77777777" w:rsidR="00D15068" w:rsidRDefault="00D15068" w:rsidP="00F702DE">
            <w:r>
              <w:t>BE Dev 1</w:t>
            </w:r>
          </w:p>
        </w:tc>
        <w:tc>
          <w:tcPr>
            <w:tcW w:w="1593" w:type="dxa"/>
          </w:tcPr>
          <w:p w14:paraId="2F6BCBE4" w14:textId="5E329F2A" w:rsidR="00D15068" w:rsidRDefault="00F96B88" w:rsidP="00F702DE">
            <w:r>
              <w:t>BE Dev 1</w:t>
            </w:r>
          </w:p>
        </w:tc>
        <w:tc>
          <w:tcPr>
            <w:tcW w:w="1648" w:type="dxa"/>
          </w:tcPr>
          <w:p w14:paraId="5579A578" w14:textId="72BF047F" w:rsidR="00D15068" w:rsidRDefault="00F96B88" w:rsidP="00F702DE">
            <w:r>
              <w:t>Sesuai</w:t>
            </w:r>
          </w:p>
        </w:tc>
        <w:tc>
          <w:tcPr>
            <w:tcW w:w="1433" w:type="dxa"/>
          </w:tcPr>
          <w:p w14:paraId="36CDDCEA" w14:textId="3E72988D" w:rsidR="00D15068" w:rsidRDefault="00F96B88" w:rsidP="00F702DE">
            <w:r>
              <w:t>0,009</w:t>
            </w:r>
          </w:p>
        </w:tc>
      </w:tr>
      <w:tr w:rsidR="00D15068" w14:paraId="4DEC5A71" w14:textId="77777777" w:rsidTr="00F702DE">
        <w:tc>
          <w:tcPr>
            <w:tcW w:w="1552" w:type="dxa"/>
          </w:tcPr>
          <w:p w14:paraId="3B3A643A" w14:textId="77777777" w:rsidR="00D15068" w:rsidRDefault="00D15068" w:rsidP="00F702DE">
            <w:r>
              <w:t>Development FE View</w:t>
            </w:r>
          </w:p>
        </w:tc>
        <w:tc>
          <w:tcPr>
            <w:tcW w:w="1548" w:type="dxa"/>
          </w:tcPr>
          <w:p w14:paraId="4A23D099" w14:textId="77777777" w:rsidR="00D15068" w:rsidRDefault="00D15068" w:rsidP="00F702DE">
            <w:r>
              <w:t>FE Dev 1</w:t>
            </w:r>
          </w:p>
        </w:tc>
        <w:tc>
          <w:tcPr>
            <w:tcW w:w="1593" w:type="dxa"/>
          </w:tcPr>
          <w:p w14:paraId="5B065B04" w14:textId="2D4BB941" w:rsidR="00D15068" w:rsidRDefault="002F663C" w:rsidP="00F702DE">
            <w:r>
              <w:t>Manager Development</w:t>
            </w:r>
          </w:p>
        </w:tc>
        <w:tc>
          <w:tcPr>
            <w:tcW w:w="1648" w:type="dxa"/>
          </w:tcPr>
          <w:p w14:paraId="1DDE95B3" w14:textId="2A893743" w:rsidR="00D15068" w:rsidRDefault="002F663C" w:rsidP="00F702DE">
            <w:r>
              <w:t>Tidak Sesuai</w:t>
            </w:r>
          </w:p>
        </w:tc>
        <w:tc>
          <w:tcPr>
            <w:tcW w:w="1433" w:type="dxa"/>
          </w:tcPr>
          <w:p w14:paraId="7F21C76B" w14:textId="0AE16637" w:rsidR="00D15068" w:rsidRDefault="002F663C" w:rsidP="00F702DE">
            <w:r>
              <w:t>0,014</w:t>
            </w:r>
          </w:p>
        </w:tc>
      </w:tr>
      <w:tr w:rsidR="000A4B3D" w14:paraId="02921BA4" w14:textId="77777777" w:rsidTr="00F702DE">
        <w:tc>
          <w:tcPr>
            <w:tcW w:w="1552" w:type="dxa"/>
          </w:tcPr>
          <w:p w14:paraId="7F568394" w14:textId="77777777" w:rsidR="000A4B3D" w:rsidRDefault="000A4B3D" w:rsidP="000A4B3D">
            <w:r>
              <w:t xml:space="preserve">Integrasi </w:t>
            </w:r>
            <w:r w:rsidRPr="00370A85">
              <w:rPr>
                <w:i/>
                <w:iCs/>
              </w:rPr>
              <w:t>Biller</w:t>
            </w:r>
          </w:p>
        </w:tc>
        <w:tc>
          <w:tcPr>
            <w:tcW w:w="1548" w:type="dxa"/>
          </w:tcPr>
          <w:p w14:paraId="3502BF80" w14:textId="77777777" w:rsidR="000A4B3D" w:rsidRDefault="000A4B3D" w:rsidP="000A4B3D">
            <w:r>
              <w:t>SI Eng 1</w:t>
            </w:r>
          </w:p>
        </w:tc>
        <w:tc>
          <w:tcPr>
            <w:tcW w:w="1593" w:type="dxa"/>
          </w:tcPr>
          <w:p w14:paraId="4579595B" w14:textId="06300B26" w:rsidR="000A4B3D" w:rsidRDefault="000A4B3D" w:rsidP="000A4B3D">
            <w:r w:rsidRPr="000F3C12">
              <w:t>SI Eng 1</w:t>
            </w:r>
          </w:p>
        </w:tc>
        <w:tc>
          <w:tcPr>
            <w:tcW w:w="1648" w:type="dxa"/>
          </w:tcPr>
          <w:p w14:paraId="5B65D950" w14:textId="4CE94777" w:rsidR="000A4B3D" w:rsidRDefault="000A4B3D" w:rsidP="000A4B3D">
            <w:r>
              <w:t>Sesuai</w:t>
            </w:r>
          </w:p>
        </w:tc>
        <w:tc>
          <w:tcPr>
            <w:tcW w:w="1433" w:type="dxa"/>
          </w:tcPr>
          <w:p w14:paraId="6D4EC96C" w14:textId="3A19F5AA" w:rsidR="000A4B3D" w:rsidRDefault="00E914D8" w:rsidP="000A4B3D">
            <w:r>
              <w:t>0,006</w:t>
            </w:r>
          </w:p>
        </w:tc>
      </w:tr>
      <w:tr w:rsidR="000A4B3D" w14:paraId="0594E250" w14:textId="77777777" w:rsidTr="00F702DE">
        <w:tc>
          <w:tcPr>
            <w:tcW w:w="1552" w:type="dxa"/>
          </w:tcPr>
          <w:p w14:paraId="3A3B092B" w14:textId="77777777" w:rsidR="000A4B3D" w:rsidRDefault="000A4B3D" w:rsidP="000A4B3D">
            <w:r>
              <w:t xml:space="preserve">Integrasi </w:t>
            </w:r>
            <w:r w:rsidRPr="00370A85">
              <w:rPr>
                <w:i/>
                <w:iCs/>
              </w:rPr>
              <w:t>Channel</w:t>
            </w:r>
          </w:p>
        </w:tc>
        <w:tc>
          <w:tcPr>
            <w:tcW w:w="1548" w:type="dxa"/>
          </w:tcPr>
          <w:p w14:paraId="05DB7F02" w14:textId="77777777" w:rsidR="000A4B3D" w:rsidRDefault="000A4B3D" w:rsidP="000A4B3D">
            <w:r>
              <w:t>SI Eng 1</w:t>
            </w:r>
          </w:p>
        </w:tc>
        <w:tc>
          <w:tcPr>
            <w:tcW w:w="1593" w:type="dxa"/>
          </w:tcPr>
          <w:p w14:paraId="50A425AD" w14:textId="7C2866E6" w:rsidR="000A4B3D" w:rsidRDefault="000A4B3D" w:rsidP="000A4B3D">
            <w:r w:rsidRPr="000F3C12">
              <w:t>SI Eng 1</w:t>
            </w:r>
          </w:p>
        </w:tc>
        <w:tc>
          <w:tcPr>
            <w:tcW w:w="1648" w:type="dxa"/>
          </w:tcPr>
          <w:p w14:paraId="44462F4B" w14:textId="0439E5D0" w:rsidR="000A4B3D" w:rsidRDefault="000A4B3D" w:rsidP="000A4B3D">
            <w:r>
              <w:t>Sesuai</w:t>
            </w:r>
          </w:p>
        </w:tc>
        <w:tc>
          <w:tcPr>
            <w:tcW w:w="1433" w:type="dxa"/>
          </w:tcPr>
          <w:p w14:paraId="53913B18" w14:textId="79F92C5D" w:rsidR="000A4B3D" w:rsidRDefault="00E914D8" w:rsidP="000A4B3D">
            <w:r>
              <w:t>0,007</w:t>
            </w:r>
          </w:p>
        </w:tc>
      </w:tr>
      <w:tr w:rsidR="00D15068" w14:paraId="20BBCF25" w14:textId="77777777" w:rsidTr="00F702DE">
        <w:tc>
          <w:tcPr>
            <w:tcW w:w="1552" w:type="dxa"/>
          </w:tcPr>
          <w:p w14:paraId="3BBABB54" w14:textId="77777777" w:rsidR="00D15068" w:rsidRDefault="00D15068" w:rsidP="00F702DE">
            <w:r>
              <w:t>SQA</w:t>
            </w:r>
          </w:p>
        </w:tc>
        <w:tc>
          <w:tcPr>
            <w:tcW w:w="1548" w:type="dxa"/>
          </w:tcPr>
          <w:p w14:paraId="05B15C10" w14:textId="77777777" w:rsidR="00D15068" w:rsidRDefault="00D15068" w:rsidP="00F702DE">
            <w:r>
              <w:t>QA 1</w:t>
            </w:r>
          </w:p>
        </w:tc>
        <w:tc>
          <w:tcPr>
            <w:tcW w:w="1593" w:type="dxa"/>
          </w:tcPr>
          <w:p w14:paraId="00257D6D" w14:textId="2BA72BAD" w:rsidR="00D15068" w:rsidRDefault="00790DBE" w:rsidP="00F702DE">
            <w:r>
              <w:t>Outsource</w:t>
            </w:r>
          </w:p>
        </w:tc>
        <w:tc>
          <w:tcPr>
            <w:tcW w:w="1648" w:type="dxa"/>
          </w:tcPr>
          <w:p w14:paraId="39496722" w14:textId="270B0456" w:rsidR="00D15068" w:rsidRDefault="00790DBE" w:rsidP="00F702DE">
            <w:r>
              <w:t>Tidak Sesuai</w:t>
            </w:r>
          </w:p>
        </w:tc>
        <w:tc>
          <w:tcPr>
            <w:tcW w:w="1433" w:type="dxa"/>
          </w:tcPr>
          <w:p w14:paraId="50066775" w14:textId="6E8A3117" w:rsidR="00D15068" w:rsidRDefault="00790DBE" w:rsidP="00F702DE">
            <w:r>
              <w:t>0,005</w:t>
            </w:r>
          </w:p>
        </w:tc>
      </w:tr>
      <w:tr w:rsidR="00D15068" w14:paraId="4DAB998C" w14:textId="77777777" w:rsidTr="00F702DE">
        <w:tc>
          <w:tcPr>
            <w:tcW w:w="1552" w:type="dxa"/>
          </w:tcPr>
          <w:p w14:paraId="60067789" w14:textId="77777777" w:rsidR="00D15068" w:rsidRDefault="00D15068" w:rsidP="00F702DE">
            <w:r w:rsidRPr="00370A85">
              <w:rPr>
                <w:i/>
                <w:iCs/>
              </w:rPr>
              <w:t>Development</w:t>
            </w:r>
            <w:r>
              <w:t xml:space="preserve"> adapter</w:t>
            </w:r>
          </w:p>
        </w:tc>
        <w:tc>
          <w:tcPr>
            <w:tcW w:w="1548" w:type="dxa"/>
          </w:tcPr>
          <w:p w14:paraId="7324AC57" w14:textId="7D2E28D2" w:rsidR="00D15068" w:rsidRDefault="003B391C" w:rsidP="00F702DE">
            <w:r>
              <w:t>BE Dev 1</w:t>
            </w:r>
          </w:p>
        </w:tc>
        <w:tc>
          <w:tcPr>
            <w:tcW w:w="1593" w:type="dxa"/>
          </w:tcPr>
          <w:p w14:paraId="60F4832F" w14:textId="49083756" w:rsidR="00D15068" w:rsidRDefault="00A01769" w:rsidP="00F702DE">
            <w:r>
              <w:t>BE Dev 1</w:t>
            </w:r>
          </w:p>
        </w:tc>
        <w:tc>
          <w:tcPr>
            <w:tcW w:w="1648" w:type="dxa"/>
          </w:tcPr>
          <w:p w14:paraId="1F598C66" w14:textId="44CDA0B3" w:rsidR="00D15068" w:rsidRDefault="00A01769" w:rsidP="00F702DE">
            <w:r>
              <w:t>Sesuai</w:t>
            </w:r>
          </w:p>
        </w:tc>
        <w:tc>
          <w:tcPr>
            <w:tcW w:w="1433" w:type="dxa"/>
          </w:tcPr>
          <w:p w14:paraId="496BF53A" w14:textId="536EF238" w:rsidR="00D15068" w:rsidRDefault="00A01769" w:rsidP="00F702DE">
            <w:r>
              <w:t>0,013</w:t>
            </w:r>
          </w:p>
        </w:tc>
      </w:tr>
    </w:tbl>
    <w:p w14:paraId="4B2E63C7" w14:textId="3FAA477E" w:rsidR="001F4E6B" w:rsidRDefault="001F4E6B" w:rsidP="00D15068">
      <w:pPr>
        <w:ind w:left="720"/>
        <w:rPr>
          <w:ins w:id="4558" w:author="Ilham Nur Pratama" w:date="2023-05-21T22:25:00Z"/>
        </w:rPr>
      </w:pPr>
    </w:p>
    <w:p w14:paraId="02857DC6" w14:textId="77777777" w:rsidR="001F4E6B" w:rsidRDefault="001F4E6B">
      <w:pPr>
        <w:spacing w:line="259" w:lineRule="auto"/>
        <w:jc w:val="left"/>
        <w:rPr>
          <w:ins w:id="4559" w:author="Ilham Nur Pratama" w:date="2023-05-21T22:25:00Z"/>
        </w:rPr>
      </w:pPr>
      <w:ins w:id="4560" w:author="Ilham Nur Pratama" w:date="2023-05-21T22:25:00Z">
        <w:r>
          <w:br w:type="page"/>
        </w:r>
      </w:ins>
    </w:p>
    <w:p w14:paraId="6C2AC3E6" w14:textId="77777777" w:rsidR="00D15068" w:rsidRDefault="00D15068" w:rsidP="00D15068">
      <w:pPr>
        <w:ind w:left="720"/>
      </w:pPr>
    </w:p>
    <w:p w14:paraId="4DB6B3EA" w14:textId="356E7279" w:rsidR="00D15068" w:rsidRDefault="00D15068" w:rsidP="00EE5E34">
      <w:pPr>
        <w:pStyle w:val="Caption"/>
      </w:pPr>
      <w:bookmarkStart w:id="4561" w:name="_Ref130673098"/>
      <w:bookmarkStart w:id="4562" w:name="_Toc135601583"/>
      <w:r>
        <w:t xml:space="preserve">Tabel </w:t>
      </w:r>
      <w:ins w:id="4563"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564"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565" w:author="Ilham Nur Pratama" w:date="2023-05-24T22:54:00Z">
        <w:r w:rsidR="000D26C4">
          <w:rPr>
            <w:noProof/>
          </w:rPr>
          <w:t>49</w:t>
        </w:r>
      </w:ins>
      <w:ins w:id="4566" w:author="Ilham Nur Pratama" w:date="2023-05-21T22:40:00Z">
        <w:r w:rsidR="00985B1D">
          <w:fldChar w:fldCharType="end"/>
        </w:r>
      </w:ins>
      <w:ins w:id="4567" w:author="ilham.nur@office.ui.ac.id" w:date="2023-03-28T20:25:00Z">
        <w:del w:id="4568" w:author="Ilham Nur Pratama" w:date="2023-05-16T21:59:00Z">
          <w:r w:rsidR="005B668B" w:rsidDel="00F848CE">
            <w:fldChar w:fldCharType="begin"/>
          </w:r>
          <w:r w:rsidR="005B668B" w:rsidDel="00F848CE">
            <w:delInstrText xml:space="preserve"> STYLEREF 1 \s </w:delInstrText>
          </w:r>
        </w:del>
      </w:ins>
      <w:del w:id="4569" w:author="Ilham Nur Pratama" w:date="2023-05-16T21:59:00Z">
        <w:r w:rsidR="005B668B" w:rsidDel="00F848CE">
          <w:fldChar w:fldCharType="separate"/>
        </w:r>
        <w:r w:rsidR="00B57DB5" w:rsidDel="00F848CE">
          <w:rPr>
            <w:noProof/>
          </w:rPr>
          <w:delText>3</w:delText>
        </w:r>
      </w:del>
      <w:ins w:id="4570" w:author="ilham.nur@office.ui.ac.id" w:date="2023-03-28T20:25:00Z">
        <w:del w:id="4571"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572" w:author="Ilham Nur Pratama" w:date="2023-05-16T21:59:00Z">
        <w:r w:rsidR="005A58B4">
          <w:fldChar w:fldCharType="separate"/>
        </w:r>
      </w:del>
      <w:ins w:id="4573" w:author="ilham.nur@office.ui.ac.id" w:date="2023-03-28T20:25:00Z">
        <w:del w:id="4574" w:author="Ilham Nur Pratama" w:date="2023-05-16T21:59:00Z">
          <w:r w:rsidR="005B668B" w:rsidDel="00F848CE">
            <w:fldChar w:fldCharType="end"/>
          </w:r>
        </w:del>
      </w:ins>
      <w:del w:id="4575"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3</w:delText>
        </w:r>
        <w:r w:rsidR="00B1186E" w:rsidDel="005B668B">
          <w:fldChar w:fldCharType="end"/>
        </w:r>
      </w:del>
      <w:bookmarkEnd w:id="4561"/>
      <w:r>
        <w:t xml:space="preserve"> Rekap simulasi sistem</w:t>
      </w:r>
      <w:r w:rsidR="00154319">
        <w:t xml:space="preserve"> setelah optimasi</w:t>
      </w:r>
      <w:r>
        <w:t xml:space="preserve"> SOAPSD</w:t>
      </w:r>
      <w:bookmarkEnd w:id="4562"/>
    </w:p>
    <w:tbl>
      <w:tblPr>
        <w:tblStyle w:val="TableGrid"/>
        <w:tblW w:w="0" w:type="auto"/>
        <w:tblInd w:w="720" w:type="dxa"/>
        <w:tblLook w:val="04A0" w:firstRow="1" w:lastRow="0" w:firstColumn="1" w:lastColumn="0" w:noHBand="0" w:noVBand="1"/>
      </w:tblPr>
      <w:tblGrid>
        <w:gridCol w:w="2597"/>
        <w:gridCol w:w="2609"/>
        <w:gridCol w:w="2568"/>
      </w:tblGrid>
      <w:tr w:rsidR="00D15068" w14:paraId="00117DFC" w14:textId="77777777" w:rsidTr="00F702DE">
        <w:tc>
          <w:tcPr>
            <w:tcW w:w="2597" w:type="dxa"/>
          </w:tcPr>
          <w:p w14:paraId="7521040D" w14:textId="77777777" w:rsidR="00D15068" w:rsidRPr="00F702DE" w:rsidRDefault="00D15068" w:rsidP="00F702DE">
            <w:pPr>
              <w:rPr>
                <w:b/>
                <w:bCs/>
              </w:rPr>
            </w:pPr>
            <w:r w:rsidRPr="00F702DE">
              <w:rPr>
                <w:b/>
                <w:bCs/>
              </w:rPr>
              <w:t>Skenario</w:t>
            </w:r>
          </w:p>
        </w:tc>
        <w:tc>
          <w:tcPr>
            <w:tcW w:w="2609" w:type="dxa"/>
          </w:tcPr>
          <w:p w14:paraId="0EA56415" w14:textId="77777777" w:rsidR="00D15068" w:rsidRPr="00F702DE" w:rsidRDefault="00D15068" w:rsidP="00F702DE">
            <w:pPr>
              <w:rPr>
                <w:b/>
                <w:bCs/>
              </w:rPr>
            </w:pPr>
            <w:r w:rsidRPr="00F702DE">
              <w:rPr>
                <w:b/>
                <w:bCs/>
              </w:rPr>
              <w:t>Persen ketepatan</w:t>
            </w:r>
          </w:p>
        </w:tc>
        <w:tc>
          <w:tcPr>
            <w:tcW w:w="2568" w:type="dxa"/>
          </w:tcPr>
          <w:p w14:paraId="79FD28C1" w14:textId="77777777" w:rsidR="00D15068" w:rsidRPr="00F702DE" w:rsidRDefault="00D15068" w:rsidP="00F702DE">
            <w:pPr>
              <w:rPr>
                <w:b/>
                <w:bCs/>
              </w:rPr>
            </w:pPr>
            <w:r w:rsidRPr="00F702DE">
              <w:rPr>
                <w:b/>
                <w:bCs/>
              </w:rPr>
              <w:t>Waktu Proses Rerata</w:t>
            </w:r>
          </w:p>
        </w:tc>
      </w:tr>
      <w:tr w:rsidR="00D15068" w14:paraId="58188AE4" w14:textId="77777777" w:rsidTr="00F702DE">
        <w:tc>
          <w:tcPr>
            <w:tcW w:w="2597" w:type="dxa"/>
          </w:tcPr>
          <w:p w14:paraId="3A1AE86A" w14:textId="77777777" w:rsidR="00D15068" w:rsidRDefault="00D15068" w:rsidP="00F702DE">
            <w:r w:rsidRPr="00F702DE">
              <w:rPr>
                <w:i/>
                <w:iCs/>
              </w:rPr>
              <w:t>Deliverables</w:t>
            </w:r>
            <w:r>
              <w:t xml:space="preserve"> sedikit, tingkat kesulitan rendah</w:t>
            </w:r>
          </w:p>
        </w:tc>
        <w:tc>
          <w:tcPr>
            <w:tcW w:w="2609" w:type="dxa"/>
          </w:tcPr>
          <w:p w14:paraId="3553095F" w14:textId="2D57BAFA" w:rsidR="00D15068" w:rsidRDefault="00F346A6" w:rsidP="00F702DE">
            <w:r>
              <w:t>90%</w:t>
            </w:r>
          </w:p>
        </w:tc>
        <w:tc>
          <w:tcPr>
            <w:tcW w:w="2568" w:type="dxa"/>
          </w:tcPr>
          <w:p w14:paraId="4D9B40FA" w14:textId="0F1A589C" w:rsidR="00D15068" w:rsidRDefault="006957FD" w:rsidP="00F702DE">
            <w:r>
              <w:t>0,0131</w:t>
            </w:r>
            <w:r w:rsidR="00674358">
              <w:t xml:space="preserve"> sekon</w:t>
            </w:r>
          </w:p>
        </w:tc>
      </w:tr>
      <w:tr w:rsidR="00EB1B5F" w14:paraId="31D5A042" w14:textId="77777777" w:rsidTr="003E6F93">
        <w:tc>
          <w:tcPr>
            <w:tcW w:w="2597" w:type="dxa"/>
          </w:tcPr>
          <w:p w14:paraId="40951F06" w14:textId="77777777" w:rsidR="00EB1B5F" w:rsidRDefault="00EB1B5F" w:rsidP="00EB1B5F">
            <w:r w:rsidRPr="00F702DE">
              <w:rPr>
                <w:i/>
                <w:iCs/>
              </w:rPr>
              <w:t>Deliverables</w:t>
            </w:r>
            <w:r>
              <w:t xml:space="preserve"> banyak, tingkat kesulitan rendah</w:t>
            </w:r>
          </w:p>
        </w:tc>
        <w:tc>
          <w:tcPr>
            <w:tcW w:w="2609" w:type="dxa"/>
            <w:shd w:val="clear" w:color="auto" w:fill="auto"/>
          </w:tcPr>
          <w:p w14:paraId="33D40CFC" w14:textId="016EDF1E" w:rsidR="00EB1B5F" w:rsidRDefault="006957FD" w:rsidP="00EB1B5F">
            <w:r>
              <w:t>50%</w:t>
            </w:r>
          </w:p>
        </w:tc>
        <w:tc>
          <w:tcPr>
            <w:tcW w:w="2568" w:type="dxa"/>
          </w:tcPr>
          <w:p w14:paraId="6902F749" w14:textId="149BB59D" w:rsidR="00EB1B5F" w:rsidRDefault="006957FD" w:rsidP="00EB1B5F">
            <w:r>
              <w:t>0,0071</w:t>
            </w:r>
            <w:r w:rsidR="00674358">
              <w:t xml:space="preserve"> sekon</w:t>
            </w:r>
          </w:p>
        </w:tc>
      </w:tr>
      <w:tr w:rsidR="00EB1B5F" w14:paraId="7D5C3846" w14:textId="77777777" w:rsidTr="00F702DE">
        <w:tc>
          <w:tcPr>
            <w:tcW w:w="2597" w:type="dxa"/>
          </w:tcPr>
          <w:p w14:paraId="6B71DDAA" w14:textId="77777777" w:rsidR="00EB1B5F" w:rsidRDefault="00EB1B5F" w:rsidP="00EB1B5F">
            <w:r w:rsidRPr="00F702DE">
              <w:rPr>
                <w:i/>
                <w:iCs/>
              </w:rPr>
              <w:t>Deliverables</w:t>
            </w:r>
            <w:r>
              <w:t xml:space="preserve"> sedikit, tingkat kesulitan tinggi</w:t>
            </w:r>
          </w:p>
        </w:tc>
        <w:tc>
          <w:tcPr>
            <w:tcW w:w="2609" w:type="dxa"/>
          </w:tcPr>
          <w:p w14:paraId="0A51ACDC" w14:textId="138A7FE2" w:rsidR="00EB1B5F" w:rsidRDefault="006957FD" w:rsidP="00EB1B5F">
            <w:r>
              <w:t>80%</w:t>
            </w:r>
          </w:p>
        </w:tc>
        <w:tc>
          <w:tcPr>
            <w:tcW w:w="2568" w:type="dxa"/>
          </w:tcPr>
          <w:p w14:paraId="7A612F30" w14:textId="4E383232" w:rsidR="00EB1B5F" w:rsidRDefault="006957FD" w:rsidP="00EB1B5F">
            <w:r>
              <w:t>0,0103</w:t>
            </w:r>
            <w:r w:rsidR="00674358">
              <w:t xml:space="preserve"> sekon</w:t>
            </w:r>
          </w:p>
        </w:tc>
      </w:tr>
      <w:tr w:rsidR="00EB1B5F" w14:paraId="0DFA8F01" w14:textId="77777777" w:rsidTr="00F702DE">
        <w:tc>
          <w:tcPr>
            <w:tcW w:w="2597" w:type="dxa"/>
          </w:tcPr>
          <w:p w14:paraId="55E7CEBD" w14:textId="77777777" w:rsidR="00EB1B5F" w:rsidRDefault="00EB1B5F" w:rsidP="00EB1B5F">
            <w:r w:rsidRPr="00F702DE">
              <w:rPr>
                <w:i/>
                <w:iCs/>
              </w:rPr>
              <w:t>Deliverables</w:t>
            </w:r>
            <w:r>
              <w:t xml:space="preserve"> banyak, tingkat kesulitan tinggi</w:t>
            </w:r>
          </w:p>
        </w:tc>
        <w:tc>
          <w:tcPr>
            <w:tcW w:w="2609" w:type="dxa"/>
          </w:tcPr>
          <w:p w14:paraId="38F3057F" w14:textId="2BD452ED" w:rsidR="00EB1B5F" w:rsidRDefault="006957FD" w:rsidP="00EB1B5F">
            <w:r>
              <w:t>70%</w:t>
            </w:r>
          </w:p>
        </w:tc>
        <w:tc>
          <w:tcPr>
            <w:tcW w:w="2568" w:type="dxa"/>
          </w:tcPr>
          <w:p w14:paraId="5E26B4FF" w14:textId="4C25423B" w:rsidR="00EB1B5F" w:rsidRDefault="006957FD" w:rsidP="00EB1B5F">
            <w:r>
              <w:t>0,0089</w:t>
            </w:r>
            <w:r w:rsidR="00674358">
              <w:t xml:space="preserve"> sekon</w:t>
            </w:r>
          </w:p>
        </w:tc>
      </w:tr>
      <w:tr w:rsidR="00EB1B5F" w14:paraId="35544D13" w14:textId="77777777" w:rsidTr="00F702DE">
        <w:tc>
          <w:tcPr>
            <w:tcW w:w="2597" w:type="dxa"/>
          </w:tcPr>
          <w:p w14:paraId="604CD036" w14:textId="77777777" w:rsidR="00EB1B5F" w:rsidRPr="003E6F93" w:rsidRDefault="00EB1B5F" w:rsidP="00EB1B5F">
            <w:pPr>
              <w:rPr>
                <w:b/>
                <w:bCs/>
              </w:rPr>
            </w:pPr>
            <w:r w:rsidRPr="003E6F93">
              <w:rPr>
                <w:b/>
                <w:bCs/>
              </w:rPr>
              <w:t>Rata-rata</w:t>
            </w:r>
          </w:p>
        </w:tc>
        <w:tc>
          <w:tcPr>
            <w:tcW w:w="2609" w:type="dxa"/>
          </w:tcPr>
          <w:p w14:paraId="7DDC7FF4" w14:textId="4EA850F4" w:rsidR="00EB1B5F" w:rsidRPr="003E6F93" w:rsidRDefault="00C61230" w:rsidP="00EB1B5F">
            <w:pPr>
              <w:rPr>
                <w:b/>
                <w:bCs/>
              </w:rPr>
            </w:pPr>
            <w:r w:rsidRPr="003E6F93">
              <w:rPr>
                <w:b/>
                <w:bCs/>
              </w:rPr>
              <w:t>72</w:t>
            </w:r>
            <w:r w:rsidR="00D95DE9">
              <w:rPr>
                <w:b/>
                <w:bCs/>
              </w:rPr>
              <w:t>,</w:t>
            </w:r>
            <w:r w:rsidRPr="003E6F93">
              <w:rPr>
                <w:b/>
                <w:bCs/>
              </w:rPr>
              <w:t>50%</w:t>
            </w:r>
          </w:p>
        </w:tc>
        <w:tc>
          <w:tcPr>
            <w:tcW w:w="2568" w:type="dxa"/>
          </w:tcPr>
          <w:p w14:paraId="0F25B9C4" w14:textId="1BC8CFDB" w:rsidR="00EB1B5F" w:rsidRPr="003E6F93" w:rsidRDefault="00C61230" w:rsidP="00EB1B5F">
            <w:pPr>
              <w:rPr>
                <w:b/>
                <w:bCs/>
              </w:rPr>
            </w:pPr>
            <w:r w:rsidRPr="003E6F93">
              <w:rPr>
                <w:b/>
                <w:bCs/>
              </w:rPr>
              <w:t>0,0098</w:t>
            </w:r>
            <w:r w:rsidR="00674358">
              <w:rPr>
                <w:b/>
                <w:bCs/>
              </w:rPr>
              <w:t xml:space="preserve"> sekon</w:t>
            </w:r>
          </w:p>
        </w:tc>
      </w:tr>
    </w:tbl>
    <w:p w14:paraId="034777FA" w14:textId="77777777" w:rsidR="00A170FD" w:rsidRDefault="00A170FD"/>
    <w:p w14:paraId="0942504D" w14:textId="2666C5F7" w:rsidR="00D15068" w:rsidRPr="00876D12" w:rsidRDefault="00A170FD" w:rsidP="003E6F93">
      <w:r>
        <w:t xml:space="preserve">Pada </w:t>
      </w:r>
      <w:r>
        <w:fldChar w:fldCharType="begin"/>
      </w:r>
      <w:r>
        <w:instrText xml:space="preserve"> REF _Ref130673098 \h </w:instrText>
      </w:r>
      <w:r>
        <w:fldChar w:fldCharType="separate"/>
      </w:r>
      <w:ins w:id="4576" w:author="Ilham Nur Pratama" w:date="2023-05-24T22:54:00Z">
        <w:r w:rsidR="000D26C4">
          <w:t xml:space="preserve">Tabel </w:t>
        </w:r>
        <w:r w:rsidR="000D26C4">
          <w:rPr>
            <w:noProof/>
          </w:rPr>
          <w:t>3</w:t>
        </w:r>
        <w:r w:rsidR="000D26C4">
          <w:t>.</w:t>
        </w:r>
        <w:r w:rsidR="000D26C4">
          <w:rPr>
            <w:noProof/>
          </w:rPr>
          <w:t>49</w:t>
        </w:r>
      </w:ins>
      <w:del w:id="4577"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23</w:delText>
        </w:r>
      </w:del>
      <w:r>
        <w:fldChar w:fldCharType="end"/>
      </w:r>
      <w:r>
        <w:t xml:space="preserve"> merupakan hasil rerata dari 4 skenario pengujian yang telah dilakukan.</w:t>
      </w:r>
      <w:r w:rsidR="00D95DE9">
        <w:t xml:space="preserve"> Didapatkan ketepatan identifikasi sistem jika dibandingkan dengan keputusan pakar adalah 72,50% dengan waktu </w:t>
      </w:r>
      <w:r w:rsidR="00E169B3">
        <w:t xml:space="preserve">proses rerata adalah 0,0098 sekon. </w:t>
      </w:r>
      <w:ins w:id="4578" w:author="Ilham Nur Pratama" w:date="2023-05-17T06:47:00Z">
        <w:r w:rsidR="00533750">
          <w:t xml:space="preserve">Hasil 72,50% ini didapatkan karena terdapat hasil identifikasi ketepatan sebesar 50% pada skenario </w:t>
        </w:r>
      </w:ins>
      <w:ins w:id="4579" w:author="Ilham Nur Pratama" w:date="2023-05-17T06:51:00Z">
        <w:r w:rsidR="00CA6730">
          <w:rPr>
            <w:i/>
            <w:iCs/>
          </w:rPr>
          <w:t>d</w:t>
        </w:r>
      </w:ins>
      <w:ins w:id="4580" w:author="Ilham Nur Pratama" w:date="2023-05-17T06:52:00Z">
        <w:r w:rsidR="00CA6730">
          <w:rPr>
            <w:i/>
            <w:iCs/>
          </w:rPr>
          <w:t xml:space="preserve">eliverables </w:t>
        </w:r>
        <w:r w:rsidR="00CA6730">
          <w:t xml:space="preserve">banyak degan tingkat kesulitan rendah. Nilai rendah ini didapatkan </w:t>
        </w:r>
      </w:ins>
      <w:ins w:id="4581" w:author="Ilham Nur Pratama" w:date="2023-05-17T06:53:00Z">
        <w:r w:rsidR="00CE380E">
          <w:t>karena</w:t>
        </w:r>
        <w:r w:rsidR="00FB470A">
          <w:t xml:space="preserve"> sistem yang dibangun memberikan hasil pada kondisi </w:t>
        </w:r>
        <w:r w:rsidR="00FB470A">
          <w:rPr>
            <w:i/>
            <w:iCs/>
          </w:rPr>
          <w:t xml:space="preserve">deliverables </w:t>
        </w:r>
        <w:r w:rsidR="00FB470A">
          <w:t xml:space="preserve">banyak dengan tingkat kesulitan rendah dikerjakan oleh pekerja </w:t>
        </w:r>
        <w:r w:rsidR="00FB470A">
          <w:rPr>
            <w:i/>
            <w:iCs/>
          </w:rPr>
          <w:t xml:space="preserve">outsource, </w:t>
        </w:r>
        <w:r w:rsidR="00FB470A">
          <w:t xml:space="preserve">sementara </w:t>
        </w:r>
      </w:ins>
      <w:ins w:id="4582" w:author="Ilham Nur Pratama" w:date="2023-05-17T06:55:00Z">
        <w:r w:rsidR="0007400F">
          <w:t xml:space="preserve">para pakar masih memiliki pemikiran seluruh pekerjaan harus dikerjakan oleh internal untuk menjaga biaya tetap </w:t>
        </w:r>
      </w:ins>
      <w:ins w:id="4583" w:author="Ilham Nur Pratama" w:date="2023-05-17T06:56:00Z">
        <w:r w:rsidR="0007400F">
          <w:t xml:space="preserve">murah. Hal ini justru berkebalikan, di mana potensi PT PDI untuk mengerjakan lebih banyak proyek yang lebih strategis terbuang dikarenakan pekerjaan seperti ini tidak dapat dikerjakan oleh </w:t>
        </w:r>
        <w:r w:rsidR="0007400F">
          <w:rPr>
            <w:i/>
            <w:iCs/>
          </w:rPr>
          <w:t>outsource officer</w:t>
        </w:r>
        <w:r w:rsidR="0007400F">
          <w:t>.</w:t>
        </w:r>
      </w:ins>
      <w:del w:id="4584" w:author="Ilham Nur Pratama" w:date="2023-05-17T06:57:00Z">
        <w:r w:rsidR="00C371FC" w:rsidDel="00C92B42">
          <w:delText>Hasil ini kemudian akan dibahas pada bab selanjutnya secara detil dan bagaimana kelebihan dan kekurangan yang perlu dihadapi oleh sistem agar dapat digunakan dengan ketepatan yang lebih tinggi dengan waktu proses konstan atau lebih baik.</w:delText>
        </w:r>
      </w:del>
    </w:p>
    <w:p w14:paraId="1339CB5D" w14:textId="188E34A1" w:rsidR="00B050E7" w:rsidRDefault="00B050E7" w:rsidP="003E6F93">
      <w:pPr>
        <w:pStyle w:val="Heading2"/>
      </w:pPr>
      <w:bookmarkStart w:id="4585" w:name="_Toc130647658"/>
      <w:bookmarkStart w:id="4586" w:name="_Toc130734486"/>
      <w:bookmarkStart w:id="4587" w:name="_Toc128821585"/>
      <w:bookmarkStart w:id="4588" w:name="_Toc128852303"/>
      <w:bookmarkStart w:id="4589" w:name="_Toc128943895"/>
      <w:bookmarkStart w:id="4590" w:name="_Toc130647659"/>
      <w:bookmarkStart w:id="4591" w:name="_Toc130734487"/>
      <w:bookmarkStart w:id="4592" w:name="_Toc135601454"/>
      <w:bookmarkEnd w:id="4585"/>
      <w:bookmarkEnd w:id="4586"/>
      <w:bookmarkEnd w:id="4587"/>
      <w:bookmarkEnd w:id="4588"/>
      <w:bookmarkEnd w:id="4589"/>
      <w:bookmarkEnd w:id="4590"/>
      <w:bookmarkEnd w:id="4591"/>
      <w:r>
        <w:t xml:space="preserve">Pemodelan Proses Bisnis </w:t>
      </w:r>
      <w:r>
        <w:rPr>
          <w:i/>
          <w:iCs/>
        </w:rPr>
        <w:t>To Be</w:t>
      </w:r>
      <w:r>
        <w:t xml:space="preserve"> </w:t>
      </w:r>
      <w:r w:rsidR="000D3A11">
        <w:t>untuk Proses Alokasi Pekerjaan dan Sumber Daya</w:t>
      </w:r>
      <w:bookmarkEnd w:id="4592"/>
    </w:p>
    <w:p w14:paraId="0A8010D5" w14:textId="4BBB5DC0" w:rsidR="00B050E7" w:rsidRDefault="00B050E7" w:rsidP="00447A24">
      <w:r>
        <w:t>Sistem yang telah dirancang</w:t>
      </w:r>
      <w:r w:rsidR="00F550D1">
        <w:t xml:space="preserve"> dan dibangun</w:t>
      </w:r>
      <w:r>
        <w:t xml:space="preserve">, diharapkan dapat memenuhi kondisi </w:t>
      </w:r>
      <w:r w:rsidRPr="00DF65AD">
        <w:rPr>
          <w:i/>
          <w:iCs/>
        </w:rPr>
        <w:t>To Be</w:t>
      </w:r>
      <w:r>
        <w:rPr>
          <w:i/>
          <w:iCs/>
        </w:rPr>
        <w:t xml:space="preserve">, </w:t>
      </w:r>
      <w:r>
        <w:t xml:space="preserve">yang dapat menyelesaikan permasalahan RCMPSP yang berjalan pada PT. </w:t>
      </w:r>
      <w:r w:rsidR="00007DB8">
        <w:t>Pembayaran Digital Indonesia</w:t>
      </w:r>
      <w:r w:rsidR="008D252E">
        <w:t xml:space="preserve"> (PDI)</w:t>
      </w:r>
      <w:r>
        <w:t xml:space="preserve">. Adapun tahapan yang diharapkan dapat dioptimasi dengan adanya sistem alokasi pekerjaan dan sumber daya dapat dilihat pada </w:t>
      </w:r>
      <w:r>
        <w:fldChar w:fldCharType="begin"/>
      </w:r>
      <w:r>
        <w:instrText xml:space="preserve"> REF _Ref124886899 \h </w:instrText>
      </w:r>
      <w:r>
        <w:fldChar w:fldCharType="separate"/>
      </w:r>
      <w:ins w:id="4593" w:author="Ilham Nur Pratama" w:date="2023-05-24T22:54:00Z">
        <w:r w:rsidR="000D26C4">
          <w:t xml:space="preserve">Tabel </w:t>
        </w:r>
        <w:r w:rsidR="000D26C4">
          <w:rPr>
            <w:noProof/>
          </w:rPr>
          <w:t>3</w:t>
        </w:r>
        <w:r w:rsidR="000D26C4">
          <w:t>.</w:t>
        </w:r>
        <w:r w:rsidR="000D26C4">
          <w:rPr>
            <w:noProof/>
          </w:rPr>
          <w:t>33</w:t>
        </w:r>
      </w:ins>
      <w:del w:id="4594"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9</w:delText>
        </w:r>
      </w:del>
      <w:r>
        <w:fldChar w:fldCharType="end"/>
      </w:r>
      <w:r>
        <w:t xml:space="preserve"> pada bagian Area Pengembangan. Dengan adanya sistem </w:t>
      </w:r>
      <w:r w:rsidRPr="008E3712">
        <w:t xml:space="preserve">optimasi alokasi pekerjaan dan </w:t>
      </w:r>
      <w:r w:rsidRPr="008E3712">
        <w:lastRenderedPageBreak/>
        <w:t>sumber daya</w:t>
      </w:r>
      <w:r>
        <w:t xml:space="preserve">, diharapkan mampu memperbaiki </w:t>
      </w:r>
      <w:r w:rsidR="00980DF4">
        <w:t>5</w:t>
      </w:r>
      <w:r>
        <w:t xml:space="preserve"> </w:t>
      </w:r>
      <w:r w:rsidR="00980DF4">
        <w:t xml:space="preserve">proses </w:t>
      </w:r>
      <w:r>
        <w:t>pada proses bisnis yang berjalan untuk perencanaan proyek, baik yang belum dimulai dan yang sudah berjalan.</w:t>
      </w:r>
    </w:p>
    <w:p w14:paraId="64BE6A4A" w14:textId="08BAF905" w:rsidR="0047472D" w:rsidRDefault="0047472D" w:rsidP="00EF2120">
      <w:pPr>
        <w:pStyle w:val="Heading3"/>
        <w:rPr>
          <w:i/>
          <w:iCs/>
        </w:rPr>
      </w:pPr>
      <w:bookmarkStart w:id="4595" w:name="_Toc135601455"/>
      <w:r>
        <w:t xml:space="preserve">Pemodelan Bisnis </w:t>
      </w:r>
      <w:r>
        <w:rPr>
          <w:i/>
          <w:iCs/>
        </w:rPr>
        <w:t>To Be</w:t>
      </w:r>
      <w:bookmarkEnd w:id="4595"/>
    </w:p>
    <w:p w14:paraId="72FDFBAF" w14:textId="6F06F851" w:rsidR="0047472D" w:rsidRDefault="002A47E0" w:rsidP="00954413">
      <w:pPr>
        <w:ind w:left="720"/>
      </w:pPr>
      <w:r>
        <w:t xml:space="preserve">Bedasarkan sistem yang telah dibangun pada </w:t>
      </w:r>
      <w:r w:rsidR="00B73E78">
        <w:t xml:space="preserve">sub-bab </w:t>
      </w:r>
      <w:r w:rsidR="0044099F">
        <w:fldChar w:fldCharType="begin"/>
      </w:r>
      <w:r w:rsidR="0044099F">
        <w:instrText xml:space="preserve"> REF _Ref128948642 \r \h </w:instrText>
      </w:r>
      <w:r w:rsidR="0044099F">
        <w:fldChar w:fldCharType="separate"/>
      </w:r>
      <w:r w:rsidR="000D26C4">
        <w:t>3.12</w:t>
      </w:r>
      <w:r w:rsidR="0044099F">
        <w:fldChar w:fldCharType="end"/>
      </w:r>
      <w:r w:rsidR="0044099F">
        <w:t xml:space="preserve"> dan </w:t>
      </w:r>
      <w:r w:rsidR="0044099F">
        <w:fldChar w:fldCharType="begin"/>
      </w:r>
      <w:r w:rsidR="0044099F">
        <w:instrText xml:space="preserve"> REF _Ref128948645 \r \h </w:instrText>
      </w:r>
      <w:r w:rsidR="0044099F">
        <w:fldChar w:fldCharType="separate"/>
      </w:r>
      <w:r w:rsidR="000D26C4">
        <w:t>3.13</w:t>
      </w:r>
      <w:r w:rsidR="0044099F">
        <w:fldChar w:fldCharType="end"/>
      </w:r>
      <w:r w:rsidR="0044099F">
        <w:t xml:space="preserve">, dilakukan simulasi proses bisnis </w:t>
      </w:r>
      <w:r w:rsidR="007C68B4" w:rsidRPr="003E6F93">
        <w:rPr>
          <w:i/>
          <w:iCs/>
        </w:rPr>
        <w:t>to be</w:t>
      </w:r>
      <w:r w:rsidR="007C68B4">
        <w:rPr>
          <w:i/>
          <w:iCs/>
        </w:rPr>
        <w:t xml:space="preserve"> </w:t>
      </w:r>
      <w:r w:rsidR="007C68B4">
        <w:t>atas karakteristik sistem yang ditemukan.</w:t>
      </w:r>
      <w:r w:rsidR="00BD4F89">
        <w:t xml:space="preserve"> </w:t>
      </w:r>
    </w:p>
    <w:p w14:paraId="6396ECA3" w14:textId="3823E803" w:rsidR="005864DA" w:rsidRDefault="00532931" w:rsidP="003E6F93">
      <w:pPr>
        <w:keepNext/>
        <w:jc w:val="center"/>
      </w:pPr>
      <w:r>
        <w:rPr>
          <w:noProof/>
        </w:rPr>
        <w:drawing>
          <wp:inline distT="0" distB="0" distL="0" distR="0" wp14:anchorId="055FE787" wp14:editId="7A199FC3">
            <wp:extent cx="5400040" cy="2723515"/>
            <wp:effectExtent l="0" t="0" r="0"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400040" cy="2723515"/>
                    </a:xfrm>
                    <a:prstGeom prst="rect">
                      <a:avLst/>
                    </a:prstGeom>
                    <a:noFill/>
                    <a:ln>
                      <a:noFill/>
                    </a:ln>
                  </pic:spPr>
                </pic:pic>
              </a:graphicData>
            </a:graphic>
          </wp:inline>
        </w:drawing>
      </w:r>
    </w:p>
    <w:p w14:paraId="4DC4BD1B" w14:textId="0576D316" w:rsidR="00BD4F89" w:rsidRDefault="005864DA" w:rsidP="00EE5E34">
      <w:pPr>
        <w:pStyle w:val="Caption"/>
      </w:pPr>
      <w:bookmarkStart w:id="4596" w:name="_Ref129995843"/>
      <w:bookmarkStart w:id="4597" w:name="_Toc135601510"/>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25</w:t>
      </w:r>
      <w:r w:rsidR="005A58B4">
        <w:rPr>
          <w:noProof/>
        </w:rPr>
        <w:fldChar w:fldCharType="end"/>
      </w:r>
      <w:bookmarkEnd w:id="4596"/>
      <w:r>
        <w:t xml:space="preserve"> BPMN kondisi </w:t>
      </w:r>
      <w:r w:rsidRPr="003E6F93">
        <w:rPr>
          <w:i/>
        </w:rPr>
        <w:t>to be</w:t>
      </w:r>
      <w:r>
        <w:t xml:space="preserve"> setelah diimplementasikan SOAPSD</w:t>
      </w:r>
      <w:bookmarkEnd w:id="4597"/>
    </w:p>
    <w:p w14:paraId="69876C7B" w14:textId="3603D82F" w:rsidR="00C22E52" w:rsidRDefault="005864DA" w:rsidP="003E6F93">
      <w:pPr>
        <w:ind w:left="709"/>
        <w:rPr>
          <w:ins w:id="4598" w:author="Ilham Nur Pratama" w:date="2023-05-21T22:26:00Z"/>
        </w:rPr>
      </w:pPr>
      <w:r>
        <w:fldChar w:fldCharType="begin"/>
      </w:r>
      <w:r>
        <w:instrText xml:space="preserve"> REF _Ref129995843 \h </w:instrText>
      </w:r>
      <w:r>
        <w:fldChar w:fldCharType="separate"/>
      </w:r>
      <w:r w:rsidR="000D26C4">
        <w:t xml:space="preserve">Gambar </w:t>
      </w:r>
      <w:r w:rsidR="000D26C4">
        <w:rPr>
          <w:noProof/>
        </w:rPr>
        <w:t>3</w:t>
      </w:r>
      <w:r w:rsidR="000D26C4">
        <w:t>.</w:t>
      </w:r>
      <w:r w:rsidR="000D26C4">
        <w:rPr>
          <w:noProof/>
        </w:rPr>
        <w:t>25</w:t>
      </w:r>
      <w:r>
        <w:fldChar w:fldCharType="end"/>
      </w:r>
      <w:r>
        <w:t xml:space="preserve"> menunjukkan kondisi proses </w:t>
      </w:r>
      <w:r>
        <w:rPr>
          <w:i/>
          <w:iCs/>
        </w:rPr>
        <w:t xml:space="preserve">to be </w:t>
      </w:r>
      <w:r>
        <w:t xml:space="preserve">setelah SOAPSD diimplementasikan. </w:t>
      </w:r>
      <w:r w:rsidR="0004420D">
        <w:t xml:space="preserve">Proses </w:t>
      </w:r>
      <w:r w:rsidR="008A5EFA" w:rsidRPr="008A5EFA">
        <w:t>Konfirmasi sumber daya yang akan melakukan pekerjaan</w:t>
      </w:r>
      <w:r w:rsidR="00ED2DB9">
        <w:t xml:space="preserve"> </w:t>
      </w:r>
      <w:r w:rsidR="00DE7186">
        <w:t xml:space="preserve">dan </w:t>
      </w:r>
      <w:r w:rsidR="00DE7186" w:rsidRPr="00DE7186">
        <w:t>Menunggu konfirmasi sumber daya</w:t>
      </w:r>
      <w:r w:rsidR="00DE7186">
        <w:t xml:space="preserve">, digantikan oleh </w:t>
      </w:r>
      <w:r w:rsidR="00DE7186" w:rsidRPr="003E6F93">
        <w:rPr>
          <w:i/>
          <w:iCs/>
        </w:rPr>
        <w:t xml:space="preserve">service </w:t>
      </w:r>
      <w:r w:rsidR="001C1EAD" w:rsidRPr="003E6F93">
        <w:rPr>
          <w:i/>
          <w:iCs/>
        </w:rPr>
        <w:t>node</w:t>
      </w:r>
      <w:r w:rsidR="001C1EAD">
        <w:rPr>
          <w:i/>
          <w:iCs/>
        </w:rPr>
        <w:t xml:space="preserve"> </w:t>
      </w:r>
      <w:r w:rsidR="001C1EAD">
        <w:t>“Pencarian sumber daya yang tepat sesuai kebutuhan”.</w:t>
      </w:r>
      <w:r w:rsidR="008F428D">
        <w:t xml:space="preserve"> Pada BPMN proses </w:t>
      </w:r>
      <w:r w:rsidR="008F428D">
        <w:rPr>
          <w:i/>
          <w:iCs/>
        </w:rPr>
        <w:t xml:space="preserve">to be </w:t>
      </w:r>
      <w:r w:rsidR="008F428D">
        <w:t>hanya memiliki</w:t>
      </w:r>
      <w:r w:rsidR="00532931">
        <w:t xml:space="preserve"> 2</w:t>
      </w:r>
      <w:r w:rsidR="008F428D">
        <w:t xml:space="preserve"> gateway dengan detil pembagian</w:t>
      </w:r>
      <w:r w:rsidR="00C55B46">
        <w:t xml:space="preserve"> seperti pada </w:t>
      </w:r>
      <w:r w:rsidR="00A87226">
        <w:fldChar w:fldCharType="begin"/>
      </w:r>
      <w:r w:rsidR="00A87226">
        <w:instrText xml:space="preserve"> REF _Ref130000378 \h </w:instrText>
      </w:r>
      <w:r w:rsidR="00A87226">
        <w:fldChar w:fldCharType="separate"/>
      </w:r>
      <w:ins w:id="4599" w:author="Ilham Nur Pratama" w:date="2023-05-24T22:54:00Z">
        <w:r w:rsidR="000D26C4">
          <w:t xml:space="preserve">Tabel </w:t>
        </w:r>
        <w:r w:rsidR="000D26C4">
          <w:rPr>
            <w:noProof/>
          </w:rPr>
          <w:t>3</w:t>
        </w:r>
        <w:r w:rsidR="000D26C4">
          <w:t>.</w:t>
        </w:r>
        <w:r w:rsidR="000D26C4">
          <w:rPr>
            <w:noProof/>
          </w:rPr>
          <w:t>50</w:t>
        </w:r>
      </w:ins>
      <w:del w:id="4600"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24</w:delText>
        </w:r>
      </w:del>
      <w:r w:rsidR="00A87226">
        <w:fldChar w:fldCharType="end"/>
      </w:r>
      <w:r w:rsidR="00C55B46">
        <w:t>.</w:t>
      </w:r>
    </w:p>
    <w:p w14:paraId="4B15AC05" w14:textId="77777777" w:rsidR="00C22E52" w:rsidRDefault="00C22E52">
      <w:pPr>
        <w:spacing w:line="259" w:lineRule="auto"/>
        <w:jc w:val="left"/>
        <w:rPr>
          <w:ins w:id="4601" w:author="Ilham Nur Pratama" w:date="2023-05-21T22:26:00Z"/>
        </w:rPr>
      </w:pPr>
      <w:ins w:id="4602" w:author="Ilham Nur Pratama" w:date="2023-05-21T22:26:00Z">
        <w:r>
          <w:br w:type="page"/>
        </w:r>
      </w:ins>
    </w:p>
    <w:p w14:paraId="43787522" w14:textId="77777777" w:rsidR="005864DA" w:rsidRDefault="005864DA" w:rsidP="003E6F93">
      <w:pPr>
        <w:ind w:left="709"/>
      </w:pPr>
    </w:p>
    <w:p w14:paraId="2A22D4B4" w14:textId="214FB5E2" w:rsidR="00C55B46" w:rsidRDefault="00C55B46" w:rsidP="00EE5E34">
      <w:pPr>
        <w:pStyle w:val="Caption"/>
      </w:pPr>
      <w:bookmarkStart w:id="4603" w:name="_Ref130000378"/>
      <w:bookmarkStart w:id="4604" w:name="_Toc135601584"/>
      <w:r>
        <w:t xml:space="preserve">Tabel </w:t>
      </w:r>
      <w:ins w:id="4605"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606"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607" w:author="Ilham Nur Pratama" w:date="2023-05-24T22:54:00Z">
        <w:r w:rsidR="000D26C4">
          <w:rPr>
            <w:noProof/>
          </w:rPr>
          <w:t>50</w:t>
        </w:r>
      </w:ins>
      <w:ins w:id="4608" w:author="Ilham Nur Pratama" w:date="2023-05-21T22:40:00Z">
        <w:r w:rsidR="00985B1D">
          <w:fldChar w:fldCharType="end"/>
        </w:r>
      </w:ins>
      <w:ins w:id="4609" w:author="ilham.nur@office.ui.ac.id" w:date="2023-03-28T20:25:00Z">
        <w:del w:id="4610" w:author="Ilham Nur Pratama" w:date="2023-05-16T21:59:00Z">
          <w:r w:rsidR="005B668B" w:rsidDel="00F848CE">
            <w:fldChar w:fldCharType="begin"/>
          </w:r>
          <w:r w:rsidR="005B668B" w:rsidDel="00F848CE">
            <w:delInstrText xml:space="preserve"> STYLEREF 1 \s </w:delInstrText>
          </w:r>
        </w:del>
      </w:ins>
      <w:del w:id="4611" w:author="Ilham Nur Pratama" w:date="2023-05-16T21:59:00Z">
        <w:r w:rsidR="005B668B" w:rsidDel="00F848CE">
          <w:fldChar w:fldCharType="separate"/>
        </w:r>
        <w:r w:rsidR="00B57DB5" w:rsidDel="00F848CE">
          <w:rPr>
            <w:noProof/>
          </w:rPr>
          <w:delText>3</w:delText>
        </w:r>
      </w:del>
      <w:ins w:id="4612" w:author="ilham.nur@office.ui.ac.id" w:date="2023-03-28T20:25:00Z">
        <w:del w:id="4613"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614" w:author="Ilham Nur Pratama" w:date="2023-05-16T21:59:00Z">
        <w:r w:rsidR="005A58B4">
          <w:fldChar w:fldCharType="separate"/>
        </w:r>
      </w:del>
      <w:ins w:id="4615" w:author="ilham.nur@office.ui.ac.id" w:date="2023-03-28T20:25:00Z">
        <w:del w:id="4616" w:author="Ilham Nur Pratama" w:date="2023-05-16T21:59:00Z">
          <w:r w:rsidR="005B668B" w:rsidDel="00F848CE">
            <w:fldChar w:fldCharType="end"/>
          </w:r>
        </w:del>
      </w:ins>
      <w:del w:id="4617"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4</w:delText>
        </w:r>
        <w:r w:rsidR="00B1186E" w:rsidDel="005B668B">
          <w:fldChar w:fldCharType="end"/>
        </w:r>
      </w:del>
      <w:bookmarkEnd w:id="4603"/>
      <w:r>
        <w:t xml:space="preserve"> </w:t>
      </w:r>
      <w:r w:rsidRPr="00B513DB">
        <w:t xml:space="preserve">Parameter exclusive gateway BPMN </w:t>
      </w:r>
      <w:r>
        <w:rPr>
          <w:i/>
        </w:rPr>
        <w:t>to be</w:t>
      </w:r>
      <w:bookmarkEnd w:id="4604"/>
    </w:p>
    <w:tbl>
      <w:tblPr>
        <w:tblStyle w:val="TableGrid"/>
        <w:tblW w:w="0" w:type="auto"/>
        <w:tblInd w:w="720" w:type="dxa"/>
        <w:tblLook w:val="04A0" w:firstRow="1" w:lastRow="0" w:firstColumn="1" w:lastColumn="0" w:noHBand="0" w:noVBand="1"/>
      </w:tblPr>
      <w:tblGrid>
        <w:gridCol w:w="3877"/>
        <w:gridCol w:w="3897"/>
      </w:tblGrid>
      <w:tr w:rsidR="00C55B46" w:rsidRPr="00370A85" w14:paraId="4D0DF3F4" w14:textId="77777777" w:rsidTr="00370A85">
        <w:tc>
          <w:tcPr>
            <w:tcW w:w="3877" w:type="dxa"/>
            <w:shd w:val="clear" w:color="auto" w:fill="D0CECE" w:themeFill="background2" w:themeFillShade="E6"/>
          </w:tcPr>
          <w:p w14:paraId="1C1258E9" w14:textId="77777777" w:rsidR="00C55B46" w:rsidRPr="00370A85" w:rsidRDefault="00C55B46" w:rsidP="00370A85">
            <w:pPr>
              <w:rPr>
                <w:b/>
                <w:bCs/>
              </w:rPr>
            </w:pPr>
            <w:r w:rsidRPr="00370A85">
              <w:rPr>
                <w:b/>
                <w:bCs/>
              </w:rPr>
              <w:t>Gateway</w:t>
            </w:r>
          </w:p>
        </w:tc>
        <w:tc>
          <w:tcPr>
            <w:tcW w:w="3897" w:type="dxa"/>
            <w:shd w:val="clear" w:color="auto" w:fill="D0CECE" w:themeFill="background2" w:themeFillShade="E6"/>
          </w:tcPr>
          <w:p w14:paraId="06E9A93B" w14:textId="77777777" w:rsidR="00C55B46" w:rsidRPr="00370A85" w:rsidRDefault="00C55B46" w:rsidP="00370A85">
            <w:pPr>
              <w:rPr>
                <w:b/>
                <w:bCs/>
              </w:rPr>
            </w:pPr>
            <w:r w:rsidRPr="00370A85">
              <w:rPr>
                <w:b/>
                <w:bCs/>
              </w:rPr>
              <w:t>Probabilitas (%)</w:t>
            </w:r>
          </w:p>
        </w:tc>
      </w:tr>
      <w:tr w:rsidR="00C55B46" w:rsidRPr="00370A85" w14:paraId="6E9645E9" w14:textId="77777777" w:rsidTr="00370A85">
        <w:tc>
          <w:tcPr>
            <w:tcW w:w="7774" w:type="dxa"/>
            <w:gridSpan w:val="2"/>
            <w:shd w:val="clear" w:color="auto" w:fill="D0CECE" w:themeFill="background2" w:themeFillShade="E6"/>
          </w:tcPr>
          <w:p w14:paraId="2B54C856" w14:textId="77777777" w:rsidR="00C55B46" w:rsidRPr="00370A85" w:rsidRDefault="00C55B46" w:rsidP="00370A85">
            <w:pPr>
              <w:rPr>
                <w:b/>
                <w:bCs/>
              </w:rPr>
            </w:pPr>
            <w:r w:rsidRPr="00370A85">
              <w:rPr>
                <w:b/>
                <w:bCs/>
              </w:rPr>
              <w:t>Gateway 1</w:t>
            </w:r>
          </w:p>
        </w:tc>
      </w:tr>
      <w:tr w:rsidR="00C55B46" w14:paraId="6E680866" w14:textId="77777777" w:rsidTr="00370A85">
        <w:tc>
          <w:tcPr>
            <w:tcW w:w="3877" w:type="dxa"/>
          </w:tcPr>
          <w:p w14:paraId="1604DE1A" w14:textId="331C9153" w:rsidR="00C55B46" w:rsidRDefault="00C55B46" w:rsidP="00C55B46">
            <w:r>
              <w:t xml:space="preserve">Eksekusi dilakukan oleh </w:t>
            </w:r>
            <w:r w:rsidRPr="00370A85">
              <w:rPr>
                <w:i/>
                <w:iCs/>
              </w:rPr>
              <w:t>Developer/Provisioning Engineer/ Tester</w:t>
            </w:r>
          </w:p>
        </w:tc>
        <w:tc>
          <w:tcPr>
            <w:tcW w:w="3897" w:type="dxa"/>
          </w:tcPr>
          <w:p w14:paraId="53C958FF" w14:textId="6586E19E" w:rsidR="00C55B46" w:rsidRDefault="00C55B46" w:rsidP="00C55B46">
            <w:r>
              <w:t>33</w:t>
            </w:r>
            <w:r w:rsidR="00404EDF">
              <w:t>,</w:t>
            </w:r>
            <w:r>
              <w:t>33</w:t>
            </w:r>
          </w:p>
        </w:tc>
      </w:tr>
      <w:tr w:rsidR="00C55B46" w14:paraId="761945A6" w14:textId="77777777" w:rsidTr="00370A85">
        <w:tc>
          <w:tcPr>
            <w:tcW w:w="3877" w:type="dxa"/>
          </w:tcPr>
          <w:p w14:paraId="28172220" w14:textId="175AD1FF" w:rsidR="00C55B46" w:rsidRDefault="00C55B46" w:rsidP="00C55B46">
            <w:r>
              <w:t xml:space="preserve">Eksekusi dilakukan oleh senior </w:t>
            </w:r>
            <w:r w:rsidRPr="00463C7A">
              <w:rPr>
                <w:i/>
                <w:iCs/>
              </w:rPr>
              <w:t>Developer/Provisioning Engineer/ Tester</w:t>
            </w:r>
          </w:p>
        </w:tc>
        <w:tc>
          <w:tcPr>
            <w:tcW w:w="3897" w:type="dxa"/>
          </w:tcPr>
          <w:p w14:paraId="1A84DCDA" w14:textId="028A54A7" w:rsidR="00C55B46" w:rsidRDefault="00C55B46" w:rsidP="00C55B46">
            <w:r>
              <w:t>33</w:t>
            </w:r>
            <w:r w:rsidR="00404EDF">
              <w:t>,</w:t>
            </w:r>
            <w:r>
              <w:t>33</w:t>
            </w:r>
          </w:p>
        </w:tc>
      </w:tr>
      <w:tr w:rsidR="00C55B46" w14:paraId="627FC640" w14:textId="77777777" w:rsidTr="00370A85">
        <w:tc>
          <w:tcPr>
            <w:tcW w:w="3877" w:type="dxa"/>
          </w:tcPr>
          <w:p w14:paraId="60110A9F" w14:textId="60204017" w:rsidR="00C55B46" w:rsidRDefault="00C55B46" w:rsidP="00C55B46">
            <w:r>
              <w:t xml:space="preserve">Eksekusi dilakukan oleh </w:t>
            </w:r>
            <w:r w:rsidRPr="00370A85">
              <w:rPr>
                <w:i/>
                <w:iCs/>
              </w:rPr>
              <w:t>outsource</w:t>
            </w:r>
            <w:r>
              <w:t xml:space="preserve"> </w:t>
            </w:r>
            <w:r>
              <w:rPr>
                <w:i/>
                <w:iCs/>
              </w:rPr>
              <w:t>officer</w:t>
            </w:r>
          </w:p>
        </w:tc>
        <w:tc>
          <w:tcPr>
            <w:tcW w:w="3897" w:type="dxa"/>
          </w:tcPr>
          <w:p w14:paraId="08D15A3F" w14:textId="0FDE2D83" w:rsidR="00C55B46" w:rsidRDefault="00C55B46" w:rsidP="00C55B46">
            <w:r>
              <w:t>33</w:t>
            </w:r>
            <w:r w:rsidR="00404EDF">
              <w:t>,</w:t>
            </w:r>
            <w:r>
              <w:t>33</w:t>
            </w:r>
          </w:p>
        </w:tc>
      </w:tr>
      <w:tr w:rsidR="00C55B46" w:rsidRPr="00370A85" w14:paraId="71B77352" w14:textId="77777777" w:rsidTr="00370A85">
        <w:tc>
          <w:tcPr>
            <w:tcW w:w="7774" w:type="dxa"/>
            <w:gridSpan w:val="2"/>
            <w:shd w:val="clear" w:color="auto" w:fill="D0CECE" w:themeFill="background2" w:themeFillShade="E6"/>
          </w:tcPr>
          <w:p w14:paraId="4291E2D2" w14:textId="77777777" w:rsidR="00C55B46" w:rsidRPr="00370A85" w:rsidRDefault="00C55B46" w:rsidP="00C55B46">
            <w:pPr>
              <w:rPr>
                <w:b/>
                <w:bCs/>
              </w:rPr>
            </w:pPr>
            <w:r w:rsidRPr="00370A85">
              <w:rPr>
                <w:b/>
                <w:bCs/>
              </w:rPr>
              <w:t>Gateway 2</w:t>
            </w:r>
          </w:p>
        </w:tc>
      </w:tr>
      <w:tr w:rsidR="00C55B46" w14:paraId="4312F374" w14:textId="77777777" w:rsidTr="00370A85">
        <w:tc>
          <w:tcPr>
            <w:tcW w:w="3877" w:type="dxa"/>
          </w:tcPr>
          <w:p w14:paraId="25CFF33F" w14:textId="36833380" w:rsidR="00C55B46" w:rsidRDefault="00684D41" w:rsidP="003E6F93">
            <w:pPr>
              <w:spacing w:line="240" w:lineRule="auto"/>
            </w:pPr>
            <w:r>
              <w:rPr>
                <w:shd w:val="clear" w:color="auto" w:fill="FFFFFF"/>
              </w:rPr>
              <w:t xml:space="preserve">Memasukan kebutuhan baru akibat </w:t>
            </w:r>
            <w:r w:rsidRPr="003E6F93">
              <w:rPr>
                <w:i/>
                <w:iCs/>
                <w:shd w:val="clear" w:color="auto" w:fill="FFFFFF"/>
              </w:rPr>
              <w:t>change management</w:t>
            </w:r>
          </w:p>
        </w:tc>
        <w:tc>
          <w:tcPr>
            <w:tcW w:w="3897" w:type="dxa"/>
          </w:tcPr>
          <w:p w14:paraId="35B38570" w14:textId="7ABE9D43" w:rsidR="00C55B46" w:rsidRDefault="00684D41" w:rsidP="003E6F93">
            <w:pPr>
              <w:spacing w:line="240" w:lineRule="auto"/>
            </w:pPr>
            <w:r>
              <w:t>60</w:t>
            </w:r>
          </w:p>
        </w:tc>
      </w:tr>
      <w:tr w:rsidR="00C55B46" w14:paraId="7CC62508" w14:textId="77777777" w:rsidTr="00370A85">
        <w:tc>
          <w:tcPr>
            <w:tcW w:w="3877" w:type="dxa"/>
          </w:tcPr>
          <w:p w14:paraId="491273D8" w14:textId="6E03AE88" w:rsidR="00C55B46" w:rsidRDefault="00684D41" w:rsidP="003E6F93">
            <w:pPr>
              <w:spacing w:line="240" w:lineRule="auto"/>
            </w:pPr>
            <w:r>
              <w:rPr>
                <w:shd w:val="clear" w:color="auto" w:fill="FFFFFF"/>
              </w:rPr>
              <w:t>Penutupan Proyek</w:t>
            </w:r>
          </w:p>
        </w:tc>
        <w:tc>
          <w:tcPr>
            <w:tcW w:w="3897" w:type="dxa"/>
          </w:tcPr>
          <w:p w14:paraId="63F302FA" w14:textId="53338FC5" w:rsidR="00C55B46" w:rsidRDefault="00684D41" w:rsidP="003E6F93">
            <w:pPr>
              <w:spacing w:line="240" w:lineRule="auto"/>
            </w:pPr>
            <w:r>
              <w:t>40</w:t>
            </w:r>
          </w:p>
        </w:tc>
      </w:tr>
    </w:tbl>
    <w:p w14:paraId="603D4421" w14:textId="77777777" w:rsidR="002C4355" w:rsidRDefault="002C4355" w:rsidP="002C4355">
      <w:pPr>
        <w:ind w:left="709"/>
        <w:rPr>
          <w:i/>
          <w:iCs/>
        </w:rPr>
      </w:pPr>
    </w:p>
    <w:p w14:paraId="534BE44E" w14:textId="5984BFD3" w:rsidR="00D80C2E" w:rsidRDefault="00A87226">
      <w:pPr>
        <w:ind w:left="709"/>
      </w:pPr>
      <w:r>
        <w:rPr>
          <w:i/>
          <w:iCs/>
        </w:rPr>
        <w:t>Gateway 1</w:t>
      </w:r>
      <w:r w:rsidR="0044384B">
        <w:t xml:space="preserve"> merupakan </w:t>
      </w:r>
      <w:r w:rsidR="0044384B">
        <w:rPr>
          <w:i/>
          <w:iCs/>
        </w:rPr>
        <w:t xml:space="preserve">gateway </w:t>
      </w:r>
      <w:r w:rsidR="0044384B">
        <w:t>yang menghubungkan keputusan dari SOAPSD ke sumber daya yang ditunjuk untuk melakukan pekerjaan.</w:t>
      </w:r>
      <w:r w:rsidR="00FD0CD7">
        <w:t xml:space="preserve"> Probabilitas dari sumber daya yang akan mengerjakan tersebar merata dikarenakan adanya SOAPSD akan melihat ketersediaan sumber daya, sehingga pemilihan sumber daya dapat dilakukan berbasis data dan tidak menggunakan persepsi.</w:t>
      </w:r>
      <w:r w:rsidR="001A5EB2">
        <w:t xml:space="preserve"> Untuk </w:t>
      </w:r>
      <w:r w:rsidR="001A5EB2" w:rsidRPr="003E6F93">
        <w:rPr>
          <w:i/>
          <w:iCs/>
        </w:rPr>
        <w:t>Gateway</w:t>
      </w:r>
      <w:r w:rsidR="001A5EB2">
        <w:t xml:space="preserve"> 2</w:t>
      </w:r>
      <w:r w:rsidR="009546CC">
        <w:t xml:space="preserve"> masih sama seperti kondisi </w:t>
      </w:r>
      <w:r w:rsidR="009546CC">
        <w:rPr>
          <w:i/>
          <w:iCs/>
        </w:rPr>
        <w:t xml:space="preserve">as is </w:t>
      </w:r>
      <w:r w:rsidR="006F7ADA">
        <w:t xml:space="preserve">yang </w:t>
      </w:r>
      <w:r w:rsidR="007948A5">
        <w:t>memungkinkan probabilitas perubahan proyek lebih tinggi dibandingkan proyek langsung segera di selesaikan</w:t>
      </w:r>
      <w:r w:rsidR="009546CC">
        <w:t>.</w:t>
      </w:r>
    </w:p>
    <w:p w14:paraId="019A2183" w14:textId="2EA86FF9" w:rsidR="00C22E52" w:rsidRDefault="00516856" w:rsidP="00C22E52">
      <w:pPr>
        <w:ind w:left="709"/>
        <w:rPr>
          <w:ins w:id="4618" w:author="Ilham Nur Pratama" w:date="2023-05-21T22:27:00Z"/>
        </w:rPr>
      </w:pPr>
      <w:r>
        <w:t xml:space="preserve">Berdasarkan hasil simulasi yang dijalankan didapatkan hasil simulasi BPMN proses </w:t>
      </w:r>
      <w:r>
        <w:rPr>
          <w:i/>
          <w:iCs/>
        </w:rPr>
        <w:t xml:space="preserve">to be </w:t>
      </w:r>
      <w:r>
        <w:t xml:space="preserve">pada </w:t>
      </w:r>
      <w:r>
        <w:fldChar w:fldCharType="begin"/>
      </w:r>
      <w:r>
        <w:instrText xml:space="preserve"> REF _Ref130027636 \h </w:instrText>
      </w:r>
      <w:r>
        <w:fldChar w:fldCharType="separate"/>
      </w:r>
      <w:ins w:id="4619" w:author="Ilham Nur Pratama" w:date="2023-05-24T22:54:00Z">
        <w:r w:rsidR="000D26C4">
          <w:t xml:space="preserve">Tabel </w:t>
        </w:r>
        <w:r w:rsidR="000D26C4">
          <w:rPr>
            <w:noProof/>
          </w:rPr>
          <w:t>3</w:t>
        </w:r>
        <w:r w:rsidR="000D26C4">
          <w:t>.</w:t>
        </w:r>
        <w:r w:rsidR="000D26C4">
          <w:rPr>
            <w:noProof/>
          </w:rPr>
          <w:t>51</w:t>
        </w:r>
      </w:ins>
      <w:del w:id="4620"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25</w:delText>
        </w:r>
      </w:del>
      <w:r>
        <w:fldChar w:fldCharType="end"/>
      </w:r>
      <w:ins w:id="4621" w:author="Ilham Nur Pratama" w:date="2023-05-17T22:06:00Z">
        <w:r w:rsidR="007B7BAC">
          <w:t xml:space="preserve"> dan perbandingan dari kondisi simulasi </w:t>
        </w:r>
        <w:r w:rsidR="007B7BAC">
          <w:rPr>
            <w:i/>
            <w:iCs/>
          </w:rPr>
          <w:t xml:space="preserve">as is </w:t>
        </w:r>
        <w:r w:rsidR="007B7BAC">
          <w:t xml:space="preserve">jika dibandingkan dengan </w:t>
        </w:r>
        <w:r w:rsidR="007B7BAC">
          <w:rPr>
            <w:i/>
            <w:iCs/>
          </w:rPr>
          <w:t xml:space="preserve">to be </w:t>
        </w:r>
        <w:r w:rsidR="007B7BAC">
          <w:t xml:space="preserve">dapat dilihat pada </w:t>
        </w:r>
      </w:ins>
      <w:ins w:id="4622" w:author="Ilham Nur Pratama" w:date="2023-05-17T22:07:00Z">
        <w:r w:rsidR="00E36180">
          <w:fldChar w:fldCharType="begin"/>
        </w:r>
        <w:r w:rsidR="00E36180">
          <w:instrText xml:space="preserve"> REF _Ref135253651 \h </w:instrText>
        </w:r>
      </w:ins>
      <w:r w:rsidR="00E36180">
        <w:fldChar w:fldCharType="separate"/>
      </w:r>
      <w:ins w:id="4623" w:author="Ilham Nur Pratama" w:date="2023-05-24T22:54:00Z">
        <w:r w:rsidR="000D26C4">
          <w:t xml:space="preserve">Tabel </w:t>
        </w:r>
        <w:r w:rsidR="000D26C4">
          <w:rPr>
            <w:noProof/>
          </w:rPr>
          <w:t>3</w:t>
        </w:r>
        <w:r w:rsidR="000D26C4">
          <w:t>.</w:t>
        </w:r>
        <w:r w:rsidR="000D26C4">
          <w:rPr>
            <w:noProof/>
          </w:rPr>
          <w:t>54</w:t>
        </w:r>
      </w:ins>
      <w:ins w:id="4624" w:author="Ilham Nur Pratama" w:date="2023-05-17T22:07:00Z">
        <w:r w:rsidR="00E36180">
          <w:fldChar w:fldCharType="end"/>
        </w:r>
      </w:ins>
      <w:r>
        <w:t>.</w:t>
      </w:r>
    </w:p>
    <w:p w14:paraId="3CF184F1" w14:textId="77777777" w:rsidR="00C22E52" w:rsidRDefault="00C22E52">
      <w:pPr>
        <w:spacing w:line="259" w:lineRule="auto"/>
        <w:jc w:val="left"/>
        <w:rPr>
          <w:ins w:id="4625" w:author="Ilham Nur Pratama" w:date="2023-05-21T22:27:00Z"/>
        </w:rPr>
      </w:pPr>
      <w:ins w:id="4626" w:author="Ilham Nur Pratama" w:date="2023-05-21T22:27:00Z">
        <w:r>
          <w:br w:type="page"/>
        </w:r>
      </w:ins>
    </w:p>
    <w:p w14:paraId="5B1A8C3A" w14:textId="77777777" w:rsidR="009E64E8" w:rsidRPr="00516856" w:rsidDel="00C22E52" w:rsidRDefault="009E64E8">
      <w:pPr>
        <w:pStyle w:val="Caption"/>
        <w:rPr>
          <w:del w:id="4627" w:author="Ilham Nur Pratama" w:date="2023-05-21T22:27:00Z"/>
        </w:rPr>
        <w:pPrChange w:id="4628" w:author="Ilham Nur Pratama" w:date="2023-05-21T22:51:00Z">
          <w:pPr>
            <w:ind w:left="709"/>
          </w:pPr>
        </w:pPrChange>
      </w:pPr>
    </w:p>
    <w:p w14:paraId="34F01B2C" w14:textId="30CCFF2A" w:rsidR="004A5DEC" w:rsidRDefault="004A5DEC" w:rsidP="00EE3E98">
      <w:pPr>
        <w:pStyle w:val="Caption"/>
      </w:pPr>
      <w:bookmarkStart w:id="4629" w:name="_Ref130027636"/>
      <w:bookmarkStart w:id="4630" w:name="_Toc135601585"/>
      <w:r>
        <w:t xml:space="preserve">Tabel </w:t>
      </w:r>
      <w:ins w:id="4631"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632"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633" w:author="Ilham Nur Pratama" w:date="2023-05-24T22:54:00Z">
        <w:r w:rsidR="000D26C4">
          <w:rPr>
            <w:noProof/>
          </w:rPr>
          <w:t>51</w:t>
        </w:r>
      </w:ins>
      <w:ins w:id="4634" w:author="Ilham Nur Pratama" w:date="2023-05-21T22:40:00Z">
        <w:r w:rsidR="00985B1D">
          <w:fldChar w:fldCharType="end"/>
        </w:r>
      </w:ins>
      <w:ins w:id="4635" w:author="ilham.nur@office.ui.ac.id" w:date="2023-03-28T20:25:00Z">
        <w:del w:id="4636" w:author="Ilham Nur Pratama" w:date="2023-05-16T21:59:00Z">
          <w:r w:rsidR="005B668B" w:rsidDel="00F848CE">
            <w:fldChar w:fldCharType="begin"/>
          </w:r>
          <w:r w:rsidR="005B668B" w:rsidDel="00F848CE">
            <w:delInstrText xml:space="preserve"> STYLEREF 1 \s </w:delInstrText>
          </w:r>
        </w:del>
      </w:ins>
      <w:del w:id="4637" w:author="Ilham Nur Pratama" w:date="2023-05-16T21:59:00Z">
        <w:r w:rsidR="005B668B" w:rsidDel="00F848CE">
          <w:fldChar w:fldCharType="separate"/>
        </w:r>
        <w:r w:rsidR="00B57DB5" w:rsidDel="00F848CE">
          <w:rPr>
            <w:noProof/>
          </w:rPr>
          <w:delText>3</w:delText>
        </w:r>
      </w:del>
      <w:ins w:id="4638" w:author="ilham.nur@office.ui.ac.id" w:date="2023-03-28T20:25:00Z">
        <w:del w:id="4639"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640" w:author="Ilham Nur Pratama" w:date="2023-05-16T21:59:00Z">
        <w:r w:rsidR="005A58B4">
          <w:fldChar w:fldCharType="separate"/>
        </w:r>
      </w:del>
      <w:ins w:id="4641" w:author="ilham.nur@office.ui.ac.id" w:date="2023-03-28T20:25:00Z">
        <w:del w:id="4642" w:author="Ilham Nur Pratama" w:date="2023-05-16T21:59:00Z">
          <w:r w:rsidR="005B668B" w:rsidDel="00F848CE">
            <w:fldChar w:fldCharType="end"/>
          </w:r>
        </w:del>
      </w:ins>
      <w:del w:id="4643"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5</w:delText>
        </w:r>
        <w:r w:rsidR="00B1186E" w:rsidDel="005B668B">
          <w:fldChar w:fldCharType="end"/>
        </w:r>
      </w:del>
      <w:bookmarkEnd w:id="4629"/>
      <w:r>
        <w:t xml:space="preserve"> Hasil Simulasi BPMN Proses </w:t>
      </w:r>
      <w:r w:rsidRPr="003E6F93">
        <w:rPr>
          <w:i/>
        </w:rPr>
        <w:t>To</w:t>
      </w:r>
      <w:r>
        <w:rPr>
          <w:i/>
        </w:rPr>
        <w:t xml:space="preserve"> </w:t>
      </w:r>
      <w:r w:rsidRPr="003E6F93">
        <w:rPr>
          <w:i/>
        </w:rPr>
        <w:t>be</w:t>
      </w:r>
      <w:bookmarkEnd w:id="4630"/>
    </w:p>
    <w:tbl>
      <w:tblPr>
        <w:tblStyle w:val="TableGrid"/>
        <w:tblW w:w="0" w:type="auto"/>
        <w:jc w:val="center"/>
        <w:tblLook w:val="04A0" w:firstRow="1" w:lastRow="0" w:firstColumn="1" w:lastColumn="0" w:noHBand="0" w:noVBand="1"/>
      </w:tblPr>
      <w:tblGrid>
        <w:gridCol w:w="1945"/>
        <w:gridCol w:w="1943"/>
        <w:gridCol w:w="1943"/>
        <w:gridCol w:w="1943"/>
      </w:tblGrid>
      <w:tr w:rsidR="004A5DEC" w14:paraId="3CF9DC04" w14:textId="77777777" w:rsidTr="003E6F93">
        <w:trPr>
          <w:jc w:val="center"/>
        </w:trPr>
        <w:tc>
          <w:tcPr>
            <w:tcW w:w="1945" w:type="dxa"/>
          </w:tcPr>
          <w:p w14:paraId="0FFC66FA" w14:textId="77777777" w:rsidR="004A5DEC" w:rsidRPr="003E6F93" w:rsidRDefault="004A5DEC" w:rsidP="00370A85">
            <w:pPr>
              <w:rPr>
                <w:b/>
                <w:bCs/>
                <w:sz w:val="20"/>
                <w:szCs w:val="20"/>
              </w:rPr>
            </w:pPr>
            <w:r w:rsidRPr="003E6F93">
              <w:rPr>
                <w:b/>
                <w:bCs/>
                <w:sz w:val="20"/>
                <w:szCs w:val="20"/>
              </w:rPr>
              <w:t>Parameter</w:t>
            </w:r>
          </w:p>
        </w:tc>
        <w:tc>
          <w:tcPr>
            <w:tcW w:w="1943" w:type="dxa"/>
          </w:tcPr>
          <w:p w14:paraId="61072F01" w14:textId="77777777" w:rsidR="004A5DEC" w:rsidRPr="003E6F93" w:rsidRDefault="004A5DEC" w:rsidP="00370A85">
            <w:pPr>
              <w:rPr>
                <w:b/>
                <w:bCs/>
                <w:sz w:val="20"/>
                <w:szCs w:val="20"/>
              </w:rPr>
            </w:pPr>
            <w:r w:rsidRPr="003E6F93">
              <w:rPr>
                <w:b/>
                <w:bCs/>
                <w:sz w:val="20"/>
                <w:szCs w:val="20"/>
              </w:rPr>
              <w:t>Minimum</w:t>
            </w:r>
          </w:p>
        </w:tc>
        <w:tc>
          <w:tcPr>
            <w:tcW w:w="1943" w:type="dxa"/>
          </w:tcPr>
          <w:p w14:paraId="6BA31D51" w14:textId="77777777" w:rsidR="004A5DEC" w:rsidRPr="003E6F93" w:rsidRDefault="004A5DEC" w:rsidP="00370A85">
            <w:pPr>
              <w:rPr>
                <w:b/>
                <w:bCs/>
                <w:sz w:val="20"/>
                <w:szCs w:val="20"/>
              </w:rPr>
            </w:pPr>
            <w:r w:rsidRPr="003E6F93">
              <w:rPr>
                <w:b/>
                <w:bCs/>
                <w:sz w:val="20"/>
                <w:szCs w:val="20"/>
              </w:rPr>
              <w:t>Rerata</w:t>
            </w:r>
          </w:p>
        </w:tc>
        <w:tc>
          <w:tcPr>
            <w:tcW w:w="1943" w:type="dxa"/>
          </w:tcPr>
          <w:p w14:paraId="6BA8921A" w14:textId="77777777" w:rsidR="004A5DEC" w:rsidRPr="003E6F93" w:rsidRDefault="004A5DEC" w:rsidP="00370A85">
            <w:pPr>
              <w:rPr>
                <w:b/>
                <w:bCs/>
                <w:sz w:val="20"/>
                <w:szCs w:val="20"/>
              </w:rPr>
            </w:pPr>
            <w:r w:rsidRPr="003E6F93">
              <w:rPr>
                <w:b/>
                <w:bCs/>
                <w:sz w:val="20"/>
                <w:szCs w:val="20"/>
              </w:rPr>
              <w:t>Maksimum</w:t>
            </w:r>
          </w:p>
        </w:tc>
      </w:tr>
      <w:tr w:rsidR="004A5DEC" w14:paraId="538BF770" w14:textId="77777777" w:rsidTr="003E6F93">
        <w:trPr>
          <w:jc w:val="center"/>
        </w:trPr>
        <w:tc>
          <w:tcPr>
            <w:tcW w:w="1945" w:type="dxa"/>
          </w:tcPr>
          <w:p w14:paraId="587A66EF" w14:textId="5CDFDC0D" w:rsidR="004A5DEC" w:rsidRPr="003E6F93" w:rsidRDefault="004A5DEC" w:rsidP="00370A85">
            <w:pPr>
              <w:rPr>
                <w:sz w:val="20"/>
                <w:szCs w:val="20"/>
              </w:rPr>
            </w:pPr>
            <w:r w:rsidRPr="003E6F93">
              <w:rPr>
                <w:sz w:val="20"/>
                <w:szCs w:val="20"/>
              </w:rPr>
              <w:t>Lama satu proses berjalan</w:t>
            </w:r>
            <w:r w:rsidR="00036DC2">
              <w:rPr>
                <w:sz w:val="20"/>
                <w:szCs w:val="20"/>
              </w:rPr>
              <w:t xml:space="preserve"> (Memperhitungkan </w:t>
            </w:r>
            <w:r w:rsidR="00FD7EC8">
              <w:rPr>
                <w:sz w:val="20"/>
                <w:szCs w:val="20"/>
              </w:rPr>
              <w:t>waktu libur)</w:t>
            </w:r>
          </w:p>
        </w:tc>
        <w:tc>
          <w:tcPr>
            <w:tcW w:w="1943" w:type="dxa"/>
          </w:tcPr>
          <w:p w14:paraId="6ACBC4B9" w14:textId="37037446" w:rsidR="004A5DEC" w:rsidRPr="003E6F93" w:rsidRDefault="00C51241" w:rsidP="00370A85">
            <w:pPr>
              <w:rPr>
                <w:sz w:val="20"/>
                <w:szCs w:val="20"/>
              </w:rPr>
            </w:pPr>
            <w:r w:rsidRPr="003E6F93">
              <w:rPr>
                <w:sz w:val="20"/>
                <w:szCs w:val="20"/>
              </w:rPr>
              <w:t>6</w:t>
            </w:r>
            <w:r w:rsidR="00C83FBB" w:rsidRPr="003E6F93">
              <w:rPr>
                <w:sz w:val="20"/>
                <w:szCs w:val="20"/>
              </w:rPr>
              <w:t>,</w:t>
            </w:r>
            <w:r w:rsidRPr="003E6F93">
              <w:rPr>
                <w:sz w:val="20"/>
                <w:szCs w:val="20"/>
              </w:rPr>
              <w:t>7 Minggu</w:t>
            </w:r>
          </w:p>
        </w:tc>
        <w:tc>
          <w:tcPr>
            <w:tcW w:w="1943" w:type="dxa"/>
          </w:tcPr>
          <w:p w14:paraId="2646EE9C" w14:textId="2622A47F" w:rsidR="004A5DEC" w:rsidRPr="003E6F93" w:rsidRDefault="00C51241" w:rsidP="00370A85">
            <w:pPr>
              <w:rPr>
                <w:sz w:val="20"/>
                <w:szCs w:val="20"/>
              </w:rPr>
            </w:pPr>
            <w:r w:rsidRPr="003E6F93">
              <w:rPr>
                <w:sz w:val="20"/>
                <w:szCs w:val="20"/>
              </w:rPr>
              <w:t>22</w:t>
            </w:r>
            <w:r w:rsidR="00C83FBB" w:rsidRPr="003E6F93">
              <w:rPr>
                <w:sz w:val="20"/>
                <w:szCs w:val="20"/>
              </w:rPr>
              <w:t>,</w:t>
            </w:r>
            <w:r w:rsidRPr="003E6F93">
              <w:rPr>
                <w:sz w:val="20"/>
                <w:szCs w:val="20"/>
              </w:rPr>
              <w:t>9 Minggu</w:t>
            </w:r>
          </w:p>
        </w:tc>
        <w:tc>
          <w:tcPr>
            <w:tcW w:w="1943" w:type="dxa"/>
          </w:tcPr>
          <w:p w14:paraId="0A3CA4D3" w14:textId="00870892" w:rsidR="004A5DEC" w:rsidRPr="003E6F93" w:rsidRDefault="00C51241" w:rsidP="00370A85">
            <w:pPr>
              <w:rPr>
                <w:sz w:val="20"/>
                <w:szCs w:val="20"/>
              </w:rPr>
            </w:pPr>
            <w:r w:rsidRPr="003E6F93">
              <w:rPr>
                <w:sz w:val="20"/>
                <w:szCs w:val="20"/>
              </w:rPr>
              <w:t>56</w:t>
            </w:r>
            <w:r w:rsidR="00C83FBB" w:rsidRPr="003E6F93">
              <w:rPr>
                <w:sz w:val="20"/>
                <w:szCs w:val="20"/>
              </w:rPr>
              <w:t>,</w:t>
            </w:r>
            <w:r w:rsidRPr="003E6F93">
              <w:rPr>
                <w:sz w:val="20"/>
                <w:szCs w:val="20"/>
              </w:rPr>
              <w:t>7 Minggu</w:t>
            </w:r>
          </w:p>
        </w:tc>
      </w:tr>
      <w:tr w:rsidR="00FD7EC8" w14:paraId="791D7468" w14:textId="77777777" w:rsidTr="001138B0">
        <w:trPr>
          <w:jc w:val="center"/>
        </w:trPr>
        <w:tc>
          <w:tcPr>
            <w:tcW w:w="1945" w:type="dxa"/>
          </w:tcPr>
          <w:p w14:paraId="4B45FBFC" w14:textId="44B7C4A5" w:rsidR="00FD7EC8" w:rsidRPr="00FD7EC8" w:rsidRDefault="00FD7EC8" w:rsidP="00370A85">
            <w:pPr>
              <w:rPr>
                <w:sz w:val="20"/>
                <w:szCs w:val="20"/>
              </w:rPr>
            </w:pPr>
            <w:r>
              <w:rPr>
                <w:sz w:val="20"/>
                <w:szCs w:val="20"/>
              </w:rPr>
              <w:t>Lama satu proses berjalan (Netto)</w:t>
            </w:r>
          </w:p>
        </w:tc>
        <w:tc>
          <w:tcPr>
            <w:tcW w:w="1943" w:type="dxa"/>
          </w:tcPr>
          <w:p w14:paraId="56E0D946" w14:textId="6CE6C5E3" w:rsidR="00FD7EC8" w:rsidRPr="00FD7EC8" w:rsidRDefault="003E2F30" w:rsidP="00370A85">
            <w:pPr>
              <w:rPr>
                <w:sz w:val="20"/>
                <w:szCs w:val="20"/>
              </w:rPr>
            </w:pPr>
            <w:r>
              <w:rPr>
                <w:sz w:val="20"/>
                <w:szCs w:val="20"/>
              </w:rPr>
              <w:t>1,7 Minggu</w:t>
            </w:r>
          </w:p>
        </w:tc>
        <w:tc>
          <w:tcPr>
            <w:tcW w:w="1943" w:type="dxa"/>
          </w:tcPr>
          <w:p w14:paraId="0AFC2D65" w14:textId="76ECF1E2" w:rsidR="00FD7EC8" w:rsidRPr="00FD7EC8" w:rsidRDefault="00314BF6" w:rsidP="00370A85">
            <w:pPr>
              <w:rPr>
                <w:sz w:val="20"/>
                <w:szCs w:val="20"/>
              </w:rPr>
            </w:pPr>
            <w:r>
              <w:rPr>
                <w:sz w:val="20"/>
                <w:szCs w:val="20"/>
              </w:rPr>
              <w:t>6,1 Minggu</w:t>
            </w:r>
          </w:p>
        </w:tc>
        <w:tc>
          <w:tcPr>
            <w:tcW w:w="1943" w:type="dxa"/>
          </w:tcPr>
          <w:p w14:paraId="076642CD" w14:textId="1B2787CA" w:rsidR="00FD7EC8" w:rsidRPr="00FD7EC8" w:rsidRDefault="003E2F30" w:rsidP="00370A85">
            <w:pPr>
              <w:rPr>
                <w:sz w:val="20"/>
                <w:szCs w:val="20"/>
              </w:rPr>
            </w:pPr>
            <w:r>
              <w:rPr>
                <w:sz w:val="20"/>
                <w:szCs w:val="20"/>
              </w:rPr>
              <w:t>15,1 Minggu</w:t>
            </w:r>
          </w:p>
        </w:tc>
      </w:tr>
      <w:tr w:rsidR="004A5DEC" w14:paraId="12949D19" w14:textId="77777777" w:rsidTr="003E6F93">
        <w:trPr>
          <w:jc w:val="center"/>
        </w:trPr>
        <w:tc>
          <w:tcPr>
            <w:tcW w:w="1945" w:type="dxa"/>
          </w:tcPr>
          <w:p w14:paraId="3BA053C9" w14:textId="77777777" w:rsidR="004A5DEC" w:rsidRPr="003E6F93" w:rsidRDefault="004A5DEC" w:rsidP="00370A85">
            <w:pPr>
              <w:rPr>
                <w:sz w:val="20"/>
                <w:szCs w:val="20"/>
              </w:rPr>
            </w:pPr>
            <w:r w:rsidRPr="003E6F93">
              <w:rPr>
                <w:sz w:val="20"/>
                <w:szCs w:val="20"/>
              </w:rPr>
              <w:t>Biaya satu proses berjalan</w:t>
            </w:r>
          </w:p>
        </w:tc>
        <w:tc>
          <w:tcPr>
            <w:tcW w:w="1943" w:type="dxa"/>
          </w:tcPr>
          <w:p w14:paraId="10BB2688" w14:textId="6A120953" w:rsidR="004A5DEC" w:rsidRPr="003E6F93" w:rsidRDefault="00C83FBB" w:rsidP="00370A85">
            <w:pPr>
              <w:rPr>
                <w:sz w:val="20"/>
                <w:szCs w:val="20"/>
              </w:rPr>
            </w:pPr>
            <w:r w:rsidRPr="003E6F93">
              <w:rPr>
                <w:sz w:val="20"/>
                <w:szCs w:val="20"/>
              </w:rPr>
              <w:t xml:space="preserve">Rp. </w:t>
            </w:r>
            <w:r w:rsidR="0078195F">
              <w:rPr>
                <w:sz w:val="20"/>
                <w:szCs w:val="20"/>
              </w:rPr>
              <w:t>9</w:t>
            </w:r>
            <w:r w:rsidRPr="003E6F93">
              <w:rPr>
                <w:sz w:val="20"/>
                <w:szCs w:val="20"/>
              </w:rPr>
              <w:t>.</w:t>
            </w:r>
            <w:r w:rsidR="0078195F">
              <w:rPr>
                <w:sz w:val="20"/>
                <w:szCs w:val="20"/>
              </w:rPr>
              <w:t>114</w:t>
            </w:r>
            <w:r w:rsidRPr="003E6F93">
              <w:rPr>
                <w:sz w:val="20"/>
                <w:szCs w:val="20"/>
              </w:rPr>
              <w:t>.000</w:t>
            </w:r>
          </w:p>
        </w:tc>
        <w:tc>
          <w:tcPr>
            <w:tcW w:w="1943" w:type="dxa"/>
          </w:tcPr>
          <w:p w14:paraId="76C1E115" w14:textId="013ED476" w:rsidR="004A5DEC" w:rsidRPr="003E6F93" w:rsidRDefault="00BD5BC1" w:rsidP="00370A85">
            <w:pPr>
              <w:rPr>
                <w:sz w:val="20"/>
                <w:szCs w:val="20"/>
              </w:rPr>
            </w:pPr>
            <w:r w:rsidRPr="003E6F93">
              <w:rPr>
                <w:sz w:val="20"/>
                <w:szCs w:val="20"/>
              </w:rPr>
              <w:t xml:space="preserve">Rp. </w:t>
            </w:r>
            <w:r w:rsidR="0078195F">
              <w:rPr>
                <w:sz w:val="20"/>
                <w:szCs w:val="20"/>
              </w:rPr>
              <w:t>23</w:t>
            </w:r>
            <w:r w:rsidRPr="003E6F93">
              <w:rPr>
                <w:sz w:val="20"/>
                <w:szCs w:val="20"/>
              </w:rPr>
              <w:t>.</w:t>
            </w:r>
            <w:r w:rsidR="0078195F">
              <w:rPr>
                <w:sz w:val="20"/>
                <w:szCs w:val="20"/>
              </w:rPr>
              <w:t>373</w:t>
            </w:r>
            <w:r w:rsidRPr="003E6F93">
              <w:rPr>
                <w:sz w:val="20"/>
                <w:szCs w:val="20"/>
              </w:rPr>
              <w:t>.</w:t>
            </w:r>
            <w:r w:rsidR="0078195F">
              <w:rPr>
                <w:sz w:val="20"/>
                <w:szCs w:val="20"/>
              </w:rPr>
              <w:t>0</w:t>
            </w:r>
            <w:r w:rsidRPr="003E6F93">
              <w:rPr>
                <w:sz w:val="20"/>
                <w:szCs w:val="20"/>
              </w:rPr>
              <w:t>00</w:t>
            </w:r>
          </w:p>
        </w:tc>
        <w:tc>
          <w:tcPr>
            <w:tcW w:w="1943" w:type="dxa"/>
          </w:tcPr>
          <w:p w14:paraId="06E4CCE2" w14:textId="5459F6FD" w:rsidR="004A5DEC" w:rsidRPr="003E6F93" w:rsidRDefault="001A0C13" w:rsidP="00370A85">
            <w:pPr>
              <w:rPr>
                <w:sz w:val="20"/>
                <w:szCs w:val="20"/>
              </w:rPr>
            </w:pPr>
            <w:r w:rsidRPr="003E6F93">
              <w:rPr>
                <w:sz w:val="20"/>
                <w:szCs w:val="20"/>
              </w:rPr>
              <w:t xml:space="preserve">Rp. </w:t>
            </w:r>
            <w:r w:rsidR="00377DE8">
              <w:rPr>
                <w:sz w:val="20"/>
                <w:szCs w:val="20"/>
              </w:rPr>
              <w:t>51</w:t>
            </w:r>
            <w:r w:rsidRPr="003E6F93">
              <w:rPr>
                <w:sz w:val="20"/>
                <w:szCs w:val="20"/>
              </w:rPr>
              <w:t>.</w:t>
            </w:r>
            <w:r w:rsidR="00377DE8">
              <w:rPr>
                <w:sz w:val="20"/>
                <w:szCs w:val="20"/>
              </w:rPr>
              <w:t>936</w:t>
            </w:r>
            <w:r w:rsidRPr="003E6F93">
              <w:rPr>
                <w:sz w:val="20"/>
                <w:szCs w:val="20"/>
              </w:rPr>
              <w:t>.000</w:t>
            </w:r>
          </w:p>
        </w:tc>
      </w:tr>
    </w:tbl>
    <w:p w14:paraId="69FA4BB1" w14:textId="77777777" w:rsidR="004A5DEC" w:rsidRDefault="004A5DEC"/>
    <w:p w14:paraId="5AFB5A78" w14:textId="56594425" w:rsidR="00CE4F12" w:rsidRDefault="00CE4F12" w:rsidP="00EE5E34">
      <w:pPr>
        <w:pStyle w:val="Caption"/>
      </w:pPr>
      <w:bookmarkStart w:id="4644" w:name="_Ref130481071"/>
      <w:bookmarkStart w:id="4645" w:name="_Toc135601586"/>
      <w:r>
        <w:t xml:space="preserve">Tabel </w:t>
      </w:r>
      <w:ins w:id="4646"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647"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648" w:author="Ilham Nur Pratama" w:date="2023-05-24T22:54:00Z">
        <w:r w:rsidR="000D26C4">
          <w:rPr>
            <w:noProof/>
          </w:rPr>
          <w:t>52</w:t>
        </w:r>
      </w:ins>
      <w:ins w:id="4649" w:author="Ilham Nur Pratama" w:date="2023-05-21T22:40:00Z">
        <w:r w:rsidR="00985B1D">
          <w:fldChar w:fldCharType="end"/>
        </w:r>
      </w:ins>
      <w:ins w:id="4650" w:author="ilham.nur@office.ui.ac.id" w:date="2023-03-28T20:25:00Z">
        <w:del w:id="4651" w:author="Ilham Nur Pratama" w:date="2023-05-16T21:59:00Z">
          <w:r w:rsidR="005B668B" w:rsidDel="00F848CE">
            <w:fldChar w:fldCharType="begin"/>
          </w:r>
          <w:r w:rsidR="005B668B" w:rsidDel="00F848CE">
            <w:delInstrText xml:space="preserve"> STYLEREF 1 \s </w:delInstrText>
          </w:r>
        </w:del>
      </w:ins>
      <w:del w:id="4652" w:author="Ilham Nur Pratama" w:date="2023-05-16T21:59:00Z">
        <w:r w:rsidR="005B668B" w:rsidDel="00F848CE">
          <w:fldChar w:fldCharType="separate"/>
        </w:r>
        <w:r w:rsidR="00B57DB5" w:rsidDel="00F848CE">
          <w:rPr>
            <w:noProof/>
          </w:rPr>
          <w:delText>3</w:delText>
        </w:r>
      </w:del>
      <w:ins w:id="4653" w:author="ilham.nur@office.ui.ac.id" w:date="2023-03-28T20:25:00Z">
        <w:del w:id="4654"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4655" w:author="Ilham Nur Pratama" w:date="2023-05-16T21:59:00Z">
        <w:r w:rsidR="005A58B4">
          <w:fldChar w:fldCharType="separate"/>
        </w:r>
      </w:del>
      <w:ins w:id="4656" w:author="ilham.nur@office.ui.ac.id" w:date="2023-03-28T20:25:00Z">
        <w:del w:id="4657" w:author="Ilham Nur Pratama" w:date="2023-05-16T21:59:00Z">
          <w:r w:rsidR="005B668B" w:rsidDel="00F848CE">
            <w:fldChar w:fldCharType="end"/>
          </w:r>
        </w:del>
      </w:ins>
      <w:del w:id="4658"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6</w:delText>
        </w:r>
        <w:r w:rsidR="00B1186E" w:rsidDel="005B668B">
          <w:fldChar w:fldCharType="end"/>
        </w:r>
      </w:del>
      <w:bookmarkEnd w:id="4644"/>
      <w:r>
        <w:t xml:space="preserve"> Hasil simulasi rerata per pekerjaan pada proses </w:t>
      </w:r>
      <w:r>
        <w:rPr>
          <w:i/>
        </w:rPr>
        <w:t>to be</w:t>
      </w:r>
      <w:bookmarkEnd w:id="4645"/>
    </w:p>
    <w:tbl>
      <w:tblPr>
        <w:tblStyle w:val="TableGrid"/>
        <w:tblW w:w="0" w:type="auto"/>
        <w:tblLook w:val="04A0" w:firstRow="1" w:lastRow="0" w:firstColumn="1" w:lastColumn="0" w:noHBand="0" w:noVBand="1"/>
      </w:tblPr>
      <w:tblGrid>
        <w:gridCol w:w="2459"/>
        <w:gridCol w:w="1348"/>
        <w:gridCol w:w="996"/>
        <w:gridCol w:w="1024"/>
        <w:gridCol w:w="891"/>
        <w:gridCol w:w="1776"/>
      </w:tblGrid>
      <w:tr w:rsidR="00D66D05" w14:paraId="3F84FA3F" w14:textId="77777777" w:rsidTr="003E6F93">
        <w:tc>
          <w:tcPr>
            <w:tcW w:w="0" w:type="auto"/>
          </w:tcPr>
          <w:p w14:paraId="69274B54" w14:textId="77777777" w:rsidR="00D66D05" w:rsidRPr="003E6F93" w:rsidRDefault="00D66D05" w:rsidP="00D66D05">
            <w:pPr>
              <w:rPr>
                <w:b/>
                <w:bCs/>
                <w:sz w:val="20"/>
                <w:szCs w:val="18"/>
              </w:rPr>
            </w:pPr>
            <w:r w:rsidRPr="003E6F93">
              <w:rPr>
                <w:b/>
                <w:bCs/>
                <w:sz w:val="20"/>
                <w:szCs w:val="18"/>
              </w:rPr>
              <w:t>Proses</w:t>
            </w:r>
          </w:p>
        </w:tc>
        <w:tc>
          <w:tcPr>
            <w:tcW w:w="0" w:type="auto"/>
          </w:tcPr>
          <w:p w14:paraId="2381BECB" w14:textId="77777777" w:rsidR="00D66D05" w:rsidRPr="003E6F93" w:rsidRDefault="00D66D05" w:rsidP="00D66D05">
            <w:pPr>
              <w:rPr>
                <w:b/>
                <w:bCs/>
                <w:sz w:val="20"/>
                <w:szCs w:val="18"/>
              </w:rPr>
            </w:pPr>
            <w:r w:rsidRPr="003E6F93">
              <w:rPr>
                <w:b/>
                <w:bCs/>
                <w:sz w:val="20"/>
                <w:szCs w:val="18"/>
              </w:rPr>
              <w:t>Pekerja</w:t>
            </w:r>
          </w:p>
        </w:tc>
        <w:tc>
          <w:tcPr>
            <w:tcW w:w="0" w:type="auto"/>
          </w:tcPr>
          <w:p w14:paraId="43812D17" w14:textId="77777777" w:rsidR="00D66D05" w:rsidRPr="003E6F93" w:rsidRDefault="00D66D05" w:rsidP="00D66D05">
            <w:pPr>
              <w:rPr>
                <w:b/>
                <w:bCs/>
                <w:sz w:val="20"/>
                <w:szCs w:val="18"/>
              </w:rPr>
            </w:pPr>
            <w:r w:rsidRPr="003E6F93">
              <w:rPr>
                <w:b/>
                <w:bCs/>
                <w:sz w:val="20"/>
                <w:szCs w:val="18"/>
              </w:rPr>
              <w:t>Jumlah Run</w:t>
            </w:r>
          </w:p>
        </w:tc>
        <w:tc>
          <w:tcPr>
            <w:tcW w:w="0" w:type="auto"/>
          </w:tcPr>
          <w:p w14:paraId="4DAB9FCD" w14:textId="77777777" w:rsidR="00D66D05" w:rsidRPr="003E6F93" w:rsidRDefault="00D66D05" w:rsidP="00D66D05">
            <w:pPr>
              <w:rPr>
                <w:b/>
                <w:bCs/>
                <w:sz w:val="20"/>
                <w:szCs w:val="18"/>
              </w:rPr>
            </w:pPr>
            <w:r w:rsidRPr="003E6F93">
              <w:rPr>
                <w:b/>
                <w:bCs/>
                <w:sz w:val="20"/>
                <w:szCs w:val="18"/>
              </w:rPr>
              <w:t>Waktu tunggu</w:t>
            </w:r>
          </w:p>
        </w:tc>
        <w:tc>
          <w:tcPr>
            <w:tcW w:w="0" w:type="auto"/>
          </w:tcPr>
          <w:p w14:paraId="4C1E4A26" w14:textId="77777777" w:rsidR="00D66D05" w:rsidRPr="003E6F93" w:rsidRDefault="00D66D05" w:rsidP="00D66D05">
            <w:pPr>
              <w:rPr>
                <w:b/>
                <w:bCs/>
                <w:sz w:val="20"/>
                <w:szCs w:val="18"/>
              </w:rPr>
            </w:pPr>
            <w:r w:rsidRPr="003E6F93">
              <w:rPr>
                <w:b/>
                <w:bCs/>
                <w:sz w:val="20"/>
                <w:szCs w:val="18"/>
              </w:rPr>
              <w:t>Durasi</w:t>
            </w:r>
          </w:p>
        </w:tc>
        <w:tc>
          <w:tcPr>
            <w:tcW w:w="0" w:type="auto"/>
          </w:tcPr>
          <w:p w14:paraId="410F6301" w14:textId="3AB25481" w:rsidR="00D66D05" w:rsidRPr="003E6F93" w:rsidRDefault="00D66D05" w:rsidP="00EF2120">
            <w:pPr>
              <w:jc w:val="left"/>
              <w:rPr>
                <w:b/>
                <w:bCs/>
                <w:sz w:val="20"/>
                <w:szCs w:val="20"/>
              </w:rPr>
            </w:pPr>
            <w:r w:rsidRPr="00D66D05">
              <w:rPr>
                <w:b/>
                <w:bCs/>
                <w:color w:val="000000"/>
                <w:sz w:val="20"/>
                <w:szCs w:val="20"/>
              </w:rPr>
              <w:t>Biaya</w:t>
            </w:r>
          </w:p>
        </w:tc>
      </w:tr>
      <w:tr w:rsidR="00D66D05" w14:paraId="55FBF50F" w14:textId="77777777" w:rsidTr="003E6F93">
        <w:tc>
          <w:tcPr>
            <w:tcW w:w="0" w:type="auto"/>
          </w:tcPr>
          <w:p w14:paraId="2AF0B7F4" w14:textId="77777777" w:rsidR="00D66D05" w:rsidRPr="003E6F93" w:rsidRDefault="00D66D05" w:rsidP="00D66D05">
            <w:pPr>
              <w:rPr>
                <w:sz w:val="20"/>
                <w:szCs w:val="20"/>
              </w:rPr>
            </w:pPr>
            <w:r w:rsidRPr="003E6F93">
              <w:rPr>
                <w:sz w:val="20"/>
                <w:szCs w:val="20"/>
              </w:rPr>
              <w:t>Memasukan order proyek ke dalam sistem</w:t>
            </w:r>
          </w:p>
        </w:tc>
        <w:tc>
          <w:tcPr>
            <w:tcW w:w="0" w:type="auto"/>
          </w:tcPr>
          <w:p w14:paraId="6FCDCB07" w14:textId="77777777" w:rsidR="00D66D05" w:rsidRPr="003E6F93" w:rsidRDefault="00D66D05" w:rsidP="00D66D05">
            <w:pPr>
              <w:rPr>
                <w:i/>
                <w:iCs/>
                <w:sz w:val="20"/>
                <w:szCs w:val="20"/>
              </w:rPr>
            </w:pPr>
            <w:r w:rsidRPr="003E6F93">
              <w:rPr>
                <w:i/>
                <w:iCs/>
                <w:sz w:val="20"/>
                <w:szCs w:val="20"/>
              </w:rPr>
              <w:t>Account Manager</w:t>
            </w:r>
          </w:p>
        </w:tc>
        <w:tc>
          <w:tcPr>
            <w:tcW w:w="0" w:type="auto"/>
          </w:tcPr>
          <w:p w14:paraId="44F2BF02" w14:textId="3888ED19" w:rsidR="00D66D05" w:rsidRPr="003E6F93" w:rsidRDefault="00D66D05" w:rsidP="00D66D05">
            <w:pPr>
              <w:rPr>
                <w:sz w:val="20"/>
                <w:szCs w:val="20"/>
              </w:rPr>
            </w:pPr>
            <w:r w:rsidRPr="003E6F93">
              <w:rPr>
                <w:sz w:val="20"/>
                <w:szCs w:val="20"/>
              </w:rPr>
              <w:t>416</w:t>
            </w:r>
          </w:p>
        </w:tc>
        <w:tc>
          <w:tcPr>
            <w:tcW w:w="0" w:type="auto"/>
          </w:tcPr>
          <w:p w14:paraId="2F96861F" w14:textId="77777777" w:rsidR="00D66D05" w:rsidRPr="003E6F93" w:rsidRDefault="00D66D05" w:rsidP="00D66D05">
            <w:pPr>
              <w:rPr>
                <w:sz w:val="20"/>
                <w:szCs w:val="20"/>
              </w:rPr>
            </w:pPr>
            <w:r w:rsidRPr="003E6F93">
              <w:rPr>
                <w:sz w:val="20"/>
                <w:szCs w:val="20"/>
              </w:rPr>
              <w:t>0</w:t>
            </w:r>
          </w:p>
        </w:tc>
        <w:tc>
          <w:tcPr>
            <w:tcW w:w="0" w:type="auto"/>
          </w:tcPr>
          <w:p w14:paraId="3CA4174C" w14:textId="7ECEC7D9" w:rsidR="00D66D05" w:rsidRPr="003E6F93" w:rsidRDefault="00D66D05" w:rsidP="00D66D05">
            <w:pPr>
              <w:rPr>
                <w:sz w:val="20"/>
                <w:szCs w:val="20"/>
              </w:rPr>
            </w:pPr>
            <w:r>
              <w:rPr>
                <w:sz w:val="20"/>
                <w:szCs w:val="20"/>
              </w:rPr>
              <w:t>1</w:t>
            </w:r>
            <w:r w:rsidR="005C2568">
              <w:rPr>
                <w:sz w:val="20"/>
                <w:szCs w:val="20"/>
              </w:rPr>
              <w:t>,</w:t>
            </w:r>
            <w:r>
              <w:rPr>
                <w:sz w:val="20"/>
                <w:szCs w:val="20"/>
              </w:rPr>
              <w:t>1</w:t>
            </w:r>
            <w:r w:rsidRPr="003E6F93">
              <w:rPr>
                <w:sz w:val="20"/>
                <w:szCs w:val="20"/>
              </w:rPr>
              <w:t xml:space="preserve"> </w:t>
            </w:r>
            <w:r>
              <w:rPr>
                <w:sz w:val="20"/>
                <w:szCs w:val="20"/>
              </w:rPr>
              <w:t>Jam</w:t>
            </w:r>
          </w:p>
        </w:tc>
        <w:tc>
          <w:tcPr>
            <w:tcW w:w="0" w:type="auto"/>
          </w:tcPr>
          <w:p w14:paraId="7E1E95BF" w14:textId="25BD8E10" w:rsidR="00D66D05" w:rsidRPr="003E6F93" w:rsidRDefault="00D66D05" w:rsidP="00EF2120">
            <w:pPr>
              <w:jc w:val="left"/>
              <w:rPr>
                <w:sz w:val="20"/>
                <w:szCs w:val="20"/>
              </w:rPr>
            </w:pPr>
            <w:r w:rsidRPr="003E6F93">
              <w:rPr>
                <w:color w:val="000000"/>
                <w:sz w:val="20"/>
                <w:szCs w:val="20"/>
              </w:rPr>
              <w:t>Rp                                      73</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7952E451" w14:textId="77777777" w:rsidTr="003E6F93">
        <w:tc>
          <w:tcPr>
            <w:tcW w:w="0" w:type="auto"/>
          </w:tcPr>
          <w:p w14:paraId="6D4D4240" w14:textId="77777777" w:rsidR="00D66D05" w:rsidRPr="003E6F93" w:rsidRDefault="00D66D05" w:rsidP="00D66D05">
            <w:pPr>
              <w:rPr>
                <w:sz w:val="20"/>
                <w:szCs w:val="20"/>
              </w:rPr>
            </w:pPr>
            <w:r w:rsidRPr="003E6F93">
              <w:rPr>
                <w:sz w:val="20"/>
                <w:szCs w:val="20"/>
              </w:rPr>
              <w:t>Memasukan Proyek berdasarkan order dari AM pada SIMP</w:t>
            </w:r>
          </w:p>
        </w:tc>
        <w:tc>
          <w:tcPr>
            <w:tcW w:w="0" w:type="auto"/>
          </w:tcPr>
          <w:p w14:paraId="47F3865D" w14:textId="77777777" w:rsidR="00D66D05" w:rsidRPr="003E6F93" w:rsidRDefault="00D66D05" w:rsidP="00D66D05">
            <w:pPr>
              <w:rPr>
                <w:i/>
                <w:iCs/>
                <w:sz w:val="20"/>
                <w:szCs w:val="20"/>
              </w:rPr>
            </w:pPr>
            <w:r w:rsidRPr="003E6F93">
              <w:rPr>
                <w:i/>
                <w:iCs/>
                <w:sz w:val="20"/>
                <w:szCs w:val="20"/>
              </w:rPr>
              <w:t>Project manager</w:t>
            </w:r>
          </w:p>
        </w:tc>
        <w:tc>
          <w:tcPr>
            <w:tcW w:w="0" w:type="auto"/>
          </w:tcPr>
          <w:p w14:paraId="64767407" w14:textId="77FCBAFC" w:rsidR="00D66D05" w:rsidRPr="003E6F93" w:rsidRDefault="00D66D05" w:rsidP="00D66D05">
            <w:pPr>
              <w:rPr>
                <w:sz w:val="20"/>
                <w:szCs w:val="20"/>
              </w:rPr>
            </w:pPr>
            <w:r w:rsidRPr="003E6F93">
              <w:rPr>
                <w:sz w:val="20"/>
                <w:szCs w:val="20"/>
              </w:rPr>
              <w:t>416</w:t>
            </w:r>
          </w:p>
        </w:tc>
        <w:tc>
          <w:tcPr>
            <w:tcW w:w="0" w:type="auto"/>
          </w:tcPr>
          <w:p w14:paraId="2F4E0D01" w14:textId="2D4F06C0" w:rsidR="00D66D05" w:rsidRPr="003E6F93" w:rsidRDefault="00D66D05" w:rsidP="00D66D05">
            <w:pPr>
              <w:rPr>
                <w:sz w:val="20"/>
                <w:szCs w:val="20"/>
              </w:rPr>
            </w:pPr>
            <w:r>
              <w:rPr>
                <w:sz w:val="20"/>
                <w:szCs w:val="20"/>
              </w:rPr>
              <w:t>0</w:t>
            </w:r>
          </w:p>
        </w:tc>
        <w:tc>
          <w:tcPr>
            <w:tcW w:w="0" w:type="auto"/>
          </w:tcPr>
          <w:p w14:paraId="6055BEBF" w14:textId="7634D401" w:rsidR="00D66D05" w:rsidRPr="003E6F93" w:rsidRDefault="00D66D05" w:rsidP="00D66D05">
            <w:pPr>
              <w:rPr>
                <w:sz w:val="20"/>
                <w:szCs w:val="20"/>
              </w:rPr>
            </w:pPr>
            <w:r>
              <w:rPr>
                <w:sz w:val="20"/>
                <w:szCs w:val="20"/>
              </w:rPr>
              <w:t>29</w:t>
            </w:r>
            <w:r w:rsidR="005C2568">
              <w:rPr>
                <w:sz w:val="20"/>
                <w:szCs w:val="20"/>
              </w:rPr>
              <w:t>,</w:t>
            </w:r>
            <w:r>
              <w:rPr>
                <w:sz w:val="20"/>
                <w:szCs w:val="20"/>
              </w:rPr>
              <w:t>6 Menit</w:t>
            </w:r>
          </w:p>
        </w:tc>
        <w:tc>
          <w:tcPr>
            <w:tcW w:w="0" w:type="auto"/>
          </w:tcPr>
          <w:p w14:paraId="548387FE" w14:textId="071C15C3" w:rsidR="00D66D05" w:rsidRPr="003E6F93" w:rsidRDefault="00D66D05" w:rsidP="00EF2120">
            <w:pPr>
              <w:jc w:val="left"/>
              <w:rPr>
                <w:sz w:val="20"/>
                <w:szCs w:val="20"/>
              </w:rPr>
            </w:pPr>
            <w:r w:rsidRPr="003E6F93">
              <w:rPr>
                <w:color w:val="000000"/>
                <w:sz w:val="20"/>
                <w:szCs w:val="20"/>
              </w:rPr>
              <w:t>Rp                                      30</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6BBB7DFC" w14:textId="77777777" w:rsidTr="003E6F93">
        <w:tc>
          <w:tcPr>
            <w:tcW w:w="0" w:type="auto"/>
          </w:tcPr>
          <w:p w14:paraId="3A75A89F" w14:textId="77777777" w:rsidR="00D66D05" w:rsidRPr="003E6F93" w:rsidRDefault="00D66D05" w:rsidP="00D66D05">
            <w:pPr>
              <w:rPr>
                <w:sz w:val="20"/>
                <w:szCs w:val="20"/>
              </w:rPr>
            </w:pPr>
            <w:r w:rsidRPr="003E6F93">
              <w:rPr>
                <w:sz w:val="20"/>
                <w:szCs w:val="20"/>
              </w:rPr>
              <w:t>Penentuan perkerjaan apa yang akan dikerjakan</w:t>
            </w:r>
          </w:p>
        </w:tc>
        <w:tc>
          <w:tcPr>
            <w:tcW w:w="0" w:type="auto"/>
            <w:shd w:val="clear" w:color="auto" w:fill="auto"/>
          </w:tcPr>
          <w:p w14:paraId="4ED2AF75" w14:textId="77777777" w:rsidR="00D66D05" w:rsidRPr="003E6F93" w:rsidRDefault="00D66D05" w:rsidP="00D66D05">
            <w:pPr>
              <w:rPr>
                <w:i/>
                <w:iCs/>
                <w:sz w:val="20"/>
                <w:szCs w:val="20"/>
              </w:rPr>
            </w:pPr>
            <w:r w:rsidRPr="003E6F93">
              <w:rPr>
                <w:i/>
                <w:iCs/>
                <w:sz w:val="20"/>
                <w:szCs w:val="20"/>
              </w:rPr>
              <w:t>Functional Manager</w:t>
            </w:r>
          </w:p>
        </w:tc>
        <w:tc>
          <w:tcPr>
            <w:tcW w:w="0" w:type="auto"/>
            <w:shd w:val="clear" w:color="auto" w:fill="FF5050"/>
          </w:tcPr>
          <w:p w14:paraId="03A1F13A" w14:textId="359E4CC2" w:rsidR="00D66D05" w:rsidRPr="003E6F93" w:rsidRDefault="00D66D05" w:rsidP="00D66D05">
            <w:pPr>
              <w:rPr>
                <w:sz w:val="20"/>
                <w:szCs w:val="20"/>
              </w:rPr>
            </w:pPr>
            <w:r w:rsidRPr="003E6F93">
              <w:rPr>
                <w:sz w:val="20"/>
                <w:szCs w:val="20"/>
              </w:rPr>
              <w:t>625</w:t>
            </w:r>
          </w:p>
        </w:tc>
        <w:tc>
          <w:tcPr>
            <w:tcW w:w="0" w:type="auto"/>
            <w:shd w:val="clear" w:color="auto" w:fill="auto"/>
          </w:tcPr>
          <w:p w14:paraId="76AFE9C0" w14:textId="6893A157" w:rsidR="00D66D05" w:rsidRPr="003E6F93" w:rsidRDefault="00D66D05" w:rsidP="00D66D05">
            <w:pPr>
              <w:rPr>
                <w:sz w:val="20"/>
                <w:szCs w:val="20"/>
              </w:rPr>
            </w:pPr>
            <w:r>
              <w:rPr>
                <w:sz w:val="20"/>
                <w:szCs w:val="20"/>
              </w:rPr>
              <w:t>4 Menit</w:t>
            </w:r>
          </w:p>
        </w:tc>
        <w:tc>
          <w:tcPr>
            <w:tcW w:w="0" w:type="auto"/>
            <w:shd w:val="clear" w:color="auto" w:fill="auto"/>
          </w:tcPr>
          <w:p w14:paraId="55A766FB" w14:textId="7A0DC178" w:rsidR="00D66D05" w:rsidRPr="003E6F93" w:rsidRDefault="00D66D05" w:rsidP="00D66D05">
            <w:pPr>
              <w:rPr>
                <w:sz w:val="20"/>
                <w:szCs w:val="20"/>
              </w:rPr>
            </w:pPr>
            <w:r>
              <w:rPr>
                <w:sz w:val="20"/>
                <w:szCs w:val="20"/>
              </w:rPr>
              <w:t>1</w:t>
            </w:r>
            <w:r w:rsidR="005C2568">
              <w:rPr>
                <w:sz w:val="20"/>
                <w:szCs w:val="20"/>
              </w:rPr>
              <w:t>,</w:t>
            </w:r>
            <w:r>
              <w:rPr>
                <w:sz w:val="20"/>
                <w:szCs w:val="20"/>
              </w:rPr>
              <w:t>5 Jam</w:t>
            </w:r>
          </w:p>
        </w:tc>
        <w:tc>
          <w:tcPr>
            <w:tcW w:w="0" w:type="auto"/>
            <w:shd w:val="clear" w:color="auto" w:fill="auto"/>
          </w:tcPr>
          <w:p w14:paraId="12268B52" w14:textId="24E9A862" w:rsidR="00D66D05" w:rsidRPr="003E6F93" w:rsidRDefault="00D66D05" w:rsidP="00EF2120">
            <w:pPr>
              <w:jc w:val="left"/>
              <w:rPr>
                <w:sz w:val="20"/>
                <w:szCs w:val="20"/>
              </w:rPr>
            </w:pPr>
            <w:r w:rsidRPr="003E6F93">
              <w:rPr>
                <w:color w:val="000000"/>
                <w:sz w:val="20"/>
                <w:szCs w:val="20"/>
              </w:rPr>
              <w:t>Rp                                    117</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18792720" w14:textId="77777777" w:rsidTr="003E6F93">
        <w:tc>
          <w:tcPr>
            <w:tcW w:w="0" w:type="auto"/>
          </w:tcPr>
          <w:p w14:paraId="12DD2B67" w14:textId="77777777" w:rsidR="00D66D05" w:rsidRPr="003E6F93" w:rsidRDefault="00D66D05" w:rsidP="00D66D05">
            <w:pPr>
              <w:rPr>
                <w:sz w:val="20"/>
                <w:szCs w:val="20"/>
              </w:rPr>
            </w:pPr>
            <w:r w:rsidRPr="003E6F93">
              <w:rPr>
                <w:sz w:val="20"/>
                <w:szCs w:val="20"/>
              </w:rPr>
              <w:t xml:space="preserve">Pembuatan </w:t>
            </w:r>
            <w:r w:rsidRPr="003E6F93">
              <w:rPr>
                <w:i/>
                <w:iCs/>
                <w:sz w:val="20"/>
                <w:szCs w:val="20"/>
              </w:rPr>
              <w:t>timeline</w:t>
            </w:r>
            <w:r w:rsidRPr="003E6F93">
              <w:rPr>
                <w:sz w:val="20"/>
                <w:szCs w:val="20"/>
              </w:rPr>
              <w:t xml:space="preserve"> pekerjaan</w:t>
            </w:r>
          </w:p>
        </w:tc>
        <w:tc>
          <w:tcPr>
            <w:tcW w:w="0" w:type="auto"/>
            <w:shd w:val="clear" w:color="auto" w:fill="auto"/>
          </w:tcPr>
          <w:p w14:paraId="49D6D5D3" w14:textId="77777777" w:rsidR="00D66D05" w:rsidRPr="003E6F93" w:rsidRDefault="00D66D05" w:rsidP="00D66D05">
            <w:pPr>
              <w:rPr>
                <w:i/>
                <w:iCs/>
                <w:sz w:val="20"/>
                <w:szCs w:val="20"/>
              </w:rPr>
            </w:pPr>
            <w:r w:rsidRPr="003E6F93">
              <w:rPr>
                <w:i/>
                <w:iCs/>
                <w:sz w:val="20"/>
                <w:szCs w:val="20"/>
              </w:rPr>
              <w:t>Project Manager</w:t>
            </w:r>
          </w:p>
        </w:tc>
        <w:tc>
          <w:tcPr>
            <w:tcW w:w="0" w:type="auto"/>
            <w:shd w:val="clear" w:color="auto" w:fill="FF5050"/>
          </w:tcPr>
          <w:p w14:paraId="51D5DD76" w14:textId="14F38805" w:rsidR="00D66D05" w:rsidRPr="003E6F93" w:rsidRDefault="00D66D05" w:rsidP="00D66D05">
            <w:pPr>
              <w:rPr>
                <w:sz w:val="20"/>
                <w:szCs w:val="20"/>
              </w:rPr>
            </w:pPr>
            <w:r w:rsidRPr="003E6F93">
              <w:rPr>
                <w:sz w:val="20"/>
                <w:szCs w:val="20"/>
              </w:rPr>
              <w:t>625</w:t>
            </w:r>
          </w:p>
        </w:tc>
        <w:tc>
          <w:tcPr>
            <w:tcW w:w="0" w:type="auto"/>
            <w:shd w:val="clear" w:color="auto" w:fill="auto"/>
          </w:tcPr>
          <w:p w14:paraId="149DE198" w14:textId="60F3DD1E" w:rsidR="00D66D05" w:rsidRPr="003E6F93" w:rsidRDefault="00D66D05" w:rsidP="00D66D05">
            <w:pPr>
              <w:rPr>
                <w:sz w:val="20"/>
                <w:szCs w:val="20"/>
              </w:rPr>
            </w:pPr>
            <w:r>
              <w:rPr>
                <w:sz w:val="20"/>
                <w:szCs w:val="20"/>
              </w:rPr>
              <w:t>3</w:t>
            </w:r>
            <w:r w:rsidR="005C2568">
              <w:rPr>
                <w:sz w:val="20"/>
                <w:szCs w:val="20"/>
              </w:rPr>
              <w:t>,</w:t>
            </w:r>
            <w:r>
              <w:rPr>
                <w:sz w:val="20"/>
                <w:szCs w:val="20"/>
              </w:rPr>
              <w:t>3 Menit</w:t>
            </w:r>
          </w:p>
        </w:tc>
        <w:tc>
          <w:tcPr>
            <w:tcW w:w="0" w:type="auto"/>
            <w:shd w:val="clear" w:color="auto" w:fill="auto"/>
          </w:tcPr>
          <w:p w14:paraId="07E44303" w14:textId="425DD48A" w:rsidR="00D66D05" w:rsidRPr="003E6F93" w:rsidRDefault="00D66D05" w:rsidP="00D66D05">
            <w:pPr>
              <w:rPr>
                <w:sz w:val="20"/>
                <w:szCs w:val="20"/>
              </w:rPr>
            </w:pPr>
            <w:r>
              <w:rPr>
                <w:sz w:val="20"/>
                <w:szCs w:val="20"/>
              </w:rPr>
              <w:t>42 Menit</w:t>
            </w:r>
          </w:p>
        </w:tc>
        <w:tc>
          <w:tcPr>
            <w:tcW w:w="0" w:type="auto"/>
            <w:shd w:val="clear" w:color="auto" w:fill="auto"/>
          </w:tcPr>
          <w:p w14:paraId="5AEB85CE" w14:textId="6276D900" w:rsidR="00D66D05" w:rsidRPr="003E6F93" w:rsidRDefault="00D66D05" w:rsidP="00EF2120">
            <w:pPr>
              <w:jc w:val="left"/>
              <w:rPr>
                <w:sz w:val="20"/>
                <w:szCs w:val="20"/>
              </w:rPr>
            </w:pPr>
            <w:r w:rsidRPr="003E6F93">
              <w:rPr>
                <w:color w:val="000000"/>
                <w:sz w:val="20"/>
                <w:szCs w:val="20"/>
              </w:rPr>
              <w:t>Rp                                      39</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6576FDD3" w14:textId="77777777" w:rsidTr="003E6F93">
        <w:tc>
          <w:tcPr>
            <w:tcW w:w="0" w:type="auto"/>
          </w:tcPr>
          <w:p w14:paraId="0CD374A2" w14:textId="0DA61FE3" w:rsidR="00D66D05" w:rsidRPr="00B86E10" w:rsidRDefault="00D66D05" w:rsidP="00D66D05">
            <w:pPr>
              <w:rPr>
                <w:sz w:val="20"/>
                <w:szCs w:val="20"/>
              </w:rPr>
            </w:pPr>
            <w:r>
              <w:rPr>
                <w:sz w:val="20"/>
                <w:szCs w:val="20"/>
              </w:rPr>
              <w:t>Penentuan sumber daya yang akan melakukan pekerjaan</w:t>
            </w:r>
          </w:p>
        </w:tc>
        <w:tc>
          <w:tcPr>
            <w:tcW w:w="0" w:type="auto"/>
            <w:shd w:val="clear" w:color="auto" w:fill="auto"/>
          </w:tcPr>
          <w:p w14:paraId="272E33E9" w14:textId="3E79B1A2" w:rsidR="00D66D05" w:rsidRDefault="00D66D05" w:rsidP="00D66D05">
            <w:pPr>
              <w:rPr>
                <w:i/>
                <w:iCs/>
                <w:sz w:val="20"/>
                <w:szCs w:val="20"/>
              </w:rPr>
            </w:pPr>
            <w:r>
              <w:rPr>
                <w:i/>
                <w:iCs/>
                <w:sz w:val="20"/>
                <w:szCs w:val="20"/>
              </w:rPr>
              <w:t>SOAPSD</w:t>
            </w:r>
          </w:p>
        </w:tc>
        <w:tc>
          <w:tcPr>
            <w:tcW w:w="0" w:type="auto"/>
            <w:shd w:val="clear" w:color="auto" w:fill="FF5050"/>
          </w:tcPr>
          <w:p w14:paraId="328A28F1" w14:textId="5DB5DD9D" w:rsidR="00D66D05" w:rsidRPr="00240070" w:rsidRDefault="00D66D05" w:rsidP="00D66D05">
            <w:pPr>
              <w:rPr>
                <w:sz w:val="20"/>
                <w:szCs w:val="20"/>
              </w:rPr>
            </w:pPr>
            <w:r w:rsidRPr="003E6F93">
              <w:rPr>
                <w:sz w:val="20"/>
                <w:szCs w:val="20"/>
              </w:rPr>
              <w:t>625</w:t>
            </w:r>
          </w:p>
        </w:tc>
        <w:tc>
          <w:tcPr>
            <w:tcW w:w="0" w:type="auto"/>
            <w:shd w:val="clear" w:color="auto" w:fill="auto"/>
          </w:tcPr>
          <w:p w14:paraId="79518156" w14:textId="60B9FFD0" w:rsidR="00D66D05" w:rsidRDefault="00D66D05" w:rsidP="00D66D05">
            <w:pPr>
              <w:rPr>
                <w:sz w:val="20"/>
                <w:szCs w:val="20"/>
              </w:rPr>
            </w:pPr>
            <w:r>
              <w:rPr>
                <w:sz w:val="20"/>
                <w:szCs w:val="20"/>
              </w:rPr>
              <w:t>0</w:t>
            </w:r>
          </w:p>
        </w:tc>
        <w:tc>
          <w:tcPr>
            <w:tcW w:w="0" w:type="auto"/>
            <w:shd w:val="clear" w:color="auto" w:fill="auto"/>
          </w:tcPr>
          <w:p w14:paraId="46DBADA3" w14:textId="47435380" w:rsidR="00D66D05" w:rsidRDefault="00D66D05" w:rsidP="00D66D05">
            <w:pPr>
              <w:rPr>
                <w:sz w:val="20"/>
                <w:szCs w:val="20"/>
              </w:rPr>
            </w:pPr>
            <w:r>
              <w:rPr>
                <w:sz w:val="20"/>
                <w:szCs w:val="20"/>
              </w:rPr>
              <w:t>0</w:t>
            </w:r>
          </w:p>
        </w:tc>
        <w:tc>
          <w:tcPr>
            <w:tcW w:w="0" w:type="auto"/>
            <w:shd w:val="clear" w:color="auto" w:fill="auto"/>
          </w:tcPr>
          <w:p w14:paraId="74A1278B" w14:textId="2C51E8ED" w:rsidR="00D66D05" w:rsidRPr="00D66D05" w:rsidRDefault="00D66D05" w:rsidP="00EF2120">
            <w:pPr>
              <w:jc w:val="left"/>
              <w:rPr>
                <w:sz w:val="20"/>
                <w:szCs w:val="20"/>
              </w:rPr>
            </w:pPr>
            <w:r w:rsidRPr="003E6F93">
              <w:rPr>
                <w:color w:val="000000"/>
                <w:sz w:val="20"/>
                <w:szCs w:val="20"/>
              </w:rPr>
              <w:t>Rp                                                 -</w:t>
            </w:r>
          </w:p>
        </w:tc>
      </w:tr>
      <w:tr w:rsidR="00D66D05" w14:paraId="76BBD2DF" w14:textId="77777777" w:rsidTr="003E6F93">
        <w:tc>
          <w:tcPr>
            <w:tcW w:w="0" w:type="auto"/>
          </w:tcPr>
          <w:p w14:paraId="0A531FB9" w14:textId="5FA96714" w:rsidR="00D66D05" w:rsidRPr="00850E4E" w:rsidRDefault="00D66D05" w:rsidP="00D66D05">
            <w:pPr>
              <w:rPr>
                <w:sz w:val="20"/>
                <w:szCs w:val="20"/>
              </w:rPr>
            </w:pPr>
            <w:r w:rsidRPr="00B86E10">
              <w:rPr>
                <w:sz w:val="20"/>
                <w:szCs w:val="20"/>
              </w:rPr>
              <w:t>Pencarian sumber daya yang tepat sesuai kebutuhan</w:t>
            </w:r>
          </w:p>
        </w:tc>
        <w:tc>
          <w:tcPr>
            <w:tcW w:w="0" w:type="auto"/>
            <w:shd w:val="clear" w:color="auto" w:fill="auto"/>
          </w:tcPr>
          <w:p w14:paraId="31F4A3D8" w14:textId="676C44A5" w:rsidR="00D66D05" w:rsidRPr="00850E4E" w:rsidRDefault="00D66D05" w:rsidP="00D66D05">
            <w:pPr>
              <w:rPr>
                <w:i/>
                <w:iCs/>
                <w:sz w:val="20"/>
                <w:szCs w:val="20"/>
              </w:rPr>
            </w:pPr>
            <w:r>
              <w:rPr>
                <w:i/>
                <w:iCs/>
                <w:sz w:val="20"/>
                <w:szCs w:val="20"/>
              </w:rPr>
              <w:t>SOAPSD</w:t>
            </w:r>
          </w:p>
        </w:tc>
        <w:tc>
          <w:tcPr>
            <w:tcW w:w="0" w:type="auto"/>
            <w:shd w:val="clear" w:color="auto" w:fill="FF5050"/>
          </w:tcPr>
          <w:p w14:paraId="113E72AF" w14:textId="2503B9E9" w:rsidR="00D66D05" w:rsidRPr="00240070" w:rsidRDefault="00D66D05" w:rsidP="00D66D05">
            <w:pPr>
              <w:rPr>
                <w:sz w:val="20"/>
                <w:szCs w:val="20"/>
              </w:rPr>
            </w:pPr>
            <w:r w:rsidRPr="003E6F93">
              <w:rPr>
                <w:sz w:val="20"/>
                <w:szCs w:val="20"/>
              </w:rPr>
              <w:t>625</w:t>
            </w:r>
          </w:p>
        </w:tc>
        <w:tc>
          <w:tcPr>
            <w:tcW w:w="0" w:type="auto"/>
            <w:shd w:val="clear" w:color="auto" w:fill="auto"/>
          </w:tcPr>
          <w:p w14:paraId="23C2558E" w14:textId="3949570B" w:rsidR="00D66D05" w:rsidRPr="00850E4E" w:rsidRDefault="00D66D05" w:rsidP="00D66D05">
            <w:pPr>
              <w:rPr>
                <w:sz w:val="20"/>
                <w:szCs w:val="20"/>
              </w:rPr>
            </w:pPr>
            <w:r>
              <w:rPr>
                <w:sz w:val="20"/>
                <w:szCs w:val="20"/>
              </w:rPr>
              <w:t>0</w:t>
            </w:r>
          </w:p>
        </w:tc>
        <w:tc>
          <w:tcPr>
            <w:tcW w:w="0" w:type="auto"/>
            <w:shd w:val="clear" w:color="auto" w:fill="auto"/>
          </w:tcPr>
          <w:p w14:paraId="7158E1FA" w14:textId="3E556E6C" w:rsidR="00D66D05" w:rsidRPr="00850E4E" w:rsidRDefault="00D66D05" w:rsidP="00D66D05">
            <w:pPr>
              <w:rPr>
                <w:sz w:val="20"/>
                <w:szCs w:val="20"/>
              </w:rPr>
            </w:pPr>
            <w:r>
              <w:rPr>
                <w:sz w:val="20"/>
                <w:szCs w:val="20"/>
              </w:rPr>
              <w:t>0</w:t>
            </w:r>
          </w:p>
        </w:tc>
        <w:tc>
          <w:tcPr>
            <w:tcW w:w="0" w:type="auto"/>
            <w:shd w:val="clear" w:color="auto" w:fill="auto"/>
          </w:tcPr>
          <w:p w14:paraId="79E23944" w14:textId="0680D5DB" w:rsidR="00D66D05" w:rsidRPr="00D66D05" w:rsidRDefault="00D66D05" w:rsidP="00EF2120">
            <w:pPr>
              <w:jc w:val="left"/>
              <w:rPr>
                <w:sz w:val="20"/>
                <w:szCs w:val="20"/>
              </w:rPr>
            </w:pPr>
            <w:r w:rsidRPr="003E6F93">
              <w:rPr>
                <w:color w:val="000000"/>
                <w:sz w:val="20"/>
                <w:szCs w:val="20"/>
              </w:rPr>
              <w:t>Rp                                                 -</w:t>
            </w:r>
          </w:p>
        </w:tc>
      </w:tr>
      <w:tr w:rsidR="00D66D05" w14:paraId="3A989620" w14:textId="77777777" w:rsidTr="003E6F93">
        <w:tc>
          <w:tcPr>
            <w:tcW w:w="0" w:type="auto"/>
          </w:tcPr>
          <w:p w14:paraId="74F47FDF" w14:textId="77777777" w:rsidR="00D66D05" w:rsidRPr="003E6F93" w:rsidRDefault="00D66D05" w:rsidP="00D66D05">
            <w:pPr>
              <w:rPr>
                <w:sz w:val="20"/>
                <w:szCs w:val="20"/>
              </w:rPr>
            </w:pPr>
            <w:r w:rsidRPr="003E6F93">
              <w:rPr>
                <w:sz w:val="20"/>
                <w:szCs w:val="20"/>
              </w:rPr>
              <w:t>Penetapan sumber daya yang akan mengerjakan pekerjaan</w:t>
            </w:r>
          </w:p>
        </w:tc>
        <w:tc>
          <w:tcPr>
            <w:tcW w:w="0" w:type="auto"/>
            <w:shd w:val="clear" w:color="auto" w:fill="auto"/>
          </w:tcPr>
          <w:p w14:paraId="62DA8020" w14:textId="77777777" w:rsidR="00D66D05" w:rsidRPr="003E6F93" w:rsidRDefault="00D66D05" w:rsidP="00D66D05">
            <w:pPr>
              <w:rPr>
                <w:i/>
                <w:iCs/>
                <w:sz w:val="20"/>
                <w:szCs w:val="20"/>
              </w:rPr>
            </w:pPr>
            <w:r w:rsidRPr="003E6F93">
              <w:rPr>
                <w:i/>
                <w:iCs/>
                <w:sz w:val="20"/>
                <w:szCs w:val="20"/>
              </w:rPr>
              <w:t>Project manager</w:t>
            </w:r>
          </w:p>
        </w:tc>
        <w:tc>
          <w:tcPr>
            <w:tcW w:w="0" w:type="auto"/>
            <w:shd w:val="clear" w:color="auto" w:fill="auto"/>
          </w:tcPr>
          <w:p w14:paraId="73723E0A" w14:textId="1AFFEC60" w:rsidR="00D66D05" w:rsidRPr="003E6F93" w:rsidRDefault="00D66D05" w:rsidP="00D66D05">
            <w:pPr>
              <w:rPr>
                <w:sz w:val="20"/>
                <w:szCs w:val="20"/>
              </w:rPr>
            </w:pPr>
            <w:r w:rsidRPr="003E6F93">
              <w:rPr>
                <w:sz w:val="20"/>
                <w:szCs w:val="20"/>
              </w:rPr>
              <w:t>208</w:t>
            </w:r>
          </w:p>
        </w:tc>
        <w:tc>
          <w:tcPr>
            <w:tcW w:w="0" w:type="auto"/>
            <w:shd w:val="clear" w:color="auto" w:fill="auto"/>
          </w:tcPr>
          <w:p w14:paraId="00C2ED7D" w14:textId="1D46A050" w:rsidR="00D66D05" w:rsidRPr="003E6F93" w:rsidRDefault="00D66D05" w:rsidP="00D66D05">
            <w:pPr>
              <w:rPr>
                <w:sz w:val="20"/>
                <w:szCs w:val="20"/>
              </w:rPr>
            </w:pPr>
            <w:r>
              <w:rPr>
                <w:sz w:val="20"/>
                <w:szCs w:val="20"/>
              </w:rPr>
              <w:t>1</w:t>
            </w:r>
            <w:r w:rsidR="005C2568">
              <w:rPr>
                <w:sz w:val="20"/>
                <w:szCs w:val="20"/>
              </w:rPr>
              <w:t>,</w:t>
            </w:r>
            <w:r>
              <w:rPr>
                <w:sz w:val="20"/>
                <w:szCs w:val="20"/>
              </w:rPr>
              <w:t>3 Menit</w:t>
            </w:r>
          </w:p>
        </w:tc>
        <w:tc>
          <w:tcPr>
            <w:tcW w:w="0" w:type="auto"/>
            <w:shd w:val="clear" w:color="auto" w:fill="auto"/>
          </w:tcPr>
          <w:p w14:paraId="511D7E98" w14:textId="463163A4" w:rsidR="00D66D05" w:rsidRPr="003E6F93" w:rsidRDefault="00D66D05" w:rsidP="00D66D05">
            <w:pPr>
              <w:rPr>
                <w:sz w:val="20"/>
                <w:szCs w:val="20"/>
              </w:rPr>
            </w:pPr>
            <w:r>
              <w:rPr>
                <w:sz w:val="20"/>
                <w:szCs w:val="20"/>
              </w:rPr>
              <w:t>15</w:t>
            </w:r>
            <w:r w:rsidR="005C2568">
              <w:rPr>
                <w:sz w:val="20"/>
                <w:szCs w:val="20"/>
              </w:rPr>
              <w:t>,</w:t>
            </w:r>
            <w:r>
              <w:rPr>
                <w:sz w:val="20"/>
                <w:szCs w:val="20"/>
              </w:rPr>
              <w:t>1 Menit</w:t>
            </w:r>
          </w:p>
        </w:tc>
        <w:tc>
          <w:tcPr>
            <w:tcW w:w="0" w:type="auto"/>
            <w:shd w:val="clear" w:color="auto" w:fill="auto"/>
          </w:tcPr>
          <w:p w14:paraId="738E712C" w14:textId="3E19AAB8" w:rsidR="00D66D05" w:rsidRPr="003E6F93" w:rsidRDefault="00D66D05" w:rsidP="00EF2120">
            <w:pPr>
              <w:jc w:val="left"/>
              <w:rPr>
                <w:sz w:val="20"/>
                <w:szCs w:val="20"/>
              </w:rPr>
            </w:pPr>
            <w:r w:rsidRPr="003E6F93">
              <w:rPr>
                <w:color w:val="000000"/>
                <w:sz w:val="20"/>
                <w:szCs w:val="20"/>
              </w:rPr>
              <w:t>Rp                                      15</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bl>
    <w:p w14:paraId="594E9174" w14:textId="3D8DC9CC" w:rsidR="00C22E52" w:rsidRDefault="00C22E52">
      <w:pPr>
        <w:rPr>
          <w:ins w:id="4659" w:author="Ilham Nur Pratama" w:date="2023-05-21T22:27:00Z"/>
        </w:rPr>
      </w:pPr>
    </w:p>
    <w:p w14:paraId="03837287" w14:textId="77777777" w:rsidR="00C22E52" w:rsidRDefault="00C22E52">
      <w:pPr>
        <w:spacing w:line="259" w:lineRule="auto"/>
        <w:jc w:val="left"/>
        <w:rPr>
          <w:ins w:id="4660" w:author="Ilham Nur Pratama" w:date="2023-05-21T22:27:00Z"/>
        </w:rPr>
      </w:pPr>
      <w:ins w:id="4661" w:author="Ilham Nur Pratama" w:date="2023-05-21T22:27:00Z">
        <w:r>
          <w:br w:type="page"/>
        </w:r>
      </w:ins>
    </w:p>
    <w:p w14:paraId="052D7FD5" w14:textId="77777777" w:rsidR="00C22E52" w:rsidRDefault="00C22E52">
      <w:pPr>
        <w:rPr>
          <w:ins w:id="4662" w:author="Ilham Nur Pratama" w:date="2023-05-21T22:27:00Z"/>
        </w:rPr>
      </w:pPr>
    </w:p>
    <w:p w14:paraId="7ABA9A1D" w14:textId="65483BBA" w:rsidR="00763A14" w:rsidRDefault="00763A14">
      <w:pPr>
        <w:pStyle w:val="Caption"/>
        <w:rPr>
          <w:ins w:id="4663" w:author="Ilham Nur Pratama" w:date="2023-05-21T22:29:00Z"/>
        </w:rPr>
        <w:pPrChange w:id="4664" w:author="Ilham Nur Pratama" w:date="2023-05-21T22:29:00Z">
          <w:pPr/>
        </w:pPrChange>
      </w:pPr>
      <w:bookmarkStart w:id="4665" w:name="_Toc135601587"/>
      <w:ins w:id="4666" w:author="Ilham Nur Pratama" w:date="2023-05-21T22:29:00Z">
        <w:r>
          <w:t xml:space="preserve">Tabel </w:t>
        </w:r>
      </w:ins>
      <w:ins w:id="4667"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668"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669" w:author="Ilham Nur Pratama" w:date="2023-05-24T22:54:00Z">
        <w:r w:rsidR="000D26C4">
          <w:rPr>
            <w:noProof/>
          </w:rPr>
          <w:t>53</w:t>
        </w:r>
      </w:ins>
      <w:ins w:id="4670" w:author="Ilham Nur Pratama" w:date="2023-05-21T22:40:00Z">
        <w:r w:rsidR="00985B1D">
          <w:fldChar w:fldCharType="end"/>
        </w:r>
      </w:ins>
      <w:ins w:id="4671" w:author="Ilham Nur Pratama" w:date="2023-05-21T22:29:00Z">
        <w:r>
          <w:t xml:space="preserve"> </w:t>
        </w:r>
        <w:r w:rsidRPr="009734D4">
          <w:t>Hasil simulasi rerata per pekerjaan pada proses to be</w:t>
        </w:r>
        <w:r>
          <w:t xml:space="preserve"> (sambungan)</w:t>
        </w:r>
        <w:bookmarkEnd w:id="4665"/>
      </w:ins>
    </w:p>
    <w:tbl>
      <w:tblPr>
        <w:tblStyle w:val="TableGrid"/>
        <w:tblW w:w="8964" w:type="dxa"/>
        <w:tblLook w:val="04A0" w:firstRow="1" w:lastRow="0" w:firstColumn="1" w:lastColumn="0" w:noHBand="0" w:noVBand="1"/>
      </w:tblPr>
      <w:tblGrid>
        <w:gridCol w:w="2138"/>
        <w:gridCol w:w="2138"/>
        <w:gridCol w:w="998"/>
        <w:gridCol w:w="1026"/>
        <w:gridCol w:w="890"/>
        <w:gridCol w:w="1774"/>
        <w:tblGridChange w:id="4672">
          <w:tblGrid>
            <w:gridCol w:w="2138"/>
            <w:gridCol w:w="763"/>
            <w:gridCol w:w="1375"/>
            <w:gridCol w:w="575"/>
            <w:gridCol w:w="423"/>
            <w:gridCol w:w="60"/>
            <w:gridCol w:w="804"/>
            <w:gridCol w:w="162"/>
            <w:gridCol w:w="642"/>
            <w:gridCol w:w="248"/>
            <w:gridCol w:w="1304"/>
            <w:gridCol w:w="470"/>
            <w:gridCol w:w="225"/>
          </w:tblGrid>
        </w:tblGridChange>
      </w:tblGrid>
      <w:tr w:rsidR="00763A14" w14:paraId="626F2159" w14:textId="77777777" w:rsidTr="00763A14">
        <w:trPr>
          <w:ins w:id="4673" w:author="Ilham Nur Pratama" w:date="2023-05-21T22:29:00Z"/>
        </w:trPr>
        <w:tc>
          <w:tcPr>
            <w:tcW w:w="2138" w:type="dxa"/>
          </w:tcPr>
          <w:p w14:paraId="197AA9C8" w14:textId="1515F705" w:rsidR="00763A14" w:rsidRPr="003E6F93" w:rsidRDefault="00763A14" w:rsidP="00763A14">
            <w:pPr>
              <w:rPr>
                <w:ins w:id="4674" w:author="Ilham Nur Pratama" w:date="2023-05-21T22:29:00Z"/>
                <w:sz w:val="20"/>
                <w:szCs w:val="20"/>
              </w:rPr>
            </w:pPr>
            <w:ins w:id="4675" w:author="finnet" w:date="2023-05-21T22:29:00Z">
              <w:r w:rsidRPr="003E6F93">
                <w:rPr>
                  <w:b/>
                  <w:bCs/>
                  <w:sz w:val="20"/>
                  <w:szCs w:val="18"/>
                </w:rPr>
                <w:t>Proses</w:t>
              </w:r>
            </w:ins>
          </w:p>
        </w:tc>
        <w:tc>
          <w:tcPr>
            <w:tcW w:w="2138" w:type="dxa"/>
            <w:shd w:val="clear" w:color="auto" w:fill="auto"/>
          </w:tcPr>
          <w:p w14:paraId="11D0212B" w14:textId="06B248BF" w:rsidR="00763A14" w:rsidRPr="003E6F93" w:rsidRDefault="00763A14" w:rsidP="00763A14">
            <w:pPr>
              <w:rPr>
                <w:ins w:id="4676" w:author="Ilham Nur Pratama" w:date="2023-05-21T22:29:00Z"/>
                <w:i/>
                <w:iCs/>
                <w:sz w:val="20"/>
                <w:szCs w:val="20"/>
              </w:rPr>
            </w:pPr>
            <w:ins w:id="4677" w:author="finnet" w:date="2023-05-21T22:29:00Z">
              <w:r w:rsidRPr="003E6F93">
                <w:rPr>
                  <w:b/>
                  <w:bCs/>
                  <w:sz w:val="20"/>
                  <w:szCs w:val="18"/>
                </w:rPr>
                <w:t>Pekerja</w:t>
              </w:r>
            </w:ins>
          </w:p>
        </w:tc>
        <w:tc>
          <w:tcPr>
            <w:tcW w:w="998" w:type="dxa"/>
            <w:shd w:val="clear" w:color="auto" w:fill="auto"/>
          </w:tcPr>
          <w:p w14:paraId="78953B58" w14:textId="009D7745" w:rsidR="00763A14" w:rsidRPr="003E6F93" w:rsidRDefault="00763A14" w:rsidP="00763A14">
            <w:pPr>
              <w:rPr>
                <w:ins w:id="4678" w:author="Ilham Nur Pratama" w:date="2023-05-21T22:29:00Z"/>
                <w:sz w:val="20"/>
                <w:szCs w:val="20"/>
              </w:rPr>
            </w:pPr>
            <w:ins w:id="4679" w:author="finnet" w:date="2023-05-21T22:29:00Z">
              <w:r w:rsidRPr="003E6F93">
                <w:rPr>
                  <w:b/>
                  <w:bCs/>
                  <w:sz w:val="20"/>
                  <w:szCs w:val="18"/>
                </w:rPr>
                <w:t>Jumlah Run</w:t>
              </w:r>
            </w:ins>
          </w:p>
        </w:tc>
        <w:tc>
          <w:tcPr>
            <w:tcW w:w="1026" w:type="dxa"/>
            <w:shd w:val="clear" w:color="auto" w:fill="auto"/>
          </w:tcPr>
          <w:p w14:paraId="10129F2D" w14:textId="33F5482A" w:rsidR="00763A14" w:rsidRDefault="00763A14" w:rsidP="00763A14">
            <w:pPr>
              <w:rPr>
                <w:ins w:id="4680" w:author="Ilham Nur Pratama" w:date="2023-05-21T22:29:00Z"/>
                <w:sz w:val="20"/>
                <w:szCs w:val="20"/>
              </w:rPr>
            </w:pPr>
            <w:ins w:id="4681" w:author="finnet" w:date="2023-05-21T22:29:00Z">
              <w:r w:rsidRPr="003E6F93">
                <w:rPr>
                  <w:b/>
                  <w:bCs/>
                  <w:sz w:val="20"/>
                  <w:szCs w:val="18"/>
                </w:rPr>
                <w:t>Waktu tunggu</w:t>
              </w:r>
            </w:ins>
          </w:p>
        </w:tc>
        <w:tc>
          <w:tcPr>
            <w:tcW w:w="890" w:type="dxa"/>
            <w:shd w:val="clear" w:color="auto" w:fill="auto"/>
          </w:tcPr>
          <w:p w14:paraId="35712CBB" w14:textId="63DE52A4" w:rsidR="00763A14" w:rsidRDefault="00763A14" w:rsidP="00763A14">
            <w:pPr>
              <w:rPr>
                <w:ins w:id="4682" w:author="Ilham Nur Pratama" w:date="2023-05-21T22:29:00Z"/>
                <w:sz w:val="20"/>
                <w:szCs w:val="20"/>
              </w:rPr>
            </w:pPr>
            <w:ins w:id="4683" w:author="finnet" w:date="2023-05-21T22:29:00Z">
              <w:r w:rsidRPr="003E6F93">
                <w:rPr>
                  <w:b/>
                  <w:bCs/>
                  <w:sz w:val="20"/>
                  <w:szCs w:val="18"/>
                </w:rPr>
                <w:t>Durasi</w:t>
              </w:r>
            </w:ins>
          </w:p>
        </w:tc>
        <w:tc>
          <w:tcPr>
            <w:tcW w:w="1774" w:type="dxa"/>
            <w:shd w:val="clear" w:color="auto" w:fill="auto"/>
          </w:tcPr>
          <w:p w14:paraId="51CDE24A" w14:textId="63154BAF" w:rsidR="00763A14" w:rsidRPr="003E6F93" w:rsidRDefault="00763A14" w:rsidP="00763A14">
            <w:pPr>
              <w:jc w:val="left"/>
              <w:rPr>
                <w:ins w:id="4684" w:author="Ilham Nur Pratama" w:date="2023-05-21T22:29:00Z"/>
                <w:color w:val="000000"/>
                <w:sz w:val="20"/>
                <w:szCs w:val="20"/>
              </w:rPr>
            </w:pPr>
            <w:ins w:id="4685" w:author="finnet" w:date="2023-05-21T22:29:00Z">
              <w:r w:rsidRPr="00D66D05">
                <w:rPr>
                  <w:b/>
                  <w:bCs/>
                  <w:color w:val="000000"/>
                  <w:sz w:val="20"/>
                  <w:szCs w:val="20"/>
                </w:rPr>
                <w:t>Biaya</w:t>
              </w:r>
            </w:ins>
          </w:p>
        </w:tc>
      </w:tr>
      <w:tr w:rsidR="00763A14" w14:paraId="47BB5F20" w14:textId="77777777" w:rsidTr="00763A14">
        <w:tblPrEx>
          <w:tblW w:w="8964" w:type="dxa"/>
          <w:tblPrExChange w:id="4686" w:author="Ilham Nur Pratama" w:date="2023-05-21T22:28:00Z">
            <w:tblPrEx>
              <w:tblW w:w="9189" w:type="dxa"/>
            </w:tblPrEx>
          </w:tblPrExChange>
        </w:tblPrEx>
        <w:tc>
          <w:tcPr>
            <w:tcW w:w="2138" w:type="dxa"/>
            <w:tcPrChange w:id="4687" w:author="Ilham Nur Pratama" w:date="2023-05-21T22:28:00Z">
              <w:tcPr>
                <w:tcW w:w="2138" w:type="dxa"/>
              </w:tcPr>
            </w:tcPrChange>
          </w:tcPr>
          <w:p w14:paraId="0AC42E42" w14:textId="77777777" w:rsidR="00763A14" w:rsidRPr="003E6F93" w:rsidRDefault="00763A14" w:rsidP="00763A14">
            <w:pPr>
              <w:rPr>
                <w:sz w:val="20"/>
                <w:szCs w:val="20"/>
              </w:rPr>
            </w:pPr>
            <w:r w:rsidRPr="003E6F93">
              <w:rPr>
                <w:sz w:val="20"/>
                <w:szCs w:val="20"/>
              </w:rPr>
              <w:t xml:space="preserve">Eksekusi dilakukan oleh </w:t>
            </w:r>
            <w:r w:rsidRPr="003E6F93">
              <w:rPr>
                <w:i/>
                <w:iCs/>
                <w:sz w:val="20"/>
                <w:szCs w:val="20"/>
              </w:rPr>
              <w:t>Developer/Provisioning Engineer/ Tester</w:t>
            </w:r>
          </w:p>
        </w:tc>
        <w:tc>
          <w:tcPr>
            <w:tcW w:w="2138" w:type="dxa"/>
            <w:shd w:val="clear" w:color="auto" w:fill="auto"/>
            <w:tcPrChange w:id="4688" w:author="Ilham Nur Pratama" w:date="2023-05-21T22:28:00Z">
              <w:tcPr>
                <w:tcW w:w="2138" w:type="dxa"/>
                <w:gridSpan w:val="2"/>
                <w:shd w:val="clear" w:color="auto" w:fill="auto"/>
              </w:tcPr>
            </w:tcPrChange>
          </w:tcPr>
          <w:p w14:paraId="232F4B48" w14:textId="77777777" w:rsidR="00763A14" w:rsidRPr="003E6F93" w:rsidRDefault="00763A14" w:rsidP="00763A14">
            <w:pPr>
              <w:rPr>
                <w:sz w:val="20"/>
                <w:szCs w:val="20"/>
              </w:rPr>
            </w:pPr>
            <w:r w:rsidRPr="003E6F93">
              <w:rPr>
                <w:i/>
                <w:iCs/>
                <w:sz w:val="20"/>
                <w:szCs w:val="20"/>
              </w:rPr>
              <w:t>Developer/Provisioning Engineer/ Tester</w:t>
            </w:r>
          </w:p>
        </w:tc>
        <w:tc>
          <w:tcPr>
            <w:tcW w:w="998" w:type="dxa"/>
            <w:shd w:val="clear" w:color="auto" w:fill="auto"/>
            <w:tcPrChange w:id="4689" w:author="Ilham Nur Pratama" w:date="2023-05-21T22:28:00Z">
              <w:tcPr>
                <w:tcW w:w="998" w:type="dxa"/>
                <w:gridSpan w:val="2"/>
                <w:shd w:val="clear" w:color="auto" w:fill="auto"/>
              </w:tcPr>
            </w:tcPrChange>
          </w:tcPr>
          <w:p w14:paraId="6867D090" w14:textId="671BD259" w:rsidR="00763A14" w:rsidRPr="003E6F93" w:rsidRDefault="00763A14" w:rsidP="00763A14">
            <w:pPr>
              <w:rPr>
                <w:sz w:val="20"/>
                <w:szCs w:val="20"/>
              </w:rPr>
            </w:pPr>
            <w:r w:rsidRPr="003E6F93">
              <w:rPr>
                <w:sz w:val="20"/>
                <w:szCs w:val="20"/>
              </w:rPr>
              <w:t>333</w:t>
            </w:r>
          </w:p>
        </w:tc>
        <w:tc>
          <w:tcPr>
            <w:tcW w:w="1026" w:type="dxa"/>
            <w:shd w:val="clear" w:color="auto" w:fill="auto"/>
            <w:tcPrChange w:id="4690" w:author="Ilham Nur Pratama" w:date="2023-05-21T22:28:00Z">
              <w:tcPr>
                <w:tcW w:w="1026" w:type="dxa"/>
                <w:gridSpan w:val="3"/>
                <w:shd w:val="clear" w:color="auto" w:fill="auto"/>
              </w:tcPr>
            </w:tcPrChange>
          </w:tcPr>
          <w:p w14:paraId="71B9021F" w14:textId="2D5C4394" w:rsidR="00763A14" w:rsidRPr="003E6F93" w:rsidRDefault="00763A14" w:rsidP="00763A14">
            <w:pPr>
              <w:rPr>
                <w:sz w:val="20"/>
                <w:szCs w:val="20"/>
              </w:rPr>
            </w:pPr>
            <w:r>
              <w:rPr>
                <w:sz w:val="20"/>
                <w:szCs w:val="20"/>
              </w:rPr>
              <w:t>21,9 Jam</w:t>
            </w:r>
          </w:p>
        </w:tc>
        <w:tc>
          <w:tcPr>
            <w:tcW w:w="890" w:type="dxa"/>
            <w:shd w:val="clear" w:color="auto" w:fill="auto"/>
            <w:tcPrChange w:id="4691" w:author="Ilham Nur Pratama" w:date="2023-05-21T22:28:00Z">
              <w:tcPr>
                <w:tcW w:w="890" w:type="dxa"/>
                <w:gridSpan w:val="2"/>
                <w:shd w:val="clear" w:color="auto" w:fill="auto"/>
              </w:tcPr>
            </w:tcPrChange>
          </w:tcPr>
          <w:p w14:paraId="619348FC" w14:textId="08C14FA9" w:rsidR="00763A14" w:rsidRPr="003E6F93" w:rsidRDefault="00763A14" w:rsidP="00763A14">
            <w:pPr>
              <w:rPr>
                <w:sz w:val="20"/>
                <w:szCs w:val="20"/>
              </w:rPr>
            </w:pPr>
            <w:r>
              <w:rPr>
                <w:sz w:val="20"/>
                <w:szCs w:val="20"/>
              </w:rPr>
              <w:t>1,5 Minggu</w:t>
            </w:r>
          </w:p>
        </w:tc>
        <w:tc>
          <w:tcPr>
            <w:tcW w:w="1774" w:type="dxa"/>
            <w:shd w:val="clear" w:color="auto" w:fill="auto"/>
            <w:tcPrChange w:id="4692" w:author="Ilham Nur Pratama" w:date="2023-05-21T22:28:00Z">
              <w:tcPr>
                <w:tcW w:w="0" w:type="auto"/>
                <w:gridSpan w:val="3"/>
                <w:shd w:val="clear" w:color="auto" w:fill="auto"/>
              </w:tcPr>
            </w:tcPrChange>
          </w:tcPr>
          <w:p w14:paraId="6A63D0C6" w14:textId="0F87F631" w:rsidR="00763A14" w:rsidRPr="003E6F93" w:rsidRDefault="00763A14" w:rsidP="00763A14">
            <w:pPr>
              <w:jc w:val="left"/>
              <w:rPr>
                <w:sz w:val="20"/>
                <w:szCs w:val="20"/>
              </w:rPr>
            </w:pPr>
            <w:r w:rsidRPr="003E6F93">
              <w:rPr>
                <w:color w:val="000000"/>
                <w:sz w:val="20"/>
                <w:szCs w:val="20"/>
              </w:rPr>
              <w:t>Rp                                  9</w:t>
            </w:r>
            <w:r>
              <w:rPr>
                <w:color w:val="000000"/>
                <w:sz w:val="20"/>
                <w:szCs w:val="20"/>
              </w:rPr>
              <w:t>.</w:t>
            </w:r>
            <w:r w:rsidRPr="003E6F93">
              <w:rPr>
                <w:color w:val="000000"/>
                <w:sz w:val="20"/>
                <w:szCs w:val="20"/>
              </w:rPr>
              <w:t>459</w:t>
            </w:r>
            <w:r>
              <w:rPr>
                <w:color w:val="000000"/>
                <w:sz w:val="20"/>
                <w:szCs w:val="20"/>
              </w:rPr>
              <w:t>.</w:t>
            </w:r>
            <w:r w:rsidRPr="003E6F93">
              <w:rPr>
                <w:color w:val="000000"/>
                <w:sz w:val="20"/>
                <w:szCs w:val="20"/>
              </w:rPr>
              <w:t>000</w:t>
            </w:r>
            <w:r>
              <w:rPr>
                <w:color w:val="000000"/>
                <w:sz w:val="20"/>
                <w:szCs w:val="20"/>
              </w:rPr>
              <w:t>,</w:t>
            </w:r>
            <w:r w:rsidRPr="003E6F93">
              <w:rPr>
                <w:color w:val="000000"/>
                <w:sz w:val="20"/>
                <w:szCs w:val="20"/>
              </w:rPr>
              <w:t>00</w:t>
            </w:r>
          </w:p>
        </w:tc>
      </w:tr>
      <w:tr w:rsidR="00763A14" w14:paraId="64917863" w14:textId="77777777" w:rsidTr="00763A14">
        <w:tblPrEx>
          <w:tblW w:w="8964" w:type="dxa"/>
          <w:tblPrExChange w:id="4693" w:author="Ilham Nur Pratama" w:date="2023-05-21T22:28:00Z">
            <w:tblPrEx>
              <w:tblW w:w="0" w:type="auto"/>
            </w:tblPrEx>
          </w:tblPrExChange>
        </w:tblPrEx>
        <w:trPr>
          <w:trPrChange w:id="4694" w:author="Ilham Nur Pratama" w:date="2023-05-21T22:28:00Z">
            <w:trPr>
              <w:gridAfter w:val="0"/>
            </w:trPr>
          </w:trPrChange>
        </w:trPr>
        <w:tc>
          <w:tcPr>
            <w:tcW w:w="2138" w:type="dxa"/>
            <w:tcPrChange w:id="4695" w:author="Ilham Nur Pratama" w:date="2023-05-21T22:28:00Z">
              <w:tcPr>
                <w:tcW w:w="0" w:type="auto"/>
                <w:gridSpan w:val="2"/>
              </w:tcPr>
            </w:tcPrChange>
          </w:tcPr>
          <w:p w14:paraId="34907DFC" w14:textId="77777777" w:rsidR="00763A14" w:rsidRPr="003E6F93" w:rsidRDefault="00763A14" w:rsidP="00763A14">
            <w:pPr>
              <w:rPr>
                <w:sz w:val="20"/>
                <w:szCs w:val="20"/>
              </w:rPr>
            </w:pPr>
            <w:r w:rsidRPr="003E6F93">
              <w:rPr>
                <w:sz w:val="20"/>
                <w:szCs w:val="20"/>
              </w:rPr>
              <w:t xml:space="preserve">Eksekusi dilakukan oleh senior </w:t>
            </w:r>
            <w:r w:rsidRPr="003E6F93">
              <w:rPr>
                <w:i/>
                <w:iCs/>
                <w:sz w:val="20"/>
                <w:szCs w:val="20"/>
              </w:rPr>
              <w:t>Developer/Provisioning Engineer/ Tester</w:t>
            </w:r>
          </w:p>
        </w:tc>
        <w:tc>
          <w:tcPr>
            <w:tcW w:w="2138" w:type="dxa"/>
            <w:tcPrChange w:id="4696" w:author="Ilham Nur Pratama" w:date="2023-05-21T22:28:00Z">
              <w:tcPr>
                <w:tcW w:w="0" w:type="auto"/>
                <w:gridSpan w:val="2"/>
              </w:tcPr>
            </w:tcPrChange>
          </w:tcPr>
          <w:p w14:paraId="263E0D5B" w14:textId="77777777" w:rsidR="00763A14" w:rsidRPr="003E6F93" w:rsidRDefault="00763A14" w:rsidP="00763A14">
            <w:pPr>
              <w:rPr>
                <w:sz w:val="20"/>
                <w:szCs w:val="20"/>
              </w:rPr>
            </w:pPr>
            <w:r w:rsidRPr="003E6F93">
              <w:rPr>
                <w:sz w:val="20"/>
                <w:szCs w:val="20"/>
              </w:rPr>
              <w:t xml:space="preserve">Senior </w:t>
            </w:r>
            <w:r w:rsidRPr="003E6F93">
              <w:rPr>
                <w:i/>
                <w:iCs/>
                <w:sz w:val="20"/>
                <w:szCs w:val="20"/>
              </w:rPr>
              <w:t>Developer/Provisioning Engineer/ Tester</w:t>
            </w:r>
          </w:p>
        </w:tc>
        <w:tc>
          <w:tcPr>
            <w:tcW w:w="998" w:type="dxa"/>
            <w:tcPrChange w:id="4697" w:author="Ilham Nur Pratama" w:date="2023-05-21T22:28:00Z">
              <w:tcPr>
                <w:tcW w:w="0" w:type="auto"/>
                <w:gridSpan w:val="2"/>
              </w:tcPr>
            </w:tcPrChange>
          </w:tcPr>
          <w:p w14:paraId="3593299C" w14:textId="3161985E" w:rsidR="00763A14" w:rsidRPr="003E6F93" w:rsidRDefault="00763A14" w:rsidP="00763A14">
            <w:pPr>
              <w:rPr>
                <w:sz w:val="20"/>
                <w:szCs w:val="20"/>
              </w:rPr>
            </w:pPr>
            <w:r w:rsidRPr="003E6F93">
              <w:rPr>
                <w:sz w:val="20"/>
                <w:szCs w:val="20"/>
              </w:rPr>
              <w:t>83</w:t>
            </w:r>
          </w:p>
        </w:tc>
        <w:tc>
          <w:tcPr>
            <w:tcW w:w="1026" w:type="dxa"/>
            <w:tcPrChange w:id="4698" w:author="Ilham Nur Pratama" w:date="2023-05-21T22:28:00Z">
              <w:tcPr>
                <w:tcW w:w="0" w:type="auto"/>
              </w:tcPr>
            </w:tcPrChange>
          </w:tcPr>
          <w:p w14:paraId="69B01F6F" w14:textId="1399A7CC" w:rsidR="00763A14" w:rsidRPr="003E6F93" w:rsidRDefault="00763A14" w:rsidP="00763A14">
            <w:pPr>
              <w:rPr>
                <w:sz w:val="20"/>
                <w:szCs w:val="20"/>
              </w:rPr>
            </w:pPr>
            <w:r>
              <w:rPr>
                <w:sz w:val="20"/>
                <w:szCs w:val="20"/>
              </w:rPr>
              <w:t>4,5 Hari</w:t>
            </w:r>
          </w:p>
        </w:tc>
        <w:tc>
          <w:tcPr>
            <w:tcW w:w="890" w:type="dxa"/>
            <w:tcPrChange w:id="4699" w:author="Ilham Nur Pratama" w:date="2023-05-21T22:28:00Z">
              <w:tcPr>
                <w:tcW w:w="0" w:type="auto"/>
                <w:gridSpan w:val="2"/>
              </w:tcPr>
            </w:tcPrChange>
          </w:tcPr>
          <w:p w14:paraId="24B2D665" w14:textId="54DE42FA" w:rsidR="00763A14" w:rsidRPr="003E6F93" w:rsidRDefault="00763A14" w:rsidP="00763A14">
            <w:pPr>
              <w:rPr>
                <w:sz w:val="20"/>
                <w:szCs w:val="20"/>
              </w:rPr>
            </w:pPr>
            <w:r>
              <w:rPr>
                <w:sz w:val="20"/>
                <w:szCs w:val="20"/>
              </w:rPr>
              <w:t>1,7 Minggu</w:t>
            </w:r>
          </w:p>
        </w:tc>
        <w:tc>
          <w:tcPr>
            <w:tcW w:w="1774" w:type="dxa"/>
            <w:shd w:val="clear" w:color="auto" w:fill="FF5050"/>
            <w:tcPrChange w:id="4700" w:author="Ilham Nur Pratama" w:date="2023-05-21T22:28:00Z">
              <w:tcPr>
                <w:tcW w:w="0" w:type="auto"/>
                <w:gridSpan w:val="2"/>
                <w:shd w:val="clear" w:color="auto" w:fill="FF5050"/>
              </w:tcPr>
            </w:tcPrChange>
          </w:tcPr>
          <w:p w14:paraId="7BD797D6" w14:textId="2B7988B0" w:rsidR="00763A14" w:rsidRPr="003E6F93" w:rsidRDefault="00763A14" w:rsidP="00763A14">
            <w:pPr>
              <w:jc w:val="left"/>
              <w:rPr>
                <w:sz w:val="20"/>
                <w:szCs w:val="20"/>
              </w:rPr>
            </w:pPr>
            <w:r w:rsidRPr="003E6F93">
              <w:rPr>
                <w:color w:val="000000"/>
                <w:sz w:val="20"/>
                <w:szCs w:val="20"/>
              </w:rPr>
              <w:t>Rp                                11</w:t>
            </w:r>
            <w:r>
              <w:rPr>
                <w:color w:val="000000"/>
                <w:sz w:val="20"/>
                <w:szCs w:val="20"/>
              </w:rPr>
              <w:t>.</w:t>
            </w:r>
            <w:r w:rsidRPr="003E6F93">
              <w:rPr>
                <w:color w:val="000000"/>
                <w:sz w:val="20"/>
                <w:szCs w:val="20"/>
              </w:rPr>
              <w:t>298</w:t>
            </w:r>
            <w:r>
              <w:rPr>
                <w:color w:val="000000"/>
                <w:sz w:val="20"/>
                <w:szCs w:val="20"/>
              </w:rPr>
              <w:t>.</w:t>
            </w:r>
            <w:r w:rsidRPr="003E6F93">
              <w:rPr>
                <w:color w:val="000000"/>
                <w:sz w:val="20"/>
                <w:szCs w:val="20"/>
              </w:rPr>
              <w:t>000</w:t>
            </w:r>
            <w:r>
              <w:rPr>
                <w:color w:val="000000"/>
                <w:sz w:val="20"/>
                <w:szCs w:val="20"/>
              </w:rPr>
              <w:t>,</w:t>
            </w:r>
            <w:r w:rsidRPr="003E6F93">
              <w:rPr>
                <w:color w:val="000000"/>
                <w:sz w:val="20"/>
                <w:szCs w:val="20"/>
              </w:rPr>
              <w:t>00</w:t>
            </w:r>
          </w:p>
        </w:tc>
      </w:tr>
      <w:tr w:rsidR="00763A14" w14:paraId="58C95496" w14:textId="77777777" w:rsidTr="00763A14">
        <w:tc>
          <w:tcPr>
            <w:tcW w:w="2138" w:type="dxa"/>
          </w:tcPr>
          <w:p w14:paraId="390AE65B" w14:textId="77777777" w:rsidR="00763A14" w:rsidRPr="003E6F93" w:rsidRDefault="00763A14" w:rsidP="00763A14">
            <w:pPr>
              <w:rPr>
                <w:sz w:val="20"/>
                <w:szCs w:val="20"/>
              </w:rPr>
            </w:pPr>
            <w:r w:rsidRPr="003E6F93">
              <w:rPr>
                <w:sz w:val="20"/>
                <w:szCs w:val="20"/>
              </w:rPr>
              <w:t xml:space="preserve">Eksekusi dilakukan oleh </w:t>
            </w:r>
            <w:r w:rsidRPr="003E6F93">
              <w:rPr>
                <w:i/>
                <w:iCs/>
                <w:sz w:val="20"/>
                <w:szCs w:val="20"/>
              </w:rPr>
              <w:t>outsource</w:t>
            </w:r>
            <w:r w:rsidRPr="003E6F93">
              <w:rPr>
                <w:sz w:val="20"/>
                <w:szCs w:val="20"/>
              </w:rPr>
              <w:t xml:space="preserve"> </w:t>
            </w:r>
            <w:r w:rsidRPr="003E6F93">
              <w:rPr>
                <w:i/>
                <w:iCs/>
                <w:sz w:val="20"/>
                <w:szCs w:val="20"/>
              </w:rPr>
              <w:t>officer</w:t>
            </w:r>
          </w:p>
        </w:tc>
        <w:tc>
          <w:tcPr>
            <w:tcW w:w="2138" w:type="dxa"/>
          </w:tcPr>
          <w:p w14:paraId="7233F23E" w14:textId="77777777" w:rsidR="00763A14" w:rsidRPr="003E6F93" w:rsidRDefault="00763A14" w:rsidP="00763A14">
            <w:pPr>
              <w:rPr>
                <w:i/>
                <w:iCs/>
                <w:sz w:val="20"/>
                <w:szCs w:val="20"/>
              </w:rPr>
            </w:pPr>
            <w:r w:rsidRPr="003E6F93">
              <w:rPr>
                <w:i/>
                <w:iCs/>
                <w:sz w:val="20"/>
                <w:szCs w:val="20"/>
              </w:rPr>
              <w:t>Outsource officer</w:t>
            </w:r>
          </w:p>
        </w:tc>
        <w:tc>
          <w:tcPr>
            <w:tcW w:w="998" w:type="dxa"/>
          </w:tcPr>
          <w:p w14:paraId="4DE135C6" w14:textId="081F278B" w:rsidR="00763A14" w:rsidRPr="003E6F93" w:rsidRDefault="00763A14" w:rsidP="00763A14">
            <w:pPr>
              <w:rPr>
                <w:sz w:val="20"/>
                <w:szCs w:val="20"/>
              </w:rPr>
            </w:pPr>
            <w:r w:rsidRPr="003E6F93">
              <w:rPr>
                <w:sz w:val="20"/>
                <w:szCs w:val="20"/>
              </w:rPr>
              <w:t>208</w:t>
            </w:r>
          </w:p>
        </w:tc>
        <w:tc>
          <w:tcPr>
            <w:tcW w:w="1026" w:type="dxa"/>
            <w:shd w:val="clear" w:color="auto" w:fill="FF5050"/>
          </w:tcPr>
          <w:p w14:paraId="53D8D381" w14:textId="4855B658" w:rsidR="00763A14" w:rsidRPr="003E6F93" w:rsidRDefault="00763A14" w:rsidP="00763A14">
            <w:pPr>
              <w:rPr>
                <w:sz w:val="20"/>
                <w:szCs w:val="20"/>
              </w:rPr>
            </w:pPr>
            <w:r>
              <w:rPr>
                <w:sz w:val="20"/>
                <w:szCs w:val="20"/>
              </w:rPr>
              <w:t>2,3 Minggu</w:t>
            </w:r>
          </w:p>
        </w:tc>
        <w:tc>
          <w:tcPr>
            <w:tcW w:w="890" w:type="dxa"/>
            <w:shd w:val="clear" w:color="auto" w:fill="FF5050"/>
          </w:tcPr>
          <w:p w14:paraId="4036EF41" w14:textId="54FA79BC" w:rsidR="00763A14" w:rsidRPr="003E6F93" w:rsidRDefault="00763A14" w:rsidP="00763A14">
            <w:pPr>
              <w:rPr>
                <w:sz w:val="20"/>
                <w:szCs w:val="20"/>
              </w:rPr>
            </w:pPr>
            <w:r>
              <w:rPr>
                <w:sz w:val="20"/>
                <w:szCs w:val="20"/>
              </w:rPr>
              <w:t>1,9 Minggu</w:t>
            </w:r>
          </w:p>
        </w:tc>
        <w:tc>
          <w:tcPr>
            <w:tcW w:w="1774" w:type="dxa"/>
          </w:tcPr>
          <w:p w14:paraId="16855FF7" w14:textId="3D732DED" w:rsidR="00763A14" w:rsidRPr="003E6F93" w:rsidRDefault="00763A14" w:rsidP="00763A14">
            <w:pPr>
              <w:jc w:val="left"/>
              <w:rPr>
                <w:sz w:val="20"/>
                <w:szCs w:val="20"/>
              </w:rPr>
            </w:pPr>
            <w:r w:rsidRPr="003E6F93">
              <w:rPr>
                <w:color w:val="000000"/>
                <w:sz w:val="20"/>
                <w:szCs w:val="20"/>
              </w:rPr>
              <w:t>Rp                                  9</w:t>
            </w:r>
            <w:r>
              <w:rPr>
                <w:color w:val="000000"/>
                <w:sz w:val="20"/>
                <w:szCs w:val="20"/>
              </w:rPr>
              <w:t>.</w:t>
            </w:r>
            <w:r w:rsidRPr="003E6F93">
              <w:rPr>
                <w:color w:val="000000"/>
                <w:sz w:val="20"/>
                <w:szCs w:val="20"/>
              </w:rPr>
              <w:t>651</w:t>
            </w:r>
            <w:r>
              <w:rPr>
                <w:color w:val="000000"/>
                <w:sz w:val="20"/>
                <w:szCs w:val="20"/>
              </w:rPr>
              <w:t>.</w:t>
            </w:r>
            <w:r w:rsidRPr="003E6F93">
              <w:rPr>
                <w:color w:val="000000"/>
                <w:sz w:val="20"/>
                <w:szCs w:val="20"/>
              </w:rPr>
              <w:t>000</w:t>
            </w:r>
            <w:r>
              <w:rPr>
                <w:color w:val="000000"/>
                <w:sz w:val="20"/>
                <w:szCs w:val="20"/>
              </w:rPr>
              <w:t>,</w:t>
            </w:r>
            <w:r w:rsidRPr="003E6F93">
              <w:rPr>
                <w:color w:val="000000"/>
                <w:sz w:val="20"/>
                <w:szCs w:val="20"/>
              </w:rPr>
              <w:t>00</w:t>
            </w:r>
          </w:p>
        </w:tc>
      </w:tr>
      <w:tr w:rsidR="00763A14" w14:paraId="6993594A" w14:textId="77777777" w:rsidTr="00763A14">
        <w:tblPrEx>
          <w:tblW w:w="8964" w:type="dxa"/>
          <w:tblPrExChange w:id="4701" w:author="Ilham Nur Pratama" w:date="2023-05-21T22:28:00Z">
            <w:tblPrEx>
              <w:tblW w:w="0" w:type="auto"/>
            </w:tblPrEx>
          </w:tblPrExChange>
        </w:tblPrEx>
        <w:trPr>
          <w:trPrChange w:id="4702" w:author="Ilham Nur Pratama" w:date="2023-05-21T22:28:00Z">
            <w:trPr>
              <w:gridAfter w:val="0"/>
            </w:trPr>
          </w:trPrChange>
        </w:trPr>
        <w:tc>
          <w:tcPr>
            <w:tcW w:w="2138" w:type="dxa"/>
            <w:tcPrChange w:id="4703" w:author="Ilham Nur Pratama" w:date="2023-05-21T22:28:00Z">
              <w:tcPr>
                <w:tcW w:w="0" w:type="auto"/>
                <w:gridSpan w:val="2"/>
              </w:tcPr>
            </w:tcPrChange>
          </w:tcPr>
          <w:p w14:paraId="6636DD42" w14:textId="77777777" w:rsidR="00763A14" w:rsidRPr="003E6F93" w:rsidRDefault="00763A14" w:rsidP="00763A14">
            <w:pPr>
              <w:rPr>
                <w:sz w:val="20"/>
                <w:szCs w:val="20"/>
              </w:rPr>
            </w:pPr>
            <w:r w:rsidRPr="003E6F93">
              <w:rPr>
                <w:sz w:val="20"/>
                <w:szCs w:val="20"/>
              </w:rPr>
              <w:t xml:space="preserve">Memasukan kebutuhan baru akibat </w:t>
            </w:r>
            <w:r w:rsidRPr="003E6F93">
              <w:rPr>
                <w:i/>
                <w:iCs/>
                <w:sz w:val="20"/>
                <w:szCs w:val="20"/>
              </w:rPr>
              <w:t>change management</w:t>
            </w:r>
          </w:p>
        </w:tc>
        <w:tc>
          <w:tcPr>
            <w:tcW w:w="2138" w:type="dxa"/>
            <w:tcPrChange w:id="4704" w:author="Ilham Nur Pratama" w:date="2023-05-21T22:28:00Z">
              <w:tcPr>
                <w:tcW w:w="0" w:type="auto"/>
                <w:gridSpan w:val="2"/>
              </w:tcPr>
            </w:tcPrChange>
          </w:tcPr>
          <w:p w14:paraId="61D3137A" w14:textId="77777777" w:rsidR="00763A14" w:rsidRPr="003E6F93" w:rsidRDefault="00763A14" w:rsidP="00763A14">
            <w:pPr>
              <w:rPr>
                <w:i/>
                <w:iCs/>
                <w:sz w:val="20"/>
                <w:szCs w:val="20"/>
              </w:rPr>
            </w:pPr>
            <w:r w:rsidRPr="003E6F93">
              <w:rPr>
                <w:i/>
                <w:iCs/>
                <w:sz w:val="20"/>
                <w:szCs w:val="20"/>
              </w:rPr>
              <w:t>Account Manager</w:t>
            </w:r>
          </w:p>
        </w:tc>
        <w:tc>
          <w:tcPr>
            <w:tcW w:w="998" w:type="dxa"/>
            <w:tcPrChange w:id="4705" w:author="Ilham Nur Pratama" w:date="2023-05-21T22:28:00Z">
              <w:tcPr>
                <w:tcW w:w="0" w:type="auto"/>
                <w:gridSpan w:val="2"/>
              </w:tcPr>
            </w:tcPrChange>
          </w:tcPr>
          <w:p w14:paraId="799F1BBD" w14:textId="2E3CA75C" w:rsidR="00763A14" w:rsidRPr="003E6F93" w:rsidRDefault="00763A14" w:rsidP="00763A14">
            <w:pPr>
              <w:rPr>
                <w:sz w:val="20"/>
                <w:szCs w:val="20"/>
              </w:rPr>
            </w:pPr>
            <w:r w:rsidRPr="003E6F93">
              <w:rPr>
                <w:sz w:val="20"/>
                <w:szCs w:val="20"/>
              </w:rPr>
              <w:t>416</w:t>
            </w:r>
          </w:p>
        </w:tc>
        <w:tc>
          <w:tcPr>
            <w:tcW w:w="1026" w:type="dxa"/>
            <w:tcPrChange w:id="4706" w:author="Ilham Nur Pratama" w:date="2023-05-21T22:28:00Z">
              <w:tcPr>
                <w:tcW w:w="0" w:type="auto"/>
              </w:tcPr>
            </w:tcPrChange>
          </w:tcPr>
          <w:p w14:paraId="67F81B7E" w14:textId="5CB0B599" w:rsidR="00763A14" w:rsidRPr="003E6F93" w:rsidRDefault="00763A14" w:rsidP="00763A14">
            <w:pPr>
              <w:rPr>
                <w:sz w:val="20"/>
                <w:szCs w:val="20"/>
              </w:rPr>
            </w:pPr>
            <w:r>
              <w:rPr>
                <w:sz w:val="20"/>
                <w:szCs w:val="20"/>
              </w:rPr>
              <w:t>0</w:t>
            </w:r>
          </w:p>
        </w:tc>
        <w:tc>
          <w:tcPr>
            <w:tcW w:w="890" w:type="dxa"/>
            <w:tcPrChange w:id="4707" w:author="Ilham Nur Pratama" w:date="2023-05-21T22:28:00Z">
              <w:tcPr>
                <w:tcW w:w="0" w:type="auto"/>
                <w:gridSpan w:val="2"/>
              </w:tcPr>
            </w:tcPrChange>
          </w:tcPr>
          <w:p w14:paraId="3443981A" w14:textId="524670BC" w:rsidR="00763A14" w:rsidRPr="003E6F93" w:rsidRDefault="00763A14" w:rsidP="00763A14">
            <w:pPr>
              <w:rPr>
                <w:sz w:val="20"/>
                <w:szCs w:val="20"/>
              </w:rPr>
            </w:pPr>
            <w:r>
              <w:rPr>
                <w:sz w:val="20"/>
                <w:szCs w:val="20"/>
              </w:rPr>
              <w:t>31,5 Menit</w:t>
            </w:r>
          </w:p>
        </w:tc>
        <w:tc>
          <w:tcPr>
            <w:tcW w:w="1774" w:type="dxa"/>
            <w:tcPrChange w:id="4708" w:author="Ilham Nur Pratama" w:date="2023-05-21T22:28:00Z">
              <w:tcPr>
                <w:tcW w:w="0" w:type="auto"/>
                <w:gridSpan w:val="2"/>
              </w:tcPr>
            </w:tcPrChange>
          </w:tcPr>
          <w:p w14:paraId="202EE36E" w14:textId="02D5852E" w:rsidR="00763A14" w:rsidRPr="003E6F93" w:rsidRDefault="00763A14" w:rsidP="00763A14">
            <w:pPr>
              <w:jc w:val="left"/>
              <w:rPr>
                <w:sz w:val="20"/>
                <w:szCs w:val="20"/>
              </w:rPr>
            </w:pPr>
            <w:r w:rsidRPr="003E6F93">
              <w:rPr>
                <w:color w:val="000000"/>
                <w:sz w:val="20"/>
                <w:szCs w:val="20"/>
              </w:rPr>
              <w:t>Rp                                      33</w:t>
            </w:r>
            <w:r>
              <w:rPr>
                <w:color w:val="000000"/>
                <w:sz w:val="20"/>
                <w:szCs w:val="20"/>
              </w:rPr>
              <w:t>.</w:t>
            </w:r>
            <w:r w:rsidRPr="003E6F93">
              <w:rPr>
                <w:color w:val="000000"/>
                <w:sz w:val="20"/>
                <w:szCs w:val="20"/>
              </w:rPr>
              <w:t>000</w:t>
            </w:r>
            <w:r>
              <w:rPr>
                <w:color w:val="000000"/>
                <w:sz w:val="20"/>
                <w:szCs w:val="20"/>
              </w:rPr>
              <w:t>,</w:t>
            </w:r>
            <w:r w:rsidRPr="003E6F93">
              <w:rPr>
                <w:color w:val="000000"/>
                <w:sz w:val="20"/>
                <w:szCs w:val="20"/>
              </w:rPr>
              <w:t>00</w:t>
            </w:r>
          </w:p>
        </w:tc>
      </w:tr>
      <w:tr w:rsidR="00763A14" w14:paraId="68841368" w14:textId="77777777" w:rsidTr="00763A14">
        <w:tblPrEx>
          <w:tblW w:w="8964" w:type="dxa"/>
          <w:tblPrExChange w:id="4709" w:author="Ilham Nur Pratama" w:date="2023-05-21T22:28:00Z">
            <w:tblPrEx>
              <w:tblW w:w="0" w:type="auto"/>
            </w:tblPrEx>
          </w:tblPrExChange>
        </w:tblPrEx>
        <w:trPr>
          <w:trPrChange w:id="4710" w:author="Ilham Nur Pratama" w:date="2023-05-21T22:28:00Z">
            <w:trPr>
              <w:gridAfter w:val="0"/>
            </w:trPr>
          </w:trPrChange>
        </w:trPr>
        <w:tc>
          <w:tcPr>
            <w:tcW w:w="2138" w:type="dxa"/>
            <w:tcPrChange w:id="4711" w:author="Ilham Nur Pratama" w:date="2023-05-21T22:28:00Z">
              <w:tcPr>
                <w:tcW w:w="0" w:type="auto"/>
                <w:gridSpan w:val="2"/>
              </w:tcPr>
            </w:tcPrChange>
          </w:tcPr>
          <w:p w14:paraId="0CD8FD2B" w14:textId="77777777" w:rsidR="00763A14" w:rsidRPr="003E6F93" w:rsidRDefault="00763A14" w:rsidP="00763A14">
            <w:pPr>
              <w:rPr>
                <w:sz w:val="20"/>
                <w:szCs w:val="20"/>
              </w:rPr>
            </w:pPr>
            <w:r w:rsidRPr="003E6F93">
              <w:rPr>
                <w:sz w:val="20"/>
                <w:szCs w:val="20"/>
              </w:rPr>
              <w:t>Penutupan proyek</w:t>
            </w:r>
          </w:p>
        </w:tc>
        <w:tc>
          <w:tcPr>
            <w:tcW w:w="2138" w:type="dxa"/>
            <w:tcPrChange w:id="4712" w:author="Ilham Nur Pratama" w:date="2023-05-21T22:28:00Z">
              <w:tcPr>
                <w:tcW w:w="0" w:type="auto"/>
                <w:gridSpan w:val="2"/>
              </w:tcPr>
            </w:tcPrChange>
          </w:tcPr>
          <w:p w14:paraId="7B75124A" w14:textId="77777777" w:rsidR="00763A14" w:rsidRPr="003E6F93" w:rsidRDefault="00763A14" w:rsidP="00763A14">
            <w:pPr>
              <w:rPr>
                <w:i/>
                <w:iCs/>
                <w:sz w:val="20"/>
                <w:szCs w:val="20"/>
              </w:rPr>
            </w:pPr>
            <w:r w:rsidRPr="003E6F93">
              <w:rPr>
                <w:i/>
                <w:iCs/>
                <w:sz w:val="20"/>
                <w:szCs w:val="20"/>
              </w:rPr>
              <w:t>Project Manager</w:t>
            </w:r>
          </w:p>
        </w:tc>
        <w:tc>
          <w:tcPr>
            <w:tcW w:w="998" w:type="dxa"/>
            <w:tcPrChange w:id="4713" w:author="Ilham Nur Pratama" w:date="2023-05-21T22:28:00Z">
              <w:tcPr>
                <w:tcW w:w="0" w:type="auto"/>
                <w:gridSpan w:val="2"/>
              </w:tcPr>
            </w:tcPrChange>
          </w:tcPr>
          <w:p w14:paraId="554B9F83" w14:textId="67ED402C" w:rsidR="00763A14" w:rsidRPr="003E6F93" w:rsidRDefault="00763A14" w:rsidP="00763A14">
            <w:pPr>
              <w:rPr>
                <w:sz w:val="20"/>
                <w:szCs w:val="20"/>
              </w:rPr>
            </w:pPr>
            <w:r w:rsidRPr="003E6F93">
              <w:rPr>
                <w:sz w:val="20"/>
                <w:szCs w:val="20"/>
              </w:rPr>
              <w:t>416</w:t>
            </w:r>
          </w:p>
        </w:tc>
        <w:tc>
          <w:tcPr>
            <w:tcW w:w="1026" w:type="dxa"/>
            <w:tcPrChange w:id="4714" w:author="Ilham Nur Pratama" w:date="2023-05-21T22:28:00Z">
              <w:tcPr>
                <w:tcW w:w="0" w:type="auto"/>
              </w:tcPr>
            </w:tcPrChange>
          </w:tcPr>
          <w:p w14:paraId="51333D87" w14:textId="045D6129" w:rsidR="00763A14" w:rsidRPr="003E6F93" w:rsidRDefault="00763A14" w:rsidP="00763A14">
            <w:pPr>
              <w:rPr>
                <w:sz w:val="20"/>
                <w:szCs w:val="20"/>
              </w:rPr>
            </w:pPr>
            <w:r>
              <w:rPr>
                <w:sz w:val="20"/>
                <w:szCs w:val="20"/>
              </w:rPr>
              <w:t>0</w:t>
            </w:r>
          </w:p>
        </w:tc>
        <w:tc>
          <w:tcPr>
            <w:tcW w:w="890" w:type="dxa"/>
            <w:tcPrChange w:id="4715" w:author="Ilham Nur Pratama" w:date="2023-05-21T22:28:00Z">
              <w:tcPr>
                <w:tcW w:w="0" w:type="auto"/>
                <w:gridSpan w:val="2"/>
              </w:tcPr>
            </w:tcPrChange>
          </w:tcPr>
          <w:p w14:paraId="35CC5530" w14:textId="076EE6DF" w:rsidR="00763A14" w:rsidRPr="003E6F93" w:rsidRDefault="00763A14" w:rsidP="00763A14">
            <w:pPr>
              <w:rPr>
                <w:sz w:val="20"/>
                <w:szCs w:val="20"/>
              </w:rPr>
            </w:pPr>
            <w:r>
              <w:rPr>
                <w:sz w:val="20"/>
                <w:szCs w:val="20"/>
              </w:rPr>
              <w:t>1,8 Jam</w:t>
            </w:r>
          </w:p>
        </w:tc>
        <w:tc>
          <w:tcPr>
            <w:tcW w:w="1774" w:type="dxa"/>
            <w:tcPrChange w:id="4716" w:author="Ilham Nur Pratama" w:date="2023-05-21T22:28:00Z">
              <w:tcPr>
                <w:tcW w:w="0" w:type="auto"/>
                <w:gridSpan w:val="2"/>
              </w:tcPr>
            </w:tcPrChange>
          </w:tcPr>
          <w:p w14:paraId="7AECD08D" w14:textId="3DDF8F82" w:rsidR="00763A14" w:rsidRPr="003E6F93" w:rsidRDefault="00763A14" w:rsidP="00763A14">
            <w:pPr>
              <w:jc w:val="left"/>
              <w:rPr>
                <w:sz w:val="20"/>
                <w:szCs w:val="20"/>
              </w:rPr>
            </w:pPr>
            <w:r w:rsidRPr="003E6F93">
              <w:rPr>
                <w:color w:val="000000"/>
                <w:sz w:val="20"/>
                <w:szCs w:val="20"/>
              </w:rPr>
              <w:t>Rp                                    108</w:t>
            </w:r>
            <w:r>
              <w:rPr>
                <w:color w:val="000000"/>
                <w:sz w:val="20"/>
                <w:szCs w:val="20"/>
              </w:rPr>
              <w:t>.</w:t>
            </w:r>
            <w:r w:rsidRPr="003E6F93">
              <w:rPr>
                <w:color w:val="000000"/>
                <w:sz w:val="20"/>
                <w:szCs w:val="20"/>
              </w:rPr>
              <w:t>000</w:t>
            </w:r>
            <w:r>
              <w:rPr>
                <w:color w:val="000000"/>
                <w:sz w:val="20"/>
                <w:szCs w:val="20"/>
              </w:rPr>
              <w:t>,</w:t>
            </w:r>
            <w:r w:rsidRPr="003E6F93">
              <w:rPr>
                <w:color w:val="000000"/>
                <w:sz w:val="20"/>
                <w:szCs w:val="20"/>
              </w:rPr>
              <w:t>00</w:t>
            </w:r>
          </w:p>
        </w:tc>
      </w:tr>
      <w:tr w:rsidR="00763A14" w14:paraId="279F1083" w14:textId="77777777" w:rsidTr="00763A14">
        <w:tblPrEx>
          <w:tblW w:w="8964" w:type="dxa"/>
          <w:tblPrExChange w:id="4717" w:author="Ilham Nur Pratama" w:date="2023-05-21T22:28:00Z">
            <w:tblPrEx>
              <w:tblW w:w="0" w:type="auto"/>
            </w:tblPrEx>
          </w:tblPrExChange>
        </w:tblPrEx>
        <w:trPr>
          <w:trPrChange w:id="4718" w:author="Ilham Nur Pratama" w:date="2023-05-21T22:28:00Z">
            <w:trPr>
              <w:gridAfter w:val="0"/>
            </w:trPr>
          </w:trPrChange>
        </w:trPr>
        <w:tc>
          <w:tcPr>
            <w:tcW w:w="2138" w:type="dxa"/>
            <w:tcPrChange w:id="4719" w:author="Ilham Nur Pratama" w:date="2023-05-21T22:28:00Z">
              <w:tcPr>
                <w:tcW w:w="0" w:type="auto"/>
                <w:gridSpan w:val="2"/>
              </w:tcPr>
            </w:tcPrChange>
          </w:tcPr>
          <w:p w14:paraId="0E7E7014" w14:textId="77777777" w:rsidR="00763A14" w:rsidRPr="003E6F93" w:rsidRDefault="00763A14" w:rsidP="00763A14">
            <w:pPr>
              <w:rPr>
                <w:sz w:val="20"/>
                <w:szCs w:val="20"/>
              </w:rPr>
            </w:pPr>
            <w:r w:rsidRPr="003E6F93">
              <w:rPr>
                <w:sz w:val="20"/>
                <w:szCs w:val="20"/>
              </w:rPr>
              <w:t>Update data proyek</w:t>
            </w:r>
          </w:p>
        </w:tc>
        <w:tc>
          <w:tcPr>
            <w:tcW w:w="2138" w:type="dxa"/>
            <w:tcPrChange w:id="4720" w:author="Ilham Nur Pratama" w:date="2023-05-21T22:28:00Z">
              <w:tcPr>
                <w:tcW w:w="0" w:type="auto"/>
                <w:gridSpan w:val="2"/>
              </w:tcPr>
            </w:tcPrChange>
          </w:tcPr>
          <w:p w14:paraId="239E65F7" w14:textId="77777777" w:rsidR="00763A14" w:rsidRPr="003E6F93" w:rsidRDefault="00763A14" w:rsidP="00763A14">
            <w:pPr>
              <w:rPr>
                <w:sz w:val="20"/>
                <w:szCs w:val="20"/>
              </w:rPr>
            </w:pPr>
            <w:r w:rsidRPr="003E6F93">
              <w:rPr>
                <w:i/>
                <w:iCs/>
                <w:sz w:val="20"/>
                <w:szCs w:val="20"/>
              </w:rPr>
              <w:t>Project Manager</w:t>
            </w:r>
          </w:p>
        </w:tc>
        <w:tc>
          <w:tcPr>
            <w:tcW w:w="998" w:type="dxa"/>
            <w:tcPrChange w:id="4721" w:author="Ilham Nur Pratama" w:date="2023-05-21T22:28:00Z">
              <w:tcPr>
                <w:tcW w:w="0" w:type="auto"/>
                <w:gridSpan w:val="2"/>
              </w:tcPr>
            </w:tcPrChange>
          </w:tcPr>
          <w:p w14:paraId="0EBA7F23" w14:textId="13C3CA54" w:rsidR="00763A14" w:rsidRPr="003E6F93" w:rsidRDefault="00763A14" w:rsidP="00763A14">
            <w:pPr>
              <w:rPr>
                <w:sz w:val="20"/>
                <w:szCs w:val="20"/>
              </w:rPr>
            </w:pPr>
            <w:r w:rsidRPr="003E6F93">
              <w:rPr>
                <w:sz w:val="20"/>
                <w:szCs w:val="20"/>
              </w:rPr>
              <w:t>416</w:t>
            </w:r>
          </w:p>
        </w:tc>
        <w:tc>
          <w:tcPr>
            <w:tcW w:w="1026" w:type="dxa"/>
            <w:tcPrChange w:id="4722" w:author="Ilham Nur Pratama" w:date="2023-05-21T22:28:00Z">
              <w:tcPr>
                <w:tcW w:w="0" w:type="auto"/>
              </w:tcPr>
            </w:tcPrChange>
          </w:tcPr>
          <w:p w14:paraId="23AC235B" w14:textId="32D8F0A1" w:rsidR="00763A14" w:rsidRPr="003E6F93" w:rsidRDefault="00763A14" w:rsidP="00763A14">
            <w:pPr>
              <w:rPr>
                <w:sz w:val="20"/>
                <w:szCs w:val="20"/>
              </w:rPr>
            </w:pPr>
            <w:r>
              <w:rPr>
                <w:sz w:val="20"/>
                <w:szCs w:val="20"/>
              </w:rPr>
              <w:t>0</w:t>
            </w:r>
          </w:p>
        </w:tc>
        <w:tc>
          <w:tcPr>
            <w:tcW w:w="890" w:type="dxa"/>
            <w:tcPrChange w:id="4723" w:author="Ilham Nur Pratama" w:date="2023-05-21T22:28:00Z">
              <w:tcPr>
                <w:tcW w:w="0" w:type="auto"/>
                <w:gridSpan w:val="2"/>
              </w:tcPr>
            </w:tcPrChange>
          </w:tcPr>
          <w:p w14:paraId="1DD51208" w14:textId="6E1DC9CA" w:rsidR="00763A14" w:rsidRPr="003E6F93" w:rsidRDefault="00763A14" w:rsidP="00763A14">
            <w:pPr>
              <w:rPr>
                <w:sz w:val="20"/>
                <w:szCs w:val="20"/>
              </w:rPr>
            </w:pPr>
            <w:r>
              <w:rPr>
                <w:sz w:val="20"/>
                <w:szCs w:val="20"/>
              </w:rPr>
              <w:t>1,6 Jam</w:t>
            </w:r>
          </w:p>
        </w:tc>
        <w:tc>
          <w:tcPr>
            <w:tcW w:w="1774" w:type="dxa"/>
            <w:tcPrChange w:id="4724" w:author="Ilham Nur Pratama" w:date="2023-05-21T22:28:00Z">
              <w:tcPr>
                <w:tcW w:w="0" w:type="auto"/>
                <w:gridSpan w:val="2"/>
              </w:tcPr>
            </w:tcPrChange>
          </w:tcPr>
          <w:p w14:paraId="12218AAF" w14:textId="32C42D22" w:rsidR="00763A14" w:rsidRPr="003E6F93" w:rsidRDefault="00763A14" w:rsidP="00763A14">
            <w:pPr>
              <w:jc w:val="left"/>
              <w:rPr>
                <w:sz w:val="20"/>
                <w:szCs w:val="20"/>
              </w:rPr>
            </w:pPr>
            <w:r w:rsidRPr="003E6F93">
              <w:rPr>
                <w:color w:val="000000"/>
                <w:sz w:val="20"/>
                <w:szCs w:val="20"/>
              </w:rPr>
              <w:t>Rp                                    102</w:t>
            </w:r>
            <w:r>
              <w:rPr>
                <w:color w:val="000000"/>
                <w:sz w:val="20"/>
                <w:szCs w:val="20"/>
              </w:rPr>
              <w:t>.</w:t>
            </w:r>
            <w:r w:rsidRPr="003E6F93">
              <w:rPr>
                <w:color w:val="000000"/>
                <w:sz w:val="20"/>
                <w:szCs w:val="20"/>
              </w:rPr>
              <w:t>000</w:t>
            </w:r>
            <w:r>
              <w:rPr>
                <w:color w:val="000000"/>
                <w:sz w:val="20"/>
                <w:szCs w:val="20"/>
              </w:rPr>
              <w:t>,</w:t>
            </w:r>
            <w:r w:rsidRPr="003E6F93">
              <w:rPr>
                <w:color w:val="000000"/>
                <w:sz w:val="20"/>
                <w:szCs w:val="20"/>
              </w:rPr>
              <w:t>00</w:t>
            </w:r>
          </w:p>
        </w:tc>
      </w:tr>
    </w:tbl>
    <w:p w14:paraId="2338FA43" w14:textId="2D94F693" w:rsidR="00D80C2E" w:rsidDel="00EE5E34" w:rsidRDefault="00D80C2E">
      <w:pPr>
        <w:rPr>
          <w:del w:id="4725" w:author="Ilham Nur Pratama" w:date="2023-05-21T22:29:00Z"/>
        </w:rPr>
      </w:pPr>
    </w:p>
    <w:p w14:paraId="04584B74" w14:textId="6A5A6ADC" w:rsidR="007770CB" w:rsidRDefault="00727936" w:rsidP="003E6F93">
      <w:pPr>
        <w:keepNext/>
        <w:jc w:val="center"/>
      </w:pPr>
      <w:r>
        <w:rPr>
          <w:noProof/>
        </w:rPr>
        <w:drawing>
          <wp:inline distT="0" distB="0" distL="0" distR="0" wp14:anchorId="29C26D3D" wp14:editId="00751BDF">
            <wp:extent cx="5400040" cy="3054985"/>
            <wp:effectExtent l="0" t="0" r="10160" b="12065"/>
            <wp:docPr id="120" name="Chart 120">
              <a:extLst xmlns:a="http://schemas.openxmlformats.org/drawingml/2006/main">
                <a:ext uri="{FF2B5EF4-FFF2-40B4-BE49-F238E27FC236}">
                  <a16:creationId xmlns:a16="http://schemas.microsoft.com/office/drawing/2014/main" id="{2C86FB43-53F8-6EF9-AB31-013426FC55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28CFDA30" w14:textId="025C742F" w:rsidR="008A4A23" w:rsidRDefault="007770CB" w:rsidP="00EE5E34">
      <w:pPr>
        <w:pStyle w:val="Caption"/>
        <w:rPr>
          <w:ins w:id="4726" w:author="Ilham Nur Pratama" w:date="2023-05-17T21:48:00Z"/>
          <w:i/>
        </w:rPr>
      </w:pPr>
      <w:bookmarkStart w:id="4727" w:name="_Toc135601511"/>
      <w:r>
        <w:t xml:space="preserve">Gambar </w:t>
      </w:r>
      <w:r w:rsidR="005A58B4">
        <w:fldChar w:fldCharType="begin"/>
      </w:r>
      <w:r w:rsidR="005A58B4">
        <w:instrText xml:space="preserve"> STYLEREF 1 \s </w:instrText>
      </w:r>
      <w:r w:rsidR="005A58B4">
        <w:fldChar w:fldCharType="separate"/>
      </w:r>
      <w:r w:rsidR="000D26C4">
        <w:rPr>
          <w:noProof/>
        </w:rPr>
        <w:t>3</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26</w:t>
      </w:r>
      <w:r w:rsidR="005A58B4">
        <w:rPr>
          <w:noProof/>
        </w:rPr>
        <w:fldChar w:fldCharType="end"/>
      </w:r>
      <w:r>
        <w:t xml:space="preserve"> </w:t>
      </w:r>
      <w:r w:rsidRPr="00D71B36">
        <w:t xml:space="preserve">Grafik hasil simulasi penggunaan sumber daya simulasi proses </w:t>
      </w:r>
      <w:r w:rsidRPr="003E6F93">
        <w:rPr>
          <w:i/>
        </w:rPr>
        <w:t>to be</w:t>
      </w:r>
      <w:bookmarkEnd w:id="4727"/>
    </w:p>
    <w:p w14:paraId="019EDF24" w14:textId="60B27778" w:rsidR="004C222D" w:rsidRDefault="004C222D">
      <w:pPr>
        <w:pStyle w:val="Caption"/>
        <w:rPr>
          <w:ins w:id="4728" w:author="Ilham Nur Pratama" w:date="2023-05-17T21:49:00Z"/>
        </w:rPr>
        <w:pPrChange w:id="4729" w:author="Ilham Nur Pratama" w:date="2023-05-21T22:29:00Z">
          <w:pPr/>
        </w:pPrChange>
      </w:pPr>
      <w:bookmarkStart w:id="4730" w:name="_Ref135253651"/>
      <w:bookmarkStart w:id="4731" w:name="_Toc135601588"/>
      <w:ins w:id="4732" w:author="Ilham Nur Pratama" w:date="2023-05-17T21:49:00Z">
        <w:r>
          <w:t xml:space="preserve">Tabel </w:t>
        </w:r>
      </w:ins>
      <w:ins w:id="4733" w:author="Ilham Nur Pratama" w:date="2023-05-21T22:40:00Z">
        <w:r w:rsidR="00985B1D">
          <w:fldChar w:fldCharType="begin"/>
        </w:r>
        <w:r w:rsidR="00985B1D">
          <w:instrText xml:space="preserve"> STYLEREF 1 \s </w:instrText>
        </w:r>
      </w:ins>
      <w:r w:rsidR="00985B1D">
        <w:fldChar w:fldCharType="separate"/>
      </w:r>
      <w:r w:rsidR="000D26C4">
        <w:rPr>
          <w:noProof/>
        </w:rPr>
        <w:t>3</w:t>
      </w:r>
      <w:ins w:id="4734"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4735" w:author="Ilham Nur Pratama" w:date="2023-05-24T22:54:00Z">
        <w:r w:rsidR="000D26C4">
          <w:rPr>
            <w:noProof/>
          </w:rPr>
          <w:t>54</w:t>
        </w:r>
      </w:ins>
      <w:ins w:id="4736" w:author="Ilham Nur Pratama" w:date="2023-05-21T22:40:00Z">
        <w:r w:rsidR="00985B1D">
          <w:fldChar w:fldCharType="end"/>
        </w:r>
      </w:ins>
      <w:bookmarkEnd w:id="4730"/>
      <w:ins w:id="4737" w:author="Ilham Nur Pratama" w:date="2023-05-17T21:49:00Z">
        <w:r>
          <w:t xml:space="preserve"> Perbandingan</w:t>
        </w:r>
      </w:ins>
      <w:ins w:id="4738" w:author="Ilham Nur Pratama" w:date="2023-05-17T21:52:00Z">
        <w:r w:rsidR="00257C4B">
          <w:t xml:space="preserve"> </w:t>
        </w:r>
        <w:commentRangeStart w:id="4739"/>
        <w:r w:rsidR="00257C4B">
          <w:t>simulasi</w:t>
        </w:r>
      </w:ins>
      <w:ins w:id="4740" w:author="Ilham Nur Pratama" w:date="2023-05-17T21:49:00Z">
        <w:r>
          <w:t xml:space="preserve"> proses </w:t>
        </w:r>
        <w:r w:rsidRPr="000C2266">
          <w:rPr>
            <w:i/>
            <w:rPrChange w:id="4741" w:author="Ilham Nur Pratama" w:date="2023-05-17T21:52:00Z">
              <w:rPr/>
            </w:rPrChange>
          </w:rPr>
          <w:t>as is</w:t>
        </w:r>
        <w:r>
          <w:t xml:space="preserve"> dan </w:t>
        </w:r>
        <w:r w:rsidRPr="000C2266">
          <w:rPr>
            <w:i/>
            <w:rPrChange w:id="4742" w:author="Ilham Nur Pratama" w:date="2023-05-17T21:52:00Z">
              <w:rPr/>
            </w:rPrChange>
          </w:rPr>
          <w:t>to be</w:t>
        </w:r>
      </w:ins>
      <w:commentRangeEnd w:id="4739"/>
      <w:ins w:id="4743" w:author="Ilham Nur Pratama" w:date="2023-05-21T07:24:00Z">
        <w:r w:rsidR="00EA376F">
          <w:rPr>
            <w:rStyle w:val="CommentReference"/>
            <w:b w:val="0"/>
            <w:iCs w:val="0"/>
          </w:rPr>
          <w:commentReference w:id="4739"/>
        </w:r>
      </w:ins>
      <w:bookmarkEnd w:id="4731"/>
    </w:p>
    <w:tbl>
      <w:tblPr>
        <w:tblStyle w:val="TableGrid"/>
        <w:tblW w:w="0" w:type="auto"/>
        <w:jc w:val="center"/>
        <w:tblLook w:val="04A0" w:firstRow="1" w:lastRow="0" w:firstColumn="1" w:lastColumn="0" w:noHBand="0" w:noVBand="1"/>
      </w:tblPr>
      <w:tblGrid>
        <w:gridCol w:w="1945"/>
        <w:gridCol w:w="1943"/>
        <w:gridCol w:w="1943"/>
        <w:gridCol w:w="1943"/>
      </w:tblGrid>
      <w:tr w:rsidR="00ED5B6E" w14:paraId="322667EB" w14:textId="3B87FD52" w:rsidTr="002A54D8">
        <w:trPr>
          <w:jc w:val="center"/>
          <w:ins w:id="4744" w:author="Ilham Nur Pratama" w:date="2023-05-17T21:48:00Z"/>
        </w:trPr>
        <w:tc>
          <w:tcPr>
            <w:tcW w:w="1945" w:type="dxa"/>
          </w:tcPr>
          <w:p w14:paraId="2A7BFDF3" w14:textId="77777777" w:rsidR="00ED5B6E" w:rsidRPr="003E6F93" w:rsidRDefault="00ED5B6E" w:rsidP="00B93356">
            <w:pPr>
              <w:rPr>
                <w:ins w:id="4745" w:author="Ilham Nur Pratama" w:date="2023-05-17T21:48:00Z"/>
                <w:b/>
                <w:bCs/>
                <w:sz w:val="20"/>
                <w:szCs w:val="20"/>
              </w:rPr>
            </w:pPr>
            <w:ins w:id="4746" w:author="Ilham Nur Pratama" w:date="2023-05-17T21:48:00Z">
              <w:r w:rsidRPr="003E6F93">
                <w:rPr>
                  <w:b/>
                  <w:bCs/>
                  <w:sz w:val="20"/>
                  <w:szCs w:val="20"/>
                </w:rPr>
                <w:t>Parameter</w:t>
              </w:r>
            </w:ins>
          </w:p>
        </w:tc>
        <w:tc>
          <w:tcPr>
            <w:tcW w:w="1943" w:type="dxa"/>
          </w:tcPr>
          <w:p w14:paraId="71CA137D" w14:textId="6FB79C89" w:rsidR="00ED5B6E" w:rsidRPr="003E6F93" w:rsidRDefault="00ED5B6E" w:rsidP="00B93356">
            <w:pPr>
              <w:rPr>
                <w:ins w:id="4747" w:author="Ilham Nur Pratama" w:date="2023-05-17T21:48:00Z"/>
                <w:b/>
                <w:bCs/>
                <w:sz w:val="20"/>
                <w:szCs w:val="20"/>
              </w:rPr>
            </w:pPr>
            <w:ins w:id="4748" w:author="Ilham Nur Pratama" w:date="2023-05-17T21:48:00Z">
              <w:r>
                <w:rPr>
                  <w:b/>
                  <w:bCs/>
                  <w:sz w:val="20"/>
                  <w:szCs w:val="20"/>
                </w:rPr>
                <w:t>As Is</w:t>
              </w:r>
            </w:ins>
          </w:p>
        </w:tc>
        <w:tc>
          <w:tcPr>
            <w:tcW w:w="1943" w:type="dxa"/>
          </w:tcPr>
          <w:p w14:paraId="705A95CC" w14:textId="20503625" w:rsidR="00ED5B6E" w:rsidRPr="003E6F93" w:rsidRDefault="00ED5B6E" w:rsidP="00B93356">
            <w:pPr>
              <w:rPr>
                <w:ins w:id="4749" w:author="Ilham Nur Pratama" w:date="2023-05-17T21:48:00Z"/>
                <w:b/>
                <w:bCs/>
                <w:sz w:val="20"/>
                <w:szCs w:val="20"/>
              </w:rPr>
            </w:pPr>
            <w:ins w:id="4750" w:author="Ilham Nur Pratama" w:date="2023-05-17T21:48:00Z">
              <w:r>
                <w:rPr>
                  <w:b/>
                  <w:bCs/>
                  <w:sz w:val="20"/>
                  <w:szCs w:val="20"/>
                </w:rPr>
                <w:t>To Be</w:t>
              </w:r>
            </w:ins>
          </w:p>
        </w:tc>
        <w:tc>
          <w:tcPr>
            <w:tcW w:w="1943" w:type="dxa"/>
          </w:tcPr>
          <w:p w14:paraId="6B0DF493" w14:textId="3C501E3E" w:rsidR="00ED5B6E" w:rsidRDefault="00ED5B6E" w:rsidP="00B93356">
            <w:pPr>
              <w:rPr>
                <w:ins w:id="4751" w:author="Ilham Nur Pratama" w:date="2023-05-17T21:51:00Z"/>
                <w:b/>
                <w:bCs/>
                <w:sz w:val="20"/>
                <w:szCs w:val="20"/>
              </w:rPr>
            </w:pPr>
            <w:ins w:id="4752" w:author="Ilham Nur Pratama" w:date="2023-05-17T21:51:00Z">
              <w:r>
                <w:rPr>
                  <w:b/>
                  <w:bCs/>
                  <w:sz w:val="20"/>
                  <w:szCs w:val="20"/>
                </w:rPr>
                <w:t>Delta</w:t>
              </w:r>
            </w:ins>
          </w:p>
        </w:tc>
      </w:tr>
      <w:tr w:rsidR="00ED5B6E" w14:paraId="21FBB86B" w14:textId="39569187" w:rsidTr="002A54D8">
        <w:trPr>
          <w:jc w:val="center"/>
          <w:ins w:id="4753" w:author="Ilham Nur Pratama" w:date="2023-05-17T21:48:00Z"/>
        </w:trPr>
        <w:tc>
          <w:tcPr>
            <w:tcW w:w="1945" w:type="dxa"/>
          </w:tcPr>
          <w:p w14:paraId="066D5DDE" w14:textId="77777777" w:rsidR="00ED5B6E" w:rsidRPr="003E6F93" w:rsidRDefault="00ED5B6E" w:rsidP="00484F62">
            <w:pPr>
              <w:rPr>
                <w:ins w:id="4754" w:author="Ilham Nur Pratama" w:date="2023-05-17T21:48:00Z"/>
                <w:sz w:val="20"/>
                <w:szCs w:val="20"/>
              </w:rPr>
            </w:pPr>
            <w:ins w:id="4755" w:author="Ilham Nur Pratama" w:date="2023-05-17T21:48:00Z">
              <w:r w:rsidRPr="003E6F93">
                <w:rPr>
                  <w:sz w:val="20"/>
                  <w:szCs w:val="20"/>
                </w:rPr>
                <w:t>Lama satu proses berjalan</w:t>
              </w:r>
              <w:r>
                <w:rPr>
                  <w:sz w:val="20"/>
                  <w:szCs w:val="20"/>
                </w:rPr>
                <w:t xml:space="preserve"> (Memperhitungkan waktu libur)</w:t>
              </w:r>
            </w:ins>
          </w:p>
        </w:tc>
        <w:tc>
          <w:tcPr>
            <w:tcW w:w="1943" w:type="dxa"/>
          </w:tcPr>
          <w:p w14:paraId="2CB6C9AB" w14:textId="52A41789" w:rsidR="00ED5B6E" w:rsidRPr="003E6F93" w:rsidRDefault="00ED5B6E" w:rsidP="00484F62">
            <w:pPr>
              <w:rPr>
                <w:ins w:id="4756" w:author="Ilham Nur Pratama" w:date="2023-05-17T21:48:00Z"/>
                <w:sz w:val="20"/>
                <w:szCs w:val="20"/>
              </w:rPr>
            </w:pPr>
            <w:ins w:id="4757" w:author="finnet" w:date="2023-05-17T21:50:00Z">
              <w:del w:id="4758" w:author="Ilham Nur Pratama" w:date="2023-05-17T21:58:00Z">
                <w:r w:rsidRPr="003E6F93" w:rsidDel="006704E8">
                  <w:rPr>
                    <w:sz w:val="20"/>
                    <w:szCs w:val="18"/>
                  </w:rPr>
                  <w:delText>47</w:delText>
                </w:r>
                <w:r w:rsidDel="006704E8">
                  <w:rPr>
                    <w:sz w:val="20"/>
                    <w:szCs w:val="18"/>
                  </w:rPr>
                  <w:delText>,</w:delText>
                </w:r>
                <w:r w:rsidRPr="003E6F93" w:rsidDel="006704E8">
                  <w:rPr>
                    <w:sz w:val="20"/>
                    <w:szCs w:val="18"/>
                  </w:rPr>
                  <w:delText>1 Minggu</w:delText>
                </w:r>
              </w:del>
            </w:ins>
            <w:ins w:id="4759" w:author="Ilham Nur Pratama" w:date="2023-05-17T21:58:00Z">
              <w:r w:rsidR="006704E8">
                <w:rPr>
                  <w:sz w:val="20"/>
                  <w:szCs w:val="18"/>
                </w:rPr>
                <w:t>10,75 Bulan</w:t>
              </w:r>
            </w:ins>
          </w:p>
        </w:tc>
        <w:tc>
          <w:tcPr>
            <w:tcW w:w="1943" w:type="dxa"/>
          </w:tcPr>
          <w:p w14:paraId="7B636B8D" w14:textId="26715E18" w:rsidR="00ED5B6E" w:rsidRPr="003E6F93" w:rsidRDefault="00ED5B6E" w:rsidP="00484F62">
            <w:pPr>
              <w:rPr>
                <w:ins w:id="4760" w:author="Ilham Nur Pratama" w:date="2023-05-17T21:48:00Z"/>
                <w:sz w:val="20"/>
                <w:szCs w:val="20"/>
              </w:rPr>
            </w:pPr>
            <w:ins w:id="4761" w:author="finnet" w:date="2023-05-17T21:50:00Z">
              <w:del w:id="4762" w:author="Ilham Nur Pratama" w:date="2023-05-17T21:59:00Z">
                <w:r w:rsidRPr="003E6F93" w:rsidDel="005E428F">
                  <w:rPr>
                    <w:sz w:val="20"/>
                    <w:szCs w:val="20"/>
                  </w:rPr>
                  <w:delText>22,9 Minggu</w:delText>
                </w:r>
              </w:del>
            </w:ins>
            <w:ins w:id="4763" w:author="Ilham Nur Pratama" w:date="2023-05-17T21:59:00Z">
              <w:r w:rsidR="005E428F">
                <w:rPr>
                  <w:sz w:val="20"/>
                  <w:szCs w:val="20"/>
                </w:rPr>
                <w:t xml:space="preserve">5 </w:t>
              </w:r>
              <w:r w:rsidR="006D1930">
                <w:rPr>
                  <w:sz w:val="20"/>
                  <w:szCs w:val="20"/>
                </w:rPr>
                <w:t>Bulan</w:t>
              </w:r>
            </w:ins>
          </w:p>
        </w:tc>
        <w:tc>
          <w:tcPr>
            <w:tcW w:w="1943" w:type="dxa"/>
          </w:tcPr>
          <w:p w14:paraId="4919C195" w14:textId="3FEDBD76" w:rsidR="00ED5B6E" w:rsidRPr="003E6F93" w:rsidRDefault="00ED5B6E" w:rsidP="00484F62">
            <w:pPr>
              <w:rPr>
                <w:ins w:id="4764" w:author="Ilham Nur Pratama" w:date="2023-05-17T21:51:00Z"/>
                <w:sz w:val="20"/>
                <w:szCs w:val="20"/>
              </w:rPr>
            </w:pPr>
            <w:ins w:id="4765" w:author="Ilham Nur Pratama" w:date="2023-05-17T21:51:00Z">
              <w:r>
                <w:rPr>
                  <w:sz w:val="20"/>
                  <w:szCs w:val="20"/>
                </w:rPr>
                <w:t xml:space="preserve">- </w:t>
              </w:r>
            </w:ins>
            <w:ins w:id="4766" w:author="Ilham Nur Pratama" w:date="2023-05-17T22:03:00Z">
              <w:r w:rsidR="00A661B7">
                <w:rPr>
                  <w:sz w:val="20"/>
                  <w:szCs w:val="20"/>
                </w:rPr>
                <w:t>5</w:t>
              </w:r>
            </w:ins>
            <w:ins w:id="4767" w:author="Ilham Nur Pratama" w:date="2023-05-17T22:04:00Z">
              <w:r w:rsidR="00A661B7">
                <w:rPr>
                  <w:sz w:val="20"/>
                  <w:szCs w:val="20"/>
                </w:rPr>
                <w:t>,75 Bulan</w:t>
              </w:r>
            </w:ins>
          </w:p>
        </w:tc>
      </w:tr>
      <w:tr w:rsidR="00ED5B6E" w14:paraId="65D1D168" w14:textId="3B3B5447" w:rsidTr="002A54D8">
        <w:trPr>
          <w:jc w:val="center"/>
          <w:ins w:id="4768" w:author="Ilham Nur Pratama" w:date="2023-05-17T21:48:00Z"/>
        </w:trPr>
        <w:tc>
          <w:tcPr>
            <w:tcW w:w="1945" w:type="dxa"/>
          </w:tcPr>
          <w:p w14:paraId="50DEA1C2" w14:textId="77777777" w:rsidR="00ED5B6E" w:rsidRPr="00FD7EC8" w:rsidRDefault="00ED5B6E" w:rsidP="00484F62">
            <w:pPr>
              <w:rPr>
                <w:ins w:id="4769" w:author="Ilham Nur Pratama" w:date="2023-05-17T21:48:00Z"/>
                <w:sz w:val="20"/>
                <w:szCs w:val="20"/>
              </w:rPr>
            </w:pPr>
            <w:ins w:id="4770" w:author="Ilham Nur Pratama" w:date="2023-05-17T21:48:00Z">
              <w:r>
                <w:rPr>
                  <w:sz w:val="20"/>
                  <w:szCs w:val="20"/>
                </w:rPr>
                <w:t>Lama satu proses berjalan (Netto)</w:t>
              </w:r>
            </w:ins>
          </w:p>
        </w:tc>
        <w:tc>
          <w:tcPr>
            <w:tcW w:w="1943" w:type="dxa"/>
          </w:tcPr>
          <w:p w14:paraId="07F074DC" w14:textId="0471984A" w:rsidR="00ED5B6E" w:rsidRPr="00FD7EC8" w:rsidRDefault="00ED5B6E" w:rsidP="00484F62">
            <w:pPr>
              <w:rPr>
                <w:ins w:id="4771" w:author="Ilham Nur Pratama" w:date="2023-05-17T21:48:00Z"/>
                <w:sz w:val="20"/>
                <w:szCs w:val="20"/>
              </w:rPr>
            </w:pPr>
            <w:ins w:id="4772" w:author="finnet" w:date="2023-05-17T21:50:00Z">
              <w:del w:id="4773" w:author="Ilham Nur Pratama" w:date="2023-05-17T22:03:00Z">
                <w:r w:rsidDel="00B60E02">
                  <w:rPr>
                    <w:sz w:val="20"/>
                    <w:szCs w:val="18"/>
                  </w:rPr>
                  <w:delText>12,4 Minggu</w:delText>
                </w:r>
              </w:del>
            </w:ins>
            <w:ins w:id="4774" w:author="Ilham Nur Pratama" w:date="2023-05-17T22:03:00Z">
              <w:r w:rsidR="00B60E02">
                <w:rPr>
                  <w:sz w:val="20"/>
                  <w:szCs w:val="18"/>
                </w:rPr>
                <w:t>2</w:t>
              </w:r>
            </w:ins>
            <w:ins w:id="4775" w:author="Ilham Nur Pratama" w:date="2023-05-24T21:42:00Z">
              <w:r w:rsidR="00A03569">
                <w:rPr>
                  <w:sz w:val="20"/>
                  <w:szCs w:val="18"/>
                </w:rPr>
                <w:t>,</w:t>
              </w:r>
            </w:ins>
            <w:ins w:id="4776" w:author="Ilham Nur Pratama" w:date="2023-05-17T22:03:00Z">
              <w:r w:rsidR="00B60E02">
                <w:rPr>
                  <w:sz w:val="20"/>
                  <w:szCs w:val="18"/>
                </w:rPr>
                <w:t>75 Bulan</w:t>
              </w:r>
            </w:ins>
          </w:p>
        </w:tc>
        <w:tc>
          <w:tcPr>
            <w:tcW w:w="1943" w:type="dxa"/>
          </w:tcPr>
          <w:p w14:paraId="2EBFC62F" w14:textId="2EBD32D0" w:rsidR="00ED5B6E" w:rsidRPr="00FD7EC8" w:rsidRDefault="00A661B7" w:rsidP="00484F62">
            <w:pPr>
              <w:rPr>
                <w:ins w:id="4777" w:author="Ilham Nur Pratama" w:date="2023-05-17T21:48:00Z"/>
                <w:sz w:val="20"/>
                <w:szCs w:val="20"/>
              </w:rPr>
            </w:pPr>
            <w:ins w:id="4778" w:author="Ilham Nur Pratama" w:date="2023-05-17T22:03:00Z">
              <w:r>
                <w:rPr>
                  <w:sz w:val="20"/>
                  <w:szCs w:val="20"/>
                </w:rPr>
                <w:t>1</w:t>
              </w:r>
            </w:ins>
            <w:ins w:id="4779" w:author="Ilham Nur Pratama" w:date="2023-05-24T21:42:00Z">
              <w:r w:rsidR="00A03569">
                <w:rPr>
                  <w:sz w:val="20"/>
                  <w:szCs w:val="20"/>
                </w:rPr>
                <w:t>,</w:t>
              </w:r>
            </w:ins>
            <w:ins w:id="4780" w:author="Ilham Nur Pratama" w:date="2023-05-17T22:03:00Z">
              <w:r>
                <w:rPr>
                  <w:sz w:val="20"/>
                  <w:szCs w:val="20"/>
                </w:rPr>
                <w:t>5 Bulan</w:t>
              </w:r>
            </w:ins>
            <w:ins w:id="4781" w:author="finnet" w:date="2023-05-17T21:50:00Z">
              <w:del w:id="4782" w:author="Ilham Nur Pratama" w:date="2023-05-17T22:03:00Z">
                <w:r w:rsidR="00ED5B6E" w:rsidDel="00B60E02">
                  <w:rPr>
                    <w:sz w:val="20"/>
                    <w:szCs w:val="20"/>
                  </w:rPr>
                  <w:delText>6,1 Minggu</w:delText>
                </w:r>
              </w:del>
            </w:ins>
          </w:p>
        </w:tc>
        <w:tc>
          <w:tcPr>
            <w:tcW w:w="1943" w:type="dxa"/>
          </w:tcPr>
          <w:p w14:paraId="6E1D0899" w14:textId="04DA2728" w:rsidR="00ED5B6E" w:rsidRDefault="00A661B7" w:rsidP="00484F62">
            <w:pPr>
              <w:rPr>
                <w:ins w:id="4783" w:author="Ilham Nur Pratama" w:date="2023-05-17T21:51:00Z"/>
                <w:sz w:val="20"/>
                <w:szCs w:val="20"/>
              </w:rPr>
            </w:pPr>
            <w:ins w:id="4784" w:author="Ilham Nur Pratama" w:date="2023-05-17T22:04:00Z">
              <w:r>
                <w:rPr>
                  <w:sz w:val="20"/>
                  <w:szCs w:val="20"/>
                </w:rPr>
                <w:t xml:space="preserve">- </w:t>
              </w:r>
              <w:r w:rsidR="00665B52">
                <w:rPr>
                  <w:sz w:val="20"/>
                  <w:szCs w:val="20"/>
                </w:rPr>
                <w:t>1,25 Bulan</w:t>
              </w:r>
            </w:ins>
          </w:p>
        </w:tc>
      </w:tr>
      <w:tr w:rsidR="00ED5B6E" w14:paraId="5927751A" w14:textId="4946D691" w:rsidTr="002A54D8">
        <w:trPr>
          <w:jc w:val="center"/>
          <w:ins w:id="4785" w:author="Ilham Nur Pratama" w:date="2023-05-17T21:48:00Z"/>
        </w:trPr>
        <w:tc>
          <w:tcPr>
            <w:tcW w:w="1945" w:type="dxa"/>
          </w:tcPr>
          <w:p w14:paraId="3D5B6FA7" w14:textId="77777777" w:rsidR="00ED5B6E" w:rsidRPr="003E6F93" w:rsidRDefault="00ED5B6E" w:rsidP="00484F62">
            <w:pPr>
              <w:rPr>
                <w:ins w:id="4786" w:author="Ilham Nur Pratama" w:date="2023-05-17T21:48:00Z"/>
                <w:sz w:val="20"/>
                <w:szCs w:val="20"/>
              </w:rPr>
            </w:pPr>
            <w:ins w:id="4787" w:author="Ilham Nur Pratama" w:date="2023-05-17T21:48:00Z">
              <w:r w:rsidRPr="003E6F93">
                <w:rPr>
                  <w:sz w:val="20"/>
                  <w:szCs w:val="20"/>
                </w:rPr>
                <w:t>Biaya satu proses berjalan</w:t>
              </w:r>
            </w:ins>
          </w:p>
        </w:tc>
        <w:tc>
          <w:tcPr>
            <w:tcW w:w="1943" w:type="dxa"/>
          </w:tcPr>
          <w:p w14:paraId="77D73095" w14:textId="54544A56" w:rsidR="00ED5B6E" w:rsidRPr="003E6F93" w:rsidRDefault="00ED5B6E" w:rsidP="00484F62">
            <w:pPr>
              <w:rPr>
                <w:ins w:id="4788" w:author="Ilham Nur Pratama" w:date="2023-05-17T21:48:00Z"/>
                <w:sz w:val="20"/>
                <w:szCs w:val="20"/>
              </w:rPr>
            </w:pPr>
            <w:ins w:id="4789" w:author="finnet" w:date="2023-05-17T21:50:00Z">
              <w:r w:rsidRPr="003E6F93">
                <w:rPr>
                  <w:sz w:val="20"/>
                  <w:szCs w:val="18"/>
                </w:rPr>
                <w:t>Rp.</w:t>
              </w:r>
              <w:r>
                <w:rPr>
                  <w:sz w:val="20"/>
                  <w:szCs w:val="18"/>
                </w:rPr>
                <w:t>44</w:t>
              </w:r>
              <w:r w:rsidRPr="003E6F93">
                <w:rPr>
                  <w:sz w:val="20"/>
                  <w:szCs w:val="18"/>
                </w:rPr>
                <w:t>.</w:t>
              </w:r>
              <w:r>
                <w:rPr>
                  <w:sz w:val="20"/>
                  <w:szCs w:val="18"/>
                </w:rPr>
                <w:t>751</w:t>
              </w:r>
              <w:r w:rsidRPr="003E6F93">
                <w:rPr>
                  <w:sz w:val="20"/>
                  <w:szCs w:val="18"/>
                </w:rPr>
                <w:t>.</w:t>
              </w:r>
              <w:r>
                <w:rPr>
                  <w:sz w:val="20"/>
                  <w:szCs w:val="18"/>
                </w:rPr>
                <w:t>0</w:t>
              </w:r>
              <w:r w:rsidRPr="003E6F93">
                <w:rPr>
                  <w:sz w:val="20"/>
                  <w:szCs w:val="18"/>
                </w:rPr>
                <w:t>00</w:t>
              </w:r>
            </w:ins>
          </w:p>
        </w:tc>
        <w:tc>
          <w:tcPr>
            <w:tcW w:w="1943" w:type="dxa"/>
          </w:tcPr>
          <w:p w14:paraId="156FB8F2" w14:textId="7EA0C6DE" w:rsidR="00ED5B6E" w:rsidRPr="003E6F93" w:rsidRDefault="00ED5B6E" w:rsidP="00484F62">
            <w:pPr>
              <w:rPr>
                <w:ins w:id="4790" w:author="Ilham Nur Pratama" w:date="2023-05-17T21:48:00Z"/>
                <w:sz w:val="20"/>
                <w:szCs w:val="20"/>
              </w:rPr>
            </w:pPr>
            <w:ins w:id="4791" w:author="finnet" w:date="2023-05-17T21:50:00Z">
              <w:r w:rsidRPr="003E6F93">
                <w:rPr>
                  <w:sz w:val="20"/>
                  <w:szCs w:val="20"/>
                </w:rPr>
                <w:t xml:space="preserve">Rp. </w:t>
              </w:r>
              <w:r>
                <w:rPr>
                  <w:sz w:val="20"/>
                  <w:szCs w:val="20"/>
                </w:rPr>
                <w:t>23</w:t>
              </w:r>
              <w:r w:rsidRPr="003E6F93">
                <w:rPr>
                  <w:sz w:val="20"/>
                  <w:szCs w:val="20"/>
                </w:rPr>
                <w:t>.</w:t>
              </w:r>
              <w:r>
                <w:rPr>
                  <w:sz w:val="20"/>
                  <w:szCs w:val="20"/>
                </w:rPr>
                <w:t>373</w:t>
              </w:r>
              <w:r w:rsidRPr="003E6F93">
                <w:rPr>
                  <w:sz w:val="20"/>
                  <w:szCs w:val="20"/>
                </w:rPr>
                <w:t>.</w:t>
              </w:r>
              <w:r>
                <w:rPr>
                  <w:sz w:val="20"/>
                  <w:szCs w:val="20"/>
                </w:rPr>
                <w:t>0</w:t>
              </w:r>
              <w:r w:rsidRPr="003E6F93">
                <w:rPr>
                  <w:sz w:val="20"/>
                  <w:szCs w:val="20"/>
                </w:rPr>
                <w:t>00</w:t>
              </w:r>
            </w:ins>
          </w:p>
        </w:tc>
        <w:tc>
          <w:tcPr>
            <w:tcW w:w="1943" w:type="dxa"/>
          </w:tcPr>
          <w:p w14:paraId="3DA25909" w14:textId="596433F2" w:rsidR="00ED5B6E" w:rsidRPr="003E6F93" w:rsidRDefault="00665B52" w:rsidP="00484F62">
            <w:pPr>
              <w:rPr>
                <w:ins w:id="4792" w:author="Ilham Nur Pratama" w:date="2023-05-17T21:51:00Z"/>
                <w:sz w:val="20"/>
                <w:szCs w:val="20"/>
              </w:rPr>
            </w:pPr>
            <w:ins w:id="4793" w:author="Ilham Nur Pratama" w:date="2023-05-17T22:04:00Z">
              <w:r>
                <w:rPr>
                  <w:sz w:val="20"/>
                  <w:szCs w:val="20"/>
                </w:rPr>
                <w:t xml:space="preserve">- </w:t>
              </w:r>
            </w:ins>
            <w:ins w:id="4794" w:author="Ilham Nur Pratama" w:date="2023-05-17T22:06:00Z">
              <w:r w:rsidR="00F7204E">
                <w:rPr>
                  <w:sz w:val="20"/>
                  <w:szCs w:val="20"/>
                </w:rPr>
                <w:t>Rp.21.378.000</w:t>
              </w:r>
            </w:ins>
          </w:p>
        </w:tc>
      </w:tr>
    </w:tbl>
    <w:p w14:paraId="49FBE1C4" w14:textId="77777777" w:rsidR="004C222D" w:rsidRPr="004C222D" w:rsidRDefault="004C222D" w:rsidP="00470E02">
      <w:pPr>
        <w:rPr>
          <w:rPrChange w:id="4795" w:author="Ilham Nur Pratama" w:date="2023-05-17T21:48:00Z">
            <w:rPr>
              <w:i/>
            </w:rPr>
          </w:rPrChange>
        </w:rPr>
      </w:pPr>
    </w:p>
    <w:p w14:paraId="6077A6F3" w14:textId="599621CD" w:rsidR="00F914C7" w:rsidRDefault="00083E6B" w:rsidP="00083E6B">
      <w:pPr>
        <w:ind w:left="720"/>
      </w:pPr>
      <w:r>
        <w:t xml:space="preserve">Berdasarkan </w:t>
      </w:r>
      <w:r>
        <w:fldChar w:fldCharType="begin"/>
      </w:r>
      <w:r>
        <w:instrText xml:space="preserve"> REF _Ref130027636 \h  \* MERGEFORMAT </w:instrText>
      </w:r>
      <w:r>
        <w:fldChar w:fldCharType="separate"/>
      </w:r>
      <w:ins w:id="4796" w:author="Ilham Nur Pratama" w:date="2023-05-24T22:54:00Z">
        <w:r w:rsidR="000D26C4">
          <w:t xml:space="preserve">Tabel </w:t>
        </w:r>
        <w:r w:rsidR="000D26C4">
          <w:rPr>
            <w:noProof/>
          </w:rPr>
          <w:t>3.51</w:t>
        </w:r>
      </w:ins>
      <w:del w:id="4797" w:author="Ilham Nur Pratama" w:date="2023-05-17T20:22:00Z">
        <w:r w:rsidR="00B57DB5" w:rsidDel="0090687B">
          <w:delText xml:space="preserve">Tabel </w:delText>
        </w:r>
        <w:r w:rsidR="00B57DB5" w:rsidDel="0090687B">
          <w:rPr>
            <w:noProof/>
          </w:rPr>
          <w:delText>3.25</w:delText>
        </w:r>
      </w:del>
      <w:r>
        <w:fldChar w:fldCharType="end"/>
      </w:r>
      <w:r>
        <w:t xml:space="preserve">, dapat dilihat </w:t>
      </w:r>
      <w:r w:rsidR="00576EC7">
        <w:t>waktu</w:t>
      </w:r>
      <w:r>
        <w:t xml:space="preserve"> pekerjaan proyek dalam satu kali proses selama </w:t>
      </w:r>
      <w:r w:rsidR="00490B48">
        <w:t>22 minggu/5 Bulan</w:t>
      </w:r>
      <w:r w:rsidR="00576EC7">
        <w:t xml:space="preserve"> dengan memperhitungkan waktu libur dan selama </w:t>
      </w:r>
      <w:r w:rsidR="00071863">
        <w:t>6,1 Minggu/1,5 Bulan jika dalam perhitungan netto</w:t>
      </w:r>
      <w:r w:rsidR="00490B48">
        <w:t xml:space="preserve">. Hal mengalami pengurangan selama </w:t>
      </w:r>
      <w:r w:rsidR="00071863">
        <w:t>1,5</w:t>
      </w:r>
      <w:r w:rsidR="00490B48">
        <w:t xml:space="preserve"> bulan dari proses </w:t>
      </w:r>
      <w:r w:rsidR="00490B48">
        <w:rPr>
          <w:i/>
          <w:iCs/>
        </w:rPr>
        <w:t xml:space="preserve">as is </w:t>
      </w:r>
      <w:r w:rsidR="00490B48">
        <w:t>dengan adanya penambahan SOAPSD.</w:t>
      </w:r>
      <w:r w:rsidR="002B0DC6">
        <w:t xml:space="preserve"> Pada </w:t>
      </w:r>
      <w:r w:rsidR="002B0DC6">
        <w:fldChar w:fldCharType="begin"/>
      </w:r>
      <w:r w:rsidR="002B0DC6">
        <w:instrText xml:space="preserve"> REF _Ref130481071 \h </w:instrText>
      </w:r>
      <w:r w:rsidR="002B0DC6">
        <w:fldChar w:fldCharType="separate"/>
      </w:r>
      <w:ins w:id="4798" w:author="Ilham Nur Pratama" w:date="2023-05-24T22:54:00Z">
        <w:r w:rsidR="000D26C4">
          <w:t xml:space="preserve">Tabel </w:t>
        </w:r>
        <w:r w:rsidR="000D26C4">
          <w:rPr>
            <w:noProof/>
          </w:rPr>
          <w:t>3</w:t>
        </w:r>
        <w:r w:rsidR="000D26C4">
          <w:t>.</w:t>
        </w:r>
        <w:r w:rsidR="000D26C4">
          <w:rPr>
            <w:noProof/>
          </w:rPr>
          <w:t>52</w:t>
        </w:r>
      </w:ins>
      <w:del w:id="4799" w:author="Ilham Nur Pratama" w:date="2023-05-17T20:22:00Z">
        <w:r w:rsidR="00B57DB5" w:rsidDel="0090687B">
          <w:delText xml:space="preserve">Tabel </w:delText>
        </w:r>
        <w:r w:rsidR="00B57DB5" w:rsidDel="0090687B">
          <w:rPr>
            <w:noProof/>
          </w:rPr>
          <w:delText>3</w:delText>
        </w:r>
        <w:r w:rsidR="00B57DB5" w:rsidDel="0090687B">
          <w:delText>.</w:delText>
        </w:r>
        <w:r w:rsidR="00B57DB5" w:rsidDel="0090687B">
          <w:rPr>
            <w:noProof/>
          </w:rPr>
          <w:delText>26</w:delText>
        </w:r>
      </w:del>
      <w:r w:rsidR="002B0DC6">
        <w:fldChar w:fldCharType="end"/>
      </w:r>
      <w:r w:rsidR="002B0DC6">
        <w:t xml:space="preserve"> dapat dilihat hasil rerata pada setiap proses yang dijalakan pada proses </w:t>
      </w:r>
      <w:r w:rsidR="002B0DC6">
        <w:rPr>
          <w:i/>
          <w:iCs/>
        </w:rPr>
        <w:t>to be.</w:t>
      </w:r>
      <w:r w:rsidR="00490B48">
        <w:t xml:space="preserve"> </w:t>
      </w:r>
      <w:r w:rsidR="00E9164F">
        <w:t xml:space="preserve">Dengan melakukan jumlah simulasi yang sama dengan proses </w:t>
      </w:r>
      <w:r w:rsidR="00E9164F">
        <w:rPr>
          <w:i/>
          <w:iCs/>
        </w:rPr>
        <w:t xml:space="preserve">as is, </w:t>
      </w:r>
      <w:r w:rsidR="00E9164F">
        <w:t xml:space="preserve">didapatkan jumlah </w:t>
      </w:r>
      <w:r w:rsidR="00E9164F">
        <w:rPr>
          <w:i/>
          <w:iCs/>
        </w:rPr>
        <w:t xml:space="preserve">run </w:t>
      </w:r>
      <w:r w:rsidR="00E9164F">
        <w:t>terbanyak ada pada</w:t>
      </w:r>
      <w:r w:rsidR="00F914C7">
        <w:t>:</w:t>
      </w:r>
      <w:r w:rsidR="00E9164F">
        <w:t xml:space="preserve"> </w:t>
      </w:r>
    </w:p>
    <w:p w14:paraId="6469D990" w14:textId="5440D17C" w:rsidR="00210670" w:rsidRDefault="00F914C7" w:rsidP="00F914C7">
      <w:pPr>
        <w:pStyle w:val="ListParagraph"/>
        <w:numPr>
          <w:ilvl w:val="0"/>
          <w:numId w:val="52"/>
        </w:numPr>
      </w:pPr>
      <w:r>
        <w:t>P</w:t>
      </w:r>
      <w:r w:rsidR="00E9164F">
        <w:t>enentuan pekerjaan pekerjaan apa yang akan dikerjakan</w:t>
      </w:r>
    </w:p>
    <w:p w14:paraId="6804129E" w14:textId="21C08B3C" w:rsidR="00F914C7" w:rsidRDefault="00F914C7" w:rsidP="00F914C7">
      <w:pPr>
        <w:pStyle w:val="ListParagraph"/>
        <w:numPr>
          <w:ilvl w:val="0"/>
          <w:numId w:val="52"/>
        </w:numPr>
      </w:pPr>
      <w:r>
        <w:lastRenderedPageBreak/>
        <w:t xml:space="preserve">Pembuatan </w:t>
      </w:r>
      <w:r w:rsidRPr="003E6F93">
        <w:rPr>
          <w:i/>
          <w:iCs/>
        </w:rPr>
        <w:t>time</w:t>
      </w:r>
      <w:r>
        <w:rPr>
          <w:i/>
          <w:iCs/>
        </w:rPr>
        <w:t xml:space="preserve">line </w:t>
      </w:r>
      <w:r>
        <w:t>pekerjaan</w:t>
      </w:r>
    </w:p>
    <w:p w14:paraId="0A75A608" w14:textId="653E662F" w:rsidR="00F914C7" w:rsidRDefault="00F914C7" w:rsidP="00F914C7">
      <w:pPr>
        <w:pStyle w:val="ListParagraph"/>
        <w:numPr>
          <w:ilvl w:val="0"/>
          <w:numId w:val="52"/>
        </w:numPr>
      </w:pPr>
      <w:r>
        <w:t>Penentuan sumber daya yang akan melakukan pekerjaan</w:t>
      </w:r>
    </w:p>
    <w:p w14:paraId="6D241DF4" w14:textId="0075D6E9" w:rsidR="00F914C7" w:rsidRPr="003E6F93" w:rsidRDefault="00F914C7" w:rsidP="00F914C7">
      <w:pPr>
        <w:pStyle w:val="ListParagraph"/>
        <w:numPr>
          <w:ilvl w:val="0"/>
          <w:numId w:val="52"/>
        </w:numPr>
        <w:rPr>
          <w:sz w:val="32"/>
          <w:szCs w:val="28"/>
        </w:rPr>
      </w:pPr>
      <w:r w:rsidRPr="003E6F93">
        <w:rPr>
          <w:szCs w:val="24"/>
        </w:rPr>
        <w:t>Pencarian sumber daya yang tepat sesuai kebutuhan</w:t>
      </w:r>
    </w:p>
    <w:p w14:paraId="56015415" w14:textId="0AF90476" w:rsidR="00F914C7" w:rsidRDefault="00F914C7" w:rsidP="00F914C7">
      <w:pPr>
        <w:ind w:left="720"/>
      </w:pPr>
      <w:r>
        <w:t xml:space="preserve">Hal ini diakibatkan oleh pada proses </w:t>
      </w:r>
      <w:r>
        <w:rPr>
          <w:i/>
          <w:iCs/>
        </w:rPr>
        <w:t xml:space="preserve">to be </w:t>
      </w:r>
      <w:r>
        <w:t xml:space="preserve">peran </w:t>
      </w:r>
      <w:r>
        <w:rPr>
          <w:i/>
          <w:iCs/>
        </w:rPr>
        <w:t xml:space="preserve">project manager, functional manager, </w:t>
      </w:r>
      <w:r>
        <w:t>dan SOAPSD menjadi penting untuk menentukan sumber daya yang dapat melakukan pekerjaan dengan sesuai.</w:t>
      </w:r>
    </w:p>
    <w:p w14:paraId="6D0525F7" w14:textId="0B122F85" w:rsidR="00310C41" w:rsidRDefault="00310C41" w:rsidP="00F914C7">
      <w:pPr>
        <w:ind w:left="720"/>
      </w:pPr>
      <w:r>
        <w:t xml:space="preserve">Pekerjaan yang dilakukan oleh </w:t>
      </w:r>
      <w:r>
        <w:rPr>
          <w:i/>
          <w:iCs/>
        </w:rPr>
        <w:t xml:space="preserve">outsource officer </w:t>
      </w:r>
      <w:r>
        <w:t xml:space="preserve">menjadi pekerjaan yang memiliki waktu tunggu lama dengan </w:t>
      </w:r>
      <w:r w:rsidR="004308E2">
        <w:t>waktu pengerjaan yang lama juga. Hal ini diakibatkan oleh pekerjaan yang dilimpahkan keluar ketika internal sudah tidak dapat mengerjakan semakin banyak</w:t>
      </w:r>
      <w:r w:rsidR="00E91602">
        <w:t>. Namun dengan adanya hal ini biaya yang dikeluarkan relatif lebih sedikit jika dibandingkan dengan mengalokasikan seluruhnya pada pekerja internal yang memiliki biaya lebih besar dan antrian yang lebih banyak sehingga pekerjaan tidak dapat langsung dikerjakan.</w:t>
      </w:r>
    </w:p>
    <w:p w14:paraId="51BDB20C" w14:textId="23B06BCE" w:rsidR="004B1ADF" w:rsidRPr="00E3344C" w:rsidRDefault="004B1ADF" w:rsidP="003E6F93">
      <w:pPr>
        <w:ind w:left="720"/>
      </w:pPr>
      <w:r>
        <w:t xml:space="preserve">Pekerjaan dengan biaya proses paling mahal ada pada senior </w:t>
      </w:r>
      <w:r>
        <w:rPr>
          <w:i/>
          <w:iCs/>
        </w:rPr>
        <w:t>Developer/Provisioning Engineer/Tester</w:t>
      </w:r>
      <w:r w:rsidR="00D54771">
        <w:rPr>
          <w:i/>
          <w:iCs/>
        </w:rPr>
        <w:t xml:space="preserve">. </w:t>
      </w:r>
      <w:r w:rsidR="00D54771">
        <w:t xml:space="preserve">Hal ini diakibatkan pada biaya dasar yang dimiliki oleh senior </w:t>
      </w:r>
      <w:r w:rsidR="00D54771">
        <w:rPr>
          <w:i/>
          <w:iCs/>
        </w:rPr>
        <w:t xml:space="preserve">Developer/Provisioning Engineer/Tester </w:t>
      </w:r>
      <w:r w:rsidR="00D54771">
        <w:t xml:space="preserve">lebih besar jika dibandingkan dengan sumber daya yang lain, dan dengan adanya SOAPSD alokasi penggunaan senior </w:t>
      </w:r>
      <w:r w:rsidR="00D54771">
        <w:rPr>
          <w:i/>
          <w:iCs/>
        </w:rPr>
        <w:t xml:space="preserve">Developer/Provisioning Engineer/Tester </w:t>
      </w:r>
      <w:r w:rsidR="00D54771">
        <w:t>menjadi lebih sering yang mengakibatkan adanya peningkatan biaya.</w:t>
      </w:r>
      <w:r w:rsidR="00E3344C">
        <w:t xml:space="preserve"> Hal ini tentunya diikuti dengan pekerjaan dengan tingkat kesulitan tinggi lebih mudah diselesaikan karena dikerjakan oleh sumber daya yang tepat.</w:t>
      </w:r>
    </w:p>
    <w:p w14:paraId="5CBBC9E4" w14:textId="20FE3B70" w:rsidR="00F86A69" w:rsidRDefault="00F86A69" w:rsidP="003E6F93">
      <w:pPr>
        <w:pStyle w:val="Heading2"/>
      </w:pPr>
      <w:bookmarkStart w:id="4800" w:name="_Toc130647662"/>
      <w:bookmarkStart w:id="4801" w:name="_Toc130734490"/>
      <w:bookmarkStart w:id="4802" w:name="_Toc128943898"/>
      <w:bookmarkStart w:id="4803" w:name="_Toc130647663"/>
      <w:bookmarkStart w:id="4804" w:name="_Toc130734491"/>
      <w:bookmarkStart w:id="4805" w:name="_Toc128943899"/>
      <w:bookmarkStart w:id="4806" w:name="_Toc130647664"/>
      <w:bookmarkStart w:id="4807" w:name="_Toc130734492"/>
      <w:bookmarkStart w:id="4808" w:name="_Toc135601456"/>
      <w:bookmarkEnd w:id="4800"/>
      <w:bookmarkEnd w:id="4801"/>
      <w:bookmarkEnd w:id="4802"/>
      <w:bookmarkEnd w:id="4803"/>
      <w:bookmarkEnd w:id="4804"/>
      <w:bookmarkEnd w:id="4805"/>
      <w:bookmarkEnd w:id="4806"/>
      <w:bookmarkEnd w:id="4807"/>
      <w:r>
        <w:t>Analisis dan Kesimpulan</w:t>
      </w:r>
      <w:bookmarkEnd w:id="4808"/>
    </w:p>
    <w:p w14:paraId="53F00EF8" w14:textId="49F941F2" w:rsidR="008A135A" w:rsidRDefault="00F86A69" w:rsidP="003E6F93">
      <w:r>
        <w:t xml:space="preserve">Hasil dari optimasi sistem kemudian akan dibandingkan dengan data </w:t>
      </w:r>
      <w:r w:rsidR="00FE3E8B">
        <w:t xml:space="preserve">simulasi proyek </w:t>
      </w:r>
      <w:r w:rsidR="00FE3E8B">
        <w:rPr>
          <w:i/>
          <w:iCs/>
        </w:rPr>
        <w:t>as is</w:t>
      </w:r>
      <w:r>
        <w:t xml:space="preserve"> dari sisi waktu proses </w:t>
      </w:r>
      <w:r w:rsidR="003902BF">
        <w:t xml:space="preserve">dan ketepatan sumber daya. Analisis dari dua kelompok data ini akan dilakukan menggunakan </w:t>
      </w:r>
      <w:r w:rsidR="003902BF">
        <w:rPr>
          <w:i/>
          <w:iCs/>
        </w:rPr>
        <w:t xml:space="preserve">paired t-test </w:t>
      </w:r>
      <w:r w:rsidR="003902BF">
        <w:t>untuk melihat apakah terdapat perbedaan signifikan dari dua kelompok data yang ada.</w:t>
      </w:r>
      <w:r w:rsidR="000C5509">
        <w:t xml:space="preserve"> Angka kepercayaan yang digunakan adalah 95% dengan persen </w:t>
      </w:r>
      <w:r w:rsidR="000C5509" w:rsidRPr="003E6F93">
        <w:rPr>
          <w:i/>
          <w:iCs/>
        </w:rPr>
        <w:t>error</w:t>
      </w:r>
      <w:r w:rsidR="000C5509">
        <w:t xml:space="preserve"> sebesar 5%</w:t>
      </w:r>
      <w:r w:rsidR="000963B8">
        <w:t>.</w:t>
      </w:r>
      <w:r w:rsidR="003902BF">
        <w:t xml:space="preserve"> Ketika perbandingan statistik sudah didapatkan maka dapat diambil kesimpulan berdasarkan </w:t>
      </w:r>
      <w:r w:rsidR="000C5509">
        <w:t>nilai p yang didapatkan relatif terhadap angka kepercayaan yang telah ditetapkan.</w:t>
      </w:r>
    </w:p>
    <w:p w14:paraId="270FAD07" w14:textId="3F87CE35" w:rsidR="00D53A18" w:rsidRPr="00B05F60" w:rsidRDefault="00D53A18" w:rsidP="003E6F93">
      <w:r>
        <w:lastRenderedPageBreak/>
        <w:t>Hasil data pada Sub Bab</w:t>
      </w:r>
      <w:r w:rsidR="00127844">
        <w:t xml:space="preserve"> </w:t>
      </w:r>
      <w:r w:rsidR="00127844">
        <w:fldChar w:fldCharType="begin"/>
      </w:r>
      <w:r w:rsidR="00127844">
        <w:instrText xml:space="preserve"> REF _Ref124972038 \r \h </w:instrText>
      </w:r>
      <w:r w:rsidR="00127844">
        <w:fldChar w:fldCharType="separate"/>
      </w:r>
      <w:r w:rsidR="000D26C4">
        <w:t>3.13</w:t>
      </w:r>
      <w:r w:rsidR="00127844">
        <w:fldChar w:fldCharType="end"/>
      </w:r>
      <w:r w:rsidR="00BF016A">
        <w:t>, akan diolah sehingga mendapatkan karakteristik dari sistem yang baru dibuat. Karakteristik ini kemudian disimulasikan</w:t>
      </w:r>
      <w:r w:rsidR="00E06036">
        <w:t xml:space="preserve"> sebagai parameter pada</w:t>
      </w:r>
      <w:r w:rsidR="00BF016A">
        <w:t xml:space="preserve"> </w:t>
      </w:r>
      <w:r w:rsidR="00FE3E8B">
        <w:t>model riset operasi terkait dengan penyelesaian pekerjaan</w:t>
      </w:r>
      <w:r w:rsidR="004D7EAB">
        <w:t>.</w:t>
      </w:r>
      <w:r w:rsidR="00147EE5">
        <w:t xml:space="preserve"> </w:t>
      </w:r>
      <w:r w:rsidR="004D7EAB">
        <w:t xml:space="preserve">Parameter </w:t>
      </w:r>
      <w:r w:rsidR="00B05F60">
        <w:t xml:space="preserve">kondisi </w:t>
      </w:r>
      <w:r w:rsidR="00B05F60">
        <w:rPr>
          <w:i/>
          <w:iCs/>
        </w:rPr>
        <w:t xml:space="preserve">as is </w:t>
      </w:r>
      <w:r w:rsidR="00B05F60">
        <w:t xml:space="preserve">dan </w:t>
      </w:r>
      <w:r w:rsidR="00B05F60">
        <w:rPr>
          <w:i/>
          <w:iCs/>
        </w:rPr>
        <w:t xml:space="preserve">to be </w:t>
      </w:r>
      <w:r w:rsidR="00B05F60">
        <w:t>akan dimasukan ke dalam model penyelesaian proyek untuk mendapatkan waktu penyelesaian proyek. Hasil waktu penyelesaian proyek ini kemudian akan dilakukan analisis apakah dengan adanya penambahan Sistem Optimasi Alokasi Pekerjaan dan Sumber Daya dapat mempercepat waktu penyelesaian proyek.</w:t>
      </w:r>
    </w:p>
    <w:p w14:paraId="259574FC" w14:textId="77777777" w:rsidR="00A02C16" w:rsidRDefault="00A02C16" w:rsidP="00A02C16"/>
    <w:p w14:paraId="68187A43" w14:textId="77777777" w:rsidR="00461716" w:rsidRDefault="00461716" w:rsidP="00A02C16">
      <w:pPr>
        <w:sectPr w:rsidR="00461716" w:rsidSect="00AD4474">
          <w:headerReference w:type="even" r:id="rId125"/>
          <w:headerReference w:type="default" r:id="rId126"/>
          <w:headerReference w:type="first" r:id="rId127"/>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4809" w:name="_Toc120139659"/>
      <w:bookmarkStart w:id="4810" w:name="_Toc135601457"/>
      <w:r>
        <w:t>ANALISIS DAN PEMBAHASAN HASIL RISET</w:t>
      </w:r>
      <w:bookmarkEnd w:id="4809"/>
      <w:bookmarkEnd w:id="4810"/>
    </w:p>
    <w:p w14:paraId="59B69A91" w14:textId="2A323D38" w:rsidR="00022730" w:rsidRDefault="000427CC">
      <w:pPr>
        <w:pStyle w:val="Heading2"/>
        <w:rPr>
          <w:ins w:id="4811" w:author="Ilham Nur Pratama" w:date="2023-05-17T06:43:00Z"/>
        </w:rPr>
      </w:pPr>
      <w:bookmarkStart w:id="4812" w:name="_Toc130647667"/>
      <w:bookmarkStart w:id="4813" w:name="_Toc130734495"/>
      <w:bookmarkStart w:id="4814" w:name="_Toc128821591"/>
      <w:bookmarkStart w:id="4815" w:name="_Toc128852309"/>
      <w:bookmarkStart w:id="4816" w:name="_Toc128943902"/>
      <w:bookmarkStart w:id="4817" w:name="_Toc130647668"/>
      <w:bookmarkStart w:id="4818" w:name="_Toc130734496"/>
      <w:bookmarkStart w:id="4819" w:name="_Toc128821592"/>
      <w:bookmarkStart w:id="4820" w:name="_Toc128852310"/>
      <w:bookmarkStart w:id="4821" w:name="_Toc128943903"/>
      <w:bookmarkStart w:id="4822" w:name="_Toc130647669"/>
      <w:bookmarkStart w:id="4823" w:name="_Toc130734497"/>
      <w:bookmarkStart w:id="4824" w:name="_Toc128821593"/>
      <w:bookmarkStart w:id="4825" w:name="_Toc128852311"/>
      <w:bookmarkStart w:id="4826" w:name="_Toc128943904"/>
      <w:bookmarkStart w:id="4827" w:name="_Toc130647670"/>
      <w:bookmarkStart w:id="4828" w:name="_Toc130734498"/>
      <w:bookmarkStart w:id="4829" w:name="_Toc128821594"/>
      <w:bookmarkStart w:id="4830" w:name="_Toc128852312"/>
      <w:bookmarkStart w:id="4831" w:name="_Toc128943905"/>
      <w:bookmarkStart w:id="4832" w:name="_Toc130647671"/>
      <w:bookmarkStart w:id="4833" w:name="_Toc130734499"/>
      <w:bookmarkStart w:id="4834" w:name="_Toc128821595"/>
      <w:bookmarkStart w:id="4835" w:name="_Toc128852313"/>
      <w:bookmarkStart w:id="4836" w:name="_Toc128943906"/>
      <w:bookmarkStart w:id="4837" w:name="_Toc130647672"/>
      <w:bookmarkStart w:id="4838" w:name="_Toc130734500"/>
      <w:bookmarkStart w:id="4839" w:name="_Toc128821596"/>
      <w:bookmarkStart w:id="4840" w:name="_Toc128852314"/>
      <w:bookmarkStart w:id="4841" w:name="_Toc128943907"/>
      <w:bookmarkStart w:id="4842" w:name="_Toc130647673"/>
      <w:bookmarkStart w:id="4843" w:name="_Toc130734501"/>
      <w:bookmarkStart w:id="4844" w:name="_Toc128821597"/>
      <w:bookmarkStart w:id="4845" w:name="_Toc128852315"/>
      <w:bookmarkStart w:id="4846" w:name="_Toc128943908"/>
      <w:bookmarkStart w:id="4847" w:name="_Toc130647674"/>
      <w:bookmarkStart w:id="4848" w:name="_Toc130734502"/>
      <w:bookmarkStart w:id="4849" w:name="_Toc128821598"/>
      <w:bookmarkStart w:id="4850" w:name="_Toc128852316"/>
      <w:bookmarkStart w:id="4851" w:name="_Toc128943909"/>
      <w:bookmarkStart w:id="4852" w:name="_Toc130647675"/>
      <w:bookmarkStart w:id="4853" w:name="_Toc130734503"/>
      <w:bookmarkStart w:id="4854" w:name="_Toc128821599"/>
      <w:bookmarkStart w:id="4855" w:name="_Toc128852317"/>
      <w:bookmarkStart w:id="4856" w:name="_Toc128943910"/>
      <w:bookmarkStart w:id="4857" w:name="_Toc130647676"/>
      <w:bookmarkStart w:id="4858" w:name="_Toc130734504"/>
      <w:bookmarkStart w:id="4859" w:name="_Toc128821600"/>
      <w:bookmarkStart w:id="4860" w:name="_Toc128852318"/>
      <w:bookmarkStart w:id="4861" w:name="_Toc128943911"/>
      <w:bookmarkStart w:id="4862" w:name="_Toc130647677"/>
      <w:bookmarkStart w:id="4863" w:name="_Toc130734505"/>
      <w:bookmarkStart w:id="4864" w:name="_Toc128821601"/>
      <w:bookmarkStart w:id="4865" w:name="_Toc128852319"/>
      <w:bookmarkStart w:id="4866" w:name="_Toc128943912"/>
      <w:bookmarkStart w:id="4867" w:name="_Toc130647678"/>
      <w:bookmarkStart w:id="4868" w:name="_Toc130734506"/>
      <w:bookmarkStart w:id="4869" w:name="_Toc128821602"/>
      <w:bookmarkStart w:id="4870" w:name="_Toc128852320"/>
      <w:bookmarkStart w:id="4871" w:name="_Toc128943913"/>
      <w:bookmarkStart w:id="4872" w:name="_Toc130647679"/>
      <w:bookmarkStart w:id="4873" w:name="_Toc130734507"/>
      <w:bookmarkStart w:id="4874" w:name="_Toc128821603"/>
      <w:bookmarkStart w:id="4875" w:name="_Toc128852321"/>
      <w:bookmarkStart w:id="4876" w:name="_Toc128943914"/>
      <w:bookmarkStart w:id="4877" w:name="_Toc130647680"/>
      <w:bookmarkStart w:id="4878" w:name="_Toc130734508"/>
      <w:bookmarkStart w:id="4879" w:name="_Toc128821604"/>
      <w:bookmarkStart w:id="4880" w:name="_Toc128852322"/>
      <w:bookmarkStart w:id="4881" w:name="_Toc128943915"/>
      <w:bookmarkStart w:id="4882" w:name="_Toc130647681"/>
      <w:bookmarkStart w:id="4883" w:name="_Toc130734509"/>
      <w:bookmarkStart w:id="4884" w:name="_Toc128821605"/>
      <w:bookmarkStart w:id="4885" w:name="_Toc128852323"/>
      <w:bookmarkStart w:id="4886" w:name="_Toc128943916"/>
      <w:bookmarkStart w:id="4887" w:name="_Toc130647682"/>
      <w:bookmarkStart w:id="4888" w:name="_Toc130734510"/>
      <w:bookmarkStart w:id="4889" w:name="_Toc128821606"/>
      <w:bookmarkStart w:id="4890" w:name="_Toc128852324"/>
      <w:bookmarkStart w:id="4891" w:name="_Toc128943917"/>
      <w:bookmarkStart w:id="4892" w:name="_Toc130647683"/>
      <w:bookmarkStart w:id="4893" w:name="_Toc130734511"/>
      <w:bookmarkStart w:id="4894" w:name="_Toc128821607"/>
      <w:bookmarkStart w:id="4895" w:name="_Toc128852325"/>
      <w:bookmarkStart w:id="4896" w:name="_Toc128943918"/>
      <w:bookmarkStart w:id="4897" w:name="_Toc130647684"/>
      <w:bookmarkStart w:id="4898" w:name="_Toc130734512"/>
      <w:bookmarkStart w:id="4899" w:name="_Toc128821608"/>
      <w:bookmarkStart w:id="4900" w:name="_Toc128852326"/>
      <w:bookmarkStart w:id="4901" w:name="_Toc128943919"/>
      <w:bookmarkStart w:id="4902" w:name="_Toc130647685"/>
      <w:bookmarkStart w:id="4903" w:name="_Toc130734513"/>
      <w:bookmarkStart w:id="4904" w:name="_Toc128821609"/>
      <w:bookmarkStart w:id="4905" w:name="_Toc128852327"/>
      <w:bookmarkStart w:id="4906" w:name="_Toc128943920"/>
      <w:bookmarkStart w:id="4907" w:name="_Toc130647686"/>
      <w:bookmarkStart w:id="4908" w:name="_Toc130734514"/>
      <w:bookmarkStart w:id="4909" w:name="_Toc128821610"/>
      <w:bookmarkStart w:id="4910" w:name="_Toc128852328"/>
      <w:bookmarkStart w:id="4911" w:name="_Toc128943921"/>
      <w:bookmarkStart w:id="4912" w:name="_Toc130647687"/>
      <w:bookmarkStart w:id="4913" w:name="_Toc130734515"/>
      <w:bookmarkStart w:id="4914" w:name="_Toc128821611"/>
      <w:bookmarkStart w:id="4915" w:name="_Toc128852329"/>
      <w:bookmarkStart w:id="4916" w:name="_Toc128943922"/>
      <w:bookmarkStart w:id="4917" w:name="_Toc130647688"/>
      <w:bookmarkStart w:id="4918" w:name="_Toc130734516"/>
      <w:bookmarkStart w:id="4919" w:name="_Toc128821612"/>
      <w:bookmarkStart w:id="4920" w:name="_Toc128852330"/>
      <w:bookmarkStart w:id="4921" w:name="_Toc128943923"/>
      <w:bookmarkStart w:id="4922" w:name="_Toc130647689"/>
      <w:bookmarkStart w:id="4923" w:name="_Toc130734517"/>
      <w:bookmarkStart w:id="4924" w:name="_Toc128821613"/>
      <w:bookmarkStart w:id="4925" w:name="_Toc128852331"/>
      <w:bookmarkStart w:id="4926" w:name="_Toc128943924"/>
      <w:bookmarkStart w:id="4927" w:name="_Toc130647690"/>
      <w:bookmarkStart w:id="4928" w:name="_Toc130734518"/>
      <w:bookmarkStart w:id="4929" w:name="_Toc128821708"/>
      <w:bookmarkStart w:id="4930" w:name="_Toc128852426"/>
      <w:bookmarkStart w:id="4931" w:name="_Toc128944019"/>
      <w:bookmarkStart w:id="4932" w:name="_Toc130647785"/>
      <w:bookmarkStart w:id="4933" w:name="_Toc130734613"/>
      <w:bookmarkStart w:id="4934" w:name="_Toc128821709"/>
      <w:bookmarkStart w:id="4935" w:name="_Toc128852427"/>
      <w:bookmarkStart w:id="4936" w:name="_Toc128944020"/>
      <w:bookmarkStart w:id="4937" w:name="_Toc130647786"/>
      <w:bookmarkStart w:id="4938" w:name="_Toc130734614"/>
      <w:bookmarkStart w:id="4939" w:name="_Toc128821710"/>
      <w:bookmarkStart w:id="4940" w:name="_Toc128852428"/>
      <w:bookmarkStart w:id="4941" w:name="_Toc128944021"/>
      <w:bookmarkStart w:id="4942" w:name="_Toc130647787"/>
      <w:bookmarkStart w:id="4943" w:name="_Toc130734615"/>
      <w:bookmarkStart w:id="4944" w:name="_Toc128821711"/>
      <w:bookmarkStart w:id="4945" w:name="_Toc128852429"/>
      <w:bookmarkStart w:id="4946" w:name="_Toc128944022"/>
      <w:bookmarkStart w:id="4947" w:name="_Toc130647788"/>
      <w:bookmarkStart w:id="4948" w:name="_Toc130734616"/>
      <w:bookmarkStart w:id="4949" w:name="_Toc128821712"/>
      <w:bookmarkStart w:id="4950" w:name="_Toc128852430"/>
      <w:bookmarkStart w:id="4951" w:name="_Toc128944023"/>
      <w:bookmarkStart w:id="4952" w:name="_Toc130647789"/>
      <w:bookmarkStart w:id="4953" w:name="_Toc130734617"/>
      <w:bookmarkStart w:id="4954" w:name="_Toc128821713"/>
      <w:bookmarkStart w:id="4955" w:name="_Toc128852431"/>
      <w:bookmarkStart w:id="4956" w:name="_Toc128944024"/>
      <w:bookmarkStart w:id="4957" w:name="_Toc130647790"/>
      <w:bookmarkStart w:id="4958" w:name="_Toc130734618"/>
      <w:bookmarkStart w:id="4959" w:name="_Toc128821714"/>
      <w:bookmarkStart w:id="4960" w:name="_Toc128852432"/>
      <w:bookmarkStart w:id="4961" w:name="_Toc128944025"/>
      <w:bookmarkStart w:id="4962" w:name="_Toc130647791"/>
      <w:bookmarkStart w:id="4963" w:name="_Toc130734619"/>
      <w:bookmarkStart w:id="4964" w:name="_Toc128821715"/>
      <w:bookmarkStart w:id="4965" w:name="_Toc128852433"/>
      <w:bookmarkStart w:id="4966" w:name="_Toc128944026"/>
      <w:bookmarkStart w:id="4967" w:name="_Toc130647792"/>
      <w:bookmarkStart w:id="4968" w:name="_Toc130734620"/>
      <w:bookmarkStart w:id="4969" w:name="_Toc128821716"/>
      <w:bookmarkStart w:id="4970" w:name="_Toc128852434"/>
      <w:bookmarkStart w:id="4971" w:name="_Toc128944027"/>
      <w:bookmarkStart w:id="4972" w:name="_Toc130647793"/>
      <w:bookmarkStart w:id="4973" w:name="_Toc130734621"/>
      <w:bookmarkStart w:id="4974" w:name="_Toc128821717"/>
      <w:bookmarkStart w:id="4975" w:name="_Toc128852435"/>
      <w:bookmarkStart w:id="4976" w:name="_Toc128944028"/>
      <w:bookmarkStart w:id="4977" w:name="_Toc130647794"/>
      <w:bookmarkStart w:id="4978" w:name="_Toc130734622"/>
      <w:bookmarkStart w:id="4979" w:name="_Toc128821718"/>
      <w:bookmarkStart w:id="4980" w:name="_Toc128852436"/>
      <w:bookmarkStart w:id="4981" w:name="_Toc128944029"/>
      <w:bookmarkStart w:id="4982" w:name="_Toc130647795"/>
      <w:bookmarkStart w:id="4983" w:name="_Toc130734623"/>
      <w:bookmarkStart w:id="4984" w:name="_Toc128821719"/>
      <w:bookmarkStart w:id="4985" w:name="_Toc128852437"/>
      <w:bookmarkStart w:id="4986" w:name="_Toc128944030"/>
      <w:bookmarkStart w:id="4987" w:name="_Toc130647796"/>
      <w:bookmarkStart w:id="4988" w:name="_Toc130734624"/>
      <w:bookmarkStart w:id="4989" w:name="_Toc128821720"/>
      <w:bookmarkStart w:id="4990" w:name="_Toc128852438"/>
      <w:bookmarkStart w:id="4991" w:name="_Toc128944031"/>
      <w:bookmarkStart w:id="4992" w:name="_Toc130647797"/>
      <w:bookmarkStart w:id="4993" w:name="_Toc130734625"/>
      <w:bookmarkStart w:id="4994" w:name="_Toc128821721"/>
      <w:bookmarkStart w:id="4995" w:name="_Toc128852439"/>
      <w:bookmarkStart w:id="4996" w:name="_Toc128944032"/>
      <w:bookmarkStart w:id="4997" w:name="_Toc130647798"/>
      <w:bookmarkStart w:id="4998" w:name="_Toc130734626"/>
      <w:bookmarkStart w:id="4999" w:name="_Toc128821722"/>
      <w:bookmarkStart w:id="5000" w:name="_Toc128852440"/>
      <w:bookmarkStart w:id="5001" w:name="_Toc128944033"/>
      <w:bookmarkStart w:id="5002" w:name="_Toc130647799"/>
      <w:bookmarkStart w:id="5003" w:name="_Toc130734627"/>
      <w:bookmarkStart w:id="5004" w:name="_Toc128821723"/>
      <w:bookmarkStart w:id="5005" w:name="_Toc128852441"/>
      <w:bookmarkStart w:id="5006" w:name="_Toc128944034"/>
      <w:bookmarkStart w:id="5007" w:name="_Toc130647800"/>
      <w:bookmarkStart w:id="5008" w:name="_Toc130734628"/>
      <w:bookmarkStart w:id="5009" w:name="_Toc128821724"/>
      <w:bookmarkStart w:id="5010" w:name="_Toc128852442"/>
      <w:bookmarkStart w:id="5011" w:name="_Toc128944035"/>
      <w:bookmarkStart w:id="5012" w:name="_Toc130647801"/>
      <w:bookmarkStart w:id="5013" w:name="_Toc130734629"/>
      <w:bookmarkStart w:id="5014" w:name="_Toc128821725"/>
      <w:bookmarkStart w:id="5015" w:name="_Toc128852443"/>
      <w:bookmarkStart w:id="5016" w:name="_Toc128944036"/>
      <w:bookmarkStart w:id="5017" w:name="_Toc130647802"/>
      <w:bookmarkStart w:id="5018" w:name="_Toc130734630"/>
      <w:bookmarkStart w:id="5019" w:name="_Toc128821726"/>
      <w:bookmarkStart w:id="5020" w:name="_Toc128852444"/>
      <w:bookmarkStart w:id="5021" w:name="_Toc128944037"/>
      <w:bookmarkStart w:id="5022" w:name="_Toc130647803"/>
      <w:bookmarkStart w:id="5023" w:name="_Toc130734631"/>
      <w:bookmarkStart w:id="5024" w:name="_Toc128821727"/>
      <w:bookmarkStart w:id="5025" w:name="_Toc128852445"/>
      <w:bookmarkStart w:id="5026" w:name="_Toc128944038"/>
      <w:bookmarkStart w:id="5027" w:name="_Toc130647804"/>
      <w:bookmarkStart w:id="5028" w:name="_Toc130734632"/>
      <w:bookmarkStart w:id="5029" w:name="_Toc128821728"/>
      <w:bookmarkStart w:id="5030" w:name="_Toc128852446"/>
      <w:bookmarkStart w:id="5031" w:name="_Toc128944039"/>
      <w:bookmarkStart w:id="5032" w:name="_Toc130647805"/>
      <w:bookmarkStart w:id="5033" w:name="_Toc130734633"/>
      <w:bookmarkStart w:id="5034" w:name="_Toc128821729"/>
      <w:bookmarkStart w:id="5035" w:name="_Toc128852447"/>
      <w:bookmarkStart w:id="5036" w:name="_Toc128944040"/>
      <w:bookmarkStart w:id="5037" w:name="_Toc130647806"/>
      <w:bookmarkStart w:id="5038" w:name="_Toc130734634"/>
      <w:bookmarkStart w:id="5039" w:name="_Toc128821730"/>
      <w:bookmarkStart w:id="5040" w:name="_Toc128852448"/>
      <w:bookmarkStart w:id="5041" w:name="_Toc128944041"/>
      <w:bookmarkStart w:id="5042" w:name="_Toc130647807"/>
      <w:bookmarkStart w:id="5043" w:name="_Toc130734635"/>
      <w:bookmarkStart w:id="5044" w:name="_Toc128821731"/>
      <w:bookmarkStart w:id="5045" w:name="_Toc128852449"/>
      <w:bookmarkStart w:id="5046" w:name="_Toc128944042"/>
      <w:bookmarkStart w:id="5047" w:name="_Toc130647808"/>
      <w:bookmarkStart w:id="5048" w:name="_Toc130734636"/>
      <w:bookmarkStart w:id="5049" w:name="_Toc128821732"/>
      <w:bookmarkStart w:id="5050" w:name="_Toc128852450"/>
      <w:bookmarkStart w:id="5051" w:name="_Toc128944043"/>
      <w:bookmarkStart w:id="5052" w:name="_Toc130647809"/>
      <w:bookmarkStart w:id="5053" w:name="_Toc130734637"/>
      <w:bookmarkStart w:id="5054" w:name="_Toc128821733"/>
      <w:bookmarkStart w:id="5055" w:name="_Toc128852451"/>
      <w:bookmarkStart w:id="5056" w:name="_Toc128944044"/>
      <w:bookmarkStart w:id="5057" w:name="_Toc130647810"/>
      <w:bookmarkStart w:id="5058" w:name="_Toc130734638"/>
      <w:bookmarkStart w:id="5059" w:name="_Toc128821734"/>
      <w:bookmarkStart w:id="5060" w:name="_Toc128852452"/>
      <w:bookmarkStart w:id="5061" w:name="_Toc128944045"/>
      <w:bookmarkStart w:id="5062" w:name="_Toc130647811"/>
      <w:bookmarkStart w:id="5063" w:name="_Toc130734639"/>
      <w:bookmarkStart w:id="5064" w:name="_Toc128821735"/>
      <w:bookmarkStart w:id="5065" w:name="_Toc128852453"/>
      <w:bookmarkStart w:id="5066" w:name="_Toc128944046"/>
      <w:bookmarkStart w:id="5067" w:name="_Toc130647812"/>
      <w:bookmarkStart w:id="5068" w:name="_Toc130734640"/>
      <w:bookmarkStart w:id="5069" w:name="_Toc128821736"/>
      <w:bookmarkStart w:id="5070" w:name="_Toc128852454"/>
      <w:bookmarkStart w:id="5071" w:name="_Toc128944047"/>
      <w:bookmarkStart w:id="5072" w:name="_Toc130647813"/>
      <w:bookmarkStart w:id="5073" w:name="_Toc130734641"/>
      <w:bookmarkStart w:id="5074" w:name="_Toc128821737"/>
      <w:bookmarkStart w:id="5075" w:name="_Toc128852455"/>
      <w:bookmarkStart w:id="5076" w:name="_Toc128944048"/>
      <w:bookmarkStart w:id="5077" w:name="_Toc130647814"/>
      <w:bookmarkStart w:id="5078" w:name="_Toc130734642"/>
      <w:bookmarkStart w:id="5079" w:name="_Toc128821738"/>
      <w:bookmarkStart w:id="5080" w:name="_Toc128852456"/>
      <w:bookmarkStart w:id="5081" w:name="_Toc128944049"/>
      <w:bookmarkStart w:id="5082" w:name="_Toc130647815"/>
      <w:bookmarkStart w:id="5083" w:name="_Toc130734643"/>
      <w:bookmarkStart w:id="5084" w:name="_Toc128821739"/>
      <w:bookmarkStart w:id="5085" w:name="_Toc128852457"/>
      <w:bookmarkStart w:id="5086" w:name="_Toc128944050"/>
      <w:bookmarkStart w:id="5087" w:name="_Toc130647816"/>
      <w:bookmarkStart w:id="5088" w:name="_Toc130734644"/>
      <w:bookmarkStart w:id="5089" w:name="_Toc128821740"/>
      <w:bookmarkStart w:id="5090" w:name="_Toc128852458"/>
      <w:bookmarkStart w:id="5091" w:name="_Toc128944051"/>
      <w:bookmarkStart w:id="5092" w:name="_Toc130647817"/>
      <w:bookmarkStart w:id="5093" w:name="_Toc130734645"/>
      <w:bookmarkStart w:id="5094" w:name="_Toc128821741"/>
      <w:bookmarkStart w:id="5095" w:name="_Toc128852459"/>
      <w:bookmarkStart w:id="5096" w:name="_Toc128944052"/>
      <w:bookmarkStart w:id="5097" w:name="_Toc130647818"/>
      <w:bookmarkStart w:id="5098" w:name="_Toc130734646"/>
      <w:bookmarkStart w:id="5099" w:name="_Toc128821742"/>
      <w:bookmarkStart w:id="5100" w:name="_Toc128852460"/>
      <w:bookmarkStart w:id="5101" w:name="_Toc128944053"/>
      <w:bookmarkStart w:id="5102" w:name="_Toc130647819"/>
      <w:bookmarkStart w:id="5103" w:name="_Toc130734647"/>
      <w:bookmarkStart w:id="5104" w:name="_Toc128821743"/>
      <w:bookmarkStart w:id="5105" w:name="_Toc128852461"/>
      <w:bookmarkStart w:id="5106" w:name="_Toc128944054"/>
      <w:bookmarkStart w:id="5107" w:name="_Toc130647820"/>
      <w:bookmarkStart w:id="5108" w:name="_Toc130734648"/>
      <w:bookmarkStart w:id="5109" w:name="_Toc128821744"/>
      <w:bookmarkStart w:id="5110" w:name="_Toc128852462"/>
      <w:bookmarkStart w:id="5111" w:name="_Toc128944055"/>
      <w:bookmarkStart w:id="5112" w:name="_Toc130647821"/>
      <w:bookmarkStart w:id="5113" w:name="_Toc130734649"/>
      <w:bookmarkStart w:id="5114" w:name="_Toc128821745"/>
      <w:bookmarkStart w:id="5115" w:name="_Toc128852463"/>
      <w:bookmarkStart w:id="5116" w:name="_Toc128944056"/>
      <w:bookmarkStart w:id="5117" w:name="_Toc130647822"/>
      <w:bookmarkStart w:id="5118" w:name="_Toc130734650"/>
      <w:bookmarkStart w:id="5119" w:name="_Toc128821746"/>
      <w:bookmarkStart w:id="5120" w:name="_Toc128852464"/>
      <w:bookmarkStart w:id="5121" w:name="_Toc128944057"/>
      <w:bookmarkStart w:id="5122" w:name="_Toc130647823"/>
      <w:bookmarkStart w:id="5123" w:name="_Toc130734651"/>
      <w:bookmarkStart w:id="5124" w:name="_Toc128821747"/>
      <w:bookmarkStart w:id="5125" w:name="_Toc128852465"/>
      <w:bookmarkStart w:id="5126" w:name="_Toc128944058"/>
      <w:bookmarkStart w:id="5127" w:name="_Toc130647824"/>
      <w:bookmarkStart w:id="5128" w:name="_Toc130734652"/>
      <w:bookmarkStart w:id="5129" w:name="_Toc128821748"/>
      <w:bookmarkStart w:id="5130" w:name="_Toc128852466"/>
      <w:bookmarkStart w:id="5131" w:name="_Toc128944059"/>
      <w:bookmarkStart w:id="5132" w:name="_Toc130647825"/>
      <w:bookmarkStart w:id="5133" w:name="_Toc130734653"/>
      <w:bookmarkStart w:id="5134" w:name="_Toc128821749"/>
      <w:bookmarkStart w:id="5135" w:name="_Toc128852467"/>
      <w:bookmarkStart w:id="5136" w:name="_Toc128944060"/>
      <w:bookmarkStart w:id="5137" w:name="_Toc130647826"/>
      <w:bookmarkStart w:id="5138" w:name="_Toc130734654"/>
      <w:bookmarkStart w:id="5139" w:name="_Toc128821750"/>
      <w:bookmarkStart w:id="5140" w:name="_Toc128852468"/>
      <w:bookmarkStart w:id="5141" w:name="_Toc128944061"/>
      <w:bookmarkStart w:id="5142" w:name="_Toc130647827"/>
      <w:bookmarkStart w:id="5143" w:name="_Toc130734655"/>
      <w:bookmarkStart w:id="5144" w:name="_Toc128821751"/>
      <w:bookmarkStart w:id="5145" w:name="_Toc128852469"/>
      <w:bookmarkStart w:id="5146" w:name="_Toc128944062"/>
      <w:bookmarkStart w:id="5147" w:name="_Toc130647828"/>
      <w:bookmarkStart w:id="5148" w:name="_Toc130734656"/>
      <w:bookmarkStart w:id="5149" w:name="_Toc128821752"/>
      <w:bookmarkStart w:id="5150" w:name="_Toc128852470"/>
      <w:bookmarkStart w:id="5151" w:name="_Toc128944063"/>
      <w:bookmarkStart w:id="5152" w:name="_Toc130647829"/>
      <w:bookmarkStart w:id="5153" w:name="_Toc130734657"/>
      <w:bookmarkStart w:id="5154" w:name="_Toc128821753"/>
      <w:bookmarkStart w:id="5155" w:name="_Toc128852471"/>
      <w:bookmarkStart w:id="5156" w:name="_Toc128944064"/>
      <w:bookmarkStart w:id="5157" w:name="_Toc130647830"/>
      <w:bookmarkStart w:id="5158" w:name="_Toc130734658"/>
      <w:bookmarkStart w:id="5159" w:name="_Toc128821754"/>
      <w:bookmarkStart w:id="5160" w:name="_Toc128852472"/>
      <w:bookmarkStart w:id="5161" w:name="_Toc128944065"/>
      <w:bookmarkStart w:id="5162" w:name="_Toc130647831"/>
      <w:bookmarkStart w:id="5163" w:name="_Toc130734659"/>
      <w:bookmarkStart w:id="5164" w:name="_Toc128821755"/>
      <w:bookmarkStart w:id="5165" w:name="_Toc128852473"/>
      <w:bookmarkStart w:id="5166" w:name="_Toc128944066"/>
      <w:bookmarkStart w:id="5167" w:name="_Toc130647832"/>
      <w:bookmarkStart w:id="5168" w:name="_Toc130734660"/>
      <w:bookmarkStart w:id="5169" w:name="_Toc128821870"/>
      <w:bookmarkStart w:id="5170" w:name="_Toc128852588"/>
      <w:bookmarkStart w:id="5171" w:name="_Toc128944181"/>
      <w:bookmarkStart w:id="5172" w:name="_Toc130647947"/>
      <w:bookmarkStart w:id="5173" w:name="_Toc130734775"/>
      <w:bookmarkStart w:id="5174" w:name="_Toc128821871"/>
      <w:bookmarkStart w:id="5175" w:name="_Toc128852589"/>
      <w:bookmarkStart w:id="5176" w:name="_Toc128944182"/>
      <w:bookmarkStart w:id="5177" w:name="_Toc130647948"/>
      <w:bookmarkStart w:id="5178" w:name="_Toc130734776"/>
      <w:bookmarkStart w:id="5179" w:name="_Toc128821872"/>
      <w:bookmarkStart w:id="5180" w:name="_Toc128852590"/>
      <w:bookmarkStart w:id="5181" w:name="_Toc128944183"/>
      <w:bookmarkStart w:id="5182" w:name="_Toc130647949"/>
      <w:bookmarkStart w:id="5183" w:name="_Toc130734777"/>
      <w:bookmarkStart w:id="5184" w:name="_Toc128821901"/>
      <w:bookmarkStart w:id="5185" w:name="_Toc128852619"/>
      <w:bookmarkStart w:id="5186" w:name="_Toc128944212"/>
      <w:bookmarkStart w:id="5187" w:name="_Toc130647978"/>
      <w:bookmarkStart w:id="5188" w:name="_Toc130734806"/>
      <w:bookmarkStart w:id="5189" w:name="_Toc128821902"/>
      <w:bookmarkStart w:id="5190" w:name="_Toc128852620"/>
      <w:bookmarkStart w:id="5191" w:name="_Toc128944213"/>
      <w:bookmarkStart w:id="5192" w:name="_Toc130647979"/>
      <w:bookmarkStart w:id="5193" w:name="_Toc130734807"/>
      <w:bookmarkStart w:id="5194" w:name="_Toc128821903"/>
      <w:bookmarkStart w:id="5195" w:name="_Toc128852621"/>
      <w:bookmarkStart w:id="5196" w:name="_Toc128944214"/>
      <w:bookmarkStart w:id="5197" w:name="_Toc130647980"/>
      <w:bookmarkStart w:id="5198" w:name="_Toc130734808"/>
      <w:bookmarkStart w:id="5199" w:name="_Toc128821904"/>
      <w:bookmarkStart w:id="5200" w:name="_Toc128852622"/>
      <w:bookmarkStart w:id="5201" w:name="_Toc128944215"/>
      <w:bookmarkStart w:id="5202" w:name="_Toc130647981"/>
      <w:bookmarkStart w:id="5203" w:name="_Toc130734809"/>
      <w:bookmarkStart w:id="5204" w:name="_Toc128821905"/>
      <w:bookmarkStart w:id="5205" w:name="_Toc128852623"/>
      <w:bookmarkStart w:id="5206" w:name="_Toc128944216"/>
      <w:bookmarkStart w:id="5207" w:name="_Toc130647982"/>
      <w:bookmarkStart w:id="5208" w:name="_Toc130734810"/>
      <w:bookmarkStart w:id="5209" w:name="_Toc128821906"/>
      <w:bookmarkStart w:id="5210" w:name="_Toc128852624"/>
      <w:bookmarkStart w:id="5211" w:name="_Toc128944217"/>
      <w:bookmarkStart w:id="5212" w:name="_Toc130647983"/>
      <w:bookmarkStart w:id="5213" w:name="_Toc130734811"/>
      <w:bookmarkStart w:id="5214" w:name="_Toc128821911"/>
      <w:bookmarkStart w:id="5215" w:name="_Toc128852629"/>
      <w:bookmarkStart w:id="5216" w:name="_Toc128944222"/>
      <w:bookmarkStart w:id="5217" w:name="_Toc130647988"/>
      <w:bookmarkStart w:id="5218" w:name="_Toc130734816"/>
      <w:bookmarkStart w:id="5219" w:name="_Toc128821912"/>
      <w:bookmarkStart w:id="5220" w:name="_Toc128852630"/>
      <w:bookmarkStart w:id="5221" w:name="_Toc128944223"/>
      <w:bookmarkStart w:id="5222" w:name="_Toc130647989"/>
      <w:bookmarkStart w:id="5223" w:name="_Toc130734817"/>
      <w:bookmarkStart w:id="5224" w:name="_Toc135601458"/>
      <w:bookmarkEnd w:id="4812"/>
      <w:bookmarkEnd w:id="4813"/>
      <w:bookmarkEnd w:id="4814"/>
      <w:bookmarkEnd w:id="4815"/>
      <w:bookmarkEnd w:id="4816"/>
      <w:bookmarkEnd w:id="4817"/>
      <w:bookmarkEnd w:id="4818"/>
      <w:bookmarkEnd w:id="4819"/>
      <w:bookmarkEnd w:id="4820"/>
      <w:bookmarkEnd w:id="4821"/>
      <w:bookmarkEnd w:id="4822"/>
      <w:bookmarkEnd w:id="4823"/>
      <w:bookmarkEnd w:id="4824"/>
      <w:bookmarkEnd w:id="4825"/>
      <w:bookmarkEnd w:id="4826"/>
      <w:bookmarkEnd w:id="4827"/>
      <w:bookmarkEnd w:id="4828"/>
      <w:bookmarkEnd w:id="4829"/>
      <w:bookmarkEnd w:id="4830"/>
      <w:bookmarkEnd w:id="4831"/>
      <w:bookmarkEnd w:id="4832"/>
      <w:bookmarkEnd w:id="4833"/>
      <w:bookmarkEnd w:id="4834"/>
      <w:bookmarkEnd w:id="4835"/>
      <w:bookmarkEnd w:id="4836"/>
      <w:bookmarkEnd w:id="4837"/>
      <w:bookmarkEnd w:id="4838"/>
      <w:bookmarkEnd w:id="4839"/>
      <w:bookmarkEnd w:id="4840"/>
      <w:bookmarkEnd w:id="4841"/>
      <w:bookmarkEnd w:id="4842"/>
      <w:bookmarkEnd w:id="4843"/>
      <w:bookmarkEnd w:id="4844"/>
      <w:bookmarkEnd w:id="4845"/>
      <w:bookmarkEnd w:id="4846"/>
      <w:bookmarkEnd w:id="4847"/>
      <w:bookmarkEnd w:id="4848"/>
      <w:bookmarkEnd w:id="4849"/>
      <w:bookmarkEnd w:id="4850"/>
      <w:bookmarkEnd w:id="4851"/>
      <w:bookmarkEnd w:id="4852"/>
      <w:bookmarkEnd w:id="4853"/>
      <w:bookmarkEnd w:id="4854"/>
      <w:bookmarkEnd w:id="4855"/>
      <w:bookmarkEnd w:id="4856"/>
      <w:bookmarkEnd w:id="4857"/>
      <w:bookmarkEnd w:id="4858"/>
      <w:bookmarkEnd w:id="4859"/>
      <w:bookmarkEnd w:id="4860"/>
      <w:bookmarkEnd w:id="4861"/>
      <w:bookmarkEnd w:id="4862"/>
      <w:bookmarkEnd w:id="4863"/>
      <w:bookmarkEnd w:id="4864"/>
      <w:bookmarkEnd w:id="4865"/>
      <w:bookmarkEnd w:id="4866"/>
      <w:bookmarkEnd w:id="4867"/>
      <w:bookmarkEnd w:id="4868"/>
      <w:bookmarkEnd w:id="4869"/>
      <w:bookmarkEnd w:id="4870"/>
      <w:bookmarkEnd w:id="4871"/>
      <w:bookmarkEnd w:id="4872"/>
      <w:bookmarkEnd w:id="4873"/>
      <w:bookmarkEnd w:id="4874"/>
      <w:bookmarkEnd w:id="4875"/>
      <w:bookmarkEnd w:id="4876"/>
      <w:bookmarkEnd w:id="4877"/>
      <w:bookmarkEnd w:id="4878"/>
      <w:bookmarkEnd w:id="4879"/>
      <w:bookmarkEnd w:id="4880"/>
      <w:bookmarkEnd w:id="4881"/>
      <w:bookmarkEnd w:id="4882"/>
      <w:bookmarkEnd w:id="4883"/>
      <w:bookmarkEnd w:id="4884"/>
      <w:bookmarkEnd w:id="4885"/>
      <w:bookmarkEnd w:id="4886"/>
      <w:bookmarkEnd w:id="4887"/>
      <w:bookmarkEnd w:id="4888"/>
      <w:bookmarkEnd w:id="4889"/>
      <w:bookmarkEnd w:id="4890"/>
      <w:bookmarkEnd w:id="4891"/>
      <w:bookmarkEnd w:id="4892"/>
      <w:bookmarkEnd w:id="4893"/>
      <w:bookmarkEnd w:id="4894"/>
      <w:bookmarkEnd w:id="4895"/>
      <w:bookmarkEnd w:id="4896"/>
      <w:bookmarkEnd w:id="4897"/>
      <w:bookmarkEnd w:id="4898"/>
      <w:bookmarkEnd w:id="4899"/>
      <w:bookmarkEnd w:id="4900"/>
      <w:bookmarkEnd w:id="4901"/>
      <w:bookmarkEnd w:id="4902"/>
      <w:bookmarkEnd w:id="4903"/>
      <w:bookmarkEnd w:id="4904"/>
      <w:bookmarkEnd w:id="4905"/>
      <w:bookmarkEnd w:id="4906"/>
      <w:bookmarkEnd w:id="4907"/>
      <w:bookmarkEnd w:id="4908"/>
      <w:bookmarkEnd w:id="4909"/>
      <w:bookmarkEnd w:id="4910"/>
      <w:bookmarkEnd w:id="4911"/>
      <w:bookmarkEnd w:id="4912"/>
      <w:bookmarkEnd w:id="4913"/>
      <w:bookmarkEnd w:id="4914"/>
      <w:bookmarkEnd w:id="4915"/>
      <w:bookmarkEnd w:id="4916"/>
      <w:bookmarkEnd w:id="4917"/>
      <w:bookmarkEnd w:id="4918"/>
      <w:bookmarkEnd w:id="4919"/>
      <w:bookmarkEnd w:id="4920"/>
      <w:bookmarkEnd w:id="4921"/>
      <w:bookmarkEnd w:id="4922"/>
      <w:bookmarkEnd w:id="4923"/>
      <w:bookmarkEnd w:id="4924"/>
      <w:bookmarkEnd w:id="4925"/>
      <w:bookmarkEnd w:id="4926"/>
      <w:bookmarkEnd w:id="4927"/>
      <w:bookmarkEnd w:id="4928"/>
      <w:bookmarkEnd w:id="4929"/>
      <w:bookmarkEnd w:id="4930"/>
      <w:bookmarkEnd w:id="4931"/>
      <w:bookmarkEnd w:id="4932"/>
      <w:bookmarkEnd w:id="4933"/>
      <w:bookmarkEnd w:id="4934"/>
      <w:bookmarkEnd w:id="4935"/>
      <w:bookmarkEnd w:id="4936"/>
      <w:bookmarkEnd w:id="4937"/>
      <w:bookmarkEnd w:id="4938"/>
      <w:bookmarkEnd w:id="4939"/>
      <w:bookmarkEnd w:id="4940"/>
      <w:bookmarkEnd w:id="4941"/>
      <w:bookmarkEnd w:id="4942"/>
      <w:bookmarkEnd w:id="4943"/>
      <w:bookmarkEnd w:id="4944"/>
      <w:bookmarkEnd w:id="4945"/>
      <w:bookmarkEnd w:id="4946"/>
      <w:bookmarkEnd w:id="4947"/>
      <w:bookmarkEnd w:id="4948"/>
      <w:bookmarkEnd w:id="4949"/>
      <w:bookmarkEnd w:id="4950"/>
      <w:bookmarkEnd w:id="4951"/>
      <w:bookmarkEnd w:id="4952"/>
      <w:bookmarkEnd w:id="4953"/>
      <w:bookmarkEnd w:id="4954"/>
      <w:bookmarkEnd w:id="4955"/>
      <w:bookmarkEnd w:id="4956"/>
      <w:bookmarkEnd w:id="4957"/>
      <w:bookmarkEnd w:id="4958"/>
      <w:bookmarkEnd w:id="4959"/>
      <w:bookmarkEnd w:id="4960"/>
      <w:bookmarkEnd w:id="4961"/>
      <w:bookmarkEnd w:id="4962"/>
      <w:bookmarkEnd w:id="4963"/>
      <w:bookmarkEnd w:id="4964"/>
      <w:bookmarkEnd w:id="4965"/>
      <w:bookmarkEnd w:id="4966"/>
      <w:bookmarkEnd w:id="4967"/>
      <w:bookmarkEnd w:id="4968"/>
      <w:bookmarkEnd w:id="4969"/>
      <w:bookmarkEnd w:id="4970"/>
      <w:bookmarkEnd w:id="4971"/>
      <w:bookmarkEnd w:id="4972"/>
      <w:bookmarkEnd w:id="4973"/>
      <w:bookmarkEnd w:id="4974"/>
      <w:bookmarkEnd w:id="4975"/>
      <w:bookmarkEnd w:id="4976"/>
      <w:bookmarkEnd w:id="4977"/>
      <w:bookmarkEnd w:id="4978"/>
      <w:bookmarkEnd w:id="4979"/>
      <w:bookmarkEnd w:id="4980"/>
      <w:bookmarkEnd w:id="4981"/>
      <w:bookmarkEnd w:id="4982"/>
      <w:bookmarkEnd w:id="4983"/>
      <w:bookmarkEnd w:id="4984"/>
      <w:bookmarkEnd w:id="4985"/>
      <w:bookmarkEnd w:id="4986"/>
      <w:bookmarkEnd w:id="4987"/>
      <w:bookmarkEnd w:id="4988"/>
      <w:bookmarkEnd w:id="4989"/>
      <w:bookmarkEnd w:id="4990"/>
      <w:bookmarkEnd w:id="4991"/>
      <w:bookmarkEnd w:id="4992"/>
      <w:bookmarkEnd w:id="4993"/>
      <w:bookmarkEnd w:id="4994"/>
      <w:bookmarkEnd w:id="4995"/>
      <w:bookmarkEnd w:id="4996"/>
      <w:bookmarkEnd w:id="4997"/>
      <w:bookmarkEnd w:id="4998"/>
      <w:bookmarkEnd w:id="4999"/>
      <w:bookmarkEnd w:id="5000"/>
      <w:bookmarkEnd w:id="5001"/>
      <w:bookmarkEnd w:id="5002"/>
      <w:bookmarkEnd w:id="5003"/>
      <w:bookmarkEnd w:id="5004"/>
      <w:bookmarkEnd w:id="5005"/>
      <w:bookmarkEnd w:id="5006"/>
      <w:bookmarkEnd w:id="5007"/>
      <w:bookmarkEnd w:id="5008"/>
      <w:bookmarkEnd w:id="5009"/>
      <w:bookmarkEnd w:id="5010"/>
      <w:bookmarkEnd w:id="5011"/>
      <w:bookmarkEnd w:id="5012"/>
      <w:bookmarkEnd w:id="5013"/>
      <w:bookmarkEnd w:id="5014"/>
      <w:bookmarkEnd w:id="5015"/>
      <w:bookmarkEnd w:id="5016"/>
      <w:bookmarkEnd w:id="5017"/>
      <w:bookmarkEnd w:id="5018"/>
      <w:bookmarkEnd w:id="5019"/>
      <w:bookmarkEnd w:id="5020"/>
      <w:bookmarkEnd w:id="5021"/>
      <w:bookmarkEnd w:id="5022"/>
      <w:bookmarkEnd w:id="5023"/>
      <w:bookmarkEnd w:id="5024"/>
      <w:bookmarkEnd w:id="5025"/>
      <w:bookmarkEnd w:id="5026"/>
      <w:bookmarkEnd w:id="5027"/>
      <w:bookmarkEnd w:id="5028"/>
      <w:bookmarkEnd w:id="5029"/>
      <w:bookmarkEnd w:id="5030"/>
      <w:bookmarkEnd w:id="5031"/>
      <w:bookmarkEnd w:id="5032"/>
      <w:bookmarkEnd w:id="5033"/>
      <w:bookmarkEnd w:id="5034"/>
      <w:bookmarkEnd w:id="5035"/>
      <w:bookmarkEnd w:id="5036"/>
      <w:bookmarkEnd w:id="5037"/>
      <w:bookmarkEnd w:id="5038"/>
      <w:bookmarkEnd w:id="5039"/>
      <w:bookmarkEnd w:id="5040"/>
      <w:bookmarkEnd w:id="5041"/>
      <w:bookmarkEnd w:id="5042"/>
      <w:bookmarkEnd w:id="5043"/>
      <w:bookmarkEnd w:id="5044"/>
      <w:bookmarkEnd w:id="5045"/>
      <w:bookmarkEnd w:id="5046"/>
      <w:bookmarkEnd w:id="5047"/>
      <w:bookmarkEnd w:id="5048"/>
      <w:bookmarkEnd w:id="5049"/>
      <w:bookmarkEnd w:id="5050"/>
      <w:bookmarkEnd w:id="5051"/>
      <w:bookmarkEnd w:id="5052"/>
      <w:bookmarkEnd w:id="5053"/>
      <w:bookmarkEnd w:id="5054"/>
      <w:bookmarkEnd w:id="5055"/>
      <w:bookmarkEnd w:id="5056"/>
      <w:bookmarkEnd w:id="5057"/>
      <w:bookmarkEnd w:id="5058"/>
      <w:bookmarkEnd w:id="5059"/>
      <w:bookmarkEnd w:id="5060"/>
      <w:bookmarkEnd w:id="5061"/>
      <w:bookmarkEnd w:id="5062"/>
      <w:bookmarkEnd w:id="5063"/>
      <w:bookmarkEnd w:id="5064"/>
      <w:bookmarkEnd w:id="5065"/>
      <w:bookmarkEnd w:id="5066"/>
      <w:bookmarkEnd w:id="5067"/>
      <w:bookmarkEnd w:id="5068"/>
      <w:bookmarkEnd w:id="5069"/>
      <w:bookmarkEnd w:id="5070"/>
      <w:bookmarkEnd w:id="5071"/>
      <w:bookmarkEnd w:id="5072"/>
      <w:bookmarkEnd w:id="5073"/>
      <w:bookmarkEnd w:id="5074"/>
      <w:bookmarkEnd w:id="5075"/>
      <w:bookmarkEnd w:id="5076"/>
      <w:bookmarkEnd w:id="5077"/>
      <w:bookmarkEnd w:id="5078"/>
      <w:bookmarkEnd w:id="5079"/>
      <w:bookmarkEnd w:id="5080"/>
      <w:bookmarkEnd w:id="5081"/>
      <w:bookmarkEnd w:id="5082"/>
      <w:bookmarkEnd w:id="5083"/>
      <w:bookmarkEnd w:id="5084"/>
      <w:bookmarkEnd w:id="5085"/>
      <w:bookmarkEnd w:id="5086"/>
      <w:bookmarkEnd w:id="5087"/>
      <w:bookmarkEnd w:id="5088"/>
      <w:bookmarkEnd w:id="5089"/>
      <w:bookmarkEnd w:id="5090"/>
      <w:bookmarkEnd w:id="5091"/>
      <w:bookmarkEnd w:id="5092"/>
      <w:bookmarkEnd w:id="5093"/>
      <w:bookmarkEnd w:id="5094"/>
      <w:bookmarkEnd w:id="5095"/>
      <w:bookmarkEnd w:id="5096"/>
      <w:bookmarkEnd w:id="5097"/>
      <w:bookmarkEnd w:id="5098"/>
      <w:bookmarkEnd w:id="5099"/>
      <w:bookmarkEnd w:id="5100"/>
      <w:bookmarkEnd w:id="5101"/>
      <w:bookmarkEnd w:id="5102"/>
      <w:bookmarkEnd w:id="5103"/>
      <w:bookmarkEnd w:id="5104"/>
      <w:bookmarkEnd w:id="5105"/>
      <w:bookmarkEnd w:id="5106"/>
      <w:bookmarkEnd w:id="5107"/>
      <w:bookmarkEnd w:id="5108"/>
      <w:bookmarkEnd w:id="5109"/>
      <w:bookmarkEnd w:id="5110"/>
      <w:bookmarkEnd w:id="5111"/>
      <w:bookmarkEnd w:id="5112"/>
      <w:bookmarkEnd w:id="5113"/>
      <w:bookmarkEnd w:id="5114"/>
      <w:bookmarkEnd w:id="5115"/>
      <w:bookmarkEnd w:id="5116"/>
      <w:bookmarkEnd w:id="5117"/>
      <w:bookmarkEnd w:id="5118"/>
      <w:bookmarkEnd w:id="5119"/>
      <w:bookmarkEnd w:id="5120"/>
      <w:bookmarkEnd w:id="5121"/>
      <w:bookmarkEnd w:id="5122"/>
      <w:bookmarkEnd w:id="5123"/>
      <w:bookmarkEnd w:id="5124"/>
      <w:bookmarkEnd w:id="5125"/>
      <w:bookmarkEnd w:id="5126"/>
      <w:bookmarkEnd w:id="5127"/>
      <w:bookmarkEnd w:id="5128"/>
      <w:bookmarkEnd w:id="5129"/>
      <w:bookmarkEnd w:id="5130"/>
      <w:bookmarkEnd w:id="5131"/>
      <w:bookmarkEnd w:id="5132"/>
      <w:bookmarkEnd w:id="5133"/>
      <w:bookmarkEnd w:id="5134"/>
      <w:bookmarkEnd w:id="5135"/>
      <w:bookmarkEnd w:id="5136"/>
      <w:bookmarkEnd w:id="5137"/>
      <w:bookmarkEnd w:id="5138"/>
      <w:bookmarkEnd w:id="5139"/>
      <w:bookmarkEnd w:id="5140"/>
      <w:bookmarkEnd w:id="5141"/>
      <w:bookmarkEnd w:id="5142"/>
      <w:bookmarkEnd w:id="5143"/>
      <w:bookmarkEnd w:id="5144"/>
      <w:bookmarkEnd w:id="5145"/>
      <w:bookmarkEnd w:id="5146"/>
      <w:bookmarkEnd w:id="5147"/>
      <w:bookmarkEnd w:id="5148"/>
      <w:bookmarkEnd w:id="5149"/>
      <w:bookmarkEnd w:id="5150"/>
      <w:bookmarkEnd w:id="5151"/>
      <w:bookmarkEnd w:id="5152"/>
      <w:bookmarkEnd w:id="5153"/>
      <w:bookmarkEnd w:id="5154"/>
      <w:bookmarkEnd w:id="5155"/>
      <w:bookmarkEnd w:id="5156"/>
      <w:bookmarkEnd w:id="5157"/>
      <w:bookmarkEnd w:id="5158"/>
      <w:bookmarkEnd w:id="5159"/>
      <w:bookmarkEnd w:id="5160"/>
      <w:bookmarkEnd w:id="5161"/>
      <w:bookmarkEnd w:id="5162"/>
      <w:bookmarkEnd w:id="5163"/>
      <w:bookmarkEnd w:id="5164"/>
      <w:bookmarkEnd w:id="5165"/>
      <w:bookmarkEnd w:id="5166"/>
      <w:bookmarkEnd w:id="5167"/>
      <w:bookmarkEnd w:id="5168"/>
      <w:bookmarkEnd w:id="5169"/>
      <w:bookmarkEnd w:id="5170"/>
      <w:bookmarkEnd w:id="5171"/>
      <w:bookmarkEnd w:id="5172"/>
      <w:bookmarkEnd w:id="5173"/>
      <w:bookmarkEnd w:id="5174"/>
      <w:bookmarkEnd w:id="5175"/>
      <w:bookmarkEnd w:id="5176"/>
      <w:bookmarkEnd w:id="5177"/>
      <w:bookmarkEnd w:id="5178"/>
      <w:bookmarkEnd w:id="5179"/>
      <w:bookmarkEnd w:id="5180"/>
      <w:bookmarkEnd w:id="5181"/>
      <w:bookmarkEnd w:id="5182"/>
      <w:bookmarkEnd w:id="5183"/>
      <w:bookmarkEnd w:id="5184"/>
      <w:bookmarkEnd w:id="5185"/>
      <w:bookmarkEnd w:id="5186"/>
      <w:bookmarkEnd w:id="5187"/>
      <w:bookmarkEnd w:id="5188"/>
      <w:bookmarkEnd w:id="5189"/>
      <w:bookmarkEnd w:id="5190"/>
      <w:bookmarkEnd w:id="5191"/>
      <w:bookmarkEnd w:id="5192"/>
      <w:bookmarkEnd w:id="5193"/>
      <w:bookmarkEnd w:id="5194"/>
      <w:bookmarkEnd w:id="5195"/>
      <w:bookmarkEnd w:id="5196"/>
      <w:bookmarkEnd w:id="5197"/>
      <w:bookmarkEnd w:id="5198"/>
      <w:bookmarkEnd w:id="5199"/>
      <w:bookmarkEnd w:id="5200"/>
      <w:bookmarkEnd w:id="5201"/>
      <w:bookmarkEnd w:id="5202"/>
      <w:bookmarkEnd w:id="5203"/>
      <w:bookmarkEnd w:id="5204"/>
      <w:bookmarkEnd w:id="5205"/>
      <w:bookmarkEnd w:id="5206"/>
      <w:bookmarkEnd w:id="5207"/>
      <w:bookmarkEnd w:id="5208"/>
      <w:bookmarkEnd w:id="5209"/>
      <w:bookmarkEnd w:id="5210"/>
      <w:bookmarkEnd w:id="5211"/>
      <w:bookmarkEnd w:id="5212"/>
      <w:bookmarkEnd w:id="5213"/>
      <w:bookmarkEnd w:id="5214"/>
      <w:bookmarkEnd w:id="5215"/>
      <w:bookmarkEnd w:id="5216"/>
      <w:bookmarkEnd w:id="5217"/>
      <w:bookmarkEnd w:id="5218"/>
      <w:bookmarkEnd w:id="5219"/>
      <w:bookmarkEnd w:id="5220"/>
      <w:bookmarkEnd w:id="5221"/>
      <w:bookmarkEnd w:id="5222"/>
      <w:bookmarkEnd w:id="5223"/>
      <w:ins w:id="5225" w:author="Ilham Nur Pratama" w:date="2023-05-17T06:42:00Z">
        <w:r>
          <w:t xml:space="preserve">Perbandingan Kondisi PIECES dengan </w:t>
        </w:r>
        <w:r w:rsidR="00A46BF2">
          <w:t xml:space="preserve">Kondisi </w:t>
        </w:r>
        <w:r w:rsidR="00A46BF2" w:rsidRPr="00A46BF2">
          <w:rPr>
            <w:i/>
            <w:iCs/>
            <w:rPrChange w:id="5226" w:author="Ilham Nur Pratama" w:date="2023-05-17T06:43:00Z">
              <w:rPr/>
            </w:rPrChange>
          </w:rPr>
          <w:t>To</w:t>
        </w:r>
      </w:ins>
      <w:ins w:id="5227" w:author="Ilham Nur Pratama" w:date="2023-05-17T06:43:00Z">
        <w:r w:rsidR="00A46BF2" w:rsidRPr="00A46BF2">
          <w:rPr>
            <w:i/>
            <w:iCs/>
            <w:rPrChange w:id="5228" w:author="Ilham Nur Pratama" w:date="2023-05-17T06:43:00Z">
              <w:rPr/>
            </w:rPrChange>
          </w:rPr>
          <w:t>-be</w:t>
        </w:r>
        <w:bookmarkEnd w:id="5224"/>
      </w:ins>
    </w:p>
    <w:p w14:paraId="27B012F1" w14:textId="5EC140AA" w:rsidR="00671A20" w:rsidRDefault="00A35782" w:rsidP="00A46BF2">
      <w:pPr>
        <w:rPr>
          <w:ins w:id="5229" w:author="Ilham Nur Pratama" w:date="2023-05-17T09:59:00Z"/>
        </w:rPr>
      </w:pPr>
      <w:ins w:id="5230" w:author="Ilham Nur Pratama" w:date="2023-05-17T06:44:00Z">
        <w:r>
          <w:t xml:space="preserve">Analisis PIECES yang telah dilakukan </w:t>
        </w:r>
      </w:ins>
      <w:ins w:id="5231" w:author="Ilham Nur Pratama" w:date="2023-05-17T09:58:00Z">
        <w:r w:rsidR="00671A20">
          <w:t>sebelum perancangan arsitektur memiliki beberapa poin yang perlu disolusikan kedalam sistem yang akan dibangun.</w:t>
        </w:r>
        <w:r w:rsidR="00334D24">
          <w:t xml:space="preserve"> Pada </w:t>
        </w:r>
      </w:ins>
      <w:ins w:id="5232" w:author="Ilham Nur Pratama" w:date="2023-05-17T10:07:00Z">
        <w:r w:rsidR="00CA79FA">
          <w:fldChar w:fldCharType="begin"/>
        </w:r>
        <w:r w:rsidR="00CA79FA">
          <w:instrText xml:space="preserve"> REF _Ref135210479 \h </w:instrText>
        </w:r>
      </w:ins>
      <w:r w:rsidR="00CA79FA">
        <w:fldChar w:fldCharType="separate"/>
      </w:r>
      <w:ins w:id="5233" w:author="Ilham Nur Pratama" w:date="2023-05-24T22:54:00Z">
        <w:r w:rsidR="000D26C4">
          <w:t xml:space="preserve">Tabel </w:t>
        </w:r>
        <w:r w:rsidR="000D26C4">
          <w:rPr>
            <w:noProof/>
          </w:rPr>
          <w:t>4</w:t>
        </w:r>
        <w:r w:rsidR="000D26C4">
          <w:t>.</w:t>
        </w:r>
        <w:r w:rsidR="000D26C4">
          <w:rPr>
            <w:noProof/>
          </w:rPr>
          <w:t>1</w:t>
        </w:r>
      </w:ins>
      <w:ins w:id="5234" w:author="Ilham Nur Pratama" w:date="2023-05-17T10:07:00Z">
        <w:r w:rsidR="00CA79FA">
          <w:fldChar w:fldCharType="end"/>
        </w:r>
      </w:ins>
      <w:ins w:id="5235" w:author="Ilham Nur Pratama" w:date="2023-05-21T22:32:00Z">
        <w:r w:rsidR="00EE5E34">
          <w:t xml:space="preserve"> hingga </w:t>
        </w:r>
      </w:ins>
      <w:ins w:id="5236" w:author="Ilham Nur Pratama" w:date="2023-05-21T22:34:00Z">
        <w:r w:rsidR="00BA775E">
          <w:fldChar w:fldCharType="begin"/>
        </w:r>
        <w:r w:rsidR="00BA775E">
          <w:instrText xml:space="preserve"> REF _Ref135600910 \h </w:instrText>
        </w:r>
      </w:ins>
      <w:r w:rsidR="00BA775E">
        <w:fldChar w:fldCharType="separate"/>
      </w:r>
      <w:ins w:id="5237" w:author="Ilham Nur Pratama" w:date="2023-05-24T22:54:00Z">
        <w:r w:rsidR="000D26C4">
          <w:t xml:space="preserve">Tabel </w:t>
        </w:r>
        <w:r w:rsidR="000D26C4">
          <w:rPr>
            <w:noProof/>
          </w:rPr>
          <w:t>4</w:t>
        </w:r>
        <w:r w:rsidR="000D26C4">
          <w:t>.</w:t>
        </w:r>
        <w:r w:rsidR="000D26C4">
          <w:rPr>
            <w:noProof/>
          </w:rPr>
          <w:t>5</w:t>
        </w:r>
      </w:ins>
      <w:ins w:id="5238" w:author="Ilham Nur Pratama" w:date="2023-05-21T22:34:00Z">
        <w:r w:rsidR="00BA775E">
          <w:fldChar w:fldCharType="end"/>
        </w:r>
      </w:ins>
      <w:ins w:id="5239" w:author="Ilham Nur Pratama" w:date="2023-05-17T09:58:00Z">
        <w:r w:rsidR="00334D24">
          <w:t>, merupakan perbandingan kon</w:t>
        </w:r>
      </w:ins>
      <w:ins w:id="5240" w:author="Ilham Nur Pratama" w:date="2023-05-17T09:59:00Z">
        <w:r w:rsidR="00334D24">
          <w:t xml:space="preserve">disi sistem sebelum dan sesudah dengan menggunakan </w:t>
        </w:r>
        <w:r w:rsidR="00334D24" w:rsidRPr="00334D24">
          <w:rPr>
            <w:i/>
            <w:iCs/>
            <w:rPrChange w:id="5241" w:author="Ilham Nur Pratama" w:date="2023-05-17T09:59:00Z">
              <w:rPr/>
            </w:rPrChange>
          </w:rPr>
          <w:t>framework</w:t>
        </w:r>
        <w:r w:rsidR="00334D24">
          <w:t xml:space="preserve"> PIECES.</w:t>
        </w:r>
      </w:ins>
    </w:p>
    <w:p w14:paraId="1786AF83" w14:textId="63D0FD5F" w:rsidR="00EA2FE1" w:rsidRDefault="00EA2FE1">
      <w:pPr>
        <w:pStyle w:val="Caption"/>
        <w:rPr>
          <w:ins w:id="5242" w:author="Ilham Nur Pratama" w:date="2023-05-17T10:01:00Z"/>
        </w:rPr>
        <w:pPrChange w:id="5243" w:author="Ilham Nur Pratama" w:date="2023-05-21T22:29:00Z">
          <w:pPr/>
        </w:pPrChange>
      </w:pPr>
      <w:bookmarkStart w:id="5244" w:name="_Ref135210479"/>
      <w:bookmarkStart w:id="5245" w:name="_Toc135601589"/>
      <w:ins w:id="5246" w:author="Ilham Nur Pratama" w:date="2023-05-17T10:01:00Z">
        <w:r>
          <w:t xml:space="preserve">Tabel </w:t>
        </w:r>
      </w:ins>
      <w:ins w:id="5247" w:author="Ilham Nur Pratama" w:date="2023-05-21T22:40:00Z">
        <w:r w:rsidR="00985B1D">
          <w:fldChar w:fldCharType="begin"/>
        </w:r>
        <w:r w:rsidR="00985B1D">
          <w:instrText xml:space="preserve"> STYLEREF 1 \s </w:instrText>
        </w:r>
      </w:ins>
      <w:r w:rsidR="00985B1D">
        <w:fldChar w:fldCharType="separate"/>
      </w:r>
      <w:r w:rsidR="000D26C4">
        <w:rPr>
          <w:noProof/>
        </w:rPr>
        <w:t>4</w:t>
      </w:r>
      <w:ins w:id="5248"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5249" w:author="Ilham Nur Pratama" w:date="2023-05-24T22:54:00Z">
        <w:r w:rsidR="000D26C4">
          <w:rPr>
            <w:noProof/>
          </w:rPr>
          <w:t>1</w:t>
        </w:r>
      </w:ins>
      <w:ins w:id="5250" w:author="Ilham Nur Pratama" w:date="2023-05-21T22:40:00Z">
        <w:r w:rsidR="00985B1D">
          <w:fldChar w:fldCharType="end"/>
        </w:r>
      </w:ins>
      <w:bookmarkEnd w:id="5244"/>
      <w:ins w:id="5251" w:author="Ilham Nur Pratama" w:date="2023-05-17T10:01:00Z">
        <w:r>
          <w:t xml:space="preserve"> Perbandingan PIECES Sebelum dan Sesudah</w:t>
        </w:r>
        <w:bookmarkEnd w:id="5245"/>
      </w:ins>
    </w:p>
    <w:tbl>
      <w:tblPr>
        <w:tblStyle w:val="TableGrid"/>
        <w:tblW w:w="9539" w:type="dxa"/>
        <w:jc w:val="center"/>
        <w:tblLook w:val="04A0" w:firstRow="1" w:lastRow="0" w:firstColumn="1" w:lastColumn="0" w:noHBand="0" w:noVBand="1"/>
        <w:tblPrChange w:id="5252" w:author="Ilham Nur Pratama" w:date="2023-05-21T22:31:00Z">
          <w:tblPr>
            <w:tblStyle w:val="TableGrid"/>
            <w:tblW w:w="0" w:type="auto"/>
            <w:tblLook w:val="04A0" w:firstRow="1" w:lastRow="0" w:firstColumn="1" w:lastColumn="0" w:noHBand="0" w:noVBand="1"/>
          </w:tblPr>
        </w:tblPrChange>
      </w:tblPr>
      <w:tblGrid>
        <w:gridCol w:w="2695"/>
        <w:gridCol w:w="3389"/>
        <w:gridCol w:w="3455"/>
        <w:tblGridChange w:id="5253">
          <w:tblGrid>
            <w:gridCol w:w="2695"/>
            <w:gridCol w:w="2875"/>
            <w:gridCol w:w="2924"/>
          </w:tblGrid>
        </w:tblGridChange>
      </w:tblGrid>
      <w:tr w:rsidR="00545902" w14:paraId="1F4B4E77" w14:textId="77777777" w:rsidTr="00EE5E34">
        <w:trPr>
          <w:jc w:val="center"/>
          <w:ins w:id="5254" w:author="Ilham Nur Pratama" w:date="2023-05-17T09:59:00Z"/>
        </w:trPr>
        <w:tc>
          <w:tcPr>
            <w:tcW w:w="1555" w:type="dxa"/>
            <w:tcPrChange w:id="5255" w:author="Ilham Nur Pratama" w:date="2023-05-21T22:31:00Z">
              <w:tcPr>
                <w:tcW w:w="0" w:type="auto"/>
              </w:tcPr>
            </w:tcPrChange>
          </w:tcPr>
          <w:p w14:paraId="78DC696B" w14:textId="156EBD19" w:rsidR="00545902" w:rsidRPr="00545902" w:rsidRDefault="00545902" w:rsidP="00A46BF2">
            <w:pPr>
              <w:rPr>
                <w:ins w:id="5256" w:author="Ilham Nur Pratama" w:date="2023-05-17T09:59:00Z"/>
                <w:b/>
                <w:bCs/>
                <w:rPrChange w:id="5257" w:author="Ilham Nur Pratama" w:date="2023-05-17T09:59:00Z">
                  <w:rPr>
                    <w:ins w:id="5258" w:author="Ilham Nur Pratama" w:date="2023-05-17T09:59:00Z"/>
                  </w:rPr>
                </w:rPrChange>
              </w:rPr>
            </w:pPr>
            <w:ins w:id="5259" w:author="Ilham Nur Pratama" w:date="2023-05-17T09:59:00Z">
              <w:r w:rsidRPr="00545902">
                <w:rPr>
                  <w:b/>
                  <w:bCs/>
                  <w:rPrChange w:id="5260" w:author="Ilham Nur Pratama" w:date="2023-05-17T09:59:00Z">
                    <w:rPr/>
                  </w:rPrChange>
                </w:rPr>
                <w:t>Parameter</w:t>
              </w:r>
            </w:ins>
          </w:p>
        </w:tc>
        <w:tc>
          <w:tcPr>
            <w:tcW w:w="4015" w:type="dxa"/>
            <w:tcPrChange w:id="5261" w:author="Ilham Nur Pratama" w:date="2023-05-21T22:31:00Z">
              <w:tcPr>
                <w:tcW w:w="0" w:type="auto"/>
              </w:tcPr>
            </w:tcPrChange>
          </w:tcPr>
          <w:p w14:paraId="3AC53917" w14:textId="2CF4F1CE" w:rsidR="00545902" w:rsidRPr="00545902" w:rsidRDefault="00545902" w:rsidP="00A46BF2">
            <w:pPr>
              <w:rPr>
                <w:ins w:id="5262" w:author="Ilham Nur Pratama" w:date="2023-05-17T09:59:00Z"/>
                <w:b/>
                <w:bCs/>
                <w:rPrChange w:id="5263" w:author="Ilham Nur Pratama" w:date="2023-05-17T09:59:00Z">
                  <w:rPr>
                    <w:ins w:id="5264" w:author="Ilham Nur Pratama" w:date="2023-05-17T09:59:00Z"/>
                  </w:rPr>
                </w:rPrChange>
              </w:rPr>
            </w:pPr>
            <w:ins w:id="5265" w:author="Ilham Nur Pratama" w:date="2023-05-17T09:59:00Z">
              <w:r w:rsidRPr="00545902">
                <w:rPr>
                  <w:b/>
                  <w:bCs/>
                  <w:rPrChange w:id="5266" w:author="Ilham Nur Pratama" w:date="2023-05-17T09:59:00Z">
                    <w:rPr/>
                  </w:rPrChange>
                </w:rPr>
                <w:t>Sebelum</w:t>
              </w:r>
            </w:ins>
          </w:p>
        </w:tc>
        <w:tc>
          <w:tcPr>
            <w:tcW w:w="3969" w:type="dxa"/>
            <w:tcPrChange w:id="5267" w:author="Ilham Nur Pratama" w:date="2023-05-21T22:31:00Z">
              <w:tcPr>
                <w:tcW w:w="0" w:type="auto"/>
              </w:tcPr>
            </w:tcPrChange>
          </w:tcPr>
          <w:p w14:paraId="3B2BEDB7" w14:textId="7066A2CE" w:rsidR="00545902" w:rsidRPr="00545902" w:rsidRDefault="00545902" w:rsidP="00A46BF2">
            <w:pPr>
              <w:rPr>
                <w:ins w:id="5268" w:author="Ilham Nur Pratama" w:date="2023-05-17T09:59:00Z"/>
                <w:b/>
                <w:bCs/>
                <w:rPrChange w:id="5269" w:author="Ilham Nur Pratama" w:date="2023-05-17T09:59:00Z">
                  <w:rPr>
                    <w:ins w:id="5270" w:author="Ilham Nur Pratama" w:date="2023-05-17T09:59:00Z"/>
                  </w:rPr>
                </w:rPrChange>
              </w:rPr>
            </w:pPr>
            <w:ins w:id="5271" w:author="Ilham Nur Pratama" w:date="2023-05-17T09:59:00Z">
              <w:r w:rsidRPr="00545902">
                <w:rPr>
                  <w:b/>
                  <w:bCs/>
                  <w:rPrChange w:id="5272" w:author="Ilham Nur Pratama" w:date="2023-05-17T09:59:00Z">
                    <w:rPr/>
                  </w:rPrChange>
                </w:rPr>
                <w:t>Sesudah</w:t>
              </w:r>
            </w:ins>
          </w:p>
        </w:tc>
      </w:tr>
      <w:tr w:rsidR="00CA79FA" w14:paraId="7019D49E" w14:textId="77777777" w:rsidTr="00EE5E34">
        <w:trPr>
          <w:jc w:val="center"/>
          <w:ins w:id="5273" w:author="Ilham Nur Pratama" w:date="2023-05-17T09:59:00Z"/>
        </w:trPr>
        <w:tc>
          <w:tcPr>
            <w:tcW w:w="1555" w:type="dxa"/>
            <w:tcPrChange w:id="5274" w:author="Ilham Nur Pratama" w:date="2023-05-21T22:31:00Z">
              <w:tcPr>
                <w:tcW w:w="0" w:type="auto"/>
              </w:tcPr>
            </w:tcPrChange>
          </w:tcPr>
          <w:p w14:paraId="270DDB90" w14:textId="3DABEA6E" w:rsidR="00CA79FA" w:rsidRDefault="00CA79FA" w:rsidP="00CA79FA">
            <w:pPr>
              <w:rPr>
                <w:ins w:id="5275" w:author="Ilham Nur Pratama" w:date="2023-05-17T09:59:00Z"/>
              </w:rPr>
            </w:pPr>
            <w:ins w:id="5276" w:author="finnet" w:date="2023-05-17T10:04:00Z">
              <w:r w:rsidRPr="00B93356">
                <w:rPr>
                  <w:i/>
                  <w:iCs/>
                </w:rPr>
                <w:t>Performance</w:t>
              </w:r>
            </w:ins>
            <w:ins w:id="5277" w:author="Ilham Nur Pratama" w:date="2023-05-17T09:59:00Z">
              <w:del w:id="5278" w:author="finnet" w:date="2023-05-17T10:04:00Z">
                <w:r w:rsidDel="00F30A4E">
                  <w:delText>Performance</w:delText>
                </w:r>
              </w:del>
            </w:ins>
          </w:p>
        </w:tc>
        <w:tc>
          <w:tcPr>
            <w:tcW w:w="4015" w:type="dxa"/>
            <w:tcPrChange w:id="5279" w:author="Ilham Nur Pratama" w:date="2023-05-21T22:31:00Z">
              <w:tcPr>
                <w:tcW w:w="0" w:type="auto"/>
              </w:tcPr>
            </w:tcPrChange>
          </w:tcPr>
          <w:p w14:paraId="0AAE1EC3" w14:textId="77777777" w:rsidR="00CA79FA" w:rsidDel="00CA79FA" w:rsidRDefault="00CA79FA" w:rsidP="00CA79FA">
            <w:pPr>
              <w:pStyle w:val="ListParagraph"/>
              <w:numPr>
                <w:ilvl w:val="0"/>
                <w:numId w:val="68"/>
              </w:numPr>
              <w:rPr>
                <w:del w:id="5280" w:author="Ilham Nur Pratama" w:date="2023-05-17T10:05:00Z"/>
              </w:rPr>
            </w:pPr>
            <w:ins w:id="5281" w:author="finnet" w:date="2023-05-17T10:05:00Z">
              <w:r w:rsidRPr="00CA79FA">
                <w:rPr>
                  <w:i/>
                  <w:iCs/>
                </w:rPr>
                <w:t>Response time</w:t>
              </w:r>
              <w:r>
                <w:t xml:space="preserve"> yang diberikan sudah sesuai dengan kebutuhan.</w:t>
              </w:r>
            </w:ins>
          </w:p>
          <w:p w14:paraId="18206AA7" w14:textId="77777777" w:rsidR="00CA79FA" w:rsidRDefault="00CA79FA">
            <w:pPr>
              <w:pStyle w:val="ListParagraph"/>
              <w:numPr>
                <w:ilvl w:val="0"/>
                <w:numId w:val="68"/>
              </w:numPr>
              <w:rPr>
                <w:ins w:id="5282" w:author="Ilham Nur Pratama" w:date="2023-05-17T10:05:00Z"/>
              </w:rPr>
              <w:pPrChange w:id="5283" w:author="Ilham Nur Pratama" w:date="2023-05-17T10:05:00Z">
                <w:pPr>
                  <w:pStyle w:val="ListParagraph"/>
                  <w:numPr>
                    <w:numId w:val="58"/>
                  </w:numPr>
                  <w:ind w:hanging="360"/>
                </w:pPr>
              </w:pPrChange>
            </w:pPr>
          </w:p>
          <w:p w14:paraId="59ACDCDB" w14:textId="54DEC55A" w:rsidR="00CA79FA" w:rsidRDefault="00CA79FA">
            <w:pPr>
              <w:pStyle w:val="ListParagraph"/>
              <w:numPr>
                <w:ilvl w:val="0"/>
                <w:numId w:val="68"/>
              </w:numPr>
              <w:rPr>
                <w:ins w:id="5284" w:author="Ilham Nur Pratama" w:date="2023-05-17T09:59:00Z"/>
              </w:rPr>
              <w:pPrChange w:id="5285" w:author="Ilham Nur Pratama" w:date="2023-05-17T06:43:00Z">
                <w:pPr/>
              </w:pPrChange>
            </w:pPr>
            <w:ins w:id="5286" w:author="finnet" w:date="2023-05-17T10:05:00Z">
              <w:r>
                <w:t>Tidak ada kendala pemuatan konten pada SIMP</w:t>
              </w:r>
            </w:ins>
          </w:p>
        </w:tc>
        <w:tc>
          <w:tcPr>
            <w:tcW w:w="3969" w:type="dxa"/>
            <w:tcPrChange w:id="5287" w:author="Ilham Nur Pratama" w:date="2023-05-21T22:31:00Z">
              <w:tcPr>
                <w:tcW w:w="0" w:type="auto"/>
              </w:tcPr>
            </w:tcPrChange>
          </w:tcPr>
          <w:p w14:paraId="6E18CF2C" w14:textId="77777777" w:rsidR="00CA79FA" w:rsidRDefault="00F653D8" w:rsidP="00F653D8">
            <w:pPr>
              <w:pStyle w:val="ListParagraph"/>
              <w:numPr>
                <w:ilvl w:val="0"/>
                <w:numId w:val="76"/>
              </w:numPr>
              <w:rPr>
                <w:ins w:id="5288" w:author="Ilham Nur Pratama" w:date="2023-05-17T10:08:00Z"/>
              </w:rPr>
            </w:pPr>
            <w:ins w:id="5289" w:author="Ilham Nur Pratama" w:date="2023-05-17T10:07:00Z">
              <w:r w:rsidRPr="00EE5E34">
                <w:rPr>
                  <w:i/>
                  <w:iCs/>
                  <w:rPrChange w:id="5290" w:author="Ilham Nur Pratama" w:date="2023-05-21T22:30:00Z">
                    <w:rPr/>
                  </w:rPrChange>
                </w:rPr>
                <w:t>R</w:t>
              </w:r>
            </w:ins>
            <w:ins w:id="5291" w:author="Ilham Nur Pratama" w:date="2023-05-17T10:08:00Z">
              <w:r w:rsidRPr="00EE5E34">
                <w:rPr>
                  <w:i/>
                  <w:iCs/>
                  <w:rPrChange w:id="5292" w:author="Ilham Nur Pratama" w:date="2023-05-21T22:30:00Z">
                    <w:rPr/>
                  </w:rPrChange>
                </w:rPr>
                <w:t>esponse</w:t>
              </w:r>
              <w:r>
                <w:t xml:space="preserve"> tim yang diberikan masih sesuai ddengan kebutuhan di mana untuk waktu pengolahan data hanya membutuhkan 0,0098 sekon.</w:t>
              </w:r>
            </w:ins>
          </w:p>
          <w:p w14:paraId="57A1AA94" w14:textId="2FA6056C" w:rsidR="00F653D8" w:rsidRDefault="00651ECB">
            <w:pPr>
              <w:pStyle w:val="ListParagraph"/>
              <w:numPr>
                <w:ilvl w:val="0"/>
                <w:numId w:val="76"/>
              </w:numPr>
              <w:rPr>
                <w:ins w:id="5293" w:author="Ilham Nur Pratama" w:date="2023-05-17T09:59:00Z"/>
              </w:rPr>
              <w:pPrChange w:id="5294" w:author="Ilham Nur Pratama" w:date="2023-05-17T10:08:00Z">
                <w:pPr/>
              </w:pPrChange>
            </w:pPr>
            <w:ins w:id="5295" w:author="Ilham Nur Pratama" w:date="2023-05-17T10:08:00Z">
              <w:r>
                <w:t>Tidak ada kendala pemuatan konten setelah SIMP diintegrasikan</w:t>
              </w:r>
            </w:ins>
            <w:ins w:id="5296" w:author="Ilham Nur Pratama" w:date="2023-05-17T10:09:00Z">
              <w:r>
                <w:t xml:space="preserve"> dengan SOAPSD.</w:t>
              </w:r>
            </w:ins>
          </w:p>
        </w:tc>
      </w:tr>
    </w:tbl>
    <w:p w14:paraId="65C3B062" w14:textId="4078090C" w:rsidR="00EE5E34" w:rsidRDefault="00EE5E34">
      <w:pPr>
        <w:rPr>
          <w:ins w:id="5297" w:author="Ilham Nur Pratama" w:date="2023-05-21T22:31:00Z"/>
        </w:rPr>
      </w:pPr>
    </w:p>
    <w:p w14:paraId="57FFE2E1" w14:textId="77777777" w:rsidR="00EE5E34" w:rsidRDefault="00EE5E34">
      <w:pPr>
        <w:spacing w:line="259" w:lineRule="auto"/>
        <w:jc w:val="left"/>
        <w:rPr>
          <w:ins w:id="5298" w:author="Ilham Nur Pratama" w:date="2023-05-21T22:31:00Z"/>
        </w:rPr>
      </w:pPr>
      <w:ins w:id="5299" w:author="Ilham Nur Pratama" w:date="2023-05-21T22:31:00Z">
        <w:r>
          <w:br w:type="page"/>
        </w:r>
      </w:ins>
    </w:p>
    <w:p w14:paraId="04703068" w14:textId="4FB86C0E" w:rsidR="00BA775E" w:rsidRDefault="00BA775E">
      <w:pPr>
        <w:pStyle w:val="Caption"/>
        <w:rPr>
          <w:ins w:id="5300" w:author="Ilham Nur Pratama" w:date="2023-05-21T22:33:00Z"/>
        </w:rPr>
        <w:pPrChange w:id="5301" w:author="Ilham Nur Pratama" w:date="2023-05-21T22:33:00Z">
          <w:pPr/>
        </w:pPrChange>
      </w:pPr>
      <w:bookmarkStart w:id="5302" w:name="_Toc135601590"/>
      <w:ins w:id="5303" w:author="Ilham Nur Pratama" w:date="2023-05-21T22:33:00Z">
        <w:r>
          <w:lastRenderedPageBreak/>
          <w:t xml:space="preserve">Tabel </w:t>
        </w:r>
      </w:ins>
      <w:ins w:id="5304" w:author="Ilham Nur Pratama" w:date="2023-05-21T22:40:00Z">
        <w:r w:rsidR="00985B1D">
          <w:fldChar w:fldCharType="begin"/>
        </w:r>
        <w:r w:rsidR="00985B1D">
          <w:instrText xml:space="preserve"> STYLEREF 1 \s </w:instrText>
        </w:r>
      </w:ins>
      <w:r w:rsidR="00985B1D">
        <w:fldChar w:fldCharType="separate"/>
      </w:r>
      <w:r w:rsidR="000D26C4">
        <w:rPr>
          <w:noProof/>
        </w:rPr>
        <w:t>4</w:t>
      </w:r>
      <w:ins w:id="5305"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5306" w:author="Ilham Nur Pratama" w:date="2023-05-24T22:54:00Z">
        <w:r w:rsidR="000D26C4">
          <w:rPr>
            <w:noProof/>
          </w:rPr>
          <w:t>2</w:t>
        </w:r>
      </w:ins>
      <w:ins w:id="5307" w:author="Ilham Nur Pratama" w:date="2023-05-21T22:40:00Z">
        <w:r w:rsidR="00985B1D">
          <w:fldChar w:fldCharType="end"/>
        </w:r>
      </w:ins>
      <w:ins w:id="5308" w:author="Ilham Nur Pratama" w:date="2023-05-21T22:33:00Z">
        <w:r>
          <w:t xml:space="preserve"> </w:t>
        </w:r>
        <w:r w:rsidRPr="00270052">
          <w:t>Perbandingan PIECES Sebelum dan Sesudah</w:t>
        </w:r>
        <w:r>
          <w:t xml:space="preserve"> (sambungan)</w:t>
        </w:r>
        <w:bookmarkEnd w:id="5302"/>
      </w:ins>
    </w:p>
    <w:tbl>
      <w:tblPr>
        <w:tblStyle w:val="TableGrid"/>
        <w:tblW w:w="9539" w:type="dxa"/>
        <w:jc w:val="center"/>
        <w:tblLook w:val="04A0" w:firstRow="1" w:lastRow="0" w:firstColumn="1" w:lastColumn="0" w:noHBand="0" w:noVBand="1"/>
      </w:tblPr>
      <w:tblGrid>
        <w:gridCol w:w="1555"/>
        <w:gridCol w:w="4015"/>
        <w:gridCol w:w="3969"/>
        <w:tblGridChange w:id="5309">
          <w:tblGrid>
            <w:gridCol w:w="1555"/>
            <w:gridCol w:w="1140"/>
            <w:gridCol w:w="2875"/>
            <w:gridCol w:w="2924"/>
            <w:gridCol w:w="1045"/>
          </w:tblGrid>
        </w:tblGridChange>
      </w:tblGrid>
      <w:tr w:rsidR="00E56D08" w14:paraId="18F27D2F" w14:textId="77777777" w:rsidTr="00EE5E34">
        <w:trPr>
          <w:jc w:val="center"/>
          <w:ins w:id="5310" w:author="Ilham Nur Pratama" w:date="2023-05-21T22:32:00Z"/>
        </w:trPr>
        <w:tc>
          <w:tcPr>
            <w:tcW w:w="1555" w:type="dxa"/>
          </w:tcPr>
          <w:p w14:paraId="7A86D44D" w14:textId="2068C01C" w:rsidR="00E56D08" w:rsidRPr="00B93356" w:rsidRDefault="00E56D08" w:rsidP="00E56D08">
            <w:pPr>
              <w:rPr>
                <w:ins w:id="5311" w:author="Ilham Nur Pratama" w:date="2023-05-21T22:32:00Z"/>
                <w:i/>
                <w:iCs/>
              </w:rPr>
            </w:pPr>
            <w:ins w:id="5312" w:author="finnet" w:date="2023-05-21T22:32:00Z">
              <w:r w:rsidRPr="00643D46">
                <w:rPr>
                  <w:b/>
                  <w:bCs/>
                </w:rPr>
                <w:t>Parameter</w:t>
              </w:r>
            </w:ins>
          </w:p>
        </w:tc>
        <w:tc>
          <w:tcPr>
            <w:tcW w:w="4015" w:type="dxa"/>
          </w:tcPr>
          <w:p w14:paraId="218B8E41" w14:textId="6D9EAC9D" w:rsidR="00E56D08" w:rsidRPr="00EE5E34" w:rsidRDefault="00E56D08" w:rsidP="00E56D08">
            <w:pPr>
              <w:rPr>
                <w:ins w:id="5313" w:author="Ilham Nur Pratama" w:date="2023-05-21T22:32:00Z"/>
                <w:b/>
                <w:bCs/>
                <w:i/>
                <w:iCs/>
              </w:rPr>
            </w:pPr>
            <w:ins w:id="5314" w:author="finnet" w:date="2023-05-21T22:32:00Z">
              <w:r w:rsidRPr="00643D46">
                <w:rPr>
                  <w:b/>
                  <w:bCs/>
                </w:rPr>
                <w:t>Sebelum</w:t>
              </w:r>
            </w:ins>
          </w:p>
        </w:tc>
        <w:tc>
          <w:tcPr>
            <w:tcW w:w="3969" w:type="dxa"/>
          </w:tcPr>
          <w:p w14:paraId="01DD116F" w14:textId="7B50F6F2" w:rsidR="00E56D08" w:rsidRPr="00EE5E34" w:rsidRDefault="00E56D08" w:rsidP="00E56D08">
            <w:pPr>
              <w:rPr>
                <w:ins w:id="5315" w:author="Ilham Nur Pratama" w:date="2023-05-21T22:32:00Z"/>
                <w:b/>
                <w:bCs/>
                <w:i/>
                <w:iCs/>
              </w:rPr>
            </w:pPr>
            <w:ins w:id="5316" w:author="finnet" w:date="2023-05-21T22:32:00Z">
              <w:r w:rsidRPr="00643D46">
                <w:rPr>
                  <w:b/>
                  <w:bCs/>
                </w:rPr>
                <w:t>Sesudah</w:t>
              </w:r>
            </w:ins>
          </w:p>
        </w:tc>
      </w:tr>
      <w:tr w:rsidR="00E56D08" w14:paraId="4B015860" w14:textId="77777777" w:rsidTr="00EE5E34">
        <w:tblPrEx>
          <w:tblW w:w="9539" w:type="dxa"/>
          <w:jc w:val="center"/>
          <w:tblPrExChange w:id="5317" w:author="Ilham Nur Pratama" w:date="2023-05-21T22:31:00Z">
            <w:tblPrEx>
              <w:tblW w:w="0" w:type="auto"/>
              <w:jc w:val="center"/>
            </w:tblPrEx>
          </w:tblPrExChange>
        </w:tblPrEx>
        <w:trPr>
          <w:jc w:val="center"/>
          <w:ins w:id="5318" w:author="Ilham Nur Pratama" w:date="2023-05-17T09:59:00Z"/>
          <w:trPrChange w:id="5319" w:author="Ilham Nur Pratama" w:date="2023-05-21T22:31:00Z">
            <w:trPr>
              <w:gridAfter w:val="0"/>
              <w:jc w:val="center"/>
            </w:trPr>
          </w:trPrChange>
        </w:trPr>
        <w:tc>
          <w:tcPr>
            <w:tcW w:w="1555" w:type="dxa"/>
            <w:tcPrChange w:id="5320" w:author="Ilham Nur Pratama" w:date="2023-05-21T22:31:00Z">
              <w:tcPr>
                <w:tcW w:w="0" w:type="auto"/>
                <w:gridSpan w:val="2"/>
              </w:tcPr>
            </w:tcPrChange>
          </w:tcPr>
          <w:p w14:paraId="29FE9DF9" w14:textId="074D521C" w:rsidR="00E56D08" w:rsidRDefault="00E56D08" w:rsidP="00E56D08">
            <w:pPr>
              <w:rPr>
                <w:ins w:id="5321" w:author="Ilham Nur Pratama" w:date="2023-05-17T09:59:00Z"/>
              </w:rPr>
            </w:pPr>
            <w:ins w:id="5322" w:author="finnet" w:date="2023-05-17T10:04:00Z">
              <w:r w:rsidRPr="00B93356">
                <w:rPr>
                  <w:i/>
                  <w:iCs/>
                </w:rPr>
                <w:t>Information and Data</w:t>
              </w:r>
            </w:ins>
          </w:p>
        </w:tc>
        <w:tc>
          <w:tcPr>
            <w:tcW w:w="4015" w:type="dxa"/>
            <w:tcPrChange w:id="5323" w:author="Ilham Nur Pratama" w:date="2023-05-21T22:31:00Z">
              <w:tcPr>
                <w:tcW w:w="0" w:type="auto"/>
              </w:tcPr>
            </w:tcPrChange>
          </w:tcPr>
          <w:p w14:paraId="0145F57A" w14:textId="77777777" w:rsidR="00E56D08" w:rsidRPr="00CA79FA" w:rsidRDefault="00E56D08" w:rsidP="00E56D08">
            <w:pPr>
              <w:rPr>
                <w:ins w:id="5324" w:author="finnet" w:date="2023-05-17T10:05:00Z"/>
                <w:b/>
                <w:bCs/>
                <w:i/>
                <w:iCs/>
                <w:rPrChange w:id="5325" w:author="Ilham Nur Pratama" w:date="2023-05-17T10:07:00Z">
                  <w:rPr>
                    <w:ins w:id="5326" w:author="finnet" w:date="2023-05-17T10:05:00Z"/>
                    <w:b/>
                    <w:bCs/>
                  </w:rPr>
                </w:rPrChange>
              </w:rPr>
            </w:pPr>
            <w:ins w:id="5327" w:author="finnet" w:date="2023-05-17T10:05:00Z">
              <w:r w:rsidRPr="00CA79FA">
                <w:rPr>
                  <w:b/>
                  <w:bCs/>
                  <w:i/>
                  <w:iCs/>
                  <w:rPrChange w:id="5328" w:author="Ilham Nur Pratama" w:date="2023-05-17T10:07:00Z">
                    <w:rPr>
                      <w:b/>
                      <w:bCs/>
                    </w:rPr>
                  </w:rPrChange>
                </w:rPr>
                <w:t>Input:</w:t>
              </w:r>
            </w:ins>
          </w:p>
          <w:p w14:paraId="73E6EC62" w14:textId="77777777" w:rsidR="00E56D08" w:rsidRDefault="00E56D08">
            <w:pPr>
              <w:pStyle w:val="ListParagraph"/>
              <w:numPr>
                <w:ilvl w:val="0"/>
                <w:numId w:val="69"/>
              </w:numPr>
              <w:rPr>
                <w:ins w:id="5329" w:author="finnet" w:date="2023-05-17T10:05:00Z"/>
              </w:rPr>
              <w:pPrChange w:id="5330" w:author="Ilham Nur Pratama" w:date="2023-05-17T10:05:00Z">
                <w:pPr>
                  <w:pStyle w:val="ListParagraph"/>
                  <w:numPr>
                    <w:numId w:val="59"/>
                  </w:numPr>
                  <w:ind w:hanging="360"/>
                </w:pPr>
              </w:pPrChange>
            </w:pPr>
            <w:ins w:id="5331" w:author="finnet" w:date="2023-05-17T10:05:00Z">
              <w:r>
                <w:t>Informasi terkait tingkat kesulitan belum tersedia.</w:t>
              </w:r>
            </w:ins>
          </w:p>
          <w:p w14:paraId="7D076C1A" w14:textId="77777777" w:rsidR="00E56D08" w:rsidRDefault="00E56D08">
            <w:pPr>
              <w:pStyle w:val="ListParagraph"/>
              <w:numPr>
                <w:ilvl w:val="0"/>
                <w:numId w:val="69"/>
              </w:numPr>
              <w:rPr>
                <w:ins w:id="5332" w:author="finnet" w:date="2023-05-17T10:05:00Z"/>
              </w:rPr>
              <w:pPrChange w:id="5333" w:author="Ilham Nur Pratama" w:date="2023-05-17T10:05:00Z">
                <w:pPr>
                  <w:pStyle w:val="ListParagraph"/>
                  <w:numPr>
                    <w:numId w:val="59"/>
                  </w:numPr>
                  <w:ind w:hanging="360"/>
                </w:pPr>
              </w:pPrChange>
            </w:pPr>
            <w:ins w:id="5334" w:author="finnet" w:date="2023-05-17T10:05:00Z">
              <w:r>
                <w:t>Informasi jumlah pekerjaan yang dikerjakan.</w:t>
              </w:r>
            </w:ins>
          </w:p>
          <w:p w14:paraId="20CB1A9B" w14:textId="77777777" w:rsidR="00E56D08" w:rsidRPr="00CA79FA" w:rsidRDefault="00E56D08" w:rsidP="00E56D08">
            <w:pPr>
              <w:rPr>
                <w:ins w:id="5335" w:author="finnet" w:date="2023-05-17T10:05:00Z"/>
                <w:b/>
                <w:bCs/>
                <w:i/>
                <w:iCs/>
                <w:rPrChange w:id="5336" w:author="Ilham Nur Pratama" w:date="2023-05-17T10:07:00Z">
                  <w:rPr>
                    <w:ins w:id="5337" w:author="finnet" w:date="2023-05-17T10:05:00Z"/>
                    <w:b/>
                    <w:bCs/>
                  </w:rPr>
                </w:rPrChange>
              </w:rPr>
            </w:pPr>
            <w:ins w:id="5338" w:author="finnet" w:date="2023-05-17T10:05:00Z">
              <w:r w:rsidRPr="00CA79FA">
                <w:rPr>
                  <w:b/>
                  <w:bCs/>
                  <w:i/>
                  <w:iCs/>
                  <w:rPrChange w:id="5339" w:author="Ilham Nur Pratama" w:date="2023-05-17T10:07:00Z">
                    <w:rPr>
                      <w:b/>
                      <w:bCs/>
                    </w:rPr>
                  </w:rPrChange>
                </w:rPr>
                <w:t>Stored Data:</w:t>
              </w:r>
            </w:ins>
          </w:p>
          <w:p w14:paraId="2AC87B36" w14:textId="77777777" w:rsidR="00E56D08" w:rsidRDefault="00E56D08">
            <w:pPr>
              <w:pStyle w:val="ListParagraph"/>
              <w:numPr>
                <w:ilvl w:val="0"/>
                <w:numId w:val="70"/>
              </w:numPr>
              <w:rPr>
                <w:ins w:id="5340" w:author="finnet" w:date="2023-05-17T10:05:00Z"/>
              </w:rPr>
              <w:pPrChange w:id="5341" w:author="Ilham Nur Pratama" w:date="2023-05-17T10:05:00Z">
                <w:pPr>
                  <w:pStyle w:val="ListParagraph"/>
                  <w:numPr>
                    <w:numId w:val="60"/>
                  </w:numPr>
                  <w:ind w:hanging="360"/>
                </w:pPr>
              </w:pPrChange>
            </w:pPr>
            <w:ins w:id="5342" w:author="finnet" w:date="2023-05-17T10:05:00Z">
              <w:r>
                <w:t>Data yang disimpan, sudah memuat informasi yang diperlukan, namun belum disajikan secara interaktif.</w:t>
              </w:r>
            </w:ins>
          </w:p>
          <w:p w14:paraId="682B845B" w14:textId="77777777" w:rsidR="00E56D08" w:rsidRDefault="00E56D08">
            <w:pPr>
              <w:pStyle w:val="ListParagraph"/>
              <w:numPr>
                <w:ilvl w:val="0"/>
                <w:numId w:val="70"/>
              </w:numPr>
              <w:rPr>
                <w:ins w:id="5343" w:author="finnet" w:date="2023-05-17T10:05:00Z"/>
              </w:rPr>
              <w:pPrChange w:id="5344" w:author="Ilham Nur Pratama" w:date="2023-05-17T10:05:00Z">
                <w:pPr>
                  <w:pStyle w:val="ListParagraph"/>
                  <w:numPr>
                    <w:numId w:val="60"/>
                  </w:numPr>
                  <w:ind w:hanging="360"/>
                </w:pPr>
              </w:pPrChange>
            </w:pPr>
            <w:ins w:id="5345" w:author="finnet" w:date="2023-05-17T10:05:00Z">
              <w:r>
                <w:t>Data yang tersimpan masih belum memiliki hubungan sehingga pekerjaan berlebih masih dapat dilakukan.</w:t>
              </w:r>
            </w:ins>
          </w:p>
          <w:p w14:paraId="68818AAC" w14:textId="77777777" w:rsidR="00E56D08" w:rsidRPr="00CA79FA" w:rsidRDefault="00E56D08" w:rsidP="00E56D08">
            <w:pPr>
              <w:rPr>
                <w:ins w:id="5346" w:author="finnet" w:date="2023-05-17T10:05:00Z"/>
                <w:b/>
                <w:bCs/>
                <w:i/>
                <w:iCs/>
                <w:rPrChange w:id="5347" w:author="Ilham Nur Pratama" w:date="2023-05-17T10:07:00Z">
                  <w:rPr>
                    <w:ins w:id="5348" w:author="finnet" w:date="2023-05-17T10:05:00Z"/>
                    <w:b/>
                    <w:bCs/>
                  </w:rPr>
                </w:rPrChange>
              </w:rPr>
            </w:pPr>
            <w:ins w:id="5349" w:author="finnet" w:date="2023-05-17T10:05:00Z">
              <w:r w:rsidRPr="00CA79FA">
                <w:rPr>
                  <w:b/>
                  <w:bCs/>
                  <w:i/>
                  <w:iCs/>
                  <w:rPrChange w:id="5350" w:author="Ilham Nur Pratama" w:date="2023-05-17T10:07:00Z">
                    <w:rPr>
                      <w:b/>
                      <w:bCs/>
                    </w:rPr>
                  </w:rPrChange>
                </w:rPr>
                <w:t>Output:</w:t>
              </w:r>
            </w:ins>
          </w:p>
          <w:p w14:paraId="27FF1494" w14:textId="4CB1CCBD" w:rsidR="00E56D08" w:rsidRDefault="00E56D08">
            <w:pPr>
              <w:pStyle w:val="ListParagraph"/>
              <w:numPr>
                <w:ilvl w:val="0"/>
                <w:numId w:val="71"/>
              </w:numPr>
              <w:rPr>
                <w:ins w:id="5351" w:author="Ilham Nur Pratama" w:date="2023-05-17T09:59:00Z"/>
              </w:rPr>
              <w:pPrChange w:id="5352" w:author="Ilham Nur Pratama" w:date="2023-05-17T10:06:00Z">
                <w:pPr/>
              </w:pPrChange>
            </w:pPr>
            <w:ins w:id="5353" w:author="finnet" w:date="2023-05-17T10:05:00Z">
              <w:r>
                <w:t xml:space="preserve">Data yang ditampilkan masih belum representatif terkait dengan tingkat kesulitan dan jumlah </w:t>
              </w:r>
              <w:r w:rsidRPr="00CA79FA">
                <w:rPr>
                  <w:i/>
                  <w:iCs/>
                </w:rPr>
                <w:t xml:space="preserve">deliverables. </w:t>
              </w:r>
            </w:ins>
          </w:p>
        </w:tc>
        <w:tc>
          <w:tcPr>
            <w:tcW w:w="3969" w:type="dxa"/>
            <w:tcPrChange w:id="5354" w:author="Ilham Nur Pratama" w:date="2023-05-21T22:31:00Z">
              <w:tcPr>
                <w:tcW w:w="0" w:type="auto"/>
              </w:tcPr>
            </w:tcPrChange>
          </w:tcPr>
          <w:p w14:paraId="3862F826" w14:textId="77777777" w:rsidR="00E56D08" w:rsidRPr="007F300E" w:rsidRDefault="00E56D08" w:rsidP="00E56D08">
            <w:pPr>
              <w:rPr>
                <w:ins w:id="5355" w:author="Ilham Nur Pratama" w:date="2023-05-17T18:37:00Z"/>
                <w:b/>
                <w:bCs/>
                <w:i/>
                <w:iCs/>
                <w:rPrChange w:id="5356" w:author="Ilham Nur Pratama" w:date="2023-05-17T19:02:00Z">
                  <w:rPr>
                    <w:ins w:id="5357" w:author="Ilham Nur Pratama" w:date="2023-05-17T18:37:00Z"/>
                    <w:b/>
                    <w:bCs/>
                  </w:rPr>
                </w:rPrChange>
              </w:rPr>
            </w:pPr>
            <w:ins w:id="5358" w:author="Ilham Nur Pratama" w:date="2023-05-17T18:37:00Z">
              <w:r w:rsidRPr="007F300E">
                <w:rPr>
                  <w:b/>
                  <w:bCs/>
                  <w:i/>
                  <w:iCs/>
                  <w:rPrChange w:id="5359" w:author="Ilham Nur Pratama" w:date="2023-05-17T19:02:00Z">
                    <w:rPr>
                      <w:b/>
                      <w:bCs/>
                    </w:rPr>
                  </w:rPrChange>
                </w:rPr>
                <w:t>Input:</w:t>
              </w:r>
            </w:ins>
          </w:p>
          <w:p w14:paraId="0F59113C" w14:textId="77777777" w:rsidR="00E56D08" w:rsidRDefault="00E56D08" w:rsidP="00E56D08">
            <w:pPr>
              <w:pStyle w:val="ListParagraph"/>
              <w:numPr>
                <w:ilvl w:val="0"/>
                <w:numId w:val="77"/>
              </w:numPr>
              <w:rPr>
                <w:ins w:id="5360" w:author="Ilham Nur Pratama" w:date="2023-05-17T18:37:00Z"/>
              </w:rPr>
            </w:pPr>
            <w:ins w:id="5361" w:author="Ilham Nur Pratama" w:date="2023-05-17T18:37:00Z">
              <w:r>
                <w:t>Informasi tingkat kesulitan dan jumlah pekerjaan menjadi masukan wajib ke dalam sistem.</w:t>
              </w:r>
            </w:ins>
          </w:p>
          <w:p w14:paraId="382F8368" w14:textId="77777777" w:rsidR="00E56D08" w:rsidRPr="007F300E" w:rsidRDefault="00E56D08" w:rsidP="00E56D08">
            <w:pPr>
              <w:rPr>
                <w:ins w:id="5362" w:author="Ilham Nur Pratama" w:date="2023-05-17T18:37:00Z"/>
                <w:b/>
                <w:bCs/>
                <w:i/>
                <w:iCs/>
                <w:rPrChange w:id="5363" w:author="Ilham Nur Pratama" w:date="2023-05-17T19:02:00Z">
                  <w:rPr>
                    <w:ins w:id="5364" w:author="Ilham Nur Pratama" w:date="2023-05-17T18:37:00Z"/>
                    <w:b/>
                    <w:bCs/>
                  </w:rPr>
                </w:rPrChange>
              </w:rPr>
            </w:pPr>
            <w:ins w:id="5365" w:author="Ilham Nur Pratama" w:date="2023-05-17T18:37:00Z">
              <w:r w:rsidRPr="007F300E">
                <w:rPr>
                  <w:b/>
                  <w:bCs/>
                  <w:i/>
                  <w:iCs/>
                  <w:rPrChange w:id="5366" w:author="Ilham Nur Pratama" w:date="2023-05-17T19:02:00Z">
                    <w:rPr>
                      <w:b/>
                      <w:bCs/>
                    </w:rPr>
                  </w:rPrChange>
                </w:rPr>
                <w:t>Stored Data:</w:t>
              </w:r>
            </w:ins>
          </w:p>
          <w:p w14:paraId="0F3F2816" w14:textId="77777777" w:rsidR="00E56D08" w:rsidRDefault="00E56D08" w:rsidP="00E56D08">
            <w:pPr>
              <w:pStyle w:val="ListParagraph"/>
              <w:numPr>
                <w:ilvl w:val="0"/>
                <w:numId w:val="78"/>
              </w:numPr>
              <w:rPr>
                <w:ins w:id="5367" w:author="Ilham Nur Pratama" w:date="2023-05-17T18:39:00Z"/>
              </w:rPr>
            </w:pPr>
            <w:ins w:id="5368" w:author="Ilham Nur Pratama" w:date="2023-05-17T18:39:00Z">
              <w:r>
                <w:t>Data yang disimpan pada sistem sudah saling berhubungan sehingga keterkaitan data sudah dapat dimunculkan ketika melakukan pembuatan pekerjaan baru.</w:t>
              </w:r>
            </w:ins>
          </w:p>
          <w:p w14:paraId="56E0E2E1" w14:textId="77777777" w:rsidR="00E56D08" w:rsidRPr="007F300E" w:rsidRDefault="00E56D08" w:rsidP="00E56D08">
            <w:pPr>
              <w:rPr>
                <w:ins w:id="5369" w:author="Ilham Nur Pratama" w:date="2023-05-17T18:39:00Z"/>
                <w:b/>
                <w:bCs/>
                <w:i/>
                <w:iCs/>
                <w:rPrChange w:id="5370" w:author="Ilham Nur Pratama" w:date="2023-05-17T19:02:00Z">
                  <w:rPr>
                    <w:ins w:id="5371" w:author="Ilham Nur Pratama" w:date="2023-05-17T18:39:00Z"/>
                    <w:b/>
                    <w:bCs/>
                  </w:rPr>
                </w:rPrChange>
              </w:rPr>
            </w:pPr>
            <w:ins w:id="5372" w:author="Ilham Nur Pratama" w:date="2023-05-17T18:39:00Z">
              <w:r w:rsidRPr="007F300E">
                <w:rPr>
                  <w:b/>
                  <w:bCs/>
                  <w:i/>
                  <w:iCs/>
                  <w:rPrChange w:id="5373" w:author="Ilham Nur Pratama" w:date="2023-05-17T19:02:00Z">
                    <w:rPr>
                      <w:b/>
                      <w:bCs/>
                    </w:rPr>
                  </w:rPrChange>
                </w:rPr>
                <w:t>Output:</w:t>
              </w:r>
            </w:ins>
          </w:p>
          <w:p w14:paraId="6A0A0E01" w14:textId="77777777" w:rsidR="00E56D08" w:rsidRDefault="00E56D08" w:rsidP="00E56D08">
            <w:pPr>
              <w:pStyle w:val="ListParagraph"/>
              <w:numPr>
                <w:ilvl w:val="0"/>
                <w:numId w:val="79"/>
              </w:numPr>
              <w:rPr>
                <w:ins w:id="5374" w:author="Ilham Nur Pratama" w:date="2023-05-17T18:40:00Z"/>
              </w:rPr>
            </w:pPr>
            <w:ins w:id="5375" w:author="Ilham Nur Pratama" w:date="2023-05-17T18:39:00Z">
              <w:r>
                <w:t xml:space="preserve">Data yang ditampilkan sudah </w:t>
              </w:r>
            </w:ins>
            <w:ins w:id="5376" w:author="Ilham Nur Pratama" w:date="2023-05-17T18:40:00Z">
              <w:r>
                <w:t>representatif dengan menunjukkan:</w:t>
              </w:r>
            </w:ins>
          </w:p>
          <w:p w14:paraId="4C8D1485" w14:textId="77777777" w:rsidR="00E56D08" w:rsidRDefault="00E56D08" w:rsidP="00E56D08">
            <w:pPr>
              <w:pStyle w:val="ListParagraph"/>
              <w:numPr>
                <w:ilvl w:val="1"/>
                <w:numId w:val="79"/>
              </w:numPr>
              <w:rPr>
                <w:ins w:id="5377" w:author="Ilham Nur Pratama" w:date="2023-05-17T18:40:00Z"/>
              </w:rPr>
            </w:pPr>
            <w:ins w:id="5378" w:author="Ilham Nur Pratama" w:date="2023-05-17T18:40:00Z">
              <w:r>
                <w:t>Sumber daya yang tepat dalam melakukan pekerjaan.</w:t>
              </w:r>
            </w:ins>
          </w:p>
          <w:p w14:paraId="2B9DA77A" w14:textId="77777777" w:rsidR="00E56D08" w:rsidRDefault="00E56D08" w:rsidP="00E56D08">
            <w:pPr>
              <w:pStyle w:val="ListParagraph"/>
              <w:numPr>
                <w:ilvl w:val="1"/>
                <w:numId w:val="79"/>
              </w:numPr>
              <w:rPr>
                <w:ins w:id="5379" w:author="Ilham Nur Pratama" w:date="2023-05-17T18:40:00Z"/>
              </w:rPr>
            </w:pPr>
            <w:ins w:id="5380" w:author="Ilham Nur Pratama" w:date="2023-05-17T18:40:00Z">
              <w:r>
                <w:t>Sumber daya yang memiliki kemampuan untuk melakukan pekerjaan</w:t>
              </w:r>
            </w:ins>
          </w:p>
          <w:p w14:paraId="7FC5314D" w14:textId="4568DC81" w:rsidR="00E56D08" w:rsidRPr="00D04689" w:rsidRDefault="00E56D08">
            <w:pPr>
              <w:pStyle w:val="ListParagraph"/>
              <w:numPr>
                <w:ilvl w:val="1"/>
                <w:numId w:val="79"/>
              </w:numPr>
              <w:rPr>
                <w:ins w:id="5381" w:author="Ilham Nur Pratama" w:date="2023-05-17T09:59:00Z"/>
              </w:rPr>
              <w:pPrChange w:id="5382" w:author="Ilham Nur Pratama" w:date="2023-05-17T18:40:00Z">
                <w:pPr/>
              </w:pPrChange>
            </w:pPr>
            <w:ins w:id="5383" w:author="Ilham Nur Pratama" w:date="2023-05-17T18:40:00Z">
              <w:r>
                <w:t>Sumber daya yang memiliki waktu luang untuk mengerjakan pekerjaan.</w:t>
              </w:r>
            </w:ins>
          </w:p>
        </w:tc>
      </w:tr>
    </w:tbl>
    <w:p w14:paraId="593DDC74" w14:textId="77777777" w:rsidR="00EE5E34" w:rsidRDefault="00EE5E34">
      <w:pPr>
        <w:spacing w:line="259" w:lineRule="auto"/>
        <w:jc w:val="left"/>
        <w:rPr>
          <w:ins w:id="5384" w:author="Ilham Nur Pratama" w:date="2023-05-21T22:31:00Z"/>
        </w:rPr>
      </w:pPr>
      <w:ins w:id="5385" w:author="Ilham Nur Pratama" w:date="2023-05-21T22:31:00Z">
        <w:r>
          <w:br w:type="page"/>
        </w:r>
      </w:ins>
    </w:p>
    <w:p w14:paraId="40FB07A6" w14:textId="23C64C4E" w:rsidR="00BA775E" w:rsidRDefault="00BA775E">
      <w:pPr>
        <w:pStyle w:val="Caption"/>
        <w:rPr>
          <w:ins w:id="5386" w:author="Ilham Nur Pratama" w:date="2023-05-21T22:33:00Z"/>
        </w:rPr>
        <w:pPrChange w:id="5387" w:author="Ilham Nur Pratama" w:date="2023-05-21T22:33:00Z">
          <w:pPr/>
        </w:pPrChange>
      </w:pPr>
      <w:bookmarkStart w:id="5388" w:name="_Toc135601591"/>
      <w:ins w:id="5389" w:author="Ilham Nur Pratama" w:date="2023-05-21T22:33:00Z">
        <w:r>
          <w:lastRenderedPageBreak/>
          <w:t xml:space="preserve">Tabel </w:t>
        </w:r>
      </w:ins>
      <w:ins w:id="5390" w:author="Ilham Nur Pratama" w:date="2023-05-21T22:40:00Z">
        <w:r w:rsidR="00985B1D">
          <w:fldChar w:fldCharType="begin"/>
        </w:r>
        <w:r w:rsidR="00985B1D">
          <w:instrText xml:space="preserve"> STYLEREF 1 \s </w:instrText>
        </w:r>
      </w:ins>
      <w:r w:rsidR="00985B1D">
        <w:fldChar w:fldCharType="separate"/>
      </w:r>
      <w:r w:rsidR="000D26C4">
        <w:rPr>
          <w:noProof/>
        </w:rPr>
        <w:t>4</w:t>
      </w:r>
      <w:ins w:id="5391"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5392" w:author="Ilham Nur Pratama" w:date="2023-05-24T22:54:00Z">
        <w:r w:rsidR="000D26C4">
          <w:rPr>
            <w:noProof/>
          </w:rPr>
          <w:t>3</w:t>
        </w:r>
      </w:ins>
      <w:ins w:id="5393" w:author="Ilham Nur Pratama" w:date="2023-05-21T22:40:00Z">
        <w:r w:rsidR="00985B1D">
          <w:fldChar w:fldCharType="end"/>
        </w:r>
      </w:ins>
      <w:ins w:id="5394" w:author="Ilham Nur Pratama" w:date="2023-05-21T22:33:00Z">
        <w:r>
          <w:t xml:space="preserve"> </w:t>
        </w:r>
        <w:r w:rsidRPr="00126B7D">
          <w:t>Perbandingan PIECES Sebelum dan Sesudah (sambungan)</w:t>
        </w:r>
        <w:bookmarkEnd w:id="5388"/>
      </w:ins>
    </w:p>
    <w:tbl>
      <w:tblPr>
        <w:tblStyle w:val="TableGrid"/>
        <w:tblW w:w="9539" w:type="dxa"/>
        <w:jc w:val="center"/>
        <w:tblLook w:val="04A0" w:firstRow="1" w:lastRow="0" w:firstColumn="1" w:lastColumn="0" w:noHBand="0" w:noVBand="1"/>
      </w:tblPr>
      <w:tblGrid>
        <w:gridCol w:w="1555"/>
        <w:gridCol w:w="4015"/>
        <w:gridCol w:w="3969"/>
        <w:tblGridChange w:id="5395">
          <w:tblGrid>
            <w:gridCol w:w="1555"/>
            <w:gridCol w:w="1140"/>
            <w:gridCol w:w="2875"/>
            <w:gridCol w:w="2924"/>
            <w:gridCol w:w="1045"/>
          </w:tblGrid>
        </w:tblGridChange>
      </w:tblGrid>
      <w:tr w:rsidR="00E56D08" w14:paraId="48DC5C14" w14:textId="77777777" w:rsidTr="00EE5E34">
        <w:trPr>
          <w:jc w:val="center"/>
          <w:ins w:id="5396" w:author="Ilham Nur Pratama" w:date="2023-05-21T22:32:00Z"/>
        </w:trPr>
        <w:tc>
          <w:tcPr>
            <w:tcW w:w="1555" w:type="dxa"/>
          </w:tcPr>
          <w:p w14:paraId="6F98F9D2" w14:textId="1FF554E5" w:rsidR="00E56D08" w:rsidRPr="00B93356" w:rsidRDefault="00E56D08" w:rsidP="00E56D08">
            <w:pPr>
              <w:rPr>
                <w:ins w:id="5397" w:author="Ilham Nur Pratama" w:date="2023-05-21T22:32:00Z"/>
                <w:i/>
                <w:iCs/>
              </w:rPr>
            </w:pPr>
            <w:ins w:id="5398" w:author="finnet" w:date="2023-05-21T22:32:00Z">
              <w:r w:rsidRPr="00643D46">
                <w:rPr>
                  <w:b/>
                  <w:bCs/>
                </w:rPr>
                <w:t>Parameter</w:t>
              </w:r>
            </w:ins>
          </w:p>
        </w:tc>
        <w:tc>
          <w:tcPr>
            <w:tcW w:w="4015" w:type="dxa"/>
          </w:tcPr>
          <w:p w14:paraId="5AB4D523" w14:textId="21C68CCA" w:rsidR="00E56D08" w:rsidRDefault="00E56D08">
            <w:pPr>
              <w:rPr>
                <w:ins w:id="5399" w:author="Ilham Nur Pratama" w:date="2023-05-21T22:32:00Z"/>
              </w:rPr>
              <w:pPrChange w:id="5400" w:author="Ilham Nur Pratama" w:date="2023-05-21T22:32:00Z">
                <w:pPr>
                  <w:pStyle w:val="ListParagraph"/>
                  <w:numPr>
                    <w:numId w:val="72"/>
                  </w:numPr>
                  <w:ind w:hanging="360"/>
                </w:pPr>
              </w:pPrChange>
            </w:pPr>
            <w:ins w:id="5401" w:author="finnet" w:date="2023-05-21T22:32:00Z">
              <w:r w:rsidRPr="00E56D08">
                <w:rPr>
                  <w:b/>
                  <w:bCs/>
                  <w:rPrChange w:id="5402" w:author="Ilham Nur Pratama" w:date="2023-05-21T22:32:00Z">
                    <w:rPr/>
                  </w:rPrChange>
                </w:rPr>
                <w:t>Sebelum</w:t>
              </w:r>
            </w:ins>
          </w:p>
        </w:tc>
        <w:tc>
          <w:tcPr>
            <w:tcW w:w="3969" w:type="dxa"/>
          </w:tcPr>
          <w:p w14:paraId="666196A0" w14:textId="5913F2AE" w:rsidR="00E56D08" w:rsidRDefault="00E56D08">
            <w:pPr>
              <w:rPr>
                <w:ins w:id="5403" w:author="Ilham Nur Pratama" w:date="2023-05-21T22:32:00Z"/>
              </w:rPr>
              <w:pPrChange w:id="5404" w:author="Ilham Nur Pratama" w:date="2023-05-21T22:32:00Z">
                <w:pPr>
                  <w:pStyle w:val="ListParagraph"/>
                  <w:numPr>
                    <w:numId w:val="80"/>
                  </w:numPr>
                  <w:ind w:hanging="360"/>
                </w:pPr>
              </w:pPrChange>
            </w:pPr>
            <w:ins w:id="5405" w:author="finnet" w:date="2023-05-21T22:32:00Z">
              <w:r w:rsidRPr="00E56D08">
                <w:rPr>
                  <w:b/>
                  <w:bCs/>
                  <w:rPrChange w:id="5406" w:author="Ilham Nur Pratama" w:date="2023-05-21T22:32:00Z">
                    <w:rPr/>
                  </w:rPrChange>
                </w:rPr>
                <w:t>Sesudah</w:t>
              </w:r>
            </w:ins>
          </w:p>
        </w:tc>
      </w:tr>
      <w:tr w:rsidR="00E56D08" w14:paraId="07F95B8C" w14:textId="77777777" w:rsidTr="00EE5E34">
        <w:tblPrEx>
          <w:tblW w:w="9539" w:type="dxa"/>
          <w:jc w:val="center"/>
          <w:tblPrExChange w:id="5407" w:author="Ilham Nur Pratama" w:date="2023-05-21T22:31:00Z">
            <w:tblPrEx>
              <w:tblW w:w="0" w:type="auto"/>
              <w:jc w:val="center"/>
            </w:tblPrEx>
          </w:tblPrExChange>
        </w:tblPrEx>
        <w:trPr>
          <w:jc w:val="center"/>
          <w:ins w:id="5408" w:author="Ilham Nur Pratama" w:date="2023-05-17T09:59:00Z"/>
          <w:trPrChange w:id="5409" w:author="Ilham Nur Pratama" w:date="2023-05-21T22:31:00Z">
            <w:trPr>
              <w:gridAfter w:val="0"/>
              <w:jc w:val="center"/>
            </w:trPr>
          </w:trPrChange>
        </w:trPr>
        <w:tc>
          <w:tcPr>
            <w:tcW w:w="1555" w:type="dxa"/>
            <w:tcPrChange w:id="5410" w:author="Ilham Nur Pratama" w:date="2023-05-21T22:31:00Z">
              <w:tcPr>
                <w:tcW w:w="0" w:type="auto"/>
                <w:gridSpan w:val="2"/>
              </w:tcPr>
            </w:tcPrChange>
          </w:tcPr>
          <w:p w14:paraId="0DA82907" w14:textId="3C53AEF9" w:rsidR="00E56D08" w:rsidRDefault="00E56D08" w:rsidP="00E56D08">
            <w:pPr>
              <w:rPr>
                <w:ins w:id="5411" w:author="Ilham Nur Pratama" w:date="2023-05-17T09:59:00Z"/>
              </w:rPr>
            </w:pPr>
            <w:ins w:id="5412" w:author="finnet" w:date="2023-05-17T10:04:00Z">
              <w:r w:rsidRPr="00B93356">
                <w:rPr>
                  <w:i/>
                  <w:iCs/>
                </w:rPr>
                <w:t>Economics</w:t>
              </w:r>
            </w:ins>
          </w:p>
        </w:tc>
        <w:tc>
          <w:tcPr>
            <w:tcW w:w="4015" w:type="dxa"/>
            <w:tcPrChange w:id="5413" w:author="Ilham Nur Pratama" w:date="2023-05-21T22:31:00Z">
              <w:tcPr>
                <w:tcW w:w="0" w:type="auto"/>
              </w:tcPr>
            </w:tcPrChange>
          </w:tcPr>
          <w:p w14:paraId="5C0849D9" w14:textId="77777777" w:rsidR="00E56D08" w:rsidDel="00CA79FA" w:rsidRDefault="00E56D08" w:rsidP="00E56D08">
            <w:pPr>
              <w:pStyle w:val="ListParagraph"/>
              <w:numPr>
                <w:ilvl w:val="0"/>
                <w:numId w:val="72"/>
              </w:numPr>
              <w:rPr>
                <w:del w:id="5414" w:author="Ilham Nur Pratama" w:date="2023-05-17T10:06:00Z"/>
              </w:rPr>
            </w:pPr>
            <w:ins w:id="5415" w:author="finnet" w:date="2023-05-17T10:05:00Z">
              <w:r>
                <w:t xml:space="preserve">Biaya yang dikeluarkan untuk pengadaan SIMP bersifat gratis karena merupakan aplikasi </w:t>
              </w:r>
              <w:r w:rsidRPr="00B93356">
                <w:rPr>
                  <w:i/>
                  <w:iCs/>
                </w:rPr>
                <w:t>open</w:t>
              </w:r>
              <w:r>
                <w:rPr>
                  <w:i/>
                  <w:iCs/>
                </w:rPr>
                <w:t xml:space="preserve"> s</w:t>
              </w:r>
              <w:r w:rsidRPr="00B93356">
                <w:rPr>
                  <w:i/>
                  <w:iCs/>
                </w:rPr>
                <w:t>ource</w:t>
              </w:r>
              <w:r>
                <w:t>.</w:t>
              </w:r>
            </w:ins>
          </w:p>
          <w:p w14:paraId="34495A06" w14:textId="77777777" w:rsidR="00E56D08" w:rsidRDefault="00E56D08">
            <w:pPr>
              <w:pStyle w:val="ListParagraph"/>
              <w:numPr>
                <w:ilvl w:val="0"/>
                <w:numId w:val="72"/>
              </w:numPr>
              <w:rPr>
                <w:ins w:id="5416" w:author="Ilham Nur Pratama" w:date="2023-05-17T10:06:00Z"/>
              </w:rPr>
              <w:pPrChange w:id="5417" w:author="Ilham Nur Pratama" w:date="2023-05-17T10:06:00Z">
                <w:pPr>
                  <w:pStyle w:val="ListParagraph"/>
                  <w:numPr>
                    <w:numId w:val="62"/>
                  </w:numPr>
                  <w:ind w:hanging="360"/>
                </w:pPr>
              </w:pPrChange>
            </w:pPr>
          </w:p>
          <w:p w14:paraId="073AB655" w14:textId="4505E5D8" w:rsidR="00E56D08" w:rsidRDefault="00E56D08">
            <w:pPr>
              <w:pStyle w:val="ListParagraph"/>
              <w:numPr>
                <w:ilvl w:val="0"/>
                <w:numId w:val="72"/>
              </w:numPr>
              <w:rPr>
                <w:ins w:id="5418" w:author="Ilham Nur Pratama" w:date="2023-05-17T09:59:00Z"/>
              </w:rPr>
              <w:pPrChange w:id="5419" w:author="Ilham Nur Pratama" w:date="2023-05-17T10:06:00Z">
                <w:pPr/>
              </w:pPrChange>
            </w:pPr>
            <w:ins w:id="5420" w:author="finnet" w:date="2023-05-17T10:05:00Z">
              <w:r>
                <w:t xml:space="preserve">SIMP yang ada saat ini dapat mencatatkan keuntungan yang ada pada PT PDI dengan kebutuhan dari </w:t>
              </w:r>
              <w:r w:rsidRPr="00CA79FA">
                <w:rPr>
                  <w:i/>
                  <w:iCs/>
                </w:rPr>
                <w:t>stakeholder.</w:t>
              </w:r>
            </w:ins>
          </w:p>
        </w:tc>
        <w:tc>
          <w:tcPr>
            <w:tcW w:w="3969" w:type="dxa"/>
            <w:tcPrChange w:id="5421" w:author="Ilham Nur Pratama" w:date="2023-05-21T22:31:00Z">
              <w:tcPr>
                <w:tcW w:w="0" w:type="auto"/>
              </w:tcPr>
            </w:tcPrChange>
          </w:tcPr>
          <w:p w14:paraId="7271849C" w14:textId="5AA977A0" w:rsidR="00E56D08" w:rsidRDefault="00E56D08">
            <w:pPr>
              <w:pStyle w:val="ListParagraph"/>
              <w:numPr>
                <w:ilvl w:val="0"/>
                <w:numId w:val="80"/>
              </w:numPr>
              <w:rPr>
                <w:ins w:id="5422" w:author="Ilham Nur Pratama" w:date="2023-05-17T09:59:00Z"/>
              </w:rPr>
              <w:pPrChange w:id="5423" w:author="Ilham Nur Pratama" w:date="2023-05-17T18:41:00Z">
                <w:pPr/>
              </w:pPrChange>
            </w:pPr>
            <w:ins w:id="5424" w:author="Ilham Nur Pratama" w:date="2023-05-17T18:41:00Z">
              <w:r>
                <w:t xml:space="preserve">Tidak ada biaya tambahan yang perlu dikeluarkan untuk mengintergasikan SIMP dengan SOAPSD yang dibangun karena merupakan sistem yang dibangun dengan Bahasa yang bersifat </w:t>
              </w:r>
              <w:r w:rsidRPr="00DC6B54">
                <w:rPr>
                  <w:i/>
                  <w:iCs/>
                  <w:rPrChange w:id="5425" w:author="Ilham Nur Pratama" w:date="2023-05-17T18:41:00Z">
                    <w:rPr/>
                  </w:rPrChange>
                </w:rPr>
                <w:t>opensource</w:t>
              </w:r>
            </w:ins>
          </w:p>
        </w:tc>
      </w:tr>
      <w:tr w:rsidR="00E56D08" w14:paraId="4DF3996A" w14:textId="77777777" w:rsidTr="00EE5E34">
        <w:tblPrEx>
          <w:tblW w:w="9539" w:type="dxa"/>
          <w:jc w:val="center"/>
          <w:tblPrExChange w:id="5426" w:author="Ilham Nur Pratama" w:date="2023-05-21T22:31:00Z">
            <w:tblPrEx>
              <w:tblW w:w="0" w:type="auto"/>
              <w:jc w:val="center"/>
            </w:tblPrEx>
          </w:tblPrExChange>
        </w:tblPrEx>
        <w:trPr>
          <w:jc w:val="center"/>
          <w:ins w:id="5427" w:author="Ilham Nur Pratama" w:date="2023-05-17T09:59:00Z"/>
          <w:trPrChange w:id="5428" w:author="Ilham Nur Pratama" w:date="2023-05-21T22:31:00Z">
            <w:trPr>
              <w:gridAfter w:val="0"/>
              <w:jc w:val="center"/>
            </w:trPr>
          </w:trPrChange>
        </w:trPr>
        <w:tc>
          <w:tcPr>
            <w:tcW w:w="1555" w:type="dxa"/>
            <w:tcPrChange w:id="5429" w:author="Ilham Nur Pratama" w:date="2023-05-21T22:31:00Z">
              <w:tcPr>
                <w:tcW w:w="0" w:type="auto"/>
                <w:gridSpan w:val="2"/>
              </w:tcPr>
            </w:tcPrChange>
          </w:tcPr>
          <w:p w14:paraId="0439BB8A" w14:textId="716C6623" w:rsidR="00E56D08" w:rsidRDefault="00E56D08" w:rsidP="00E56D08">
            <w:pPr>
              <w:rPr>
                <w:ins w:id="5430" w:author="Ilham Nur Pratama" w:date="2023-05-17T09:59:00Z"/>
              </w:rPr>
            </w:pPr>
            <w:ins w:id="5431" w:author="finnet" w:date="2023-05-17T10:04:00Z">
              <w:r w:rsidRPr="00B93356">
                <w:rPr>
                  <w:i/>
                  <w:iCs/>
                </w:rPr>
                <w:t>Control and Security</w:t>
              </w:r>
            </w:ins>
          </w:p>
        </w:tc>
        <w:tc>
          <w:tcPr>
            <w:tcW w:w="4015" w:type="dxa"/>
            <w:tcPrChange w:id="5432" w:author="Ilham Nur Pratama" w:date="2023-05-21T22:31:00Z">
              <w:tcPr>
                <w:tcW w:w="0" w:type="auto"/>
              </w:tcPr>
            </w:tcPrChange>
          </w:tcPr>
          <w:p w14:paraId="0E4F6B69" w14:textId="2355E819" w:rsidR="00E56D08" w:rsidDel="00CA79FA" w:rsidRDefault="00E56D08">
            <w:pPr>
              <w:pStyle w:val="ListParagraph"/>
              <w:numPr>
                <w:ilvl w:val="0"/>
                <w:numId w:val="78"/>
              </w:numPr>
              <w:rPr>
                <w:del w:id="5433" w:author="Ilham Nur Pratama" w:date="2023-05-17T10:06:00Z"/>
              </w:rPr>
              <w:pPrChange w:id="5434" w:author="Ilham Nur Pratama" w:date="2023-05-17T18:42:00Z">
                <w:pPr>
                  <w:pStyle w:val="ListParagraph"/>
                  <w:numPr>
                    <w:numId w:val="63"/>
                  </w:numPr>
                  <w:ind w:hanging="360"/>
                </w:pPr>
              </w:pPrChange>
            </w:pPr>
            <w:ins w:id="5435" w:author="finnet" w:date="2023-05-17T10:05:00Z">
              <w:del w:id="5436" w:author="Ilham Nur Pratama" w:date="2023-05-17T18:42:00Z">
                <w:r w:rsidDel="00DC6B54">
                  <w:delText>T</w:delText>
                </w:r>
              </w:del>
              <w:del w:id="5437" w:author="Ilham Nur Pratama" w:date="2023-05-17T18:43:00Z">
                <w:r w:rsidDel="00DC6B54">
                  <w:delText>idak adanya validasi terhadap pekerjaan yang berikan pada seseorang.</w:delText>
                </w:r>
              </w:del>
            </w:ins>
          </w:p>
          <w:p w14:paraId="60F3FF38" w14:textId="77777777" w:rsidR="00E56D08" w:rsidRDefault="00E56D08" w:rsidP="00E56D08">
            <w:pPr>
              <w:pStyle w:val="ListParagraph"/>
              <w:numPr>
                <w:ilvl w:val="0"/>
                <w:numId w:val="81"/>
              </w:numPr>
              <w:rPr>
                <w:ins w:id="5438" w:author="Ilham Nur Pratama" w:date="2023-05-17T18:43:00Z"/>
              </w:rPr>
            </w:pPr>
            <w:ins w:id="5439" w:author="finnet" w:date="2023-05-17T10:05:00Z">
              <w:r>
                <w:t xml:space="preserve">Input data dan </w:t>
              </w:r>
              <w:r w:rsidRPr="00DC6B54">
                <w:rPr>
                  <w:i/>
                  <w:iCs/>
                </w:rPr>
                <w:t>stored</w:t>
              </w:r>
              <w:r>
                <w:t xml:space="preserve"> data mudah untuk diubah jika diperlukan.</w:t>
              </w:r>
            </w:ins>
          </w:p>
          <w:p w14:paraId="35DC6105" w14:textId="4D4A701E" w:rsidR="00E56D08" w:rsidRDefault="00E56D08">
            <w:pPr>
              <w:pStyle w:val="ListParagraph"/>
              <w:numPr>
                <w:ilvl w:val="0"/>
                <w:numId w:val="81"/>
              </w:numPr>
              <w:rPr>
                <w:ins w:id="5440" w:author="Ilham Nur Pratama" w:date="2023-05-17T09:59:00Z"/>
              </w:rPr>
              <w:pPrChange w:id="5441" w:author="Ilham Nur Pratama" w:date="2023-05-17T18:43:00Z">
                <w:pPr/>
              </w:pPrChange>
            </w:pPr>
            <w:ins w:id="5442" w:author="Ilham Nur Pratama" w:date="2023-05-17T18:43:00Z">
              <w:r>
                <w:t>Tidak adanya validasi terhadap pekerjaan yang berikan pada seseorang.</w:t>
              </w:r>
            </w:ins>
          </w:p>
        </w:tc>
        <w:tc>
          <w:tcPr>
            <w:tcW w:w="3969" w:type="dxa"/>
            <w:tcPrChange w:id="5443" w:author="Ilham Nur Pratama" w:date="2023-05-21T22:31:00Z">
              <w:tcPr>
                <w:tcW w:w="0" w:type="auto"/>
              </w:tcPr>
            </w:tcPrChange>
          </w:tcPr>
          <w:p w14:paraId="6282C605" w14:textId="7C02D86A" w:rsidR="00E56D08" w:rsidRDefault="00E56D08" w:rsidP="00E56D08">
            <w:pPr>
              <w:rPr>
                <w:ins w:id="5444" w:author="Ilham Nur Pratama" w:date="2023-05-17T09:59:00Z"/>
              </w:rPr>
            </w:pPr>
            <w:ins w:id="5445" w:author="Ilham Nur Pratama" w:date="2023-05-17T18:43:00Z">
              <w:r>
                <w:t xml:space="preserve">Pekerjaan yang dimasukkan kedalam SOAPSD divalidasi dengan ketersediaan </w:t>
              </w:r>
            </w:ins>
            <w:ins w:id="5446" w:author="Ilham Nur Pratama" w:date="2023-05-17T18:45:00Z">
              <w:r>
                <w:t>sumber daya dengan mengunakan data dari SIMP, sehingga pengendalian sumber daya lebih tepat.</w:t>
              </w:r>
            </w:ins>
          </w:p>
        </w:tc>
      </w:tr>
    </w:tbl>
    <w:p w14:paraId="73BA945C" w14:textId="51722636" w:rsidR="00EE5E34" w:rsidRDefault="00EE5E34">
      <w:pPr>
        <w:rPr>
          <w:ins w:id="5447" w:author="Ilham Nur Pratama" w:date="2023-05-21T22:31:00Z"/>
        </w:rPr>
      </w:pPr>
    </w:p>
    <w:p w14:paraId="2330D50A" w14:textId="77777777" w:rsidR="00EE5E34" w:rsidRDefault="00EE5E34">
      <w:pPr>
        <w:spacing w:line="259" w:lineRule="auto"/>
        <w:jc w:val="left"/>
        <w:rPr>
          <w:ins w:id="5448" w:author="Ilham Nur Pratama" w:date="2023-05-21T22:31:00Z"/>
        </w:rPr>
      </w:pPr>
      <w:ins w:id="5449" w:author="Ilham Nur Pratama" w:date="2023-05-21T22:31:00Z">
        <w:r>
          <w:br w:type="page"/>
        </w:r>
      </w:ins>
    </w:p>
    <w:p w14:paraId="2B4CD2DB" w14:textId="53E3CA4E" w:rsidR="00BA775E" w:rsidRDefault="00BA775E">
      <w:pPr>
        <w:pStyle w:val="Caption"/>
        <w:rPr>
          <w:ins w:id="5450" w:author="Ilham Nur Pratama" w:date="2023-05-21T22:34:00Z"/>
        </w:rPr>
        <w:pPrChange w:id="5451" w:author="Ilham Nur Pratama" w:date="2023-05-21T22:34:00Z">
          <w:pPr/>
        </w:pPrChange>
      </w:pPr>
      <w:bookmarkStart w:id="5452" w:name="_Toc135601592"/>
      <w:ins w:id="5453" w:author="Ilham Nur Pratama" w:date="2023-05-21T22:34:00Z">
        <w:r>
          <w:lastRenderedPageBreak/>
          <w:t xml:space="preserve">Tabel </w:t>
        </w:r>
      </w:ins>
      <w:ins w:id="5454" w:author="Ilham Nur Pratama" w:date="2023-05-21T22:40:00Z">
        <w:r w:rsidR="00985B1D">
          <w:fldChar w:fldCharType="begin"/>
        </w:r>
        <w:r w:rsidR="00985B1D">
          <w:instrText xml:space="preserve"> STYLEREF 1 \s </w:instrText>
        </w:r>
      </w:ins>
      <w:r w:rsidR="00985B1D">
        <w:fldChar w:fldCharType="separate"/>
      </w:r>
      <w:r w:rsidR="000D26C4">
        <w:rPr>
          <w:noProof/>
        </w:rPr>
        <w:t>4</w:t>
      </w:r>
      <w:ins w:id="5455"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5456" w:author="Ilham Nur Pratama" w:date="2023-05-24T22:54:00Z">
        <w:r w:rsidR="000D26C4">
          <w:rPr>
            <w:noProof/>
          </w:rPr>
          <w:t>4</w:t>
        </w:r>
      </w:ins>
      <w:ins w:id="5457" w:author="Ilham Nur Pratama" w:date="2023-05-21T22:40:00Z">
        <w:r w:rsidR="00985B1D">
          <w:fldChar w:fldCharType="end"/>
        </w:r>
      </w:ins>
      <w:ins w:id="5458" w:author="Ilham Nur Pratama" w:date="2023-05-21T22:34:00Z">
        <w:r>
          <w:t xml:space="preserve"> </w:t>
        </w:r>
        <w:r w:rsidRPr="00BE773B">
          <w:t>Perbandingan PIECES Sebelum dan Sesudah (sambungan)</w:t>
        </w:r>
        <w:bookmarkEnd w:id="5452"/>
      </w:ins>
    </w:p>
    <w:tbl>
      <w:tblPr>
        <w:tblStyle w:val="TableGrid"/>
        <w:tblW w:w="9539" w:type="dxa"/>
        <w:jc w:val="center"/>
        <w:tblLook w:val="04A0" w:firstRow="1" w:lastRow="0" w:firstColumn="1" w:lastColumn="0" w:noHBand="0" w:noVBand="1"/>
      </w:tblPr>
      <w:tblGrid>
        <w:gridCol w:w="1555"/>
        <w:gridCol w:w="4015"/>
        <w:gridCol w:w="3969"/>
        <w:tblGridChange w:id="5459">
          <w:tblGrid>
            <w:gridCol w:w="1555"/>
            <w:gridCol w:w="1140"/>
            <w:gridCol w:w="2875"/>
            <w:gridCol w:w="2924"/>
            <w:gridCol w:w="1045"/>
          </w:tblGrid>
        </w:tblGridChange>
      </w:tblGrid>
      <w:tr w:rsidR="00E56D08" w14:paraId="2237346E" w14:textId="77777777" w:rsidTr="00EE5E34">
        <w:trPr>
          <w:jc w:val="center"/>
          <w:ins w:id="5460" w:author="Ilham Nur Pratama" w:date="2023-05-21T22:32:00Z"/>
        </w:trPr>
        <w:tc>
          <w:tcPr>
            <w:tcW w:w="1555" w:type="dxa"/>
          </w:tcPr>
          <w:p w14:paraId="0D4A4ECF" w14:textId="2EBF9581" w:rsidR="00E56D08" w:rsidRPr="00B93356" w:rsidRDefault="00E56D08" w:rsidP="00E56D08">
            <w:pPr>
              <w:rPr>
                <w:ins w:id="5461" w:author="Ilham Nur Pratama" w:date="2023-05-21T22:32:00Z"/>
                <w:i/>
                <w:iCs/>
              </w:rPr>
            </w:pPr>
            <w:ins w:id="5462" w:author="finnet" w:date="2023-05-21T22:32:00Z">
              <w:r w:rsidRPr="00643D46">
                <w:rPr>
                  <w:b/>
                  <w:bCs/>
                </w:rPr>
                <w:t>Parameter</w:t>
              </w:r>
            </w:ins>
          </w:p>
        </w:tc>
        <w:tc>
          <w:tcPr>
            <w:tcW w:w="4015" w:type="dxa"/>
          </w:tcPr>
          <w:p w14:paraId="76BE10EB" w14:textId="06D74BCF" w:rsidR="00E56D08" w:rsidRPr="00E56D08" w:rsidRDefault="00E56D08" w:rsidP="00E56D08">
            <w:pPr>
              <w:rPr>
                <w:ins w:id="5463" w:author="Ilham Nur Pratama" w:date="2023-05-21T22:32:00Z"/>
                <w:b/>
                <w:bCs/>
                <w:i/>
                <w:iCs/>
              </w:rPr>
            </w:pPr>
            <w:ins w:id="5464" w:author="finnet" w:date="2023-05-21T22:32:00Z">
              <w:r w:rsidRPr="00643D46">
                <w:rPr>
                  <w:b/>
                  <w:bCs/>
                </w:rPr>
                <w:t>Sebelum</w:t>
              </w:r>
            </w:ins>
          </w:p>
        </w:tc>
        <w:tc>
          <w:tcPr>
            <w:tcW w:w="3969" w:type="dxa"/>
          </w:tcPr>
          <w:p w14:paraId="749C10A3" w14:textId="0C8404CA" w:rsidR="00E56D08" w:rsidRPr="00E56D08" w:rsidRDefault="00E56D08" w:rsidP="00E56D08">
            <w:pPr>
              <w:rPr>
                <w:ins w:id="5465" w:author="Ilham Nur Pratama" w:date="2023-05-21T22:32:00Z"/>
                <w:b/>
                <w:bCs/>
                <w:i/>
                <w:iCs/>
              </w:rPr>
            </w:pPr>
            <w:ins w:id="5466" w:author="finnet" w:date="2023-05-21T22:32:00Z">
              <w:r w:rsidRPr="00643D46">
                <w:rPr>
                  <w:b/>
                  <w:bCs/>
                </w:rPr>
                <w:t>Sesudah</w:t>
              </w:r>
            </w:ins>
          </w:p>
        </w:tc>
      </w:tr>
      <w:tr w:rsidR="00E56D08" w14:paraId="6BA2094E" w14:textId="77777777" w:rsidTr="00EE5E34">
        <w:tblPrEx>
          <w:tblW w:w="9539" w:type="dxa"/>
          <w:jc w:val="center"/>
          <w:tblPrExChange w:id="5467" w:author="Ilham Nur Pratama" w:date="2023-05-21T22:31:00Z">
            <w:tblPrEx>
              <w:tblW w:w="0" w:type="auto"/>
              <w:jc w:val="center"/>
            </w:tblPrEx>
          </w:tblPrExChange>
        </w:tblPrEx>
        <w:trPr>
          <w:jc w:val="center"/>
          <w:ins w:id="5468" w:author="Ilham Nur Pratama" w:date="2023-05-17T09:59:00Z"/>
          <w:trPrChange w:id="5469" w:author="Ilham Nur Pratama" w:date="2023-05-21T22:31:00Z">
            <w:trPr>
              <w:gridAfter w:val="0"/>
              <w:jc w:val="center"/>
            </w:trPr>
          </w:trPrChange>
        </w:trPr>
        <w:tc>
          <w:tcPr>
            <w:tcW w:w="1555" w:type="dxa"/>
            <w:tcPrChange w:id="5470" w:author="Ilham Nur Pratama" w:date="2023-05-21T22:31:00Z">
              <w:tcPr>
                <w:tcW w:w="0" w:type="auto"/>
                <w:gridSpan w:val="2"/>
              </w:tcPr>
            </w:tcPrChange>
          </w:tcPr>
          <w:p w14:paraId="15514B0E" w14:textId="66974B31" w:rsidR="00E56D08" w:rsidRDefault="00E56D08" w:rsidP="00E56D08">
            <w:pPr>
              <w:rPr>
                <w:ins w:id="5471" w:author="Ilham Nur Pratama" w:date="2023-05-17T09:59:00Z"/>
              </w:rPr>
            </w:pPr>
            <w:ins w:id="5472" w:author="finnet" w:date="2023-05-17T10:04:00Z">
              <w:r w:rsidRPr="00B93356">
                <w:rPr>
                  <w:i/>
                  <w:iCs/>
                </w:rPr>
                <w:t>Efficiency</w:t>
              </w:r>
            </w:ins>
          </w:p>
        </w:tc>
        <w:tc>
          <w:tcPr>
            <w:tcW w:w="4015" w:type="dxa"/>
            <w:tcPrChange w:id="5473" w:author="Ilham Nur Pratama" w:date="2023-05-21T22:31:00Z">
              <w:tcPr>
                <w:tcW w:w="0" w:type="auto"/>
              </w:tcPr>
            </w:tcPrChange>
          </w:tcPr>
          <w:p w14:paraId="5F9223D7" w14:textId="77777777" w:rsidR="00E56D08" w:rsidRPr="00CA79FA" w:rsidRDefault="00E56D08" w:rsidP="00E56D08">
            <w:pPr>
              <w:rPr>
                <w:ins w:id="5474" w:author="finnet" w:date="2023-05-17T10:05:00Z"/>
                <w:b/>
                <w:bCs/>
                <w:i/>
                <w:iCs/>
                <w:rPrChange w:id="5475" w:author="Ilham Nur Pratama" w:date="2023-05-17T10:06:00Z">
                  <w:rPr>
                    <w:ins w:id="5476" w:author="finnet" w:date="2023-05-17T10:05:00Z"/>
                    <w:b/>
                    <w:bCs/>
                  </w:rPr>
                </w:rPrChange>
              </w:rPr>
            </w:pPr>
            <w:ins w:id="5477" w:author="finnet" w:date="2023-05-17T10:05:00Z">
              <w:r w:rsidRPr="00CA79FA">
                <w:rPr>
                  <w:b/>
                  <w:bCs/>
                  <w:i/>
                  <w:iCs/>
                  <w:rPrChange w:id="5478" w:author="Ilham Nur Pratama" w:date="2023-05-17T10:06:00Z">
                    <w:rPr>
                      <w:b/>
                      <w:bCs/>
                    </w:rPr>
                  </w:rPrChange>
                </w:rPr>
                <w:t>Waste Time:</w:t>
              </w:r>
            </w:ins>
          </w:p>
          <w:p w14:paraId="0475C7D3" w14:textId="77777777" w:rsidR="00E56D08" w:rsidRPr="00B93356" w:rsidRDefault="00E56D08">
            <w:pPr>
              <w:pStyle w:val="ListParagraph"/>
              <w:numPr>
                <w:ilvl w:val="0"/>
                <w:numId w:val="73"/>
              </w:numPr>
              <w:rPr>
                <w:ins w:id="5479" w:author="finnet" w:date="2023-05-17T10:05:00Z"/>
                <w:b/>
                <w:bCs/>
              </w:rPr>
              <w:pPrChange w:id="5480" w:author="Ilham Nur Pratama" w:date="2023-05-17T10:06:00Z">
                <w:pPr>
                  <w:pStyle w:val="ListParagraph"/>
                  <w:numPr>
                    <w:numId w:val="66"/>
                  </w:numPr>
                  <w:ind w:hanging="360"/>
                </w:pPr>
              </w:pPrChange>
            </w:pPr>
            <w:ins w:id="5481" w:author="finnet" w:date="2023-05-17T10:05:00Z">
              <w:r>
                <w:t>Data dengan parameter yang sama perlu untuk diinput berulang.</w:t>
              </w:r>
            </w:ins>
          </w:p>
          <w:p w14:paraId="357F9F87" w14:textId="77777777" w:rsidR="00E56D08" w:rsidRPr="00B93356" w:rsidRDefault="00E56D08">
            <w:pPr>
              <w:pStyle w:val="ListParagraph"/>
              <w:numPr>
                <w:ilvl w:val="0"/>
                <w:numId w:val="73"/>
              </w:numPr>
              <w:rPr>
                <w:ins w:id="5482" w:author="finnet" w:date="2023-05-17T10:05:00Z"/>
                <w:b/>
                <w:bCs/>
              </w:rPr>
              <w:pPrChange w:id="5483" w:author="Ilham Nur Pratama" w:date="2023-05-17T10:06:00Z">
                <w:pPr>
                  <w:pStyle w:val="ListParagraph"/>
                  <w:numPr>
                    <w:numId w:val="66"/>
                  </w:numPr>
                  <w:ind w:hanging="360"/>
                </w:pPr>
              </w:pPrChange>
            </w:pPr>
            <w:ins w:id="5484" w:author="finnet" w:date="2023-05-17T10:05:00Z">
              <w:r>
                <w:t xml:space="preserve">Proses validasi perlu dilakukan ke </w:t>
              </w:r>
              <w:r>
                <w:rPr>
                  <w:i/>
                  <w:iCs/>
                </w:rPr>
                <w:t xml:space="preserve">manager </w:t>
              </w:r>
              <w:r>
                <w:t>terkait untuk memastikan ketersediaan sumber daya.</w:t>
              </w:r>
            </w:ins>
          </w:p>
          <w:p w14:paraId="7C17C885" w14:textId="77777777" w:rsidR="00E56D08" w:rsidRPr="00CA79FA" w:rsidRDefault="00E56D08" w:rsidP="00E56D08">
            <w:pPr>
              <w:rPr>
                <w:ins w:id="5485" w:author="finnet" w:date="2023-05-17T10:05:00Z"/>
                <w:b/>
                <w:bCs/>
                <w:i/>
                <w:iCs/>
                <w:rPrChange w:id="5486" w:author="Ilham Nur Pratama" w:date="2023-05-17T10:06:00Z">
                  <w:rPr>
                    <w:ins w:id="5487" w:author="finnet" w:date="2023-05-17T10:05:00Z"/>
                    <w:b/>
                    <w:bCs/>
                  </w:rPr>
                </w:rPrChange>
              </w:rPr>
            </w:pPr>
            <w:ins w:id="5488" w:author="finnet" w:date="2023-05-17T10:05:00Z">
              <w:r w:rsidRPr="00CA79FA">
                <w:rPr>
                  <w:b/>
                  <w:bCs/>
                  <w:i/>
                  <w:iCs/>
                  <w:rPrChange w:id="5489" w:author="Ilham Nur Pratama" w:date="2023-05-17T10:06:00Z">
                    <w:rPr>
                      <w:b/>
                      <w:bCs/>
                    </w:rPr>
                  </w:rPrChange>
                </w:rPr>
                <w:t>Waste Material:</w:t>
              </w:r>
            </w:ins>
          </w:p>
          <w:p w14:paraId="37748549" w14:textId="77777777" w:rsidR="00E56D08" w:rsidDel="00CA79FA" w:rsidRDefault="00E56D08" w:rsidP="00E56D08">
            <w:pPr>
              <w:pStyle w:val="ListParagraph"/>
              <w:numPr>
                <w:ilvl w:val="0"/>
                <w:numId w:val="74"/>
              </w:numPr>
              <w:rPr>
                <w:del w:id="5490" w:author="Ilham Nur Pratama" w:date="2023-05-17T10:06:00Z"/>
              </w:rPr>
            </w:pPr>
            <w:ins w:id="5491" w:author="finnet" w:date="2023-05-17T10:05:00Z">
              <w:r>
                <w:t>Data terkait dengan jumlah pekerjaan belum digunakan sebagai acuan alokasi pekerjaan.</w:t>
              </w:r>
            </w:ins>
          </w:p>
          <w:p w14:paraId="6FBE6EB5" w14:textId="77777777" w:rsidR="00E56D08" w:rsidRDefault="00E56D08">
            <w:pPr>
              <w:pStyle w:val="ListParagraph"/>
              <w:numPr>
                <w:ilvl w:val="0"/>
                <w:numId w:val="74"/>
              </w:numPr>
              <w:rPr>
                <w:ins w:id="5492" w:author="Ilham Nur Pratama" w:date="2023-05-17T10:06:00Z"/>
              </w:rPr>
              <w:pPrChange w:id="5493" w:author="Ilham Nur Pratama" w:date="2023-05-17T10:06:00Z">
                <w:pPr>
                  <w:pStyle w:val="ListParagraph"/>
                  <w:numPr>
                    <w:numId w:val="67"/>
                  </w:numPr>
                  <w:ind w:hanging="360"/>
                </w:pPr>
              </w:pPrChange>
            </w:pPr>
          </w:p>
          <w:p w14:paraId="6AB91FDD" w14:textId="0C2A1BD0" w:rsidR="00E56D08" w:rsidRDefault="00E56D08">
            <w:pPr>
              <w:pStyle w:val="ListParagraph"/>
              <w:numPr>
                <w:ilvl w:val="0"/>
                <w:numId w:val="74"/>
              </w:numPr>
              <w:rPr>
                <w:ins w:id="5494" w:author="Ilham Nur Pratama" w:date="2023-05-17T09:59:00Z"/>
              </w:rPr>
              <w:pPrChange w:id="5495" w:author="Ilham Nur Pratama" w:date="2023-05-17T10:06:00Z">
                <w:pPr/>
              </w:pPrChange>
            </w:pPr>
            <w:ins w:id="5496" w:author="finnet" w:date="2023-05-17T10:05:00Z">
              <w:r>
                <w:t>Data kemampuan yang dihasilkan dari setiap pekerjaan yang diselesaikan belum digunakan sebagai acuan alokasi pekerjaan pada sumber daya.</w:t>
              </w:r>
            </w:ins>
          </w:p>
        </w:tc>
        <w:tc>
          <w:tcPr>
            <w:tcW w:w="3969" w:type="dxa"/>
            <w:tcPrChange w:id="5497" w:author="Ilham Nur Pratama" w:date="2023-05-21T22:31:00Z">
              <w:tcPr>
                <w:tcW w:w="0" w:type="auto"/>
              </w:tcPr>
            </w:tcPrChange>
          </w:tcPr>
          <w:p w14:paraId="373A28A2" w14:textId="77777777" w:rsidR="00E56D08" w:rsidRPr="007F300E" w:rsidRDefault="00E56D08" w:rsidP="00E56D08">
            <w:pPr>
              <w:rPr>
                <w:ins w:id="5498" w:author="Ilham Nur Pratama" w:date="2023-05-17T18:45:00Z"/>
                <w:b/>
                <w:bCs/>
                <w:i/>
                <w:iCs/>
                <w:rPrChange w:id="5499" w:author="Ilham Nur Pratama" w:date="2023-05-17T19:03:00Z">
                  <w:rPr>
                    <w:ins w:id="5500" w:author="Ilham Nur Pratama" w:date="2023-05-17T18:45:00Z"/>
                    <w:b/>
                    <w:bCs/>
                  </w:rPr>
                </w:rPrChange>
              </w:rPr>
            </w:pPr>
            <w:ins w:id="5501" w:author="Ilham Nur Pratama" w:date="2023-05-17T18:45:00Z">
              <w:r w:rsidRPr="007F300E">
                <w:rPr>
                  <w:b/>
                  <w:bCs/>
                  <w:i/>
                  <w:iCs/>
                  <w:rPrChange w:id="5502" w:author="Ilham Nur Pratama" w:date="2023-05-17T19:03:00Z">
                    <w:rPr>
                      <w:b/>
                      <w:bCs/>
                    </w:rPr>
                  </w:rPrChange>
                </w:rPr>
                <w:t>Waste Time:</w:t>
              </w:r>
            </w:ins>
          </w:p>
          <w:p w14:paraId="769BD32F" w14:textId="77777777" w:rsidR="00E56D08" w:rsidRDefault="00E56D08" w:rsidP="00E56D08">
            <w:pPr>
              <w:pStyle w:val="ListParagraph"/>
              <w:numPr>
                <w:ilvl w:val="0"/>
                <w:numId w:val="82"/>
              </w:numPr>
              <w:rPr>
                <w:ins w:id="5503" w:author="Ilham Nur Pratama" w:date="2023-05-17T18:47:00Z"/>
              </w:rPr>
            </w:pPr>
            <w:ins w:id="5504" w:author="Ilham Nur Pratama" w:date="2023-05-17T18:46:00Z">
              <w:r>
                <w:t xml:space="preserve">Data dengan parameter yang sama akan diambil dari </w:t>
              </w:r>
              <w:r>
                <w:rPr>
                  <w:i/>
                  <w:iCs/>
                </w:rPr>
                <w:t xml:space="preserve">database </w:t>
              </w:r>
              <w:r>
                <w:t xml:space="preserve">SIMP, sehingga </w:t>
              </w:r>
            </w:ins>
            <w:ins w:id="5505" w:author="Ilham Nur Pratama" w:date="2023-05-17T18:47:00Z">
              <w:r>
                <w:t>tidak ada data berulang.</w:t>
              </w:r>
            </w:ins>
          </w:p>
          <w:p w14:paraId="4239FBB4" w14:textId="77777777" w:rsidR="00E56D08" w:rsidRDefault="00E56D08" w:rsidP="00E56D08">
            <w:pPr>
              <w:pStyle w:val="ListParagraph"/>
              <w:numPr>
                <w:ilvl w:val="0"/>
                <w:numId w:val="82"/>
              </w:numPr>
              <w:rPr>
                <w:ins w:id="5506" w:author="Ilham Nur Pratama" w:date="2023-05-17T18:47:00Z"/>
              </w:rPr>
            </w:pPr>
            <w:ins w:id="5507" w:author="Ilham Nur Pratama" w:date="2023-05-17T18:47:00Z">
              <w:r>
                <w:t xml:space="preserve">Validasi tidak perlu dilakukan Kembali ke </w:t>
              </w:r>
              <w:r>
                <w:rPr>
                  <w:i/>
                  <w:iCs/>
                </w:rPr>
                <w:t xml:space="preserve">functional manager </w:t>
              </w:r>
              <w:r>
                <w:t>masing-masing dikarenakan data sudah tersedia pada SIMP sesuai dengan kondisi lapangan.</w:t>
              </w:r>
            </w:ins>
          </w:p>
          <w:p w14:paraId="0F030536" w14:textId="687AECF0" w:rsidR="00E56D08" w:rsidRPr="007F300E" w:rsidRDefault="00E56D08" w:rsidP="00E56D08">
            <w:pPr>
              <w:rPr>
                <w:ins w:id="5508" w:author="Ilham Nur Pratama" w:date="2023-05-17T18:47:00Z"/>
                <w:b/>
                <w:bCs/>
                <w:i/>
                <w:iCs/>
                <w:rPrChange w:id="5509" w:author="Ilham Nur Pratama" w:date="2023-05-17T19:03:00Z">
                  <w:rPr>
                    <w:ins w:id="5510" w:author="Ilham Nur Pratama" w:date="2023-05-17T18:47:00Z"/>
                    <w:b/>
                    <w:bCs/>
                  </w:rPr>
                </w:rPrChange>
              </w:rPr>
            </w:pPr>
            <w:ins w:id="5511" w:author="Ilham Nur Pratama" w:date="2023-05-17T18:47:00Z">
              <w:r w:rsidRPr="007F300E">
                <w:rPr>
                  <w:b/>
                  <w:bCs/>
                  <w:i/>
                  <w:iCs/>
                  <w:rPrChange w:id="5512" w:author="Ilham Nur Pratama" w:date="2023-05-17T19:03:00Z">
                    <w:rPr>
                      <w:b/>
                      <w:bCs/>
                    </w:rPr>
                  </w:rPrChange>
                </w:rPr>
                <w:t>Waste Material:</w:t>
              </w:r>
            </w:ins>
          </w:p>
          <w:p w14:paraId="5B0861F0" w14:textId="7EC1A2D9" w:rsidR="00E56D08" w:rsidRPr="002B3B2E" w:rsidRDefault="00E56D08">
            <w:pPr>
              <w:pStyle w:val="ListParagraph"/>
              <w:numPr>
                <w:ilvl w:val="0"/>
                <w:numId w:val="83"/>
              </w:numPr>
              <w:rPr>
                <w:ins w:id="5513" w:author="Ilham Nur Pratama" w:date="2023-05-17T09:59:00Z"/>
              </w:rPr>
              <w:pPrChange w:id="5514" w:author="Ilham Nur Pratama" w:date="2023-05-17T18:51:00Z">
                <w:pPr/>
              </w:pPrChange>
            </w:pPr>
            <w:ins w:id="5515" w:author="Ilham Nur Pratama" w:date="2023-05-17T18:51:00Z">
              <w:r>
                <w:t xml:space="preserve">Data jumlah pekerjaan dan </w:t>
              </w:r>
            </w:ins>
            <w:ins w:id="5516" w:author="Ilham Nur Pratama" w:date="2023-05-17T18:52:00Z">
              <w:r>
                <w:t xml:space="preserve">kemampuan digunakan pada sistem identifikasi </w:t>
              </w:r>
              <w:r w:rsidRPr="006F0E8F">
                <w:rPr>
                  <w:i/>
                  <w:iCs/>
                  <w:rPrChange w:id="5517" w:author="Ilham Nur Pratama" w:date="2023-05-17T18:52:00Z">
                    <w:rPr/>
                  </w:rPrChange>
                </w:rPr>
                <w:t>random</w:t>
              </w:r>
              <w:r>
                <w:t xml:space="preserve"> </w:t>
              </w:r>
              <w:r>
                <w:rPr>
                  <w:i/>
                  <w:iCs/>
                </w:rPr>
                <w:t xml:space="preserve">forest </w:t>
              </w:r>
              <w:r>
                <w:t>sehingga tidak menjadi data sampah.</w:t>
              </w:r>
            </w:ins>
          </w:p>
        </w:tc>
      </w:tr>
    </w:tbl>
    <w:p w14:paraId="5A627554" w14:textId="5472512E" w:rsidR="00EE5E34" w:rsidRDefault="00EE5E34">
      <w:pPr>
        <w:rPr>
          <w:ins w:id="5518" w:author="Ilham Nur Pratama" w:date="2023-05-21T22:31:00Z"/>
        </w:rPr>
      </w:pPr>
    </w:p>
    <w:p w14:paraId="40A132F8" w14:textId="77777777" w:rsidR="00EE5E34" w:rsidRDefault="00EE5E34">
      <w:pPr>
        <w:spacing w:line="259" w:lineRule="auto"/>
        <w:jc w:val="left"/>
        <w:rPr>
          <w:ins w:id="5519" w:author="Ilham Nur Pratama" w:date="2023-05-21T22:31:00Z"/>
        </w:rPr>
      </w:pPr>
      <w:ins w:id="5520" w:author="Ilham Nur Pratama" w:date="2023-05-21T22:31:00Z">
        <w:r>
          <w:br w:type="page"/>
        </w:r>
      </w:ins>
    </w:p>
    <w:p w14:paraId="45036298" w14:textId="48F8EBA3" w:rsidR="00BA775E" w:rsidRDefault="00BA775E">
      <w:pPr>
        <w:pStyle w:val="Caption"/>
        <w:rPr>
          <w:ins w:id="5521" w:author="Ilham Nur Pratama" w:date="2023-05-21T22:34:00Z"/>
        </w:rPr>
        <w:pPrChange w:id="5522" w:author="Ilham Nur Pratama" w:date="2023-05-21T22:34:00Z">
          <w:pPr/>
        </w:pPrChange>
      </w:pPr>
      <w:bookmarkStart w:id="5523" w:name="_Ref135600910"/>
      <w:bookmarkStart w:id="5524" w:name="_Toc135601593"/>
      <w:ins w:id="5525" w:author="Ilham Nur Pratama" w:date="2023-05-21T22:34:00Z">
        <w:r>
          <w:lastRenderedPageBreak/>
          <w:t xml:space="preserve">Tabel </w:t>
        </w:r>
      </w:ins>
      <w:ins w:id="5526" w:author="Ilham Nur Pratama" w:date="2023-05-21T22:40:00Z">
        <w:r w:rsidR="00985B1D">
          <w:fldChar w:fldCharType="begin"/>
        </w:r>
        <w:r w:rsidR="00985B1D">
          <w:instrText xml:space="preserve"> STYLEREF 1 \s </w:instrText>
        </w:r>
      </w:ins>
      <w:r w:rsidR="00985B1D">
        <w:fldChar w:fldCharType="separate"/>
      </w:r>
      <w:r w:rsidR="000D26C4">
        <w:rPr>
          <w:noProof/>
        </w:rPr>
        <w:t>4</w:t>
      </w:r>
      <w:ins w:id="5527"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5528" w:author="Ilham Nur Pratama" w:date="2023-05-24T22:54:00Z">
        <w:r w:rsidR="000D26C4">
          <w:rPr>
            <w:noProof/>
          </w:rPr>
          <w:t>5</w:t>
        </w:r>
      </w:ins>
      <w:ins w:id="5529" w:author="Ilham Nur Pratama" w:date="2023-05-21T22:40:00Z">
        <w:r w:rsidR="00985B1D">
          <w:fldChar w:fldCharType="end"/>
        </w:r>
      </w:ins>
      <w:bookmarkEnd w:id="5523"/>
      <w:ins w:id="5530" w:author="Ilham Nur Pratama" w:date="2023-05-21T22:34:00Z">
        <w:r>
          <w:t xml:space="preserve"> </w:t>
        </w:r>
        <w:r w:rsidRPr="00243357">
          <w:t>Perbandingan PIECES Sebelum dan Sesudah (sambungan)</w:t>
        </w:r>
        <w:bookmarkEnd w:id="5524"/>
      </w:ins>
    </w:p>
    <w:tbl>
      <w:tblPr>
        <w:tblStyle w:val="TableGrid"/>
        <w:tblW w:w="9539" w:type="dxa"/>
        <w:jc w:val="center"/>
        <w:tblLook w:val="04A0" w:firstRow="1" w:lastRow="0" w:firstColumn="1" w:lastColumn="0" w:noHBand="0" w:noVBand="1"/>
      </w:tblPr>
      <w:tblGrid>
        <w:gridCol w:w="1555"/>
        <w:gridCol w:w="4015"/>
        <w:gridCol w:w="3969"/>
        <w:tblGridChange w:id="5531">
          <w:tblGrid>
            <w:gridCol w:w="1555"/>
            <w:gridCol w:w="1140"/>
            <w:gridCol w:w="2875"/>
            <w:gridCol w:w="2924"/>
            <w:gridCol w:w="1045"/>
          </w:tblGrid>
        </w:tblGridChange>
      </w:tblGrid>
      <w:tr w:rsidR="00E56D08" w14:paraId="170ADBA0" w14:textId="77777777" w:rsidTr="00EE5E34">
        <w:trPr>
          <w:jc w:val="center"/>
          <w:ins w:id="5532" w:author="Ilham Nur Pratama" w:date="2023-05-21T22:32:00Z"/>
        </w:trPr>
        <w:tc>
          <w:tcPr>
            <w:tcW w:w="1555" w:type="dxa"/>
          </w:tcPr>
          <w:p w14:paraId="2843F49D" w14:textId="24576AD8" w:rsidR="00E56D08" w:rsidRPr="00B93356" w:rsidRDefault="00E56D08" w:rsidP="00E56D08">
            <w:pPr>
              <w:rPr>
                <w:ins w:id="5533" w:author="Ilham Nur Pratama" w:date="2023-05-21T22:32:00Z"/>
                <w:i/>
                <w:iCs/>
              </w:rPr>
            </w:pPr>
            <w:ins w:id="5534" w:author="finnet" w:date="2023-05-21T22:32:00Z">
              <w:r w:rsidRPr="00643D46">
                <w:rPr>
                  <w:b/>
                  <w:bCs/>
                </w:rPr>
                <w:t>Parameter</w:t>
              </w:r>
            </w:ins>
          </w:p>
        </w:tc>
        <w:tc>
          <w:tcPr>
            <w:tcW w:w="4015" w:type="dxa"/>
          </w:tcPr>
          <w:p w14:paraId="520BE361" w14:textId="48AAABB2" w:rsidR="00E56D08" w:rsidRDefault="00E56D08">
            <w:pPr>
              <w:rPr>
                <w:ins w:id="5535" w:author="Ilham Nur Pratama" w:date="2023-05-21T22:32:00Z"/>
              </w:rPr>
              <w:pPrChange w:id="5536" w:author="Ilham Nur Pratama" w:date="2023-05-21T22:32:00Z">
                <w:pPr>
                  <w:pStyle w:val="ListParagraph"/>
                  <w:numPr>
                    <w:numId w:val="75"/>
                  </w:numPr>
                  <w:ind w:hanging="360"/>
                </w:pPr>
              </w:pPrChange>
            </w:pPr>
            <w:ins w:id="5537" w:author="finnet" w:date="2023-05-21T22:32:00Z">
              <w:r w:rsidRPr="00E56D08">
                <w:rPr>
                  <w:b/>
                  <w:bCs/>
                  <w:rPrChange w:id="5538" w:author="Ilham Nur Pratama" w:date="2023-05-21T22:32:00Z">
                    <w:rPr/>
                  </w:rPrChange>
                </w:rPr>
                <w:t>Sebelum</w:t>
              </w:r>
            </w:ins>
          </w:p>
        </w:tc>
        <w:tc>
          <w:tcPr>
            <w:tcW w:w="3969" w:type="dxa"/>
          </w:tcPr>
          <w:p w14:paraId="2D1EF0DB" w14:textId="5689B397" w:rsidR="00E56D08" w:rsidRDefault="00E56D08">
            <w:pPr>
              <w:rPr>
                <w:ins w:id="5539" w:author="Ilham Nur Pratama" w:date="2023-05-21T22:32:00Z"/>
              </w:rPr>
              <w:pPrChange w:id="5540" w:author="Ilham Nur Pratama" w:date="2023-05-21T22:32:00Z">
                <w:pPr>
                  <w:pStyle w:val="ListParagraph"/>
                  <w:numPr>
                    <w:numId w:val="84"/>
                  </w:numPr>
                  <w:ind w:hanging="360"/>
                </w:pPr>
              </w:pPrChange>
            </w:pPr>
            <w:ins w:id="5541" w:author="finnet" w:date="2023-05-21T22:32:00Z">
              <w:r w:rsidRPr="00E56D08">
                <w:rPr>
                  <w:b/>
                  <w:bCs/>
                  <w:rPrChange w:id="5542" w:author="Ilham Nur Pratama" w:date="2023-05-21T22:32:00Z">
                    <w:rPr/>
                  </w:rPrChange>
                </w:rPr>
                <w:t>Sesudah</w:t>
              </w:r>
            </w:ins>
          </w:p>
        </w:tc>
      </w:tr>
      <w:tr w:rsidR="00E56D08" w14:paraId="6C57FD34" w14:textId="77777777" w:rsidTr="00EE5E34">
        <w:tblPrEx>
          <w:tblW w:w="9539" w:type="dxa"/>
          <w:jc w:val="center"/>
          <w:tblPrExChange w:id="5543" w:author="Ilham Nur Pratama" w:date="2023-05-21T22:31:00Z">
            <w:tblPrEx>
              <w:tblW w:w="0" w:type="auto"/>
              <w:jc w:val="center"/>
            </w:tblPrEx>
          </w:tblPrExChange>
        </w:tblPrEx>
        <w:trPr>
          <w:jc w:val="center"/>
          <w:ins w:id="5544" w:author="Ilham Nur Pratama" w:date="2023-05-17T09:59:00Z"/>
          <w:trPrChange w:id="5545" w:author="Ilham Nur Pratama" w:date="2023-05-21T22:31:00Z">
            <w:trPr>
              <w:gridAfter w:val="0"/>
              <w:jc w:val="center"/>
            </w:trPr>
          </w:trPrChange>
        </w:trPr>
        <w:tc>
          <w:tcPr>
            <w:tcW w:w="1555" w:type="dxa"/>
            <w:tcPrChange w:id="5546" w:author="Ilham Nur Pratama" w:date="2023-05-21T22:31:00Z">
              <w:tcPr>
                <w:tcW w:w="0" w:type="auto"/>
                <w:gridSpan w:val="2"/>
              </w:tcPr>
            </w:tcPrChange>
          </w:tcPr>
          <w:p w14:paraId="424BDC5D" w14:textId="552C8804" w:rsidR="00E56D08" w:rsidRDefault="00E56D08" w:rsidP="00E56D08">
            <w:pPr>
              <w:rPr>
                <w:ins w:id="5547" w:author="Ilham Nur Pratama" w:date="2023-05-17T09:59:00Z"/>
              </w:rPr>
            </w:pPr>
            <w:ins w:id="5548" w:author="finnet" w:date="2023-05-17T10:04:00Z">
              <w:r w:rsidRPr="00B93356">
                <w:rPr>
                  <w:i/>
                  <w:iCs/>
                </w:rPr>
                <w:t>Service</w:t>
              </w:r>
            </w:ins>
          </w:p>
        </w:tc>
        <w:tc>
          <w:tcPr>
            <w:tcW w:w="4015" w:type="dxa"/>
            <w:tcPrChange w:id="5549" w:author="Ilham Nur Pratama" w:date="2023-05-21T22:31:00Z">
              <w:tcPr>
                <w:tcW w:w="0" w:type="auto"/>
              </w:tcPr>
            </w:tcPrChange>
          </w:tcPr>
          <w:p w14:paraId="4679A951" w14:textId="77777777" w:rsidR="00E56D08" w:rsidRDefault="00E56D08">
            <w:pPr>
              <w:pStyle w:val="ListParagraph"/>
              <w:numPr>
                <w:ilvl w:val="0"/>
                <w:numId w:val="75"/>
              </w:numPr>
              <w:rPr>
                <w:ins w:id="5550" w:author="finnet" w:date="2023-05-17T10:05:00Z"/>
              </w:rPr>
              <w:pPrChange w:id="5551" w:author="Ilham Nur Pratama" w:date="2023-05-17T10:06:00Z">
                <w:pPr>
                  <w:pStyle w:val="ListParagraph"/>
                  <w:numPr>
                    <w:numId w:val="65"/>
                  </w:numPr>
                  <w:ind w:hanging="360"/>
                </w:pPr>
              </w:pPrChange>
            </w:pPr>
            <w:ins w:id="5552" w:author="finnet" w:date="2023-05-17T10:05:00Z">
              <w:r>
                <w:t>SIMP belum menampilkan suatu pekerjaan cocok dikerjakan oleh tipe pekerja seperti apa.</w:t>
              </w:r>
            </w:ins>
          </w:p>
          <w:p w14:paraId="44616F74" w14:textId="77777777" w:rsidR="00E56D08" w:rsidRDefault="00E56D08">
            <w:pPr>
              <w:pStyle w:val="ListParagraph"/>
              <w:numPr>
                <w:ilvl w:val="0"/>
                <w:numId w:val="75"/>
              </w:numPr>
              <w:rPr>
                <w:ins w:id="5553" w:author="finnet" w:date="2023-05-17T10:05:00Z"/>
              </w:rPr>
              <w:pPrChange w:id="5554" w:author="Ilham Nur Pratama" w:date="2023-05-17T10:06:00Z">
                <w:pPr>
                  <w:pStyle w:val="ListParagraph"/>
                  <w:numPr>
                    <w:numId w:val="65"/>
                  </w:numPr>
                  <w:ind w:hanging="360"/>
                </w:pPr>
              </w:pPrChange>
            </w:pPr>
            <w:ins w:id="5555" w:author="finnet" w:date="2023-05-17T10:05:00Z">
              <w:r>
                <w:t>SIMP yang ada saat ini masih memiliki banyak parameter yaitu:</w:t>
              </w:r>
            </w:ins>
          </w:p>
          <w:p w14:paraId="68FD859D" w14:textId="77777777" w:rsidR="00E56D08" w:rsidRDefault="00E56D08">
            <w:pPr>
              <w:pStyle w:val="ListParagraph"/>
              <w:numPr>
                <w:ilvl w:val="1"/>
                <w:numId w:val="75"/>
              </w:numPr>
              <w:rPr>
                <w:ins w:id="5556" w:author="finnet" w:date="2023-05-17T10:05:00Z"/>
              </w:rPr>
              <w:pPrChange w:id="5557" w:author="Ilham Nur Pratama" w:date="2023-05-17T10:06:00Z">
                <w:pPr>
                  <w:pStyle w:val="ListParagraph"/>
                  <w:numPr>
                    <w:ilvl w:val="1"/>
                    <w:numId w:val="65"/>
                  </w:numPr>
                  <w:ind w:left="1440" w:hanging="360"/>
                </w:pPr>
              </w:pPrChange>
            </w:pPr>
            <w:ins w:id="5558" w:author="finnet" w:date="2023-05-17T10:05:00Z">
              <w:r>
                <w:t>Bobot</w:t>
              </w:r>
            </w:ins>
          </w:p>
          <w:p w14:paraId="60FBB505" w14:textId="77777777" w:rsidR="00E56D08" w:rsidRPr="00B93356" w:rsidRDefault="00E56D08">
            <w:pPr>
              <w:pStyle w:val="ListParagraph"/>
              <w:numPr>
                <w:ilvl w:val="1"/>
                <w:numId w:val="75"/>
              </w:numPr>
              <w:rPr>
                <w:ins w:id="5559" w:author="finnet" w:date="2023-05-17T10:05:00Z"/>
                <w:i/>
                <w:iCs/>
              </w:rPr>
              <w:pPrChange w:id="5560" w:author="Ilham Nur Pratama" w:date="2023-05-17T10:06:00Z">
                <w:pPr>
                  <w:pStyle w:val="ListParagraph"/>
                  <w:numPr>
                    <w:ilvl w:val="1"/>
                    <w:numId w:val="65"/>
                  </w:numPr>
                  <w:ind w:left="1440" w:hanging="360"/>
                </w:pPr>
              </w:pPrChange>
            </w:pPr>
            <w:ins w:id="5561" w:author="finnet" w:date="2023-05-17T10:05:00Z">
              <w:r w:rsidRPr="00B93356">
                <w:rPr>
                  <w:i/>
                  <w:iCs/>
                </w:rPr>
                <w:t>Assignee</w:t>
              </w:r>
            </w:ins>
          </w:p>
          <w:p w14:paraId="335C6A9E" w14:textId="77777777" w:rsidR="00E56D08" w:rsidRPr="00B93356" w:rsidRDefault="00E56D08">
            <w:pPr>
              <w:pStyle w:val="ListParagraph"/>
              <w:numPr>
                <w:ilvl w:val="1"/>
                <w:numId w:val="75"/>
              </w:numPr>
              <w:rPr>
                <w:ins w:id="5562" w:author="finnet" w:date="2023-05-17T10:05:00Z"/>
                <w:i/>
                <w:iCs/>
              </w:rPr>
              <w:pPrChange w:id="5563" w:author="Ilham Nur Pratama" w:date="2023-05-17T10:06:00Z">
                <w:pPr>
                  <w:pStyle w:val="ListParagraph"/>
                  <w:numPr>
                    <w:ilvl w:val="1"/>
                    <w:numId w:val="65"/>
                  </w:numPr>
                  <w:ind w:left="1440" w:hanging="360"/>
                </w:pPr>
              </w:pPrChange>
            </w:pPr>
            <w:ins w:id="5564" w:author="finnet" w:date="2023-05-17T10:05:00Z">
              <w:r w:rsidRPr="00B93356">
                <w:rPr>
                  <w:i/>
                  <w:iCs/>
                </w:rPr>
                <w:t>Accountable</w:t>
              </w:r>
            </w:ins>
          </w:p>
          <w:p w14:paraId="7B72F527" w14:textId="77777777" w:rsidR="00E56D08" w:rsidRDefault="00E56D08">
            <w:pPr>
              <w:pStyle w:val="ListParagraph"/>
              <w:numPr>
                <w:ilvl w:val="1"/>
                <w:numId w:val="75"/>
              </w:numPr>
              <w:rPr>
                <w:ins w:id="5565" w:author="finnet" w:date="2023-05-17T10:05:00Z"/>
              </w:rPr>
              <w:pPrChange w:id="5566" w:author="Ilham Nur Pratama" w:date="2023-05-17T10:06:00Z">
                <w:pPr>
                  <w:pStyle w:val="ListParagraph"/>
                  <w:numPr>
                    <w:ilvl w:val="1"/>
                    <w:numId w:val="65"/>
                  </w:numPr>
                  <w:ind w:left="1440" w:hanging="360"/>
                </w:pPr>
              </w:pPrChange>
            </w:pPr>
            <w:ins w:id="5567" w:author="finnet" w:date="2023-05-17T10:05:00Z">
              <w:r>
                <w:t>Tanggal rencana</w:t>
              </w:r>
            </w:ins>
          </w:p>
          <w:p w14:paraId="0433DD7F" w14:textId="77777777" w:rsidR="00E56D08" w:rsidRDefault="00E56D08">
            <w:pPr>
              <w:pStyle w:val="ListParagraph"/>
              <w:numPr>
                <w:ilvl w:val="1"/>
                <w:numId w:val="75"/>
              </w:numPr>
              <w:rPr>
                <w:ins w:id="5568" w:author="finnet" w:date="2023-05-17T10:05:00Z"/>
              </w:rPr>
              <w:pPrChange w:id="5569" w:author="Ilham Nur Pratama" w:date="2023-05-17T10:06:00Z">
                <w:pPr>
                  <w:pStyle w:val="ListParagraph"/>
                  <w:numPr>
                    <w:ilvl w:val="1"/>
                    <w:numId w:val="65"/>
                  </w:numPr>
                  <w:ind w:left="1440" w:hanging="360"/>
                </w:pPr>
              </w:pPrChange>
            </w:pPr>
            <w:ins w:id="5570" w:author="finnet" w:date="2023-05-17T10:05:00Z">
              <w:r>
                <w:t>Tanggal realisasi</w:t>
              </w:r>
            </w:ins>
          </w:p>
          <w:p w14:paraId="7351AC55" w14:textId="54C4FC38" w:rsidR="00E56D08" w:rsidRDefault="00E56D08">
            <w:pPr>
              <w:ind w:left="720"/>
              <w:rPr>
                <w:ins w:id="5571" w:author="Ilham Nur Pratama" w:date="2023-05-17T09:59:00Z"/>
              </w:rPr>
              <w:pPrChange w:id="5572" w:author="Ilham Nur Pratama" w:date="2023-05-17T18:46:00Z">
                <w:pPr/>
              </w:pPrChange>
            </w:pPr>
            <w:ins w:id="5573" w:author="finnet" w:date="2023-05-17T10:05:00Z">
              <w:r>
                <w:t>Yang tidak berhubungan dengan alokasi pekerjaan dan sumber daya.</w:t>
              </w:r>
            </w:ins>
          </w:p>
        </w:tc>
        <w:tc>
          <w:tcPr>
            <w:tcW w:w="3969" w:type="dxa"/>
            <w:tcPrChange w:id="5574" w:author="Ilham Nur Pratama" w:date="2023-05-21T22:31:00Z">
              <w:tcPr>
                <w:tcW w:w="0" w:type="auto"/>
              </w:tcPr>
            </w:tcPrChange>
          </w:tcPr>
          <w:p w14:paraId="22F02954" w14:textId="77777777" w:rsidR="00E56D08" w:rsidRDefault="00E56D08" w:rsidP="00E56D08">
            <w:pPr>
              <w:pStyle w:val="ListParagraph"/>
              <w:numPr>
                <w:ilvl w:val="0"/>
                <w:numId w:val="84"/>
              </w:numPr>
              <w:rPr>
                <w:ins w:id="5575" w:author="Ilham Nur Pratama" w:date="2023-05-17T18:57:00Z"/>
              </w:rPr>
            </w:pPr>
            <w:ins w:id="5576" w:author="Ilham Nur Pratama" w:date="2023-05-17T18:52:00Z">
              <w:r>
                <w:t xml:space="preserve">SOAPSD yang diintegrasikan dengan SIMP, </w:t>
              </w:r>
            </w:ins>
            <w:ins w:id="5577" w:author="Ilham Nur Pratama" w:date="2023-05-17T18:57:00Z">
              <w:r>
                <w:t>dapat menampilkan sumber daya yang cocok bagi suatu pekerjaan.</w:t>
              </w:r>
            </w:ins>
          </w:p>
          <w:p w14:paraId="378FED1D" w14:textId="77777777" w:rsidR="00E56D08" w:rsidRDefault="00E56D08" w:rsidP="00E56D08">
            <w:pPr>
              <w:pStyle w:val="ListParagraph"/>
              <w:numPr>
                <w:ilvl w:val="0"/>
                <w:numId w:val="84"/>
              </w:numPr>
              <w:rPr>
                <w:ins w:id="5578" w:author="Ilham Nur Pratama" w:date="2023-05-17T18:57:00Z"/>
              </w:rPr>
            </w:pPr>
            <w:ins w:id="5579" w:author="Ilham Nur Pratama" w:date="2023-05-17T18:57:00Z">
              <w:r>
                <w:t>Parameter yang digunakan pada SOAPSD untuk mengidentifikasi pekerjaan adalah:</w:t>
              </w:r>
            </w:ins>
          </w:p>
          <w:p w14:paraId="44514D32" w14:textId="77777777" w:rsidR="00E56D08" w:rsidRDefault="00E56D08" w:rsidP="00E56D08">
            <w:pPr>
              <w:pStyle w:val="ListParagraph"/>
              <w:numPr>
                <w:ilvl w:val="1"/>
                <w:numId w:val="84"/>
              </w:numPr>
              <w:rPr>
                <w:ins w:id="5580" w:author="Ilham Nur Pratama" w:date="2023-05-17T18:57:00Z"/>
              </w:rPr>
            </w:pPr>
            <w:ins w:id="5581" w:author="Ilham Nur Pratama" w:date="2023-05-17T18:57:00Z">
              <w:r>
                <w:t>Nama pekerjaan</w:t>
              </w:r>
            </w:ins>
          </w:p>
          <w:p w14:paraId="5F5BFC81" w14:textId="77777777" w:rsidR="00E56D08" w:rsidRDefault="00E56D08" w:rsidP="00E56D08">
            <w:pPr>
              <w:pStyle w:val="ListParagraph"/>
              <w:numPr>
                <w:ilvl w:val="1"/>
                <w:numId w:val="84"/>
              </w:numPr>
              <w:rPr>
                <w:ins w:id="5582" w:author="Ilham Nur Pratama" w:date="2023-05-17T18:57:00Z"/>
              </w:rPr>
            </w:pPr>
            <w:ins w:id="5583" w:author="Ilham Nur Pratama" w:date="2023-05-17T18:57:00Z">
              <w:r>
                <w:t>Tingkat kesulitan pekerjaan</w:t>
              </w:r>
            </w:ins>
          </w:p>
          <w:p w14:paraId="5DA9527F" w14:textId="77777777" w:rsidR="00E56D08" w:rsidRDefault="00E56D08" w:rsidP="00E56D08">
            <w:pPr>
              <w:pStyle w:val="ListParagraph"/>
              <w:numPr>
                <w:ilvl w:val="1"/>
                <w:numId w:val="84"/>
              </w:numPr>
              <w:rPr>
                <w:ins w:id="5584" w:author="Ilham Nur Pratama" w:date="2023-05-17T18:57:00Z"/>
              </w:rPr>
            </w:pPr>
            <w:ins w:id="5585" w:author="Ilham Nur Pratama" w:date="2023-05-17T18:57:00Z">
              <w:r>
                <w:t>Jumlah pekerjaan</w:t>
              </w:r>
            </w:ins>
          </w:p>
          <w:p w14:paraId="1F4D1CD6" w14:textId="4C7149C5" w:rsidR="00E56D08" w:rsidRDefault="00E56D08">
            <w:pPr>
              <w:pStyle w:val="ListParagraph"/>
              <w:rPr>
                <w:ins w:id="5586" w:author="Ilham Nur Pratama" w:date="2023-05-17T09:59:00Z"/>
              </w:rPr>
              <w:pPrChange w:id="5587" w:author="Ilham Nur Pratama" w:date="2023-05-17T18:58:00Z">
                <w:pPr/>
              </w:pPrChange>
            </w:pPr>
            <w:ins w:id="5588" w:author="Ilham Nur Pratama" w:date="2023-05-17T18:58:00Z">
              <w:r>
                <w:t>yang akan diolah dan menampilkan data sumber daya yang sesuai.</w:t>
              </w:r>
            </w:ins>
          </w:p>
        </w:tc>
      </w:tr>
    </w:tbl>
    <w:p w14:paraId="51D9D47D" w14:textId="77777777" w:rsidR="00334D24" w:rsidRPr="00A46BF2" w:rsidRDefault="00334D24">
      <w:pPr>
        <w:rPr>
          <w:ins w:id="5589" w:author="Ilham Nur Pratama" w:date="2023-05-17T06:42:00Z"/>
        </w:rPr>
        <w:pPrChange w:id="5590" w:author="Ilham Nur Pratama" w:date="2023-05-17T06:43:00Z">
          <w:pPr>
            <w:pStyle w:val="Heading2"/>
          </w:pPr>
        </w:pPrChange>
      </w:pPr>
    </w:p>
    <w:p w14:paraId="1C239D0E" w14:textId="3C2E5D1B" w:rsidR="00FB6967" w:rsidRDefault="00475632">
      <w:pPr>
        <w:pStyle w:val="Heading2"/>
      </w:pPr>
      <w:bookmarkStart w:id="5591" w:name="_Toc135601459"/>
      <w:r>
        <w:t>Analisis Pembangunan Sistem</w:t>
      </w:r>
      <w:bookmarkEnd w:id="5591"/>
    </w:p>
    <w:p w14:paraId="53047D6B" w14:textId="2C731C31" w:rsidR="00475632" w:rsidRDefault="00E23961" w:rsidP="00475632">
      <w:r>
        <w:t>Sistem yang telah dibangun pada Sub-bab</w:t>
      </w:r>
      <w:r w:rsidR="00706073">
        <w:t xml:space="preserve"> </w:t>
      </w:r>
      <w:r w:rsidR="00706073">
        <w:fldChar w:fldCharType="begin"/>
      </w:r>
      <w:r w:rsidR="00706073">
        <w:instrText xml:space="preserve"> REF _Ref130639888 \r \h </w:instrText>
      </w:r>
      <w:r w:rsidR="00706073">
        <w:fldChar w:fldCharType="separate"/>
      </w:r>
      <w:r w:rsidR="000D26C4">
        <w:t>3.12</w:t>
      </w:r>
      <w:r w:rsidR="00706073">
        <w:fldChar w:fldCharType="end"/>
      </w:r>
      <w:r w:rsidR="00706073">
        <w:t xml:space="preserve"> telah mendapatkan hasil ketepatan alokasi pekerjaan dengan keputusan pakar dengan besar rerata pada 4 skenario adalah 62</w:t>
      </w:r>
      <w:r w:rsidR="0090696B">
        <w:t>,</w:t>
      </w:r>
      <w:r w:rsidR="00706073">
        <w:t xml:space="preserve">5% dan </w:t>
      </w:r>
      <w:r w:rsidR="0090696B">
        <w:t xml:space="preserve">waktu proses rerata sebesar 0,0073 sekon. Hal ini setelah divalidasi Kembali kepada pakar jawaban sistem yang tidak tepat dengan prediksi pakar adalah, para pakar tidak mempertimbangkan aspek melakukan pengadaan dari luar ketika pekerjaan tidak dapat dikerjakan oleh internal, yang mengakibatkan keputusan untuk melakukan </w:t>
      </w:r>
      <w:r w:rsidR="0090696B" w:rsidRPr="003E6F93">
        <w:rPr>
          <w:i/>
          <w:iCs/>
        </w:rPr>
        <w:t>outsource</w:t>
      </w:r>
      <w:r w:rsidR="0090696B">
        <w:rPr>
          <w:i/>
          <w:iCs/>
        </w:rPr>
        <w:t xml:space="preserve"> </w:t>
      </w:r>
      <w:r w:rsidR="0090696B">
        <w:t xml:space="preserve">keluar tidak diambil lagi oleh pakar. </w:t>
      </w:r>
      <w:r w:rsidR="00D928A4">
        <w:t>Adapun hal yang mengakibatkan ketidak tepatan identifikasi alokasi pekerjaan meski data tersedia pada sistem basis data adalah, aturan yang ditetapkan pada sistem NLP, yang</w:t>
      </w:r>
      <w:r w:rsidR="00FF3E5C">
        <w:t xml:space="preserve"> belum optimal. Proses optimasi selanjutnya dilakukan untuk mencapai ketepatan alokasi pekerjaan yang lebih baik dengan waktu proses yang cepat.</w:t>
      </w:r>
    </w:p>
    <w:p w14:paraId="2C2A4F7D" w14:textId="32A69E1A" w:rsidR="00FF3E5C" w:rsidRDefault="00876D12">
      <w:r>
        <w:lastRenderedPageBreak/>
        <w:t xml:space="preserve">Pada tahapan optimasi sistem di Sub-bab </w:t>
      </w:r>
      <w:r w:rsidR="00E3618D">
        <w:fldChar w:fldCharType="begin"/>
      </w:r>
      <w:r w:rsidR="00E3618D">
        <w:instrText xml:space="preserve"> REF _Ref130673253 \r \h </w:instrText>
      </w:r>
      <w:r w:rsidR="00E3618D">
        <w:fldChar w:fldCharType="separate"/>
      </w:r>
      <w:r w:rsidR="000D26C4">
        <w:t>3.13.2</w:t>
      </w:r>
      <w:r w:rsidR="00E3618D">
        <w:fldChar w:fldCharType="end"/>
      </w:r>
      <w:r w:rsidR="00E3618D">
        <w:t xml:space="preserve"> menunjukan terdapat peningkatan dari sistem yang telah dioptimasi dengan melakukan </w:t>
      </w:r>
      <w:r w:rsidR="00782804">
        <w:t xml:space="preserve">penambahan aturan pada sistem NLP dan </w:t>
      </w:r>
      <w:r w:rsidR="00782804">
        <w:rPr>
          <w:i/>
          <w:iCs/>
        </w:rPr>
        <w:t xml:space="preserve">random forest </w:t>
      </w:r>
      <w:r w:rsidR="00782804">
        <w:t xml:space="preserve">serta menyertakan opsi </w:t>
      </w:r>
      <w:r w:rsidR="00782804">
        <w:rPr>
          <w:i/>
          <w:iCs/>
        </w:rPr>
        <w:t xml:space="preserve">outsource </w:t>
      </w:r>
      <w:r w:rsidR="00782804">
        <w:t xml:space="preserve">pada keputusan pakar. Didapatkan ketepatan identifikasi sistem dan waktu proses secara rerata pada 4 skenario yang dilakukan adalah sebesar 72,50% dan 0,0098 sekon. Hasil ini mengalami kenaikan dari sisi ketepatan identifikasi sebesar </w:t>
      </w:r>
      <w:r w:rsidR="00076D44">
        <w:t xml:space="preserve">10%. Jika dilihat lebih </w:t>
      </w:r>
      <w:del w:id="5592" w:author="Ilham Nur Pratama" w:date="2023-05-18T07:19:00Z">
        <w:r w:rsidR="00076D44" w:rsidDel="00A871DF">
          <w:delText>detil</w:delText>
        </w:r>
      </w:del>
      <w:ins w:id="5593" w:author="Ilham Nur Pratama" w:date="2023-05-18T07:19:00Z">
        <w:r w:rsidR="00A871DF">
          <w:t>dalam,</w:t>
        </w:r>
      </w:ins>
      <w:r w:rsidR="00076D44">
        <w:t xml:space="preserve"> ketidak</w:t>
      </w:r>
      <w:del w:id="5594" w:author="Ilham Nur Pratama" w:date="2023-05-18T07:19:00Z">
        <w:r w:rsidR="00076D44" w:rsidDel="00A871DF">
          <w:delText xml:space="preserve"> </w:delText>
        </w:r>
      </w:del>
      <w:r w:rsidR="00076D44">
        <w:t xml:space="preserve">tepatan terjadi paling besar pada skenario </w:t>
      </w:r>
      <w:r w:rsidR="005C79EB">
        <w:rPr>
          <w:i/>
          <w:iCs/>
        </w:rPr>
        <w:t xml:space="preserve">deliverables </w:t>
      </w:r>
      <w:r w:rsidR="005C79EB">
        <w:t xml:space="preserve">banyak dengan tingkat kesulitan rendah. Hal ini diakibatkan oleh para pakar yang masih belum terbiasa untuk memberikan pekerjaan pada pihak </w:t>
      </w:r>
      <w:r w:rsidR="00207334">
        <w:t>eksternal ketika sumber daya internal tidak dapat melakukan pekerjaan tersebut karena terlalu banyak</w:t>
      </w:r>
      <w:commentRangeStart w:id="5595"/>
      <w:r w:rsidR="00207334">
        <w:t>.</w:t>
      </w:r>
      <w:ins w:id="5596" w:author="Ilham Nur Pratama" w:date="2023-05-18T07:19:00Z">
        <w:r w:rsidR="00A871DF">
          <w:t xml:space="preserve"> Jika para pakar memiliki preferensi untuk </w:t>
        </w:r>
        <w:r w:rsidR="0087487F">
          <w:t xml:space="preserve">menggunakan sumber daya </w:t>
        </w:r>
        <w:r w:rsidR="0087487F">
          <w:rPr>
            <w:i/>
            <w:iCs/>
          </w:rPr>
          <w:t xml:space="preserve">outsource </w:t>
        </w:r>
        <w:r w:rsidR="0087487F">
          <w:t>pada pek</w:t>
        </w:r>
      </w:ins>
      <w:ins w:id="5597" w:author="Ilham Nur Pratama" w:date="2023-05-18T07:20:00Z">
        <w:r w:rsidR="0087487F">
          <w:t xml:space="preserve">erjaan dengan jenis </w:t>
        </w:r>
        <w:r w:rsidR="0087487F">
          <w:rPr>
            <w:i/>
            <w:iCs/>
          </w:rPr>
          <w:t xml:space="preserve">deliverables </w:t>
        </w:r>
        <w:r w:rsidR="0087487F">
          <w:t xml:space="preserve">banyak dengan tingkat kesulitan rendah maka akan didapatkan ketepatan identifikasi sebesar </w:t>
        </w:r>
      </w:ins>
      <w:ins w:id="5598" w:author="Ilham Nur Pratama" w:date="2023-05-18T07:21:00Z">
        <w:r w:rsidR="0087487F">
          <w:t xml:space="preserve">80% pada skenario </w:t>
        </w:r>
        <w:r w:rsidR="0087487F">
          <w:rPr>
            <w:i/>
            <w:iCs/>
          </w:rPr>
          <w:t xml:space="preserve">deliverables </w:t>
        </w:r>
        <w:r w:rsidR="0087487F">
          <w:t xml:space="preserve">banyak dengan tingkat kesulitan rendah, dan sebesar </w:t>
        </w:r>
      </w:ins>
      <w:ins w:id="5599" w:author="Ilham Nur Pratama" w:date="2023-05-18T07:22:00Z">
        <w:r w:rsidR="00AC5D43">
          <w:t>80% secar</w:t>
        </w:r>
        <w:r w:rsidR="00097A61">
          <w:t>a keseluruhan.</w:t>
        </w:r>
      </w:ins>
      <w:r w:rsidR="001C00C9">
        <w:t xml:space="preserve"> Sosialisasi kepada para pakar terkait </w:t>
      </w:r>
      <w:del w:id="5600" w:author="Ilham Nur Pratama" w:date="2023-05-18T07:23:00Z">
        <w:r w:rsidR="001C00C9" w:rsidDel="0067767C">
          <w:delText xml:space="preserve">dengan cara melakukan pekerjaan </w:delText>
        </w:r>
        <w:r w:rsidR="00437C22" w:rsidDel="0067767C">
          <w:delText>dengan menjadikan SOAPSD menjadi acuan merupakan salah satu tantangan kedepan jika akan mengimplementasikan SOAPSD.</w:delText>
        </w:r>
      </w:del>
      <w:ins w:id="5601" w:author="Ilham Nur Pratama" w:date="2023-05-18T07:23:00Z">
        <w:r w:rsidR="0067767C">
          <w:t>pengambilan keputusan berbasis data perlu dilakukan apabila ingin menggunakan SOAPSD kedepanya</w:t>
        </w:r>
        <w:r w:rsidR="00584B22">
          <w:t>.</w:t>
        </w:r>
      </w:ins>
      <w:commentRangeEnd w:id="5595"/>
      <w:ins w:id="5602" w:author="Ilham Nur Pratama" w:date="2023-05-21T07:25:00Z">
        <w:r w:rsidR="00EA376F">
          <w:rPr>
            <w:rStyle w:val="CommentReference"/>
          </w:rPr>
          <w:commentReference w:id="5595"/>
        </w:r>
      </w:ins>
    </w:p>
    <w:p w14:paraId="25ED67B3" w14:textId="39E2607A" w:rsidR="00437C22" w:rsidRPr="00474164" w:rsidRDefault="00DA4A15" w:rsidP="003E6F93">
      <w:r>
        <w:t xml:space="preserve">Secara waktu proses terjadi peningkatan waktu proses sebesar </w:t>
      </w:r>
      <w:r w:rsidR="005C47EA">
        <w:t xml:space="preserve">0,0025 sekon. Meski peningkatan waktu ini tidak </w:t>
      </w:r>
      <w:r w:rsidR="00C86238">
        <w:t xml:space="preserve">akan memengaruhi performa sistem secara keseluruhan, namun adanya peningkatan waktu proses ini diakibatkan adanya penyesuiaian pada logika sistem yang membuat proses pencaran menjadi sedikit lebih lambat jika dibandingkan dengan sistem ketika pertama kali disimulasi. Hal ini kedepanya tentu perlu menjadi pertimbangan ketika ada penambahan atau pengembangan yang dilakukan pada SOAPSD akan memengaruhi juga pada waktu respon, sehingga perlu diperhatikan ketepatan yang diberikan apabila ingin dikejar semaksimal mungkin maka akan ada </w:t>
      </w:r>
      <w:r w:rsidR="00C86238">
        <w:rPr>
          <w:i/>
          <w:iCs/>
        </w:rPr>
        <w:t xml:space="preserve">trade off </w:t>
      </w:r>
      <w:r w:rsidR="00C86238">
        <w:t>pada waktu proses di SOAPSD.</w:t>
      </w:r>
    </w:p>
    <w:p w14:paraId="01BD15C3" w14:textId="4A54382E" w:rsidR="00475632" w:rsidRPr="00475632" w:rsidRDefault="00475632" w:rsidP="003E6F93">
      <w:pPr>
        <w:pStyle w:val="Heading2"/>
      </w:pPr>
      <w:bookmarkStart w:id="5603" w:name="_Toc135601460"/>
      <w:r>
        <w:t xml:space="preserve">Perbandingan Proses </w:t>
      </w:r>
      <w:r>
        <w:rPr>
          <w:i/>
          <w:iCs/>
        </w:rPr>
        <w:t xml:space="preserve">As Is </w:t>
      </w:r>
      <w:r>
        <w:t xml:space="preserve">dengan </w:t>
      </w:r>
      <w:r>
        <w:rPr>
          <w:i/>
          <w:iCs/>
        </w:rPr>
        <w:t>To Be</w:t>
      </w:r>
      <w:bookmarkEnd w:id="5603"/>
    </w:p>
    <w:p w14:paraId="320959C6" w14:textId="77777777" w:rsidR="000D26C4" w:rsidRDefault="00F13A3D">
      <w:pPr>
        <w:rPr>
          <w:ins w:id="5604" w:author="Ilham Nur Pratama" w:date="2023-05-24T22:54:00Z"/>
        </w:rPr>
        <w:pPrChange w:id="5605" w:author="Ilham Nur Pratama" w:date="2023-05-24T22:54:00Z">
          <w:pPr>
            <w:pStyle w:val="Caption"/>
          </w:pPr>
        </w:pPrChange>
      </w:pPr>
      <w:r w:rsidRPr="00AD022C">
        <w:t xml:space="preserve">Perbandingan alur </w:t>
      </w:r>
      <w:r w:rsidR="00394D77" w:rsidRPr="00AD022C">
        <w:t xml:space="preserve">proses </w:t>
      </w:r>
      <w:r w:rsidRPr="00AD022C">
        <w:rPr>
          <w:rPrChange w:id="5606" w:author="Ilham Nur Pratama" w:date="2023-05-21T22:35:00Z">
            <w:rPr>
              <w:b w:val="0"/>
              <w:i/>
            </w:rPr>
          </w:rPrChange>
        </w:rPr>
        <w:t xml:space="preserve">as is </w:t>
      </w:r>
      <w:r w:rsidRPr="00AD022C">
        <w:t xml:space="preserve">dengan </w:t>
      </w:r>
      <w:r w:rsidRPr="00AD022C">
        <w:rPr>
          <w:rPrChange w:id="5607" w:author="Ilham Nur Pratama" w:date="2023-05-21T22:35:00Z">
            <w:rPr>
              <w:b w:val="0"/>
              <w:i/>
            </w:rPr>
          </w:rPrChange>
        </w:rPr>
        <w:t xml:space="preserve">to be </w:t>
      </w:r>
      <w:r w:rsidR="00394D77" w:rsidRPr="00AD022C">
        <w:t xml:space="preserve">akan dibahas lebih lanjut dengan membahas peta panas dari kedua alur proses </w:t>
      </w:r>
      <w:r w:rsidR="00566564" w:rsidRPr="00AD022C">
        <w:t xml:space="preserve">kemudian </w:t>
      </w:r>
      <w:r w:rsidR="00D01D5B" w:rsidRPr="00AD022C">
        <w:t xml:space="preserve">dilakukan uji statistik terhadap untuk melihat signifikansi </w:t>
      </w:r>
      <w:r w:rsidR="00B03C8A" w:rsidRPr="00AD022C">
        <w:t>penambahan SOAPSD dapat memperbaiki alur proses yang berjalan.</w:t>
      </w:r>
      <w:r w:rsidR="00854DAE" w:rsidRPr="00AD022C">
        <w:t xml:space="preserve"> Berdasarkan hasil simulasi BPMN as is pada </w:t>
      </w:r>
      <w:r w:rsidR="00854DAE" w:rsidRPr="00AD022C">
        <w:fldChar w:fldCharType="begin"/>
      </w:r>
      <w:r w:rsidR="00854DAE" w:rsidRPr="00AD022C">
        <w:instrText xml:space="preserve"> REF _Ref128825682 \h </w:instrText>
      </w:r>
      <w:r w:rsidR="00BA775E" w:rsidRPr="00AD022C">
        <w:instrText xml:space="preserve"> \* MERGEFORMAT </w:instrText>
      </w:r>
      <w:r w:rsidR="00854DAE" w:rsidRPr="00AD022C">
        <w:fldChar w:fldCharType="separate"/>
      </w:r>
      <w:ins w:id="5608" w:author="Ilham Nur Pratama" w:date="2023-05-24T22:54:00Z">
        <w:r w:rsidR="000D26C4">
          <w:t>Gambar 3.20</w:t>
        </w:r>
      </w:ins>
      <w:del w:id="5609" w:author="Ilham Nur Pratama" w:date="2023-05-21T22:43:00Z">
        <w:r w:rsidR="00D52566" w:rsidRPr="00AD022C" w:rsidDel="00985B1D">
          <w:delText xml:space="preserve">Gambar </w:delText>
        </w:r>
        <w:r w:rsidR="00D52566" w:rsidRPr="00AD022C" w:rsidDel="00985B1D">
          <w:rPr>
            <w:rPrChange w:id="5610" w:author="Ilham Nur Pratama" w:date="2023-05-21T22:35:00Z">
              <w:rPr>
                <w:b w:val="0"/>
                <w:iCs w:val="0"/>
                <w:noProof/>
              </w:rPr>
            </w:rPrChange>
          </w:rPr>
          <w:delText>3</w:delText>
        </w:r>
        <w:r w:rsidR="00D52566" w:rsidRPr="00AD022C" w:rsidDel="00985B1D">
          <w:delText>.</w:delText>
        </w:r>
        <w:r w:rsidR="00D52566" w:rsidRPr="00AD022C" w:rsidDel="00985B1D">
          <w:rPr>
            <w:rPrChange w:id="5611" w:author="Ilham Nur Pratama" w:date="2023-05-21T22:35:00Z">
              <w:rPr>
                <w:b w:val="0"/>
                <w:iCs w:val="0"/>
                <w:noProof/>
              </w:rPr>
            </w:rPrChange>
          </w:rPr>
          <w:delText>20</w:delText>
        </w:r>
      </w:del>
      <w:r w:rsidR="00854DAE" w:rsidRPr="00AD022C">
        <w:fldChar w:fldCharType="end"/>
      </w:r>
      <w:r w:rsidR="00854DAE" w:rsidRPr="00AD022C">
        <w:t xml:space="preserve">, peta panas dari BPMN </w:t>
      </w:r>
      <w:r w:rsidR="00854DAE" w:rsidRPr="00AD022C">
        <w:rPr>
          <w:rPrChange w:id="5612" w:author="Ilham Nur Pratama" w:date="2023-05-21T22:35:00Z">
            <w:rPr>
              <w:b w:val="0"/>
              <w:i/>
            </w:rPr>
          </w:rPrChange>
        </w:rPr>
        <w:t>as is</w:t>
      </w:r>
      <w:r w:rsidR="00854DAE" w:rsidRPr="00AD022C">
        <w:t xml:space="preserve"> dapat dilihat pada </w:t>
      </w:r>
      <w:r w:rsidR="00854DAE" w:rsidRPr="00AD022C">
        <w:fldChar w:fldCharType="begin"/>
      </w:r>
      <w:r w:rsidR="00854DAE" w:rsidRPr="00AD022C">
        <w:instrText xml:space="preserve"> REF _Ref128851520 \h </w:instrText>
      </w:r>
      <w:r w:rsidR="00BA775E" w:rsidRPr="00AD022C">
        <w:instrText xml:space="preserve"> \* MERGEFORMAT </w:instrText>
      </w:r>
      <w:r w:rsidR="00854DAE" w:rsidRPr="00AD022C">
        <w:fldChar w:fldCharType="separate"/>
      </w:r>
      <w:ins w:id="5613" w:author="Ilham Nur Pratama" w:date="2023-05-24T22:54:00Z">
        <w:r w:rsidR="000D26C4">
          <w:t>Gambar 4.1</w:t>
        </w:r>
      </w:ins>
      <w:del w:id="5614" w:author="Ilham Nur Pratama" w:date="2023-05-21T22:43:00Z">
        <w:r w:rsidR="00D52566" w:rsidRPr="00AD022C" w:rsidDel="00985B1D">
          <w:delText xml:space="preserve">Gambar </w:delText>
        </w:r>
        <w:r w:rsidR="00D52566" w:rsidRPr="00AD022C" w:rsidDel="00985B1D">
          <w:rPr>
            <w:rPrChange w:id="5615" w:author="Ilham Nur Pratama" w:date="2023-05-21T22:35:00Z">
              <w:rPr>
                <w:b w:val="0"/>
                <w:iCs w:val="0"/>
                <w:noProof/>
              </w:rPr>
            </w:rPrChange>
          </w:rPr>
          <w:delText>4</w:delText>
        </w:r>
        <w:r w:rsidR="00D52566" w:rsidRPr="00AD022C" w:rsidDel="00985B1D">
          <w:delText>.</w:delText>
        </w:r>
        <w:r w:rsidR="00D52566" w:rsidRPr="00AD022C" w:rsidDel="00985B1D">
          <w:rPr>
            <w:rPrChange w:id="5616" w:author="Ilham Nur Pratama" w:date="2023-05-21T22:35:00Z">
              <w:rPr>
                <w:b w:val="0"/>
                <w:iCs w:val="0"/>
                <w:noProof/>
              </w:rPr>
            </w:rPrChange>
          </w:rPr>
          <w:delText>1</w:delText>
        </w:r>
      </w:del>
      <w:r w:rsidR="00854DAE" w:rsidRPr="00AD022C">
        <w:fldChar w:fldCharType="end"/>
      </w:r>
      <w:r w:rsidR="00854DAE">
        <w:t xml:space="preserve">, </w:t>
      </w:r>
      <w:r w:rsidR="00854DAE">
        <w:fldChar w:fldCharType="begin"/>
      </w:r>
      <w:r w:rsidR="00854DAE">
        <w:instrText xml:space="preserve"> REF _Ref128851521 \h </w:instrText>
      </w:r>
      <w:r w:rsidR="00AD022C">
        <w:instrText xml:space="preserve"> \* MERGEFORMAT </w:instrText>
      </w:r>
      <w:r w:rsidR="00854DAE">
        <w:fldChar w:fldCharType="separate"/>
      </w:r>
    </w:p>
    <w:p w14:paraId="11CC0603" w14:textId="6149E129" w:rsidR="00AD022C" w:rsidRDefault="000D26C4" w:rsidP="00AD022C">
      <w:pPr>
        <w:rPr>
          <w:ins w:id="5617" w:author="Ilham Nur Pratama" w:date="2023-05-21T22:35:00Z"/>
        </w:rPr>
      </w:pPr>
      <w:ins w:id="5618" w:author="Ilham Nur Pratama" w:date="2023-05-24T22:54:00Z">
        <w:r w:rsidRPr="00EF0A82">
          <w:rPr>
            <w:noProof/>
          </w:rPr>
          <w:t>Gambar</w:t>
        </w:r>
        <w:r w:rsidRPr="00EF0A82">
          <w:t xml:space="preserve"> </w:t>
        </w:r>
        <w:r>
          <w:t>4</w:t>
        </w:r>
        <w:r w:rsidRPr="00EF0A82">
          <w:t>.</w:t>
        </w:r>
        <w:r>
          <w:t>2</w:t>
        </w:r>
      </w:ins>
      <w:del w:id="5619" w:author="Ilham Nur Pratama" w:date="2023-05-21T07:26:00Z">
        <w:r w:rsidR="0090687B" w:rsidDel="00EA376F">
          <w:delText xml:space="preserve">Gambar </w:delText>
        </w:r>
        <w:r w:rsidR="0090687B" w:rsidDel="00EA376F">
          <w:rPr>
            <w:noProof/>
          </w:rPr>
          <w:delText>4</w:delText>
        </w:r>
        <w:r w:rsidR="0090687B" w:rsidDel="00EA376F">
          <w:delText>.</w:delText>
        </w:r>
        <w:r w:rsidR="0090687B" w:rsidDel="00EA376F">
          <w:rPr>
            <w:noProof/>
          </w:rPr>
          <w:delText>2</w:delText>
        </w:r>
      </w:del>
      <w:r w:rsidR="00854DAE">
        <w:fldChar w:fldCharType="end"/>
      </w:r>
      <w:r w:rsidR="00854DAE">
        <w:t xml:space="preserve">, </w:t>
      </w:r>
      <w:r w:rsidR="00854DAE">
        <w:fldChar w:fldCharType="begin"/>
      </w:r>
      <w:r w:rsidR="00854DAE">
        <w:instrText xml:space="preserve"> REF _Ref128851522 \h </w:instrText>
      </w:r>
      <w:r w:rsidR="00854DAE">
        <w:fldChar w:fldCharType="separate"/>
      </w:r>
      <w:r>
        <w:t xml:space="preserve">Gambar </w:t>
      </w:r>
      <w:r>
        <w:rPr>
          <w:noProof/>
        </w:rPr>
        <w:t>4</w:t>
      </w:r>
      <w:r>
        <w:t>.</w:t>
      </w:r>
      <w:r>
        <w:rPr>
          <w:noProof/>
        </w:rPr>
        <w:t>3</w:t>
      </w:r>
      <w:r w:rsidR="00854DAE">
        <w:fldChar w:fldCharType="end"/>
      </w:r>
      <w:r w:rsidR="00854DAE">
        <w:t xml:space="preserve">, dan </w:t>
      </w:r>
      <w:r w:rsidR="00854DAE">
        <w:fldChar w:fldCharType="begin"/>
      </w:r>
      <w:r w:rsidR="00854DAE">
        <w:instrText xml:space="preserve"> REF _Ref128852118 \h </w:instrText>
      </w:r>
      <w:r w:rsidR="00854DAE">
        <w:fldChar w:fldCharType="separate"/>
      </w:r>
      <w:r>
        <w:t xml:space="preserve">Gambar </w:t>
      </w:r>
      <w:r>
        <w:rPr>
          <w:noProof/>
        </w:rPr>
        <w:t>4</w:t>
      </w:r>
      <w:r>
        <w:t>.</w:t>
      </w:r>
      <w:r>
        <w:rPr>
          <w:noProof/>
        </w:rPr>
        <w:t>4</w:t>
      </w:r>
      <w:r w:rsidR="00854DAE">
        <w:fldChar w:fldCharType="end"/>
      </w:r>
    </w:p>
    <w:p w14:paraId="07D328EF" w14:textId="574BCB88" w:rsidR="000948FC" w:rsidRDefault="00854DAE" w:rsidP="00AD022C">
      <w:pPr>
        <w:rPr>
          <w:ins w:id="5620" w:author="Ilham Nur Pratama" w:date="2023-05-17T20:35:00Z"/>
        </w:rPr>
        <w:sectPr w:rsidR="000948FC" w:rsidSect="00AD4474">
          <w:headerReference w:type="first" r:id="rId128"/>
          <w:footerReference w:type="first" r:id="rId129"/>
          <w:pgSz w:w="11906" w:h="16838" w:code="9"/>
          <w:pgMar w:top="1701" w:right="1701" w:bottom="1701" w:left="1701" w:header="720" w:footer="720" w:gutter="0"/>
          <w:cols w:space="720"/>
          <w:titlePg/>
          <w:docGrid w:linePitch="360"/>
        </w:sectPr>
      </w:pPr>
      <w:r>
        <w:lastRenderedPageBreak/>
        <w:t>.</w:t>
      </w:r>
    </w:p>
    <w:p w14:paraId="6C836764" w14:textId="0D5F7F7E" w:rsidR="00854DAE" w:rsidDel="000948FC" w:rsidRDefault="00854DAE" w:rsidP="006F448D">
      <w:pPr>
        <w:rPr>
          <w:del w:id="5621" w:author="Ilham Nur Pratama" w:date="2023-05-17T20:35:00Z"/>
        </w:rPr>
      </w:pPr>
    </w:p>
    <w:p w14:paraId="0DF7E0B7" w14:textId="28322D45" w:rsidR="00854DAE" w:rsidRDefault="00854DAE" w:rsidP="003E6F93">
      <w:pPr>
        <w:jc w:val="center"/>
      </w:pPr>
      <w:r>
        <w:rPr>
          <w:noProof/>
        </w:rPr>
        <w:drawing>
          <wp:inline distT="0" distB="0" distL="0" distR="0" wp14:anchorId="241ECCE3" wp14:editId="28E8B1E6">
            <wp:extent cx="7829546" cy="4696358"/>
            <wp:effectExtent l="0" t="0" r="635" b="9525"/>
            <wp:docPr id="95" name="Picture 9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Diagram, schematic&#10;&#10;Description automatically generated"/>
                    <pic:cNvPicPr/>
                  </pic:nvPicPr>
                  <pic:blipFill rotWithShape="1">
                    <a:blip r:embed="rId130"/>
                    <a:srcRect l="1312" t="11825" r="31030" b="5234"/>
                    <a:stretch/>
                  </pic:blipFill>
                  <pic:spPr bwMode="auto">
                    <a:xfrm>
                      <a:off x="0" y="0"/>
                      <a:ext cx="7930907" cy="4757157"/>
                    </a:xfrm>
                    <a:prstGeom prst="rect">
                      <a:avLst/>
                    </a:prstGeom>
                    <a:ln>
                      <a:noFill/>
                    </a:ln>
                    <a:extLst>
                      <a:ext uri="{53640926-AAD7-44D8-BBD7-CCE9431645EC}">
                        <a14:shadowObscured xmlns:a14="http://schemas.microsoft.com/office/drawing/2010/main"/>
                      </a:ext>
                    </a:extLst>
                  </pic:spPr>
                </pic:pic>
              </a:graphicData>
            </a:graphic>
          </wp:inline>
        </w:drawing>
      </w:r>
    </w:p>
    <w:p w14:paraId="3DC0EFFC" w14:textId="0E1139C9" w:rsidR="000948FC" w:rsidRDefault="00854DAE" w:rsidP="00EE5E34">
      <w:pPr>
        <w:pStyle w:val="Caption"/>
        <w:rPr>
          <w:ins w:id="5622" w:author="Ilham Nur Pratama" w:date="2023-05-17T20:35:00Z"/>
          <w:i/>
        </w:rPr>
      </w:pPr>
      <w:bookmarkStart w:id="5623" w:name="_Ref128851520"/>
      <w:bookmarkStart w:id="5624" w:name="_Toc135601512"/>
      <w:r>
        <w:t xml:space="preserve">Gambar </w:t>
      </w:r>
      <w:r w:rsidR="005A58B4">
        <w:fldChar w:fldCharType="begin"/>
      </w:r>
      <w:r w:rsidR="005A58B4">
        <w:instrText xml:space="preserve"> STYLEREF 1 \s </w:instrText>
      </w:r>
      <w:r w:rsidR="005A58B4">
        <w:fldChar w:fldCharType="separate"/>
      </w:r>
      <w:r w:rsidR="000D26C4">
        <w:rPr>
          <w:noProof/>
        </w:rPr>
        <w:t>4</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1</w:t>
      </w:r>
      <w:r w:rsidR="005A58B4">
        <w:rPr>
          <w:noProof/>
        </w:rPr>
        <w:fldChar w:fldCharType="end"/>
      </w:r>
      <w:bookmarkEnd w:id="5623"/>
      <w:r>
        <w:t xml:space="preserve"> Peta panas Biaya dari Proses </w:t>
      </w:r>
      <w:r w:rsidR="000B5F4E">
        <w:rPr>
          <w:i/>
        </w:rPr>
        <w:t>a</w:t>
      </w:r>
      <w:r w:rsidRPr="00463C7A">
        <w:rPr>
          <w:i/>
        </w:rPr>
        <w:t>s is</w:t>
      </w:r>
      <w:bookmarkEnd w:id="5624"/>
    </w:p>
    <w:p w14:paraId="5C661BB6" w14:textId="77777777" w:rsidR="000948FC" w:rsidRDefault="000948FC">
      <w:pPr>
        <w:spacing w:line="259" w:lineRule="auto"/>
        <w:jc w:val="left"/>
        <w:rPr>
          <w:ins w:id="5625" w:author="Ilham Nur Pratama" w:date="2023-05-17T20:35:00Z"/>
          <w:b/>
          <w:i/>
          <w:iCs/>
          <w:sz w:val="20"/>
          <w:szCs w:val="18"/>
        </w:rPr>
      </w:pPr>
      <w:ins w:id="5626" w:author="Ilham Nur Pratama" w:date="2023-05-17T20:35:00Z">
        <w:r>
          <w:rPr>
            <w:i/>
          </w:rPr>
          <w:br w:type="page"/>
        </w:r>
      </w:ins>
    </w:p>
    <w:p w14:paraId="6F269DA0" w14:textId="1A125BE3" w:rsidR="00854DAE" w:rsidDel="000948FC" w:rsidRDefault="00120BDE">
      <w:pPr>
        <w:pStyle w:val="Caption"/>
        <w:rPr>
          <w:del w:id="5627" w:author="Ilham Nur Pratama" w:date="2023-05-17T20:35:00Z"/>
        </w:rPr>
      </w:pPr>
      <w:moveToRangeStart w:id="5628" w:author="Ilham Nur Pratama" w:date="2023-05-17T20:39:00Z" w:name="move135248373"/>
      <w:moveTo w:id="5629" w:author="Ilham Nur Pratama" w:date="2023-05-17T20:39:00Z">
        <w:r>
          <w:rPr>
            <w:noProof/>
          </w:rPr>
          <w:lastRenderedPageBreak/>
          <w:drawing>
            <wp:inline distT="0" distB="0" distL="0" distR="0" wp14:anchorId="4D5BC0A5" wp14:editId="01FD854C">
              <wp:extent cx="8409202" cy="5010912"/>
              <wp:effectExtent l="0" t="0" r="0" b="0"/>
              <wp:docPr id="357353409" name="Picture 35735340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Diagram, schematic&#10;&#10;Description automatically generated"/>
                      <pic:cNvPicPr/>
                    </pic:nvPicPr>
                    <pic:blipFill rotWithShape="1">
                      <a:blip r:embed="rId131"/>
                      <a:srcRect l="1360" t="12320" r="31117" b="5271"/>
                      <a:stretch/>
                    </pic:blipFill>
                    <pic:spPr bwMode="auto">
                      <a:xfrm>
                        <a:off x="0" y="0"/>
                        <a:ext cx="8544400" cy="5091474"/>
                      </a:xfrm>
                      <a:prstGeom prst="rect">
                        <a:avLst/>
                      </a:prstGeom>
                      <a:ln>
                        <a:noFill/>
                      </a:ln>
                      <a:extLst>
                        <a:ext uri="{53640926-AAD7-44D8-BBD7-CCE9431645EC}">
                          <a14:shadowObscured xmlns:a14="http://schemas.microsoft.com/office/drawing/2010/main"/>
                        </a:ext>
                      </a:extLst>
                    </pic:spPr>
                  </pic:pic>
                </a:graphicData>
              </a:graphic>
            </wp:inline>
          </w:drawing>
        </w:r>
      </w:moveTo>
      <w:moveToRangeEnd w:id="5628"/>
    </w:p>
    <w:p w14:paraId="5BAD534F" w14:textId="7865761B" w:rsidR="00854DAE" w:rsidDel="00120BDE" w:rsidRDefault="00D92E0A">
      <w:pPr>
        <w:pStyle w:val="Caption"/>
        <w:rPr>
          <w:del w:id="5630" w:author="Ilham Nur Pratama" w:date="2023-05-17T20:35:00Z"/>
        </w:rPr>
      </w:pPr>
      <w:moveFromRangeStart w:id="5631" w:author="Ilham Nur Pratama" w:date="2023-05-17T20:39:00Z" w:name="move135248373"/>
      <w:moveFrom w:id="5632" w:author="Ilham Nur Pratama" w:date="2023-05-17T20:39:00Z">
        <w:r w:rsidDel="00120BDE">
          <w:rPr>
            <w:noProof/>
          </w:rPr>
          <w:drawing>
            <wp:inline distT="0" distB="0" distL="0" distR="0" wp14:anchorId="65215258" wp14:editId="75EF65AF">
              <wp:extent cx="7783608" cy="5167223"/>
              <wp:effectExtent l="0" t="0" r="8255" b="0"/>
              <wp:docPr id="98" name="Picture 9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Diagram, schematic&#10;&#10;Description automatically generated"/>
                      <pic:cNvPicPr/>
                    </pic:nvPicPr>
                    <pic:blipFill rotWithShape="1">
                      <a:blip r:embed="rId131"/>
                      <a:srcRect r="26454"/>
                      <a:stretch/>
                    </pic:blipFill>
                    <pic:spPr bwMode="auto">
                      <a:xfrm>
                        <a:off x="0" y="0"/>
                        <a:ext cx="7874456" cy="5227533"/>
                      </a:xfrm>
                      <a:prstGeom prst="rect">
                        <a:avLst/>
                      </a:prstGeom>
                      <a:ln>
                        <a:noFill/>
                      </a:ln>
                      <a:extLst>
                        <a:ext uri="{53640926-AAD7-44D8-BBD7-CCE9431645EC}">
                          <a14:shadowObscured xmlns:a14="http://schemas.microsoft.com/office/drawing/2010/main"/>
                        </a:ext>
                      </a:extLst>
                    </pic:spPr>
                  </pic:pic>
                </a:graphicData>
              </a:graphic>
            </wp:inline>
          </w:drawing>
        </w:r>
      </w:moveFrom>
      <w:moveFromRangeEnd w:id="5631"/>
    </w:p>
    <w:p w14:paraId="662123C4" w14:textId="77777777" w:rsidR="00120BDE" w:rsidRDefault="00120BDE" w:rsidP="00EE5E34">
      <w:pPr>
        <w:pStyle w:val="Caption"/>
        <w:rPr>
          <w:ins w:id="5633" w:author="Ilham Nur Pratama" w:date="2023-05-17T20:39:00Z"/>
        </w:rPr>
      </w:pPr>
      <w:bookmarkStart w:id="5634" w:name="_Ref130626705"/>
      <w:bookmarkStart w:id="5635" w:name="_Ref128851521"/>
    </w:p>
    <w:p w14:paraId="5958493C" w14:textId="4B1ED3E7" w:rsidR="00D92E0A" w:rsidRPr="00EF0A82" w:rsidRDefault="00D92E0A" w:rsidP="00EE5E34">
      <w:pPr>
        <w:pStyle w:val="Caption"/>
        <w:rPr>
          <w:i/>
        </w:rPr>
      </w:pPr>
      <w:bookmarkStart w:id="5636" w:name="_Toc135601513"/>
      <w:r w:rsidRPr="00EF0A82">
        <w:t xml:space="preserve">Gambar </w:t>
      </w:r>
      <w:r w:rsidR="005A58B4">
        <w:fldChar w:fldCharType="begin"/>
      </w:r>
      <w:r w:rsidR="005A58B4">
        <w:instrText xml:space="preserve"> STYLEREF 1 \s </w:instrText>
      </w:r>
      <w:r w:rsidR="005A58B4">
        <w:fldChar w:fldCharType="separate"/>
      </w:r>
      <w:r w:rsidR="000D26C4">
        <w:rPr>
          <w:noProof/>
        </w:rPr>
        <w:t>4</w:t>
      </w:r>
      <w:r w:rsidR="005A58B4">
        <w:rPr>
          <w:noProof/>
        </w:rPr>
        <w:fldChar w:fldCharType="end"/>
      </w:r>
      <w:r w:rsidR="005F7599" w:rsidRPr="00EF0A82">
        <w:t>.</w:t>
      </w:r>
      <w:r w:rsidR="005A58B4">
        <w:fldChar w:fldCharType="begin"/>
      </w:r>
      <w:r w:rsidR="005A58B4">
        <w:instrText xml:space="preserve"> SEQ Gambar \* ARABIC \s 1 </w:instrText>
      </w:r>
      <w:r w:rsidR="005A58B4">
        <w:fldChar w:fldCharType="separate"/>
      </w:r>
      <w:r w:rsidR="000D26C4">
        <w:rPr>
          <w:noProof/>
        </w:rPr>
        <w:t>2</w:t>
      </w:r>
      <w:r w:rsidR="005A58B4">
        <w:rPr>
          <w:noProof/>
        </w:rPr>
        <w:fldChar w:fldCharType="end"/>
      </w:r>
      <w:bookmarkEnd w:id="5634"/>
      <w:bookmarkEnd w:id="5635"/>
      <w:r w:rsidRPr="00EF0A82">
        <w:t xml:space="preserve"> Peta p</w:t>
      </w:r>
      <w:ins w:id="5637" w:author="Ilham Nur Pratama" w:date="2023-05-17T20:56:00Z">
        <w:r w:rsidR="001F43F1">
          <w:t>a</w:t>
        </w:r>
      </w:ins>
      <w:del w:id="5638" w:author="Ilham Nur Pratama" w:date="2023-05-17T20:56:00Z">
        <w:r w:rsidRPr="00EF0A82" w:rsidDel="001F43F1">
          <w:delText>e</w:delText>
        </w:r>
      </w:del>
      <w:r w:rsidRPr="00EF0A82">
        <w:t xml:space="preserve">nas perulangan pekerjaan dari proses </w:t>
      </w:r>
      <w:r w:rsidR="000B5F4E" w:rsidRPr="00EF0A82">
        <w:rPr>
          <w:i/>
        </w:rPr>
        <w:t>a</w:t>
      </w:r>
      <w:r w:rsidRPr="00EF0A82">
        <w:rPr>
          <w:i/>
        </w:rPr>
        <w:t>s is</w:t>
      </w:r>
      <w:bookmarkEnd w:id="5636"/>
    </w:p>
    <w:p w14:paraId="055A0097" w14:textId="68089533" w:rsidR="00854DAE" w:rsidRDefault="00854DAE" w:rsidP="00854DAE">
      <w:pPr>
        <w:keepNext/>
        <w:ind w:left="360"/>
        <w:jc w:val="center"/>
      </w:pPr>
      <w:r>
        <w:rPr>
          <w:noProof/>
        </w:rPr>
        <w:lastRenderedPageBreak/>
        <w:drawing>
          <wp:inline distT="0" distB="0" distL="0" distR="0" wp14:anchorId="63781D91" wp14:editId="7C1CE9CD">
            <wp:extent cx="8366698" cy="4962525"/>
            <wp:effectExtent l="0" t="0" r="0" b="0"/>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pic:nvPicPr>
                  <pic:blipFill rotWithShape="1">
                    <a:blip r:embed="rId132"/>
                    <a:srcRect l="1315" t="13094" r="31014" b="5870"/>
                    <a:stretch/>
                  </pic:blipFill>
                  <pic:spPr bwMode="auto">
                    <a:xfrm>
                      <a:off x="0" y="0"/>
                      <a:ext cx="8450783" cy="5012398"/>
                    </a:xfrm>
                    <a:prstGeom prst="rect">
                      <a:avLst/>
                    </a:prstGeom>
                    <a:ln>
                      <a:noFill/>
                    </a:ln>
                    <a:extLst>
                      <a:ext uri="{53640926-AAD7-44D8-BBD7-CCE9431645EC}">
                        <a14:shadowObscured xmlns:a14="http://schemas.microsoft.com/office/drawing/2010/main"/>
                      </a:ext>
                    </a:extLst>
                  </pic:spPr>
                </pic:pic>
              </a:graphicData>
            </a:graphic>
          </wp:inline>
        </w:drawing>
      </w:r>
    </w:p>
    <w:p w14:paraId="68D55D52" w14:textId="6632BEEE" w:rsidR="00854DAE" w:rsidRDefault="00854DAE" w:rsidP="00EE5E34">
      <w:pPr>
        <w:pStyle w:val="Caption"/>
      </w:pPr>
      <w:bookmarkStart w:id="5639" w:name="_Ref130633670"/>
      <w:bookmarkStart w:id="5640" w:name="_Ref128851522"/>
      <w:bookmarkStart w:id="5641" w:name="_Toc135601514"/>
      <w:r>
        <w:t xml:space="preserve">Gambar </w:t>
      </w:r>
      <w:r w:rsidR="005A58B4">
        <w:fldChar w:fldCharType="begin"/>
      </w:r>
      <w:r w:rsidR="005A58B4">
        <w:instrText xml:space="preserve"> STYLEREF 1 \s </w:instrText>
      </w:r>
      <w:r w:rsidR="005A58B4">
        <w:fldChar w:fldCharType="separate"/>
      </w:r>
      <w:r w:rsidR="000D26C4">
        <w:rPr>
          <w:noProof/>
        </w:rPr>
        <w:t>4</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3</w:t>
      </w:r>
      <w:r w:rsidR="005A58B4">
        <w:rPr>
          <w:noProof/>
        </w:rPr>
        <w:fldChar w:fldCharType="end"/>
      </w:r>
      <w:bookmarkEnd w:id="5639"/>
      <w:bookmarkEnd w:id="5640"/>
      <w:r>
        <w:t xml:space="preserve"> Peta panas durasi dari proses </w:t>
      </w:r>
      <w:r w:rsidR="000B5F4E">
        <w:rPr>
          <w:i/>
        </w:rPr>
        <w:t>a</w:t>
      </w:r>
      <w:r w:rsidRPr="00463C7A">
        <w:rPr>
          <w:i/>
        </w:rPr>
        <w:t>s is</w:t>
      </w:r>
      <w:bookmarkEnd w:id="5641"/>
    </w:p>
    <w:p w14:paraId="5C6A0308" w14:textId="3E95A4E7" w:rsidR="00854DAE" w:rsidRDefault="00854DAE" w:rsidP="00854DAE">
      <w:pPr>
        <w:keepNext/>
        <w:ind w:left="360"/>
        <w:jc w:val="center"/>
      </w:pPr>
      <w:r>
        <w:rPr>
          <w:noProof/>
        </w:rPr>
        <w:lastRenderedPageBreak/>
        <w:drawing>
          <wp:inline distT="0" distB="0" distL="0" distR="0" wp14:anchorId="024C0389" wp14:editId="7C425EB8">
            <wp:extent cx="8207210" cy="4923129"/>
            <wp:effectExtent l="0" t="0" r="3810" b="0"/>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rotWithShape="1">
                    <a:blip r:embed="rId133"/>
                    <a:srcRect l="1619" t="12538" r="30996" b="3765"/>
                    <a:stretch/>
                  </pic:blipFill>
                  <pic:spPr bwMode="auto">
                    <a:xfrm>
                      <a:off x="0" y="0"/>
                      <a:ext cx="8300411" cy="4979036"/>
                    </a:xfrm>
                    <a:prstGeom prst="rect">
                      <a:avLst/>
                    </a:prstGeom>
                    <a:ln>
                      <a:noFill/>
                    </a:ln>
                    <a:extLst>
                      <a:ext uri="{53640926-AAD7-44D8-BBD7-CCE9431645EC}">
                        <a14:shadowObscured xmlns:a14="http://schemas.microsoft.com/office/drawing/2010/main"/>
                      </a:ext>
                    </a:extLst>
                  </pic:spPr>
                </pic:pic>
              </a:graphicData>
            </a:graphic>
          </wp:inline>
        </w:drawing>
      </w:r>
    </w:p>
    <w:p w14:paraId="6A03277D" w14:textId="42D42F4E" w:rsidR="00854DAE" w:rsidRDefault="00854DAE" w:rsidP="00EE5E34">
      <w:pPr>
        <w:pStyle w:val="Caption"/>
        <w:rPr>
          <w:ins w:id="5642" w:author="Ilham Nur Pratama" w:date="2023-05-17T20:38:00Z"/>
          <w:i/>
        </w:rPr>
      </w:pPr>
      <w:bookmarkStart w:id="5643" w:name="_Ref130635609"/>
      <w:bookmarkStart w:id="5644" w:name="_Ref128852118"/>
      <w:bookmarkStart w:id="5645" w:name="_Toc135601515"/>
      <w:r>
        <w:t xml:space="preserve">Gambar </w:t>
      </w:r>
      <w:r w:rsidR="005A58B4">
        <w:fldChar w:fldCharType="begin"/>
      </w:r>
      <w:r w:rsidR="005A58B4">
        <w:instrText xml:space="preserve"> STYLEREF 1 \s </w:instrText>
      </w:r>
      <w:r w:rsidR="005A58B4">
        <w:fldChar w:fldCharType="separate"/>
      </w:r>
      <w:r w:rsidR="000D26C4">
        <w:rPr>
          <w:noProof/>
        </w:rPr>
        <w:t>4</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4</w:t>
      </w:r>
      <w:r w:rsidR="005A58B4">
        <w:rPr>
          <w:noProof/>
        </w:rPr>
        <w:fldChar w:fldCharType="end"/>
      </w:r>
      <w:bookmarkEnd w:id="5643"/>
      <w:bookmarkEnd w:id="5644"/>
      <w:r>
        <w:t xml:space="preserve"> Peta panas waktu tunggu proses </w:t>
      </w:r>
      <w:r>
        <w:rPr>
          <w:i/>
        </w:rPr>
        <w:t>as is</w:t>
      </w:r>
      <w:bookmarkEnd w:id="5645"/>
    </w:p>
    <w:p w14:paraId="2814E57F" w14:textId="77777777" w:rsidR="00A431C5" w:rsidRDefault="00A431C5" w:rsidP="00A431C5">
      <w:pPr>
        <w:rPr>
          <w:ins w:id="5646" w:author="Ilham Nur Pratama" w:date="2023-05-17T20:38:00Z"/>
        </w:rPr>
        <w:sectPr w:rsidR="00A431C5" w:rsidSect="00EA376F">
          <w:pgSz w:w="16838" w:h="11906" w:orient="landscape" w:code="9"/>
          <w:pgMar w:top="1701" w:right="1701" w:bottom="1701" w:left="1701" w:header="720" w:footer="720" w:gutter="0"/>
          <w:cols w:space="720"/>
          <w:titlePg/>
          <w:docGrid w:linePitch="360"/>
        </w:sectPr>
      </w:pPr>
    </w:p>
    <w:p w14:paraId="275ACF3A" w14:textId="29F90DA1" w:rsidR="00A431C5" w:rsidRPr="00A431C5" w:rsidDel="00A431C5" w:rsidRDefault="00A431C5">
      <w:pPr>
        <w:rPr>
          <w:del w:id="5647" w:author="Ilham Nur Pratama" w:date="2023-05-17T20:38:00Z"/>
        </w:rPr>
        <w:pPrChange w:id="5648" w:author="Ilham Nur Pratama" w:date="2023-05-17T20:38:00Z">
          <w:pPr>
            <w:pStyle w:val="Caption"/>
          </w:pPr>
        </w:pPrChange>
      </w:pPr>
    </w:p>
    <w:p w14:paraId="7DE995FC" w14:textId="70AC38D9" w:rsidR="00FB6967" w:rsidRDefault="00D31FF1">
      <w:r>
        <w:t xml:space="preserve">Pada </w:t>
      </w:r>
      <w:r w:rsidR="00EE00DD">
        <w:fldChar w:fldCharType="begin"/>
      </w:r>
      <w:r w:rsidR="00EE00DD">
        <w:instrText xml:space="preserve"> REF _Ref128851520 \h </w:instrText>
      </w:r>
      <w:r w:rsidR="00EE00DD">
        <w:fldChar w:fldCharType="separate"/>
      </w:r>
      <w:r w:rsidR="000D26C4">
        <w:t xml:space="preserve">Gambar </w:t>
      </w:r>
      <w:r w:rsidR="000D26C4">
        <w:rPr>
          <w:noProof/>
        </w:rPr>
        <w:t>4</w:t>
      </w:r>
      <w:r w:rsidR="000D26C4">
        <w:t>.</w:t>
      </w:r>
      <w:r w:rsidR="000D26C4">
        <w:rPr>
          <w:noProof/>
        </w:rPr>
        <w:t>1</w:t>
      </w:r>
      <w:r w:rsidR="00EE00DD">
        <w:fldChar w:fldCharType="end"/>
      </w:r>
      <w:r w:rsidR="00466A27">
        <w:t xml:space="preserve"> merupakan </w:t>
      </w:r>
      <w:r w:rsidR="0051419C">
        <w:t xml:space="preserve">peta panas biaya dari proses </w:t>
      </w:r>
      <w:r w:rsidR="0051419C">
        <w:rPr>
          <w:i/>
          <w:iCs/>
        </w:rPr>
        <w:t>as is</w:t>
      </w:r>
      <w:r w:rsidR="0078360F">
        <w:t xml:space="preserve">. </w:t>
      </w:r>
      <w:r w:rsidR="009D1F47">
        <w:t xml:space="preserve">Eksekusi yang dilakukan oleh </w:t>
      </w:r>
      <w:r w:rsidR="009547BE">
        <w:t xml:space="preserve">senior </w:t>
      </w:r>
      <w:r w:rsidR="009547BE">
        <w:rPr>
          <w:i/>
          <w:iCs/>
        </w:rPr>
        <w:t xml:space="preserve">developer/provisioning engineer/tester </w:t>
      </w:r>
      <w:r w:rsidR="009547BE">
        <w:t>merupakan proses dengan biaya terbeasar. Hal ini diakibatkan oleh biaya per jam dari senior</w:t>
      </w:r>
      <w:r w:rsidR="00830D61">
        <w:t xml:space="preserve"> </w:t>
      </w:r>
      <w:r w:rsidR="00830D61">
        <w:rPr>
          <w:i/>
          <w:iCs/>
        </w:rPr>
        <w:t>developer/provisioning engineer/tester</w:t>
      </w:r>
      <w:r w:rsidR="0074595A">
        <w:rPr>
          <w:i/>
          <w:iCs/>
        </w:rPr>
        <w:t xml:space="preserve"> </w:t>
      </w:r>
      <w:r w:rsidR="0074595A">
        <w:t>lebih besar dibandingkan dengan biaya per jam</w:t>
      </w:r>
      <w:r w:rsidR="00600D6B">
        <w:t xml:space="preserve">. Yang menjadi </w:t>
      </w:r>
      <w:r w:rsidR="00F71BF3">
        <w:t xml:space="preserve">pertimbangan adalah pada </w:t>
      </w:r>
      <w:r w:rsidR="001D04BE">
        <w:t xml:space="preserve">proses eksekusi </w:t>
      </w:r>
      <w:r w:rsidR="00CF145C">
        <w:t xml:space="preserve">oleh </w:t>
      </w:r>
      <w:r w:rsidR="00CF145C">
        <w:rPr>
          <w:i/>
          <w:iCs/>
        </w:rPr>
        <w:t xml:space="preserve">developer/provisioning engineer/tester. </w:t>
      </w:r>
      <w:r w:rsidR="00CF145C">
        <w:t xml:space="preserve">Biaya yang dikeluarkan pada proses ini seharusnya rendah mengingat biaya per jam dari </w:t>
      </w:r>
      <w:r w:rsidR="00CF145C">
        <w:rPr>
          <w:i/>
          <w:iCs/>
        </w:rPr>
        <w:t xml:space="preserve">developer/provisioning engineer/tester </w:t>
      </w:r>
      <w:r w:rsidR="00CF145C">
        <w:t xml:space="preserve">tidak sebesar senior </w:t>
      </w:r>
      <w:r w:rsidR="00CF145C">
        <w:rPr>
          <w:i/>
          <w:iCs/>
        </w:rPr>
        <w:t xml:space="preserve">developer/provisioning engineer/tester. </w:t>
      </w:r>
      <w:r w:rsidR="00CF145C">
        <w:t xml:space="preserve">Biaya ini menjadi besar dikarenakan penggunaan </w:t>
      </w:r>
      <w:r w:rsidR="009951EA">
        <w:t xml:space="preserve">berlebihan atas sumber daya </w:t>
      </w:r>
      <w:r w:rsidR="00FA14CE">
        <w:rPr>
          <w:i/>
          <w:iCs/>
        </w:rPr>
        <w:t xml:space="preserve">developer/provisioning engineer/tester </w:t>
      </w:r>
      <w:r w:rsidR="00FA14CE">
        <w:t xml:space="preserve">tanpa melihat ketersediaan dari sumber daya dan mengakibatkan biaya </w:t>
      </w:r>
      <w:r w:rsidR="00FA14CE">
        <w:rPr>
          <w:i/>
          <w:iCs/>
        </w:rPr>
        <w:t xml:space="preserve">developer/provisioning engineer/tester </w:t>
      </w:r>
      <w:r w:rsidR="00FA14CE">
        <w:t xml:space="preserve">dan senior </w:t>
      </w:r>
      <w:r w:rsidR="00FA14CE">
        <w:rPr>
          <w:i/>
          <w:iCs/>
        </w:rPr>
        <w:t xml:space="preserve">developer/provisioning engineer/tester </w:t>
      </w:r>
      <w:r w:rsidR="007F43E9">
        <w:t>hampir sama.</w:t>
      </w:r>
    </w:p>
    <w:p w14:paraId="784631D4" w14:textId="77777777" w:rsidR="000D26C4" w:rsidRDefault="009814E2">
      <w:pPr>
        <w:rPr>
          <w:ins w:id="5649" w:author="Ilham Nur Pratama" w:date="2023-05-24T22:54:00Z"/>
        </w:rPr>
        <w:pPrChange w:id="5650" w:author="Ilham Nur Pratama" w:date="2023-05-24T22:54:00Z">
          <w:pPr>
            <w:pStyle w:val="Caption"/>
          </w:pPr>
        </w:pPrChange>
      </w:pPr>
      <w:r>
        <w:t xml:space="preserve">Pada </w:t>
      </w:r>
      <w:r w:rsidR="005B6C39">
        <w:fldChar w:fldCharType="begin"/>
      </w:r>
      <w:r w:rsidR="005B6C39">
        <w:instrText xml:space="preserve"> REF _Ref130626705 \h </w:instrText>
      </w:r>
      <w:r w:rsidR="00D873E6">
        <w:instrText xml:space="preserve"> \* MERGEFORMAT </w:instrText>
      </w:r>
      <w:r w:rsidR="005B6C39">
        <w:fldChar w:fldCharType="separate"/>
      </w:r>
    </w:p>
    <w:p w14:paraId="4D7EF28F" w14:textId="0D8B3E90" w:rsidR="009814E2" w:rsidRDefault="000D26C4" w:rsidP="00D873E6">
      <w:ins w:id="5651" w:author="Ilham Nur Pratama" w:date="2023-05-24T22:54:00Z">
        <w:r w:rsidRPr="00EF0A82">
          <w:t>Gambar</w:t>
        </w:r>
        <w:r w:rsidRPr="00EF0A82">
          <w:rPr>
            <w:noProof/>
          </w:rPr>
          <w:t xml:space="preserve"> </w:t>
        </w:r>
        <w:r>
          <w:t>4</w:t>
        </w:r>
        <w:r w:rsidRPr="00EF0A82">
          <w:t>.</w:t>
        </w:r>
        <w:r>
          <w:t>2</w:t>
        </w:r>
      </w:ins>
      <w:del w:id="5652" w:author="Ilham Nur Pratama" w:date="2023-05-21T07:26:00Z">
        <w:r w:rsidR="0090687B" w:rsidDel="00EA376F">
          <w:delText xml:space="preserve">Gambar </w:delText>
        </w:r>
        <w:r w:rsidR="0090687B" w:rsidDel="00EA376F">
          <w:rPr>
            <w:noProof/>
          </w:rPr>
          <w:delText>4</w:delText>
        </w:r>
        <w:r w:rsidR="0090687B" w:rsidDel="00EA376F">
          <w:delText>.</w:delText>
        </w:r>
        <w:r w:rsidR="0090687B" w:rsidDel="00EA376F">
          <w:rPr>
            <w:noProof/>
          </w:rPr>
          <w:delText>2</w:delText>
        </w:r>
      </w:del>
      <w:r w:rsidR="005B6C39">
        <w:fldChar w:fldCharType="end"/>
      </w:r>
      <w:r w:rsidR="005B6C39">
        <w:t xml:space="preserve">, merupakan peta panas dari proses yang sering berulang pada proses </w:t>
      </w:r>
      <w:r w:rsidR="005B6C39">
        <w:rPr>
          <w:i/>
          <w:iCs/>
        </w:rPr>
        <w:t xml:space="preserve">as is. </w:t>
      </w:r>
      <w:r w:rsidR="00832791">
        <w:t xml:space="preserve">Terlihat tahapan dari proses perencanaan memiliki </w:t>
      </w:r>
      <w:r w:rsidR="00462183">
        <w:t>perulangan yang banyak sepanjang proses perencanaan. Hal ini diakibatkan oleh seluruh proyek baik yang memiliki CR ataupun tidak memerlukan tahapan perencanaan untuk menentukan sumber daya yang akan melakukan pekerjaan.</w:t>
      </w:r>
    </w:p>
    <w:p w14:paraId="5C5F41F1" w14:textId="1188D357" w:rsidR="00214A48" w:rsidRDefault="00214A48" w:rsidP="00F96901">
      <w:r>
        <w:t xml:space="preserve">Pada </w:t>
      </w:r>
      <w:r>
        <w:fldChar w:fldCharType="begin"/>
      </w:r>
      <w:r>
        <w:instrText xml:space="preserve"> REF _Ref130633670 \h </w:instrText>
      </w:r>
      <w:r>
        <w:fldChar w:fldCharType="separate"/>
      </w:r>
      <w:r w:rsidR="000D26C4">
        <w:t xml:space="preserve">Gambar </w:t>
      </w:r>
      <w:r w:rsidR="000D26C4">
        <w:rPr>
          <w:noProof/>
        </w:rPr>
        <w:t>4</w:t>
      </w:r>
      <w:r w:rsidR="000D26C4">
        <w:t>.</w:t>
      </w:r>
      <w:r w:rsidR="000D26C4">
        <w:rPr>
          <w:noProof/>
        </w:rPr>
        <w:t>3</w:t>
      </w:r>
      <w:r>
        <w:fldChar w:fldCharType="end"/>
      </w:r>
      <w:r>
        <w:t xml:space="preserve">, merupakan peta panas dari durasi pekerjaan yang dilakukan pada proses </w:t>
      </w:r>
      <w:r>
        <w:rPr>
          <w:i/>
          <w:iCs/>
        </w:rPr>
        <w:t xml:space="preserve">as is. </w:t>
      </w:r>
      <w:r>
        <w:t xml:space="preserve">Dapat dilihat proses dengan durasi terlama dilakukan pada pekerjaan yang dilakukan oleh </w:t>
      </w:r>
      <w:r>
        <w:rPr>
          <w:i/>
          <w:iCs/>
        </w:rPr>
        <w:t xml:space="preserve">officer level. </w:t>
      </w:r>
      <w:r>
        <w:t xml:space="preserve">Hal ini diakibatkan seluruh pekerjaan yang dialokasi dan didisposisi hanya berdasarkan intuisi dan tidak berdasarkan data. Akibatnya para </w:t>
      </w:r>
      <w:r>
        <w:rPr>
          <w:i/>
          <w:iCs/>
        </w:rPr>
        <w:t>officer</w:t>
      </w:r>
      <w:r w:rsidR="00780AB1">
        <w:rPr>
          <w:i/>
          <w:iCs/>
        </w:rPr>
        <w:t xml:space="preserve"> </w:t>
      </w:r>
      <w:r w:rsidR="00780AB1">
        <w:t xml:space="preserve">memiliki </w:t>
      </w:r>
      <w:r w:rsidR="00E32B67">
        <w:t xml:space="preserve">tanggungan pekerjaan </w:t>
      </w:r>
      <w:r w:rsidR="008E67A9">
        <w:t>yang banyak dan mengakibatkan waktu pekerjaan menjadi lebih Panjang.</w:t>
      </w:r>
    </w:p>
    <w:p w14:paraId="364F2427" w14:textId="34C82F18" w:rsidR="00934A8D" w:rsidRDefault="00934A8D" w:rsidP="00F96901">
      <w:r>
        <w:t xml:space="preserve">Pada </w:t>
      </w:r>
      <w:r>
        <w:fldChar w:fldCharType="begin"/>
      </w:r>
      <w:r>
        <w:instrText xml:space="preserve"> REF _Ref130635609 \h </w:instrText>
      </w:r>
      <w:r>
        <w:fldChar w:fldCharType="separate"/>
      </w:r>
      <w:r w:rsidR="000D26C4">
        <w:t xml:space="preserve">Gambar </w:t>
      </w:r>
      <w:r w:rsidR="000D26C4">
        <w:rPr>
          <w:noProof/>
        </w:rPr>
        <w:t>4</w:t>
      </w:r>
      <w:r w:rsidR="000D26C4">
        <w:t>.</w:t>
      </w:r>
      <w:r w:rsidR="000D26C4">
        <w:rPr>
          <w:noProof/>
        </w:rPr>
        <w:t>4</w:t>
      </w:r>
      <w:r>
        <w:fldChar w:fldCharType="end"/>
      </w:r>
      <w:r>
        <w:t xml:space="preserve">, merupakan peta panas dari waktu tunggu proses </w:t>
      </w:r>
      <w:r>
        <w:rPr>
          <w:i/>
          <w:iCs/>
        </w:rPr>
        <w:t xml:space="preserve">as is. </w:t>
      </w:r>
      <w:r w:rsidR="0098082A">
        <w:t xml:space="preserve">Berkesinambungan dengan hasil pada </w:t>
      </w:r>
      <w:r w:rsidR="007713B8">
        <w:fldChar w:fldCharType="begin"/>
      </w:r>
      <w:r w:rsidR="007713B8">
        <w:instrText xml:space="preserve"> REF _Ref130633670 \h </w:instrText>
      </w:r>
      <w:r w:rsidR="007713B8">
        <w:fldChar w:fldCharType="separate"/>
      </w:r>
      <w:r w:rsidR="000D26C4">
        <w:t xml:space="preserve">Gambar </w:t>
      </w:r>
      <w:r w:rsidR="000D26C4">
        <w:rPr>
          <w:noProof/>
        </w:rPr>
        <w:t>4</w:t>
      </w:r>
      <w:r w:rsidR="000D26C4">
        <w:t>.</w:t>
      </w:r>
      <w:r w:rsidR="000D26C4">
        <w:rPr>
          <w:noProof/>
        </w:rPr>
        <w:t>3</w:t>
      </w:r>
      <w:r w:rsidR="007713B8">
        <w:fldChar w:fldCharType="end"/>
      </w:r>
      <w:r w:rsidR="003041FB">
        <w:t xml:space="preserve">, yang menunjukan bahwa waktu tunggu terbesar ada pada proses eksekusi oleh </w:t>
      </w:r>
      <w:r w:rsidR="003041FB">
        <w:rPr>
          <w:i/>
          <w:iCs/>
        </w:rPr>
        <w:t xml:space="preserve">officer level, </w:t>
      </w:r>
      <w:r w:rsidR="003041FB">
        <w:t xml:space="preserve">yang diakibatkan oleh jumlah pekerjaan yang dikerjakan tidak dapat dikerjakan oleh </w:t>
      </w:r>
      <w:r w:rsidR="003041FB">
        <w:rPr>
          <w:i/>
          <w:iCs/>
        </w:rPr>
        <w:t xml:space="preserve">officer </w:t>
      </w:r>
      <w:r w:rsidR="003041FB">
        <w:t>yang ada sehingga mengakibatkan antrian pekerjaan.</w:t>
      </w:r>
    </w:p>
    <w:p w14:paraId="72989F72" w14:textId="40327510" w:rsidR="00687178" w:rsidRDefault="003041FB" w:rsidP="00F96901">
      <w:pPr>
        <w:rPr>
          <w:ins w:id="5653" w:author="Ilham Nur Pratama" w:date="2023-05-17T21:25:00Z"/>
        </w:rPr>
        <w:sectPr w:rsidR="00687178" w:rsidSect="00AD4474">
          <w:pgSz w:w="11906" w:h="16838" w:code="9"/>
          <w:pgMar w:top="1701" w:right="1701" w:bottom="1701" w:left="1701" w:header="720" w:footer="720" w:gutter="0"/>
          <w:cols w:space="720"/>
          <w:titlePg/>
          <w:docGrid w:linePitch="360"/>
        </w:sectPr>
      </w:pPr>
      <w:r>
        <w:t xml:space="preserve">Proses </w:t>
      </w:r>
      <w:r>
        <w:rPr>
          <w:i/>
          <w:iCs/>
        </w:rPr>
        <w:t xml:space="preserve">to be </w:t>
      </w:r>
      <w:r>
        <w:t>merupakan proses yang sudah diperbaiki dengan adanya SOAPSD, untuk menggantikan beberapa proses yang sebelumnya dilakukan oleh manusia.</w:t>
      </w:r>
      <w:r w:rsidR="00AC340F">
        <w:t xml:space="preserve"> Pembuatan </w:t>
      </w:r>
      <w:r w:rsidR="00AC340F">
        <w:lastRenderedPageBreak/>
        <w:t xml:space="preserve">peta panas dari proses </w:t>
      </w:r>
      <w:r w:rsidR="00AC340F">
        <w:rPr>
          <w:i/>
          <w:iCs/>
        </w:rPr>
        <w:t xml:space="preserve">to be </w:t>
      </w:r>
      <w:r w:rsidR="00AC340F">
        <w:t xml:space="preserve">juga dilakukan untuk dapat membandingkan kondisi proses </w:t>
      </w:r>
      <w:r w:rsidR="00AC340F">
        <w:rPr>
          <w:i/>
          <w:iCs/>
        </w:rPr>
        <w:t xml:space="preserve">as is </w:t>
      </w:r>
      <w:r w:rsidR="00AC340F">
        <w:t xml:space="preserve">dengan </w:t>
      </w:r>
      <w:r w:rsidR="00AC340F">
        <w:rPr>
          <w:i/>
          <w:iCs/>
        </w:rPr>
        <w:t>to be</w:t>
      </w:r>
      <w:r w:rsidR="00DC5E88">
        <w:rPr>
          <w:i/>
          <w:iCs/>
        </w:rPr>
        <w:t xml:space="preserve">. </w:t>
      </w:r>
      <w:r w:rsidR="00DC5E88">
        <w:t xml:space="preserve">Hasil dari peta panas proses </w:t>
      </w:r>
      <w:r w:rsidR="00DC5E88" w:rsidRPr="003E6F93">
        <w:rPr>
          <w:i/>
          <w:iCs/>
        </w:rPr>
        <w:t>to be</w:t>
      </w:r>
      <w:r w:rsidR="00DC5E88">
        <w:t xml:space="preserve"> dapat dilihat pada </w:t>
      </w:r>
      <w:r w:rsidR="00342A6E">
        <w:fldChar w:fldCharType="begin"/>
      </w:r>
      <w:r w:rsidR="00342A6E">
        <w:instrText xml:space="preserve"> REF _Ref130636817 \h </w:instrText>
      </w:r>
      <w:r w:rsidR="00342A6E">
        <w:fldChar w:fldCharType="separate"/>
      </w:r>
      <w:r w:rsidR="000D26C4">
        <w:t xml:space="preserve">Gambar </w:t>
      </w:r>
      <w:r w:rsidR="000D26C4">
        <w:rPr>
          <w:noProof/>
        </w:rPr>
        <w:t>4</w:t>
      </w:r>
      <w:r w:rsidR="000D26C4">
        <w:t>.</w:t>
      </w:r>
      <w:r w:rsidR="000D26C4">
        <w:rPr>
          <w:noProof/>
        </w:rPr>
        <w:t>5</w:t>
      </w:r>
      <w:r w:rsidR="00342A6E">
        <w:fldChar w:fldCharType="end"/>
      </w:r>
      <w:r w:rsidR="00342A6E">
        <w:t xml:space="preserve">, </w:t>
      </w:r>
      <w:r w:rsidR="00342A6E">
        <w:fldChar w:fldCharType="begin"/>
      </w:r>
      <w:r w:rsidR="00342A6E">
        <w:instrText xml:space="preserve"> REF _Ref130637971 \h </w:instrText>
      </w:r>
      <w:r w:rsidR="00342A6E">
        <w:fldChar w:fldCharType="separate"/>
      </w:r>
      <w:r w:rsidR="000D26C4">
        <w:t xml:space="preserve">Gambar </w:t>
      </w:r>
      <w:r w:rsidR="000D26C4">
        <w:rPr>
          <w:noProof/>
        </w:rPr>
        <w:t>4</w:t>
      </w:r>
      <w:r w:rsidR="000D26C4">
        <w:t>.</w:t>
      </w:r>
      <w:r w:rsidR="000D26C4">
        <w:rPr>
          <w:noProof/>
        </w:rPr>
        <w:t>6</w:t>
      </w:r>
      <w:r w:rsidR="00342A6E">
        <w:fldChar w:fldCharType="end"/>
      </w:r>
      <w:r w:rsidR="00342A6E">
        <w:t xml:space="preserve">, </w:t>
      </w:r>
      <w:r w:rsidR="00342A6E">
        <w:fldChar w:fldCharType="begin"/>
      </w:r>
      <w:r w:rsidR="00342A6E">
        <w:instrText xml:space="preserve"> REF _Ref130638343 \h </w:instrText>
      </w:r>
      <w:r w:rsidR="00342A6E">
        <w:fldChar w:fldCharType="separate"/>
      </w:r>
      <w:r w:rsidR="000D26C4">
        <w:t xml:space="preserve">Gambar </w:t>
      </w:r>
      <w:r w:rsidR="000D26C4">
        <w:rPr>
          <w:noProof/>
        </w:rPr>
        <w:t>4</w:t>
      </w:r>
      <w:r w:rsidR="000D26C4">
        <w:t>.</w:t>
      </w:r>
      <w:r w:rsidR="000D26C4">
        <w:rPr>
          <w:noProof/>
        </w:rPr>
        <w:t>7</w:t>
      </w:r>
      <w:r w:rsidR="00342A6E">
        <w:fldChar w:fldCharType="end"/>
      </w:r>
      <w:r w:rsidR="00342A6E">
        <w:t xml:space="preserve">, </w:t>
      </w:r>
      <w:r w:rsidR="00342A6E">
        <w:fldChar w:fldCharType="begin"/>
      </w:r>
      <w:r w:rsidR="00342A6E">
        <w:instrText xml:space="preserve"> REF _Ref130638346 \h </w:instrText>
      </w:r>
      <w:r w:rsidR="00342A6E">
        <w:fldChar w:fldCharType="separate"/>
      </w:r>
      <w:r w:rsidR="000D26C4">
        <w:t xml:space="preserve">Gambar </w:t>
      </w:r>
      <w:r w:rsidR="000D26C4">
        <w:rPr>
          <w:noProof/>
        </w:rPr>
        <w:t>4</w:t>
      </w:r>
      <w:r w:rsidR="000D26C4">
        <w:t>.</w:t>
      </w:r>
      <w:r w:rsidR="000D26C4">
        <w:rPr>
          <w:noProof/>
        </w:rPr>
        <w:t>8</w:t>
      </w:r>
      <w:r w:rsidR="00342A6E">
        <w:fldChar w:fldCharType="end"/>
      </w:r>
      <w:r w:rsidR="006904FA">
        <w:t>.</w:t>
      </w:r>
    </w:p>
    <w:p w14:paraId="0C492717" w14:textId="1F2A3627" w:rsidR="003041FB" w:rsidDel="00687178" w:rsidRDefault="003041FB" w:rsidP="00F96901">
      <w:pPr>
        <w:rPr>
          <w:del w:id="5654" w:author="Ilham Nur Pratama" w:date="2023-05-17T21:25:00Z"/>
        </w:rPr>
      </w:pPr>
    </w:p>
    <w:p w14:paraId="06581B87" w14:textId="1CFAB627" w:rsidR="00EF252F" w:rsidDel="00687178" w:rsidRDefault="00EF252F" w:rsidP="00F96901">
      <w:pPr>
        <w:rPr>
          <w:del w:id="5655" w:author="Ilham Nur Pratama" w:date="2023-05-17T21:25:00Z"/>
          <w:noProof/>
        </w:rPr>
      </w:pPr>
    </w:p>
    <w:p w14:paraId="4B5ECD19" w14:textId="7C7F3BF2" w:rsidR="00EF252F" w:rsidRDefault="00EE63B5" w:rsidP="003E6F93">
      <w:pPr>
        <w:keepNext/>
        <w:jc w:val="center"/>
      </w:pPr>
      <w:r>
        <w:rPr>
          <w:noProof/>
        </w:rPr>
        <w:drawing>
          <wp:inline distT="0" distB="0" distL="0" distR="0" wp14:anchorId="3A660744" wp14:editId="1938C5C9">
            <wp:extent cx="8799615" cy="4438206"/>
            <wp:effectExtent l="0" t="0" r="1905" b="63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8631" t="21152" r="17227" b="6028"/>
                    <a:stretch/>
                  </pic:blipFill>
                  <pic:spPr bwMode="auto">
                    <a:xfrm>
                      <a:off x="0" y="0"/>
                      <a:ext cx="8909123" cy="4493438"/>
                    </a:xfrm>
                    <a:prstGeom prst="rect">
                      <a:avLst/>
                    </a:prstGeom>
                    <a:noFill/>
                    <a:ln>
                      <a:noFill/>
                    </a:ln>
                    <a:extLst>
                      <a:ext uri="{53640926-AAD7-44D8-BBD7-CCE9431645EC}">
                        <a14:shadowObscured xmlns:a14="http://schemas.microsoft.com/office/drawing/2010/main"/>
                      </a:ext>
                    </a:extLst>
                  </pic:spPr>
                </pic:pic>
              </a:graphicData>
            </a:graphic>
          </wp:inline>
        </w:drawing>
      </w:r>
    </w:p>
    <w:p w14:paraId="2BC6254A" w14:textId="68A9C745" w:rsidR="001064AE" w:rsidRDefault="00EF252F" w:rsidP="00EE5E34">
      <w:pPr>
        <w:pStyle w:val="Caption"/>
      </w:pPr>
      <w:bookmarkStart w:id="5656" w:name="_Ref130636817"/>
      <w:bookmarkStart w:id="5657" w:name="_Toc135601516"/>
      <w:r>
        <w:t xml:space="preserve">Gambar </w:t>
      </w:r>
      <w:r w:rsidR="005A58B4">
        <w:fldChar w:fldCharType="begin"/>
      </w:r>
      <w:r w:rsidR="005A58B4">
        <w:instrText xml:space="preserve"> STYLEREF 1 \s </w:instrText>
      </w:r>
      <w:r w:rsidR="005A58B4">
        <w:fldChar w:fldCharType="separate"/>
      </w:r>
      <w:r w:rsidR="000D26C4">
        <w:rPr>
          <w:noProof/>
        </w:rPr>
        <w:t>4</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5</w:t>
      </w:r>
      <w:r w:rsidR="005A58B4">
        <w:rPr>
          <w:noProof/>
        </w:rPr>
        <w:fldChar w:fldCharType="end"/>
      </w:r>
      <w:bookmarkEnd w:id="5656"/>
      <w:r>
        <w:t xml:space="preserve"> Peta </w:t>
      </w:r>
      <w:r w:rsidR="00F31473">
        <w:t>P</w:t>
      </w:r>
      <w:r>
        <w:t xml:space="preserve">anas proses </w:t>
      </w:r>
      <w:r w:rsidRPr="003E6F93">
        <w:rPr>
          <w:i/>
        </w:rPr>
        <w:t>to be</w:t>
      </w:r>
      <w:r>
        <w:t xml:space="preserve"> untuk biaya</w:t>
      </w:r>
      <w:bookmarkEnd w:id="5657"/>
    </w:p>
    <w:p w14:paraId="6CA9D877" w14:textId="7AF12E53" w:rsidR="00F31473" w:rsidRDefault="00F31473" w:rsidP="003E6F93">
      <w:pPr>
        <w:keepNext/>
        <w:jc w:val="center"/>
      </w:pPr>
      <w:r>
        <w:rPr>
          <w:noProof/>
        </w:rPr>
        <w:lastRenderedPageBreak/>
        <w:drawing>
          <wp:inline distT="0" distB="0" distL="0" distR="0" wp14:anchorId="391B4B43" wp14:editId="32087D1F">
            <wp:extent cx="8714734" cy="4405745"/>
            <wp:effectExtent l="0" t="0" r="0" b="0"/>
            <wp:docPr id="114" name="Picture 11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Diagram, schematic&#10;&#10;Description automatically generated"/>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8265" t="20936" r="17463" b="5626"/>
                    <a:stretch/>
                  </pic:blipFill>
                  <pic:spPr bwMode="auto">
                    <a:xfrm>
                      <a:off x="0" y="0"/>
                      <a:ext cx="8786533" cy="4442043"/>
                    </a:xfrm>
                    <a:prstGeom prst="rect">
                      <a:avLst/>
                    </a:prstGeom>
                    <a:noFill/>
                    <a:ln>
                      <a:noFill/>
                    </a:ln>
                    <a:extLst>
                      <a:ext uri="{53640926-AAD7-44D8-BBD7-CCE9431645EC}">
                        <a14:shadowObscured xmlns:a14="http://schemas.microsoft.com/office/drawing/2010/main"/>
                      </a:ext>
                    </a:extLst>
                  </pic:spPr>
                </pic:pic>
              </a:graphicData>
            </a:graphic>
          </wp:inline>
        </w:drawing>
      </w:r>
    </w:p>
    <w:p w14:paraId="49F5D22B" w14:textId="287E1268" w:rsidR="00EF252F" w:rsidRDefault="00F31473" w:rsidP="00EE5E34">
      <w:pPr>
        <w:pStyle w:val="Caption"/>
      </w:pPr>
      <w:bookmarkStart w:id="5658" w:name="_Ref130637971"/>
      <w:bookmarkStart w:id="5659" w:name="_Toc135601517"/>
      <w:r>
        <w:t xml:space="preserve">Gambar </w:t>
      </w:r>
      <w:r w:rsidR="005A58B4">
        <w:fldChar w:fldCharType="begin"/>
      </w:r>
      <w:r w:rsidR="005A58B4">
        <w:instrText xml:space="preserve"> STYLEREF 1 \s </w:instrText>
      </w:r>
      <w:r w:rsidR="005A58B4">
        <w:fldChar w:fldCharType="separate"/>
      </w:r>
      <w:r w:rsidR="000D26C4">
        <w:rPr>
          <w:noProof/>
        </w:rPr>
        <w:t>4</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6</w:t>
      </w:r>
      <w:r w:rsidR="005A58B4">
        <w:rPr>
          <w:noProof/>
        </w:rPr>
        <w:fldChar w:fldCharType="end"/>
      </w:r>
      <w:bookmarkEnd w:id="5658"/>
      <w:r>
        <w:t xml:space="preserve"> Peta Panas proses </w:t>
      </w:r>
      <w:r>
        <w:rPr>
          <w:i/>
        </w:rPr>
        <w:t xml:space="preserve">to be </w:t>
      </w:r>
      <w:r>
        <w:t>untuk perulangan</w:t>
      </w:r>
      <w:bookmarkEnd w:id="5659"/>
    </w:p>
    <w:p w14:paraId="6F9A1432" w14:textId="728E0A78" w:rsidR="00F71DF3" w:rsidRDefault="00F71DF3" w:rsidP="003E6F93">
      <w:pPr>
        <w:keepNext/>
        <w:jc w:val="center"/>
      </w:pPr>
      <w:r>
        <w:rPr>
          <w:noProof/>
        </w:rPr>
        <w:lastRenderedPageBreak/>
        <w:drawing>
          <wp:inline distT="0" distB="0" distL="0" distR="0" wp14:anchorId="36DE5FC8" wp14:editId="0AB4E495">
            <wp:extent cx="8817147" cy="4465122"/>
            <wp:effectExtent l="0" t="0" r="3175" b="0"/>
            <wp:docPr id="116" name="Picture 1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Diagram&#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8128" t="20656" r="17474" b="5706"/>
                    <a:stretch/>
                  </pic:blipFill>
                  <pic:spPr bwMode="auto">
                    <a:xfrm>
                      <a:off x="0" y="0"/>
                      <a:ext cx="8896469" cy="4505292"/>
                    </a:xfrm>
                    <a:prstGeom prst="rect">
                      <a:avLst/>
                    </a:prstGeom>
                    <a:noFill/>
                    <a:ln>
                      <a:noFill/>
                    </a:ln>
                    <a:extLst>
                      <a:ext uri="{53640926-AAD7-44D8-BBD7-CCE9431645EC}">
                        <a14:shadowObscured xmlns:a14="http://schemas.microsoft.com/office/drawing/2010/main"/>
                      </a:ext>
                    </a:extLst>
                  </pic:spPr>
                </pic:pic>
              </a:graphicData>
            </a:graphic>
          </wp:inline>
        </w:drawing>
      </w:r>
    </w:p>
    <w:p w14:paraId="753A6BE2" w14:textId="7C7C64F0" w:rsidR="00F31473" w:rsidRDefault="00F71DF3" w:rsidP="00EE5E34">
      <w:pPr>
        <w:pStyle w:val="Caption"/>
      </w:pPr>
      <w:bookmarkStart w:id="5660" w:name="_Ref130638343"/>
      <w:bookmarkStart w:id="5661" w:name="_Toc135601518"/>
      <w:r>
        <w:t xml:space="preserve">Gambar </w:t>
      </w:r>
      <w:r w:rsidR="005A58B4">
        <w:fldChar w:fldCharType="begin"/>
      </w:r>
      <w:r w:rsidR="005A58B4">
        <w:instrText xml:space="preserve"> STYLEREF 1 \s </w:instrText>
      </w:r>
      <w:r w:rsidR="005A58B4">
        <w:fldChar w:fldCharType="separate"/>
      </w:r>
      <w:r w:rsidR="000D26C4">
        <w:rPr>
          <w:noProof/>
        </w:rPr>
        <w:t>4</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7</w:t>
      </w:r>
      <w:r w:rsidR="005A58B4">
        <w:rPr>
          <w:noProof/>
        </w:rPr>
        <w:fldChar w:fldCharType="end"/>
      </w:r>
      <w:bookmarkEnd w:id="5660"/>
      <w:r>
        <w:t xml:space="preserve"> Peta Panas proses </w:t>
      </w:r>
      <w:r>
        <w:rPr>
          <w:i/>
        </w:rPr>
        <w:t>to be</w:t>
      </w:r>
      <w:r>
        <w:t xml:space="preserve"> untuk durasi</w:t>
      </w:r>
      <w:bookmarkEnd w:id="5661"/>
    </w:p>
    <w:p w14:paraId="6CBE053F" w14:textId="3B95A408" w:rsidR="004C7CD8" w:rsidRDefault="004C7CD8" w:rsidP="003E6F93">
      <w:pPr>
        <w:keepNext/>
        <w:jc w:val="center"/>
      </w:pPr>
      <w:r>
        <w:rPr>
          <w:noProof/>
        </w:rPr>
        <w:lastRenderedPageBreak/>
        <w:drawing>
          <wp:inline distT="0" distB="0" distL="0" distR="0" wp14:anchorId="09EE4A42" wp14:editId="58B1E532">
            <wp:extent cx="8571449" cy="4298867"/>
            <wp:effectExtent l="0" t="0" r="1270" b="6985"/>
            <wp:docPr id="117" name="Picture 1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Diagram&#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8358" t="21535" r="17055" b="5215"/>
                    <a:stretch/>
                  </pic:blipFill>
                  <pic:spPr bwMode="auto">
                    <a:xfrm>
                      <a:off x="0" y="0"/>
                      <a:ext cx="8618932" cy="4322681"/>
                    </a:xfrm>
                    <a:prstGeom prst="rect">
                      <a:avLst/>
                    </a:prstGeom>
                    <a:noFill/>
                    <a:ln>
                      <a:noFill/>
                    </a:ln>
                    <a:extLst>
                      <a:ext uri="{53640926-AAD7-44D8-BBD7-CCE9431645EC}">
                        <a14:shadowObscured xmlns:a14="http://schemas.microsoft.com/office/drawing/2010/main"/>
                      </a:ext>
                    </a:extLst>
                  </pic:spPr>
                </pic:pic>
              </a:graphicData>
            </a:graphic>
          </wp:inline>
        </w:drawing>
      </w:r>
    </w:p>
    <w:p w14:paraId="14FE0D16" w14:textId="1999D8E4" w:rsidR="004C7CD8" w:rsidRDefault="004C7CD8" w:rsidP="00EE5E34">
      <w:pPr>
        <w:pStyle w:val="Caption"/>
        <w:rPr>
          <w:ins w:id="5662" w:author="Ilham Nur Pratama" w:date="2023-05-17T21:25:00Z"/>
        </w:rPr>
      </w:pPr>
      <w:bookmarkStart w:id="5663" w:name="_Ref130638346"/>
      <w:bookmarkStart w:id="5664" w:name="_Toc135601519"/>
      <w:r>
        <w:t xml:space="preserve">Gambar </w:t>
      </w:r>
      <w:r w:rsidR="005A58B4">
        <w:fldChar w:fldCharType="begin"/>
      </w:r>
      <w:r w:rsidR="005A58B4">
        <w:instrText xml:space="preserve"> STYLEREF 1 \s </w:instrText>
      </w:r>
      <w:r w:rsidR="005A58B4">
        <w:fldChar w:fldCharType="separate"/>
      </w:r>
      <w:r w:rsidR="000D26C4">
        <w:rPr>
          <w:noProof/>
        </w:rPr>
        <w:t>4</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8</w:t>
      </w:r>
      <w:r w:rsidR="005A58B4">
        <w:rPr>
          <w:noProof/>
        </w:rPr>
        <w:fldChar w:fldCharType="end"/>
      </w:r>
      <w:bookmarkEnd w:id="5663"/>
      <w:r>
        <w:t xml:space="preserve"> Peta Panas proses </w:t>
      </w:r>
      <w:r>
        <w:rPr>
          <w:i/>
        </w:rPr>
        <w:t xml:space="preserve">to be </w:t>
      </w:r>
      <w:r>
        <w:t>untuk waktu tunggu</w:t>
      </w:r>
      <w:bookmarkEnd w:id="5664"/>
    </w:p>
    <w:p w14:paraId="52971C88" w14:textId="77777777" w:rsidR="00687178" w:rsidRDefault="00687178" w:rsidP="00687178">
      <w:pPr>
        <w:rPr>
          <w:ins w:id="5665" w:author="Ilham Nur Pratama" w:date="2023-05-17T21:25:00Z"/>
        </w:rPr>
        <w:sectPr w:rsidR="00687178" w:rsidSect="00EA376F">
          <w:pgSz w:w="16838" w:h="11906" w:orient="landscape" w:code="9"/>
          <w:pgMar w:top="1701" w:right="1701" w:bottom="1701" w:left="1701" w:header="720" w:footer="720" w:gutter="0"/>
          <w:cols w:space="720"/>
          <w:docGrid w:linePitch="360"/>
        </w:sectPr>
      </w:pPr>
    </w:p>
    <w:p w14:paraId="586C1BB8" w14:textId="5D6D8E84" w:rsidR="00687178" w:rsidRPr="00687178" w:rsidDel="00687178" w:rsidRDefault="00687178">
      <w:pPr>
        <w:rPr>
          <w:del w:id="5666" w:author="Ilham Nur Pratama" w:date="2023-05-17T21:25:00Z"/>
        </w:rPr>
        <w:pPrChange w:id="5667" w:author="Ilham Nur Pratama" w:date="2023-05-17T21:25:00Z">
          <w:pPr>
            <w:pStyle w:val="Caption"/>
          </w:pPr>
        </w:pPrChange>
      </w:pPr>
    </w:p>
    <w:p w14:paraId="2BD956BC" w14:textId="6063089E" w:rsidR="007416DC" w:rsidRDefault="007416DC" w:rsidP="002959F3">
      <w:r>
        <w:t xml:space="preserve">Pada </w:t>
      </w:r>
      <w:r>
        <w:fldChar w:fldCharType="begin"/>
      </w:r>
      <w:r>
        <w:instrText xml:space="preserve"> REF _Ref130636817 \h </w:instrText>
      </w:r>
      <w:r w:rsidR="002959F3">
        <w:instrText xml:space="preserve"> \* MERGEFORMAT </w:instrText>
      </w:r>
      <w:r>
        <w:fldChar w:fldCharType="separate"/>
      </w:r>
      <w:r w:rsidR="000D26C4">
        <w:t xml:space="preserve">Gambar </w:t>
      </w:r>
      <w:r w:rsidR="000D26C4">
        <w:rPr>
          <w:noProof/>
        </w:rPr>
        <w:t>4.5</w:t>
      </w:r>
      <w:r>
        <w:fldChar w:fldCharType="end"/>
      </w:r>
      <w:r>
        <w:t xml:space="preserve">, menunjukan peta panas untuk biaya pada proses </w:t>
      </w:r>
      <w:r w:rsidR="00B848DA">
        <w:rPr>
          <w:i/>
          <w:iCs/>
        </w:rPr>
        <w:t xml:space="preserve">to be. </w:t>
      </w:r>
      <w:r w:rsidR="00B848DA">
        <w:t xml:space="preserve">Dapat dilihat bahwa pengeluaran biaya terbesar </w:t>
      </w:r>
      <w:r w:rsidR="002959F3">
        <w:t>tersebar pada seluruh eksekutor yang ada</w:t>
      </w:r>
      <w:r w:rsidR="00B848DA">
        <w:rPr>
          <w:i/>
          <w:iCs/>
        </w:rPr>
        <w:t>.</w:t>
      </w:r>
      <w:r w:rsidR="00F4172C">
        <w:t xml:space="preserve"> </w:t>
      </w:r>
      <w:r w:rsidR="00E65380">
        <w:t xml:space="preserve">Perbedaan pada proses </w:t>
      </w:r>
      <w:r w:rsidR="00E65380">
        <w:rPr>
          <w:i/>
          <w:iCs/>
        </w:rPr>
        <w:t xml:space="preserve">as is </w:t>
      </w:r>
      <w:r w:rsidR="0055215D">
        <w:t>yaitu pada biaya terbesar</w:t>
      </w:r>
      <w:r w:rsidR="00CC66A3">
        <w:t xml:space="preserve">, di mana pada proses </w:t>
      </w:r>
      <w:r w:rsidR="00CC66A3">
        <w:rPr>
          <w:i/>
          <w:iCs/>
        </w:rPr>
        <w:t xml:space="preserve">as is </w:t>
      </w:r>
      <w:r w:rsidR="00CC66A3">
        <w:t xml:space="preserve">lebih besar pada </w:t>
      </w:r>
      <w:r w:rsidR="00412F81">
        <w:t xml:space="preserve">eksekusi oleh </w:t>
      </w:r>
      <w:r w:rsidR="00412F81">
        <w:rPr>
          <w:i/>
          <w:iCs/>
        </w:rPr>
        <w:t xml:space="preserve">senior officer </w:t>
      </w:r>
      <w:r w:rsidR="004D3473">
        <w:t xml:space="preserve">sedangkan pada proses </w:t>
      </w:r>
      <w:r w:rsidR="004D3473">
        <w:rPr>
          <w:i/>
          <w:iCs/>
        </w:rPr>
        <w:t xml:space="preserve">to be </w:t>
      </w:r>
      <w:r w:rsidR="004D3473">
        <w:t xml:space="preserve">biaya terbesar </w:t>
      </w:r>
      <w:r w:rsidR="004B7EF2">
        <w:t xml:space="preserve">dilakukan oleh </w:t>
      </w:r>
      <w:r w:rsidR="004A3694">
        <w:rPr>
          <w:i/>
          <w:iCs/>
        </w:rPr>
        <w:t xml:space="preserve">officer. </w:t>
      </w:r>
      <w:r w:rsidR="004A3694">
        <w:t>Hal ini diakibatkan oleh alokasi pekerjaan yang awalnya berdasarkan intuisi menjadi dilakukan berdasarkan sistem yang berbasis data.</w:t>
      </w:r>
    </w:p>
    <w:p w14:paraId="5589A9D8" w14:textId="725ACC4D" w:rsidR="004A3694" w:rsidRDefault="004A3694" w:rsidP="002959F3">
      <w:r>
        <w:t xml:space="preserve">Pada </w:t>
      </w:r>
      <w:r>
        <w:fldChar w:fldCharType="begin"/>
      </w:r>
      <w:r>
        <w:instrText xml:space="preserve"> REF _Ref130637971 \h </w:instrText>
      </w:r>
      <w:r>
        <w:fldChar w:fldCharType="separate"/>
      </w:r>
      <w:r w:rsidR="000D26C4">
        <w:t xml:space="preserve">Gambar </w:t>
      </w:r>
      <w:r w:rsidR="000D26C4">
        <w:rPr>
          <w:noProof/>
        </w:rPr>
        <w:t>4</w:t>
      </w:r>
      <w:r w:rsidR="000D26C4">
        <w:t>.</w:t>
      </w:r>
      <w:r w:rsidR="000D26C4">
        <w:rPr>
          <w:noProof/>
        </w:rPr>
        <w:t>6</w:t>
      </w:r>
      <w:r>
        <w:fldChar w:fldCharType="end"/>
      </w:r>
      <w:r>
        <w:t xml:space="preserve">, </w:t>
      </w:r>
      <w:r w:rsidR="00CC6A0F">
        <w:t xml:space="preserve">menunjukan peta panas untuk perulangan </w:t>
      </w:r>
      <w:r w:rsidR="00AF1853">
        <w:t xml:space="preserve">pekerjaan. Dapat dilihat bahwa </w:t>
      </w:r>
      <w:r w:rsidR="00C44438">
        <w:t xml:space="preserve">perulangan terjadi paling banyak pada tahapan perencanaan. </w:t>
      </w:r>
      <w:r w:rsidR="001B7846">
        <w:t xml:space="preserve">Perbedaan dengan proses </w:t>
      </w:r>
      <w:r w:rsidR="001B7846">
        <w:rPr>
          <w:i/>
          <w:iCs/>
        </w:rPr>
        <w:t xml:space="preserve">as is </w:t>
      </w:r>
      <w:r w:rsidR="001B7846">
        <w:t>adalah perulangan tersebar lebih merata</w:t>
      </w:r>
      <w:r w:rsidR="0095797A">
        <w:t xml:space="preserve"> pada proses </w:t>
      </w:r>
      <w:r w:rsidR="0095797A">
        <w:rPr>
          <w:i/>
          <w:iCs/>
        </w:rPr>
        <w:t>to be</w:t>
      </w:r>
      <w:r w:rsidR="001B7846">
        <w:t>.</w:t>
      </w:r>
    </w:p>
    <w:p w14:paraId="572E93F4" w14:textId="6108323F" w:rsidR="00BB1F9D" w:rsidRDefault="00BB1F9D" w:rsidP="002959F3">
      <w:r>
        <w:t xml:space="preserve">Pada </w:t>
      </w:r>
      <w:r>
        <w:fldChar w:fldCharType="begin"/>
      </w:r>
      <w:r>
        <w:instrText xml:space="preserve"> REF _Ref130638343 \h </w:instrText>
      </w:r>
      <w:r>
        <w:fldChar w:fldCharType="separate"/>
      </w:r>
      <w:r w:rsidR="000D26C4">
        <w:t xml:space="preserve">Gambar </w:t>
      </w:r>
      <w:r w:rsidR="000D26C4">
        <w:rPr>
          <w:noProof/>
        </w:rPr>
        <w:t>4</w:t>
      </w:r>
      <w:r w:rsidR="000D26C4">
        <w:t>.</w:t>
      </w:r>
      <w:r w:rsidR="000D26C4">
        <w:rPr>
          <w:noProof/>
        </w:rPr>
        <w:t>7</w:t>
      </w:r>
      <w:r>
        <w:fldChar w:fldCharType="end"/>
      </w:r>
      <w:r w:rsidR="002E6411">
        <w:t>, menunjukan peta panas untuk durasi pekerjaan yang dikerjakan.</w:t>
      </w:r>
      <w:r w:rsidR="00341786">
        <w:t xml:space="preserve"> Dapat dilihat bahwa durasi pekerjaan paling lama terjad</w:t>
      </w:r>
      <w:r w:rsidR="00BD51EB">
        <w:t>i</w:t>
      </w:r>
      <w:r w:rsidR="00341786">
        <w:t xml:space="preserve"> pada proses eksekusi.</w:t>
      </w:r>
      <w:r w:rsidR="00BD51EB">
        <w:t xml:space="preserve"> Eksekusi yang dilakukan menjadi pekerjaan yang memiliki durasi terbesar. </w:t>
      </w:r>
      <w:r w:rsidR="00D031CC">
        <w:t xml:space="preserve">Perbedaan signifikan yang dapat dilihat dari proses </w:t>
      </w:r>
      <w:r w:rsidR="00D031CC">
        <w:rPr>
          <w:i/>
          <w:iCs/>
        </w:rPr>
        <w:t xml:space="preserve">as is </w:t>
      </w:r>
      <w:r w:rsidR="00D031CC">
        <w:t xml:space="preserve">adalah durasi pekerjaan tersebar tidak hanya pada </w:t>
      </w:r>
      <w:r w:rsidR="00D031CC">
        <w:rPr>
          <w:i/>
          <w:iCs/>
        </w:rPr>
        <w:t xml:space="preserve">officer </w:t>
      </w:r>
      <w:r w:rsidR="00D031CC">
        <w:t>tetapi juga pada seluruh pekerja yang dapat mengerjakan.</w:t>
      </w:r>
      <w:r w:rsidR="007528E5">
        <w:t xml:space="preserve"> Hal ini diakibatkan oleh </w:t>
      </w:r>
      <w:r w:rsidR="00B30DA1">
        <w:t>alokasi pekerjaan yang lebih merata dari pekerjaan yang dikerjakan oleh sumber daya yang mengakibatkan durasi yang lama tidak hanya terjadi pada satu proses pekerjaan.</w:t>
      </w:r>
    </w:p>
    <w:p w14:paraId="4A3966EF" w14:textId="4B021B21" w:rsidR="00CC646E" w:rsidRDefault="00CC646E" w:rsidP="002959F3">
      <w:r>
        <w:t xml:space="preserve">Pada </w:t>
      </w:r>
      <w:r>
        <w:fldChar w:fldCharType="begin"/>
      </w:r>
      <w:r>
        <w:instrText xml:space="preserve"> REF _Ref130638346 \h </w:instrText>
      </w:r>
      <w:r>
        <w:fldChar w:fldCharType="separate"/>
      </w:r>
      <w:r w:rsidR="000D26C4">
        <w:t xml:space="preserve">Gambar </w:t>
      </w:r>
      <w:r w:rsidR="000D26C4">
        <w:rPr>
          <w:noProof/>
        </w:rPr>
        <w:t>4</w:t>
      </w:r>
      <w:r w:rsidR="000D26C4">
        <w:t>.</w:t>
      </w:r>
      <w:r w:rsidR="000D26C4">
        <w:rPr>
          <w:noProof/>
        </w:rPr>
        <w:t>8</w:t>
      </w:r>
      <w:r>
        <w:fldChar w:fldCharType="end"/>
      </w:r>
      <w:r w:rsidR="00B06A75">
        <w:t xml:space="preserve">, menunjukan peta panas untuk waktu tunggu pada proses </w:t>
      </w:r>
      <w:r w:rsidR="00B06A75">
        <w:rPr>
          <w:i/>
          <w:iCs/>
        </w:rPr>
        <w:t xml:space="preserve">to be </w:t>
      </w:r>
      <w:r w:rsidR="00B06A75">
        <w:t xml:space="preserve">yang merupakan perbaikan dari proses </w:t>
      </w:r>
      <w:r w:rsidR="00B06A75">
        <w:rPr>
          <w:i/>
          <w:iCs/>
        </w:rPr>
        <w:t xml:space="preserve">as is. </w:t>
      </w:r>
      <w:r w:rsidR="009C0190">
        <w:t xml:space="preserve">Dapat dilihat bahwa secara waktu tunggu, yang semula memiliki </w:t>
      </w:r>
      <w:r w:rsidR="009C0190">
        <w:rPr>
          <w:i/>
          <w:iCs/>
        </w:rPr>
        <w:t xml:space="preserve">bottleneck </w:t>
      </w:r>
      <w:r w:rsidR="009C0190">
        <w:t xml:space="preserve">pada pekerjaan eksekusi oleh </w:t>
      </w:r>
      <w:r w:rsidR="009C0190" w:rsidRPr="003E6F93">
        <w:rPr>
          <w:i/>
          <w:iCs/>
        </w:rPr>
        <w:t>officer</w:t>
      </w:r>
      <w:r w:rsidR="009C0190">
        <w:rPr>
          <w:i/>
          <w:iCs/>
        </w:rPr>
        <w:t xml:space="preserve"> </w:t>
      </w:r>
      <w:r w:rsidR="009C0190">
        <w:t>menjadi relatif tersebar pada sumber daya yang ada.</w:t>
      </w:r>
      <w:r w:rsidR="00F60EA5">
        <w:t xml:space="preserve"> Hal ini ditunjukkan dengan waktu tunggu kini tidak lagi ada pada 1 proses melainkan terdapat pada beberapa proses dengan waktu tunggu yang relatif lebih sebentar jika dibandingkan dengan proses </w:t>
      </w:r>
      <w:r w:rsidR="00F60EA5">
        <w:rPr>
          <w:i/>
          <w:iCs/>
        </w:rPr>
        <w:t xml:space="preserve">as is. </w:t>
      </w:r>
      <w:r w:rsidR="00F60EA5">
        <w:t>Hal ini menunjukkan bahwa secara proses</w:t>
      </w:r>
      <w:r w:rsidR="00300974">
        <w:t xml:space="preserve">, proses </w:t>
      </w:r>
      <w:r w:rsidR="00300974">
        <w:rPr>
          <w:i/>
          <w:iCs/>
        </w:rPr>
        <w:t xml:space="preserve">to be </w:t>
      </w:r>
      <w:r w:rsidR="00300974">
        <w:t>yang menerapkan SOAPSD mampu memperbaiki waktu tunggu yang terjadi pada proses yang ada.</w:t>
      </w:r>
    </w:p>
    <w:p w14:paraId="1F186FC7" w14:textId="131520E1" w:rsidR="005D618D" w:rsidRDefault="005D618D" w:rsidP="003E6F93">
      <w:pPr>
        <w:pStyle w:val="Heading3"/>
      </w:pPr>
      <w:bookmarkStart w:id="5668" w:name="_Toc135601461"/>
      <w:r>
        <w:t>Analisis Biaya Pekerjaan</w:t>
      </w:r>
      <w:bookmarkEnd w:id="5668"/>
    </w:p>
    <w:p w14:paraId="76327FB6" w14:textId="2E676515" w:rsidR="00985B1D" w:rsidRDefault="00E41D57" w:rsidP="00475632">
      <w:pPr>
        <w:ind w:left="720"/>
        <w:rPr>
          <w:ins w:id="5669" w:author="Ilham Nur Pratama" w:date="2023-05-21T22:38:00Z"/>
        </w:rPr>
      </w:pPr>
      <w:r>
        <w:t xml:space="preserve">Pada </w:t>
      </w:r>
      <w:r w:rsidR="00873992">
        <w:fldChar w:fldCharType="begin"/>
      </w:r>
      <w:r w:rsidR="00873992">
        <w:instrText xml:space="preserve"> REF _Ref130646084 \h </w:instrText>
      </w:r>
      <w:r w:rsidR="00873992">
        <w:fldChar w:fldCharType="separate"/>
      </w:r>
      <w:ins w:id="5670" w:author="Ilham Nur Pratama" w:date="2023-05-24T22:54:00Z">
        <w:r w:rsidR="000D26C4">
          <w:t xml:space="preserve">Tabel </w:t>
        </w:r>
        <w:r w:rsidR="000D26C4">
          <w:rPr>
            <w:noProof/>
          </w:rPr>
          <w:t>4</w:t>
        </w:r>
        <w:r w:rsidR="000D26C4">
          <w:t>.</w:t>
        </w:r>
        <w:r w:rsidR="000D26C4">
          <w:rPr>
            <w:noProof/>
          </w:rPr>
          <w:t>6</w:t>
        </w:r>
      </w:ins>
      <w:del w:id="5671" w:author="Ilham Nur Pratama" w:date="2023-05-17T20:22:00Z">
        <w:r w:rsidR="00B57DB5" w:rsidDel="0090687B">
          <w:delText xml:space="preserve">Tabel </w:delText>
        </w:r>
        <w:r w:rsidR="00B57DB5" w:rsidDel="0090687B">
          <w:rPr>
            <w:noProof/>
          </w:rPr>
          <w:delText>4</w:delText>
        </w:r>
        <w:r w:rsidR="00B57DB5" w:rsidDel="0090687B">
          <w:delText>.</w:delText>
        </w:r>
        <w:r w:rsidR="00B57DB5" w:rsidDel="0090687B">
          <w:rPr>
            <w:noProof/>
          </w:rPr>
          <w:delText>1</w:delText>
        </w:r>
      </w:del>
      <w:r w:rsidR="00873992">
        <w:fldChar w:fldCharType="end"/>
      </w:r>
      <w:r>
        <w:t xml:space="preserve">, menunjukan perbedaan Biaya Pekerjaan pada proses </w:t>
      </w:r>
      <w:r>
        <w:rPr>
          <w:i/>
          <w:iCs/>
        </w:rPr>
        <w:t xml:space="preserve">as is </w:t>
      </w:r>
      <w:r>
        <w:t xml:space="preserve">dengan proses </w:t>
      </w:r>
      <w:r>
        <w:rPr>
          <w:i/>
          <w:iCs/>
        </w:rPr>
        <w:t xml:space="preserve">to be </w:t>
      </w:r>
      <w:r>
        <w:t>ketika sudah ada penambahan SOAPSD.</w:t>
      </w:r>
    </w:p>
    <w:p w14:paraId="634406A5" w14:textId="77777777" w:rsidR="00985B1D" w:rsidRDefault="00985B1D">
      <w:pPr>
        <w:spacing w:line="259" w:lineRule="auto"/>
        <w:jc w:val="left"/>
        <w:rPr>
          <w:ins w:id="5672" w:author="Ilham Nur Pratama" w:date="2023-05-21T22:38:00Z"/>
        </w:rPr>
      </w:pPr>
      <w:ins w:id="5673" w:author="Ilham Nur Pratama" w:date="2023-05-21T22:38:00Z">
        <w:r>
          <w:br w:type="page"/>
        </w:r>
      </w:ins>
    </w:p>
    <w:p w14:paraId="6DC89E95" w14:textId="77777777" w:rsidR="005D618D" w:rsidRDefault="005D618D" w:rsidP="00475632">
      <w:pPr>
        <w:ind w:left="720"/>
      </w:pPr>
    </w:p>
    <w:p w14:paraId="30DCF4EC" w14:textId="5437C609" w:rsidR="002500C7" w:rsidRDefault="002500C7" w:rsidP="00EE5E34">
      <w:pPr>
        <w:pStyle w:val="Caption"/>
      </w:pPr>
      <w:bookmarkStart w:id="5674" w:name="_Ref130646084"/>
      <w:bookmarkStart w:id="5675" w:name="_Toc135601594"/>
      <w:r>
        <w:t xml:space="preserve">Tabel </w:t>
      </w:r>
      <w:ins w:id="5676" w:author="Ilham Nur Pratama" w:date="2023-05-21T22:40:00Z">
        <w:r w:rsidR="00985B1D">
          <w:fldChar w:fldCharType="begin"/>
        </w:r>
        <w:r w:rsidR="00985B1D">
          <w:instrText xml:space="preserve"> STYLEREF 1 \s </w:instrText>
        </w:r>
      </w:ins>
      <w:r w:rsidR="00985B1D">
        <w:fldChar w:fldCharType="separate"/>
      </w:r>
      <w:r w:rsidR="000D26C4">
        <w:rPr>
          <w:noProof/>
        </w:rPr>
        <w:t>4</w:t>
      </w:r>
      <w:ins w:id="5677"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5678" w:author="Ilham Nur Pratama" w:date="2023-05-24T22:54:00Z">
        <w:r w:rsidR="000D26C4">
          <w:rPr>
            <w:noProof/>
          </w:rPr>
          <w:t>6</w:t>
        </w:r>
      </w:ins>
      <w:ins w:id="5679" w:author="Ilham Nur Pratama" w:date="2023-05-21T22:40:00Z">
        <w:r w:rsidR="00985B1D">
          <w:fldChar w:fldCharType="end"/>
        </w:r>
      </w:ins>
      <w:ins w:id="5680" w:author="ilham.nur@office.ui.ac.id" w:date="2023-03-28T20:25:00Z">
        <w:del w:id="5681" w:author="Ilham Nur Pratama" w:date="2023-05-16T21:59:00Z">
          <w:r w:rsidR="005B668B" w:rsidDel="00F848CE">
            <w:fldChar w:fldCharType="begin"/>
          </w:r>
          <w:r w:rsidR="005B668B" w:rsidDel="00F848CE">
            <w:delInstrText xml:space="preserve"> STYLEREF 1 \s </w:delInstrText>
          </w:r>
        </w:del>
      </w:ins>
      <w:del w:id="5682" w:author="Ilham Nur Pratama" w:date="2023-05-16T21:59:00Z">
        <w:r w:rsidR="005B668B" w:rsidDel="00F848CE">
          <w:fldChar w:fldCharType="separate"/>
        </w:r>
        <w:r w:rsidR="00B57DB5" w:rsidDel="00F848CE">
          <w:rPr>
            <w:noProof/>
          </w:rPr>
          <w:delText>4</w:delText>
        </w:r>
      </w:del>
      <w:ins w:id="5683" w:author="ilham.nur@office.ui.ac.id" w:date="2023-03-28T20:25:00Z">
        <w:del w:id="5684"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5685" w:author="Ilham Nur Pratama" w:date="2023-05-16T21:59:00Z">
        <w:r w:rsidR="005A58B4">
          <w:fldChar w:fldCharType="separate"/>
        </w:r>
      </w:del>
      <w:ins w:id="5686" w:author="ilham.nur@office.ui.ac.id" w:date="2023-03-28T20:25:00Z">
        <w:del w:id="5687" w:author="Ilham Nur Pratama" w:date="2023-05-16T21:59:00Z">
          <w:r w:rsidR="005B668B" w:rsidDel="00F848CE">
            <w:fldChar w:fldCharType="end"/>
          </w:r>
        </w:del>
      </w:ins>
      <w:del w:id="5688"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w:delText>
        </w:r>
        <w:r w:rsidR="00B1186E" w:rsidDel="005B668B">
          <w:fldChar w:fldCharType="end"/>
        </w:r>
      </w:del>
      <w:bookmarkEnd w:id="5674"/>
      <w:r>
        <w:t xml:space="preserve"> Tabel perbandingan biaya proses </w:t>
      </w:r>
      <w:r w:rsidRPr="003E6F93">
        <w:rPr>
          <w:i/>
        </w:rPr>
        <w:t>as is</w:t>
      </w:r>
      <w:r>
        <w:t xml:space="preserve"> dengan </w:t>
      </w:r>
      <w:r w:rsidRPr="003E6F93">
        <w:rPr>
          <w:i/>
        </w:rPr>
        <w:t>to be</w:t>
      </w:r>
      <w:bookmarkEnd w:id="5675"/>
    </w:p>
    <w:tbl>
      <w:tblPr>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689" w:author="Ilham Nur Pratama" w:date="2023-05-21T22:41:00Z">
          <w:tblPr>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2680"/>
        <w:gridCol w:w="1264"/>
        <w:gridCol w:w="1264"/>
        <w:gridCol w:w="1280"/>
        <w:gridCol w:w="960"/>
        <w:tblGridChange w:id="5690">
          <w:tblGrid>
            <w:gridCol w:w="2680"/>
            <w:gridCol w:w="1264"/>
            <w:gridCol w:w="1264"/>
            <w:gridCol w:w="1280"/>
            <w:gridCol w:w="960"/>
          </w:tblGrid>
        </w:tblGridChange>
      </w:tblGrid>
      <w:tr w:rsidR="004E7609" w:rsidRPr="00474214" w14:paraId="27AD3943" w14:textId="77777777" w:rsidTr="00985B1D">
        <w:trPr>
          <w:trHeight w:val="300"/>
          <w:tblHeader/>
          <w:jc w:val="center"/>
          <w:trPrChange w:id="5691" w:author="Ilham Nur Pratama" w:date="2023-05-21T22:41:00Z">
            <w:trPr>
              <w:trHeight w:val="300"/>
              <w:tblHeader/>
              <w:jc w:val="center"/>
            </w:trPr>
          </w:trPrChange>
        </w:trPr>
        <w:tc>
          <w:tcPr>
            <w:tcW w:w="2680" w:type="dxa"/>
            <w:shd w:val="clear" w:color="auto" w:fill="auto"/>
            <w:noWrap/>
            <w:vAlign w:val="bottom"/>
            <w:hideMark/>
            <w:tcPrChange w:id="5692" w:author="Ilham Nur Pratama" w:date="2023-05-21T22:41:00Z">
              <w:tcPr>
                <w:tcW w:w="2680" w:type="dxa"/>
                <w:shd w:val="clear" w:color="000000" w:fill="D0CECE"/>
                <w:noWrap/>
                <w:vAlign w:val="bottom"/>
                <w:hideMark/>
              </w:tcPr>
            </w:tcPrChange>
          </w:tcPr>
          <w:p w14:paraId="7E6B7300" w14:textId="77777777" w:rsidR="00474214" w:rsidRPr="00474214" w:rsidRDefault="00474214" w:rsidP="00474214">
            <w:pPr>
              <w:spacing w:after="0" w:line="240" w:lineRule="auto"/>
              <w:jc w:val="left"/>
              <w:rPr>
                <w:rFonts w:eastAsia="Times New Roman" w:cs="Times New Roman"/>
                <w:b/>
                <w:bCs/>
                <w:color w:val="000000"/>
                <w:sz w:val="20"/>
                <w:szCs w:val="20"/>
                <w:lang w:val="en-ID" w:eastAsia="en-ID"/>
              </w:rPr>
            </w:pPr>
            <w:r w:rsidRPr="00474214">
              <w:rPr>
                <w:rFonts w:eastAsia="Times New Roman" w:cs="Times New Roman"/>
                <w:b/>
                <w:bCs/>
                <w:color w:val="000000"/>
                <w:sz w:val="20"/>
                <w:szCs w:val="20"/>
                <w:lang w:val="en-ID" w:eastAsia="en-ID"/>
              </w:rPr>
              <w:t>Proses</w:t>
            </w:r>
          </w:p>
        </w:tc>
        <w:tc>
          <w:tcPr>
            <w:tcW w:w="1264" w:type="dxa"/>
            <w:shd w:val="clear" w:color="auto" w:fill="auto"/>
            <w:noWrap/>
            <w:vAlign w:val="bottom"/>
            <w:hideMark/>
            <w:tcPrChange w:id="5693" w:author="Ilham Nur Pratama" w:date="2023-05-21T22:41:00Z">
              <w:tcPr>
                <w:tcW w:w="1264" w:type="dxa"/>
                <w:shd w:val="clear" w:color="000000" w:fill="D0CECE"/>
                <w:noWrap/>
                <w:vAlign w:val="bottom"/>
                <w:hideMark/>
              </w:tcPr>
            </w:tcPrChange>
          </w:tcPr>
          <w:p w14:paraId="7B27D057" w14:textId="77777777" w:rsidR="00474214" w:rsidRPr="00474214" w:rsidRDefault="00474214" w:rsidP="00474214">
            <w:pPr>
              <w:spacing w:after="0" w:line="240" w:lineRule="auto"/>
              <w:jc w:val="left"/>
              <w:rPr>
                <w:rFonts w:eastAsia="Times New Roman" w:cs="Times New Roman"/>
                <w:b/>
                <w:bCs/>
                <w:color w:val="000000"/>
                <w:sz w:val="20"/>
                <w:szCs w:val="20"/>
                <w:lang w:val="en-ID" w:eastAsia="en-ID"/>
              </w:rPr>
            </w:pPr>
            <w:r w:rsidRPr="00474214">
              <w:rPr>
                <w:rFonts w:eastAsia="Times New Roman" w:cs="Times New Roman"/>
                <w:b/>
                <w:bCs/>
                <w:color w:val="000000"/>
                <w:sz w:val="20"/>
                <w:szCs w:val="20"/>
                <w:lang w:val="en-ID" w:eastAsia="en-ID"/>
              </w:rPr>
              <w:t xml:space="preserve">Biaya </w:t>
            </w:r>
            <w:r w:rsidRPr="00474214">
              <w:rPr>
                <w:rFonts w:eastAsia="Times New Roman" w:cs="Times New Roman"/>
                <w:b/>
                <w:bCs/>
                <w:i/>
                <w:iCs/>
                <w:color w:val="000000"/>
                <w:sz w:val="20"/>
                <w:szCs w:val="20"/>
                <w:lang w:val="en-ID" w:eastAsia="en-ID"/>
              </w:rPr>
              <w:t>As is</w:t>
            </w:r>
          </w:p>
        </w:tc>
        <w:tc>
          <w:tcPr>
            <w:tcW w:w="1264" w:type="dxa"/>
            <w:shd w:val="clear" w:color="auto" w:fill="auto"/>
            <w:noWrap/>
            <w:vAlign w:val="bottom"/>
            <w:hideMark/>
            <w:tcPrChange w:id="5694" w:author="Ilham Nur Pratama" w:date="2023-05-21T22:41:00Z">
              <w:tcPr>
                <w:tcW w:w="1264" w:type="dxa"/>
                <w:shd w:val="clear" w:color="000000" w:fill="D0CECE"/>
                <w:noWrap/>
                <w:vAlign w:val="bottom"/>
                <w:hideMark/>
              </w:tcPr>
            </w:tcPrChange>
          </w:tcPr>
          <w:p w14:paraId="417097DC" w14:textId="77777777" w:rsidR="00474214" w:rsidRPr="00474214" w:rsidRDefault="00474214" w:rsidP="00474214">
            <w:pPr>
              <w:spacing w:after="0" w:line="240" w:lineRule="auto"/>
              <w:jc w:val="left"/>
              <w:rPr>
                <w:rFonts w:eastAsia="Times New Roman" w:cs="Times New Roman"/>
                <w:b/>
                <w:bCs/>
                <w:color w:val="000000"/>
                <w:sz w:val="20"/>
                <w:szCs w:val="20"/>
                <w:lang w:val="en-ID" w:eastAsia="en-ID"/>
              </w:rPr>
            </w:pPr>
            <w:r w:rsidRPr="00474214">
              <w:rPr>
                <w:rFonts w:eastAsia="Times New Roman" w:cs="Times New Roman"/>
                <w:b/>
                <w:bCs/>
                <w:color w:val="000000"/>
                <w:sz w:val="20"/>
                <w:szCs w:val="20"/>
                <w:lang w:val="en-ID" w:eastAsia="en-ID"/>
              </w:rPr>
              <w:t xml:space="preserve">Biaya </w:t>
            </w:r>
            <w:r w:rsidRPr="00474214">
              <w:rPr>
                <w:rFonts w:eastAsia="Times New Roman" w:cs="Times New Roman"/>
                <w:b/>
                <w:bCs/>
                <w:i/>
                <w:iCs/>
                <w:color w:val="000000"/>
                <w:sz w:val="20"/>
                <w:szCs w:val="20"/>
                <w:lang w:val="en-ID" w:eastAsia="en-ID"/>
              </w:rPr>
              <w:t>To be</w:t>
            </w:r>
          </w:p>
        </w:tc>
        <w:tc>
          <w:tcPr>
            <w:tcW w:w="1280" w:type="dxa"/>
            <w:shd w:val="clear" w:color="auto" w:fill="auto"/>
            <w:noWrap/>
            <w:vAlign w:val="bottom"/>
            <w:hideMark/>
            <w:tcPrChange w:id="5695" w:author="Ilham Nur Pratama" w:date="2023-05-21T22:41:00Z">
              <w:tcPr>
                <w:tcW w:w="1280" w:type="dxa"/>
                <w:shd w:val="clear" w:color="000000" w:fill="D0CECE"/>
                <w:noWrap/>
                <w:vAlign w:val="bottom"/>
                <w:hideMark/>
              </w:tcPr>
            </w:tcPrChange>
          </w:tcPr>
          <w:p w14:paraId="177EAF50" w14:textId="77777777" w:rsidR="00474214" w:rsidRPr="00474214" w:rsidRDefault="00474214" w:rsidP="00474214">
            <w:pPr>
              <w:spacing w:after="0" w:line="240" w:lineRule="auto"/>
              <w:jc w:val="left"/>
              <w:rPr>
                <w:rFonts w:eastAsia="Times New Roman" w:cs="Times New Roman"/>
                <w:b/>
                <w:bCs/>
                <w:color w:val="000000"/>
                <w:sz w:val="20"/>
                <w:szCs w:val="20"/>
                <w:lang w:val="en-ID" w:eastAsia="en-ID"/>
              </w:rPr>
            </w:pPr>
            <w:r w:rsidRPr="00474214">
              <w:rPr>
                <w:rFonts w:eastAsia="Times New Roman" w:cs="Times New Roman"/>
                <w:b/>
                <w:bCs/>
                <w:color w:val="000000"/>
                <w:sz w:val="20"/>
                <w:szCs w:val="20"/>
                <w:lang w:val="en-ID" w:eastAsia="en-ID"/>
              </w:rPr>
              <w:t>Delta</w:t>
            </w:r>
          </w:p>
        </w:tc>
        <w:tc>
          <w:tcPr>
            <w:tcW w:w="960" w:type="dxa"/>
            <w:shd w:val="clear" w:color="auto" w:fill="auto"/>
            <w:noWrap/>
            <w:vAlign w:val="bottom"/>
            <w:hideMark/>
            <w:tcPrChange w:id="5696" w:author="Ilham Nur Pratama" w:date="2023-05-21T22:41:00Z">
              <w:tcPr>
                <w:tcW w:w="960" w:type="dxa"/>
                <w:shd w:val="clear" w:color="000000" w:fill="D0CECE"/>
                <w:noWrap/>
                <w:vAlign w:val="bottom"/>
                <w:hideMark/>
              </w:tcPr>
            </w:tcPrChange>
          </w:tcPr>
          <w:p w14:paraId="7218421D" w14:textId="77777777" w:rsidR="00474214" w:rsidRPr="00474214" w:rsidRDefault="00474214" w:rsidP="00474214">
            <w:pPr>
              <w:spacing w:after="0" w:line="240" w:lineRule="auto"/>
              <w:jc w:val="left"/>
              <w:rPr>
                <w:rFonts w:eastAsia="Times New Roman" w:cs="Times New Roman"/>
                <w:b/>
                <w:bCs/>
                <w:color w:val="000000"/>
                <w:sz w:val="20"/>
                <w:szCs w:val="20"/>
                <w:lang w:val="en-ID" w:eastAsia="en-ID"/>
              </w:rPr>
            </w:pPr>
            <w:r w:rsidRPr="00474214">
              <w:rPr>
                <w:rFonts w:eastAsia="Times New Roman" w:cs="Times New Roman"/>
                <w:b/>
                <w:bCs/>
                <w:color w:val="000000"/>
                <w:sz w:val="20"/>
                <w:szCs w:val="20"/>
                <w:lang w:val="en-ID" w:eastAsia="en-ID"/>
              </w:rPr>
              <w:t>Tren</w:t>
            </w:r>
          </w:p>
        </w:tc>
      </w:tr>
      <w:tr w:rsidR="00474214" w:rsidRPr="00474214" w14:paraId="4801BB18" w14:textId="77777777" w:rsidTr="003E6F93">
        <w:trPr>
          <w:trHeight w:val="525"/>
          <w:jc w:val="center"/>
        </w:trPr>
        <w:tc>
          <w:tcPr>
            <w:tcW w:w="2680" w:type="dxa"/>
            <w:shd w:val="clear" w:color="auto" w:fill="auto"/>
            <w:vAlign w:val="center"/>
            <w:hideMark/>
          </w:tcPr>
          <w:p w14:paraId="3B7A9A61" w14:textId="77777777" w:rsidR="00474214" w:rsidRPr="00474214" w:rsidRDefault="00474214" w:rsidP="00474214">
            <w:pPr>
              <w:spacing w:after="0" w:line="240" w:lineRule="auto"/>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Memasukan order proyek ke dalam sistem</w:t>
            </w:r>
          </w:p>
        </w:tc>
        <w:tc>
          <w:tcPr>
            <w:tcW w:w="1264" w:type="dxa"/>
            <w:shd w:val="clear" w:color="auto" w:fill="auto"/>
            <w:noWrap/>
            <w:vAlign w:val="bottom"/>
            <w:hideMark/>
          </w:tcPr>
          <w:p w14:paraId="6981495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51.000 </w:t>
            </w:r>
          </w:p>
        </w:tc>
        <w:tc>
          <w:tcPr>
            <w:tcW w:w="1264" w:type="dxa"/>
            <w:shd w:val="clear" w:color="auto" w:fill="auto"/>
            <w:noWrap/>
            <w:vAlign w:val="bottom"/>
            <w:hideMark/>
          </w:tcPr>
          <w:p w14:paraId="1FE6663E"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73.000 </w:t>
            </w:r>
          </w:p>
        </w:tc>
        <w:tc>
          <w:tcPr>
            <w:tcW w:w="1280" w:type="dxa"/>
            <w:shd w:val="clear" w:color="auto" w:fill="auto"/>
            <w:noWrap/>
            <w:vAlign w:val="bottom"/>
            <w:hideMark/>
          </w:tcPr>
          <w:p w14:paraId="64ED2CBE"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22.000 </w:t>
            </w:r>
          </w:p>
        </w:tc>
        <w:tc>
          <w:tcPr>
            <w:tcW w:w="960" w:type="dxa"/>
            <w:shd w:val="clear" w:color="auto" w:fill="auto"/>
            <w:noWrap/>
            <w:vAlign w:val="center"/>
            <w:hideMark/>
          </w:tcPr>
          <w:p w14:paraId="79DA5527" w14:textId="77777777" w:rsidR="00474214" w:rsidRPr="00474214" w:rsidRDefault="00474214" w:rsidP="00474214">
            <w:pPr>
              <w:spacing w:after="0" w:line="240" w:lineRule="auto"/>
              <w:jc w:val="right"/>
              <w:rPr>
                <w:rFonts w:eastAsia="Times New Roman" w:cs="Times New Roman"/>
                <w:color w:val="FF0000"/>
                <w:sz w:val="20"/>
                <w:szCs w:val="20"/>
                <w:lang w:val="en-ID" w:eastAsia="en-ID"/>
              </w:rPr>
            </w:pPr>
            <w:r w:rsidRPr="00474214">
              <w:rPr>
                <w:rFonts w:eastAsia="Times New Roman" w:cs="Times New Roman"/>
                <w:color w:val="FF0000"/>
                <w:sz w:val="20"/>
                <w:szCs w:val="20"/>
                <w:lang w:val="en-ID" w:eastAsia="en-ID"/>
              </w:rPr>
              <w:t>↑</w:t>
            </w:r>
          </w:p>
        </w:tc>
      </w:tr>
      <w:tr w:rsidR="00474214" w:rsidRPr="00474214" w14:paraId="3CA01BF7" w14:textId="77777777" w:rsidTr="003E6F93">
        <w:trPr>
          <w:trHeight w:val="780"/>
          <w:jc w:val="center"/>
        </w:trPr>
        <w:tc>
          <w:tcPr>
            <w:tcW w:w="2680" w:type="dxa"/>
            <w:shd w:val="clear" w:color="auto" w:fill="auto"/>
            <w:vAlign w:val="center"/>
            <w:hideMark/>
          </w:tcPr>
          <w:p w14:paraId="0573605D" w14:textId="77777777" w:rsidR="00474214" w:rsidRPr="00474214" w:rsidRDefault="00474214" w:rsidP="00474214">
            <w:pPr>
              <w:spacing w:after="0" w:line="240" w:lineRule="auto"/>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Memasukan Proyek berdasarkan order dari AM pada SIMP</w:t>
            </w:r>
          </w:p>
        </w:tc>
        <w:tc>
          <w:tcPr>
            <w:tcW w:w="1264" w:type="dxa"/>
            <w:shd w:val="clear" w:color="auto" w:fill="auto"/>
            <w:noWrap/>
            <w:vAlign w:val="bottom"/>
            <w:hideMark/>
          </w:tcPr>
          <w:p w14:paraId="36447EB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0.000 </w:t>
            </w:r>
          </w:p>
        </w:tc>
        <w:tc>
          <w:tcPr>
            <w:tcW w:w="1264" w:type="dxa"/>
            <w:shd w:val="clear" w:color="auto" w:fill="auto"/>
            <w:noWrap/>
            <w:vAlign w:val="bottom"/>
            <w:hideMark/>
          </w:tcPr>
          <w:p w14:paraId="7CBD1AE6"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0.000 </w:t>
            </w:r>
          </w:p>
        </w:tc>
        <w:tc>
          <w:tcPr>
            <w:tcW w:w="1280" w:type="dxa"/>
            <w:shd w:val="clear" w:color="auto" w:fill="auto"/>
            <w:noWrap/>
            <w:vAlign w:val="bottom"/>
            <w:hideMark/>
          </w:tcPr>
          <w:p w14:paraId="7DBDD825"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960" w:type="dxa"/>
            <w:shd w:val="clear" w:color="auto" w:fill="auto"/>
            <w:noWrap/>
            <w:vAlign w:val="center"/>
            <w:hideMark/>
          </w:tcPr>
          <w:p w14:paraId="771A0789" w14:textId="77777777" w:rsidR="00474214" w:rsidRPr="00474214" w:rsidRDefault="00474214" w:rsidP="00474214">
            <w:pPr>
              <w:spacing w:after="0" w:line="240" w:lineRule="auto"/>
              <w:jc w:val="righ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w:t>
            </w:r>
          </w:p>
        </w:tc>
      </w:tr>
      <w:tr w:rsidR="00474214" w:rsidRPr="00474214" w14:paraId="685C8800" w14:textId="77777777" w:rsidTr="003E6F93">
        <w:trPr>
          <w:trHeight w:val="525"/>
          <w:jc w:val="center"/>
        </w:trPr>
        <w:tc>
          <w:tcPr>
            <w:tcW w:w="2680" w:type="dxa"/>
            <w:shd w:val="clear" w:color="auto" w:fill="auto"/>
            <w:vAlign w:val="center"/>
            <w:hideMark/>
          </w:tcPr>
          <w:p w14:paraId="655D9CAF" w14:textId="77777777" w:rsidR="00474214" w:rsidRPr="00474214" w:rsidRDefault="00474214" w:rsidP="00474214">
            <w:pPr>
              <w:spacing w:after="0" w:line="240" w:lineRule="auto"/>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Penentuan perkerjaan apa yang akan dikerjakan</w:t>
            </w:r>
          </w:p>
        </w:tc>
        <w:tc>
          <w:tcPr>
            <w:tcW w:w="1264" w:type="dxa"/>
            <w:shd w:val="clear" w:color="auto" w:fill="auto"/>
            <w:noWrap/>
            <w:vAlign w:val="bottom"/>
            <w:hideMark/>
          </w:tcPr>
          <w:p w14:paraId="5350CA2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90.000 </w:t>
            </w:r>
          </w:p>
        </w:tc>
        <w:tc>
          <w:tcPr>
            <w:tcW w:w="1264" w:type="dxa"/>
            <w:shd w:val="clear" w:color="auto" w:fill="auto"/>
            <w:noWrap/>
            <w:vAlign w:val="bottom"/>
            <w:hideMark/>
          </w:tcPr>
          <w:p w14:paraId="5D6724AF"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17.000 </w:t>
            </w:r>
          </w:p>
        </w:tc>
        <w:tc>
          <w:tcPr>
            <w:tcW w:w="1280" w:type="dxa"/>
            <w:shd w:val="clear" w:color="auto" w:fill="auto"/>
            <w:noWrap/>
            <w:vAlign w:val="bottom"/>
            <w:hideMark/>
          </w:tcPr>
          <w:p w14:paraId="58F73F77"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27.000 </w:t>
            </w:r>
          </w:p>
        </w:tc>
        <w:tc>
          <w:tcPr>
            <w:tcW w:w="960" w:type="dxa"/>
            <w:shd w:val="clear" w:color="auto" w:fill="auto"/>
            <w:noWrap/>
            <w:vAlign w:val="center"/>
            <w:hideMark/>
          </w:tcPr>
          <w:p w14:paraId="204A95AB" w14:textId="77777777" w:rsidR="00474214" w:rsidRPr="00474214" w:rsidRDefault="00474214" w:rsidP="00474214">
            <w:pPr>
              <w:spacing w:after="0" w:line="240" w:lineRule="auto"/>
              <w:jc w:val="right"/>
              <w:rPr>
                <w:rFonts w:eastAsia="Times New Roman" w:cs="Times New Roman"/>
                <w:color w:val="FF0000"/>
                <w:sz w:val="20"/>
                <w:szCs w:val="20"/>
                <w:lang w:val="en-ID" w:eastAsia="en-ID"/>
              </w:rPr>
            </w:pPr>
            <w:r w:rsidRPr="00474214">
              <w:rPr>
                <w:rFonts w:eastAsia="Times New Roman" w:cs="Times New Roman"/>
                <w:color w:val="FF0000"/>
                <w:sz w:val="20"/>
                <w:szCs w:val="20"/>
                <w:lang w:val="en-ID" w:eastAsia="en-ID"/>
              </w:rPr>
              <w:t>↑</w:t>
            </w:r>
          </w:p>
        </w:tc>
      </w:tr>
      <w:tr w:rsidR="00474214" w:rsidRPr="00474214" w14:paraId="01122345" w14:textId="77777777" w:rsidTr="003E6F93">
        <w:trPr>
          <w:trHeight w:val="315"/>
          <w:jc w:val="center"/>
        </w:trPr>
        <w:tc>
          <w:tcPr>
            <w:tcW w:w="2680" w:type="dxa"/>
            <w:shd w:val="clear" w:color="auto" w:fill="auto"/>
            <w:vAlign w:val="center"/>
            <w:hideMark/>
          </w:tcPr>
          <w:p w14:paraId="40DA61C2" w14:textId="77777777" w:rsidR="00474214" w:rsidRPr="00474214" w:rsidRDefault="00474214" w:rsidP="00474214">
            <w:pPr>
              <w:spacing w:after="0" w:line="240" w:lineRule="auto"/>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Pembuatan </w:t>
            </w:r>
            <w:r w:rsidRPr="00474214">
              <w:rPr>
                <w:rFonts w:eastAsia="Times New Roman" w:cs="Times New Roman"/>
                <w:i/>
                <w:iCs/>
                <w:color w:val="000000"/>
                <w:sz w:val="20"/>
                <w:szCs w:val="20"/>
                <w:lang w:val="en-ID" w:eastAsia="en-ID"/>
              </w:rPr>
              <w:t>timeline</w:t>
            </w:r>
            <w:r w:rsidRPr="00474214">
              <w:rPr>
                <w:rFonts w:eastAsia="Times New Roman" w:cs="Times New Roman"/>
                <w:color w:val="000000"/>
                <w:sz w:val="20"/>
                <w:szCs w:val="20"/>
                <w:lang w:val="en-ID" w:eastAsia="en-ID"/>
              </w:rPr>
              <w:t xml:space="preserve"> pekerjaan</w:t>
            </w:r>
          </w:p>
        </w:tc>
        <w:tc>
          <w:tcPr>
            <w:tcW w:w="1264" w:type="dxa"/>
            <w:shd w:val="clear" w:color="auto" w:fill="auto"/>
            <w:noWrap/>
            <w:vAlign w:val="bottom"/>
            <w:hideMark/>
          </w:tcPr>
          <w:p w14:paraId="14E52FB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9.000 </w:t>
            </w:r>
          </w:p>
        </w:tc>
        <w:tc>
          <w:tcPr>
            <w:tcW w:w="1264" w:type="dxa"/>
            <w:shd w:val="clear" w:color="auto" w:fill="auto"/>
            <w:noWrap/>
            <w:vAlign w:val="bottom"/>
            <w:hideMark/>
          </w:tcPr>
          <w:p w14:paraId="37632F1B"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9.000 </w:t>
            </w:r>
          </w:p>
        </w:tc>
        <w:tc>
          <w:tcPr>
            <w:tcW w:w="1280" w:type="dxa"/>
            <w:shd w:val="clear" w:color="auto" w:fill="auto"/>
            <w:noWrap/>
            <w:vAlign w:val="bottom"/>
            <w:hideMark/>
          </w:tcPr>
          <w:p w14:paraId="7312F32D"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960" w:type="dxa"/>
            <w:shd w:val="clear" w:color="auto" w:fill="auto"/>
            <w:noWrap/>
            <w:vAlign w:val="center"/>
            <w:hideMark/>
          </w:tcPr>
          <w:p w14:paraId="3907F36B" w14:textId="77777777" w:rsidR="00474214" w:rsidRPr="00474214" w:rsidRDefault="00474214" w:rsidP="00474214">
            <w:pPr>
              <w:spacing w:after="0" w:line="240" w:lineRule="auto"/>
              <w:jc w:val="right"/>
              <w:rPr>
                <w:rFonts w:eastAsia="Times New Roman" w:cs="Times New Roman"/>
                <w:color w:val="FF0000"/>
                <w:sz w:val="20"/>
                <w:szCs w:val="20"/>
                <w:lang w:val="en-ID" w:eastAsia="en-ID"/>
              </w:rPr>
            </w:pPr>
            <w:r w:rsidRPr="00474214">
              <w:rPr>
                <w:rFonts w:eastAsia="Times New Roman" w:cs="Times New Roman"/>
                <w:color w:val="FF0000"/>
                <w:sz w:val="20"/>
                <w:szCs w:val="20"/>
                <w:lang w:val="en-ID" w:eastAsia="en-ID"/>
              </w:rPr>
              <w:t>↑</w:t>
            </w:r>
          </w:p>
        </w:tc>
      </w:tr>
      <w:tr w:rsidR="00474214" w:rsidRPr="00474214" w14:paraId="66314FEA" w14:textId="77777777" w:rsidTr="003E6F93">
        <w:trPr>
          <w:trHeight w:val="525"/>
          <w:jc w:val="center"/>
        </w:trPr>
        <w:tc>
          <w:tcPr>
            <w:tcW w:w="2680" w:type="dxa"/>
            <w:shd w:val="clear" w:color="auto" w:fill="auto"/>
            <w:vAlign w:val="center"/>
            <w:hideMark/>
          </w:tcPr>
          <w:p w14:paraId="2FDFC7EA" w14:textId="77777777" w:rsidR="00474214" w:rsidRPr="00474214" w:rsidRDefault="00474214" w:rsidP="00474214">
            <w:pPr>
              <w:spacing w:after="0" w:line="240" w:lineRule="auto"/>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Penentuan sumber daya yang akan mengerjakan pekerjaan</w:t>
            </w:r>
          </w:p>
        </w:tc>
        <w:tc>
          <w:tcPr>
            <w:tcW w:w="1264" w:type="dxa"/>
            <w:shd w:val="clear" w:color="auto" w:fill="auto"/>
            <w:noWrap/>
            <w:vAlign w:val="bottom"/>
            <w:hideMark/>
          </w:tcPr>
          <w:p w14:paraId="3705182D"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32.000 </w:t>
            </w:r>
          </w:p>
        </w:tc>
        <w:tc>
          <w:tcPr>
            <w:tcW w:w="1264" w:type="dxa"/>
            <w:shd w:val="clear" w:color="auto" w:fill="auto"/>
            <w:noWrap/>
            <w:vAlign w:val="bottom"/>
            <w:hideMark/>
          </w:tcPr>
          <w:p w14:paraId="597D5638"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1280" w:type="dxa"/>
            <w:shd w:val="clear" w:color="auto" w:fill="auto"/>
            <w:noWrap/>
            <w:vAlign w:val="bottom"/>
            <w:hideMark/>
          </w:tcPr>
          <w:p w14:paraId="386178A9"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132.000 </w:t>
            </w:r>
          </w:p>
        </w:tc>
        <w:tc>
          <w:tcPr>
            <w:tcW w:w="960" w:type="dxa"/>
            <w:shd w:val="clear" w:color="auto" w:fill="auto"/>
            <w:noWrap/>
            <w:vAlign w:val="center"/>
            <w:hideMark/>
          </w:tcPr>
          <w:p w14:paraId="0E5ECED4"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086A557D" w14:textId="77777777" w:rsidTr="003E6F93">
        <w:trPr>
          <w:trHeight w:val="525"/>
          <w:jc w:val="center"/>
        </w:trPr>
        <w:tc>
          <w:tcPr>
            <w:tcW w:w="2680" w:type="dxa"/>
            <w:shd w:val="clear" w:color="000000" w:fill="F4B084"/>
            <w:vAlign w:val="center"/>
            <w:hideMark/>
          </w:tcPr>
          <w:p w14:paraId="0CD3A6FE" w14:textId="77777777" w:rsidR="00474214" w:rsidRPr="00474214" w:rsidRDefault="00474214" w:rsidP="00474214">
            <w:pPr>
              <w:spacing w:after="0" w:line="240" w:lineRule="auto"/>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Konfirmasi sumber daya yang akan melakukan pekerjaan</w:t>
            </w:r>
          </w:p>
        </w:tc>
        <w:tc>
          <w:tcPr>
            <w:tcW w:w="1264" w:type="dxa"/>
            <w:shd w:val="clear" w:color="auto" w:fill="auto"/>
            <w:noWrap/>
            <w:vAlign w:val="bottom"/>
            <w:hideMark/>
          </w:tcPr>
          <w:p w14:paraId="2EBA0FBA"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2.319.000 </w:t>
            </w:r>
          </w:p>
        </w:tc>
        <w:tc>
          <w:tcPr>
            <w:tcW w:w="1264" w:type="dxa"/>
            <w:shd w:val="clear" w:color="auto" w:fill="auto"/>
            <w:noWrap/>
            <w:vAlign w:val="bottom"/>
            <w:hideMark/>
          </w:tcPr>
          <w:p w14:paraId="32FA27EA"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1280" w:type="dxa"/>
            <w:shd w:val="clear" w:color="auto" w:fill="auto"/>
            <w:noWrap/>
            <w:vAlign w:val="bottom"/>
            <w:hideMark/>
          </w:tcPr>
          <w:p w14:paraId="41DA1193"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2.319.000 </w:t>
            </w:r>
          </w:p>
        </w:tc>
        <w:tc>
          <w:tcPr>
            <w:tcW w:w="960" w:type="dxa"/>
            <w:shd w:val="clear" w:color="auto" w:fill="auto"/>
            <w:noWrap/>
            <w:vAlign w:val="center"/>
            <w:hideMark/>
          </w:tcPr>
          <w:p w14:paraId="65E11EE0"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53FC0FD3" w14:textId="77777777" w:rsidTr="003E6F93">
        <w:trPr>
          <w:trHeight w:val="525"/>
          <w:jc w:val="center"/>
        </w:trPr>
        <w:tc>
          <w:tcPr>
            <w:tcW w:w="2680" w:type="dxa"/>
            <w:shd w:val="clear" w:color="000000" w:fill="A9D08E"/>
            <w:vAlign w:val="center"/>
            <w:hideMark/>
          </w:tcPr>
          <w:p w14:paraId="725E5547" w14:textId="77777777" w:rsidR="00474214" w:rsidRPr="00474214" w:rsidRDefault="00474214" w:rsidP="00474214">
            <w:pPr>
              <w:spacing w:after="0" w:line="240" w:lineRule="auto"/>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Pencarian sumber daya yang tepat sesuai kebutuhan</w:t>
            </w:r>
          </w:p>
        </w:tc>
        <w:tc>
          <w:tcPr>
            <w:tcW w:w="1264" w:type="dxa"/>
            <w:shd w:val="clear" w:color="auto" w:fill="auto"/>
            <w:noWrap/>
            <w:vAlign w:val="bottom"/>
            <w:hideMark/>
          </w:tcPr>
          <w:p w14:paraId="27FA7FD4"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1264" w:type="dxa"/>
            <w:shd w:val="clear" w:color="auto" w:fill="auto"/>
            <w:noWrap/>
            <w:vAlign w:val="bottom"/>
            <w:hideMark/>
          </w:tcPr>
          <w:p w14:paraId="5006A562"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1280" w:type="dxa"/>
            <w:shd w:val="clear" w:color="auto" w:fill="auto"/>
            <w:noWrap/>
            <w:vAlign w:val="bottom"/>
            <w:hideMark/>
          </w:tcPr>
          <w:p w14:paraId="2A03716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960" w:type="dxa"/>
            <w:shd w:val="clear" w:color="auto" w:fill="auto"/>
            <w:noWrap/>
            <w:vAlign w:val="center"/>
            <w:hideMark/>
          </w:tcPr>
          <w:p w14:paraId="6121425F" w14:textId="77777777" w:rsidR="00474214" w:rsidRPr="00474214" w:rsidRDefault="00474214" w:rsidP="00474214">
            <w:pPr>
              <w:spacing w:after="0" w:line="240" w:lineRule="auto"/>
              <w:jc w:val="righ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w:t>
            </w:r>
          </w:p>
        </w:tc>
      </w:tr>
      <w:tr w:rsidR="00474214" w:rsidRPr="00474214" w14:paraId="05EA96F6" w14:textId="77777777" w:rsidTr="003E6F93">
        <w:trPr>
          <w:trHeight w:val="525"/>
          <w:jc w:val="center"/>
        </w:trPr>
        <w:tc>
          <w:tcPr>
            <w:tcW w:w="2680" w:type="dxa"/>
            <w:shd w:val="clear" w:color="auto" w:fill="auto"/>
            <w:vAlign w:val="center"/>
            <w:hideMark/>
          </w:tcPr>
          <w:p w14:paraId="07F7FF47" w14:textId="77777777" w:rsidR="00474214" w:rsidRPr="00474214" w:rsidRDefault="00474214" w:rsidP="00474214">
            <w:pPr>
              <w:spacing w:after="0" w:line="240" w:lineRule="auto"/>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Penetapan sumber daya yang akan mengerjakan pekerjaan</w:t>
            </w:r>
          </w:p>
        </w:tc>
        <w:tc>
          <w:tcPr>
            <w:tcW w:w="1264" w:type="dxa"/>
            <w:shd w:val="clear" w:color="auto" w:fill="auto"/>
            <w:noWrap/>
            <w:vAlign w:val="bottom"/>
            <w:hideMark/>
          </w:tcPr>
          <w:p w14:paraId="5008F04D"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5.000 </w:t>
            </w:r>
          </w:p>
        </w:tc>
        <w:tc>
          <w:tcPr>
            <w:tcW w:w="1264" w:type="dxa"/>
            <w:shd w:val="clear" w:color="auto" w:fill="auto"/>
            <w:noWrap/>
            <w:vAlign w:val="bottom"/>
            <w:hideMark/>
          </w:tcPr>
          <w:p w14:paraId="01F7ABF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5.000 </w:t>
            </w:r>
          </w:p>
        </w:tc>
        <w:tc>
          <w:tcPr>
            <w:tcW w:w="1280" w:type="dxa"/>
            <w:shd w:val="clear" w:color="auto" w:fill="auto"/>
            <w:noWrap/>
            <w:vAlign w:val="bottom"/>
            <w:hideMark/>
          </w:tcPr>
          <w:p w14:paraId="158BFA98"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960" w:type="dxa"/>
            <w:shd w:val="clear" w:color="auto" w:fill="auto"/>
            <w:noWrap/>
            <w:vAlign w:val="center"/>
            <w:hideMark/>
          </w:tcPr>
          <w:p w14:paraId="36195BFC" w14:textId="77777777" w:rsidR="00474214" w:rsidRPr="00474214" w:rsidRDefault="00474214" w:rsidP="00474214">
            <w:pPr>
              <w:spacing w:after="0" w:line="240" w:lineRule="auto"/>
              <w:jc w:val="righ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w:t>
            </w:r>
          </w:p>
        </w:tc>
      </w:tr>
      <w:tr w:rsidR="00474214" w:rsidRPr="00474214" w14:paraId="5E0EA1BD" w14:textId="77777777" w:rsidTr="003E6F93">
        <w:trPr>
          <w:trHeight w:val="780"/>
          <w:jc w:val="center"/>
        </w:trPr>
        <w:tc>
          <w:tcPr>
            <w:tcW w:w="2680" w:type="dxa"/>
            <w:shd w:val="clear" w:color="auto" w:fill="auto"/>
            <w:vAlign w:val="center"/>
            <w:hideMark/>
          </w:tcPr>
          <w:p w14:paraId="13AE08A0" w14:textId="77777777" w:rsidR="00474214" w:rsidRPr="00474214" w:rsidRDefault="00474214" w:rsidP="00474214">
            <w:pPr>
              <w:spacing w:after="0" w:line="240" w:lineRule="auto"/>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Eksekusi dilakukan oleh </w:t>
            </w:r>
            <w:r w:rsidRPr="00474214">
              <w:rPr>
                <w:rFonts w:eastAsia="Times New Roman" w:cs="Times New Roman"/>
                <w:i/>
                <w:iCs/>
                <w:color w:val="000000"/>
                <w:sz w:val="20"/>
                <w:szCs w:val="20"/>
                <w:lang w:val="en-ID" w:eastAsia="en-ID"/>
              </w:rPr>
              <w:t>Developer/Provisioning Engineer/ Tester</w:t>
            </w:r>
          </w:p>
        </w:tc>
        <w:tc>
          <w:tcPr>
            <w:tcW w:w="1264" w:type="dxa"/>
            <w:shd w:val="clear" w:color="auto" w:fill="auto"/>
            <w:noWrap/>
            <w:vAlign w:val="bottom"/>
            <w:hideMark/>
          </w:tcPr>
          <w:p w14:paraId="168DB0E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0.167.000 </w:t>
            </w:r>
          </w:p>
        </w:tc>
        <w:tc>
          <w:tcPr>
            <w:tcW w:w="1264" w:type="dxa"/>
            <w:shd w:val="clear" w:color="auto" w:fill="auto"/>
            <w:noWrap/>
            <w:vAlign w:val="bottom"/>
            <w:hideMark/>
          </w:tcPr>
          <w:p w14:paraId="54C7578B"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9.459.000 </w:t>
            </w:r>
          </w:p>
        </w:tc>
        <w:tc>
          <w:tcPr>
            <w:tcW w:w="1280" w:type="dxa"/>
            <w:shd w:val="clear" w:color="auto" w:fill="auto"/>
            <w:noWrap/>
            <w:vAlign w:val="bottom"/>
            <w:hideMark/>
          </w:tcPr>
          <w:p w14:paraId="7E7644FC"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708.000 </w:t>
            </w:r>
          </w:p>
        </w:tc>
        <w:tc>
          <w:tcPr>
            <w:tcW w:w="960" w:type="dxa"/>
            <w:shd w:val="clear" w:color="auto" w:fill="auto"/>
            <w:noWrap/>
            <w:vAlign w:val="center"/>
            <w:hideMark/>
          </w:tcPr>
          <w:p w14:paraId="1A41816B"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2B75B371" w14:textId="77777777" w:rsidTr="003E6F93">
        <w:trPr>
          <w:trHeight w:val="780"/>
          <w:jc w:val="center"/>
        </w:trPr>
        <w:tc>
          <w:tcPr>
            <w:tcW w:w="2680" w:type="dxa"/>
            <w:shd w:val="clear" w:color="auto" w:fill="auto"/>
            <w:vAlign w:val="center"/>
            <w:hideMark/>
          </w:tcPr>
          <w:p w14:paraId="725FAE84" w14:textId="77777777" w:rsidR="00474214" w:rsidRPr="00474214" w:rsidRDefault="00474214" w:rsidP="00474214">
            <w:pPr>
              <w:spacing w:after="0" w:line="240" w:lineRule="auto"/>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Eksekusi dilakukan oleh senior </w:t>
            </w:r>
            <w:r w:rsidRPr="00474214">
              <w:rPr>
                <w:rFonts w:eastAsia="Times New Roman" w:cs="Times New Roman"/>
                <w:i/>
                <w:iCs/>
                <w:color w:val="000000"/>
                <w:sz w:val="20"/>
                <w:szCs w:val="20"/>
                <w:lang w:val="en-ID" w:eastAsia="en-ID"/>
              </w:rPr>
              <w:t>Developer/Provisioning Engineer/ Tester</w:t>
            </w:r>
          </w:p>
        </w:tc>
        <w:tc>
          <w:tcPr>
            <w:tcW w:w="1264" w:type="dxa"/>
            <w:shd w:val="clear" w:color="auto" w:fill="auto"/>
            <w:noWrap/>
            <w:vAlign w:val="bottom"/>
            <w:hideMark/>
          </w:tcPr>
          <w:p w14:paraId="5BB6FC8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2.696.000 </w:t>
            </w:r>
          </w:p>
        </w:tc>
        <w:tc>
          <w:tcPr>
            <w:tcW w:w="1264" w:type="dxa"/>
            <w:shd w:val="clear" w:color="auto" w:fill="auto"/>
            <w:noWrap/>
            <w:vAlign w:val="bottom"/>
            <w:hideMark/>
          </w:tcPr>
          <w:p w14:paraId="1601D92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1.298.000 </w:t>
            </w:r>
          </w:p>
        </w:tc>
        <w:tc>
          <w:tcPr>
            <w:tcW w:w="1280" w:type="dxa"/>
            <w:shd w:val="clear" w:color="auto" w:fill="auto"/>
            <w:noWrap/>
            <w:vAlign w:val="bottom"/>
            <w:hideMark/>
          </w:tcPr>
          <w:p w14:paraId="5FF3688E"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1.398.000 </w:t>
            </w:r>
          </w:p>
        </w:tc>
        <w:tc>
          <w:tcPr>
            <w:tcW w:w="960" w:type="dxa"/>
            <w:shd w:val="clear" w:color="auto" w:fill="auto"/>
            <w:noWrap/>
            <w:vAlign w:val="center"/>
            <w:hideMark/>
          </w:tcPr>
          <w:p w14:paraId="17FEF7D0"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616A1179" w14:textId="77777777" w:rsidTr="003E6F93">
        <w:trPr>
          <w:trHeight w:val="525"/>
          <w:jc w:val="center"/>
        </w:trPr>
        <w:tc>
          <w:tcPr>
            <w:tcW w:w="2680" w:type="dxa"/>
            <w:shd w:val="clear" w:color="auto" w:fill="auto"/>
            <w:vAlign w:val="center"/>
            <w:hideMark/>
          </w:tcPr>
          <w:p w14:paraId="5D71B776" w14:textId="77777777" w:rsidR="00474214" w:rsidRPr="00474214" w:rsidRDefault="00474214" w:rsidP="00474214">
            <w:pPr>
              <w:spacing w:after="0" w:line="240" w:lineRule="auto"/>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Eksekusi dilakukan oleh </w:t>
            </w:r>
            <w:r w:rsidRPr="00474214">
              <w:rPr>
                <w:rFonts w:eastAsia="Times New Roman" w:cs="Times New Roman"/>
                <w:i/>
                <w:iCs/>
                <w:color w:val="000000"/>
                <w:sz w:val="20"/>
                <w:szCs w:val="20"/>
                <w:lang w:val="en-ID" w:eastAsia="en-ID"/>
              </w:rPr>
              <w:t>outsource</w:t>
            </w:r>
            <w:r w:rsidRPr="00474214">
              <w:rPr>
                <w:rFonts w:eastAsia="Times New Roman" w:cs="Times New Roman"/>
                <w:color w:val="000000"/>
                <w:sz w:val="20"/>
                <w:szCs w:val="20"/>
                <w:lang w:val="en-ID" w:eastAsia="en-ID"/>
              </w:rPr>
              <w:t xml:space="preserve"> </w:t>
            </w:r>
            <w:r w:rsidRPr="00474214">
              <w:rPr>
                <w:rFonts w:eastAsia="Times New Roman" w:cs="Times New Roman"/>
                <w:i/>
                <w:iCs/>
                <w:color w:val="000000"/>
                <w:sz w:val="20"/>
                <w:szCs w:val="20"/>
                <w:lang w:val="en-ID" w:eastAsia="en-ID"/>
              </w:rPr>
              <w:t>officer</w:t>
            </w:r>
          </w:p>
        </w:tc>
        <w:tc>
          <w:tcPr>
            <w:tcW w:w="1264" w:type="dxa"/>
            <w:shd w:val="clear" w:color="auto" w:fill="auto"/>
            <w:noWrap/>
            <w:vAlign w:val="bottom"/>
            <w:hideMark/>
          </w:tcPr>
          <w:p w14:paraId="6E9819A8"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0.110.000 </w:t>
            </w:r>
          </w:p>
        </w:tc>
        <w:tc>
          <w:tcPr>
            <w:tcW w:w="1264" w:type="dxa"/>
            <w:shd w:val="clear" w:color="auto" w:fill="auto"/>
            <w:noWrap/>
            <w:vAlign w:val="bottom"/>
            <w:hideMark/>
          </w:tcPr>
          <w:p w14:paraId="5C1D4288"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9.651.000 </w:t>
            </w:r>
          </w:p>
        </w:tc>
        <w:tc>
          <w:tcPr>
            <w:tcW w:w="1280" w:type="dxa"/>
            <w:shd w:val="clear" w:color="auto" w:fill="auto"/>
            <w:noWrap/>
            <w:vAlign w:val="bottom"/>
            <w:hideMark/>
          </w:tcPr>
          <w:p w14:paraId="698E4906"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459.000 </w:t>
            </w:r>
          </w:p>
        </w:tc>
        <w:tc>
          <w:tcPr>
            <w:tcW w:w="960" w:type="dxa"/>
            <w:shd w:val="clear" w:color="auto" w:fill="auto"/>
            <w:noWrap/>
            <w:vAlign w:val="center"/>
            <w:hideMark/>
          </w:tcPr>
          <w:p w14:paraId="1294616B"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111B63AD" w14:textId="77777777" w:rsidTr="003E6F93">
        <w:trPr>
          <w:trHeight w:val="525"/>
          <w:jc w:val="center"/>
        </w:trPr>
        <w:tc>
          <w:tcPr>
            <w:tcW w:w="2680" w:type="dxa"/>
            <w:shd w:val="clear" w:color="auto" w:fill="auto"/>
            <w:vAlign w:val="center"/>
            <w:hideMark/>
          </w:tcPr>
          <w:p w14:paraId="3D2D335D" w14:textId="77777777" w:rsidR="00474214" w:rsidRPr="00474214" w:rsidRDefault="00474214" w:rsidP="00474214">
            <w:pPr>
              <w:spacing w:after="0" w:line="240" w:lineRule="auto"/>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Memasukan kebutuhan baru akibat </w:t>
            </w:r>
            <w:r w:rsidRPr="00474214">
              <w:rPr>
                <w:rFonts w:eastAsia="Times New Roman" w:cs="Times New Roman"/>
                <w:i/>
                <w:iCs/>
                <w:color w:val="000000"/>
                <w:sz w:val="20"/>
                <w:szCs w:val="20"/>
                <w:lang w:val="en-ID" w:eastAsia="en-ID"/>
              </w:rPr>
              <w:t>change management</w:t>
            </w:r>
          </w:p>
        </w:tc>
        <w:tc>
          <w:tcPr>
            <w:tcW w:w="1264" w:type="dxa"/>
            <w:shd w:val="clear" w:color="auto" w:fill="auto"/>
            <w:noWrap/>
            <w:vAlign w:val="bottom"/>
            <w:hideMark/>
          </w:tcPr>
          <w:p w14:paraId="0A18398D"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6.000 </w:t>
            </w:r>
          </w:p>
        </w:tc>
        <w:tc>
          <w:tcPr>
            <w:tcW w:w="1264" w:type="dxa"/>
            <w:shd w:val="clear" w:color="auto" w:fill="auto"/>
            <w:noWrap/>
            <w:vAlign w:val="bottom"/>
            <w:hideMark/>
          </w:tcPr>
          <w:p w14:paraId="5E6483A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3.000 </w:t>
            </w:r>
          </w:p>
        </w:tc>
        <w:tc>
          <w:tcPr>
            <w:tcW w:w="1280" w:type="dxa"/>
            <w:shd w:val="clear" w:color="auto" w:fill="auto"/>
            <w:noWrap/>
            <w:vAlign w:val="bottom"/>
            <w:hideMark/>
          </w:tcPr>
          <w:p w14:paraId="511A942D"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3.000 </w:t>
            </w:r>
          </w:p>
        </w:tc>
        <w:tc>
          <w:tcPr>
            <w:tcW w:w="960" w:type="dxa"/>
            <w:shd w:val="clear" w:color="auto" w:fill="auto"/>
            <w:noWrap/>
            <w:vAlign w:val="center"/>
            <w:hideMark/>
          </w:tcPr>
          <w:p w14:paraId="03B35047"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2A5D2692" w14:textId="77777777" w:rsidTr="003E6F93">
        <w:trPr>
          <w:trHeight w:val="315"/>
          <w:jc w:val="center"/>
        </w:trPr>
        <w:tc>
          <w:tcPr>
            <w:tcW w:w="2680" w:type="dxa"/>
            <w:shd w:val="clear" w:color="auto" w:fill="auto"/>
            <w:vAlign w:val="center"/>
            <w:hideMark/>
          </w:tcPr>
          <w:p w14:paraId="62CB99F2" w14:textId="77777777" w:rsidR="00474214" w:rsidRPr="00474214" w:rsidRDefault="00474214" w:rsidP="00474214">
            <w:pPr>
              <w:spacing w:after="0" w:line="240" w:lineRule="auto"/>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Penutupan proyek</w:t>
            </w:r>
          </w:p>
        </w:tc>
        <w:tc>
          <w:tcPr>
            <w:tcW w:w="1264" w:type="dxa"/>
            <w:shd w:val="clear" w:color="auto" w:fill="auto"/>
            <w:noWrap/>
            <w:vAlign w:val="bottom"/>
            <w:hideMark/>
          </w:tcPr>
          <w:p w14:paraId="37DDB84C"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38.000 </w:t>
            </w:r>
          </w:p>
        </w:tc>
        <w:tc>
          <w:tcPr>
            <w:tcW w:w="1264" w:type="dxa"/>
            <w:shd w:val="clear" w:color="auto" w:fill="auto"/>
            <w:noWrap/>
            <w:vAlign w:val="bottom"/>
            <w:hideMark/>
          </w:tcPr>
          <w:p w14:paraId="4FF41E37"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08.000 </w:t>
            </w:r>
          </w:p>
        </w:tc>
        <w:tc>
          <w:tcPr>
            <w:tcW w:w="1280" w:type="dxa"/>
            <w:shd w:val="clear" w:color="auto" w:fill="auto"/>
            <w:noWrap/>
            <w:vAlign w:val="bottom"/>
            <w:hideMark/>
          </w:tcPr>
          <w:p w14:paraId="6337FF5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30.000 </w:t>
            </w:r>
          </w:p>
        </w:tc>
        <w:tc>
          <w:tcPr>
            <w:tcW w:w="960" w:type="dxa"/>
            <w:shd w:val="clear" w:color="auto" w:fill="auto"/>
            <w:noWrap/>
            <w:vAlign w:val="center"/>
            <w:hideMark/>
          </w:tcPr>
          <w:p w14:paraId="764AB05F"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5C5B363F" w14:textId="77777777" w:rsidTr="003E6F93">
        <w:trPr>
          <w:trHeight w:val="315"/>
          <w:jc w:val="center"/>
        </w:trPr>
        <w:tc>
          <w:tcPr>
            <w:tcW w:w="2680" w:type="dxa"/>
            <w:shd w:val="clear" w:color="auto" w:fill="auto"/>
            <w:vAlign w:val="center"/>
            <w:hideMark/>
          </w:tcPr>
          <w:p w14:paraId="529D84D5" w14:textId="77777777" w:rsidR="00474214" w:rsidRPr="00474214" w:rsidRDefault="00474214" w:rsidP="00474214">
            <w:pPr>
              <w:spacing w:after="0" w:line="240" w:lineRule="auto"/>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Update data proyek</w:t>
            </w:r>
          </w:p>
        </w:tc>
        <w:tc>
          <w:tcPr>
            <w:tcW w:w="1264" w:type="dxa"/>
            <w:shd w:val="clear" w:color="auto" w:fill="auto"/>
            <w:noWrap/>
            <w:vAlign w:val="bottom"/>
            <w:hideMark/>
          </w:tcPr>
          <w:p w14:paraId="7FFDB864"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32.000 </w:t>
            </w:r>
          </w:p>
        </w:tc>
        <w:tc>
          <w:tcPr>
            <w:tcW w:w="1264" w:type="dxa"/>
            <w:shd w:val="clear" w:color="auto" w:fill="auto"/>
            <w:noWrap/>
            <w:vAlign w:val="bottom"/>
            <w:hideMark/>
          </w:tcPr>
          <w:p w14:paraId="4397CC7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02.000 </w:t>
            </w:r>
          </w:p>
        </w:tc>
        <w:tc>
          <w:tcPr>
            <w:tcW w:w="1280" w:type="dxa"/>
            <w:shd w:val="clear" w:color="auto" w:fill="auto"/>
            <w:noWrap/>
            <w:vAlign w:val="bottom"/>
            <w:hideMark/>
          </w:tcPr>
          <w:p w14:paraId="318AC51F"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30.000 </w:t>
            </w:r>
          </w:p>
        </w:tc>
        <w:tc>
          <w:tcPr>
            <w:tcW w:w="960" w:type="dxa"/>
            <w:shd w:val="clear" w:color="auto" w:fill="auto"/>
            <w:noWrap/>
            <w:vAlign w:val="center"/>
            <w:hideMark/>
          </w:tcPr>
          <w:p w14:paraId="33B90756"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1CEC7D8A" w14:textId="77777777" w:rsidTr="003E6F93">
        <w:trPr>
          <w:trHeight w:val="315"/>
          <w:jc w:val="center"/>
        </w:trPr>
        <w:tc>
          <w:tcPr>
            <w:tcW w:w="2680" w:type="dxa"/>
            <w:shd w:val="clear" w:color="auto" w:fill="auto"/>
            <w:vAlign w:val="center"/>
            <w:hideMark/>
          </w:tcPr>
          <w:p w14:paraId="323CFE15" w14:textId="77777777" w:rsidR="00474214" w:rsidRPr="00474214" w:rsidRDefault="00474214" w:rsidP="00474214">
            <w:pPr>
              <w:spacing w:after="0" w:line="240" w:lineRule="auto"/>
              <w:rPr>
                <w:rFonts w:eastAsia="Times New Roman" w:cs="Times New Roman"/>
                <w:b/>
                <w:bCs/>
                <w:color w:val="000000"/>
                <w:sz w:val="20"/>
                <w:szCs w:val="20"/>
                <w:lang w:val="en-ID" w:eastAsia="en-ID"/>
              </w:rPr>
            </w:pPr>
            <w:r w:rsidRPr="00474214">
              <w:rPr>
                <w:rFonts w:eastAsia="Times New Roman" w:cs="Times New Roman"/>
                <w:b/>
                <w:bCs/>
                <w:color w:val="000000"/>
                <w:sz w:val="20"/>
                <w:szCs w:val="20"/>
                <w:lang w:val="en-ID" w:eastAsia="en-ID"/>
              </w:rPr>
              <w:t>Total Biaya Proses</w:t>
            </w:r>
          </w:p>
        </w:tc>
        <w:tc>
          <w:tcPr>
            <w:tcW w:w="1264" w:type="dxa"/>
            <w:shd w:val="clear" w:color="auto" w:fill="auto"/>
            <w:noWrap/>
            <w:vAlign w:val="bottom"/>
            <w:hideMark/>
          </w:tcPr>
          <w:p w14:paraId="68EC3462"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5.955.000 </w:t>
            </w:r>
          </w:p>
        </w:tc>
        <w:tc>
          <w:tcPr>
            <w:tcW w:w="1264" w:type="dxa"/>
            <w:shd w:val="clear" w:color="auto" w:fill="auto"/>
            <w:noWrap/>
            <w:vAlign w:val="bottom"/>
            <w:hideMark/>
          </w:tcPr>
          <w:p w14:paraId="48A27BC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0.925.000 </w:t>
            </w:r>
          </w:p>
        </w:tc>
        <w:tc>
          <w:tcPr>
            <w:tcW w:w="1280" w:type="dxa"/>
            <w:shd w:val="clear" w:color="auto" w:fill="auto"/>
            <w:noWrap/>
            <w:vAlign w:val="bottom"/>
            <w:hideMark/>
          </w:tcPr>
          <w:p w14:paraId="1C726106"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5.030.000 </w:t>
            </w:r>
          </w:p>
        </w:tc>
        <w:tc>
          <w:tcPr>
            <w:tcW w:w="960" w:type="dxa"/>
            <w:shd w:val="clear" w:color="auto" w:fill="auto"/>
            <w:noWrap/>
            <w:vAlign w:val="center"/>
            <w:hideMark/>
          </w:tcPr>
          <w:p w14:paraId="6B00E8B6"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7FAE1873" w14:textId="77777777" w:rsidTr="003E6F93">
        <w:trPr>
          <w:trHeight w:val="315"/>
          <w:jc w:val="center"/>
        </w:trPr>
        <w:tc>
          <w:tcPr>
            <w:tcW w:w="2680" w:type="dxa"/>
            <w:shd w:val="clear" w:color="auto" w:fill="auto"/>
            <w:vAlign w:val="center"/>
            <w:hideMark/>
          </w:tcPr>
          <w:p w14:paraId="3798CE81" w14:textId="77777777" w:rsidR="00474214" w:rsidRPr="00474214" w:rsidRDefault="00474214" w:rsidP="00474214">
            <w:pPr>
              <w:spacing w:after="0" w:line="240" w:lineRule="auto"/>
              <w:rPr>
                <w:rFonts w:eastAsia="Times New Roman" w:cs="Times New Roman"/>
                <w:b/>
                <w:bCs/>
                <w:color w:val="000000"/>
                <w:sz w:val="20"/>
                <w:szCs w:val="20"/>
                <w:lang w:val="en-ID" w:eastAsia="en-ID"/>
              </w:rPr>
            </w:pPr>
            <w:r w:rsidRPr="00474214">
              <w:rPr>
                <w:rFonts w:eastAsia="Times New Roman" w:cs="Times New Roman"/>
                <w:b/>
                <w:bCs/>
                <w:color w:val="000000"/>
                <w:sz w:val="20"/>
                <w:szCs w:val="20"/>
                <w:lang w:val="en-ID" w:eastAsia="en-ID"/>
              </w:rPr>
              <w:t>Rerata Biaya Proses</w:t>
            </w:r>
          </w:p>
        </w:tc>
        <w:tc>
          <w:tcPr>
            <w:tcW w:w="1264" w:type="dxa"/>
            <w:shd w:val="clear" w:color="auto" w:fill="auto"/>
            <w:noWrap/>
            <w:vAlign w:val="bottom"/>
            <w:hideMark/>
          </w:tcPr>
          <w:p w14:paraId="7C370D9E"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2.568.214 </w:t>
            </w:r>
          </w:p>
        </w:tc>
        <w:tc>
          <w:tcPr>
            <w:tcW w:w="1264" w:type="dxa"/>
            <w:shd w:val="clear" w:color="auto" w:fill="auto"/>
            <w:noWrap/>
            <w:vAlign w:val="bottom"/>
            <w:hideMark/>
          </w:tcPr>
          <w:p w14:paraId="67124FAC"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2.208.929 </w:t>
            </w:r>
          </w:p>
        </w:tc>
        <w:tc>
          <w:tcPr>
            <w:tcW w:w="1280" w:type="dxa"/>
            <w:shd w:val="clear" w:color="auto" w:fill="auto"/>
            <w:noWrap/>
            <w:vAlign w:val="bottom"/>
            <w:hideMark/>
          </w:tcPr>
          <w:p w14:paraId="44875B44"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359.286 </w:t>
            </w:r>
          </w:p>
        </w:tc>
        <w:tc>
          <w:tcPr>
            <w:tcW w:w="960" w:type="dxa"/>
            <w:shd w:val="clear" w:color="auto" w:fill="auto"/>
            <w:noWrap/>
            <w:vAlign w:val="center"/>
            <w:hideMark/>
          </w:tcPr>
          <w:p w14:paraId="17C51B1E"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bl>
    <w:p w14:paraId="411B2729" w14:textId="77777777" w:rsidR="001E43C9" w:rsidRDefault="001E43C9" w:rsidP="00873992">
      <w:pPr>
        <w:ind w:left="720"/>
      </w:pPr>
    </w:p>
    <w:p w14:paraId="20B8F79D" w14:textId="04252450" w:rsidR="00873992" w:rsidRDefault="00873992" w:rsidP="00873992">
      <w:pPr>
        <w:ind w:left="720"/>
      </w:pPr>
      <w:r>
        <w:t xml:space="preserve">Berdasarkan data pada </w:t>
      </w:r>
      <w:r>
        <w:fldChar w:fldCharType="begin"/>
      </w:r>
      <w:r>
        <w:instrText xml:space="preserve"> REF _Ref130646084 \h </w:instrText>
      </w:r>
      <w:r>
        <w:fldChar w:fldCharType="separate"/>
      </w:r>
      <w:ins w:id="5697" w:author="Ilham Nur Pratama" w:date="2023-05-24T22:54:00Z">
        <w:r w:rsidR="000D26C4">
          <w:t xml:space="preserve">Tabel </w:t>
        </w:r>
        <w:r w:rsidR="000D26C4">
          <w:rPr>
            <w:noProof/>
          </w:rPr>
          <w:t>4</w:t>
        </w:r>
        <w:r w:rsidR="000D26C4">
          <w:t>.</w:t>
        </w:r>
        <w:r w:rsidR="000D26C4">
          <w:rPr>
            <w:noProof/>
          </w:rPr>
          <w:t>6</w:t>
        </w:r>
      </w:ins>
      <w:del w:id="5698" w:author="Ilham Nur Pratama" w:date="2023-05-17T20:22:00Z">
        <w:r w:rsidR="00B57DB5" w:rsidDel="0090687B">
          <w:delText xml:space="preserve">Tabel </w:delText>
        </w:r>
        <w:r w:rsidR="00B57DB5" w:rsidDel="0090687B">
          <w:rPr>
            <w:noProof/>
          </w:rPr>
          <w:delText>4</w:delText>
        </w:r>
        <w:r w:rsidR="00B57DB5" w:rsidDel="0090687B">
          <w:delText>.</w:delText>
        </w:r>
        <w:r w:rsidR="00B57DB5" w:rsidDel="0090687B">
          <w:rPr>
            <w:noProof/>
          </w:rPr>
          <w:delText>1</w:delText>
        </w:r>
      </w:del>
      <w:r>
        <w:fldChar w:fldCharType="end"/>
      </w:r>
      <w:r>
        <w:t xml:space="preserve">, terdapat 3 proses yang memiliki kenaikan biaya </w:t>
      </w:r>
      <w:del w:id="5699" w:author="Ilham Nur Pratama" w:date="2023-05-21T22:38:00Z">
        <w:r w:rsidDel="00985B1D">
          <w:delText xml:space="preserve"> </w:delText>
        </w:r>
      </w:del>
      <w:r>
        <w:t xml:space="preserve">pada proses </w:t>
      </w:r>
      <w:r>
        <w:rPr>
          <w:i/>
          <w:iCs/>
        </w:rPr>
        <w:t xml:space="preserve">to be </w:t>
      </w:r>
      <w:r>
        <w:t>yaitu:</w:t>
      </w:r>
    </w:p>
    <w:p w14:paraId="06E9396D" w14:textId="3F2C3DCA" w:rsidR="00873992" w:rsidRDefault="00873992" w:rsidP="00873992">
      <w:pPr>
        <w:pStyle w:val="ListParagraph"/>
        <w:numPr>
          <w:ilvl w:val="0"/>
          <w:numId w:val="52"/>
        </w:numPr>
      </w:pPr>
      <w:r>
        <w:t>Memasukan order proyek kedalam sistem</w:t>
      </w:r>
    </w:p>
    <w:p w14:paraId="0D217337" w14:textId="77777777" w:rsidR="00873992" w:rsidRDefault="00873992" w:rsidP="00873992">
      <w:pPr>
        <w:pStyle w:val="ListParagraph"/>
        <w:numPr>
          <w:ilvl w:val="0"/>
          <w:numId w:val="52"/>
        </w:numPr>
      </w:pPr>
      <w:r>
        <w:t>Penentuan perkerjaan apa yang akan dikerjakan</w:t>
      </w:r>
    </w:p>
    <w:p w14:paraId="62D58080" w14:textId="574DBD40" w:rsidR="00873992" w:rsidRDefault="00873992">
      <w:pPr>
        <w:pStyle w:val="ListParagraph"/>
        <w:numPr>
          <w:ilvl w:val="0"/>
          <w:numId w:val="52"/>
        </w:numPr>
      </w:pPr>
      <w:r>
        <w:t xml:space="preserve">Pembuatan </w:t>
      </w:r>
      <w:r w:rsidRPr="003E6F93">
        <w:rPr>
          <w:i/>
          <w:iCs/>
        </w:rPr>
        <w:t>timeline</w:t>
      </w:r>
      <w:r>
        <w:t xml:space="preserve"> pekerjaan</w:t>
      </w:r>
    </w:p>
    <w:p w14:paraId="055A9F65" w14:textId="68E6E850" w:rsidR="00313567" w:rsidRDefault="00313567" w:rsidP="00313567">
      <w:pPr>
        <w:ind w:left="720"/>
      </w:pPr>
      <w:r>
        <w:lastRenderedPageBreak/>
        <w:t xml:space="preserve">Hal ini diakibatkan </w:t>
      </w:r>
      <w:r w:rsidR="00CB24A2">
        <w:t xml:space="preserve">pada </w:t>
      </w:r>
      <w:r w:rsidR="00CB24A2">
        <w:rPr>
          <w:i/>
          <w:iCs/>
        </w:rPr>
        <w:t xml:space="preserve">proses to be </w:t>
      </w:r>
      <w:r w:rsidR="00CB24A2">
        <w:t xml:space="preserve">proyek yang masuk ke PT PDI lebih cepat untuk diselesaikan sehingga peluang untuk mengerjakan proyek baru semakin besar dibandingkan pada proses </w:t>
      </w:r>
      <w:r w:rsidR="00CB24A2">
        <w:rPr>
          <w:i/>
          <w:iCs/>
        </w:rPr>
        <w:t xml:space="preserve">as is. </w:t>
      </w:r>
      <w:r w:rsidR="004F1AEC">
        <w:t xml:space="preserve">Terdapat </w:t>
      </w:r>
      <w:r w:rsidR="001A5CD3">
        <w:t xml:space="preserve">8 proses yang secara biaya mengalami perbaikan pada proses </w:t>
      </w:r>
      <w:r w:rsidR="001A5CD3">
        <w:rPr>
          <w:i/>
          <w:iCs/>
        </w:rPr>
        <w:t xml:space="preserve">to be. </w:t>
      </w:r>
      <w:r w:rsidR="001A5CD3">
        <w:t>Hal ini diakibatkan oleh beberapa hal yaitu:</w:t>
      </w:r>
    </w:p>
    <w:p w14:paraId="4BBFBD5C" w14:textId="4DA5A71B" w:rsidR="001A5CD3" w:rsidRDefault="001A5CD3" w:rsidP="001A5CD3">
      <w:pPr>
        <w:pStyle w:val="ListParagraph"/>
        <w:numPr>
          <w:ilvl w:val="0"/>
          <w:numId w:val="52"/>
        </w:numPr>
      </w:pPr>
      <w:r>
        <w:t xml:space="preserve">Proses yang awalnya dikerjakan oleh </w:t>
      </w:r>
      <w:r w:rsidR="00F71CE7">
        <w:t>manusia</w:t>
      </w:r>
      <w:r>
        <w:t xml:space="preserve"> dan membutuhkan </w:t>
      </w:r>
      <w:r>
        <w:rPr>
          <w:i/>
          <w:iCs/>
        </w:rPr>
        <w:t xml:space="preserve">Human Resource Cost </w:t>
      </w:r>
      <w:r>
        <w:t xml:space="preserve">(HR </w:t>
      </w:r>
      <w:r>
        <w:rPr>
          <w:i/>
          <w:iCs/>
        </w:rPr>
        <w:t>Cost</w:t>
      </w:r>
      <w:r w:rsidRPr="003E6F93">
        <w:t>)</w:t>
      </w:r>
      <w:r w:rsidR="00F71CE7">
        <w:t>, sekarang dikerjakan oleh sistem yang tidak memerlukan biaya operasional</w:t>
      </w:r>
    </w:p>
    <w:p w14:paraId="2CDABE0F" w14:textId="7ED8FFD3" w:rsidR="00F71CE7" w:rsidRDefault="00F71CE7" w:rsidP="001A5CD3">
      <w:pPr>
        <w:pStyle w:val="ListParagraph"/>
        <w:numPr>
          <w:ilvl w:val="0"/>
          <w:numId w:val="52"/>
        </w:numPr>
      </w:pPr>
      <w:r>
        <w:t xml:space="preserve">Eksekusi </w:t>
      </w:r>
      <w:r w:rsidR="009D3AF1">
        <w:t xml:space="preserve">pekerjaan yang dilakukan oleh </w:t>
      </w:r>
      <w:r w:rsidR="00492C9D">
        <w:rPr>
          <w:i/>
          <w:iCs/>
        </w:rPr>
        <w:t xml:space="preserve">officer, senior officer, outsource, </w:t>
      </w:r>
      <w:r w:rsidR="00492C9D">
        <w:t xml:space="preserve">tersebar merata secara waktu pekerjaan sehingga tidak ada </w:t>
      </w:r>
      <w:r w:rsidR="00492C9D">
        <w:rPr>
          <w:i/>
          <w:iCs/>
        </w:rPr>
        <w:t xml:space="preserve">bottleneck </w:t>
      </w:r>
      <w:r w:rsidR="00492C9D">
        <w:t>biaya yang terjadi.</w:t>
      </w:r>
    </w:p>
    <w:p w14:paraId="42893CBC" w14:textId="6D5F526D" w:rsidR="00474214" w:rsidRPr="001A5CD3" w:rsidRDefault="00474214" w:rsidP="003E6F93">
      <w:pPr>
        <w:pStyle w:val="ListParagraph"/>
        <w:numPr>
          <w:ilvl w:val="0"/>
          <w:numId w:val="52"/>
        </w:numPr>
      </w:pPr>
      <w:r>
        <w:t>Pekerjaan yang lebih fokus mengakibatkan pekerjaan pada proses lainya lebih cepat diselesaikan.</w:t>
      </w:r>
    </w:p>
    <w:p w14:paraId="08675F87" w14:textId="5B0BBB16" w:rsidR="005D618D" w:rsidRDefault="005D618D" w:rsidP="003E6F93">
      <w:pPr>
        <w:pStyle w:val="Heading3"/>
      </w:pPr>
      <w:bookmarkStart w:id="5700" w:name="_Toc135601462"/>
      <w:r>
        <w:t>Analisis Perulangan Pekerjaan</w:t>
      </w:r>
      <w:bookmarkEnd w:id="5700"/>
    </w:p>
    <w:p w14:paraId="64361C8D" w14:textId="08DCB56E" w:rsidR="005D618D" w:rsidRDefault="00B015A3">
      <w:pPr>
        <w:ind w:left="720"/>
      </w:pPr>
      <w:r>
        <w:t xml:space="preserve">Pada </w:t>
      </w:r>
      <w:r w:rsidR="00806043">
        <w:fldChar w:fldCharType="begin"/>
      </w:r>
      <w:r w:rsidR="00806043">
        <w:instrText xml:space="preserve"> REF _Ref130648630 \h </w:instrText>
      </w:r>
      <w:r w:rsidR="00806043">
        <w:fldChar w:fldCharType="separate"/>
      </w:r>
      <w:ins w:id="5701" w:author="Ilham Nur Pratama" w:date="2023-05-24T22:54:00Z">
        <w:r w:rsidR="000D26C4">
          <w:t xml:space="preserve">Tabel </w:t>
        </w:r>
        <w:r w:rsidR="000D26C4">
          <w:rPr>
            <w:noProof/>
          </w:rPr>
          <w:t>4</w:t>
        </w:r>
        <w:r w:rsidR="000D26C4">
          <w:t>.</w:t>
        </w:r>
        <w:r w:rsidR="000D26C4">
          <w:rPr>
            <w:noProof/>
          </w:rPr>
          <w:t>7</w:t>
        </w:r>
      </w:ins>
      <w:del w:id="5702" w:author="Ilham Nur Pratama" w:date="2023-05-17T20:22:00Z">
        <w:r w:rsidR="00B57DB5" w:rsidDel="0090687B">
          <w:delText xml:space="preserve">Tabel </w:delText>
        </w:r>
        <w:r w:rsidR="00B57DB5" w:rsidDel="0090687B">
          <w:rPr>
            <w:noProof/>
          </w:rPr>
          <w:delText>4</w:delText>
        </w:r>
        <w:r w:rsidR="00B57DB5" w:rsidDel="0090687B">
          <w:delText>.</w:delText>
        </w:r>
        <w:r w:rsidR="00B57DB5" w:rsidDel="0090687B">
          <w:rPr>
            <w:noProof/>
          </w:rPr>
          <w:delText>2</w:delText>
        </w:r>
      </w:del>
      <w:r w:rsidR="00806043">
        <w:fldChar w:fldCharType="end"/>
      </w:r>
      <w:ins w:id="5703" w:author="Ilham Nur Pratama" w:date="2023-05-21T22:40:00Z">
        <w:r w:rsidR="00985B1D">
          <w:t xml:space="preserve"> dan </w:t>
        </w:r>
      </w:ins>
      <w:ins w:id="5704" w:author="Ilham Nur Pratama" w:date="2023-05-21T22:41:00Z">
        <w:r w:rsidR="00985B1D">
          <w:fldChar w:fldCharType="begin"/>
        </w:r>
        <w:r w:rsidR="00985B1D">
          <w:instrText xml:space="preserve"> REF _Ref135601289 \h </w:instrText>
        </w:r>
      </w:ins>
      <w:r w:rsidR="00985B1D">
        <w:fldChar w:fldCharType="separate"/>
      </w:r>
      <w:ins w:id="5705" w:author="Ilham Nur Pratama" w:date="2023-05-24T22:54:00Z">
        <w:r w:rsidR="000D26C4">
          <w:t xml:space="preserve">Tabel </w:t>
        </w:r>
        <w:r w:rsidR="000D26C4">
          <w:rPr>
            <w:noProof/>
          </w:rPr>
          <w:t>4</w:t>
        </w:r>
        <w:r w:rsidR="000D26C4">
          <w:t>.</w:t>
        </w:r>
        <w:r w:rsidR="000D26C4">
          <w:rPr>
            <w:noProof/>
          </w:rPr>
          <w:t>8</w:t>
        </w:r>
      </w:ins>
      <w:ins w:id="5706" w:author="Ilham Nur Pratama" w:date="2023-05-21T22:41:00Z">
        <w:r w:rsidR="00985B1D">
          <w:fldChar w:fldCharType="end"/>
        </w:r>
      </w:ins>
      <w:r>
        <w:t xml:space="preserve">, menunjukan bagaimana perbandingan perulangan pekerjaan pada proses </w:t>
      </w:r>
      <w:r>
        <w:rPr>
          <w:i/>
          <w:iCs/>
        </w:rPr>
        <w:t xml:space="preserve">as is </w:t>
      </w:r>
      <w:r>
        <w:t xml:space="preserve">dengan proses </w:t>
      </w:r>
      <w:r>
        <w:rPr>
          <w:i/>
          <w:iCs/>
        </w:rPr>
        <w:t xml:space="preserve">to be </w:t>
      </w:r>
      <w:r>
        <w:t xml:space="preserve">setelah ada </w:t>
      </w:r>
      <w:r w:rsidR="00424554">
        <w:t>SOAPSD.</w:t>
      </w:r>
    </w:p>
    <w:p w14:paraId="2AA75F72" w14:textId="0B6E37AC" w:rsidR="002B550D" w:rsidRDefault="002B550D" w:rsidP="00EE5E34">
      <w:pPr>
        <w:pStyle w:val="Caption"/>
      </w:pPr>
      <w:bookmarkStart w:id="5707" w:name="_Ref130648630"/>
      <w:bookmarkStart w:id="5708" w:name="_Toc135601595"/>
      <w:r>
        <w:t xml:space="preserve">Tabel </w:t>
      </w:r>
      <w:ins w:id="5709" w:author="Ilham Nur Pratama" w:date="2023-05-21T22:40:00Z">
        <w:r w:rsidR="00985B1D">
          <w:fldChar w:fldCharType="begin"/>
        </w:r>
        <w:r w:rsidR="00985B1D">
          <w:instrText xml:space="preserve"> STYLEREF 1 \s </w:instrText>
        </w:r>
      </w:ins>
      <w:r w:rsidR="00985B1D">
        <w:fldChar w:fldCharType="separate"/>
      </w:r>
      <w:r w:rsidR="000D26C4">
        <w:rPr>
          <w:noProof/>
        </w:rPr>
        <w:t>4</w:t>
      </w:r>
      <w:ins w:id="5710"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5711" w:author="Ilham Nur Pratama" w:date="2023-05-24T22:54:00Z">
        <w:r w:rsidR="000D26C4">
          <w:rPr>
            <w:noProof/>
          </w:rPr>
          <w:t>7</w:t>
        </w:r>
      </w:ins>
      <w:ins w:id="5712" w:author="Ilham Nur Pratama" w:date="2023-05-21T22:40:00Z">
        <w:r w:rsidR="00985B1D">
          <w:fldChar w:fldCharType="end"/>
        </w:r>
      </w:ins>
      <w:ins w:id="5713" w:author="ilham.nur@office.ui.ac.id" w:date="2023-03-28T20:25:00Z">
        <w:del w:id="5714" w:author="Ilham Nur Pratama" w:date="2023-05-16T21:59:00Z">
          <w:r w:rsidR="005B668B" w:rsidDel="00F848CE">
            <w:fldChar w:fldCharType="begin"/>
          </w:r>
          <w:r w:rsidR="005B668B" w:rsidDel="00F848CE">
            <w:delInstrText xml:space="preserve"> STYLEREF 1 \s </w:delInstrText>
          </w:r>
        </w:del>
      </w:ins>
      <w:del w:id="5715" w:author="Ilham Nur Pratama" w:date="2023-05-16T21:59:00Z">
        <w:r w:rsidR="005B668B" w:rsidDel="00F848CE">
          <w:fldChar w:fldCharType="separate"/>
        </w:r>
        <w:r w:rsidR="00B57DB5" w:rsidDel="00F848CE">
          <w:rPr>
            <w:noProof/>
          </w:rPr>
          <w:delText>4</w:delText>
        </w:r>
      </w:del>
      <w:ins w:id="5716" w:author="ilham.nur@office.ui.ac.id" w:date="2023-03-28T20:25:00Z">
        <w:del w:id="5717"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5718" w:author="Ilham Nur Pratama" w:date="2023-05-16T21:59:00Z">
        <w:r w:rsidR="005A58B4">
          <w:fldChar w:fldCharType="separate"/>
        </w:r>
      </w:del>
      <w:ins w:id="5719" w:author="ilham.nur@office.ui.ac.id" w:date="2023-03-28T20:25:00Z">
        <w:del w:id="5720" w:author="Ilham Nur Pratama" w:date="2023-05-16T21:59:00Z">
          <w:r w:rsidR="005B668B" w:rsidDel="00F848CE">
            <w:fldChar w:fldCharType="end"/>
          </w:r>
        </w:del>
      </w:ins>
      <w:del w:id="5721"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w:delText>
        </w:r>
        <w:r w:rsidR="00B1186E" w:rsidDel="005B668B">
          <w:fldChar w:fldCharType="end"/>
        </w:r>
      </w:del>
      <w:bookmarkEnd w:id="5707"/>
      <w:r>
        <w:t xml:space="preserve"> Perbandingan perulangan proses pada proses </w:t>
      </w:r>
      <w:r>
        <w:rPr>
          <w:i/>
        </w:rPr>
        <w:t>as is vs to be</w:t>
      </w:r>
      <w:bookmarkEnd w:id="5708"/>
    </w:p>
    <w:tbl>
      <w:tblPr>
        <w:tblW w:w="8040" w:type="dxa"/>
        <w:jc w:val="center"/>
        <w:tblLook w:val="04A0" w:firstRow="1" w:lastRow="0" w:firstColumn="1" w:lastColumn="0" w:noHBand="0" w:noVBand="1"/>
        <w:tblPrChange w:id="5722" w:author="Ilham Nur Pratama" w:date="2023-05-21T22:40:00Z">
          <w:tblPr>
            <w:tblW w:w="8040" w:type="dxa"/>
            <w:jc w:val="center"/>
            <w:tblLook w:val="04A0" w:firstRow="1" w:lastRow="0" w:firstColumn="1" w:lastColumn="0" w:noHBand="0" w:noVBand="1"/>
          </w:tblPr>
        </w:tblPrChange>
      </w:tblPr>
      <w:tblGrid>
        <w:gridCol w:w="2680"/>
        <w:gridCol w:w="1540"/>
        <w:gridCol w:w="1600"/>
        <w:gridCol w:w="1260"/>
        <w:gridCol w:w="960"/>
        <w:tblGridChange w:id="5723">
          <w:tblGrid>
            <w:gridCol w:w="2680"/>
            <w:gridCol w:w="1540"/>
            <w:gridCol w:w="1600"/>
            <w:gridCol w:w="1260"/>
            <w:gridCol w:w="960"/>
          </w:tblGrid>
        </w:tblGridChange>
      </w:tblGrid>
      <w:tr w:rsidR="002B550D" w:rsidRPr="000D4955" w14:paraId="67B5E03C" w14:textId="77777777" w:rsidTr="00985B1D">
        <w:trPr>
          <w:trHeight w:val="300"/>
          <w:jc w:val="center"/>
          <w:trPrChange w:id="5724" w:author="Ilham Nur Pratama" w:date="2023-05-21T22:40:00Z">
            <w:trPr>
              <w:trHeight w:val="300"/>
              <w:jc w:val="center"/>
            </w:trPr>
          </w:trPrChange>
        </w:trPr>
        <w:tc>
          <w:tcPr>
            <w:tcW w:w="2680" w:type="dxa"/>
            <w:tcBorders>
              <w:top w:val="single" w:sz="4" w:space="0" w:color="auto"/>
              <w:left w:val="single" w:sz="4" w:space="0" w:color="auto"/>
              <w:bottom w:val="single" w:sz="4" w:space="0" w:color="auto"/>
              <w:right w:val="single" w:sz="4" w:space="0" w:color="auto"/>
            </w:tcBorders>
            <w:shd w:val="clear" w:color="auto" w:fill="auto"/>
            <w:noWrap/>
            <w:hideMark/>
            <w:tcPrChange w:id="5725" w:author="Ilham Nur Pratama" w:date="2023-05-21T22:40:00Z">
              <w:tcPr>
                <w:tcW w:w="2680" w:type="dxa"/>
                <w:tcBorders>
                  <w:top w:val="single" w:sz="4" w:space="0" w:color="auto"/>
                  <w:left w:val="single" w:sz="4" w:space="0" w:color="auto"/>
                  <w:bottom w:val="single" w:sz="4" w:space="0" w:color="auto"/>
                  <w:right w:val="single" w:sz="4" w:space="0" w:color="auto"/>
                </w:tcBorders>
                <w:shd w:val="clear" w:color="000000" w:fill="D0CECE"/>
                <w:noWrap/>
                <w:hideMark/>
              </w:tcPr>
            </w:tcPrChange>
          </w:tcPr>
          <w:p w14:paraId="25BB8C56" w14:textId="77777777" w:rsidR="002B550D" w:rsidRPr="000D4955" w:rsidRDefault="002B550D" w:rsidP="000D4955">
            <w:pPr>
              <w:spacing w:after="0" w:line="240" w:lineRule="auto"/>
              <w:jc w:val="left"/>
              <w:rPr>
                <w:rFonts w:eastAsia="Times New Roman" w:cs="Times New Roman"/>
                <w:b/>
                <w:bCs/>
                <w:color w:val="000000"/>
                <w:sz w:val="20"/>
                <w:szCs w:val="20"/>
                <w:lang w:val="en-ID" w:eastAsia="en-ID"/>
              </w:rPr>
            </w:pPr>
            <w:r w:rsidRPr="000D4955">
              <w:rPr>
                <w:rFonts w:eastAsia="Times New Roman" w:cs="Times New Roman"/>
                <w:b/>
                <w:bCs/>
                <w:color w:val="000000"/>
                <w:sz w:val="20"/>
                <w:szCs w:val="20"/>
                <w:lang w:val="en-ID" w:eastAsia="en-ID"/>
              </w:rPr>
              <w:t>Proses</w:t>
            </w:r>
          </w:p>
        </w:tc>
        <w:tc>
          <w:tcPr>
            <w:tcW w:w="1540" w:type="dxa"/>
            <w:tcBorders>
              <w:top w:val="single" w:sz="4" w:space="0" w:color="auto"/>
              <w:left w:val="nil"/>
              <w:bottom w:val="single" w:sz="4" w:space="0" w:color="auto"/>
              <w:right w:val="single" w:sz="4" w:space="0" w:color="auto"/>
            </w:tcBorders>
            <w:shd w:val="clear" w:color="auto" w:fill="auto"/>
            <w:noWrap/>
            <w:hideMark/>
            <w:tcPrChange w:id="5726" w:author="Ilham Nur Pratama" w:date="2023-05-21T22:40:00Z">
              <w:tcPr>
                <w:tcW w:w="1540" w:type="dxa"/>
                <w:tcBorders>
                  <w:top w:val="single" w:sz="4" w:space="0" w:color="auto"/>
                  <w:left w:val="nil"/>
                  <w:bottom w:val="single" w:sz="4" w:space="0" w:color="auto"/>
                  <w:right w:val="single" w:sz="4" w:space="0" w:color="auto"/>
                </w:tcBorders>
                <w:shd w:val="clear" w:color="000000" w:fill="D0CECE"/>
                <w:noWrap/>
                <w:hideMark/>
              </w:tcPr>
            </w:tcPrChange>
          </w:tcPr>
          <w:p w14:paraId="270395B6" w14:textId="77777777" w:rsidR="002B550D" w:rsidRPr="000D4955" w:rsidRDefault="002B550D" w:rsidP="000D4955">
            <w:pPr>
              <w:spacing w:after="0" w:line="240" w:lineRule="auto"/>
              <w:jc w:val="left"/>
              <w:rPr>
                <w:rFonts w:eastAsia="Times New Roman" w:cs="Times New Roman"/>
                <w:b/>
                <w:bCs/>
                <w:color w:val="000000"/>
                <w:sz w:val="20"/>
                <w:szCs w:val="20"/>
                <w:lang w:val="en-ID" w:eastAsia="en-ID"/>
              </w:rPr>
            </w:pPr>
            <w:r w:rsidRPr="000D4955">
              <w:rPr>
                <w:rFonts w:eastAsia="Times New Roman" w:cs="Times New Roman"/>
                <w:b/>
                <w:bCs/>
                <w:color w:val="000000"/>
                <w:sz w:val="20"/>
                <w:szCs w:val="20"/>
                <w:lang w:val="en-ID" w:eastAsia="en-ID"/>
              </w:rPr>
              <w:t>Perulangan As Is</w:t>
            </w:r>
          </w:p>
        </w:tc>
        <w:tc>
          <w:tcPr>
            <w:tcW w:w="1600" w:type="dxa"/>
            <w:tcBorders>
              <w:top w:val="single" w:sz="4" w:space="0" w:color="auto"/>
              <w:left w:val="nil"/>
              <w:bottom w:val="single" w:sz="4" w:space="0" w:color="auto"/>
              <w:right w:val="single" w:sz="4" w:space="0" w:color="auto"/>
            </w:tcBorders>
            <w:shd w:val="clear" w:color="auto" w:fill="auto"/>
            <w:noWrap/>
            <w:hideMark/>
            <w:tcPrChange w:id="5727" w:author="Ilham Nur Pratama" w:date="2023-05-21T22:40:00Z">
              <w:tcPr>
                <w:tcW w:w="1600" w:type="dxa"/>
                <w:tcBorders>
                  <w:top w:val="single" w:sz="4" w:space="0" w:color="auto"/>
                  <w:left w:val="nil"/>
                  <w:bottom w:val="single" w:sz="4" w:space="0" w:color="auto"/>
                  <w:right w:val="single" w:sz="4" w:space="0" w:color="auto"/>
                </w:tcBorders>
                <w:shd w:val="clear" w:color="000000" w:fill="D0CECE"/>
                <w:noWrap/>
                <w:hideMark/>
              </w:tcPr>
            </w:tcPrChange>
          </w:tcPr>
          <w:p w14:paraId="4F93321F" w14:textId="77777777" w:rsidR="002B550D" w:rsidRPr="000D4955" w:rsidRDefault="002B550D" w:rsidP="000D4955">
            <w:pPr>
              <w:spacing w:after="0" w:line="240" w:lineRule="auto"/>
              <w:jc w:val="left"/>
              <w:rPr>
                <w:rFonts w:eastAsia="Times New Roman" w:cs="Times New Roman"/>
                <w:b/>
                <w:bCs/>
                <w:color w:val="000000"/>
                <w:sz w:val="20"/>
                <w:szCs w:val="20"/>
                <w:lang w:val="en-ID" w:eastAsia="en-ID"/>
              </w:rPr>
            </w:pPr>
            <w:r w:rsidRPr="000D4955">
              <w:rPr>
                <w:rFonts w:eastAsia="Times New Roman" w:cs="Times New Roman"/>
                <w:b/>
                <w:bCs/>
                <w:color w:val="000000"/>
                <w:sz w:val="20"/>
                <w:szCs w:val="20"/>
                <w:lang w:val="en-ID" w:eastAsia="en-ID"/>
              </w:rPr>
              <w:t>Perulangan To Be</w:t>
            </w:r>
          </w:p>
        </w:tc>
        <w:tc>
          <w:tcPr>
            <w:tcW w:w="1260" w:type="dxa"/>
            <w:tcBorders>
              <w:top w:val="single" w:sz="4" w:space="0" w:color="auto"/>
              <w:left w:val="nil"/>
              <w:bottom w:val="single" w:sz="4" w:space="0" w:color="auto"/>
              <w:right w:val="single" w:sz="4" w:space="0" w:color="auto"/>
            </w:tcBorders>
            <w:shd w:val="clear" w:color="auto" w:fill="auto"/>
            <w:noWrap/>
            <w:hideMark/>
            <w:tcPrChange w:id="5728" w:author="Ilham Nur Pratama" w:date="2023-05-21T22:40:00Z">
              <w:tcPr>
                <w:tcW w:w="1260" w:type="dxa"/>
                <w:tcBorders>
                  <w:top w:val="single" w:sz="4" w:space="0" w:color="auto"/>
                  <w:left w:val="nil"/>
                  <w:bottom w:val="single" w:sz="4" w:space="0" w:color="auto"/>
                  <w:right w:val="single" w:sz="4" w:space="0" w:color="auto"/>
                </w:tcBorders>
                <w:shd w:val="clear" w:color="000000" w:fill="D0CECE"/>
                <w:noWrap/>
                <w:hideMark/>
              </w:tcPr>
            </w:tcPrChange>
          </w:tcPr>
          <w:p w14:paraId="5CF6A248" w14:textId="77777777" w:rsidR="002B550D" w:rsidRPr="000D4955" w:rsidRDefault="002B550D" w:rsidP="000D4955">
            <w:pPr>
              <w:spacing w:after="0" w:line="240" w:lineRule="auto"/>
              <w:jc w:val="left"/>
              <w:rPr>
                <w:rFonts w:eastAsia="Times New Roman" w:cs="Times New Roman"/>
                <w:b/>
                <w:bCs/>
                <w:color w:val="000000"/>
                <w:sz w:val="20"/>
                <w:szCs w:val="20"/>
                <w:lang w:val="en-ID" w:eastAsia="en-ID"/>
              </w:rPr>
            </w:pPr>
            <w:r w:rsidRPr="000D4955">
              <w:rPr>
                <w:rFonts w:eastAsia="Times New Roman" w:cs="Times New Roman"/>
                <w:b/>
                <w:bCs/>
                <w:color w:val="000000"/>
                <w:sz w:val="20"/>
                <w:szCs w:val="20"/>
                <w:lang w:val="en-ID" w:eastAsia="en-ID"/>
              </w:rPr>
              <w:t>Delta</w:t>
            </w:r>
          </w:p>
        </w:tc>
        <w:tc>
          <w:tcPr>
            <w:tcW w:w="960" w:type="dxa"/>
            <w:tcBorders>
              <w:top w:val="single" w:sz="4" w:space="0" w:color="auto"/>
              <w:left w:val="nil"/>
              <w:bottom w:val="single" w:sz="4" w:space="0" w:color="auto"/>
              <w:right w:val="single" w:sz="4" w:space="0" w:color="auto"/>
            </w:tcBorders>
            <w:shd w:val="clear" w:color="auto" w:fill="auto"/>
            <w:noWrap/>
            <w:hideMark/>
            <w:tcPrChange w:id="5729" w:author="Ilham Nur Pratama" w:date="2023-05-21T22:40:00Z">
              <w:tcPr>
                <w:tcW w:w="960" w:type="dxa"/>
                <w:tcBorders>
                  <w:top w:val="single" w:sz="4" w:space="0" w:color="auto"/>
                  <w:left w:val="nil"/>
                  <w:bottom w:val="single" w:sz="4" w:space="0" w:color="auto"/>
                  <w:right w:val="single" w:sz="4" w:space="0" w:color="auto"/>
                </w:tcBorders>
                <w:shd w:val="clear" w:color="000000" w:fill="D0CECE"/>
                <w:noWrap/>
                <w:hideMark/>
              </w:tcPr>
            </w:tcPrChange>
          </w:tcPr>
          <w:p w14:paraId="7CBC87E2" w14:textId="77777777" w:rsidR="002B550D" w:rsidRPr="000D4955" w:rsidRDefault="002B550D" w:rsidP="000D4955">
            <w:pPr>
              <w:spacing w:after="0" w:line="240" w:lineRule="auto"/>
              <w:jc w:val="left"/>
              <w:rPr>
                <w:rFonts w:eastAsia="Times New Roman" w:cs="Times New Roman"/>
                <w:b/>
                <w:bCs/>
                <w:color w:val="000000"/>
                <w:sz w:val="20"/>
                <w:szCs w:val="20"/>
                <w:lang w:val="en-ID" w:eastAsia="en-ID"/>
              </w:rPr>
            </w:pPr>
            <w:r w:rsidRPr="000D4955">
              <w:rPr>
                <w:rFonts w:eastAsia="Times New Roman" w:cs="Times New Roman"/>
                <w:b/>
                <w:bCs/>
                <w:color w:val="000000"/>
                <w:sz w:val="20"/>
                <w:szCs w:val="20"/>
                <w:lang w:val="en-ID" w:eastAsia="en-ID"/>
              </w:rPr>
              <w:t>Tren</w:t>
            </w:r>
          </w:p>
        </w:tc>
      </w:tr>
      <w:tr w:rsidR="002B550D" w:rsidRPr="000D4955" w14:paraId="5BA9E3FD"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476856CE" w14:textId="77777777" w:rsidR="002B550D" w:rsidRPr="000D4955" w:rsidRDefault="002B550D" w:rsidP="002B550D">
            <w:pPr>
              <w:spacing w:after="0" w:line="240" w:lineRule="auto"/>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Memasukan order proyek ke dalam sistem</w:t>
            </w:r>
          </w:p>
        </w:tc>
        <w:tc>
          <w:tcPr>
            <w:tcW w:w="1540" w:type="dxa"/>
            <w:tcBorders>
              <w:top w:val="nil"/>
              <w:left w:val="nil"/>
              <w:bottom w:val="single" w:sz="4" w:space="0" w:color="auto"/>
              <w:right w:val="single" w:sz="4" w:space="0" w:color="auto"/>
            </w:tcBorders>
            <w:shd w:val="clear" w:color="auto" w:fill="auto"/>
            <w:noWrap/>
            <w:vAlign w:val="bottom"/>
            <w:hideMark/>
          </w:tcPr>
          <w:p w14:paraId="08D70417"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89</w:t>
            </w:r>
          </w:p>
        </w:tc>
        <w:tc>
          <w:tcPr>
            <w:tcW w:w="1600" w:type="dxa"/>
            <w:tcBorders>
              <w:top w:val="nil"/>
              <w:left w:val="nil"/>
              <w:bottom w:val="single" w:sz="4" w:space="0" w:color="auto"/>
              <w:right w:val="single" w:sz="4" w:space="0" w:color="auto"/>
            </w:tcBorders>
            <w:shd w:val="clear" w:color="auto" w:fill="auto"/>
            <w:noWrap/>
            <w:vAlign w:val="bottom"/>
            <w:hideMark/>
          </w:tcPr>
          <w:p w14:paraId="3BC4A55F"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416</w:t>
            </w:r>
          </w:p>
        </w:tc>
        <w:tc>
          <w:tcPr>
            <w:tcW w:w="1260" w:type="dxa"/>
            <w:tcBorders>
              <w:top w:val="nil"/>
              <w:left w:val="nil"/>
              <w:bottom w:val="single" w:sz="4" w:space="0" w:color="auto"/>
              <w:right w:val="single" w:sz="4" w:space="0" w:color="auto"/>
            </w:tcBorders>
            <w:shd w:val="clear" w:color="auto" w:fill="auto"/>
            <w:noWrap/>
            <w:vAlign w:val="bottom"/>
            <w:hideMark/>
          </w:tcPr>
          <w:p w14:paraId="0208FE23"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2E0A4947"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6636272B"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1F9C3E6C" w14:textId="77777777" w:rsidR="002B550D" w:rsidRPr="000D4955" w:rsidRDefault="002B550D" w:rsidP="002B550D">
            <w:pPr>
              <w:spacing w:after="0" w:line="240" w:lineRule="auto"/>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Memasukan Proyek berdasarkan order dari AM pada SIMP</w:t>
            </w:r>
          </w:p>
        </w:tc>
        <w:tc>
          <w:tcPr>
            <w:tcW w:w="1540" w:type="dxa"/>
            <w:tcBorders>
              <w:top w:val="nil"/>
              <w:left w:val="nil"/>
              <w:bottom w:val="single" w:sz="4" w:space="0" w:color="auto"/>
              <w:right w:val="single" w:sz="4" w:space="0" w:color="auto"/>
            </w:tcBorders>
            <w:shd w:val="clear" w:color="auto" w:fill="auto"/>
            <w:noWrap/>
            <w:vAlign w:val="bottom"/>
            <w:hideMark/>
          </w:tcPr>
          <w:p w14:paraId="48138316"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89</w:t>
            </w:r>
          </w:p>
        </w:tc>
        <w:tc>
          <w:tcPr>
            <w:tcW w:w="1600" w:type="dxa"/>
            <w:tcBorders>
              <w:top w:val="nil"/>
              <w:left w:val="nil"/>
              <w:bottom w:val="single" w:sz="4" w:space="0" w:color="auto"/>
              <w:right w:val="single" w:sz="4" w:space="0" w:color="auto"/>
            </w:tcBorders>
            <w:shd w:val="clear" w:color="auto" w:fill="auto"/>
            <w:noWrap/>
            <w:vAlign w:val="bottom"/>
            <w:hideMark/>
          </w:tcPr>
          <w:p w14:paraId="2F98B245"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416</w:t>
            </w:r>
          </w:p>
        </w:tc>
        <w:tc>
          <w:tcPr>
            <w:tcW w:w="1260" w:type="dxa"/>
            <w:tcBorders>
              <w:top w:val="nil"/>
              <w:left w:val="nil"/>
              <w:bottom w:val="single" w:sz="4" w:space="0" w:color="auto"/>
              <w:right w:val="single" w:sz="4" w:space="0" w:color="auto"/>
            </w:tcBorders>
            <w:shd w:val="clear" w:color="auto" w:fill="auto"/>
            <w:noWrap/>
            <w:vAlign w:val="bottom"/>
            <w:hideMark/>
          </w:tcPr>
          <w:p w14:paraId="0FFBBB4A"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474CBE87"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05AB4185"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46898C90" w14:textId="77777777" w:rsidR="002B550D" w:rsidRPr="000D4955" w:rsidRDefault="002B550D" w:rsidP="002B550D">
            <w:pPr>
              <w:spacing w:after="0" w:line="240" w:lineRule="auto"/>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Penentuan perkerjaan apa yang akan dikerjakan</w:t>
            </w:r>
          </w:p>
        </w:tc>
        <w:tc>
          <w:tcPr>
            <w:tcW w:w="1540" w:type="dxa"/>
            <w:tcBorders>
              <w:top w:val="nil"/>
              <w:left w:val="nil"/>
              <w:bottom w:val="single" w:sz="4" w:space="0" w:color="auto"/>
              <w:right w:val="single" w:sz="4" w:space="0" w:color="auto"/>
            </w:tcBorders>
            <w:shd w:val="clear" w:color="auto" w:fill="auto"/>
            <w:noWrap/>
            <w:vAlign w:val="bottom"/>
            <w:hideMark/>
          </w:tcPr>
          <w:p w14:paraId="25E25864"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600" w:type="dxa"/>
            <w:tcBorders>
              <w:top w:val="nil"/>
              <w:left w:val="nil"/>
              <w:bottom w:val="single" w:sz="4" w:space="0" w:color="auto"/>
              <w:right w:val="single" w:sz="4" w:space="0" w:color="auto"/>
            </w:tcBorders>
            <w:shd w:val="clear" w:color="auto" w:fill="auto"/>
            <w:noWrap/>
            <w:vAlign w:val="bottom"/>
            <w:hideMark/>
          </w:tcPr>
          <w:p w14:paraId="7765B344"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260" w:type="dxa"/>
            <w:tcBorders>
              <w:top w:val="nil"/>
              <w:left w:val="nil"/>
              <w:bottom w:val="single" w:sz="4" w:space="0" w:color="auto"/>
              <w:right w:val="single" w:sz="4" w:space="0" w:color="auto"/>
            </w:tcBorders>
            <w:shd w:val="clear" w:color="auto" w:fill="auto"/>
            <w:noWrap/>
            <w:vAlign w:val="bottom"/>
            <w:hideMark/>
          </w:tcPr>
          <w:p w14:paraId="139B27B9"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424FACF6" w14:textId="77777777" w:rsidR="002B550D" w:rsidRPr="003E6F93" w:rsidRDefault="002B550D" w:rsidP="002B550D">
            <w:pPr>
              <w:spacing w:after="0" w:line="240" w:lineRule="auto"/>
              <w:jc w:val="center"/>
              <w:rPr>
                <w:rFonts w:eastAsia="Times New Roman" w:cs="Times New Roman"/>
                <w:sz w:val="20"/>
                <w:szCs w:val="20"/>
                <w:lang w:val="en-ID" w:eastAsia="en-ID"/>
              </w:rPr>
            </w:pPr>
            <w:r w:rsidRPr="003E6F93">
              <w:rPr>
                <w:rFonts w:eastAsia="Times New Roman" w:cs="Times New Roman"/>
                <w:sz w:val="20"/>
                <w:szCs w:val="20"/>
                <w:lang w:val="en-ID" w:eastAsia="en-ID"/>
              </w:rPr>
              <w:t>-</w:t>
            </w:r>
          </w:p>
        </w:tc>
      </w:tr>
      <w:tr w:rsidR="002B550D" w:rsidRPr="000D4955" w14:paraId="7E2A75EB"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15FD513A" w14:textId="77777777" w:rsidR="002B550D" w:rsidRPr="000D4955" w:rsidRDefault="002B550D" w:rsidP="002B550D">
            <w:pPr>
              <w:spacing w:after="0" w:line="240" w:lineRule="auto"/>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 xml:space="preserve">Pembuatan </w:t>
            </w:r>
            <w:r w:rsidRPr="000D4955">
              <w:rPr>
                <w:rFonts w:eastAsia="Times New Roman" w:cs="Times New Roman"/>
                <w:i/>
                <w:iCs/>
                <w:color w:val="000000"/>
                <w:sz w:val="20"/>
                <w:szCs w:val="20"/>
                <w:lang w:val="en-ID" w:eastAsia="en-ID"/>
              </w:rPr>
              <w:t>timeline</w:t>
            </w:r>
            <w:r w:rsidRPr="000D4955">
              <w:rPr>
                <w:rFonts w:eastAsia="Times New Roman" w:cs="Times New Roman"/>
                <w:color w:val="000000"/>
                <w:sz w:val="20"/>
                <w:szCs w:val="20"/>
                <w:lang w:val="en-ID" w:eastAsia="en-ID"/>
              </w:rPr>
              <w:t xml:space="preserve"> pekerjaan</w:t>
            </w:r>
          </w:p>
        </w:tc>
        <w:tc>
          <w:tcPr>
            <w:tcW w:w="1540" w:type="dxa"/>
            <w:tcBorders>
              <w:top w:val="nil"/>
              <w:left w:val="nil"/>
              <w:bottom w:val="single" w:sz="4" w:space="0" w:color="auto"/>
              <w:right w:val="single" w:sz="4" w:space="0" w:color="auto"/>
            </w:tcBorders>
            <w:shd w:val="clear" w:color="auto" w:fill="auto"/>
            <w:noWrap/>
            <w:vAlign w:val="bottom"/>
            <w:hideMark/>
          </w:tcPr>
          <w:p w14:paraId="3221E39B"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600" w:type="dxa"/>
            <w:tcBorders>
              <w:top w:val="nil"/>
              <w:left w:val="nil"/>
              <w:bottom w:val="single" w:sz="4" w:space="0" w:color="auto"/>
              <w:right w:val="single" w:sz="4" w:space="0" w:color="auto"/>
            </w:tcBorders>
            <w:shd w:val="clear" w:color="auto" w:fill="auto"/>
            <w:noWrap/>
            <w:vAlign w:val="bottom"/>
            <w:hideMark/>
          </w:tcPr>
          <w:p w14:paraId="59257A5D"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260" w:type="dxa"/>
            <w:tcBorders>
              <w:top w:val="nil"/>
              <w:left w:val="nil"/>
              <w:bottom w:val="single" w:sz="4" w:space="0" w:color="auto"/>
              <w:right w:val="single" w:sz="4" w:space="0" w:color="auto"/>
            </w:tcBorders>
            <w:shd w:val="clear" w:color="auto" w:fill="auto"/>
            <w:noWrap/>
            <w:vAlign w:val="bottom"/>
            <w:hideMark/>
          </w:tcPr>
          <w:p w14:paraId="0DD41F73"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DC73434" w14:textId="77777777" w:rsidR="002B550D" w:rsidRPr="003E6F93" w:rsidRDefault="002B550D" w:rsidP="002B550D">
            <w:pPr>
              <w:spacing w:after="0" w:line="240" w:lineRule="auto"/>
              <w:jc w:val="center"/>
              <w:rPr>
                <w:rFonts w:eastAsia="Times New Roman" w:cs="Times New Roman"/>
                <w:sz w:val="20"/>
                <w:szCs w:val="20"/>
                <w:lang w:val="en-ID" w:eastAsia="en-ID"/>
              </w:rPr>
            </w:pPr>
            <w:r w:rsidRPr="003E6F93">
              <w:rPr>
                <w:rFonts w:eastAsia="Times New Roman" w:cs="Times New Roman"/>
                <w:sz w:val="20"/>
                <w:szCs w:val="20"/>
                <w:lang w:val="en-ID" w:eastAsia="en-ID"/>
              </w:rPr>
              <w:t>-</w:t>
            </w:r>
          </w:p>
        </w:tc>
      </w:tr>
      <w:tr w:rsidR="002B550D" w:rsidRPr="000D4955" w14:paraId="7381C31B"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3DFAC011" w14:textId="77777777" w:rsidR="002B550D" w:rsidRPr="000D4955" w:rsidRDefault="002B550D" w:rsidP="002B550D">
            <w:pPr>
              <w:spacing w:after="0" w:line="240" w:lineRule="auto"/>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Penentuan sumber daya yang akan mengerjakan pekerjaan</w:t>
            </w:r>
          </w:p>
        </w:tc>
        <w:tc>
          <w:tcPr>
            <w:tcW w:w="1540" w:type="dxa"/>
            <w:tcBorders>
              <w:top w:val="nil"/>
              <w:left w:val="nil"/>
              <w:bottom w:val="single" w:sz="4" w:space="0" w:color="auto"/>
              <w:right w:val="single" w:sz="4" w:space="0" w:color="auto"/>
            </w:tcBorders>
            <w:shd w:val="clear" w:color="auto" w:fill="auto"/>
            <w:noWrap/>
            <w:vAlign w:val="bottom"/>
            <w:hideMark/>
          </w:tcPr>
          <w:p w14:paraId="57A72437"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75</w:t>
            </w:r>
          </w:p>
        </w:tc>
        <w:tc>
          <w:tcPr>
            <w:tcW w:w="1600" w:type="dxa"/>
            <w:tcBorders>
              <w:top w:val="nil"/>
              <w:left w:val="nil"/>
              <w:bottom w:val="single" w:sz="4" w:space="0" w:color="auto"/>
              <w:right w:val="single" w:sz="4" w:space="0" w:color="auto"/>
            </w:tcBorders>
            <w:shd w:val="clear" w:color="auto" w:fill="auto"/>
            <w:noWrap/>
            <w:vAlign w:val="bottom"/>
            <w:hideMark/>
          </w:tcPr>
          <w:p w14:paraId="42253C3B"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260" w:type="dxa"/>
            <w:tcBorders>
              <w:top w:val="nil"/>
              <w:left w:val="nil"/>
              <w:bottom w:val="single" w:sz="4" w:space="0" w:color="auto"/>
              <w:right w:val="single" w:sz="4" w:space="0" w:color="auto"/>
            </w:tcBorders>
            <w:shd w:val="clear" w:color="auto" w:fill="auto"/>
            <w:noWrap/>
            <w:vAlign w:val="bottom"/>
            <w:hideMark/>
          </w:tcPr>
          <w:p w14:paraId="29846CA4"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550</w:t>
            </w:r>
          </w:p>
        </w:tc>
        <w:tc>
          <w:tcPr>
            <w:tcW w:w="960" w:type="dxa"/>
            <w:tcBorders>
              <w:top w:val="nil"/>
              <w:left w:val="nil"/>
              <w:bottom w:val="single" w:sz="4" w:space="0" w:color="auto"/>
              <w:right w:val="single" w:sz="4" w:space="0" w:color="auto"/>
            </w:tcBorders>
            <w:shd w:val="clear" w:color="auto" w:fill="auto"/>
            <w:noWrap/>
            <w:vAlign w:val="center"/>
            <w:hideMark/>
          </w:tcPr>
          <w:p w14:paraId="584894D0"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24A5D8DA"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F4B084"/>
            <w:vAlign w:val="center"/>
            <w:hideMark/>
          </w:tcPr>
          <w:p w14:paraId="5426D0F4" w14:textId="77777777" w:rsidR="002B550D" w:rsidRPr="000D4955" w:rsidRDefault="002B550D" w:rsidP="002B550D">
            <w:pPr>
              <w:spacing w:after="0" w:line="240" w:lineRule="auto"/>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Konfirmasi sumber daya yang akan melakukan pekerjaan</w:t>
            </w:r>
          </w:p>
        </w:tc>
        <w:tc>
          <w:tcPr>
            <w:tcW w:w="1540" w:type="dxa"/>
            <w:tcBorders>
              <w:top w:val="nil"/>
              <w:left w:val="nil"/>
              <w:bottom w:val="single" w:sz="4" w:space="0" w:color="auto"/>
              <w:right w:val="single" w:sz="4" w:space="0" w:color="auto"/>
            </w:tcBorders>
            <w:shd w:val="clear" w:color="auto" w:fill="auto"/>
            <w:noWrap/>
            <w:vAlign w:val="bottom"/>
            <w:hideMark/>
          </w:tcPr>
          <w:p w14:paraId="702AFB14"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549</w:t>
            </w:r>
          </w:p>
        </w:tc>
        <w:tc>
          <w:tcPr>
            <w:tcW w:w="1600" w:type="dxa"/>
            <w:tcBorders>
              <w:top w:val="nil"/>
              <w:left w:val="nil"/>
              <w:bottom w:val="single" w:sz="4" w:space="0" w:color="auto"/>
              <w:right w:val="single" w:sz="4" w:space="0" w:color="auto"/>
            </w:tcBorders>
            <w:shd w:val="clear" w:color="auto" w:fill="auto"/>
            <w:noWrap/>
            <w:vAlign w:val="bottom"/>
            <w:hideMark/>
          </w:tcPr>
          <w:p w14:paraId="3BEF1152"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260" w:type="dxa"/>
            <w:tcBorders>
              <w:top w:val="nil"/>
              <w:left w:val="nil"/>
              <w:bottom w:val="single" w:sz="4" w:space="0" w:color="auto"/>
              <w:right w:val="single" w:sz="4" w:space="0" w:color="auto"/>
            </w:tcBorders>
            <w:shd w:val="clear" w:color="auto" w:fill="auto"/>
            <w:noWrap/>
            <w:vAlign w:val="bottom"/>
            <w:hideMark/>
          </w:tcPr>
          <w:p w14:paraId="5D7855B9"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549</w:t>
            </w:r>
          </w:p>
        </w:tc>
        <w:tc>
          <w:tcPr>
            <w:tcW w:w="960" w:type="dxa"/>
            <w:tcBorders>
              <w:top w:val="nil"/>
              <w:left w:val="nil"/>
              <w:bottom w:val="single" w:sz="4" w:space="0" w:color="auto"/>
              <w:right w:val="single" w:sz="4" w:space="0" w:color="auto"/>
            </w:tcBorders>
            <w:shd w:val="clear" w:color="auto" w:fill="auto"/>
            <w:noWrap/>
            <w:vAlign w:val="center"/>
            <w:hideMark/>
          </w:tcPr>
          <w:p w14:paraId="6C7D795D" w14:textId="77777777" w:rsidR="002B550D" w:rsidRPr="000D4955" w:rsidRDefault="002B550D" w:rsidP="002B550D">
            <w:pPr>
              <w:spacing w:after="0" w:line="240" w:lineRule="auto"/>
              <w:jc w:val="center"/>
              <w:rPr>
                <w:rFonts w:eastAsia="Times New Roman" w:cs="Times New Roman"/>
                <w:color w:val="00B050"/>
                <w:sz w:val="20"/>
                <w:szCs w:val="20"/>
                <w:lang w:val="en-ID" w:eastAsia="en-ID"/>
              </w:rPr>
            </w:pPr>
            <w:r w:rsidRPr="000D4955">
              <w:rPr>
                <w:rFonts w:eastAsia="Times New Roman" w:cs="Times New Roman"/>
                <w:color w:val="00B050"/>
                <w:sz w:val="20"/>
                <w:szCs w:val="20"/>
                <w:lang w:val="en-ID" w:eastAsia="en-ID"/>
              </w:rPr>
              <w:t>↓</w:t>
            </w:r>
          </w:p>
        </w:tc>
      </w:tr>
      <w:tr w:rsidR="002B550D" w:rsidRPr="000D4955" w14:paraId="02C99EEA"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A9D08E"/>
            <w:vAlign w:val="center"/>
            <w:hideMark/>
          </w:tcPr>
          <w:p w14:paraId="097CE49D" w14:textId="77777777" w:rsidR="002B550D" w:rsidRPr="000D4955" w:rsidRDefault="002B550D" w:rsidP="002B550D">
            <w:pPr>
              <w:spacing w:after="0" w:line="240" w:lineRule="auto"/>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Pencarian sumber daya yang tepat sesuai kebutuhan</w:t>
            </w:r>
          </w:p>
        </w:tc>
        <w:tc>
          <w:tcPr>
            <w:tcW w:w="1540" w:type="dxa"/>
            <w:tcBorders>
              <w:top w:val="nil"/>
              <w:left w:val="nil"/>
              <w:bottom w:val="single" w:sz="4" w:space="0" w:color="auto"/>
              <w:right w:val="single" w:sz="4" w:space="0" w:color="auto"/>
            </w:tcBorders>
            <w:shd w:val="clear" w:color="auto" w:fill="auto"/>
            <w:noWrap/>
            <w:vAlign w:val="bottom"/>
            <w:hideMark/>
          </w:tcPr>
          <w:p w14:paraId="175AFE1B"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600" w:type="dxa"/>
            <w:tcBorders>
              <w:top w:val="nil"/>
              <w:left w:val="nil"/>
              <w:bottom w:val="single" w:sz="4" w:space="0" w:color="auto"/>
              <w:right w:val="single" w:sz="4" w:space="0" w:color="auto"/>
            </w:tcBorders>
            <w:shd w:val="clear" w:color="auto" w:fill="auto"/>
            <w:noWrap/>
            <w:vAlign w:val="bottom"/>
            <w:hideMark/>
          </w:tcPr>
          <w:p w14:paraId="18D30596"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260" w:type="dxa"/>
            <w:tcBorders>
              <w:top w:val="nil"/>
              <w:left w:val="nil"/>
              <w:bottom w:val="single" w:sz="4" w:space="0" w:color="auto"/>
              <w:right w:val="single" w:sz="4" w:space="0" w:color="auto"/>
            </w:tcBorders>
            <w:shd w:val="clear" w:color="auto" w:fill="auto"/>
            <w:noWrap/>
            <w:vAlign w:val="bottom"/>
            <w:hideMark/>
          </w:tcPr>
          <w:p w14:paraId="728A12AC"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625</w:t>
            </w:r>
          </w:p>
        </w:tc>
        <w:tc>
          <w:tcPr>
            <w:tcW w:w="960" w:type="dxa"/>
            <w:tcBorders>
              <w:top w:val="nil"/>
              <w:left w:val="nil"/>
              <w:bottom w:val="single" w:sz="4" w:space="0" w:color="auto"/>
              <w:right w:val="single" w:sz="4" w:space="0" w:color="auto"/>
            </w:tcBorders>
            <w:shd w:val="clear" w:color="auto" w:fill="auto"/>
            <w:noWrap/>
            <w:vAlign w:val="center"/>
            <w:hideMark/>
          </w:tcPr>
          <w:p w14:paraId="35FB3FC1"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3A84FFCC"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BE23BA5" w14:textId="77777777" w:rsidR="002B550D" w:rsidRPr="000D4955" w:rsidRDefault="002B550D" w:rsidP="002B550D">
            <w:pPr>
              <w:spacing w:after="0" w:line="240" w:lineRule="auto"/>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Penetapan sumber daya yang akan mengerjakan pekerjaan</w:t>
            </w:r>
          </w:p>
        </w:tc>
        <w:tc>
          <w:tcPr>
            <w:tcW w:w="1540" w:type="dxa"/>
            <w:tcBorders>
              <w:top w:val="nil"/>
              <w:left w:val="nil"/>
              <w:bottom w:val="single" w:sz="4" w:space="0" w:color="auto"/>
              <w:right w:val="single" w:sz="4" w:space="0" w:color="auto"/>
            </w:tcBorders>
            <w:shd w:val="clear" w:color="auto" w:fill="auto"/>
            <w:noWrap/>
            <w:vAlign w:val="bottom"/>
            <w:hideMark/>
          </w:tcPr>
          <w:p w14:paraId="0116EB1C"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600" w:type="dxa"/>
            <w:tcBorders>
              <w:top w:val="nil"/>
              <w:left w:val="nil"/>
              <w:bottom w:val="single" w:sz="4" w:space="0" w:color="auto"/>
              <w:right w:val="single" w:sz="4" w:space="0" w:color="auto"/>
            </w:tcBorders>
            <w:shd w:val="clear" w:color="auto" w:fill="auto"/>
            <w:noWrap/>
            <w:vAlign w:val="bottom"/>
            <w:hideMark/>
          </w:tcPr>
          <w:p w14:paraId="67464430"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260" w:type="dxa"/>
            <w:tcBorders>
              <w:top w:val="nil"/>
              <w:left w:val="nil"/>
              <w:bottom w:val="single" w:sz="4" w:space="0" w:color="auto"/>
              <w:right w:val="single" w:sz="4" w:space="0" w:color="auto"/>
            </w:tcBorders>
            <w:shd w:val="clear" w:color="auto" w:fill="auto"/>
            <w:noWrap/>
            <w:vAlign w:val="bottom"/>
            <w:hideMark/>
          </w:tcPr>
          <w:p w14:paraId="0DB2CAC6"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F19C41B" w14:textId="77777777" w:rsidR="002B550D" w:rsidRPr="003E6F93" w:rsidRDefault="002B550D" w:rsidP="002B550D">
            <w:pPr>
              <w:spacing w:after="0" w:line="240" w:lineRule="auto"/>
              <w:jc w:val="center"/>
              <w:rPr>
                <w:rFonts w:eastAsia="Times New Roman" w:cs="Times New Roman"/>
                <w:sz w:val="20"/>
                <w:szCs w:val="20"/>
                <w:lang w:val="en-ID" w:eastAsia="en-ID"/>
              </w:rPr>
            </w:pPr>
            <w:r w:rsidRPr="003E6F93">
              <w:rPr>
                <w:rFonts w:eastAsia="Times New Roman" w:cs="Times New Roman"/>
                <w:sz w:val="20"/>
                <w:szCs w:val="20"/>
                <w:lang w:val="en-ID" w:eastAsia="en-ID"/>
              </w:rPr>
              <w:t>-</w:t>
            </w:r>
          </w:p>
        </w:tc>
      </w:tr>
      <w:tr w:rsidR="002B550D" w:rsidRPr="000D4955" w14:paraId="43F633E9"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1B561399" w14:textId="77777777" w:rsidR="002B550D" w:rsidRPr="000D4955" w:rsidRDefault="002B550D" w:rsidP="002B550D">
            <w:pPr>
              <w:spacing w:after="0" w:line="240" w:lineRule="auto"/>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 xml:space="preserve">Eksekusi dilakukan oleh </w:t>
            </w:r>
            <w:r w:rsidRPr="000D4955">
              <w:rPr>
                <w:rFonts w:eastAsia="Times New Roman" w:cs="Times New Roman"/>
                <w:i/>
                <w:iCs/>
                <w:color w:val="000000"/>
                <w:sz w:val="20"/>
                <w:szCs w:val="20"/>
                <w:lang w:val="en-ID" w:eastAsia="en-ID"/>
              </w:rPr>
              <w:t>Developer/Provisioning Engineer/ Tester</w:t>
            </w:r>
          </w:p>
        </w:tc>
        <w:tc>
          <w:tcPr>
            <w:tcW w:w="1540" w:type="dxa"/>
            <w:tcBorders>
              <w:top w:val="nil"/>
              <w:left w:val="nil"/>
              <w:bottom w:val="single" w:sz="4" w:space="0" w:color="auto"/>
              <w:right w:val="single" w:sz="4" w:space="0" w:color="auto"/>
            </w:tcBorders>
            <w:shd w:val="clear" w:color="auto" w:fill="auto"/>
            <w:noWrap/>
            <w:vAlign w:val="bottom"/>
            <w:hideMark/>
          </w:tcPr>
          <w:p w14:paraId="503A89EE"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303</w:t>
            </w:r>
          </w:p>
        </w:tc>
        <w:tc>
          <w:tcPr>
            <w:tcW w:w="1600" w:type="dxa"/>
            <w:tcBorders>
              <w:top w:val="nil"/>
              <w:left w:val="nil"/>
              <w:bottom w:val="single" w:sz="4" w:space="0" w:color="auto"/>
              <w:right w:val="single" w:sz="4" w:space="0" w:color="auto"/>
            </w:tcBorders>
            <w:shd w:val="clear" w:color="auto" w:fill="auto"/>
            <w:noWrap/>
            <w:vAlign w:val="bottom"/>
            <w:hideMark/>
          </w:tcPr>
          <w:p w14:paraId="70CA55E3"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08</w:t>
            </w:r>
          </w:p>
        </w:tc>
        <w:tc>
          <w:tcPr>
            <w:tcW w:w="1260" w:type="dxa"/>
            <w:tcBorders>
              <w:top w:val="nil"/>
              <w:left w:val="nil"/>
              <w:bottom w:val="single" w:sz="4" w:space="0" w:color="auto"/>
              <w:right w:val="single" w:sz="4" w:space="0" w:color="auto"/>
            </w:tcBorders>
            <w:shd w:val="clear" w:color="auto" w:fill="auto"/>
            <w:noWrap/>
            <w:vAlign w:val="bottom"/>
            <w:hideMark/>
          </w:tcPr>
          <w:p w14:paraId="1D4DCAEC"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95</w:t>
            </w:r>
          </w:p>
        </w:tc>
        <w:tc>
          <w:tcPr>
            <w:tcW w:w="960" w:type="dxa"/>
            <w:tcBorders>
              <w:top w:val="nil"/>
              <w:left w:val="nil"/>
              <w:bottom w:val="single" w:sz="4" w:space="0" w:color="auto"/>
              <w:right w:val="single" w:sz="4" w:space="0" w:color="auto"/>
            </w:tcBorders>
            <w:shd w:val="clear" w:color="auto" w:fill="auto"/>
            <w:noWrap/>
            <w:vAlign w:val="center"/>
            <w:hideMark/>
          </w:tcPr>
          <w:p w14:paraId="4C6E711D" w14:textId="77777777" w:rsidR="002B550D" w:rsidRPr="000D4955" w:rsidRDefault="002B550D" w:rsidP="002B550D">
            <w:pPr>
              <w:spacing w:after="0" w:line="240" w:lineRule="auto"/>
              <w:jc w:val="center"/>
              <w:rPr>
                <w:rFonts w:eastAsia="Times New Roman" w:cs="Times New Roman"/>
                <w:color w:val="00B050"/>
                <w:sz w:val="20"/>
                <w:szCs w:val="20"/>
                <w:lang w:val="en-ID" w:eastAsia="en-ID"/>
              </w:rPr>
            </w:pPr>
            <w:r w:rsidRPr="000D4955">
              <w:rPr>
                <w:rFonts w:eastAsia="Times New Roman" w:cs="Times New Roman"/>
                <w:color w:val="00B050"/>
                <w:sz w:val="20"/>
                <w:szCs w:val="20"/>
                <w:lang w:val="en-ID" w:eastAsia="en-ID"/>
              </w:rPr>
              <w:t>↓</w:t>
            </w:r>
          </w:p>
        </w:tc>
      </w:tr>
    </w:tbl>
    <w:p w14:paraId="26F3168B" w14:textId="77777777" w:rsidR="00985B1D" w:rsidRDefault="00985B1D">
      <w:pPr>
        <w:rPr>
          <w:ins w:id="5730" w:author="Ilham Nur Pratama" w:date="2023-05-21T22:39:00Z"/>
        </w:rPr>
      </w:pPr>
    </w:p>
    <w:p w14:paraId="71907C1D" w14:textId="56657942" w:rsidR="00985B1D" w:rsidRPr="00985B1D" w:rsidRDefault="00985B1D">
      <w:pPr>
        <w:pStyle w:val="Caption"/>
        <w:rPr>
          <w:ins w:id="5731" w:author="Ilham Nur Pratama" w:date="2023-05-21T22:40:00Z"/>
        </w:rPr>
        <w:pPrChange w:id="5732" w:author="Ilham Nur Pratama" w:date="2023-05-21T22:40:00Z">
          <w:pPr/>
        </w:pPrChange>
      </w:pPr>
      <w:bookmarkStart w:id="5733" w:name="_Ref135601289"/>
      <w:bookmarkStart w:id="5734" w:name="_Toc135601596"/>
      <w:ins w:id="5735" w:author="Ilham Nur Pratama" w:date="2023-05-21T22:40:00Z">
        <w:r>
          <w:lastRenderedPageBreak/>
          <w:t xml:space="preserve">Tabel </w:t>
        </w:r>
        <w:r>
          <w:fldChar w:fldCharType="begin"/>
        </w:r>
        <w:r>
          <w:instrText xml:space="preserve"> STYLEREF 1 \s </w:instrText>
        </w:r>
      </w:ins>
      <w:r>
        <w:fldChar w:fldCharType="separate"/>
      </w:r>
      <w:r w:rsidR="000D26C4">
        <w:rPr>
          <w:noProof/>
        </w:rPr>
        <w:t>4</w:t>
      </w:r>
      <w:ins w:id="5736" w:author="Ilham Nur Pratama" w:date="2023-05-21T22:40:00Z">
        <w:r>
          <w:fldChar w:fldCharType="end"/>
        </w:r>
        <w:r>
          <w:t>.</w:t>
        </w:r>
        <w:r>
          <w:fldChar w:fldCharType="begin"/>
        </w:r>
        <w:r>
          <w:instrText xml:space="preserve"> SEQ Tabel \* ARABIC \s 1 </w:instrText>
        </w:r>
      </w:ins>
      <w:r>
        <w:fldChar w:fldCharType="separate"/>
      </w:r>
      <w:ins w:id="5737" w:author="Ilham Nur Pratama" w:date="2023-05-24T22:54:00Z">
        <w:r w:rsidR="000D26C4">
          <w:rPr>
            <w:noProof/>
          </w:rPr>
          <w:t>8</w:t>
        </w:r>
      </w:ins>
      <w:ins w:id="5738" w:author="Ilham Nur Pratama" w:date="2023-05-21T22:40:00Z">
        <w:r>
          <w:fldChar w:fldCharType="end"/>
        </w:r>
        <w:bookmarkEnd w:id="5733"/>
        <w:r>
          <w:t xml:space="preserve"> </w:t>
        </w:r>
        <w:r w:rsidRPr="005C3142">
          <w:t xml:space="preserve">Perbandingan perulangan proses pada proses </w:t>
        </w:r>
        <w:r w:rsidRPr="00985B1D">
          <w:rPr>
            <w:i/>
            <w:iCs w:val="0"/>
            <w:rPrChange w:id="5739" w:author="Ilham Nur Pratama" w:date="2023-05-21T22:40:00Z">
              <w:rPr/>
            </w:rPrChange>
          </w:rPr>
          <w:t>as is</w:t>
        </w:r>
        <w:r w:rsidRPr="005C3142">
          <w:t xml:space="preserve"> vs </w:t>
        </w:r>
        <w:r w:rsidRPr="00985B1D">
          <w:rPr>
            <w:i/>
            <w:iCs w:val="0"/>
            <w:rPrChange w:id="5740" w:author="Ilham Nur Pratama" w:date="2023-05-21T22:40:00Z">
              <w:rPr/>
            </w:rPrChange>
          </w:rPr>
          <w:t>to be</w:t>
        </w:r>
        <w:r>
          <w:rPr>
            <w:i/>
            <w:iCs w:val="0"/>
          </w:rPr>
          <w:t xml:space="preserve"> </w:t>
        </w:r>
        <w:r>
          <w:t>(sambungan)</w:t>
        </w:r>
        <w:bookmarkEnd w:id="5734"/>
      </w:ins>
    </w:p>
    <w:tbl>
      <w:tblPr>
        <w:tblW w:w="80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741" w:author="Ilham Nur Pratama" w:date="2023-05-21T22:39:00Z">
          <w:tblPr>
            <w:tblW w:w="8040" w:type="dxa"/>
            <w:jc w:val="center"/>
            <w:tblLook w:val="04A0" w:firstRow="1" w:lastRow="0" w:firstColumn="1" w:lastColumn="0" w:noHBand="0" w:noVBand="1"/>
          </w:tblPr>
        </w:tblPrChange>
      </w:tblPr>
      <w:tblGrid>
        <w:gridCol w:w="2680"/>
        <w:gridCol w:w="1540"/>
        <w:gridCol w:w="1600"/>
        <w:gridCol w:w="1260"/>
        <w:gridCol w:w="960"/>
        <w:tblGridChange w:id="5742">
          <w:tblGrid>
            <w:gridCol w:w="2680"/>
            <w:gridCol w:w="1540"/>
            <w:gridCol w:w="1600"/>
            <w:gridCol w:w="1260"/>
            <w:gridCol w:w="960"/>
          </w:tblGrid>
        </w:tblGridChange>
      </w:tblGrid>
      <w:tr w:rsidR="00985B1D" w:rsidRPr="000D4955" w14:paraId="5958B5E2" w14:textId="77777777" w:rsidTr="00985B1D">
        <w:trPr>
          <w:trHeight w:val="765"/>
          <w:jc w:val="center"/>
          <w:ins w:id="5743" w:author="Ilham Nur Pratama" w:date="2023-05-21T22:39:00Z"/>
          <w:trPrChange w:id="5744" w:author="Ilham Nur Pratama" w:date="2023-05-21T22:39:00Z">
            <w:trPr>
              <w:trHeight w:val="765"/>
              <w:jc w:val="center"/>
            </w:trPr>
          </w:trPrChange>
        </w:trPr>
        <w:tc>
          <w:tcPr>
            <w:tcW w:w="2680" w:type="dxa"/>
            <w:shd w:val="clear" w:color="auto" w:fill="7F7F7F" w:themeFill="text1" w:themeFillTint="80"/>
            <w:tcPrChange w:id="5745" w:author="Ilham Nur Pratama" w:date="2023-05-21T22:39:00Z">
              <w:tcPr>
                <w:tcW w:w="2680" w:type="dxa"/>
                <w:tcBorders>
                  <w:top w:val="nil"/>
                  <w:left w:val="single" w:sz="4" w:space="0" w:color="auto"/>
                  <w:bottom w:val="single" w:sz="4" w:space="0" w:color="auto"/>
                  <w:right w:val="single" w:sz="4" w:space="0" w:color="auto"/>
                </w:tcBorders>
                <w:shd w:val="clear" w:color="auto" w:fill="auto"/>
                <w:vAlign w:val="center"/>
              </w:tcPr>
            </w:tcPrChange>
          </w:tcPr>
          <w:p w14:paraId="224F62BA" w14:textId="54D3B9D0" w:rsidR="00985B1D" w:rsidRPr="000D4955" w:rsidRDefault="00985B1D" w:rsidP="00985B1D">
            <w:pPr>
              <w:spacing w:after="0" w:line="240" w:lineRule="auto"/>
              <w:rPr>
                <w:ins w:id="5746" w:author="Ilham Nur Pratama" w:date="2023-05-21T22:39:00Z"/>
                <w:rFonts w:eastAsia="Times New Roman" w:cs="Times New Roman"/>
                <w:color w:val="000000"/>
                <w:sz w:val="20"/>
                <w:szCs w:val="20"/>
                <w:lang w:val="en-ID" w:eastAsia="en-ID"/>
              </w:rPr>
            </w:pPr>
            <w:ins w:id="5747" w:author="finnet" w:date="2023-05-21T22:39:00Z">
              <w:r w:rsidRPr="000D4955">
                <w:rPr>
                  <w:rFonts w:eastAsia="Times New Roman" w:cs="Times New Roman"/>
                  <w:b/>
                  <w:bCs/>
                  <w:color w:val="000000"/>
                  <w:sz w:val="20"/>
                  <w:szCs w:val="20"/>
                  <w:lang w:val="en-ID" w:eastAsia="en-ID"/>
                </w:rPr>
                <w:t>Proses</w:t>
              </w:r>
            </w:ins>
          </w:p>
        </w:tc>
        <w:tc>
          <w:tcPr>
            <w:tcW w:w="1540" w:type="dxa"/>
            <w:shd w:val="clear" w:color="auto" w:fill="7F7F7F" w:themeFill="text1" w:themeFillTint="80"/>
            <w:noWrap/>
            <w:tcPrChange w:id="5748" w:author="Ilham Nur Pratama" w:date="2023-05-21T22:39:00Z">
              <w:tcPr>
                <w:tcW w:w="1540" w:type="dxa"/>
                <w:tcBorders>
                  <w:top w:val="nil"/>
                  <w:left w:val="nil"/>
                  <w:bottom w:val="single" w:sz="4" w:space="0" w:color="auto"/>
                  <w:right w:val="single" w:sz="4" w:space="0" w:color="auto"/>
                </w:tcBorders>
                <w:shd w:val="clear" w:color="auto" w:fill="auto"/>
                <w:noWrap/>
                <w:vAlign w:val="bottom"/>
              </w:tcPr>
            </w:tcPrChange>
          </w:tcPr>
          <w:p w14:paraId="5A8B4446" w14:textId="598C4DD8" w:rsidR="00985B1D" w:rsidRPr="003E6F93" w:rsidRDefault="00985B1D">
            <w:pPr>
              <w:spacing w:after="0" w:line="240" w:lineRule="auto"/>
              <w:rPr>
                <w:ins w:id="5749" w:author="Ilham Nur Pratama" w:date="2023-05-21T22:39:00Z"/>
                <w:rFonts w:eastAsia="Times New Roman" w:cs="Times New Roman"/>
                <w:color w:val="000000"/>
                <w:sz w:val="20"/>
                <w:szCs w:val="20"/>
                <w:lang w:val="en-ID" w:eastAsia="en-ID"/>
              </w:rPr>
              <w:pPrChange w:id="5750" w:author="Ilham Nur Pratama" w:date="2023-05-21T22:40:00Z">
                <w:pPr>
                  <w:spacing w:after="0" w:line="240" w:lineRule="auto"/>
                  <w:jc w:val="right"/>
                </w:pPr>
              </w:pPrChange>
            </w:pPr>
            <w:ins w:id="5751" w:author="finnet" w:date="2023-05-21T22:39:00Z">
              <w:r w:rsidRPr="000D4955">
                <w:rPr>
                  <w:rFonts w:eastAsia="Times New Roman" w:cs="Times New Roman"/>
                  <w:b/>
                  <w:bCs/>
                  <w:color w:val="000000"/>
                  <w:sz w:val="20"/>
                  <w:szCs w:val="20"/>
                  <w:lang w:val="en-ID" w:eastAsia="en-ID"/>
                </w:rPr>
                <w:t>Perulangan As Is</w:t>
              </w:r>
            </w:ins>
          </w:p>
        </w:tc>
        <w:tc>
          <w:tcPr>
            <w:tcW w:w="1600" w:type="dxa"/>
            <w:shd w:val="clear" w:color="auto" w:fill="7F7F7F" w:themeFill="text1" w:themeFillTint="80"/>
            <w:noWrap/>
            <w:tcPrChange w:id="5752" w:author="Ilham Nur Pratama" w:date="2023-05-21T22:39:00Z">
              <w:tcPr>
                <w:tcW w:w="1600" w:type="dxa"/>
                <w:tcBorders>
                  <w:top w:val="nil"/>
                  <w:left w:val="nil"/>
                  <w:bottom w:val="single" w:sz="4" w:space="0" w:color="auto"/>
                  <w:right w:val="single" w:sz="4" w:space="0" w:color="auto"/>
                </w:tcBorders>
                <w:shd w:val="clear" w:color="auto" w:fill="auto"/>
                <w:noWrap/>
                <w:vAlign w:val="bottom"/>
              </w:tcPr>
            </w:tcPrChange>
          </w:tcPr>
          <w:p w14:paraId="2BC70EF1" w14:textId="76934190" w:rsidR="00985B1D" w:rsidRPr="003E6F93" w:rsidRDefault="00985B1D">
            <w:pPr>
              <w:spacing w:after="0" w:line="240" w:lineRule="auto"/>
              <w:rPr>
                <w:ins w:id="5753" w:author="Ilham Nur Pratama" w:date="2023-05-21T22:39:00Z"/>
                <w:rFonts w:eastAsia="Times New Roman" w:cs="Times New Roman"/>
                <w:color w:val="000000"/>
                <w:sz w:val="20"/>
                <w:szCs w:val="20"/>
                <w:lang w:val="en-ID" w:eastAsia="en-ID"/>
              </w:rPr>
              <w:pPrChange w:id="5754" w:author="Ilham Nur Pratama" w:date="2023-05-21T22:40:00Z">
                <w:pPr>
                  <w:spacing w:after="0" w:line="240" w:lineRule="auto"/>
                  <w:jc w:val="right"/>
                </w:pPr>
              </w:pPrChange>
            </w:pPr>
            <w:ins w:id="5755" w:author="finnet" w:date="2023-05-21T22:39:00Z">
              <w:r w:rsidRPr="000D4955">
                <w:rPr>
                  <w:rFonts w:eastAsia="Times New Roman" w:cs="Times New Roman"/>
                  <w:b/>
                  <w:bCs/>
                  <w:color w:val="000000"/>
                  <w:sz w:val="20"/>
                  <w:szCs w:val="20"/>
                  <w:lang w:val="en-ID" w:eastAsia="en-ID"/>
                </w:rPr>
                <w:t>Perulangan To Be</w:t>
              </w:r>
            </w:ins>
          </w:p>
        </w:tc>
        <w:tc>
          <w:tcPr>
            <w:tcW w:w="1260" w:type="dxa"/>
            <w:shd w:val="clear" w:color="auto" w:fill="7F7F7F" w:themeFill="text1" w:themeFillTint="80"/>
            <w:noWrap/>
            <w:tcPrChange w:id="5756" w:author="Ilham Nur Pratama" w:date="2023-05-21T22:39:00Z">
              <w:tcPr>
                <w:tcW w:w="1260" w:type="dxa"/>
                <w:tcBorders>
                  <w:top w:val="nil"/>
                  <w:left w:val="nil"/>
                  <w:bottom w:val="single" w:sz="4" w:space="0" w:color="auto"/>
                  <w:right w:val="single" w:sz="4" w:space="0" w:color="auto"/>
                </w:tcBorders>
                <w:shd w:val="clear" w:color="auto" w:fill="auto"/>
                <w:noWrap/>
                <w:vAlign w:val="bottom"/>
              </w:tcPr>
            </w:tcPrChange>
          </w:tcPr>
          <w:p w14:paraId="0E950168" w14:textId="0A473950" w:rsidR="00985B1D" w:rsidRPr="000D4955" w:rsidRDefault="00985B1D">
            <w:pPr>
              <w:spacing w:after="0" w:line="240" w:lineRule="auto"/>
              <w:rPr>
                <w:ins w:id="5757" w:author="Ilham Nur Pratama" w:date="2023-05-21T22:39:00Z"/>
                <w:rFonts w:eastAsia="Times New Roman" w:cs="Times New Roman"/>
                <w:color w:val="000000"/>
                <w:sz w:val="20"/>
                <w:szCs w:val="20"/>
                <w:lang w:val="en-ID" w:eastAsia="en-ID"/>
              </w:rPr>
              <w:pPrChange w:id="5758" w:author="Ilham Nur Pratama" w:date="2023-05-21T22:40:00Z">
                <w:pPr>
                  <w:spacing w:after="0" w:line="240" w:lineRule="auto"/>
                  <w:jc w:val="right"/>
                </w:pPr>
              </w:pPrChange>
            </w:pPr>
            <w:ins w:id="5759" w:author="finnet" w:date="2023-05-21T22:39:00Z">
              <w:r w:rsidRPr="000D4955">
                <w:rPr>
                  <w:rFonts w:eastAsia="Times New Roman" w:cs="Times New Roman"/>
                  <w:b/>
                  <w:bCs/>
                  <w:color w:val="000000"/>
                  <w:sz w:val="20"/>
                  <w:szCs w:val="20"/>
                  <w:lang w:val="en-ID" w:eastAsia="en-ID"/>
                </w:rPr>
                <w:t>Delta</w:t>
              </w:r>
            </w:ins>
          </w:p>
        </w:tc>
        <w:tc>
          <w:tcPr>
            <w:tcW w:w="960" w:type="dxa"/>
            <w:shd w:val="clear" w:color="auto" w:fill="7F7F7F" w:themeFill="text1" w:themeFillTint="80"/>
            <w:noWrap/>
            <w:tcPrChange w:id="5760" w:author="Ilham Nur Pratama" w:date="2023-05-21T22:39:00Z">
              <w:tcPr>
                <w:tcW w:w="960" w:type="dxa"/>
                <w:tcBorders>
                  <w:top w:val="nil"/>
                  <w:left w:val="nil"/>
                  <w:bottom w:val="single" w:sz="4" w:space="0" w:color="auto"/>
                  <w:right w:val="single" w:sz="4" w:space="0" w:color="auto"/>
                </w:tcBorders>
                <w:shd w:val="clear" w:color="auto" w:fill="auto"/>
                <w:noWrap/>
                <w:vAlign w:val="center"/>
              </w:tcPr>
            </w:tcPrChange>
          </w:tcPr>
          <w:p w14:paraId="05639BB2" w14:textId="696E593F" w:rsidR="00985B1D" w:rsidRPr="000D4955" w:rsidRDefault="00985B1D">
            <w:pPr>
              <w:spacing w:after="0" w:line="240" w:lineRule="auto"/>
              <w:rPr>
                <w:ins w:id="5761" w:author="Ilham Nur Pratama" w:date="2023-05-21T22:39:00Z"/>
                <w:rFonts w:eastAsia="Times New Roman" w:cs="Times New Roman"/>
                <w:sz w:val="20"/>
                <w:szCs w:val="20"/>
                <w:lang w:val="en-ID" w:eastAsia="en-ID"/>
              </w:rPr>
              <w:pPrChange w:id="5762" w:author="Ilham Nur Pratama" w:date="2023-05-21T22:40:00Z">
                <w:pPr>
                  <w:spacing w:after="0" w:line="240" w:lineRule="auto"/>
                  <w:jc w:val="center"/>
                </w:pPr>
              </w:pPrChange>
            </w:pPr>
            <w:ins w:id="5763" w:author="finnet" w:date="2023-05-21T22:39:00Z">
              <w:r w:rsidRPr="000D4955">
                <w:rPr>
                  <w:rFonts w:eastAsia="Times New Roman" w:cs="Times New Roman"/>
                  <w:b/>
                  <w:bCs/>
                  <w:color w:val="000000"/>
                  <w:sz w:val="20"/>
                  <w:szCs w:val="20"/>
                  <w:lang w:val="en-ID" w:eastAsia="en-ID"/>
                </w:rPr>
                <w:t>Tren</w:t>
              </w:r>
            </w:ins>
          </w:p>
        </w:tc>
      </w:tr>
      <w:tr w:rsidR="00985B1D" w:rsidRPr="000D4955" w14:paraId="3FD660FD" w14:textId="77777777" w:rsidTr="00985B1D">
        <w:trPr>
          <w:trHeight w:val="765"/>
          <w:jc w:val="center"/>
          <w:trPrChange w:id="5764" w:author="Ilham Nur Pratama" w:date="2023-05-21T22:39:00Z">
            <w:trPr>
              <w:trHeight w:val="765"/>
              <w:jc w:val="center"/>
            </w:trPr>
          </w:trPrChange>
        </w:trPr>
        <w:tc>
          <w:tcPr>
            <w:tcW w:w="2680" w:type="dxa"/>
            <w:shd w:val="clear" w:color="auto" w:fill="auto"/>
            <w:vAlign w:val="center"/>
            <w:hideMark/>
            <w:tcPrChange w:id="5765" w:author="Ilham Nur Pratama" w:date="2023-05-21T22:39: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57324B55" w14:textId="77777777" w:rsidR="00985B1D" w:rsidRPr="000D4955" w:rsidRDefault="00985B1D" w:rsidP="00985B1D">
            <w:pPr>
              <w:spacing w:after="0" w:line="240" w:lineRule="auto"/>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 xml:space="preserve">Eksekusi dilakukan oleh senior </w:t>
            </w:r>
            <w:r w:rsidRPr="000D4955">
              <w:rPr>
                <w:rFonts w:eastAsia="Times New Roman" w:cs="Times New Roman"/>
                <w:i/>
                <w:iCs/>
                <w:color w:val="000000"/>
                <w:sz w:val="20"/>
                <w:szCs w:val="20"/>
                <w:lang w:val="en-ID" w:eastAsia="en-ID"/>
              </w:rPr>
              <w:t>Developer/Provisioning Engineer/ Tester</w:t>
            </w:r>
          </w:p>
        </w:tc>
        <w:tc>
          <w:tcPr>
            <w:tcW w:w="1540" w:type="dxa"/>
            <w:shd w:val="clear" w:color="auto" w:fill="auto"/>
            <w:noWrap/>
            <w:vAlign w:val="bottom"/>
            <w:hideMark/>
            <w:tcPrChange w:id="5766" w:author="Ilham Nur Pratama" w:date="2023-05-21T22:39:00Z">
              <w:tcPr>
                <w:tcW w:w="1540" w:type="dxa"/>
                <w:tcBorders>
                  <w:top w:val="nil"/>
                  <w:left w:val="nil"/>
                  <w:bottom w:val="single" w:sz="4" w:space="0" w:color="auto"/>
                  <w:right w:val="single" w:sz="4" w:space="0" w:color="auto"/>
                </w:tcBorders>
                <w:shd w:val="clear" w:color="auto" w:fill="auto"/>
                <w:noWrap/>
                <w:vAlign w:val="bottom"/>
                <w:hideMark/>
              </w:tcPr>
            </w:tcPrChange>
          </w:tcPr>
          <w:p w14:paraId="3F80E5FA" w14:textId="77777777" w:rsidR="00985B1D" w:rsidRPr="003E6F93" w:rsidRDefault="00985B1D" w:rsidP="00985B1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65</w:t>
            </w:r>
          </w:p>
        </w:tc>
        <w:tc>
          <w:tcPr>
            <w:tcW w:w="1600" w:type="dxa"/>
            <w:shd w:val="clear" w:color="auto" w:fill="auto"/>
            <w:noWrap/>
            <w:vAlign w:val="bottom"/>
            <w:hideMark/>
            <w:tcPrChange w:id="5767" w:author="Ilham Nur Pratama" w:date="2023-05-21T22:39:00Z">
              <w:tcPr>
                <w:tcW w:w="1600" w:type="dxa"/>
                <w:tcBorders>
                  <w:top w:val="nil"/>
                  <w:left w:val="nil"/>
                  <w:bottom w:val="single" w:sz="4" w:space="0" w:color="auto"/>
                  <w:right w:val="single" w:sz="4" w:space="0" w:color="auto"/>
                </w:tcBorders>
                <w:shd w:val="clear" w:color="auto" w:fill="auto"/>
                <w:noWrap/>
                <w:vAlign w:val="bottom"/>
                <w:hideMark/>
              </w:tcPr>
            </w:tcPrChange>
          </w:tcPr>
          <w:p w14:paraId="4F038974" w14:textId="77777777" w:rsidR="00985B1D" w:rsidRPr="003E6F93" w:rsidRDefault="00985B1D" w:rsidP="00985B1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333</w:t>
            </w:r>
          </w:p>
        </w:tc>
        <w:tc>
          <w:tcPr>
            <w:tcW w:w="1260" w:type="dxa"/>
            <w:shd w:val="clear" w:color="auto" w:fill="auto"/>
            <w:noWrap/>
            <w:vAlign w:val="bottom"/>
            <w:hideMark/>
            <w:tcPrChange w:id="5768" w:author="Ilham Nur Pratama" w:date="2023-05-21T22:39:00Z">
              <w:tcPr>
                <w:tcW w:w="1260" w:type="dxa"/>
                <w:tcBorders>
                  <w:top w:val="nil"/>
                  <w:left w:val="nil"/>
                  <w:bottom w:val="single" w:sz="4" w:space="0" w:color="auto"/>
                  <w:right w:val="single" w:sz="4" w:space="0" w:color="auto"/>
                </w:tcBorders>
                <w:shd w:val="clear" w:color="auto" w:fill="auto"/>
                <w:noWrap/>
                <w:vAlign w:val="bottom"/>
                <w:hideMark/>
              </w:tcPr>
            </w:tcPrChange>
          </w:tcPr>
          <w:p w14:paraId="55BCF49E" w14:textId="77777777" w:rsidR="00985B1D" w:rsidRPr="000D4955" w:rsidRDefault="00985B1D" w:rsidP="00985B1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68</w:t>
            </w:r>
          </w:p>
        </w:tc>
        <w:tc>
          <w:tcPr>
            <w:tcW w:w="960" w:type="dxa"/>
            <w:shd w:val="clear" w:color="auto" w:fill="auto"/>
            <w:noWrap/>
            <w:vAlign w:val="center"/>
            <w:hideMark/>
            <w:tcPrChange w:id="5769" w:author="Ilham Nur Pratama" w:date="2023-05-21T22:39:00Z">
              <w:tcPr>
                <w:tcW w:w="960" w:type="dxa"/>
                <w:tcBorders>
                  <w:top w:val="nil"/>
                  <w:left w:val="nil"/>
                  <w:bottom w:val="single" w:sz="4" w:space="0" w:color="auto"/>
                  <w:right w:val="single" w:sz="4" w:space="0" w:color="auto"/>
                </w:tcBorders>
                <w:shd w:val="clear" w:color="auto" w:fill="auto"/>
                <w:noWrap/>
                <w:vAlign w:val="center"/>
                <w:hideMark/>
              </w:tcPr>
            </w:tcPrChange>
          </w:tcPr>
          <w:p w14:paraId="4D012432" w14:textId="77777777" w:rsidR="00985B1D" w:rsidRPr="000D4955" w:rsidRDefault="00985B1D" w:rsidP="00985B1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985B1D" w:rsidRPr="000D4955" w14:paraId="5B1F0DA3" w14:textId="77777777" w:rsidTr="00985B1D">
        <w:trPr>
          <w:trHeight w:val="510"/>
          <w:jc w:val="center"/>
          <w:trPrChange w:id="5770" w:author="Ilham Nur Pratama" w:date="2023-05-21T22:39:00Z">
            <w:trPr>
              <w:trHeight w:val="510"/>
              <w:jc w:val="center"/>
            </w:trPr>
          </w:trPrChange>
        </w:trPr>
        <w:tc>
          <w:tcPr>
            <w:tcW w:w="2680" w:type="dxa"/>
            <w:shd w:val="clear" w:color="auto" w:fill="auto"/>
            <w:vAlign w:val="center"/>
            <w:hideMark/>
            <w:tcPrChange w:id="5771" w:author="Ilham Nur Pratama" w:date="2023-05-21T22:39: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1E53A70C" w14:textId="77777777" w:rsidR="00985B1D" w:rsidRPr="000D4955" w:rsidRDefault="00985B1D" w:rsidP="00985B1D">
            <w:pPr>
              <w:spacing w:after="0" w:line="240" w:lineRule="auto"/>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 xml:space="preserve">Eksekusi dilakukan oleh </w:t>
            </w:r>
            <w:r w:rsidRPr="000D4955">
              <w:rPr>
                <w:rFonts w:eastAsia="Times New Roman" w:cs="Times New Roman"/>
                <w:i/>
                <w:iCs/>
                <w:color w:val="000000"/>
                <w:sz w:val="20"/>
                <w:szCs w:val="20"/>
                <w:lang w:val="en-ID" w:eastAsia="en-ID"/>
              </w:rPr>
              <w:t>outsource</w:t>
            </w:r>
            <w:r w:rsidRPr="000D4955">
              <w:rPr>
                <w:rFonts w:eastAsia="Times New Roman" w:cs="Times New Roman"/>
                <w:color w:val="000000"/>
                <w:sz w:val="20"/>
                <w:szCs w:val="20"/>
                <w:lang w:val="en-ID" w:eastAsia="en-ID"/>
              </w:rPr>
              <w:t xml:space="preserve"> </w:t>
            </w:r>
            <w:r w:rsidRPr="000D4955">
              <w:rPr>
                <w:rFonts w:eastAsia="Times New Roman" w:cs="Times New Roman"/>
                <w:i/>
                <w:iCs/>
                <w:color w:val="000000"/>
                <w:sz w:val="20"/>
                <w:szCs w:val="20"/>
                <w:lang w:val="en-ID" w:eastAsia="en-ID"/>
              </w:rPr>
              <w:t>officer</w:t>
            </w:r>
          </w:p>
        </w:tc>
        <w:tc>
          <w:tcPr>
            <w:tcW w:w="1540" w:type="dxa"/>
            <w:shd w:val="clear" w:color="auto" w:fill="auto"/>
            <w:noWrap/>
            <w:vAlign w:val="bottom"/>
            <w:hideMark/>
            <w:tcPrChange w:id="5772" w:author="Ilham Nur Pratama" w:date="2023-05-21T22:39:00Z">
              <w:tcPr>
                <w:tcW w:w="1540" w:type="dxa"/>
                <w:tcBorders>
                  <w:top w:val="nil"/>
                  <w:left w:val="nil"/>
                  <w:bottom w:val="single" w:sz="4" w:space="0" w:color="auto"/>
                  <w:right w:val="single" w:sz="4" w:space="0" w:color="auto"/>
                </w:tcBorders>
                <w:shd w:val="clear" w:color="auto" w:fill="auto"/>
                <w:noWrap/>
                <w:vAlign w:val="bottom"/>
                <w:hideMark/>
              </w:tcPr>
            </w:tcPrChange>
          </w:tcPr>
          <w:p w14:paraId="0A3C48BC" w14:textId="77777777" w:rsidR="00985B1D" w:rsidRPr="003E6F93" w:rsidRDefault="00985B1D" w:rsidP="00985B1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56</w:t>
            </w:r>
          </w:p>
        </w:tc>
        <w:tc>
          <w:tcPr>
            <w:tcW w:w="1600" w:type="dxa"/>
            <w:shd w:val="clear" w:color="auto" w:fill="auto"/>
            <w:noWrap/>
            <w:vAlign w:val="bottom"/>
            <w:hideMark/>
            <w:tcPrChange w:id="5773" w:author="Ilham Nur Pratama" w:date="2023-05-21T22:39:00Z">
              <w:tcPr>
                <w:tcW w:w="1600" w:type="dxa"/>
                <w:tcBorders>
                  <w:top w:val="nil"/>
                  <w:left w:val="nil"/>
                  <w:bottom w:val="single" w:sz="4" w:space="0" w:color="auto"/>
                  <w:right w:val="single" w:sz="4" w:space="0" w:color="auto"/>
                </w:tcBorders>
                <w:shd w:val="clear" w:color="auto" w:fill="auto"/>
                <w:noWrap/>
                <w:vAlign w:val="bottom"/>
                <w:hideMark/>
              </w:tcPr>
            </w:tcPrChange>
          </w:tcPr>
          <w:p w14:paraId="45BF11D0" w14:textId="77777777" w:rsidR="00985B1D" w:rsidRPr="003E6F93" w:rsidRDefault="00985B1D" w:rsidP="00985B1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83</w:t>
            </w:r>
          </w:p>
        </w:tc>
        <w:tc>
          <w:tcPr>
            <w:tcW w:w="1260" w:type="dxa"/>
            <w:shd w:val="clear" w:color="auto" w:fill="auto"/>
            <w:noWrap/>
            <w:vAlign w:val="bottom"/>
            <w:hideMark/>
            <w:tcPrChange w:id="5774" w:author="Ilham Nur Pratama" w:date="2023-05-21T22:39:00Z">
              <w:tcPr>
                <w:tcW w:w="1260" w:type="dxa"/>
                <w:tcBorders>
                  <w:top w:val="nil"/>
                  <w:left w:val="nil"/>
                  <w:bottom w:val="single" w:sz="4" w:space="0" w:color="auto"/>
                  <w:right w:val="single" w:sz="4" w:space="0" w:color="auto"/>
                </w:tcBorders>
                <w:shd w:val="clear" w:color="auto" w:fill="auto"/>
                <w:noWrap/>
                <w:vAlign w:val="bottom"/>
                <w:hideMark/>
              </w:tcPr>
            </w:tcPrChange>
          </w:tcPr>
          <w:p w14:paraId="4E1B3745" w14:textId="77777777" w:rsidR="00985B1D" w:rsidRPr="000D4955" w:rsidRDefault="00985B1D" w:rsidP="00985B1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7</w:t>
            </w:r>
          </w:p>
        </w:tc>
        <w:tc>
          <w:tcPr>
            <w:tcW w:w="960" w:type="dxa"/>
            <w:shd w:val="clear" w:color="auto" w:fill="auto"/>
            <w:noWrap/>
            <w:vAlign w:val="center"/>
            <w:hideMark/>
            <w:tcPrChange w:id="5775" w:author="Ilham Nur Pratama" w:date="2023-05-21T22:39:00Z">
              <w:tcPr>
                <w:tcW w:w="960" w:type="dxa"/>
                <w:tcBorders>
                  <w:top w:val="nil"/>
                  <w:left w:val="nil"/>
                  <w:bottom w:val="single" w:sz="4" w:space="0" w:color="auto"/>
                  <w:right w:val="single" w:sz="4" w:space="0" w:color="auto"/>
                </w:tcBorders>
                <w:shd w:val="clear" w:color="auto" w:fill="auto"/>
                <w:noWrap/>
                <w:vAlign w:val="center"/>
                <w:hideMark/>
              </w:tcPr>
            </w:tcPrChange>
          </w:tcPr>
          <w:p w14:paraId="052442B0" w14:textId="77777777" w:rsidR="00985B1D" w:rsidRPr="000D4955" w:rsidRDefault="00985B1D" w:rsidP="00985B1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985B1D" w:rsidRPr="000D4955" w14:paraId="2E1777CE" w14:textId="77777777" w:rsidTr="00985B1D">
        <w:trPr>
          <w:trHeight w:val="510"/>
          <w:jc w:val="center"/>
          <w:trPrChange w:id="5776" w:author="Ilham Nur Pratama" w:date="2023-05-21T22:39:00Z">
            <w:trPr>
              <w:trHeight w:val="510"/>
              <w:jc w:val="center"/>
            </w:trPr>
          </w:trPrChange>
        </w:trPr>
        <w:tc>
          <w:tcPr>
            <w:tcW w:w="2680" w:type="dxa"/>
            <w:shd w:val="clear" w:color="auto" w:fill="auto"/>
            <w:vAlign w:val="center"/>
            <w:hideMark/>
            <w:tcPrChange w:id="5777" w:author="Ilham Nur Pratama" w:date="2023-05-21T22:39: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515B0CCA" w14:textId="77777777" w:rsidR="00985B1D" w:rsidRPr="000D4955" w:rsidRDefault="00985B1D" w:rsidP="00985B1D">
            <w:pPr>
              <w:spacing w:after="0" w:line="240" w:lineRule="auto"/>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 xml:space="preserve">Memasukan kebutuhan baru akibat </w:t>
            </w:r>
            <w:r w:rsidRPr="000D4955">
              <w:rPr>
                <w:rFonts w:eastAsia="Times New Roman" w:cs="Times New Roman"/>
                <w:i/>
                <w:iCs/>
                <w:color w:val="000000"/>
                <w:sz w:val="20"/>
                <w:szCs w:val="20"/>
                <w:lang w:val="en-ID" w:eastAsia="en-ID"/>
              </w:rPr>
              <w:t>change management</w:t>
            </w:r>
          </w:p>
        </w:tc>
        <w:tc>
          <w:tcPr>
            <w:tcW w:w="1540" w:type="dxa"/>
            <w:shd w:val="clear" w:color="auto" w:fill="auto"/>
            <w:noWrap/>
            <w:vAlign w:val="bottom"/>
            <w:hideMark/>
            <w:tcPrChange w:id="5778" w:author="Ilham Nur Pratama" w:date="2023-05-21T22:39:00Z">
              <w:tcPr>
                <w:tcW w:w="1540" w:type="dxa"/>
                <w:tcBorders>
                  <w:top w:val="nil"/>
                  <w:left w:val="nil"/>
                  <w:bottom w:val="single" w:sz="4" w:space="0" w:color="auto"/>
                  <w:right w:val="single" w:sz="4" w:space="0" w:color="auto"/>
                </w:tcBorders>
                <w:shd w:val="clear" w:color="auto" w:fill="auto"/>
                <w:noWrap/>
                <w:vAlign w:val="bottom"/>
                <w:hideMark/>
              </w:tcPr>
            </w:tcPrChange>
          </w:tcPr>
          <w:p w14:paraId="2D0694C6" w14:textId="77777777" w:rsidR="00985B1D" w:rsidRPr="003E6F93" w:rsidRDefault="00985B1D" w:rsidP="00985B1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435</w:t>
            </w:r>
          </w:p>
        </w:tc>
        <w:tc>
          <w:tcPr>
            <w:tcW w:w="1600" w:type="dxa"/>
            <w:shd w:val="clear" w:color="auto" w:fill="auto"/>
            <w:noWrap/>
            <w:vAlign w:val="bottom"/>
            <w:hideMark/>
            <w:tcPrChange w:id="5779" w:author="Ilham Nur Pratama" w:date="2023-05-21T22:39:00Z">
              <w:tcPr>
                <w:tcW w:w="1600" w:type="dxa"/>
                <w:tcBorders>
                  <w:top w:val="nil"/>
                  <w:left w:val="nil"/>
                  <w:bottom w:val="single" w:sz="4" w:space="0" w:color="auto"/>
                  <w:right w:val="single" w:sz="4" w:space="0" w:color="auto"/>
                </w:tcBorders>
                <w:shd w:val="clear" w:color="auto" w:fill="auto"/>
                <w:noWrap/>
                <w:vAlign w:val="bottom"/>
                <w:hideMark/>
              </w:tcPr>
            </w:tcPrChange>
          </w:tcPr>
          <w:p w14:paraId="70863F47" w14:textId="77777777" w:rsidR="00985B1D" w:rsidRPr="003E6F93" w:rsidRDefault="00985B1D" w:rsidP="00985B1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08</w:t>
            </w:r>
          </w:p>
        </w:tc>
        <w:tc>
          <w:tcPr>
            <w:tcW w:w="1260" w:type="dxa"/>
            <w:shd w:val="clear" w:color="auto" w:fill="auto"/>
            <w:noWrap/>
            <w:vAlign w:val="bottom"/>
            <w:hideMark/>
            <w:tcPrChange w:id="5780" w:author="Ilham Nur Pratama" w:date="2023-05-21T22:39:00Z">
              <w:tcPr>
                <w:tcW w:w="1260" w:type="dxa"/>
                <w:tcBorders>
                  <w:top w:val="nil"/>
                  <w:left w:val="nil"/>
                  <w:bottom w:val="single" w:sz="4" w:space="0" w:color="auto"/>
                  <w:right w:val="single" w:sz="4" w:space="0" w:color="auto"/>
                </w:tcBorders>
                <w:shd w:val="clear" w:color="auto" w:fill="auto"/>
                <w:noWrap/>
                <w:vAlign w:val="bottom"/>
                <w:hideMark/>
              </w:tcPr>
            </w:tcPrChange>
          </w:tcPr>
          <w:p w14:paraId="69366E57" w14:textId="77777777" w:rsidR="00985B1D" w:rsidRPr="000D4955" w:rsidRDefault="00985B1D" w:rsidP="00985B1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27</w:t>
            </w:r>
          </w:p>
        </w:tc>
        <w:tc>
          <w:tcPr>
            <w:tcW w:w="960" w:type="dxa"/>
            <w:shd w:val="clear" w:color="auto" w:fill="auto"/>
            <w:noWrap/>
            <w:vAlign w:val="center"/>
            <w:hideMark/>
            <w:tcPrChange w:id="5781" w:author="Ilham Nur Pratama" w:date="2023-05-21T22:39:00Z">
              <w:tcPr>
                <w:tcW w:w="960" w:type="dxa"/>
                <w:tcBorders>
                  <w:top w:val="nil"/>
                  <w:left w:val="nil"/>
                  <w:bottom w:val="single" w:sz="4" w:space="0" w:color="auto"/>
                  <w:right w:val="single" w:sz="4" w:space="0" w:color="auto"/>
                </w:tcBorders>
                <w:shd w:val="clear" w:color="auto" w:fill="auto"/>
                <w:noWrap/>
                <w:vAlign w:val="center"/>
                <w:hideMark/>
              </w:tcPr>
            </w:tcPrChange>
          </w:tcPr>
          <w:p w14:paraId="68340101" w14:textId="77777777" w:rsidR="00985B1D" w:rsidRPr="000D4955" w:rsidRDefault="00985B1D" w:rsidP="00985B1D">
            <w:pPr>
              <w:spacing w:after="0" w:line="240" w:lineRule="auto"/>
              <w:jc w:val="center"/>
              <w:rPr>
                <w:rFonts w:eastAsia="Times New Roman" w:cs="Times New Roman"/>
                <w:color w:val="00B050"/>
                <w:sz w:val="20"/>
                <w:szCs w:val="20"/>
                <w:lang w:val="en-ID" w:eastAsia="en-ID"/>
              </w:rPr>
            </w:pPr>
            <w:r w:rsidRPr="000D4955">
              <w:rPr>
                <w:rFonts w:eastAsia="Times New Roman" w:cs="Times New Roman"/>
                <w:color w:val="00B050"/>
                <w:sz w:val="20"/>
                <w:szCs w:val="20"/>
                <w:lang w:val="en-ID" w:eastAsia="en-ID"/>
              </w:rPr>
              <w:t>↓</w:t>
            </w:r>
          </w:p>
        </w:tc>
      </w:tr>
      <w:tr w:rsidR="00985B1D" w:rsidRPr="000D4955" w14:paraId="319FD93B" w14:textId="77777777" w:rsidTr="00985B1D">
        <w:trPr>
          <w:trHeight w:val="300"/>
          <w:jc w:val="center"/>
          <w:trPrChange w:id="5782" w:author="Ilham Nur Pratama" w:date="2023-05-21T22:39:00Z">
            <w:trPr>
              <w:trHeight w:val="300"/>
              <w:jc w:val="center"/>
            </w:trPr>
          </w:trPrChange>
        </w:trPr>
        <w:tc>
          <w:tcPr>
            <w:tcW w:w="2680" w:type="dxa"/>
            <w:shd w:val="clear" w:color="auto" w:fill="auto"/>
            <w:vAlign w:val="center"/>
            <w:hideMark/>
            <w:tcPrChange w:id="5783" w:author="Ilham Nur Pratama" w:date="2023-05-21T22:39: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555BD7A7" w14:textId="77777777" w:rsidR="00985B1D" w:rsidRPr="000D4955" w:rsidRDefault="00985B1D" w:rsidP="00985B1D">
            <w:pPr>
              <w:spacing w:after="0" w:line="240" w:lineRule="auto"/>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Penutupan proyek</w:t>
            </w:r>
          </w:p>
        </w:tc>
        <w:tc>
          <w:tcPr>
            <w:tcW w:w="1540" w:type="dxa"/>
            <w:shd w:val="clear" w:color="auto" w:fill="auto"/>
            <w:noWrap/>
            <w:vAlign w:val="bottom"/>
            <w:hideMark/>
            <w:tcPrChange w:id="5784" w:author="Ilham Nur Pratama" w:date="2023-05-21T22:39:00Z">
              <w:tcPr>
                <w:tcW w:w="1540" w:type="dxa"/>
                <w:tcBorders>
                  <w:top w:val="nil"/>
                  <w:left w:val="nil"/>
                  <w:bottom w:val="single" w:sz="4" w:space="0" w:color="auto"/>
                  <w:right w:val="single" w:sz="4" w:space="0" w:color="auto"/>
                </w:tcBorders>
                <w:shd w:val="clear" w:color="auto" w:fill="auto"/>
                <w:noWrap/>
                <w:vAlign w:val="bottom"/>
                <w:hideMark/>
              </w:tcPr>
            </w:tcPrChange>
          </w:tcPr>
          <w:p w14:paraId="3F6CF5E3" w14:textId="77777777" w:rsidR="00985B1D" w:rsidRPr="003E6F93" w:rsidRDefault="00985B1D" w:rsidP="00985B1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89</w:t>
            </w:r>
          </w:p>
        </w:tc>
        <w:tc>
          <w:tcPr>
            <w:tcW w:w="1600" w:type="dxa"/>
            <w:shd w:val="clear" w:color="auto" w:fill="auto"/>
            <w:noWrap/>
            <w:vAlign w:val="bottom"/>
            <w:hideMark/>
            <w:tcPrChange w:id="5785" w:author="Ilham Nur Pratama" w:date="2023-05-21T22:39:00Z">
              <w:tcPr>
                <w:tcW w:w="1600" w:type="dxa"/>
                <w:tcBorders>
                  <w:top w:val="nil"/>
                  <w:left w:val="nil"/>
                  <w:bottom w:val="single" w:sz="4" w:space="0" w:color="auto"/>
                  <w:right w:val="single" w:sz="4" w:space="0" w:color="auto"/>
                </w:tcBorders>
                <w:shd w:val="clear" w:color="auto" w:fill="auto"/>
                <w:noWrap/>
                <w:vAlign w:val="bottom"/>
                <w:hideMark/>
              </w:tcPr>
            </w:tcPrChange>
          </w:tcPr>
          <w:p w14:paraId="5221E599" w14:textId="77777777" w:rsidR="00985B1D" w:rsidRPr="003E6F93" w:rsidRDefault="00985B1D" w:rsidP="00985B1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416</w:t>
            </w:r>
          </w:p>
        </w:tc>
        <w:tc>
          <w:tcPr>
            <w:tcW w:w="1260" w:type="dxa"/>
            <w:shd w:val="clear" w:color="auto" w:fill="auto"/>
            <w:noWrap/>
            <w:vAlign w:val="bottom"/>
            <w:hideMark/>
            <w:tcPrChange w:id="5786" w:author="Ilham Nur Pratama" w:date="2023-05-21T22:39:00Z">
              <w:tcPr>
                <w:tcW w:w="1260" w:type="dxa"/>
                <w:tcBorders>
                  <w:top w:val="nil"/>
                  <w:left w:val="nil"/>
                  <w:bottom w:val="single" w:sz="4" w:space="0" w:color="auto"/>
                  <w:right w:val="single" w:sz="4" w:space="0" w:color="auto"/>
                </w:tcBorders>
                <w:shd w:val="clear" w:color="auto" w:fill="auto"/>
                <w:noWrap/>
                <w:vAlign w:val="bottom"/>
                <w:hideMark/>
              </w:tcPr>
            </w:tcPrChange>
          </w:tcPr>
          <w:p w14:paraId="7971FA24" w14:textId="77777777" w:rsidR="00985B1D" w:rsidRPr="000D4955" w:rsidRDefault="00985B1D" w:rsidP="00985B1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27</w:t>
            </w:r>
          </w:p>
        </w:tc>
        <w:tc>
          <w:tcPr>
            <w:tcW w:w="960" w:type="dxa"/>
            <w:shd w:val="clear" w:color="auto" w:fill="auto"/>
            <w:noWrap/>
            <w:vAlign w:val="center"/>
            <w:hideMark/>
            <w:tcPrChange w:id="5787" w:author="Ilham Nur Pratama" w:date="2023-05-21T22:39:00Z">
              <w:tcPr>
                <w:tcW w:w="960" w:type="dxa"/>
                <w:tcBorders>
                  <w:top w:val="nil"/>
                  <w:left w:val="nil"/>
                  <w:bottom w:val="single" w:sz="4" w:space="0" w:color="auto"/>
                  <w:right w:val="single" w:sz="4" w:space="0" w:color="auto"/>
                </w:tcBorders>
                <w:shd w:val="clear" w:color="auto" w:fill="auto"/>
                <w:noWrap/>
                <w:vAlign w:val="center"/>
                <w:hideMark/>
              </w:tcPr>
            </w:tcPrChange>
          </w:tcPr>
          <w:p w14:paraId="249635EF" w14:textId="77777777" w:rsidR="00985B1D" w:rsidRPr="000D4955" w:rsidRDefault="00985B1D" w:rsidP="00985B1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985B1D" w:rsidRPr="000D4955" w14:paraId="154C85DB" w14:textId="77777777" w:rsidTr="00985B1D">
        <w:trPr>
          <w:trHeight w:val="300"/>
          <w:jc w:val="center"/>
          <w:trPrChange w:id="5788" w:author="Ilham Nur Pratama" w:date="2023-05-21T22:39:00Z">
            <w:trPr>
              <w:trHeight w:val="300"/>
              <w:jc w:val="center"/>
            </w:trPr>
          </w:trPrChange>
        </w:trPr>
        <w:tc>
          <w:tcPr>
            <w:tcW w:w="2680" w:type="dxa"/>
            <w:shd w:val="clear" w:color="auto" w:fill="auto"/>
            <w:vAlign w:val="center"/>
            <w:hideMark/>
            <w:tcPrChange w:id="5789" w:author="Ilham Nur Pratama" w:date="2023-05-21T22:39: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5C5D8A3E" w14:textId="77777777" w:rsidR="00985B1D" w:rsidRPr="000D4955" w:rsidRDefault="00985B1D" w:rsidP="00985B1D">
            <w:pPr>
              <w:spacing w:after="0" w:line="240" w:lineRule="auto"/>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Update data proyek</w:t>
            </w:r>
          </w:p>
        </w:tc>
        <w:tc>
          <w:tcPr>
            <w:tcW w:w="1540" w:type="dxa"/>
            <w:shd w:val="clear" w:color="auto" w:fill="auto"/>
            <w:noWrap/>
            <w:vAlign w:val="bottom"/>
            <w:hideMark/>
            <w:tcPrChange w:id="5790" w:author="Ilham Nur Pratama" w:date="2023-05-21T22:39:00Z">
              <w:tcPr>
                <w:tcW w:w="1540" w:type="dxa"/>
                <w:tcBorders>
                  <w:top w:val="nil"/>
                  <w:left w:val="nil"/>
                  <w:bottom w:val="single" w:sz="4" w:space="0" w:color="auto"/>
                  <w:right w:val="single" w:sz="4" w:space="0" w:color="auto"/>
                </w:tcBorders>
                <w:shd w:val="clear" w:color="auto" w:fill="auto"/>
                <w:noWrap/>
                <w:vAlign w:val="bottom"/>
                <w:hideMark/>
              </w:tcPr>
            </w:tcPrChange>
          </w:tcPr>
          <w:p w14:paraId="0B8D5640" w14:textId="77777777" w:rsidR="00985B1D" w:rsidRPr="003E6F93" w:rsidRDefault="00985B1D" w:rsidP="00985B1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89</w:t>
            </w:r>
          </w:p>
        </w:tc>
        <w:tc>
          <w:tcPr>
            <w:tcW w:w="1600" w:type="dxa"/>
            <w:shd w:val="clear" w:color="auto" w:fill="auto"/>
            <w:noWrap/>
            <w:vAlign w:val="bottom"/>
            <w:hideMark/>
            <w:tcPrChange w:id="5791" w:author="Ilham Nur Pratama" w:date="2023-05-21T22:39:00Z">
              <w:tcPr>
                <w:tcW w:w="1600" w:type="dxa"/>
                <w:tcBorders>
                  <w:top w:val="nil"/>
                  <w:left w:val="nil"/>
                  <w:bottom w:val="single" w:sz="4" w:space="0" w:color="auto"/>
                  <w:right w:val="single" w:sz="4" w:space="0" w:color="auto"/>
                </w:tcBorders>
                <w:shd w:val="clear" w:color="auto" w:fill="auto"/>
                <w:noWrap/>
                <w:vAlign w:val="bottom"/>
                <w:hideMark/>
              </w:tcPr>
            </w:tcPrChange>
          </w:tcPr>
          <w:p w14:paraId="4832940A" w14:textId="77777777" w:rsidR="00985B1D" w:rsidRPr="003E6F93" w:rsidRDefault="00985B1D" w:rsidP="00985B1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416</w:t>
            </w:r>
          </w:p>
        </w:tc>
        <w:tc>
          <w:tcPr>
            <w:tcW w:w="1260" w:type="dxa"/>
            <w:shd w:val="clear" w:color="auto" w:fill="auto"/>
            <w:noWrap/>
            <w:vAlign w:val="bottom"/>
            <w:hideMark/>
            <w:tcPrChange w:id="5792" w:author="Ilham Nur Pratama" w:date="2023-05-21T22:39:00Z">
              <w:tcPr>
                <w:tcW w:w="1260" w:type="dxa"/>
                <w:tcBorders>
                  <w:top w:val="nil"/>
                  <w:left w:val="nil"/>
                  <w:bottom w:val="single" w:sz="4" w:space="0" w:color="auto"/>
                  <w:right w:val="single" w:sz="4" w:space="0" w:color="auto"/>
                </w:tcBorders>
                <w:shd w:val="clear" w:color="auto" w:fill="auto"/>
                <w:noWrap/>
                <w:vAlign w:val="bottom"/>
                <w:hideMark/>
              </w:tcPr>
            </w:tcPrChange>
          </w:tcPr>
          <w:p w14:paraId="576625B6" w14:textId="77777777" w:rsidR="00985B1D" w:rsidRPr="000D4955" w:rsidRDefault="00985B1D" w:rsidP="00985B1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27</w:t>
            </w:r>
          </w:p>
        </w:tc>
        <w:tc>
          <w:tcPr>
            <w:tcW w:w="960" w:type="dxa"/>
            <w:shd w:val="clear" w:color="auto" w:fill="auto"/>
            <w:noWrap/>
            <w:vAlign w:val="center"/>
            <w:hideMark/>
            <w:tcPrChange w:id="5793" w:author="Ilham Nur Pratama" w:date="2023-05-21T22:39:00Z">
              <w:tcPr>
                <w:tcW w:w="960" w:type="dxa"/>
                <w:tcBorders>
                  <w:top w:val="nil"/>
                  <w:left w:val="nil"/>
                  <w:bottom w:val="single" w:sz="4" w:space="0" w:color="auto"/>
                  <w:right w:val="single" w:sz="4" w:space="0" w:color="auto"/>
                </w:tcBorders>
                <w:shd w:val="clear" w:color="auto" w:fill="auto"/>
                <w:noWrap/>
                <w:vAlign w:val="center"/>
                <w:hideMark/>
              </w:tcPr>
            </w:tcPrChange>
          </w:tcPr>
          <w:p w14:paraId="04C1AE68" w14:textId="77777777" w:rsidR="00985B1D" w:rsidRPr="000D4955" w:rsidRDefault="00985B1D" w:rsidP="00985B1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bl>
    <w:p w14:paraId="4708A42D" w14:textId="77777777" w:rsidR="00424554" w:rsidRDefault="00424554" w:rsidP="002B550D"/>
    <w:p w14:paraId="16D39D2A" w14:textId="500CAF83" w:rsidR="002D6790" w:rsidRDefault="00806043" w:rsidP="00806043">
      <w:pPr>
        <w:ind w:left="720"/>
      </w:pPr>
      <w:r>
        <w:t xml:space="preserve">Berdasarkan </w:t>
      </w:r>
      <w:r w:rsidR="001412CE">
        <w:fldChar w:fldCharType="begin"/>
      </w:r>
      <w:r w:rsidR="001412CE">
        <w:instrText xml:space="preserve"> REF _Ref130648630 \h </w:instrText>
      </w:r>
      <w:r w:rsidR="001412CE">
        <w:fldChar w:fldCharType="separate"/>
      </w:r>
      <w:ins w:id="5794" w:author="Ilham Nur Pratama" w:date="2023-05-24T22:54:00Z">
        <w:r w:rsidR="000D26C4">
          <w:t xml:space="preserve">Tabel </w:t>
        </w:r>
        <w:r w:rsidR="000D26C4">
          <w:rPr>
            <w:noProof/>
          </w:rPr>
          <w:t>4</w:t>
        </w:r>
        <w:r w:rsidR="000D26C4">
          <w:t>.</w:t>
        </w:r>
        <w:r w:rsidR="000D26C4">
          <w:rPr>
            <w:noProof/>
          </w:rPr>
          <w:t>7</w:t>
        </w:r>
      </w:ins>
      <w:del w:id="5795" w:author="Ilham Nur Pratama" w:date="2023-05-17T20:22:00Z">
        <w:r w:rsidR="00B57DB5" w:rsidDel="0090687B">
          <w:delText xml:space="preserve">Tabel </w:delText>
        </w:r>
        <w:r w:rsidR="00B57DB5" w:rsidDel="0090687B">
          <w:rPr>
            <w:noProof/>
          </w:rPr>
          <w:delText>4</w:delText>
        </w:r>
        <w:r w:rsidR="00B57DB5" w:rsidDel="0090687B">
          <w:delText>.</w:delText>
        </w:r>
        <w:r w:rsidR="00B57DB5" w:rsidDel="0090687B">
          <w:rPr>
            <w:noProof/>
          </w:rPr>
          <w:delText>2</w:delText>
        </w:r>
      </w:del>
      <w:r w:rsidR="001412CE">
        <w:fldChar w:fldCharType="end"/>
      </w:r>
      <w:ins w:id="5796" w:author="Ilham Nur Pratama" w:date="2023-05-21T22:41:00Z">
        <w:r w:rsidR="00985B1D">
          <w:t xml:space="preserve"> dan </w:t>
        </w:r>
        <w:r w:rsidR="00985B1D">
          <w:fldChar w:fldCharType="begin"/>
        </w:r>
        <w:r w:rsidR="00985B1D">
          <w:instrText xml:space="preserve"> REF _Ref135601289 \h </w:instrText>
        </w:r>
      </w:ins>
      <w:ins w:id="5797" w:author="Ilham Nur Pratama" w:date="2023-05-21T22:41:00Z">
        <w:r w:rsidR="00985B1D">
          <w:fldChar w:fldCharType="separate"/>
        </w:r>
      </w:ins>
      <w:ins w:id="5798" w:author="Ilham Nur Pratama" w:date="2023-05-24T22:54:00Z">
        <w:r w:rsidR="000D26C4">
          <w:t xml:space="preserve">Tabel </w:t>
        </w:r>
        <w:r w:rsidR="000D26C4">
          <w:rPr>
            <w:noProof/>
          </w:rPr>
          <w:t>4</w:t>
        </w:r>
        <w:r w:rsidR="000D26C4">
          <w:t>.</w:t>
        </w:r>
        <w:r w:rsidR="000D26C4">
          <w:rPr>
            <w:noProof/>
          </w:rPr>
          <w:t>8</w:t>
        </w:r>
      </w:ins>
      <w:ins w:id="5799" w:author="Ilham Nur Pratama" w:date="2023-05-21T22:41:00Z">
        <w:r w:rsidR="00985B1D">
          <w:fldChar w:fldCharType="end"/>
        </w:r>
      </w:ins>
      <w:r w:rsidR="001412CE">
        <w:t xml:space="preserve">, terdapat 8 proses yang mengalami kenaikan perulangan. Hal ini diakibatkan tidak ada </w:t>
      </w:r>
      <w:r w:rsidR="001412CE" w:rsidRPr="003E6F93">
        <w:rPr>
          <w:i/>
          <w:iCs/>
        </w:rPr>
        <w:t>bottleneck</w:t>
      </w:r>
      <w:r w:rsidR="001412CE">
        <w:t xml:space="preserve"> yang menghalangi suatu proses berjalan, sehingga proses dapat lebih banyak berulang pada proses </w:t>
      </w:r>
      <w:r w:rsidR="001412CE">
        <w:rPr>
          <w:i/>
          <w:iCs/>
        </w:rPr>
        <w:t xml:space="preserve">to be </w:t>
      </w:r>
      <w:r w:rsidR="001412CE">
        <w:t xml:space="preserve">jika dibandingkan dengan proses </w:t>
      </w:r>
      <w:r w:rsidR="001412CE">
        <w:rPr>
          <w:i/>
          <w:iCs/>
        </w:rPr>
        <w:t xml:space="preserve">as is. </w:t>
      </w:r>
      <w:r w:rsidR="000A683F">
        <w:t xml:space="preserve">Terdapat peningkatan jumlah proyek yang ditutup </w:t>
      </w:r>
      <w:r w:rsidR="002609E8">
        <w:t>atau diselesaikan sebanyak 227, yang diakibatkan oleh sumber daya pada PT PDI bekerja lebih fokus dan dapat menyelesaikan pekerjaan sesuai dengan SLA yang telah ditetapkan.</w:t>
      </w:r>
      <w:r w:rsidR="00495845">
        <w:t xml:space="preserve"> Terdapat 3 proses yang mengalami pengurangan jumlah perulangan proses yaitu:</w:t>
      </w:r>
    </w:p>
    <w:p w14:paraId="4AD7B989" w14:textId="1C6A72D4" w:rsidR="00495845" w:rsidRDefault="009C2423" w:rsidP="00495845">
      <w:pPr>
        <w:pStyle w:val="ListParagraph"/>
        <w:numPr>
          <w:ilvl w:val="0"/>
          <w:numId w:val="52"/>
        </w:numPr>
      </w:pPr>
      <w:r>
        <w:t>Konfirmasi sumber daya yang akan melakukan pekerjaan</w:t>
      </w:r>
    </w:p>
    <w:p w14:paraId="562ABBB6" w14:textId="39DAF10F" w:rsidR="009C2423" w:rsidRPr="003E6F93" w:rsidRDefault="00312D80" w:rsidP="00495845">
      <w:pPr>
        <w:pStyle w:val="ListParagraph"/>
        <w:numPr>
          <w:ilvl w:val="0"/>
          <w:numId w:val="52"/>
        </w:numPr>
      </w:pPr>
      <w:r>
        <w:t xml:space="preserve">Eksekusi dilakukan oleh </w:t>
      </w:r>
      <w:r>
        <w:rPr>
          <w:i/>
          <w:iCs/>
        </w:rPr>
        <w:t>developer/provisioning engineer/tester</w:t>
      </w:r>
    </w:p>
    <w:p w14:paraId="7D0C13F7" w14:textId="414D11A3" w:rsidR="00312D80" w:rsidRDefault="00312D80" w:rsidP="00495845">
      <w:pPr>
        <w:pStyle w:val="ListParagraph"/>
        <w:numPr>
          <w:ilvl w:val="0"/>
          <w:numId w:val="52"/>
        </w:numPr>
      </w:pPr>
      <w:r>
        <w:t xml:space="preserve">Memasukan kebutuhan baru akibat </w:t>
      </w:r>
      <w:r>
        <w:rPr>
          <w:i/>
          <w:iCs/>
        </w:rPr>
        <w:t>change management</w:t>
      </w:r>
      <w:ins w:id="5800" w:author="Ilham Nur Pratama" w:date="2023-05-24T22:15:00Z">
        <w:r w:rsidR="00406FDD">
          <w:rPr>
            <w:i/>
            <w:iCs/>
          </w:rPr>
          <w:t>.</w:t>
        </w:r>
      </w:ins>
    </w:p>
    <w:p w14:paraId="707F9BB9" w14:textId="32EA94D6" w:rsidR="00312D80" w:rsidRPr="00EA3535" w:rsidRDefault="00EA3535" w:rsidP="003E6F93">
      <w:pPr>
        <w:ind w:left="720"/>
      </w:pPr>
      <w:r>
        <w:t xml:space="preserve">Ketiga proses ini mengalami pengurangan pengurangan yang diakibatkan oleh adanya SOAPSD, yang tidak memerlukan </w:t>
      </w:r>
      <w:ins w:id="5801" w:author="Ilham Nur Pratama" w:date="2023-05-25T20:47:00Z">
        <w:r w:rsidR="00C94C4D">
          <w:t>k</w:t>
        </w:r>
      </w:ins>
      <w:del w:id="5802" w:author="Ilham Nur Pratama" w:date="2023-05-25T20:47:00Z">
        <w:r w:rsidDel="00C94C4D">
          <w:delText>K</w:delText>
        </w:r>
      </w:del>
      <w:r>
        <w:t xml:space="preserve">embali konfirmasi dilakukan oleh </w:t>
      </w:r>
      <w:r>
        <w:rPr>
          <w:i/>
          <w:iCs/>
        </w:rPr>
        <w:t xml:space="preserve">functional manager </w:t>
      </w:r>
      <w:r>
        <w:t>kepada anggotanya terkait dengan pekerjaan yang sedang dikerjakan, dan dapat melakukan disposisi secara langsung kepada sumber daya. Penyebab lain pengurangan jumlah perulangan ini adalah alokasi sumber daya yang lebih merata mengakibatkan pekerjaan yang dilakukan oleh satu jenis sumber daya dapat tersebar ke sumber daya yang lain.</w:t>
      </w:r>
      <w:r w:rsidR="003B46CE">
        <w:t xml:space="preserve"> Penyebab terakhir yang menyebabkan perulangan proses menjadi lebih sedikit adalah, dengan kecenderungan proyek cepat diselesaikan membuat perubahan lebih sedikit terjadi, dan apabila terdapat perubahan dapat diakomodir pada proyek berikutnya.</w:t>
      </w:r>
    </w:p>
    <w:p w14:paraId="06BD4365" w14:textId="467A43CC" w:rsidR="005D618D" w:rsidRPr="005D618D" w:rsidRDefault="005D618D" w:rsidP="003E6F93">
      <w:pPr>
        <w:pStyle w:val="Heading3"/>
      </w:pPr>
      <w:bookmarkStart w:id="5803" w:name="_Toc135601463"/>
      <w:r>
        <w:lastRenderedPageBreak/>
        <w:t>Analisis Durasi Pekerjaan</w:t>
      </w:r>
      <w:bookmarkEnd w:id="5803"/>
    </w:p>
    <w:p w14:paraId="1AD72926" w14:textId="5025CC32" w:rsidR="005D618D" w:rsidRDefault="00187A96">
      <w:pPr>
        <w:ind w:left="720"/>
      </w:pPr>
      <w:r>
        <w:t xml:space="preserve">Pada </w:t>
      </w:r>
      <w:r w:rsidR="00CC136F">
        <w:fldChar w:fldCharType="begin"/>
      </w:r>
      <w:r w:rsidR="00CC136F">
        <w:instrText xml:space="preserve"> REF _Ref130650382 \h </w:instrText>
      </w:r>
      <w:r w:rsidR="00CC136F">
        <w:fldChar w:fldCharType="separate"/>
      </w:r>
      <w:ins w:id="5804" w:author="Ilham Nur Pratama" w:date="2023-05-24T22:54:00Z">
        <w:r w:rsidR="000D26C4">
          <w:t xml:space="preserve">Tabel </w:t>
        </w:r>
        <w:r w:rsidR="000D26C4">
          <w:rPr>
            <w:noProof/>
          </w:rPr>
          <w:t>4</w:t>
        </w:r>
        <w:r w:rsidR="000D26C4">
          <w:t>.</w:t>
        </w:r>
        <w:r w:rsidR="000D26C4">
          <w:rPr>
            <w:noProof/>
          </w:rPr>
          <w:t>9</w:t>
        </w:r>
      </w:ins>
      <w:del w:id="5805" w:author="Ilham Nur Pratama" w:date="2023-05-17T20:22:00Z">
        <w:r w:rsidR="00B57DB5" w:rsidDel="0090687B">
          <w:delText xml:space="preserve">Tabel </w:delText>
        </w:r>
        <w:r w:rsidR="00B57DB5" w:rsidDel="0090687B">
          <w:rPr>
            <w:noProof/>
          </w:rPr>
          <w:delText>4</w:delText>
        </w:r>
        <w:r w:rsidR="00B57DB5" w:rsidDel="0090687B">
          <w:delText>.</w:delText>
        </w:r>
        <w:r w:rsidR="00B57DB5" w:rsidDel="0090687B">
          <w:rPr>
            <w:noProof/>
          </w:rPr>
          <w:delText>3</w:delText>
        </w:r>
      </w:del>
      <w:r w:rsidR="00CC136F">
        <w:fldChar w:fldCharType="end"/>
      </w:r>
      <w:r>
        <w:t xml:space="preserve">, merupakan analisis perbandingan durasi pekerjaan pada proses </w:t>
      </w:r>
      <w:r>
        <w:rPr>
          <w:i/>
          <w:iCs/>
        </w:rPr>
        <w:t xml:space="preserve">as is </w:t>
      </w:r>
      <w:r>
        <w:t xml:space="preserve">dengan proses </w:t>
      </w:r>
      <w:r>
        <w:rPr>
          <w:i/>
          <w:iCs/>
        </w:rPr>
        <w:t>to be</w:t>
      </w:r>
      <w:r>
        <w:t xml:space="preserve"> dengan adanya SOAPSD.</w:t>
      </w:r>
      <w:r w:rsidR="00F53475">
        <w:t xml:space="preserve"> </w:t>
      </w:r>
    </w:p>
    <w:p w14:paraId="7D0654C8" w14:textId="3E9B3575" w:rsidR="00676D7B" w:rsidRDefault="00676D7B" w:rsidP="00EE5E34">
      <w:pPr>
        <w:pStyle w:val="Caption"/>
      </w:pPr>
      <w:bookmarkStart w:id="5806" w:name="_Ref130650382"/>
      <w:bookmarkStart w:id="5807" w:name="_Toc135601597"/>
      <w:r>
        <w:t xml:space="preserve">Tabel </w:t>
      </w:r>
      <w:ins w:id="5808" w:author="Ilham Nur Pratama" w:date="2023-05-21T22:40:00Z">
        <w:r w:rsidR="00985B1D">
          <w:fldChar w:fldCharType="begin"/>
        </w:r>
        <w:r w:rsidR="00985B1D">
          <w:instrText xml:space="preserve"> STYLEREF 1 \s </w:instrText>
        </w:r>
      </w:ins>
      <w:r w:rsidR="00985B1D">
        <w:fldChar w:fldCharType="separate"/>
      </w:r>
      <w:r w:rsidR="000D26C4">
        <w:rPr>
          <w:noProof/>
        </w:rPr>
        <w:t>4</w:t>
      </w:r>
      <w:ins w:id="5809"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5810" w:author="Ilham Nur Pratama" w:date="2023-05-24T22:54:00Z">
        <w:r w:rsidR="000D26C4">
          <w:rPr>
            <w:noProof/>
          </w:rPr>
          <w:t>9</w:t>
        </w:r>
      </w:ins>
      <w:ins w:id="5811" w:author="Ilham Nur Pratama" w:date="2023-05-21T22:40:00Z">
        <w:r w:rsidR="00985B1D">
          <w:fldChar w:fldCharType="end"/>
        </w:r>
      </w:ins>
      <w:ins w:id="5812" w:author="ilham.nur@office.ui.ac.id" w:date="2023-03-28T20:25:00Z">
        <w:del w:id="5813" w:author="Ilham Nur Pratama" w:date="2023-05-16T21:59:00Z">
          <w:r w:rsidR="005B668B" w:rsidDel="00F848CE">
            <w:fldChar w:fldCharType="begin"/>
          </w:r>
          <w:r w:rsidR="005B668B" w:rsidDel="00F848CE">
            <w:delInstrText xml:space="preserve"> STYLEREF 1 \s </w:delInstrText>
          </w:r>
        </w:del>
      </w:ins>
      <w:del w:id="5814" w:author="Ilham Nur Pratama" w:date="2023-05-16T21:59:00Z">
        <w:r w:rsidR="005B668B" w:rsidDel="00F848CE">
          <w:fldChar w:fldCharType="separate"/>
        </w:r>
        <w:r w:rsidR="00B57DB5" w:rsidDel="00F848CE">
          <w:rPr>
            <w:noProof/>
          </w:rPr>
          <w:delText>4</w:delText>
        </w:r>
      </w:del>
      <w:ins w:id="5815" w:author="ilham.nur@office.ui.ac.id" w:date="2023-03-28T20:25:00Z">
        <w:del w:id="5816"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5817" w:author="Ilham Nur Pratama" w:date="2023-05-16T21:59:00Z">
        <w:r w:rsidR="005A58B4">
          <w:fldChar w:fldCharType="separate"/>
        </w:r>
      </w:del>
      <w:ins w:id="5818" w:author="ilham.nur@office.ui.ac.id" w:date="2023-03-28T20:25:00Z">
        <w:del w:id="5819" w:author="Ilham Nur Pratama" w:date="2023-05-16T21:59:00Z">
          <w:r w:rsidR="005B668B" w:rsidDel="00F848CE">
            <w:fldChar w:fldCharType="end"/>
          </w:r>
        </w:del>
      </w:ins>
      <w:del w:id="5820"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3</w:delText>
        </w:r>
        <w:r w:rsidR="00B1186E" w:rsidDel="005B668B">
          <w:fldChar w:fldCharType="end"/>
        </w:r>
      </w:del>
      <w:bookmarkEnd w:id="5806"/>
      <w:r>
        <w:t xml:space="preserve"> Perbandingan durasi pekerjaan pada proses </w:t>
      </w:r>
      <w:r>
        <w:rPr>
          <w:i/>
        </w:rPr>
        <w:t>as is dengan to be</w:t>
      </w:r>
      <w:bookmarkEnd w:id="5807"/>
    </w:p>
    <w:tbl>
      <w:tblPr>
        <w:tblW w:w="8286" w:type="dxa"/>
        <w:jc w:val="center"/>
        <w:tblLook w:val="04A0" w:firstRow="1" w:lastRow="0" w:firstColumn="1" w:lastColumn="0" w:noHBand="0" w:noVBand="1"/>
        <w:tblPrChange w:id="5821" w:author="Ilham Nur Pratama" w:date="2023-05-21T22:41:00Z">
          <w:tblPr>
            <w:tblW w:w="8286" w:type="dxa"/>
            <w:jc w:val="center"/>
            <w:tblLook w:val="04A0" w:firstRow="1" w:lastRow="0" w:firstColumn="1" w:lastColumn="0" w:noHBand="0" w:noVBand="1"/>
          </w:tblPr>
        </w:tblPrChange>
      </w:tblPr>
      <w:tblGrid>
        <w:gridCol w:w="2680"/>
        <w:gridCol w:w="1660"/>
        <w:gridCol w:w="1720"/>
        <w:gridCol w:w="1266"/>
        <w:gridCol w:w="960"/>
        <w:tblGridChange w:id="5822">
          <w:tblGrid>
            <w:gridCol w:w="2680"/>
            <w:gridCol w:w="1660"/>
            <w:gridCol w:w="1720"/>
            <w:gridCol w:w="1266"/>
            <w:gridCol w:w="960"/>
          </w:tblGrid>
        </w:tblGridChange>
      </w:tblGrid>
      <w:tr w:rsidR="00676D7B" w:rsidRPr="00676D7B" w14:paraId="13B8D8DD" w14:textId="77777777" w:rsidTr="00985B1D">
        <w:trPr>
          <w:trHeight w:val="300"/>
          <w:tblHeader/>
          <w:jc w:val="center"/>
          <w:trPrChange w:id="5823" w:author="Ilham Nur Pratama" w:date="2023-05-21T22:41:00Z">
            <w:trPr>
              <w:trHeight w:val="300"/>
              <w:tblHeader/>
              <w:jc w:val="center"/>
            </w:trPr>
          </w:trPrChange>
        </w:trPr>
        <w:tc>
          <w:tcPr>
            <w:tcW w:w="2680" w:type="dxa"/>
            <w:tcBorders>
              <w:top w:val="single" w:sz="4" w:space="0" w:color="auto"/>
              <w:left w:val="single" w:sz="4" w:space="0" w:color="auto"/>
              <w:bottom w:val="single" w:sz="4" w:space="0" w:color="auto"/>
              <w:right w:val="single" w:sz="4" w:space="0" w:color="auto"/>
            </w:tcBorders>
            <w:shd w:val="clear" w:color="auto" w:fill="auto"/>
            <w:noWrap/>
            <w:hideMark/>
            <w:tcPrChange w:id="5824" w:author="Ilham Nur Pratama" w:date="2023-05-21T22:41:00Z">
              <w:tcPr>
                <w:tcW w:w="2680" w:type="dxa"/>
                <w:tcBorders>
                  <w:top w:val="single" w:sz="4" w:space="0" w:color="auto"/>
                  <w:left w:val="single" w:sz="4" w:space="0" w:color="auto"/>
                  <w:bottom w:val="single" w:sz="4" w:space="0" w:color="auto"/>
                  <w:right w:val="single" w:sz="4" w:space="0" w:color="auto"/>
                </w:tcBorders>
                <w:shd w:val="clear" w:color="000000" w:fill="D0CECE"/>
                <w:noWrap/>
                <w:hideMark/>
              </w:tcPr>
            </w:tcPrChange>
          </w:tcPr>
          <w:p w14:paraId="79C5611C" w14:textId="77777777" w:rsidR="00B10C04" w:rsidRPr="00676D7B" w:rsidRDefault="00B10C04" w:rsidP="00977B25">
            <w:pPr>
              <w:spacing w:after="0" w:line="240" w:lineRule="auto"/>
              <w:jc w:val="left"/>
              <w:rPr>
                <w:rFonts w:eastAsia="Times New Roman" w:cs="Times New Roman"/>
                <w:b/>
                <w:bCs/>
                <w:color w:val="000000"/>
                <w:sz w:val="20"/>
                <w:szCs w:val="20"/>
                <w:lang w:val="en-ID" w:eastAsia="en-ID"/>
              </w:rPr>
            </w:pPr>
            <w:r w:rsidRPr="00676D7B">
              <w:rPr>
                <w:rFonts w:eastAsia="Times New Roman" w:cs="Times New Roman"/>
                <w:b/>
                <w:bCs/>
                <w:color w:val="000000"/>
                <w:sz w:val="20"/>
                <w:szCs w:val="20"/>
                <w:lang w:val="en-ID" w:eastAsia="en-ID"/>
              </w:rPr>
              <w:t>Proses</w:t>
            </w:r>
          </w:p>
        </w:tc>
        <w:tc>
          <w:tcPr>
            <w:tcW w:w="1660" w:type="dxa"/>
            <w:tcBorders>
              <w:top w:val="single" w:sz="4" w:space="0" w:color="auto"/>
              <w:left w:val="nil"/>
              <w:bottom w:val="single" w:sz="4" w:space="0" w:color="auto"/>
              <w:right w:val="single" w:sz="4" w:space="0" w:color="auto"/>
            </w:tcBorders>
            <w:shd w:val="clear" w:color="auto" w:fill="auto"/>
            <w:noWrap/>
            <w:hideMark/>
            <w:tcPrChange w:id="5825" w:author="Ilham Nur Pratama" w:date="2023-05-21T22:41:00Z">
              <w:tcPr>
                <w:tcW w:w="1660" w:type="dxa"/>
                <w:tcBorders>
                  <w:top w:val="single" w:sz="4" w:space="0" w:color="auto"/>
                  <w:left w:val="nil"/>
                  <w:bottom w:val="single" w:sz="4" w:space="0" w:color="auto"/>
                  <w:right w:val="single" w:sz="4" w:space="0" w:color="auto"/>
                </w:tcBorders>
                <w:shd w:val="clear" w:color="000000" w:fill="D0CECE"/>
                <w:noWrap/>
                <w:hideMark/>
              </w:tcPr>
            </w:tcPrChange>
          </w:tcPr>
          <w:p w14:paraId="242B57D9" w14:textId="77777777" w:rsidR="00B10C04" w:rsidRPr="00676D7B" w:rsidRDefault="00B10C04" w:rsidP="00977B25">
            <w:pPr>
              <w:spacing w:after="0" w:line="240" w:lineRule="auto"/>
              <w:jc w:val="left"/>
              <w:rPr>
                <w:rFonts w:eastAsia="Times New Roman" w:cs="Times New Roman"/>
                <w:b/>
                <w:bCs/>
                <w:color w:val="000000"/>
                <w:sz w:val="20"/>
                <w:szCs w:val="20"/>
                <w:lang w:val="en-ID" w:eastAsia="en-ID"/>
              </w:rPr>
            </w:pPr>
            <w:r w:rsidRPr="00676D7B">
              <w:rPr>
                <w:rFonts w:eastAsia="Times New Roman" w:cs="Times New Roman"/>
                <w:b/>
                <w:bCs/>
                <w:color w:val="000000"/>
                <w:sz w:val="20"/>
                <w:szCs w:val="20"/>
                <w:lang w:val="en-ID" w:eastAsia="en-ID"/>
              </w:rPr>
              <w:t>Durasi As Is (Jam)</w:t>
            </w:r>
          </w:p>
        </w:tc>
        <w:tc>
          <w:tcPr>
            <w:tcW w:w="1720" w:type="dxa"/>
            <w:tcBorders>
              <w:top w:val="single" w:sz="4" w:space="0" w:color="auto"/>
              <w:left w:val="nil"/>
              <w:bottom w:val="single" w:sz="4" w:space="0" w:color="auto"/>
              <w:right w:val="single" w:sz="4" w:space="0" w:color="auto"/>
            </w:tcBorders>
            <w:shd w:val="clear" w:color="auto" w:fill="auto"/>
            <w:noWrap/>
            <w:hideMark/>
            <w:tcPrChange w:id="5826" w:author="Ilham Nur Pratama" w:date="2023-05-21T22:41:00Z">
              <w:tcPr>
                <w:tcW w:w="1720" w:type="dxa"/>
                <w:tcBorders>
                  <w:top w:val="single" w:sz="4" w:space="0" w:color="auto"/>
                  <w:left w:val="nil"/>
                  <w:bottom w:val="single" w:sz="4" w:space="0" w:color="auto"/>
                  <w:right w:val="single" w:sz="4" w:space="0" w:color="auto"/>
                </w:tcBorders>
                <w:shd w:val="clear" w:color="000000" w:fill="D0CECE"/>
                <w:noWrap/>
                <w:hideMark/>
              </w:tcPr>
            </w:tcPrChange>
          </w:tcPr>
          <w:p w14:paraId="2DD5F03B" w14:textId="77777777" w:rsidR="00B10C04" w:rsidRPr="00676D7B" w:rsidRDefault="00B10C04" w:rsidP="00977B25">
            <w:pPr>
              <w:spacing w:after="0" w:line="240" w:lineRule="auto"/>
              <w:jc w:val="left"/>
              <w:rPr>
                <w:rFonts w:eastAsia="Times New Roman" w:cs="Times New Roman"/>
                <w:b/>
                <w:bCs/>
                <w:color w:val="000000"/>
                <w:sz w:val="20"/>
                <w:szCs w:val="20"/>
                <w:lang w:val="en-ID" w:eastAsia="en-ID"/>
              </w:rPr>
            </w:pPr>
            <w:r w:rsidRPr="00676D7B">
              <w:rPr>
                <w:rFonts w:eastAsia="Times New Roman" w:cs="Times New Roman"/>
                <w:b/>
                <w:bCs/>
                <w:color w:val="000000"/>
                <w:sz w:val="20"/>
                <w:szCs w:val="20"/>
                <w:lang w:val="en-ID" w:eastAsia="en-ID"/>
              </w:rPr>
              <w:t>Durasi To Be (Jam)</w:t>
            </w:r>
          </w:p>
        </w:tc>
        <w:tc>
          <w:tcPr>
            <w:tcW w:w="1266" w:type="dxa"/>
            <w:tcBorders>
              <w:top w:val="single" w:sz="4" w:space="0" w:color="auto"/>
              <w:left w:val="nil"/>
              <w:bottom w:val="single" w:sz="4" w:space="0" w:color="auto"/>
              <w:right w:val="single" w:sz="4" w:space="0" w:color="auto"/>
            </w:tcBorders>
            <w:shd w:val="clear" w:color="auto" w:fill="auto"/>
            <w:noWrap/>
            <w:hideMark/>
            <w:tcPrChange w:id="5827" w:author="Ilham Nur Pratama" w:date="2023-05-21T22:41:00Z">
              <w:tcPr>
                <w:tcW w:w="1266" w:type="dxa"/>
                <w:tcBorders>
                  <w:top w:val="single" w:sz="4" w:space="0" w:color="auto"/>
                  <w:left w:val="nil"/>
                  <w:bottom w:val="single" w:sz="4" w:space="0" w:color="auto"/>
                  <w:right w:val="single" w:sz="4" w:space="0" w:color="auto"/>
                </w:tcBorders>
                <w:shd w:val="clear" w:color="000000" w:fill="D0CECE"/>
                <w:noWrap/>
                <w:hideMark/>
              </w:tcPr>
            </w:tcPrChange>
          </w:tcPr>
          <w:p w14:paraId="036DDD75" w14:textId="18C2C677" w:rsidR="00B10C04" w:rsidRPr="00676D7B" w:rsidRDefault="00B10C04" w:rsidP="00977B25">
            <w:pPr>
              <w:spacing w:after="0" w:line="240" w:lineRule="auto"/>
              <w:jc w:val="left"/>
              <w:rPr>
                <w:rFonts w:eastAsia="Times New Roman" w:cs="Times New Roman"/>
                <w:b/>
                <w:bCs/>
                <w:color w:val="000000"/>
                <w:sz w:val="20"/>
                <w:szCs w:val="20"/>
                <w:lang w:val="en-ID" w:eastAsia="en-ID"/>
              </w:rPr>
            </w:pPr>
            <w:r w:rsidRPr="00676D7B">
              <w:rPr>
                <w:rFonts w:eastAsia="Times New Roman" w:cs="Times New Roman"/>
                <w:b/>
                <w:bCs/>
                <w:color w:val="000000"/>
                <w:sz w:val="20"/>
                <w:szCs w:val="20"/>
                <w:lang w:val="en-ID" w:eastAsia="en-ID"/>
              </w:rPr>
              <w:t>Delta</w:t>
            </w:r>
            <w:r w:rsidR="00591A59">
              <w:rPr>
                <w:rFonts w:eastAsia="Times New Roman" w:cs="Times New Roman"/>
                <w:b/>
                <w:bCs/>
                <w:color w:val="000000"/>
                <w:sz w:val="20"/>
                <w:szCs w:val="20"/>
                <w:lang w:val="en-ID" w:eastAsia="en-ID"/>
              </w:rPr>
              <w:t xml:space="preserve"> (Jam)</w:t>
            </w:r>
          </w:p>
        </w:tc>
        <w:tc>
          <w:tcPr>
            <w:tcW w:w="960" w:type="dxa"/>
            <w:tcBorders>
              <w:top w:val="single" w:sz="4" w:space="0" w:color="auto"/>
              <w:left w:val="nil"/>
              <w:bottom w:val="single" w:sz="4" w:space="0" w:color="auto"/>
              <w:right w:val="single" w:sz="4" w:space="0" w:color="auto"/>
            </w:tcBorders>
            <w:shd w:val="clear" w:color="auto" w:fill="auto"/>
            <w:noWrap/>
            <w:hideMark/>
            <w:tcPrChange w:id="5828" w:author="Ilham Nur Pratama" w:date="2023-05-21T22:41:00Z">
              <w:tcPr>
                <w:tcW w:w="960" w:type="dxa"/>
                <w:tcBorders>
                  <w:top w:val="single" w:sz="4" w:space="0" w:color="auto"/>
                  <w:left w:val="nil"/>
                  <w:bottom w:val="single" w:sz="4" w:space="0" w:color="auto"/>
                  <w:right w:val="single" w:sz="4" w:space="0" w:color="auto"/>
                </w:tcBorders>
                <w:shd w:val="clear" w:color="000000" w:fill="D0CECE"/>
                <w:noWrap/>
                <w:hideMark/>
              </w:tcPr>
            </w:tcPrChange>
          </w:tcPr>
          <w:p w14:paraId="28D572B3" w14:textId="77777777" w:rsidR="00B10C04" w:rsidRPr="00676D7B" w:rsidRDefault="00B10C04" w:rsidP="00977B25">
            <w:pPr>
              <w:spacing w:after="0" w:line="240" w:lineRule="auto"/>
              <w:jc w:val="left"/>
              <w:rPr>
                <w:rFonts w:eastAsia="Times New Roman" w:cs="Times New Roman"/>
                <w:b/>
                <w:bCs/>
                <w:color w:val="000000"/>
                <w:sz w:val="20"/>
                <w:szCs w:val="20"/>
                <w:lang w:val="en-ID" w:eastAsia="en-ID"/>
              </w:rPr>
            </w:pPr>
            <w:r w:rsidRPr="00676D7B">
              <w:rPr>
                <w:rFonts w:eastAsia="Times New Roman" w:cs="Times New Roman"/>
                <w:b/>
                <w:bCs/>
                <w:color w:val="000000"/>
                <w:sz w:val="20"/>
                <w:szCs w:val="20"/>
                <w:lang w:val="en-ID" w:eastAsia="en-ID"/>
              </w:rPr>
              <w:t>Tren</w:t>
            </w:r>
          </w:p>
        </w:tc>
      </w:tr>
      <w:tr w:rsidR="00B10C04" w:rsidRPr="00676D7B" w14:paraId="3D0CB9C2"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BCF57A1" w14:textId="77777777" w:rsidR="00B10C04" w:rsidRPr="00676D7B" w:rsidRDefault="00B10C04" w:rsidP="00B10C04">
            <w:pPr>
              <w:spacing w:after="0" w:line="240" w:lineRule="auto"/>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Memasukan order proyek ke dalam sistem</w:t>
            </w:r>
          </w:p>
        </w:tc>
        <w:tc>
          <w:tcPr>
            <w:tcW w:w="1660" w:type="dxa"/>
            <w:tcBorders>
              <w:top w:val="nil"/>
              <w:left w:val="nil"/>
              <w:bottom w:val="single" w:sz="4" w:space="0" w:color="auto"/>
              <w:right w:val="single" w:sz="4" w:space="0" w:color="auto"/>
            </w:tcBorders>
            <w:shd w:val="clear" w:color="auto" w:fill="auto"/>
            <w:noWrap/>
            <w:vAlign w:val="bottom"/>
            <w:hideMark/>
          </w:tcPr>
          <w:p w14:paraId="2C617B07"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83</w:t>
            </w:r>
          </w:p>
        </w:tc>
        <w:tc>
          <w:tcPr>
            <w:tcW w:w="1720" w:type="dxa"/>
            <w:tcBorders>
              <w:top w:val="nil"/>
              <w:left w:val="nil"/>
              <w:bottom w:val="single" w:sz="4" w:space="0" w:color="auto"/>
              <w:right w:val="single" w:sz="4" w:space="0" w:color="auto"/>
            </w:tcBorders>
            <w:shd w:val="clear" w:color="auto" w:fill="auto"/>
            <w:noWrap/>
            <w:vAlign w:val="bottom"/>
            <w:hideMark/>
          </w:tcPr>
          <w:p w14:paraId="32B99695"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1</w:t>
            </w:r>
          </w:p>
        </w:tc>
        <w:tc>
          <w:tcPr>
            <w:tcW w:w="1266" w:type="dxa"/>
            <w:tcBorders>
              <w:top w:val="nil"/>
              <w:left w:val="nil"/>
              <w:bottom w:val="single" w:sz="4" w:space="0" w:color="auto"/>
              <w:right w:val="single" w:sz="4" w:space="0" w:color="auto"/>
            </w:tcBorders>
            <w:shd w:val="clear" w:color="auto" w:fill="auto"/>
            <w:noWrap/>
            <w:vAlign w:val="bottom"/>
            <w:hideMark/>
          </w:tcPr>
          <w:p w14:paraId="14D2A035"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275</w:t>
            </w:r>
          </w:p>
        </w:tc>
        <w:tc>
          <w:tcPr>
            <w:tcW w:w="960" w:type="dxa"/>
            <w:tcBorders>
              <w:top w:val="nil"/>
              <w:left w:val="nil"/>
              <w:bottom w:val="single" w:sz="4" w:space="0" w:color="auto"/>
              <w:right w:val="single" w:sz="4" w:space="0" w:color="auto"/>
            </w:tcBorders>
            <w:shd w:val="clear" w:color="auto" w:fill="auto"/>
            <w:noWrap/>
            <w:vAlign w:val="center"/>
            <w:hideMark/>
          </w:tcPr>
          <w:p w14:paraId="6F58CF11" w14:textId="77777777" w:rsidR="00B10C04" w:rsidRPr="00676D7B" w:rsidRDefault="00B10C04" w:rsidP="00B10C04">
            <w:pPr>
              <w:spacing w:after="0" w:line="240" w:lineRule="auto"/>
              <w:jc w:val="center"/>
              <w:rPr>
                <w:rFonts w:eastAsia="Times New Roman" w:cs="Times New Roman"/>
                <w:color w:val="FF0000"/>
                <w:sz w:val="20"/>
                <w:szCs w:val="20"/>
                <w:lang w:val="en-ID" w:eastAsia="en-ID"/>
              </w:rPr>
            </w:pPr>
            <w:r w:rsidRPr="00676D7B">
              <w:rPr>
                <w:rFonts w:eastAsia="Times New Roman" w:cs="Times New Roman"/>
                <w:color w:val="FF0000"/>
                <w:sz w:val="20"/>
                <w:szCs w:val="20"/>
                <w:lang w:val="en-ID" w:eastAsia="en-ID"/>
              </w:rPr>
              <w:t>↑</w:t>
            </w:r>
          </w:p>
        </w:tc>
      </w:tr>
      <w:tr w:rsidR="00B10C04" w:rsidRPr="00676D7B" w14:paraId="27E13D23"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2C3F279C" w14:textId="77777777" w:rsidR="00B10C04" w:rsidRPr="00676D7B" w:rsidRDefault="00B10C04" w:rsidP="00B10C04">
            <w:pPr>
              <w:spacing w:after="0" w:line="240" w:lineRule="auto"/>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Memasukan Proyek berdasarkan order dari AM pada SIMP</w:t>
            </w:r>
          </w:p>
        </w:tc>
        <w:tc>
          <w:tcPr>
            <w:tcW w:w="1660" w:type="dxa"/>
            <w:tcBorders>
              <w:top w:val="nil"/>
              <w:left w:val="nil"/>
              <w:bottom w:val="single" w:sz="4" w:space="0" w:color="auto"/>
              <w:right w:val="single" w:sz="4" w:space="0" w:color="auto"/>
            </w:tcBorders>
            <w:shd w:val="clear" w:color="auto" w:fill="auto"/>
            <w:noWrap/>
            <w:vAlign w:val="bottom"/>
            <w:hideMark/>
          </w:tcPr>
          <w:p w14:paraId="0DDF673D"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47</w:t>
            </w:r>
          </w:p>
        </w:tc>
        <w:tc>
          <w:tcPr>
            <w:tcW w:w="1720" w:type="dxa"/>
            <w:tcBorders>
              <w:top w:val="nil"/>
              <w:left w:val="nil"/>
              <w:bottom w:val="single" w:sz="4" w:space="0" w:color="auto"/>
              <w:right w:val="single" w:sz="4" w:space="0" w:color="auto"/>
            </w:tcBorders>
            <w:shd w:val="clear" w:color="auto" w:fill="auto"/>
            <w:noWrap/>
            <w:vAlign w:val="bottom"/>
            <w:hideMark/>
          </w:tcPr>
          <w:p w14:paraId="4E884149"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493</w:t>
            </w:r>
          </w:p>
        </w:tc>
        <w:tc>
          <w:tcPr>
            <w:tcW w:w="1266" w:type="dxa"/>
            <w:tcBorders>
              <w:top w:val="nil"/>
              <w:left w:val="nil"/>
              <w:bottom w:val="single" w:sz="4" w:space="0" w:color="auto"/>
              <w:right w:val="single" w:sz="4" w:space="0" w:color="auto"/>
            </w:tcBorders>
            <w:shd w:val="clear" w:color="auto" w:fill="auto"/>
            <w:noWrap/>
            <w:vAlign w:val="bottom"/>
            <w:hideMark/>
          </w:tcPr>
          <w:p w14:paraId="5C3D7B37"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021</w:t>
            </w:r>
          </w:p>
        </w:tc>
        <w:tc>
          <w:tcPr>
            <w:tcW w:w="960" w:type="dxa"/>
            <w:tcBorders>
              <w:top w:val="nil"/>
              <w:left w:val="nil"/>
              <w:bottom w:val="single" w:sz="4" w:space="0" w:color="auto"/>
              <w:right w:val="single" w:sz="4" w:space="0" w:color="auto"/>
            </w:tcBorders>
            <w:shd w:val="clear" w:color="auto" w:fill="auto"/>
            <w:noWrap/>
            <w:vAlign w:val="center"/>
            <w:hideMark/>
          </w:tcPr>
          <w:p w14:paraId="3DACC3D3" w14:textId="77777777" w:rsidR="00B10C04" w:rsidRPr="00676D7B" w:rsidRDefault="00B10C04" w:rsidP="00B10C04">
            <w:pPr>
              <w:spacing w:after="0" w:line="240" w:lineRule="auto"/>
              <w:jc w:val="center"/>
              <w:rPr>
                <w:rFonts w:eastAsia="Times New Roman" w:cs="Times New Roman"/>
                <w:color w:val="FF0000"/>
                <w:sz w:val="20"/>
                <w:szCs w:val="20"/>
                <w:lang w:val="en-ID" w:eastAsia="en-ID"/>
              </w:rPr>
            </w:pPr>
            <w:r w:rsidRPr="00676D7B">
              <w:rPr>
                <w:rFonts w:eastAsia="Times New Roman" w:cs="Times New Roman"/>
                <w:color w:val="FF0000"/>
                <w:sz w:val="20"/>
                <w:szCs w:val="20"/>
                <w:lang w:val="en-ID" w:eastAsia="en-ID"/>
              </w:rPr>
              <w:t>↑</w:t>
            </w:r>
          </w:p>
        </w:tc>
      </w:tr>
      <w:tr w:rsidR="00B10C04" w:rsidRPr="00676D7B" w14:paraId="0B0445C9"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6F32622" w14:textId="77777777" w:rsidR="00B10C04" w:rsidRPr="00676D7B" w:rsidRDefault="00B10C04" w:rsidP="00B10C04">
            <w:pPr>
              <w:spacing w:after="0" w:line="240" w:lineRule="auto"/>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Penentuan perkerjaan apa yang akan dikerjakan</w:t>
            </w:r>
          </w:p>
        </w:tc>
        <w:tc>
          <w:tcPr>
            <w:tcW w:w="1660" w:type="dxa"/>
            <w:tcBorders>
              <w:top w:val="nil"/>
              <w:left w:val="nil"/>
              <w:bottom w:val="single" w:sz="4" w:space="0" w:color="auto"/>
              <w:right w:val="single" w:sz="4" w:space="0" w:color="auto"/>
            </w:tcBorders>
            <w:shd w:val="clear" w:color="auto" w:fill="auto"/>
            <w:noWrap/>
            <w:vAlign w:val="bottom"/>
            <w:hideMark/>
          </w:tcPr>
          <w:p w14:paraId="390AA597"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3.30</w:t>
            </w:r>
          </w:p>
        </w:tc>
        <w:tc>
          <w:tcPr>
            <w:tcW w:w="1720" w:type="dxa"/>
            <w:tcBorders>
              <w:top w:val="nil"/>
              <w:left w:val="nil"/>
              <w:bottom w:val="single" w:sz="4" w:space="0" w:color="auto"/>
              <w:right w:val="single" w:sz="4" w:space="0" w:color="auto"/>
            </w:tcBorders>
            <w:shd w:val="clear" w:color="auto" w:fill="auto"/>
            <w:noWrap/>
            <w:vAlign w:val="bottom"/>
            <w:hideMark/>
          </w:tcPr>
          <w:p w14:paraId="687F7762"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5</w:t>
            </w:r>
          </w:p>
        </w:tc>
        <w:tc>
          <w:tcPr>
            <w:tcW w:w="1266" w:type="dxa"/>
            <w:tcBorders>
              <w:top w:val="nil"/>
              <w:left w:val="nil"/>
              <w:bottom w:val="single" w:sz="4" w:space="0" w:color="auto"/>
              <w:right w:val="single" w:sz="4" w:space="0" w:color="auto"/>
            </w:tcBorders>
            <w:shd w:val="clear" w:color="auto" w:fill="auto"/>
            <w:noWrap/>
            <w:vAlign w:val="bottom"/>
            <w:hideMark/>
          </w:tcPr>
          <w:p w14:paraId="7D13C928"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7B190C92"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01D937D2"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3DF5F687" w14:textId="77777777" w:rsidR="00B10C04" w:rsidRPr="00676D7B" w:rsidRDefault="00B10C04" w:rsidP="00B10C04">
            <w:pPr>
              <w:spacing w:after="0" w:line="240" w:lineRule="auto"/>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 xml:space="preserve">Pembuatan </w:t>
            </w:r>
            <w:r w:rsidRPr="00676D7B">
              <w:rPr>
                <w:rFonts w:eastAsia="Times New Roman" w:cs="Times New Roman"/>
                <w:i/>
                <w:iCs/>
                <w:color w:val="000000"/>
                <w:sz w:val="20"/>
                <w:szCs w:val="20"/>
                <w:lang w:val="en-ID" w:eastAsia="en-ID"/>
              </w:rPr>
              <w:t>timeline</w:t>
            </w:r>
            <w:r w:rsidRPr="00676D7B">
              <w:rPr>
                <w:rFonts w:eastAsia="Times New Roman" w:cs="Times New Roman"/>
                <w:color w:val="000000"/>
                <w:sz w:val="20"/>
                <w:szCs w:val="20"/>
                <w:lang w:val="en-ID" w:eastAsia="en-ID"/>
              </w:rPr>
              <w:t xml:space="preserve"> pekerjaan</w:t>
            </w:r>
          </w:p>
        </w:tc>
        <w:tc>
          <w:tcPr>
            <w:tcW w:w="1660" w:type="dxa"/>
            <w:tcBorders>
              <w:top w:val="nil"/>
              <w:left w:val="nil"/>
              <w:bottom w:val="single" w:sz="4" w:space="0" w:color="auto"/>
              <w:right w:val="single" w:sz="4" w:space="0" w:color="auto"/>
            </w:tcBorders>
            <w:shd w:val="clear" w:color="auto" w:fill="auto"/>
            <w:noWrap/>
            <w:vAlign w:val="bottom"/>
            <w:hideMark/>
          </w:tcPr>
          <w:p w14:paraId="1FFF6FF6"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61</w:t>
            </w:r>
          </w:p>
        </w:tc>
        <w:tc>
          <w:tcPr>
            <w:tcW w:w="1720" w:type="dxa"/>
            <w:tcBorders>
              <w:top w:val="nil"/>
              <w:left w:val="nil"/>
              <w:bottom w:val="single" w:sz="4" w:space="0" w:color="auto"/>
              <w:right w:val="single" w:sz="4" w:space="0" w:color="auto"/>
            </w:tcBorders>
            <w:shd w:val="clear" w:color="auto" w:fill="auto"/>
            <w:noWrap/>
            <w:vAlign w:val="bottom"/>
            <w:hideMark/>
          </w:tcPr>
          <w:p w14:paraId="2576FED2"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7</w:t>
            </w:r>
          </w:p>
        </w:tc>
        <w:tc>
          <w:tcPr>
            <w:tcW w:w="1266" w:type="dxa"/>
            <w:tcBorders>
              <w:top w:val="nil"/>
              <w:left w:val="nil"/>
              <w:bottom w:val="single" w:sz="4" w:space="0" w:color="auto"/>
              <w:right w:val="single" w:sz="4" w:space="0" w:color="auto"/>
            </w:tcBorders>
            <w:shd w:val="clear" w:color="auto" w:fill="auto"/>
            <w:noWrap/>
            <w:vAlign w:val="bottom"/>
            <w:hideMark/>
          </w:tcPr>
          <w:p w14:paraId="611A7895"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092</w:t>
            </w:r>
          </w:p>
        </w:tc>
        <w:tc>
          <w:tcPr>
            <w:tcW w:w="960" w:type="dxa"/>
            <w:tcBorders>
              <w:top w:val="nil"/>
              <w:left w:val="nil"/>
              <w:bottom w:val="single" w:sz="4" w:space="0" w:color="auto"/>
              <w:right w:val="single" w:sz="4" w:space="0" w:color="auto"/>
            </w:tcBorders>
            <w:shd w:val="clear" w:color="auto" w:fill="auto"/>
            <w:noWrap/>
            <w:vAlign w:val="center"/>
            <w:hideMark/>
          </w:tcPr>
          <w:p w14:paraId="4F90D21B" w14:textId="77777777" w:rsidR="00B10C04" w:rsidRPr="00676D7B" w:rsidRDefault="00B10C04" w:rsidP="00B10C04">
            <w:pPr>
              <w:spacing w:after="0" w:line="240" w:lineRule="auto"/>
              <w:jc w:val="center"/>
              <w:rPr>
                <w:rFonts w:eastAsia="Times New Roman" w:cs="Times New Roman"/>
                <w:color w:val="FF0000"/>
                <w:sz w:val="20"/>
                <w:szCs w:val="20"/>
                <w:lang w:val="en-ID" w:eastAsia="en-ID"/>
              </w:rPr>
            </w:pPr>
            <w:r w:rsidRPr="00676D7B">
              <w:rPr>
                <w:rFonts w:eastAsia="Times New Roman" w:cs="Times New Roman"/>
                <w:color w:val="FF0000"/>
                <w:sz w:val="20"/>
                <w:szCs w:val="20"/>
                <w:lang w:val="en-ID" w:eastAsia="en-ID"/>
              </w:rPr>
              <w:t>↑</w:t>
            </w:r>
          </w:p>
        </w:tc>
      </w:tr>
      <w:tr w:rsidR="00B10C04" w:rsidRPr="00676D7B" w14:paraId="3C93B3D0"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53F16E2" w14:textId="77777777" w:rsidR="00B10C04" w:rsidRPr="00676D7B" w:rsidRDefault="00B10C04" w:rsidP="00B10C04">
            <w:pPr>
              <w:spacing w:after="0" w:line="240" w:lineRule="auto"/>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Penentuan sumber daya yang akan mengerjakan pekerjaan</w:t>
            </w:r>
          </w:p>
        </w:tc>
        <w:tc>
          <w:tcPr>
            <w:tcW w:w="1660" w:type="dxa"/>
            <w:tcBorders>
              <w:top w:val="nil"/>
              <w:left w:val="nil"/>
              <w:bottom w:val="single" w:sz="4" w:space="0" w:color="auto"/>
              <w:right w:val="single" w:sz="4" w:space="0" w:color="auto"/>
            </w:tcBorders>
            <w:shd w:val="clear" w:color="auto" w:fill="auto"/>
            <w:noWrap/>
            <w:vAlign w:val="bottom"/>
            <w:hideMark/>
          </w:tcPr>
          <w:p w14:paraId="605D9A4B"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60</w:t>
            </w:r>
          </w:p>
        </w:tc>
        <w:tc>
          <w:tcPr>
            <w:tcW w:w="1720" w:type="dxa"/>
            <w:tcBorders>
              <w:top w:val="nil"/>
              <w:left w:val="nil"/>
              <w:bottom w:val="single" w:sz="4" w:space="0" w:color="auto"/>
              <w:right w:val="single" w:sz="4" w:space="0" w:color="auto"/>
            </w:tcBorders>
            <w:shd w:val="clear" w:color="auto" w:fill="auto"/>
            <w:noWrap/>
            <w:vAlign w:val="bottom"/>
            <w:hideMark/>
          </w:tcPr>
          <w:p w14:paraId="01F516F1"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266" w:type="dxa"/>
            <w:tcBorders>
              <w:top w:val="nil"/>
              <w:left w:val="nil"/>
              <w:bottom w:val="single" w:sz="4" w:space="0" w:color="auto"/>
              <w:right w:val="single" w:sz="4" w:space="0" w:color="auto"/>
            </w:tcBorders>
            <w:shd w:val="clear" w:color="auto" w:fill="auto"/>
            <w:noWrap/>
            <w:vAlign w:val="bottom"/>
            <w:hideMark/>
          </w:tcPr>
          <w:p w14:paraId="327DCEBA"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1.6</w:t>
            </w:r>
          </w:p>
        </w:tc>
        <w:tc>
          <w:tcPr>
            <w:tcW w:w="960" w:type="dxa"/>
            <w:tcBorders>
              <w:top w:val="nil"/>
              <w:left w:val="nil"/>
              <w:bottom w:val="single" w:sz="4" w:space="0" w:color="auto"/>
              <w:right w:val="single" w:sz="4" w:space="0" w:color="auto"/>
            </w:tcBorders>
            <w:shd w:val="clear" w:color="auto" w:fill="auto"/>
            <w:noWrap/>
            <w:vAlign w:val="center"/>
            <w:hideMark/>
          </w:tcPr>
          <w:p w14:paraId="1F7091BD"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60B5B820"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F4B084"/>
            <w:vAlign w:val="center"/>
            <w:hideMark/>
          </w:tcPr>
          <w:p w14:paraId="0965F63A" w14:textId="77777777" w:rsidR="00B10C04" w:rsidRPr="00676D7B" w:rsidRDefault="00B10C04" w:rsidP="00B10C04">
            <w:pPr>
              <w:spacing w:after="0" w:line="240" w:lineRule="auto"/>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Konfirmasi sumber daya yang akan melakukan pekerjaan</w:t>
            </w:r>
          </w:p>
        </w:tc>
        <w:tc>
          <w:tcPr>
            <w:tcW w:w="1660" w:type="dxa"/>
            <w:tcBorders>
              <w:top w:val="nil"/>
              <w:left w:val="nil"/>
              <w:bottom w:val="single" w:sz="4" w:space="0" w:color="auto"/>
              <w:right w:val="single" w:sz="4" w:space="0" w:color="auto"/>
            </w:tcBorders>
            <w:shd w:val="clear" w:color="auto" w:fill="auto"/>
            <w:noWrap/>
            <w:vAlign w:val="bottom"/>
            <w:hideMark/>
          </w:tcPr>
          <w:p w14:paraId="27A3C35F"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8.80</w:t>
            </w:r>
          </w:p>
        </w:tc>
        <w:tc>
          <w:tcPr>
            <w:tcW w:w="1720" w:type="dxa"/>
            <w:tcBorders>
              <w:top w:val="nil"/>
              <w:left w:val="nil"/>
              <w:bottom w:val="single" w:sz="4" w:space="0" w:color="auto"/>
              <w:right w:val="single" w:sz="4" w:space="0" w:color="auto"/>
            </w:tcBorders>
            <w:shd w:val="clear" w:color="auto" w:fill="auto"/>
            <w:noWrap/>
            <w:vAlign w:val="bottom"/>
            <w:hideMark/>
          </w:tcPr>
          <w:p w14:paraId="508AE51C"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266" w:type="dxa"/>
            <w:tcBorders>
              <w:top w:val="nil"/>
              <w:left w:val="nil"/>
              <w:bottom w:val="single" w:sz="4" w:space="0" w:color="auto"/>
              <w:right w:val="single" w:sz="4" w:space="0" w:color="auto"/>
            </w:tcBorders>
            <w:shd w:val="clear" w:color="auto" w:fill="auto"/>
            <w:noWrap/>
            <w:vAlign w:val="bottom"/>
            <w:hideMark/>
          </w:tcPr>
          <w:p w14:paraId="7B843597"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28.8</w:t>
            </w:r>
          </w:p>
        </w:tc>
        <w:tc>
          <w:tcPr>
            <w:tcW w:w="960" w:type="dxa"/>
            <w:tcBorders>
              <w:top w:val="nil"/>
              <w:left w:val="nil"/>
              <w:bottom w:val="single" w:sz="4" w:space="0" w:color="auto"/>
              <w:right w:val="single" w:sz="4" w:space="0" w:color="auto"/>
            </w:tcBorders>
            <w:shd w:val="clear" w:color="auto" w:fill="auto"/>
            <w:noWrap/>
            <w:vAlign w:val="center"/>
            <w:hideMark/>
          </w:tcPr>
          <w:p w14:paraId="1A08DA91"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51E28D7B"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A9D08E"/>
            <w:vAlign w:val="center"/>
            <w:hideMark/>
          </w:tcPr>
          <w:p w14:paraId="3665A075" w14:textId="77777777" w:rsidR="00B10C04" w:rsidRPr="00676D7B" w:rsidRDefault="00B10C04" w:rsidP="00B10C04">
            <w:pPr>
              <w:spacing w:after="0" w:line="240" w:lineRule="auto"/>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Pencarian sumber daya yang tepat sesuai kebutuhan</w:t>
            </w:r>
          </w:p>
        </w:tc>
        <w:tc>
          <w:tcPr>
            <w:tcW w:w="1660" w:type="dxa"/>
            <w:tcBorders>
              <w:top w:val="nil"/>
              <w:left w:val="nil"/>
              <w:bottom w:val="single" w:sz="4" w:space="0" w:color="auto"/>
              <w:right w:val="single" w:sz="4" w:space="0" w:color="auto"/>
            </w:tcBorders>
            <w:shd w:val="clear" w:color="auto" w:fill="auto"/>
            <w:noWrap/>
            <w:vAlign w:val="bottom"/>
            <w:hideMark/>
          </w:tcPr>
          <w:p w14:paraId="73C97381"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720" w:type="dxa"/>
            <w:tcBorders>
              <w:top w:val="nil"/>
              <w:left w:val="nil"/>
              <w:bottom w:val="single" w:sz="4" w:space="0" w:color="auto"/>
              <w:right w:val="single" w:sz="4" w:space="0" w:color="auto"/>
            </w:tcBorders>
            <w:shd w:val="clear" w:color="auto" w:fill="auto"/>
            <w:noWrap/>
            <w:vAlign w:val="bottom"/>
            <w:hideMark/>
          </w:tcPr>
          <w:p w14:paraId="12611540"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266" w:type="dxa"/>
            <w:tcBorders>
              <w:top w:val="nil"/>
              <w:left w:val="nil"/>
              <w:bottom w:val="single" w:sz="4" w:space="0" w:color="auto"/>
              <w:right w:val="single" w:sz="4" w:space="0" w:color="auto"/>
            </w:tcBorders>
            <w:shd w:val="clear" w:color="auto" w:fill="auto"/>
            <w:noWrap/>
            <w:vAlign w:val="bottom"/>
            <w:hideMark/>
          </w:tcPr>
          <w:p w14:paraId="3178F59E"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08737F2D" w14:textId="77777777" w:rsidR="00B10C04" w:rsidRPr="003E6F93" w:rsidRDefault="00B10C04" w:rsidP="00B10C04">
            <w:pPr>
              <w:spacing w:after="0" w:line="240" w:lineRule="auto"/>
              <w:jc w:val="center"/>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w:t>
            </w:r>
          </w:p>
        </w:tc>
      </w:tr>
      <w:tr w:rsidR="00B10C04" w:rsidRPr="00676D7B" w14:paraId="1ED8C1EB"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7B5A80FF" w14:textId="77777777" w:rsidR="00B10C04" w:rsidRPr="00676D7B" w:rsidRDefault="00B10C04" w:rsidP="00B10C04">
            <w:pPr>
              <w:spacing w:after="0" w:line="240" w:lineRule="auto"/>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Penetapan sumber daya yang akan mengerjakan pekerjaan</w:t>
            </w:r>
          </w:p>
        </w:tc>
        <w:tc>
          <w:tcPr>
            <w:tcW w:w="1660" w:type="dxa"/>
            <w:tcBorders>
              <w:top w:val="nil"/>
              <w:left w:val="nil"/>
              <w:bottom w:val="single" w:sz="4" w:space="0" w:color="auto"/>
              <w:right w:val="single" w:sz="4" w:space="0" w:color="auto"/>
            </w:tcBorders>
            <w:shd w:val="clear" w:color="auto" w:fill="auto"/>
            <w:noWrap/>
            <w:vAlign w:val="bottom"/>
            <w:hideMark/>
          </w:tcPr>
          <w:p w14:paraId="5A13A441"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22</w:t>
            </w:r>
          </w:p>
        </w:tc>
        <w:tc>
          <w:tcPr>
            <w:tcW w:w="1720" w:type="dxa"/>
            <w:tcBorders>
              <w:top w:val="nil"/>
              <w:left w:val="nil"/>
              <w:bottom w:val="single" w:sz="4" w:space="0" w:color="auto"/>
              <w:right w:val="single" w:sz="4" w:space="0" w:color="auto"/>
            </w:tcBorders>
            <w:shd w:val="clear" w:color="auto" w:fill="auto"/>
            <w:noWrap/>
            <w:vAlign w:val="bottom"/>
            <w:hideMark/>
          </w:tcPr>
          <w:p w14:paraId="3E9147ED"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252</w:t>
            </w:r>
          </w:p>
        </w:tc>
        <w:tc>
          <w:tcPr>
            <w:tcW w:w="1266" w:type="dxa"/>
            <w:tcBorders>
              <w:top w:val="nil"/>
              <w:left w:val="nil"/>
              <w:bottom w:val="single" w:sz="4" w:space="0" w:color="auto"/>
              <w:right w:val="single" w:sz="4" w:space="0" w:color="auto"/>
            </w:tcBorders>
            <w:shd w:val="clear" w:color="auto" w:fill="auto"/>
            <w:noWrap/>
            <w:vAlign w:val="bottom"/>
            <w:hideMark/>
          </w:tcPr>
          <w:p w14:paraId="668121AB"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032</w:t>
            </w:r>
          </w:p>
        </w:tc>
        <w:tc>
          <w:tcPr>
            <w:tcW w:w="960" w:type="dxa"/>
            <w:tcBorders>
              <w:top w:val="nil"/>
              <w:left w:val="nil"/>
              <w:bottom w:val="single" w:sz="4" w:space="0" w:color="auto"/>
              <w:right w:val="single" w:sz="4" w:space="0" w:color="auto"/>
            </w:tcBorders>
            <w:shd w:val="clear" w:color="auto" w:fill="auto"/>
            <w:noWrap/>
            <w:vAlign w:val="center"/>
            <w:hideMark/>
          </w:tcPr>
          <w:p w14:paraId="02F57D68" w14:textId="77777777" w:rsidR="00B10C04" w:rsidRPr="00676D7B" w:rsidRDefault="00B10C04" w:rsidP="00B10C04">
            <w:pPr>
              <w:spacing w:after="0" w:line="240" w:lineRule="auto"/>
              <w:jc w:val="center"/>
              <w:rPr>
                <w:rFonts w:eastAsia="Times New Roman" w:cs="Times New Roman"/>
                <w:color w:val="FF0000"/>
                <w:sz w:val="20"/>
                <w:szCs w:val="20"/>
                <w:lang w:val="en-ID" w:eastAsia="en-ID"/>
              </w:rPr>
            </w:pPr>
            <w:r w:rsidRPr="00676D7B">
              <w:rPr>
                <w:rFonts w:eastAsia="Times New Roman" w:cs="Times New Roman"/>
                <w:color w:val="FF0000"/>
                <w:sz w:val="20"/>
                <w:szCs w:val="20"/>
                <w:lang w:val="en-ID" w:eastAsia="en-ID"/>
              </w:rPr>
              <w:t>↑</w:t>
            </w:r>
          </w:p>
        </w:tc>
      </w:tr>
      <w:tr w:rsidR="00B10C04" w:rsidRPr="00676D7B" w14:paraId="663B8774"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7C94249E" w14:textId="77777777" w:rsidR="00B10C04" w:rsidRPr="00676D7B" w:rsidRDefault="00B10C04" w:rsidP="00B10C04">
            <w:pPr>
              <w:spacing w:after="0" w:line="240" w:lineRule="auto"/>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 xml:space="preserve">Eksekusi dilakukan oleh </w:t>
            </w:r>
            <w:r w:rsidRPr="00676D7B">
              <w:rPr>
                <w:rFonts w:eastAsia="Times New Roman" w:cs="Times New Roman"/>
                <w:i/>
                <w:iCs/>
                <w:color w:val="000000"/>
                <w:sz w:val="20"/>
                <w:szCs w:val="20"/>
                <w:lang w:val="en-ID" w:eastAsia="en-ID"/>
              </w:rPr>
              <w:t>Developer/Provisioning Engineer/ Tester</w:t>
            </w:r>
          </w:p>
        </w:tc>
        <w:tc>
          <w:tcPr>
            <w:tcW w:w="1660" w:type="dxa"/>
            <w:tcBorders>
              <w:top w:val="nil"/>
              <w:left w:val="nil"/>
              <w:bottom w:val="single" w:sz="4" w:space="0" w:color="auto"/>
              <w:right w:val="single" w:sz="4" w:space="0" w:color="auto"/>
            </w:tcBorders>
            <w:shd w:val="clear" w:color="auto" w:fill="auto"/>
            <w:noWrap/>
            <w:vAlign w:val="bottom"/>
            <w:hideMark/>
          </w:tcPr>
          <w:p w14:paraId="5A4DC6D8"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924</w:t>
            </w:r>
          </w:p>
        </w:tc>
        <w:tc>
          <w:tcPr>
            <w:tcW w:w="1720" w:type="dxa"/>
            <w:tcBorders>
              <w:top w:val="nil"/>
              <w:left w:val="nil"/>
              <w:bottom w:val="single" w:sz="4" w:space="0" w:color="auto"/>
              <w:right w:val="single" w:sz="4" w:space="0" w:color="auto"/>
            </w:tcBorders>
            <w:shd w:val="clear" w:color="auto" w:fill="auto"/>
            <w:noWrap/>
            <w:vAlign w:val="bottom"/>
            <w:hideMark/>
          </w:tcPr>
          <w:p w14:paraId="74D239A3"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52</w:t>
            </w:r>
          </w:p>
        </w:tc>
        <w:tc>
          <w:tcPr>
            <w:tcW w:w="1266" w:type="dxa"/>
            <w:tcBorders>
              <w:top w:val="nil"/>
              <w:left w:val="nil"/>
              <w:bottom w:val="single" w:sz="4" w:space="0" w:color="auto"/>
              <w:right w:val="single" w:sz="4" w:space="0" w:color="auto"/>
            </w:tcBorders>
            <w:shd w:val="clear" w:color="auto" w:fill="auto"/>
            <w:noWrap/>
            <w:vAlign w:val="bottom"/>
            <w:hideMark/>
          </w:tcPr>
          <w:p w14:paraId="3FFA1501"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672</w:t>
            </w:r>
          </w:p>
        </w:tc>
        <w:tc>
          <w:tcPr>
            <w:tcW w:w="960" w:type="dxa"/>
            <w:tcBorders>
              <w:top w:val="nil"/>
              <w:left w:val="nil"/>
              <w:bottom w:val="single" w:sz="4" w:space="0" w:color="auto"/>
              <w:right w:val="single" w:sz="4" w:space="0" w:color="auto"/>
            </w:tcBorders>
            <w:shd w:val="clear" w:color="auto" w:fill="auto"/>
            <w:noWrap/>
            <w:vAlign w:val="center"/>
            <w:hideMark/>
          </w:tcPr>
          <w:p w14:paraId="7804ABB0"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2B6F89B8"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14C86B8C" w14:textId="77777777" w:rsidR="00B10C04" w:rsidRPr="00676D7B" w:rsidRDefault="00B10C04" w:rsidP="00B10C04">
            <w:pPr>
              <w:spacing w:after="0" w:line="240" w:lineRule="auto"/>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 xml:space="preserve">Eksekusi dilakukan oleh senior </w:t>
            </w:r>
            <w:r w:rsidRPr="00676D7B">
              <w:rPr>
                <w:rFonts w:eastAsia="Times New Roman" w:cs="Times New Roman"/>
                <w:i/>
                <w:iCs/>
                <w:color w:val="000000"/>
                <w:sz w:val="20"/>
                <w:szCs w:val="20"/>
                <w:lang w:val="en-ID" w:eastAsia="en-ID"/>
              </w:rPr>
              <w:t>Developer/Provisioning Engineer/ Tester</w:t>
            </w:r>
          </w:p>
        </w:tc>
        <w:tc>
          <w:tcPr>
            <w:tcW w:w="1660" w:type="dxa"/>
            <w:tcBorders>
              <w:top w:val="nil"/>
              <w:left w:val="nil"/>
              <w:bottom w:val="single" w:sz="4" w:space="0" w:color="auto"/>
              <w:right w:val="single" w:sz="4" w:space="0" w:color="auto"/>
            </w:tcBorders>
            <w:shd w:val="clear" w:color="auto" w:fill="auto"/>
            <w:noWrap/>
            <w:vAlign w:val="bottom"/>
            <w:hideMark/>
          </w:tcPr>
          <w:p w14:paraId="67D29DBE"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85.6</w:t>
            </w:r>
          </w:p>
        </w:tc>
        <w:tc>
          <w:tcPr>
            <w:tcW w:w="1720" w:type="dxa"/>
            <w:tcBorders>
              <w:top w:val="nil"/>
              <w:left w:val="nil"/>
              <w:bottom w:val="single" w:sz="4" w:space="0" w:color="auto"/>
              <w:right w:val="single" w:sz="4" w:space="0" w:color="auto"/>
            </w:tcBorders>
            <w:shd w:val="clear" w:color="auto" w:fill="auto"/>
            <w:noWrap/>
            <w:vAlign w:val="bottom"/>
            <w:hideMark/>
          </w:tcPr>
          <w:p w14:paraId="15FA7198"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85.6</w:t>
            </w:r>
          </w:p>
        </w:tc>
        <w:tc>
          <w:tcPr>
            <w:tcW w:w="1266" w:type="dxa"/>
            <w:tcBorders>
              <w:top w:val="nil"/>
              <w:left w:val="nil"/>
              <w:bottom w:val="single" w:sz="4" w:space="0" w:color="auto"/>
              <w:right w:val="single" w:sz="4" w:space="0" w:color="auto"/>
            </w:tcBorders>
            <w:shd w:val="clear" w:color="auto" w:fill="auto"/>
            <w:noWrap/>
            <w:vAlign w:val="bottom"/>
            <w:hideMark/>
          </w:tcPr>
          <w:p w14:paraId="43E49974"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3DFCAB0" w14:textId="77777777" w:rsidR="00B10C04" w:rsidRPr="003E6F93" w:rsidRDefault="00B10C04" w:rsidP="00B10C04">
            <w:pPr>
              <w:spacing w:after="0" w:line="240" w:lineRule="auto"/>
              <w:jc w:val="center"/>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w:t>
            </w:r>
          </w:p>
        </w:tc>
      </w:tr>
      <w:tr w:rsidR="00B10C04" w:rsidRPr="00676D7B" w14:paraId="3C2AC932"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71033221" w14:textId="77777777" w:rsidR="00B10C04" w:rsidRPr="00676D7B" w:rsidRDefault="00B10C04" w:rsidP="00B10C04">
            <w:pPr>
              <w:spacing w:after="0" w:line="240" w:lineRule="auto"/>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 xml:space="preserve">Eksekusi dilakukan oleh </w:t>
            </w:r>
            <w:r w:rsidRPr="00676D7B">
              <w:rPr>
                <w:rFonts w:eastAsia="Times New Roman" w:cs="Times New Roman"/>
                <w:i/>
                <w:iCs/>
                <w:color w:val="000000"/>
                <w:sz w:val="20"/>
                <w:szCs w:val="20"/>
                <w:lang w:val="en-ID" w:eastAsia="en-ID"/>
              </w:rPr>
              <w:t>outsource</w:t>
            </w:r>
            <w:r w:rsidRPr="00676D7B">
              <w:rPr>
                <w:rFonts w:eastAsia="Times New Roman" w:cs="Times New Roman"/>
                <w:color w:val="000000"/>
                <w:sz w:val="20"/>
                <w:szCs w:val="20"/>
                <w:lang w:val="en-ID" w:eastAsia="en-ID"/>
              </w:rPr>
              <w:t xml:space="preserve"> </w:t>
            </w:r>
            <w:r w:rsidRPr="00676D7B">
              <w:rPr>
                <w:rFonts w:eastAsia="Times New Roman" w:cs="Times New Roman"/>
                <w:i/>
                <w:iCs/>
                <w:color w:val="000000"/>
                <w:sz w:val="20"/>
                <w:szCs w:val="20"/>
                <w:lang w:val="en-ID" w:eastAsia="en-ID"/>
              </w:rPr>
              <w:t>officer</w:t>
            </w:r>
          </w:p>
        </w:tc>
        <w:tc>
          <w:tcPr>
            <w:tcW w:w="1660" w:type="dxa"/>
            <w:tcBorders>
              <w:top w:val="nil"/>
              <w:left w:val="nil"/>
              <w:bottom w:val="single" w:sz="4" w:space="0" w:color="auto"/>
              <w:right w:val="single" w:sz="4" w:space="0" w:color="auto"/>
            </w:tcBorders>
            <w:shd w:val="clear" w:color="auto" w:fill="auto"/>
            <w:noWrap/>
            <w:vAlign w:val="bottom"/>
            <w:hideMark/>
          </w:tcPr>
          <w:p w14:paraId="22A71779"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319.2</w:t>
            </w:r>
          </w:p>
        </w:tc>
        <w:tc>
          <w:tcPr>
            <w:tcW w:w="1720" w:type="dxa"/>
            <w:tcBorders>
              <w:top w:val="nil"/>
              <w:left w:val="nil"/>
              <w:bottom w:val="single" w:sz="4" w:space="0" w:color="auto"/>
              <w:right w:val="single" w:sz="4" w:space="0" w:color="auto"/>
            </w:tcBorders>
            <w:shd w:val="clear" w:color="auto" w:fill="auto"/>
            <w:noWrap/>
            <w:vAlign w:val="bottom"/>
            <w:hideMark/>
          </w:tcPr>
          <w:p w14:paraId="7F3C3D9E"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319.2</w:t>
            </w:r>
          </w:p>
        </w:tc>
        <w:tc>
          <w:tcPr>
            <w:tcW w:w="1266" w:type="dxa"/>
            <w:tcBorders>
              <w:top w:val="nil"/>
              <w:left w:val="nil"/>
              <w:bottom w:val="single" w:sz="4" w:space="0" w:color="auto"/>
              <w:right w:val="single" w:sz="4" w:space="0" w:color="auto"/>
            </w:tcBorders>
            <w:shd w:val="clear" w:color="auto" w:fill="auto"/>
            <w:noWrap/>
            <w:vAlign w:val="bottom"/>
            <w:hideMark/>
          </w:tcPr>
          <w:p w14:paraId="4514CD3C"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4A1253EF" w14:textId="77777777" w:rsidR="00B10C04" w:rsidRPr="003E6F93" w:rsidRDefault="00B10C04" w:rsidP="00B10C04">
            <w:pPr>
              <w:spacing w:after="0" w:line="240" w:lineRule="auto"/>
              <w:jc w:val="center"/>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w:t>
            </w:r>
          </w:p>
        </w:tc>
      </w:tr>
      <w:tr w:rsidR="00B10C04" w:rsidRPr="00676D7B" w14:paraId="6784D064"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075670B" w14:textId="77777777" w:rsidR="00B10C04" w:rsidRPr="00676D7B" w:rsidRDefault="00B10C04" w:rsidP="00B10C04">
            <w:pPr>
              <w:spacing w:after="0" w:line="240" w:lineRule="auto"/>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 xml:space="preserve">Memasukan kebutuhan baru akibat </w:t>
            </w:r>
            <w:r w:rsidRPr="00676D7B">
              <w:rPr>
                <w:rFonts w:eastAsia="Times New Roman" w:cs="Times New Roman"/>
                <w:i/>
                <w:iCs/>
                <w:color w:val="000000"/>
                <w:sz w:val="20"/>
                <w:szCs w:val="20"/>
                <w:lang w:val="en-ID" w:eastAsia="en-ID"/>
              </w:rPr>
              <w:t>change management</w:t>
            </w:r>
          </w:p>
        </w:tc>
        <w:tc>
          <w:tcPr>
            <w:tcW w:w="1660" w:type="dxa"/>
            <w:tcBorders>
              <w:top w:val="nil"/>
              <w:left w:val="nil"/>
              <w:bottom w:val="single" w:sz="4" w:space="0" w:color="auto"/>
              <w:right w:val="single" w:sz="4" w:space="0" w:color="auto"/>
            </w:tcBorders>
            <w:shd w:val="clear" w:color="auto" w:fill="auto"/>
            <w:noWrap/>
            <w:vAlign w:val="bottom"/>
            <w:hideMark/>
          </w:tcPr>
          <w:p w14:paraId="42FEEFB5"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656</w:t>
            </w:r>
          </w:p>
        </w:tc>
        <w:tc>
          <w:tcPr>
            <w:tcW w:w="1720" w:type="dxa"/>
            <w:tcBorders>
              <w:top w:val="nil"/>
              <w:left w:val="nil"/>
              <w:bottom w:val="single" w:sz="4" w:space="0" w:color="auto"/>
              <w:right w:val="single" w:sz="4" w:space="0" w:color="auto"/>
            </w:tcBorders>
            <w:shd w:val="clear" w:color="auto" w:fill="auto"/>
            <w:noWrap/>
            <w:vAlign w:val="bottom"/>
            <w:hideMark/>
          </w:tcPr>
          <w:p w14:paraId="493EBD02"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525</w:t>
            </w:r>
          </w:p>
        </w:tc>
        <w:tc>
          <w:tcPr>
            <w:tcW w:w="1266" w:type="dxa"/>
            <w:tcBorders>
              <w:top w:val="nil"/>
              <w:left w:val="nil"/>
              <w:bottom w:val="single" w:sz="4" w:space="0" w:color="auto"/>
              <w:right w:val="single" w:sz="4" w:space="0" w:color="auto"/>
            </w:tcBorders>
            <w:shd w:val="clear" w:color="auto" w:fill="auto"/>
            <w:noWrap/>
            <w:vAlign w:val="bottom"/>
            <w:hideMark/>
          </w:tcPr>
          <w:p w14:paraId="06E5CFCB"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131</w:t>
            </w:r>
          </w:p>
        </w:tc>
        <w:tc>
          <w:tcPr>
            <w:tcW w:w="960" w:type="dxa"/>
            <w:tcBorders>
              <w:top w:val="nil"/>
              <w:left w:val="nil"/>
              <w:bottom w:val="single" w:sz="4" w:space="0" w:color="auto"/>
              <w:right w:val="single" w:sz="4" w:space="0" w:color="auto"/>
            </w:tcBorders>
            <w:shd w:val="clear" w:color="auto" w:fill="auto"/>
            <w:noWrap/>
            <w:vAlign w:val="center"/>
            <w:hideMark/>
          </w:tcPr>
          <w:p w14:paraId="39615EF6"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33CCF86A"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6D3B820A" w14:textId="77777777" w:rsidR="00B10C04" w:rsidRPr="00676D7B" w:rsidRDefault="00B10C04" w:rsidP="00B10C04">
            <w:pPr>
              <w:spacing w:after="0" w:line="240" w:lineRule="auto"/>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Penutupan proyek</w:t>
            </w:r>
          </w:p>
        </w:tc>
        <w:tc>
          <w:tcPr>
            <w:tcW w:w="1660" w:type="dxa"/>
            <w:tcBorders>
              <w:top w:val="nil"/>
              <w:left w:val="nil"/>
              <w:bottom w:val="single" w:sz="4" w:space="0" w:color="auto"/>
              <w:right w:val="single" w:sz="4" w:space="0" w:color="auto"/>
            </w:tcBorders>
            <w:shd w:val="clear" w:color="auto" w:fill="auto"/>
            <w:noWrap/>
            <w:vAlign w:val="bottom"/>
            <w:hideMark/>
          </w:tcPr>
          <w:p w14:paraId="1EF8A130"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2</w:t>
            </w:r>
          </w:p>
        </w:tc>
        <w:tc>
          <w:tcPr>
            <w:tcW w:w="1720" w:type="dxa"/>
            <w:tcBorders>
              <w:top w:val="nil"/>
              <w:left w:val="nil"/>
              <w:bottom w:val="single" w:sz="4" w:space="0" w:color="auto"/>
              <w:right w:val="single" w:sz="4" w:space="0" w:color="auto"/>
            </w:tcBorders>
            <w:shd w:val="clear" w:color="auto" w:fill="auto"/>
            <w:noWrap/>
            <w:vAlign w:val="bottom"/>
            <w:hideMark/>
          </w:tcPr>
          <w:p w14:paraId="434C631D"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8</w:t>
            </w:r>
          </w:p>
        </w:tc>
        <w:tc>
          <w:tcPr>
            <w:tcW w:w="1266" w:type="dxa"/>
            <w:tcBorders>
              <w:top w:val="nil"/>
              <w:left w:val="nil"/>
              <w:bottom w:val="single" w:sz="4" w:space="0" w:color="auto"/>
              <w:right w:val="single" w:sz="4" w:space="0" w:color="auto"/>
            </w:tcBorders>
            <w:shd w:val="clear" w:color="auto" w:fill="auto"/>
            <w:noWrap/>
            <w:vAlign w:val="bottom"/>
            <w:hideMark/>
          </w:tcPr>
          <w:p w14:paraId="64831D9C"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4</w:t>
            </w:r>
          </w:p>
        </w:tc>
        <w:tc>
          <w:tcPr>
            <w:tcW w:w="960" w:type="dxa"/>
            <w:tcBorders>
              <w:top w:val="nil"/>
              <w:left w:val="nil"/>
              <w:bottom w:val="single" w:sz="4" w:space="0" w:color="auto"/>
              <w:right w:val="single" w:sz="4" w:space="0" w:color="auto"/>
            </w:tcBorders>
            <w:shd w:val="clear" w:color="auto" w:fill="auto"/>
            <w:noWrap/>
            <w:vAlign w:val="center"/>
            <w:hideMark/>
          </w:tcPr>
          <w:p w14:paraId="1513CDDB"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60D7DB8A"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962DAA4" w14:textId="77777777" w:rsidR="00B10C04" w:rsidRPr="00676D7B" w:rsidRDefault="00B10C04" w:rsidP="00B10C04">
            <w:pPr>
              <w:spacing w:after="0" w:line="240" w:lineRule="auto"/>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Update data proyek</w:t>
            </w:r>
          </w:p>
        </w:tc>
        <w:tc>
          <w:tcPr>
            <w:tcW w:w="1660" w:type="dxa"/>
            <w:tcBorders>
              <w:top w:val="nil"/>
              <w:left w:val="nil"/>
              <w:bottom w:val="single" w:sz="4" w:space="0" w:color="auto"/>
              <w:right w:val="single" w:sz="4" w:space="0" w:color="auto"/>
            </w:tcBorders>
            <w:shd w:val="clear" w:color="auto" w:fill="auto"/>
            <w:noWrap/>
            <w:vAlign w:val="bottom"/>
            <w:hideMark/>
          </w:tcPr>
          <w:p w14:paraId="406AA124"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2</w:t>
            </w:r>
          </w:p>
        </w:tc>
        <w:tc>
          <w:tcPr>
            <w:tcW w:w="1720" w:type="dxa"/>
            <w:tcBorders>
              <w:top w:val="nil"/>
              <w:left w:val="nil"/>
              <w:bottom w:val="single" w:sz="4" w:space="0" w:color="auto"/>
              <w:right w:val="single" w:sz="4" w:space="0" w:color="auto"/>
            </w:tcBorders>
            <w:shd w:val="clear" w:color="auto" w:fill="auto"/>
            <w:noWrap/>
            <w:vAlign w:val="bottom"/>
            <w:hideMark/>
          </w:tcPr>
          <w:p w14:paraId="55B4BA91"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6</w:t>
            </w:r>
          </w:p>
        </w:tc>
        <w:tc>
          <w:tcPr>
            <w:tcW w:w="1266" w:type="dxa"/>
            <w:tcBorders>
              <w:top w:val="nil"/>
              <w:left w:val="nil"/>
              <w:bottom w:val="single" w:sz="4" w:space="0" w:color="auto"/>
              <w:right w:val="single" w:sz="4" w:space="0" w:color="auto"/>
            </w:tcBorders>
            <w:shd w:val="clear" w:color="auto" w:fill="auto"/>
            <w:noWrap/>
            <w:vAlign w:val="bottom"/>
            <w:hideMark/>
          </w:tcPr>
          <w:p w14:paraId="11663A60"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6</w:t>
            </w:r>
          </w:p>
        </w:tc>
        <w:tc>
          <w:tcPr>
            <w:tcW w:w="960" w:type="dxa"/>
            <w:tcBorders>
              <w:top w:val="nil"/>
              <w:left w:val="nil"/>
              <w:bottom w:val="single" w:sz="4" w:space="0" w:color="auto"/>
              <w:right w:val="single" w:sz="4" w:space="0" w:color="auto"/>
            </w:tcBorders>
            <w:shd w:val="clear" w:color="auto" w:fill="auto"/>
            <w:noWrap/>
            <w:vAlign w:val="center"/>
            <w:hideMark/>
          </w:tcPr>
          <w:p w14:paraId="19DA255B"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591A59" w:rsidRPr="00676D7B" w14:paraId="24605EB3" w14:textId="77777777" w:rsidTr="00591A59">
        <w:trPr>
          <w:trHeight w:val="300"/>
          <w:jc w:val="center"/>
        </w:trPr>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
          <w:p w14:paraId="39008E4D" w14:textId="10757915" w:rsidR="00591A59" w:rsidRPr="00591A59" w:rsidRDefault="00591A59" w:rsidP="00591A59">
            <w:pPr>
              <w:spacing w:after="0" w:line="240" w:lineRule="auto"/>
              <w:rPr>
                <w:rFonts w:eastAsia="Times New Roman" w:cs="Times New Roman"/>
                <w:b/>
                <w:bCs/>
                <w:color w:val="000000"/>
                <w:sz w:val="20"/>
                <w:szCs w:val="20"/>
                <w:lang w:val="en-ID" w:eastAsia="en-ID"/>
              </w:rPr>
            </w:pPr>
            <w:r w:rsidRPr="00591A59">
              <w:rPr>
                <w:rFonts w:cs="Times New Roman"/>
                <w:b/>
                <w:bCs/>
                <w:color w:val="000000"/>
                <w:sz w:val="20"/>
                <w:szCs w:val="20"/>
              </w:rPr>
              <w:t>Total Durasi Perencanaan</w:t>
            </w:r>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655FEFB2" w14:textId="05B2DE4B" w:rsidR="00591A59" w:rsidRPr="00591A59" w:rsidRDefault="00591A59" w:rsidP="00591A59">
            <w:pPr>
              <w:spacing w:after="0" w:line="240" w:lineRule="auto"/>
              <w:jc w:val="right"/>
              <w:rPr>
                <w:rFonts w:cs="Times New Roman"/>
                <w:color w:val="000000"/>
                <w:sz w:val="20"/>
                <w:szCs w:val="20"/>
              </w:rPr>
            </w:pPr>
            <w:r w:rsidRPr="003E6F93">
              <w:rPr>
                <w:rFonts w:cs="Times New Roman"/>
                <w:color w:val="000000"/>
                <w:sz w:val="20"/>
                <w:szCs w:val="20"/>
              </w:rPr>
              <w:t>35.83</w:t>
            </w:r>
          </w:p>
        </w:tc>
        <w:tc>
          <w:tcPr>
            <w:tcW w:w="1720" w:type="dxa"/>
            <w:tcBorders>
              <w:top w:val="single" w:sz="4" w:space="0" w:color="auto"/>
              <w:left w:val="nil"/>
              <w:bottom w:val="single" w:sz="4" w:space="0" w:color="auto"/>
              <w:right w:val="single" w:sz="4" w:space="0" w:color="auto"/>
            </w:tcBorders>
            <w:shd w:val="clear" w:color="auto" w:fill="auto"/>
            <w:noWrap/>
            <w:vAlign w:val="bottom"/>
          </w:tcPr>
          <w:p w14:paraId="2C7B63B2" w14:textId="3A06978C" w:rsidR="00591A59" w:rsidRPr="00591A59" w:rsidRDefault="00591A59" w:rsidP="00591A59">
            <w:pPr>
              <w:spacing w:after="0" w:line="240" w:lineRule="auto"/>
              <w:jc w:val="right"/>
              <w:rPr>
                <w:rFonts w:cs="Times New Roman"/>
                <w:color w:val="000000"/>
                <w:sz w:val="20"/>
                <w:szCs w:val="20"/>
              </w:rPr>
            </w:pPr>
            <w:r w:rsidRPr="003E6F93">
              <w:rPr>
                <w:rFonts w:cs="Times New Roman"/>
                <w:color w:val="000000"/>
                <w:sz w:val="20"/>
                <w:szCs w:val="20"/>
              </w:rPr>
              <w:t>4.05</w:t>
            </w:r>
          </w:p>
        </w:tc>
        <w:tc>
          <w:tcPr>
            <w:tcW w:w="1266" w:type="dxa"/>
            <w:tcBorders>
              <w:top w:val="single" w:sz="4" w:space="0" w:color="auto"/>
              <w:left w:val="nil"/>
              <w:bottom w:val="single" w:sz="4" w:space="0" w:color="auto"/>
              <w:right w:val="single" w:sz="4" w:space="0" w:color="auto"/>
            </w:tcBorders>
            <w:shd w:val="clear" w:color="auto" w:fill="auto"/>
            <w:noWrap/>
            <w:vAlign w:val="bottom"/>
          </w:tcPr>
          <w:p w14:paraId="14AC69F3" w14:textId="29F0A775" w:rsidR="00591A59" w:rsidRPr="00591A59" w:rsidRDefault="00591A59" w:rsidP="00591A59">
            <w:pPr>
              <w:spacing w:after="0" w:line="240" w:lineRule="auto"/>
              <w:jc w:val="right"/>
              <w:rPr>
                <w:rFonts w:cs="Times New Roman"/>
                <w:color w:val="000000"/>
                <w:sz w:val="20"/>
                <w:szCs w:val="20"/>
              </w:rPr>
            </w:pPr>
            <w:r w:rsidRPr="00591A59">
              <w:rPr>
                <w:rFonts w:cs="Times New Roman"/>
                <w:color w:val="000000"/>
                <w:sz w:val="20"/>
                <w:szCs w:val="20"/>
              </w:rPr>
              <w:t>-31.78</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569514A" w14:textId="105505EE" w:rsidR="00591A59" w:rsidRPr="00591A59" w:rsidRDefault="00591A59" w:rsidP="00591A59">
            <w:pPr>
              <w:spacing w:after="0" w:line="240" w:lineRule="auto"/>
              <w:jc w:val="center"/>
              <w:rPr>
                <w:rFonts w:cs="Times New Roman"/>
                <w:color w:val="00B050"/>
                <w:sz w:val="20"/>
                <w:szCs w:val="20"/>
              </w:rPr>
            </w:pPr>
            <w:r w:rsidRPr="00591A59">
              <w:rPr>
                <w:rFonts w:cs="Times New Roman"/>
                <w:color w:val="00B050"/>
                <w:sz w:val="20"/>
                <w:szCs w:val="20"/>
              </w:rPr>
              <w:t>↓</w:t>
            </w:r>
          </w:p>
        </w:tc>
      </w:tr>
      <w:tr w:rsidR="00591A59" w:rsidRPr="00676D7B" w14:paraId="7C310983" w14:textId="77777777" w:rsidTr="00591A59">
        <w:trPr>
          <w:trHeight w:val="300"/>
          <w:jc w:val="center"/>
        </w:trPr>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
          <w:p w14:paraId="06DDA687" w14:textId="28D12772" w:rsidR="00591A59" w:rsidRPr="00591A59" w:rsidRDefault="00591A59" w:rsidP="00591A59">
            <w:pPr>
              <w:spacing w:after="0" w:line="240" w:lineRule="auto"/>
              <w:rPr>
                <w:rFonts w:eastAsia="Times New Roman" w:cs="Times New Roman"/>
                <w:b/>
                <w:bCs/>
                <w:color w:val="000000"/>
                <w:sz w:val="20"/>
                <w:szCs w:val="20"/>
                <w:lang w:val="en-ID" w:eastAsia="en-ID"/>
              </w:rPr>
            </w:pPr>
            <w:r w:rsidRPr="00591A59">
              <w:rPr>
                <w:rFonts w:cs="Times New Roman"/>
                <w:b/>
                <w:bCs/>
                <w:color w:val="000000"/>
                <w:sz w:val="20"/>
                <w:szCs w:val="20"/>
              </w:rPr>
              <w:t>Rerata Durasi Perencanaan</w:t>
            </w:r>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004A4511" w14:textId="7AE30BCA" w:rsidR="00591A59" w:rsidRPr="00591A59" w:rsidRDefault="00591A59" w:rsidP="00591A59">
            <w:pPr>
              <w:spacing w:after="0" w:line="240" w:lineRule="auto"/>
              <w:jc w:val="right"/>
              <w:rPr>
                <w:rFonts w:cs="Times New Roman"/>
                <w:color w:val="000000"/>
                <w:sz w:val="20"/>
                <w:szCs w:val="20"/>
              </w:rPr>
            </w:pPr>
            <w:r w:rsidRPr="003E6F93">
              <w:rPr>
                <w:rFonts w:cs="Times New Roman"/>
                <w:color w:val="000000"/>
                <w:sz w:val="20"/>
                <w:szCs w:val="20"/>
              </w:rPr>
              <w:t>4.48</w:t>
            </w:r>
          </w:p>
        </w:tc>
        <w:tc>
          <w:tcPr>
            <w:tcW w:w="1720" w:type="dxa"/>
            <w:tcBorders>
              <w:top w:val="single" w:sz="4" w:space="0" w:color="auto"/>
              <w:left w:val="nil"/>
              <w:bottom w:val="single" w:sz="4" w:space="0" w:color="auto"/>
              <w:right w:val="single" w:sz="4" w:space="0" w:color="auto"/>
            </w:tcBorders>
            <w:shd w:val="clear" w:color="auto" w:fill="auto"/>
            <w:noWrap/>
            <w:vAlign w:val="bottom"/>
          </w:tcPr>
          <w:p w14:paraId="3C483D3F" w14:textId="73483A3E" w:rsidR="00591A59" w:rsidRPr="00591A59" w:rsidRDefault="00591A59" w:rsidP="00591A59">
            <w:pPr>
              <w:spacing w:after="0" w:line="240" w:lineRule="auto"/>
              <w:jc w:val="right"/>
              <w:rPr>
                <w:rFonts w:cs="Times New Roman"/>
                <w:color w:val="000000"/>
                <w:sz w:val="20"/>
                <w:szCs w:val="20"/>
              </w:rPr>
            </w:pPr>
            <w:r w:rsidRPr="003E6F93">
              <w:rPr>
                <w:rFonts w:cs="Times New Roman"/>
                <w:color w:val="000000"/>
                <w:sz w:val="20"/>
                <w:szCs w:val="20"/>
              </w:rPr>
              <w:t>0.51</w:t>
            </w:r>
          </w:p>
        </w:tc>
        <w:tc>
          <w:tcPr>
            <w:tcW w:w="1266" w:type="dxa"/>
            <w:tcBorders>
              <w:top w:val="single" w:sz="4" w:space="0" w:color="auto"/>
              <w:left w:val="nil"/>
              <w:bottom w:val="single" w:sz="4" w:space="0" w:color="auto"/>
              <w:right w:val="single" w:sz="4" w:space="0" w:color="auto"/>
            </w:tcBorders>
            <w:shd w:val="clear" w:color="auto" w:fill="auto"/>
            <w:noWrap/>
            <w:vAlign w:val="bottom"/>
          </w:tcPr>
          <w:p w14:paraId="3A6269D6" w14:textId="749020C1" w:rsidR="00591A59" w:rsidRPr="00591A59" w:rsidRDefault="00591A59" w:rsidP="00591A59">
            <w:pPr>
              <w:spacing w:after="0" w:line="240" w:lineRule="auto"/>
              <w:jc w:val="right"/>
              <w:rPr>
                <w:rFonts w:cs="Times New Roman"/>
                <w:color w:val="000000"/>
                <w:sz w:val="20"/>
                <w:szCs w:val="20"/>
              </w:rPr>
            </w:pPr>
            <w:r w:rsidRPr="00591A59">
              <w:rPr>
                <w:rFonts w:cs="Times New Roman"/>
                <w:color w:val="000000"/>
                <w:sz w:val="20"/>
                <w:szCs w:val="20"/>
              </w:rPr>
              <w:t>-3.97</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C8317B2" w14:textId="5C2CEFAE" w:rsidR="00591A59" w:rsidRPr="00591A59" w:rsidRDefault="00591A59" w:rsidP="00591A59">
            <w:pPr>
              <w:spacing w:after="0" w:line="240" w:lineRule="auto"/>
              <w:jc w:val="center"/>
              <w:rPr>
                <w:rFonts w:cs="Times New Roman"/>
                <w:color w:val="00B050"/>
                <w:sz w:val="20"/>
                <w:szCs w:val="20"/>
              </w:rPr>
            </w:pPr>
            <w:r w:rsidRPr="00591A59">
              <w:rPr>
                <w:rFonts w:cs="Times New Roman"/>
                <w:color w:val="00B050"/>
                <w:sz w:val="20"/>
                <w:szCs w:val="20"/>
              </w:rPr>
              <w:t>↓</w:t>
            </w:r>
          </w:p>
        </w:tc>
      </w:tr>
      <w:tr w:rsidR="0055580E" w:rsidRPr="00676D7B" w14:paraId="585DE8EF" w14:textId="77777777" w:rsidTr="003E6F93">
        <w:trPr>
          <w:trHeight w:val="300"/>
          <w:jc w:val="center"/>
        </w:trPr>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
          <w:p w14:paraId="5526B464" w14:textId="7E275973" w:rsidR="0055580E" w:rsidRPr="003E6F93" w:rsidRDefault="0055580E" w:rsidP="0055580E">
            <w:pPr>
              <w:spacing w:after="0" w:line="240" w:lineRule="auto"/>
              <w:rPr>
                <w:rFonts w:eastAsia="Times New Roman" w:cs="Times New Roman"/>
                <w:b/>
                <w:bCs/>
                <w:color w:val="000000"/>
                <w:sz w:val="20"/>
                <w:szCs w:val="20"/>
                <w:lang w:val="en-ID" w:eastAsia="en-ID"/>
              </w:rPr>
            </w:pPr>
            <w:r w:rsidRPr="003E6F93">
              <w:rPr>
                <w:rFonts w:eastAsia="Times New Roman" w:cs="Times New Roman"/>
                <w:b/>
                <w:bCs/>
                <w:color w:val="000000"/>
                <w:sz w:val="20"/>
                <w:szCs w:val="20"/>
                <w:lang w:val="en-ID" w:eastAsia="en-ID"/>
              </w:rPr>
              <w:t>Total Durasi Proses</w:t>
            </w:r>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48E34B40" w14:textId="73E41727"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3E6F93">
              <w:rPr>
                <w:color w:val="000000"/>
                <w:sz w:val="20"/>
                <w:szCs w:val="20"/>
              </w:rPr>
              <w:t>1569.68</w:t>
            </w:r>
          </w:p>
        </w:tc>
        <w:tc>
          <w:tcPr>
            <w:tcW w:w="1720" w:type="dxa"/>
            <w:tcBorders>
              <w:top w:val="single" w:sz="4" w:space="0" w:color="auto"/>
              <w:left w:val="nil"/>
              <w:bottom w:val="single" w:sz="4" w:space="0" w:color="auto"/>
              <w:right w:val="single" w:sz="4" w:space="0" w:color="auto"/>
            </w:tcBorders>
            <w:shd w:val="clear" w:color="auto" w:fill="auto"/>
            <w:noWrap/>
            <w:vAlign w:val="bottom"/>
          </w:tcPr>
          <w:p w14:paraId="52CAB7CE" w14:textId="10591614"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3E6F93">
              <w:rPr>
                <w:color w:val="000000"/>
                <w:sz w:val="20"/>
                <w:szCs w:val="20"/>
              </w:rPr>
              <w:t>864.77</w:t>
            </w:r>
          </w:p>
        </w:tc>
        <w:tc>
          <w:tcPr>
            <w:tcW w:w="1266" w:type="dxa"/>
            <w:tcBorders>
              <w:top w:val="single" w:sz="4" w:space="0" w:color="auto"/>
              <w:left w:val="nil"/>
              <w:bottom w:val="single" w:sz="4" w:space="0" w:color="auto"/>
              <w:right w:val="single" w:sz="4" w:space="0" w:color="auto"/>
            </w:tcBorders>
            <w:shd w:val="clear" w:color="auto" w:fill="auto"/>
            <w:noWrap/>
            <w:vAlign w:val="bottom"/>
          </w:tcPr>
          <w:p w14:paraId="45FA46B5" w14:textId="4966D943"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872FAB">
              <w:rPr>
                <w:color w:val="000000"/>
                <w:sz w:val="20"/>
                <w:szCs w:val="20"/>
              </w:rPr>
              <w:t>-</w:t>
            </w:r>
            <w:bookmarkStart w:id="5829" w:name="_Hlk130678322"/>
            <w:r w:rsidRPr="00872FAB">
              <w:rPr>
                <w:color w:val="000000"/>
                <w:sz w:val="20"/>
                <w:szCs w:val="20"/>
              </w:rPr>
              <w:t>704.91</w:t>
            </w:r>
            <w:bookmarkEnd w:id="5829"/>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2D7764AC" w14:textId="48204A37" w:rsidR="0055580E" w:rsidRPr="00872FAB" w:rsidRDefault="0055580E" w:rsidP="0055580E">
            <w:pPr>
              <w:spacing w:after="0" w:line="240" w:lineRule="auto"/>
              <w:jc w:val="center"/>
              <w:rPr>
                <w:rFonts w:eastAsia="Times New Roman" w:cs="Times New Roman"/>
                <w:color w:val="00B050"/>
                <w:sz w:val="20"/>
                <w:szCs w:val="20"/>
                <w:lang w:val="en-ID" w:eastAsia="en-ID"/>
              </w:rPr>
            </w:pPr>
            <w:r w:rsidRPr="00872FAB">
              <w:rPr>
                <w:color w:val="00B050"/>
                <w:sz w:val="20"/>
                <w:szCs w:val="20"/>
              </w:rPr>
              <w:t>↓</w:t>
            </w:r>
          </w:p>
        </w:tc>
      </w:tr>
      <w:tr w:rsidR="0055580E" w:rsidRPr="00676D7B" w14:paraId="56E4A214" w14:textId="77777777" w:rsidTr="003E6F93">
        <w:trPr>
          <w:trHeight w:val="300"/>
          <w:jc w:val="center"/>
        </w:trPr>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
          <w:p w14:paraId="30090853" w14:textId="6945C338" w:rsidR="0055580E" w:rsidRPr="003E6F93" w:rsidRDefault="0055580E" w:rsidP="0055580E">
            <w:pPr>
              <w:spacing w:after="0" w:line="240" w:lineRule="auto"/>
              <w:rPr>
                <w:rFonts w:eastAsia="Times New Roman" w:cs="Times New Roman"/>
                <w:b/>
                <w:bCs/>
                <w:color w:val="000000"/>
                <w:sz w:val="20"/>
                <w:szCs w:val="20"/>
                <w:lang w:val="en-ID" w:eastAsia="en-ID"/>
              </w:rPr>
            </w:pPr>
            <w:r w:rsidRPr="003E6F93">
              <w:rPr>
                <w:rFonts w:eastAsia="Times New Roman" w:cs="Times New Roman"/>
                <w:b/>
                <w:bCs/>
                <w:color w:val="000000"/>
                <w:sz w:val="20"/>
                <w:szCs w:val="20"/>
                <w:lang w:val="en-ID" w:eastAsia="en-ID"/>
              </w:rPr>
              <w:t xml:space="preserve">Rerata Durasi </w:t>
            </w:r>
            <w:r>
              <w:rPr>
                <w:rFonts w:eastAsia="Times New Roman" w:cs="Times New Roman"/>
                <w:b/>
                <w:bCs/>
                <w:color w:val="000000"/>
                <w:sz w:val="20"/>
                <w:szCs w:val="20"/>
                <w:lang w:val="en-ID" w:eastAsia="en-ID"/>
              </w:rPr>
              <w:t>P</w:t>
            </w:r>
            <w:r w:rsidRPr="003E6F93">
              <w:rPr>
                <w:rFonts w:eastAsia="Times New Roman" w:cs="Times New Roman"/>
                <w:b/>
                <w:bCs/>
                <w:color w:val="000000"/>
                <w:sz w:val="20"/>
                <w:szCs w:val="20"/>
                <w:lang w:val="en-ID" w:eastAsia="en-ID"/>
              </w:rPr>
              <w:t>roses</w:t>
            </w:r>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65912D1E" w14:textId="19CBF52D"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3E6F93">
              <w:rPr>
                <w:color w:val="000000"/>
                <w:sz w:val="20"/>
                <w:szCs w:val="20"/>
              </w:rPr>
              <w:t>112.12</w:t>
            </w:r>
          </w:p>
        </w:tc>
        <w:tc>
          <w:tcPr>
            <w:tcW w:w="1720" w:type="dxa"/>
            <w:tcBorders>
              <w:top w:val="single" w:sz="4" w:space="0" w:color="auto"/>
              <w:left w:val="nil"/>
              <w:bottom w:val="single" w:sz="4" w:space="0" w:color="auto"/>
              <w:right w:val="single" w:sz="4" w:space="0" w:color="auto"/>
            </w:tcBorders>
            <w:shd w:val="clear" w:color="auto" w:fill="auto"/>
            <w:noWrap/>
            <w:vAlign w:val="bottom"/>
          </w:tcPr>
          <w:p w14:paraId="0D7CD75B" w14:textId="408986FB"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3E6F93">
              <w:rPr>
                <w:color w:val="000000"/>
                <w:sz w:val="20"/>
                <w:szCs w:val="20"/>
              </w:rPr>
              <w:t>61.77</w:t>
            </w:r>
          </w:p>
        </w:tc>
        <w:tc>
          <w:tcPr>
            <w:tcW w:w="1266" w:type="dxa"/>
            <w:tcBorders>
              <w:top w:val="single" w:sz="4" w:space="0" w:color="auto"/>
              <w:left w:val="nil"/>
              <w:bottom w:val="single" w:sz="4" w:space="0" w:color="auto"/>
              <w:right w:val="single" w:sz="4" w:space="0" w:color="auto"/>
            </w:tcBorders>
            <w:shd w:val="clear" w:color="auto" w:fill="auto"/>
            <w:noWrap/>
            <w:vAlign w:val="bottom"/>
          </w:tcPr>
          <w:p w14:paraId="095E706A" w14:textId="09A9CCE3"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872FAB">
              <w:rPr>
                <w:color w:val="000000"/>
                <w:sz w:val="20"/>
                <w:szCs w:val="20"/>
              </w:rPr>
              <w:t>-50.35</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070B4863" w14:textId="25EFC022" w:rsidR="0055580E" w:rsidRPr="00872FAB" w:rsidRDefault="0055580E" w:rsidP="0055580E">
            <w:pPr>
              <w:spacing w:after="0" w:line="240" w:lineRule="auto"/>
              <w:jc w:val="center"/>
              <w:rPr>
                <w:rFonts w:eastAsia="Times New Roman" w:cs="Times New Roman"/>
                <w:color w:val="00B050"/>
                <w:sz w:val="20"/>
                <w:szCs w:val="20"/>
                <w:lang w:val="en-ID" w:eastAsia="en-ID"/>
              </w:rPr>
            </w:pPr>
            <w:r w:rsidRPr="00872FAB">
              <w:rPr>
                <w:color w:val="00B050"/>
                <w:sz w:val="20"/>
                <w:szCs w:val="20"/>
              </w:rPr>
              <w:t>↓</w:t>
            </w:r>
          </w:p>
        </w:tc>
      </w:tr>
    </w:tbl>
    <w:p w14:paraId="3C283E2C" w14:textId="77777777" w:rsidR="00D60AE2" w:rsidRDefault="00D60AE2" w:rsidP="00B10C04"/>
    <w:p w14:paraId="730637AE" w14:textId="5931D115" w:rsidR="00826292" w:rsidRPr="00187A96" w:rsidRDefault="00E47ABF" w:rsidP="003E6F93">
      <w:pPr>
        <w:ind w:left="720"/>
      </w:pPr>
      <w:r>
        <w:t xml:space="preserve">Berdasarkan </w:t>
      </w:r>
      <w:r>
        <w:fldChar w:fldCharType="begin"/>
      </w:r>
      <w:r>
        <w:instrText xml:space="preserve"> REF _Ref130627793 \h </w:instrText>
      </w:r>
      <w:r>
        <w:fldChar w:fldCharType="separate"/>
      </w:r>
      <w:ins w:id="5830" w:author="Ilham Nur Pratama" w:date="2023-05-24T22:54:00Z">
        <w:r w:rsidR="000D26C4">
          <w:t xml:space="preserve">Tabel </w:t>
        </w:r>
        <w:r w:rsidR="000D26C4">
          <w:rPr>
            <w:noProof/>
          </w:rPr>
          <w:t>4</w:t>
        </w:r>
        <w:r w:rsidR="000D26C4">
          <w:t>.</w:t>
        </w:r>
        <w:r w:rsidR="000D26C4">
          <w:rPr>
            <w:noProof/>
          </w:rPr>
          <w:t>11</w:t>
        </w:r>
      </w:ins>
      <w:del w:id="5831" w:author="Ilham Nur Pratama" w:date="2023-05-17T20:22:00Z">
        <w:r w:rsidR="00B57DB5" w:rsidDel="0090687B">
          <w:delText xml:space="preserve">Tabel </w:delText>
        </w:r>
        <w:r w:rsidR="00B57DB5" w:rsidDel="0090687B">
          <w:rPr>
            <w:noProof/>
          </w:rPr>
          <w:delText>4</w:delText>
        </w:r>
        <w:r w:rsidR="00B57DB5" w:rsidDel="0090687B">
          <w:delText>.</w:delText>
        </w:r>
        <w:r w:rsidR="00B57DB5" w:rsidDel="0090687B">
          <w:rPr>
            <w:noProof/>
          </w:rPr>
          <w:delText>5</w:delText>
        </w:r>
      </w:del>
      <w:r>
        <w:fldChar w:fldCharType="end"/>
      </w:r>
      <w:ins w:id="5832" w:author="Ilham Nur Pratama" w:date="2023-05-15T21:37:00Z">
        <w:r w:rsidR="004F11F1">
          <w:t xml:space="preserve">, </w:t>
        </w:r>
      </w:ins>
      <w:r w:rsidR="006172B7">
        <w:fldChar w:fldCharType="begin"/>
      </w:r>
      <w:r w:rsidR="006172B7">
        <w:instrText xml:space="preserve"> REF _Ref130650382 \h </w:instrText>
      </w:r>
      <w:r w:rsidR="006172B7">
        <w:fldChar w:fldCharType="separate"/>
      </w:r>
      <w:ins w:id="5833" w:author="Ilham Nur Pratama" w:date="2023-05-24T22:54:00Z">
        <w:r w:rsidR="000D26C4">
          <w:t xml:space="preserve">Tabel </w:t>
        </w:r>
        <w:r w:rsidR="000D26C4">
          <w:rPr>
            <w:noProof/>
          </w:rPr>
          <w:t>4</w:t>
        </w:r>
        <w:r w:rsidR="000D26C4">
          <w:t>.</w:t>
        </w:r>
        <w:r w:rsidR="000D26C4">
          <w:rPr>
            <w:noProof/>
          </w:rPr>
          <w:t>9</w:t>
        </w:r>
      </w:ins>
      <w:del w:id="5834" w:author="Ilham Nur Pratama" w:date="2023-05-17T20:22:00Z">
        <w:r w:rsidR="00B57DB5" w:rsidDel="0090687B">
          <w:delText xml:space="preserve">Tabel </w:delText>
        </w:r>
        <w:r w:rsidR="00B57DB5" w:rsidDel="0090687B">
          <w:rPr>
            <w:noProof/>
          </w:rPr>
          <w:delText>4</w:delText>
        </w:r>
        <w:r w:rsidR="00B57DB5" w:rsidDel="0090687B">
          <w:delText>.</w:delText>
        </w:r>
        <w:r w:rsidR="00B57DB5" w:rsidDel="0090687B">
          <w:rPr>
            <w:noProof/>
          </w:rPr>
          <w:delText>3</w:delText>
        </w:r>
      </w:del>
      <w:r w:rsidR="006172B7">
        <w:fldChar w:fldCharType="end"/>
      </w:r>
      <w:r w:rsidR="006172B7">
        <w:t>,</w:t>
      </w:r>
      <w:r w:rsidR="009B65FE">
        <w:t xml:space="preserve">terdapat 4 proses yang mengalami kenaikan durasi proses pekerjaan pada proses </w:t>
      </w:r>
      <w:r w:rsidR="009B65FE">
        <w:rPr>
          <w:i/>
          <w:iCs/>
        </w:rPr>
        <w:t xml:space="preserve">to be </w:t>
      </w:r>
      <w:r w:rsidR="009B65FE">
        <w:t xml:space="preserve">yang mana proses-proses ini mengalami pengulangan yang banyak pada proses </w:t>
      </w:r>
      <w:r w:rsidR="009B65FE">
        <w:rPr>
          <w:i/>
          <w:iCs/>
        </w:rPr>
        <w:t>to be</w:t>
      </w:r>
      <w:r w:rsidR="009B65FE">
        <w:t xml:space="preserve">. Terdapat 7 proses yang mengalami pengurangan durasi pekerjaan. Hal ini tentunya diakibatkan oleh alokasi </w:t>
      </w:r>
      <w:r w:rsidR="009B65FE">
        <w:lastRenderedPageBreak/>
        <w:t>pekerjaan yang lebih merata dan membuat sumber daya dapat bekerja dengan fokus dan dapat menyelesaikan pekerjaan dengan cepat dan tidak banyak antrian yang terjadi.</w:t>
      </w:r>
    </w:p>
    <w:p w14:paraId="16A57CE5" w14:textId="3B264920" w:rsidR="005D618D" w:rsidRDefault="005D618D" w:rsidP="003E6F93">
      <w:pPr>
        <w:pStyle w:val="Heading3"/>
      </w:pPr>
      <w:bookmarkStart w:id="5835" w:name="_Toc135601464"/>
      <w:r>
        <w:t>Analisis Waktu Tunggu Pekerjaan</w:t>
      </w:r>
      <w:bookmarkEnd w:id="5835"/>
    </w:p>
    <w:p w14:paraId="01D1D300" w14:textId="08B76B83" w:rsidR="005D618D" w:rsidRDefault="00977B25">
      <w:pPr>
        <w:ind w:left="720"/>
      </w:pPr>
      <w:r>
        <w:t xml:space="preserve">Pada </w:t>
      </w:r>
      <w:r w:rsidR="008B2D84">
        <w:fldChar w:fldCharType="begin"/>
      </w:r>
      <w:r w:rsidR="008B2D84">
        <w:instrText xml:space="preserve"> REF _Ref130655387 \h </w:instrText>
      </w:r>
      <w:r w:rsidR="008B2D84">
        <w:fldChar w:fldCharType="separate"/>
      </w:r>
      <w:ins w:id="5836" w:author="Ilham Nur Pratama" w:date="2023-05-24T22:54:00Z">
        <w:r w:rsidR="000D26C4">
          <w:t xml:space="preserve">Tabel </w:t>
        </w:r>
        <w:r w:rsidR="000D26C4">
          <w:rPr>
            <w:noProof/>
          </w:rPr>
          <w:t>4</w:t>
        </w:r>
        <w:r w:rsidR="000D26C4">
          <w:t>.</w:t>
        </w:r>
        <w:r w:rsidR="000D26C4">
          <w:rPr>
            <w:noProof/>
          </w:rPr>
          <w:t>10</w:t>
        </w:r>
      </w:ins>
      <w:del w:id="5837" w:author="Ilham Nur Pratama" w:date="2023-05-17T20:22:00Z">
        <w:r w:rsidR="00B57DB5" w:rsidDel="0090687B">
          <w:delText xml:space="preserve">Tabel </w:delText>
        </w:r>
        <w:r w:rsidR="00B57DB5" w:rsidDel="0090687B">
          <w:rPr>
            <w:noProof/>
          </w:rPr>
          <w:delText>4</w:delText>
        </w:r>
        <w:r w:rsidR="00B57DB5" w:rsidDel="0090687B">
          <w:delText>.</w:delText>
        </w:r>
        <w:r w:rsidR="00B57DB5" w:rsidDel="0090687B">
          <w:rPr>
            <w:noProof/>
          </w:rPr>
          <w:delText>4</w:delText>
        </w:r>
      </w:del>
      <w:r w:rsidR="008B2D84">
        <w:fldChar w:fldCharType="end"/>
      </w:r>
      <w:r>
        <w:t xml:space="preserve">, menunjukan perbandingan waktu tunggu pekerjaan pada proses </w:t>
      </w:r>
      <w:r>
        <w:rPr>
          <w:i/>
          <w:iCs/>
        </w:rPr>
        <w:t xml:space="preserve">as is </w:t>
      </w:r>
      <w:r>
        <w:t xml:space="preserve">dengan proses </w:t>
      </w:r>
      <w:r>
        <w:rPr>
          <w:i/>
          <w:iCs/>
        </w:rPr>
        <w:t xml:space="preserve">to be </w:t>
      </w:r>
      <w:r>
        <w:t>setelah adanya SOAPSD.</w:t>
      </w:r>
    </w:p>
    <w:p w14:paraId="1DD9E6CF" w14:textId="03B89113" w:rsidR="00A773A5" w:rsidRDefault="00A773A5" w:rsidP="00EE5E34">
      <w:pPr>
        <w:pStyle w:val="Caption"/>
      </w:pPr>
      <w:bookmarkStart w:id="5838" w:name="_Ref130655387"/>
      <w:bookmarkStart w:id="5839" w:name="_Toc135601598"/>
      <w:r>
        <w:t xml:space="preserve">Tabel </w:t>
      </w:r>
      <w:ins w:id="5840" w:author="Ilham Nur Pratama" w:date="2023-05-21T22:40:00Z">
        <w:r w:rsidR="00985B1D">
          <w:fldChar w:fldCharType="begin"/>
        </w:r>
        <w:r w:rsidR="00985B1D">
          <w:instrText xml:space="preserve"> STYLEREF 1 \s </w:instrText>
        </w:r>
      </w:ins>
      <w:r w:rsidR="00985B1D">
        <w:fldChar w:fldCharType="separate"/>
      </w:r>
      <w:r w:rsidR="000D26C4">
        <w:rPr>
          <w:noProof/>
        </w:rPr>
        <w:t>4</w:t>
      </w:r>
      <w:ins w:id="5841"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5842" w:author="Ilham Nur Pratama" w:date="2023-05-24T22:54:00Z">
        <w:r w:rsidR="000D26C4">
          <w:rPr>
            <w:noProof/>
          </w:rPr>
          <w:t>10</w:t>
        </w:r>
      </w:ins>
      <w:ins w:id="5843" w:author="Ilham Nur Pratama" w:date="2023-05-21T22:40:00Z">
        <w:r w:rsidR="00985B1D">
          <w:fldChar w:fldCharType="end"/>
        </w:r>
      </w:ins>
      <w:ins w:id="5844" w:author="ilham.nur@office.ui.ac.id" w:date="2023-03-28T20:25:00Z">
        <w:del w:id="5845" w:author="Ilham Nur Pratama" w:date="2023-05-16T21:59:00Z">
          <w:r w:rsidR="005B668B" w:rsidDel="00F848CE">
            <w:fldChar w:fldCharType="begin"/>
          </w:r>
          <w:r w:rsidR="005B668B" w:rsidDel="00F848CE">
            <w:delInstrText xml:space="preserve"> STYLEREF 1 \s </w:delInstrText>
          </w:r>
        </w:del>
      </w:ins>
      <w:del w:id="5846" w:author="Ilham Nur Pratama" w:date="2023-05-16T21:59:00Z">
        <w:r w:rsidR="005B668B" w:rsidDel="00F848CE">
          <w:fldChar w:fldCharType="separate"/>
        </w:r>
        <w:r w:rsidR="00B57DB5" w:rsidDel="00F848CE">
          <w:rPr>
            <w:noProof/>
          </w:rPr>
          <w:delText>4</w:delText>
        </w:r>
      </w:del>
      <w:ins w:id="5847" w:author="ilham.nur@office.ui.ac.id" w:date="2023-03-28T20:25:00Z">
        <w:del w:id="5848"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5849" w:author="Ilham Nur Pratama" w:date="2023-05-16T21:59:00Z">
        <w:r w:rsidR="005A58B4">
          <w:fldChar w:fldCharType="separate"/>
        </w:r>
      </w:del>
      <w:ins w:id="5850" w:author="ilham.nur@office.ui.ac.id" w:date="2023-03-28T20:25:00Z">
        <w:del w:id="5851" w:author="Ilham Nur Pratama" w:date="2023-05-16T21:59:00Z">
          <w:r w:rsidR="005B668B" w:rsidDel="00F848CE">
            <w:fldChar w:fldCharType="end"/>
          </w:r>
        </w:del>
      </w:ins>
      <w:del w:id="5852"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4</w:delText>
        </w:r>
        <w:r w:rsidR="00B1186E" w:rsidDel="005B668B">
          <w:fldChar w:fldCharType="end"/>
        </w:r>
      </w:del>
      <w:bookmarkEnd w:id="5838"/>
      <w:r>
        <w:t xml:space="preserve"> Perbandingan waktu tunggu proses </w:t>
      </w:r>
      <w:r>
        <w:rPr>
          <w:i/>
        </w:rPr>
        <w:t xml:space="preserve">as is </w:t>
      </w:r>
      <w:r w:rsidRPr="003E6F93">
        <w:t>dengan</w:t>
      </w:r>
      <w:r>
        <w:rPr>
          <w:i/>
        </w:rPr>
        <w:t xml:space="preserve"> to be</w:t>
      </w:r>
      <w:bookmarkEnd w:id="5839"/>
    </w:p>
    <w:tbl>
      <w:tblPr>
        <w:tblW w:w="8280" w:type="dxa"/>
        <w:jc w:val="center"/>
        <w:tblLook w:val="04A0" w:firstRow="1" w:lastRow="0" w:firstColumn="1" w:lastColumn="0" w:noHBand="0" w:noVBand="1"/>
        <w:tblPrChange w:id="5853" w:author="Ilham Nur Pratama" w:date="2023-05-21T22:41:00Z">
          <w:tblPr>
            <w:tblW w:w="8280" w:type="dxa"/>
            <w:jc w:val="center"/>
            <w:tblLook w:val="04A0" w:firstRow="1" w:lastRow="0" w:firstColumn="1" w:lastColumn="0" w:noHBand="0" w:noVBand="1"/>
          </w:tblPr>
        </w:tblPrChange>
      </w:tblPr>
      <w:tblGrid>
        <w:gridCol w:w="2680"/>
        <w:gridCol w:w="1660"/>
        <w:gridCol w:w="1720"/>
        <w:gridCol w:w="1260"/>
        <w:gridCol w:w="960"/>
        <w:tblGridChange w:id="5854">
          <w:tblGrid>
            <w:gridCol w:w="2680"/>
            <w:gridCol w:w="1660"/>
            <w:gridCol w:w="1720"/>
            <w:gridCol w:w="1260"/>
            <w:gridCol w:w="960"/>
          </w:tblGrid>
        </w:tblGridChange>
      </w:tblGrid>
      <w:tr w:rsidR="00A773A5" w:rsidRPr="00A773A5" w14:paraId="500D4271" w14:textId="77777777" w:rsidTr="00985B1D">
        <w:trPr>
          <w:trHeight w:val="525"/>
          <w:tblHeader/>
          <w:jc w:val="center"/>
          <w:trPrChange w:id="5855" w:author="Ilham Nur Pratama" w:date="2023-05-21T22:41:00Z">
            <w:trPr>
              <w:trHeight w:val="525"/>
              <w:tblHeader/>
              <w:jc w:val="center"/>
            </w:trPr>
          </w:trPrChange>
        </w:trPr>
        <w:tc>
          <w:tcPr>
            <w:tcW w:w="2680" w:type="dxa"/>
            <w:tcBorders>
              <w:top w:val="single" w:sz="4" w:space="0" w:color="auto"/>
              <w:left w:val="single" w:sz="4" w:space="0" w:color="auto"/>
              <w:bottom w:val="single" w:sz="4" w:space="0" w:color="auto"/>
              <w:right w:val="single" w:sz="4" w:space="0" w:color="auto"/>
            </w:tcBorders>
            <w:shd w:val="clear" w:color="auto" w:fill="auto"/>
            <w:noWrap/>
            <w:hideMark/>
            <w:tcPrChange w:id="5856" w:author="Ilham Nur Pratama" w:date="2023-05-21T22:41:00Z">
              <w:tcPr>
                <w:tcW w:w="2680" w:type="dxa"/>
                <w:tcBorders>
                  <w:top w:val="single" w:sz="4" w:space="0" w:color="auto"/>
                  <w:left w:val="single" w:sz="4" w:space="0" w:color="auto"/>
                  <w:bottom w:val="single" w:sz="4" w:space="0" w:color="auto"/>
                  <w:right w:val="single" w:sz="4" w:space="0" w:color="auto"/>
                </w:tcBorders>
                <w:shd w:val="clear" w:color="000000" w:fill="D0CECE"/>
                <w:noWrap/>
                <w:hideMark/>
              </w:tcPr>
            </w:tcPrChange>
          </w:tcPr>
          <w:p w14:paraId="2B9107AE" w14:textId="77777777" w:rsidR="00A773A5" w:rsidRPr="00A773A5" w:rsidRDefault="00A773A5" w:rsidP="00A773A5">
            <w:pPr>
              <w:spacing w:after="0" w:line="240" w:lineRule="auto"/>
              <w:jc w:val="left"/>
              <w:rPr>
                <w:rFonts w:eastAsia="Times New Roman" w:cs="Times New Roman"/>
                <w:b/>
                <w:bCs/>
                <w:color w:val="000000"/>
                <w:sz w:val="20"/>
                <w:szCs w:val="20"/>
              </w:rPr>
            </w:pPr>
            <w:r w:rsidRPr="00A773A5">
              <w:rPr>
                <w:rFonts w:eastAsia="Times New Roman" w:cs="Times New Roman"/>
                <w:b/>
                <w:bCs/>
                <w:color w:val="000000"/>
                <w:sz w:val="20"/>
                <w:szCs w:val="20"/>
              </w:rPr>
              <w:t>Proses</w:t>
            </w:r>
          </w:p>
        </w:tc>
        <w:tc>
          <w:tcPr>
            <w:tcW w:w="1660" w:type="dxa"/>
            <w:tcBorders>
              <w:top w:val="single" w:sz="4" w:space="0" w:color="auto"/>
              <w:left w:val="nil"/>
              <w:bottom w:val="single" w:sz="4" w:space="0" w:color="auto"/>
              <w:right w:val="single" w:sz="4" w:space="0" w:color="auto"/>
            </w:tcBorders>
            <w:shd w:val="clear" w:color="auto" w:fill="auto"/>
            <w:hideMark/>
            <w:tcPrChange w:id="5857" w:author="Ilham Nur Pratama" w:date="2023-05-21T22:41:00Z">
              <w:tcPr>
                <w:tcW w:w="1660" w:type="dxa"/>
                <w:tcBorders>
                  <w:top w:val="single" w:sz="4" w:space="0" w:color="auto"/>
                  <w:left w:val="nil"/>
                  <w:bottom w:val="single" w:sz="4" w:space="0" w:color="auto"/>
                  <w:right w:val="single" w:sz="4" w:space="0" w:color="auto"/>
                </w:tcBorders>
                <w:shd w:val="clear" w:color="000000" w:fill="D0CECE"/>
                <w:hideMark/>
              </w:tcPr>
            </w:tcPrChange>
          </w:tcPr>
          <w:p w14:paraId="75E060F8" w14:textId="68EA3868" w:rsidR="00A773A5" w:rsidRPr="00A773A5" w:rsidRDefault="000E43E4" w:rsidP="00A773A5">
            <w:pPr>
              <w:spacing w:after="0" w:line="240" w:lineRule="auto"/>
              <w:jc w:val="left"/>
              <w:rPr>
                <w:rFonts w:eastAsia="Times New Roman" w:cs="Times New Roman"/>
                <w:b/>
                <w:bCs/>
                <w:color w:val="000000"/>
                <w:sz w:val="20"/>
                <w:szCs w:val="20"/>
              </w:rPr>
            </w:pPr>
            <w:r>
              <w:rPr>
                <w:rFonts w:eastAsia="Times New Roman" w:cs="Times New Roman"/>
                <w:b/>
                <w:bCs/>
                <w:color w:val="000000"/>
                <w:sz w:val="20"/>
                <w:szCs w:val="20"/>
              </w:rPr>
              <w:t>Waktu tunggu</w:t>
            </w:r>
            <w:r w:rsidR="00A773A5" w:rsidRPr="00A773A5">
              <w:rPr>
                <w:rFonts w:eastAsia="Times New Roman" w:cs="Times New Roman"/>
                <w:b/>
                <w:bCs/>
                <w:color w:val="000000"/>
                <w:sz w:val="20"/>
                <w:szCs w:val="20"/>
              </w:rPr>
              <w:t xml:space="preserve"> </w:t>
            </w:r>
            <w:r w:rsidR="00A773A5" w:rsidRPr="003E6F93">
              <w:rPr>
                <w:rFonts w:eastAsia="Times New Roman" w:cs="Times New Roman"/>
                <w:b/>
                <w:bCs/>
                <w:i/>
                <w:iCs/>
                <w:color w:val="000000"/>
                <w:sz w:val="20"/>
                <w:szCs w:val="20"/>
              </w:rPr>
              <w:t>as is</w:t>
            </w:r>
            <w:r w:rsidR="00A773A5" w:rsidRPr="00A773A5">
              <w:rPr>
                <w:rFonts w:eastAsia="Times New Roman" w:cs="Times New Roman"/>
                <w:b/>
                <w:bCs/>
                <w:color w:val="000000"/>
                <w:sz w:val="20"/>
                <w:szCs w:val="20"/>
              </w:rPr>
              <w:t xml:space="preserve"> (Jam)</w:t>
            </w:r>
          </w:p>
        </w:tc>
        <w:tc>
          <w:tcPr>
            <w:tcW w:w="1720" w:type="dxa"/>
            <w:tcBorders>
              <w:top w:val="single" w:sz="4" w:space="0" w:color="auto"/>
              <w:left w:val="nil"/>
              <w:bottom w:val="single" w:sz="4" w:space="0" w:color="auto"/>
              <w:right w:val="single" w:sz="4" w:space="0" w:color="auto"/>
            </w:tcBorders>
            <w:shd w:val="clear" w:color="auto" w:fill="auto"/>
            <w:hideMark/>
            <w:tcPrChange w:id="5858" w:author="Ilham Nur Pratama" w:date="2023-05-21T22:41:00Z">
              <w:tcPr>
                <w:tcW w:w="1720" w:type="dxa"/>
                <w:tcBorders>
                  <w:top w:val="single" w:sz="4" w:space="0" w:color="auto"/>
                  <w:left w:val="nil"/>
                  <w:bottom w:val="single" w:sz="4" w:space="0" w:color="auto"/>
                  <w:right w:val="single" w:sz="4" w:space="0" w:color="auto"/>
                </w:tcBorders>
                <w:shd w:val="clear" w:color="000000" w:fill="D0CECE"/>
                <w:hideMark/>
              </w:tcPr>
            </w:tcPrChange>
          </w:tcPr>
          <w:p w14:paraId="3BF5043A" w14:textId="6FBAD9A8" w:rsidR="00A773A5" w:rsidRPr="00A773A5" w:rsidRDefault="000E43E4" w:rsidP="00A773A5">
            <w:pPr>
              <w:spacing w:after="0" w:line="240" w:lineRule="auto"/>
              <w:jc w:val="left"/>
              <w:rPr>
                <w:rFonts w:eastAsia="Times New Roman" w:cs="Times New Roman"/>
                <w:b/>
                <w:bCs/>
                <w:color w:val="000000"/>
                <w:sz w:val="20"/>
                <w:szCs w:val="20"/>
              </w:rPr>
            </w:pPr>
            <w:r>
              <w:rPr>
                <w:rFonts w:eastAsia="Times New Roman" w:cs="Times New Roman"/>
                <w:b/>
                <w:bCs/>
                <w:color w:val="000000"/>
                <w:sz w:val="20"/>
                <w:szCs w:val="20"/>
              </w:rPr>
              <w:t xml:space="preserve">Waktu tunggu </w:t>
            </w:r>
            <w:r w:rsidR="00A773A5" w:rsidRPr="003E6F93">
              <w:rPr>
                <w:rFonts w:eastAsia="Times New Roman" w:cs="Times New Roman"/>
                <w:b/>
                <w:bCs/>
                <w:i/>
                <w:iCs/>
                <w:color w:val="000000"/>
                <w:sz w:val="20"/>
                <w:szCs w:val="20"/>
              </w:rPr>
              <w:t>to be</w:t>
            </w:r>
            <w:r w:rsidR="00A773A5" w:rsidRPr="00A773A5">
              <w:rPr>
                <w:rFonts w:eastAsia="Times New Roman" w:cs="Times New Roman"/>
                <w:b/>
                <w:bCs/>
                <w:color w:val="000000"/>
                <w:sz w:val="20"/>
                <w:szCs w:val="20"/>
              </w:rPr>
              <w:t xml:space="preserve"> (Jam)</w:t>
            </w:r>
          </w:p>
        </w:tc>
        <w:tc>
          <w:tcPr>
            <w:tcW w:w="1260" w:type="dxa"/>
            <w:tcBorders>
              <w:top w:val="single" w:sz="4" w:space="0" w:color="auto"/>
              <w:left w:val="nil"/>
              <w:bottom w:val="single" w:sz="4" w:space="0" w:color="auto"/>
              <w:right w:val="single" w:sz="4" w:space="0" w:color="auto"/>
            </w:tcBorders>
            <w:shd w:val="clear" w:color="auto" w:fill="auto"/>
            <w:noWrap/>
            <w:hideMark/>
            <w:tcPrChange w:id="5859" w:author="Ilham Nur Pratama" w:date="2023-05-21T22:41:00Z">
              <w:tcPr>
                <w:tcW w:w="1260" w:type="dxa"/>
                <w:tcBorders>
                  <w:top w:val="single" w:sz="4" w:space="0" w:color="auto"/>
                  <w:left w:val="nil"/>
                  <w:bottom w:val="single" w:sz="4" w:space="0" w:color="auto"/>
                  <w:right w:val="single" w:sz="4" w:space="0" w:color="auto"/>
                </w:tcBorders>
                <w:shd w:val="clear" w:color="000000" w:fill="D0CECE"/>
                <w:noWrap/>
                <w:hideMark/>
              </w:tcPr>
            </w:tcPrChange>
          </w:tcPr>
          <w:p w14:paraId="41B001E8" w14:textId="77777777" w:rsidR="00A773A5" w:rsidRPr="00A773A5" w:rsidRDefault="00A773A5" w:rsidP="00A773A5">
            <w:pPr>
              <w:spacing w:after="0" w:line="240" w:lineRule="auto"/>
              <w:jc w:val="left"/>
              <w:rPr>
                <w:rFonts w:eastAsia="Times New Roman" w:cs="Times New Roman"/>
                <w:b/>
                <w:bCs/>
                <w:color w:val="000000"/>
                <w:sz w:val="20"/>
                <w:szCs w:val="20"/>
              </w:rPr>
            </w:pPr>
            <w:r w:rsidRPr="00A773A5">
              <w:rPr>
                <w:rFonts w:eastAsia="Times New Roman" w:cs="Times New Roman"/>
                <w:b/>
                <w:bCs/>
                <w:color w:val="000000"/>
                <w:sz w:val="20"/>
                <w:szCs w:val="20"/>
              </w:rPr>
              <w:t>Delta</w:t>
            </w:r>
          </w:p>
        </w:tc>
        <w:tc>
          <w:tcPr>
            <w:tcW w:w="960" w:type="dxa"/>
            <w:tcBorders>
              <w:top w:val="single" w:sz="4" w:space="0" w:color="auto"/>
              <w:left w:val="nil"/>
              <w:bottom w:val="single" w:sz="4" w:space="0" w:color="auto"/>
              <w:right w:val="single" w:sz="4" w:space="0" w:color="auto"/>
            </w:tcBorders>
            <w:shd w:val="clear" w:color="auto" w:fill="auto"/>
            <w:noWrap/>
            <w:hideMark/>
            <w:tcPrChange w:id="5860" w:author="Ilham Nur Pratama" w:date="2023-05-21T22:41:00Z">
              <w:tcPr>
                <w:tcW w:w="960" w:type="dxa"/>
                <w:tcBorders>
                  <w:top w:val="single" w:sz="4" w:space="0" w:color="auto"/>
                  <w:left w:val="nil"/>
                  <w:bottom w:val="single" w:sz="4" w:space="0" w:color="auto"/>
                  <w:right w:val="single" w:sz="4" w:space="0" w:color="auto"/>
                </w:tcBorders>
                <w:shd w:val="clear" w:color="000000" w:fill="D0CECE"/>
                <w:noWrap/>
                <w:hideMark/>
              </w:tcPr>
            </w:tcPrChange>
          </w:tcPr>
          <w:p w14:paraId="1845FD25" w14:textId="77777777" w:rsidR="00A773A5" w:rsidRPr="00A773A5" w:rsidRDefault="00A773A5" w:rsidP="00A773A5">
            <w:pPr>
              <w:spacing w:after="0" w:line="240" w:lineRule="auto"/>
              <w:jc w:val="left"/>
              <w:rPr>
                <w:rFonts w:eastAsia="Times New Roman" w:cs="Times New Roman"/>
                <w:b/>
                <w:bCs/>
                <w:color w:val="000000"/>
                <w:sz w:val="20"/>
                <w:szCs w:val="20"/>
              </w:rPr>
            </w:pPr>
            <w:r w:rsidRPr="00A773A5">
              <w:rPr>
                <w:rFonts w:eastAsia="Times New Roman" w:cs="Times New Roman"/>
                <w:b/>
                <w:bCs/>
                <w:color w:val="000000"/>
                <w:sz w:val="20"/>
                <w:szCs w:val="20"/>
              </w:rPr>
              <w:t>Tren</w:t>
            </w:r>
          </w:p>
        </w:tc>
      </w:tr>
      <w:tr w:rsidR="00A773A5" w:rsidRPr="00A773A5" w14:paraId="615394DF"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27BAC643"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Memasukan order proyek ke dalam sistem</w:t>
            </w:r>
          </w:p>
        </w:tc>
        <w:tc>
          <w:tcPr>
            <w:tcW w:w="1660" w:type="dxa"/>
            <w:tcBorders>
              <w:top w:val="nil"/>
              <w:left w:val="nil"/>
              <w:bottom w:val="single" w:sz="4" w:space="0" w:color="auto"/>
              <w:right w:val="single" w:sz="4" w:space="0" w:color="auto"/>
            </w:tcBorders>
            <w:shd w:val="clear" w:color="auto" w:fill="auto"/>
            <w:noWrap/>
            <w:vAlign w:val="bottom"/>
            <w:hideMark/>
          </w:tcPr>
          <w:p w14:paraId="4354D0AE"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0</w:t>
            </w:r>
          </w:p>
        </w:tc>
        <w:tc>
          <w:tcPr>
            <w:tcW w:w="1720" w:type="dxa"/>
            <w:tcBorders>
              <w:top w:val="nil"/>
              <w:left w:val="nil"/>
              <w:bottom w:val="single" w:sz="4" w:space="0" w:color="auto"/>
              <w:right w:val="single" w:sz="4" w:space="0" w:color="auto"/>
            </w:tcBorders>
            <w:shd w:val="clear" w:color="auto" w:fill="auto"/>
            <w:noWrap/>
            <w:vAlign w:val="bottom"/>
            <w:hideMark/>
          </w:tcPr>
          <w:p w14:paraId="27D682F9"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0</w:t>
            </w:r>
          </w:p>
        </w:tc>
        <w:tc>
          <w:tcPr>
            <w:tcW w:w="1260" w:type="dxa"/>
            <w:tcBorders>
              <w:top w:val="nil"/>
              <w:left w:val="nil"/>
              <w:bottom w:val="single" w:sz="4" w:space="0" w:color="auto"/>
              <w:right w:val="single" w:sz="4" w:space="0" w:color="auto"/>
            </w:tcBorders>
            <w:shd w:val="clear" w:color="auto" w:fill="auto"/>
            <w:noWrap/>
            <w:vAlign w:val="bottom"/>
            <w:hideMark/>
          </w:tcPr>
          <w:p w14:paraId="6B6B432D" w14:textId="77777777" w:rsidR="00A773A5" w:rsidRPr="00A773A5" w:rsidRDefault="00A773A5" w:rsidP="00A773A5">
            <w:pPr>
              <w:spacing w:after="0" w:line="240" w:lineRule="auto"/>
              <w:jc w:val="right"/>
              <w:rPr>
                <w:rFonts w:eastAsia="Times New Roman" w:cs="Times New Roman"/>
                <w:color w:val="000000"/>
                <w:sz w:val="20"/>
                <w:szCs w:val="20"/>
              </w:rPr>
            </w:pPr>
            <w:r w:rsidRPr="00A773A5">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bottom"/>
            <w:hideMark/>
          </w:tcPr>
          <w:p w14:paraId="0CFD0272" w14:textId="77777777" w:rsidR="00A773A5" w:rsidRPr="00A773A5" w:rsidRDefault="00A773A5" w:rsidP="00A773A5">
            <w:pPr>
              <w:spacing w:after="0" w:line="240" w:lineRule="auto"/>
              <w:jc w:val="left"/>
              <w:rPr>
                <w:rFonts w:ascii="Calibri" w:eastAsia="Times New Roman" w:hAnsi="Calibri" w:cs="Calibri"/>
                <w:color w:val="000000"/>
                <w:sz w:val="22"/>
              </w:rPr>
            </w:pPr>
            <w:r w:rsidRPr="00A773A5">
              <w:rPr>
                <w:rFonts w:ascii="Calibri" w:eastAsia="Times New Roman" w:hAnsi="Calibri" w:cs="Calibri"/>
                <w:color w:val="000000"/>
                <w:sz w:val="22"/>
              </w:rPr>
              <w:t>-</w:t>
            </w:r>
          </w:p>
        </w:tc>
      </w:tr>
      <w:tr w:rsidR="00A773A5" w:rsidRPr="00A773A5" w14:paraId="1B3C3595"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E831776"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Memasukan Proyek berdasarkan order dari AM pada SIMP</w:t>
            </w:r>
          </w:p>
        </w:tc>
        <w:tc>
          <w:tcPr>
            <w:tcW w:w="1660" w:type="dxa"/>
            <w:tcBorders>
              <w:top w:val="nil"/>
              <w:left w:val="nil"/>
              <w:bottom w:val="single" w:sz="4" w:space="0" w:color="auto"/>
              <w:right w:val="single" w:sz="4" w:space="0" w:color="auto"/>
            </w:tcBorders>
            <w:shd w:val="clear" w:color="auto" w:fill="auto"/>
            <w:noWrap/>
            <w:vAlign w:val="bottom"/>
            <w:hideMark/>
          </w:tcPr>
          <w:p w14:paraId="6627EBA6"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0</w:t>
            </w:r>
          </w:p>
        </w:tc>
        <w:tc>
          <w:tcPr>
            <w:tcW w:w="1720" w:type="dxa"/>
            <w:tcBorders>
              <w:top w:val="nil"/>
              <w:left w:val="nil"/>
              <w:bottom w:val="single" w:sz="4" w:space="0" w:color="auto"/>
              <w:right w:val="single" w:sz="4" w:space="0" w:color="auto"/>
            </w:tcBorders>
            <w:shd w:val="clear" w:color="auto" w:fill="auto"/>
            <w:noWrap/>
            <w:vAlign w:val="bottom"/>
            <w:hideMark/>
          </w:tcPr>
          <w:p w14:paraId="24881AB8"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0</w:t>
            </w:r>
          </w:p>
        </w:tc>
        <w:tc>
          <w:tcPr>
            <w:tcW w:w="1260" w:type="dxa"/>
            <w:tcBorders>
              <w:top w:val="nil"/>
              <w:left w:val="nil"/>
              <w:bottom w:val="single" w:sz="4" w:space="0" w:color="auto"/>
              <w:right w:val="single" w:sz="4" w:space="0" w:color="auto"/>
            </w:tcBorders>
            <w:shd w:val="clear" w:color="auto" w:fill="auto"/>
            <w:noWrap/>
            <w:vAlign w:val="bottom"/>
            <w:hideMark/>
          </w:tcPr>
          <w:p w14:paraId="1475CF66" w14:textId="77777777" w:rsidR="00A773A5" w:rsidRPr="00A773A5" w:rsidRDefault="00A773A5" w:rsidP="00A773A5">
            <w:pPr>
              <w:spacing w:after="0" w:line="240" w:lineRule="auto"/>
              <w:jc w:val="right"/>
              <w:rPr>
                <w:rFonts w:eastAsia="Times New Roman" w:cs="Times New Roman"/>
                <w:color w:val="000000"/>
                <w:sz w:val="20"/>
                <w:szCs w:val="20"/>
              </w:rPr>
            </w:pPr>
            <w:r w:rsidRPr="00A773A5">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bottom"/>
            <w:hideMark/>
          </w:tcPr>
          <w:p w14:paraId="06A24BA2" w14:textId="77777777" w:rsidR="00A773A5" w:rsidRPr="00A773A5" w:rsidRDefault="00A773A5" w:rsidP="00A773A5">
            <w:pPr>
              <w:spacing w:after="0" w:line="240" w:lineRule="auto"/>
              <w:jc w:val="left"/>
              <w:rPr>
                <w:rFonts w:ascii="Calibri" w:eastAsia="Times New Roman" w:hAnsi="Calibri" w:cs="Calibri"/>
                <w:color w:val="000000"/>
                <w:sz w:val="22"/>
              </w:rPr>
            </w:pPr>
            <w:r w:rsidRPr="00A773A5">
              <w:rPr>
                <w:rFonts w:ascii="Calibri" w:eastAsia="Times New Roman" w:hAnsi="Calibri" w:cs="Calibri"/>
                <w:color w:val="000000"/>
                <w:sz w:val="22"/>
              </w:rPr>
              <w:t>-</w:t>
            </w:r>
          </w:p>
        </w:tc>
      </w:tr>
      <w:tr w:rsidR="00A773A5" w:rsidRPr="00A773A5" w14:paraId="753169AB"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6FE063A7"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Penentuan perkerjaan apa yang akan dikerjakan</w:t>
            </w:r>
          </w:p>
        </w:tc>
        <w:tc>
          <w:tcPr>
            <w:tcW w:w="1660" w:type="dxa"/>
            <w:tcBorders>
              <w:top w:val="nil"/>
              <w:left w:val="nil"/>
              <w:bottom w:val="single" w:sz="4" w:space="0" w:color="auto"/>
              <w:right w:val="single" w:sz="4" w:space="0" w:color="auto"/>
            </w:tcBorders>
            <w:shd w:val="clear" w:color="auto" w:fill="auto"/>
            <w:noWrap/>
            <w:vAlign w:val="bottom"/>
            <w:hideMark/>
          </w:tcPr>
          <w:p w14:paraId="0E5BE54C"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2.2</w:t>
            </w:r>
          </w:p>
        </w:tc>
        <w:tc>
          <w:tcPr>
            <w:tcW w:w="1720" w:type="dxa"/>
            <w:tcBorders>
              <w:top w:val="nil"/>
              <w:left w:val="nil"/>
              <w:bottom w:val="single" w:sz="4" w:space="0" w:color="auto"/>
              <w:right w:val="single" w:sz="4" w:space="0" w:color="auto"/>
            </w:tcBorders>
            <w:shd w:val="clear" w:color="auto" w:fill="auto"/>
            <w:noWrap/>
            <w:vAlign w:val="bottom"/>
            <w:hideMark/>
          </w:tcPr>
          <w:p w14:paraId="7678502D"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0.066</w:t>
            </w:r>
          </w:p>
        </w:tc>
        <w:tc>
          <w:tcPr>
            <w:tcW w:w="1260" w:type="dxa"/>
            <w:tcBorders>
              <w:top w:val="nil"/>
              <w:left w:val="nil"/>
              <w:bottom w:val="single" w:sz="4" w:space="0" w:color="auto"/>
              <w:right w:val="single" w:sz="4" w:space="0" w:color="auto"/>
            </w:tcBorders>
            <w:shd w:val="clear" w:color="auto" w:fill="auto"/>
            <w:noWrap/>
            <w:vAlign w:val="bottom"/>
            <w:hideMark/>
          </w:tcPr>
          <w:p w14:paraId="00A8B7B3" w14:textId="77777777" w:rsidR="00A773A5" w:rsidRPr="00A773A5" w:rsidRDefault="00A773A5" w:rsidP="00A773A5">
            <w:pPr>
              <w:spacing w:after="0" w:line="240" w:lineRule="auto"/>
              <w:jc w:val="right"/>
              <w:rPr>
                <w:rFonts w:eastAsia="Times New Roman" w:cs="Times New Roman"/>
                <w:color w:val="000000"/>
                <w:sz w:val="20"/>
                <w:szCs w:val="20"/>
              </w:rPr>
            </w:pPr>
            <w:r w:rsidRPr="00A773A5">
              <w:rPr>
                <w:rFonts w:eastAsia="Times New Roman" w:cs="Times New Roman"/>
                <w:color w:val="000000"/>
                <w:sz w:val="20"/>
                <w:szCs w:val="20"/>
              </w:rPr>
              <w:t>-2.134</w:t>
            </w:r>
          </w:p>
        </w:tc>
        <w:tc>
          <w:tcPr>
            <w:tcW w:w="960" w:type="dxa"/>
            <w:tcBorders>
              <w:top w:val="nil"/>
              <w:left w:val="nil"/>
              <w:bottom w:val="single" w:sz="4" w:space="0" w:color="auto"/>
              <w:right w:val="single" w:sz="4" w:space="0" w:color="auto"/>
            </w:tcBorders>
            <w:shd w:val="clear" w:color="auto" w:fill="auto"/>
            <w:noWrap/>
            <w:vAlign w:val="center"/>
            <w:hideMark/>
          </w:tcPr>
          <w:p w14:paraId="639C107D" w14:textId="77777777" w:rsidR="00A773A5" w:rsidRPr="00A773A5" w:rsidRDefault="00A773A5" w:rsidP="00A773A5">
            <w:pPr>
              <w:spacing w:after="0" w:line="240" w:lineRule="auto"/>
              <w:jc w:val="center"/>
              <w:rPr>
                <w:rFonts w:eastAsia="Times New Roman" w:cs="Times New Roman"/>
                <w:color w:val="00B050"/>
                <w:sz w:val="20"/>
                <w:szCs w:val="20"/>
              </w:rPr>
            </w:pPr>
            <w:r w:rsidRPr="00A773A5">
              <w:rPr>
                <w:rFonts w:eastAsia="Times New Roman" w:cs="Times New Roman"/>
                <w:color w:val="00B050"/>
                <w:sz w:val="20"/>
                <w:szCs w:val="20"/>
              </w:rPr>
              <w:t>↓</w:t>
            </w:r>
          </w:p>
        </w:tc>
      </w:tr>
      <w:tr w:rsidR="00A773A5" w:rsidRPr="00A773A5" w14:paraId="0A51E009"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3AFBDC2"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 xml:space="preserve">Pembuatan </w:t>
            </w:r>
            <w:r w:rsidRPr="00A773A5">
              <w:rPr>
                <w:rFonts w:eastAsia="Times New Roman" w:cs="Times New Roman"/>
                <w:i/>
                <w:iCs/>
                <w:color w:val="000000"/>
                <w:sz w:val="20"/>
                <w:szCs w:val="20"/>
              </w:rPr>
              <w:t>timeline</w:t>
            </w:r>
            <w:r w:rsidRPr="00A773A5">
              <w:rPr>
                <w:rFonts w:eastAsia="Times New Roman" w:cs="Times New Roman"/>
                <w:color w:val="000000"/>
                <w:sz w:val="20"/>
                <w:szCs w:val="20"/>
              </w:rPr>
              <w:t xml:space="preserve"> pekerjaan</w:t>
            </w:r>
          </w:p>
        </w:tc>
        <w:tc>
          <w:tcPr>
            <w:tcW w:w="1660" w:type="dxa"/>
            <w:tcBorders>
              <w:top w:val="nil"/>
              <w:left w:val="nil"/>
              <w:bottom w:val="single" w:sz="4" w:space="0" w:color="auto"/>
              <w:right w:val="single" w:sz="4" w:space="0" w:color="auto"/>
            </w:tcBorders>
            <w:shd w:val="clear" w:color="auto" w:fill="auto"/>
            <w:noWrap/>
            <w:vAlign w:val="bottom"/>
            <w:hideMark/>
          </w:tcPr>
          <w:p w14:paraId="080F800A"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55AFBAD3"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055</w:t>
            </w:r>
          </w:p>
        </w:tc>
        <w:tc>
          <w:tcPr>
            <w:tcW w:w="1260" w:type="dxa"/>
            <w:tcBorders>
              <w:top w:val="nil"/>
              <w:left w:val="nil"/>
              <w:bottom w:val="single" w:sz="4" w:space="0" w:color="auto"/>
              <w:right w:val="single" w:sz="4" w:space="0" w:color="auto"/>
            </w:tcBorders>
            <w:shd w:val="clear" w:color="auto" w:fill="auto"/>
            <w:noWrap/>
            <w:vAlign w:val="bottom"/>
            <w:hideMark/>
          </w:tcPr>
          <w:p w14:paraId="519F1D86"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055</w:t>
            </w:r>
          </w:p>
        </w:tc>
        <w:tc>
          <w:tcPr>
            <w:tcW w:w="960" w:type="dxa"/>
            <w:tcBorders>
              <w:top w:val="nil"/>
              <w:left w:val="nil"/>
              <w:bottom w:val="single" w:sz="4" w:space="0" w:color="auto"/>
              <w:right w:val="single" w:sz="4" w:space="0" w:color="auto"/>
            </w:tcBorders>
            <w:shd w:val="clear" w:color="auto" w:fill="auto"/>
            <w:noWrap/>
            <w:vAlign w:val="center"/>
            <w:hideMark/>
          </w:tcPr>
          <w:p w14:paraId="603C7498" w14:textId="77777777" w:rsidR="00A773A5" w:rsidRPr="00A773A5" w:rsidRDefault="00A773A5" w:rsidP="00A773A5">
            <w:pPr>
              <w:spacing w:after="0" w:line="240" w:lineRule="auto"/>
              <w:jc w:val="center"/>
              <w:rPr>
                <w:rFonts w:eastAsia="Times New Roman" w:cs="Times New Roman"/>
                <w:color w:val="FF0000"/>
                <w:sz w:val="20"/>
                <w:szCs w:val="20"/>
              </w:rPr>
            </w:pPr>
            <w:r w:rsidRPr="00A773A5">
              <w:rPr>
                <w:rFonts w:eastAsia="Times New Roman" w:cs="Times New Roman"/>
                <w:color w:val="FF0000"/>
                <w:sz w:val="20"/>
                <w:szCs w:val="20"/>
              </w:rPr>
              <w:t>↑</w:t>
            </w:r>
          </w:p>
        </w:tc>
      </w:tr>
      <w:tr w:rsidR="00A773A5" w:rsidRPr="00A773A5" w14:paraId="4655AAC0"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20C7391"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Penentuan sumber daya yang akan mengerjakan pekerjaan</w:t>
            </w:r>
          </w:p>
        </w:tc>
        <w:tc>
          <w:tcPr>
            <w:tcW w:w="1660" w:type="dxa"/>
            <w:tcBorders>
              <w:top w:val="nil"/>
              <w:left w:val="nil"/>
              <w:bottom w:val="single" w:sz="4" w:space="0" w:color="auto"/>
              <w:right w:val="single" w:sz="4" w:space="0" w:color="auto"/>
            </w:tcBorders>
            <w:shd w:val="clear" w:color="auto" w:fill="auto"/>
            <w:noWrap/>
            <w:vAlign w:val="bottom"/>
            <w:hideMark/>
          </w:tcPr>
          <w:p w14:paraId="32BA414B"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2E6795E5"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56EE2CC9"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bottom"/>
            <w:hideMark/>
          </w:tcPr>
          <w:p w14:paraId="0A38F683" w14:textId="77777777" w:rsidR="00A773A5" w:rsidRPr="00A773A5" w:rsidRDefault="00A773A5" w:rsidP="00A773A5">
            <w:pPr>
              <w:spacing w:after="0" w:line="240" w:lineRule="auto"/>
              <w:jc w:val="left"/>
              <w:rPr>
                <w:rFonts w:ascii="Calibri" w:eastAsia="Times New Roman" w:hAnsi="Calibri" w:cs="Calibri"/>
                <w:color w:val="000000"/>
                <w:sz w:val="22"/>
              </w:rPr>
            </w:pPr>
            <w:r w:rsidRPr="00A773A5">
              <w:rPr>
                <w:rFonts w:ascii="Calibri" w:eastAsia="Times New Roman" w:hAnsi="Calibri" w:cs="Calibri"/>
                <w:color w:val="000000"/>
                <w:sz w:val="22"/>
              </w:rPr>
              <w:t>-</w:t>
            </w:r>
          </w:p>
        </w:tc>
      </w:tr>
      <w:tr w:rsidR="00A773A5" w:rsidRPr="00A773A5" w14:paraId="4FCB6DA7"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F4B084"/>
            <w:vAlign w:val="center"/>
            <w:hideMark/>
          </w:tcPr>
          <w:p w14:paraId="5F845334"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Konfirmasi sumber daya yang akan melakukan pekerjaan</w:t>
            </w:r>
          </w:p>
        </w:tc>
        <w:tc>
          <w:tcPr>
            <w:tcW w:w="1660" w:type="dxa"/>
            <w:tcBorders>
              <w:top w:val="nil"/>
              <w:left w:val="nil"/>
              <w:bottom w:val="single" w:sz="4" w:space="0" w:color="auto"/>
              <w:right w:val="single" w:sz="4" w:space="0" w:color="auto"/>
            </w:tcBorders>
            <w:shd w:val="clear" w:color="auto" w:fill="auto"/>
            <w:noWrap/>
            <w:vAlign w:val="bottom"/>
            <w:hideMark/>
          </w:tcPr>
          <w:p w14:paraId="7278C85B"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1EAB3C6D"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2A39F4B2"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bottom"/>
            <w:hideMark/>
          </w:tcPr>
          <w:p w14:paraId="0C6D1501" w14:textId="77777777" w:rsidR="00A773A5" w:rsidRPr="00A773A5" w:rsidRDefault="00A773A5" w:rsidP="00A773A5">
            <w:pPr>
              <w:spacing w:after="0" w:line="240" w:lineRule="auto"/>
              <w:jc w:val="left"/>
              <w:rPr>
                <w:rFonts w:ascii="Calibri" w:eastAsia="Times New Roman" w:hAnsi="Calibri" w:cs="Calibri"/>
                <w:color w:val="000000"/>
                <w:sz w:val="22"/>
              </w:rPr>
            </w:pPr>
            <w:r w:rsidRPr="00A773A5">
              <w:rPr>
                <w:rFonts w:ascii="Calibri" w:eastAsia="Times New Roman" w:hAnsi="Calibri" w:cs="Calibri"/>
                <w:color w:val="000000"/>
                <w:sz w:val="22"/>
              </w:rPr>
              <w:t>-</w:t>
            </w:r>
          </w:p>
        </w:tc>
      </w:tr>
      <w:tr w:rsidR="00A773A5" w:rsidRPr="00A773A5" w14:paraId="51F27BED"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A9D08E"/>
            <w:vAlign w:val="center"/>
            <w:hideMark/>
          </w:tcPr>
          <w:p w14:paraId="4A3A728A"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Pencarian sumber daya yang tepat sesuai kebutuhan</w:t>
            </w:r>
          </w:p>
        </w:tc>
        <w:tc>
          <w:tcPr>
            <w:tcW w:w="1660" w:type="dxa"/>
            <w:tcBorders>
              <w:top w:val="nil"/>
              <w:left w:val="nil"/>
              <w:bottom w:val="single" w:sz="4" w:space="0" w:color="auto"/>
              <w:right w:val="single" w:sz="4" w:space="0" w:color="auto"/>
            </w:tcBorders>
            <w:shd w:val="clear" w:color="auto" w:fill="auto"/>
            <w:noWrap/>
            <w:vAlign w:val="bottom"/>
            <w:hideMark/>
          </w:tcPr>
          <w:p w14:paraId="3F48EDED"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6BDC761C"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03AC0849"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bottom"/>
            <w:hideMark/>
          </w:tcPr>
          <w:p w14:paraId="79C69296" w14:textId="77777777" w:rsidR="00A773A5" w:rsidRPr="00A773A5" w:rsidRDefault="00A773A5" w:rsidP="00A773A5">
            <w:pPr>
              <w:spacing w:after="0" w:line="240" w:lineRule="auto"/>
              <w:jc w:val="left"/>
              <w:rPr>
                <w:rFonts w:ascii="Calibri" w:eastAsia="Times New Roman" w:hAnsi="Calibri" w:cs="Calibri"/>
                <w:color w:val="000000"/>
                <w:sz w:val="22"/>
              </w:rPr>
            </w:pPr>
            <w:r w:rsidRPr="00A773A5">
              <w:rPr>
                <w:rFonts w:ascii="Calibri" w:eastAsia="Times New Roman" w:hAnsi="Calibri" w:cs="Calibri"/>
                <w:color w:val="000000"/>
                <w:sz w:val="22"/>
              </w:rPr>
              <w:t>-</w:t>
            </w:r>
          </w:p>
        </w:tc>
      </w:tr>
      <w:tr w:rsidR="00A773A5" w:rsidRPr="00A773A5" w14:paraId="511D515E"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E89219E"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Penetapan sumber daya yang akan mengerjakan pekerjaan</w:t>
            </w:r>
          </w:p>
        </w:tc>
        <w:tc>
          <w:tcPr>
            <w:tcW w:w="1660" w:type="dxa"/>
            <w:tcBorders>
              <w:top w:val="nil"/>
              <w:left w:val="nil"/>
              <w:bottom w:val="single" w:sz="4" w:space="0" w:color="auto"/>
              <w:right w:val="single" w:sz="4" w:space="0" w:color="auto"/>
            </w:tcBorders>
            <w:shd w:val="clear" w:color="auto" w:fill="auto"/>
            <w:noWrap/>
            <w:vAlign w:val="bottom"/>
            <w:hideMark/>
          </w:tcPr>
          <w:p w14:paraId="4DDB812A"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78F70F22"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021</w:t>
            </w:r>
          </w:p>
        </w:tc>
        <w:tc>
          <w:tcPr>
            <w:tcW w:w="1260" w:type="dxa"/>
            <w:tcBorders>
              <w:top w:val="nil"/>
              <w:left w:val="nil"/>
              <w:bottom w:val="single" w:sz="4" w:space="0" w:color="auto"/>
              <w:right w:val="single" w:sz="4" w:space="0" w:color="auto"/>
            </w:tcBorders>
            <w:shd w:val="clear" w:color="auto" w:fill="auto"/>
            <w:noWrap/>
            <w:vAlign w:val="bottom"/>
            <w:hideMark/>
          </w:tcPr>
          <w:p w14:paraId="390C7440"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021</w:t>
            </w:r>
          </w:p>
        </w:tc>
        <w:tc>
          <w:tcPr>
            <w:tcW w:w="960" w:type="dxa"/>
            <w:tcBorders>
              <w:top w:val="nil"/>
              <w:left w:val="nil"/>
              <w:bottom w:val="single" w:sz="4" w:space="0" w:color="auto"/>
              <w:right w:val="single" w:sz="4" w:space="0" w:color="auto"/>
            </w:tcBorders>
            <w:shd w:val="clear" w:color="auto" w:fill="auto"/>
            <w:noWrap/>
            <w:vAlign w:val="center"/>
            <w:hideMark/>
          </w:tcPr>
          <w:p w14:paraId="2DD4A07B" w14:textId="77777777" w:rsidR="00A773A5" w:rsidRPr="00A773A5" w:rsidRDefault="00A773A5" w:rsidP="00A773A5">
            <w:pPr>
              <w:spacing w:after="0" w:line="240" w:lineRule="auto"/>
              <w:jc w:val="center"/>
              <w:rPr>
                <w:rFonts w:eastAsia="Times New Roman" w:cs="Times New Roman"/>
                <w:color w:val="FF0000"/>
                <w:sz w:val="20"/>
                <w:szCs w:val="20"/>
              </w:rPr>
            </w:pPr>
            <w:r w:rsidRPr="00A773A5">
              <w:rPr>
                <w:rFonts w:eastAsia="Times New Roman" w:cs="Times New Roman"/>
                <w:color w:val="FF0000"/>
                <w:sz w:val="20"/>
                <w:szCs w:val="20"/>
              </w:rPr>
              <w:t>↑</w:t>
            </w:r>
          </w:p>
        </w:tc>
      </w:tr>
      <w:tr w:rsidR="00A773A5" w:rsidRPr="00A773A5" w14:paraId="02312D9C"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6CC77650"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 xml:space="preserve">Eksekusi dilakukan oleh </w:t>
            </w:r>
            <w:r w:rsidRPr="00A773A5">
              <w:rPr>
                <w:rFonts w:eastAsia="Times New Roman" w:cs="Times New Roman"/>
                <w:i/>
                <w:iCs/>
                <w:color w:val="000000"/>
                <w:sz w:val="20"/>
                <w:szCs w:val="20"/>
              </w:rPr>
              <w:t>Developer/Provisioning Engineer/ Tester</w:t>
            </w:r>
          </w:p>
        </w:tc>
        <w:tc>
          <w:tcPr>
            <w:tcW w:w="1660" w:type="dxa"/>
            <w:tcBorders>
              <w:top w:val="nil"/>
              <w:left w:val="nil"/>
              <w:bottom w:val="single" w:sz="4" w:space="0" w:color="auto"/>
              <w:right w:val="single" w:sz="4" w:space="0" w:color="auto"/>
            </w:tcBorders>
            <w:shd w:val="clear" w:color="auto" w:fill="auto"/>
            <w:noWrap/>
            <w:vAlign w:val="bottom"/>
            <w:hideMark/>
          </w:tcPr>
          <w:p w14:paraId="3B12BBDF"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672</w:t>
            </w:r>
          </w:p>
        </w:tc>
        <w:tc>
          <w:tcPr>
            <w:tcW w:w="1720" w:type="dxa"/>
            <w:tcBorders>
              <w:top w:val="nil"/>
              <w:left w:val="nil"/>
              <w:bottom w:val="single" w:sz="4" w:space="0" w:color="auto"/>
              <w:right w:val="single" w:sz="4" w:space="0" w:color="auto"/>
            </w:tcBorders>
            <w:shd w:val="clear" w:color="auto" w:fill="auto"/>
            <w:noWrap/>
            <w:vAlign w:val="bottom"/>
            <w:hideMark/>
          </w:tcPr>
          <w:p w14:paraId="58BE2790"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21.9</w:t>
            </w:r>
          </w:p>
        </w:tc>
        <w:tc>
          <w:tcPr>
            <w:tcW w:w="1260" w:type="dxa"/>
            <w:tcBorders>
              <w:top w:val="nil"/>
              <w:left w:val="nil"/>
              <w:bottom w:val="single" w:sz="4" w:space="0" w:color="auto"/>
              <w:right w:val="single" w:sz="4" w:space="0" w:color="auto"/>
            </w:tcBorders>
            <w:shd w:val="clear" w:color="auto" w:fill="auto"/>
            <w:noWrap/>
            <w:vAlign w:val="bottom"/>
            <w:hideMark/>
          </w:tcPr>
          <w:p w14:paraId="12009914"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650.1</w:t>
            </w:r>
          </w:p>
        </w:tc>
        <w:tc>
          <w:tcPr>
            <w:tcW w:w="960" w:type="dxa"/>
            <w:tcBorders>
              <w:top w:val="nil"/>
              <w:left w:val="nil"/>
              <w:bottom w:val="single" w:sz="4" w:space="0" w:color="auto"/>
              <w:right w:val="single" w:sz="4" w:space="0" w:color="auto"/>
            </w:tcBorders>
            <w:shd w:val="clear" w:color="auto" w:fill="auto"/>
            <w:noWrap/>
            <w:vAlign w:val="center"/>
            <w:hideMark/>
          </w:tcPr>
          <w:p w14:paraId="3BFD5EF8" w14:textId="77777777" w:rsidR="00A773A5" w:rsidRPr="00A773A5" w:rsidRDefault="00A773A5" w:rsidP="00A773A5">
            <w:pPr>
              <w:spacing w:after="0" w:line="240" w:lineRule="auto"/>
              <w:jc w:val="center"/>
              <w:rPr>
                <w:rFonts w:eastAsia="Times New Roman" w:cs="Times New Roman"/>
                <w:color w:val="00B050"/>
                <w:sz w:val="20"/>
                <w:szCs w:val="20"/>
              </w:rPr>
            </w:pPr>
            <w:r w:rsidRPr="00A773A5">
              <w:rPr>
                <w:rFonts w:eastAsia="Times New Roman" w:cs="Times New Roman"/>
                <w:color w:val="00B050"/>
                <w:sz w:val="20"/>
                <w:szCs w:val="20"/>
              </w:rPr>
              <w:t>↓</w:t>
            </w:r>
          </w:p>
        </w:tc>
      </w:tr>
      <w:tr w:rsidR="00A773A5" w:rsidRPr="00A773A5" w14:paraId="155A4668"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33AF6129"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 xml:space="preserve">Eksekusi dilakukan oleh senior </w:t>
            </w:r>
            <w:r w:rsidRPr="00A773A5">
              <w:rPr>
                <w:rFonts w:eastAsia="Times New Roman" w:cs="Times New Roman"/>
                <w:i/>
                <w:iCs/>
                <w:color w:val="000000"/>
                <w:sz w:val="20"/>
                <w:szCs w:val="20"/>
              </w:rPr>
              <w:t>Developer/Provisioning Engineer/ Tester</w:t>
            </w:r>
          </w:p>
        </w:tc>
        <w:tc>
          <w:tcPr>
            <w:tcW w:w="1660" w:type="dxa"/>
            <w:tcBorders>
              <w:top w:val="nil"/>
              <w:left w:val="nil"/>
              <w:bottom w:val="single" w:sz="4" w:space="0" w:color="auto"/>
              <w:right w:val="single" w:sz="4" w:space="0" w:color="auto"/>
            </w:tcBorders>
            <w:shd w:val="clear" w:color="auto" w:fill="auto"/>
            <w:noWrap/>
            <w:vAlign w:val="bottom"/>
            <w:hideMark/>
          </w:tcPr>
          <w:p w14:paraId="6A2F312B"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81.6</w:t>
            </w:r>
          </w:p>
        </w:tc>
        <w:tc>
          <w:tcPr>
            <w:tcW w:w="1720" w:type="dxa"/>
            <w:tcBorders>
              <w:top w:val="nil"/>
              <w:left w:val="nil"/>
              <w:bottom w:val="single" w:sz="4" w:space="0" w:color="auto"/>
              <w:right w:val="single" w:sz="4" w:space="0" w:color="auto"/>
            </w:tcBorders>
            <w:shd w:val="clear" w:color="auto" w:fill="auto"/>
            <w:noWrap/>
            <w:vAlign w:val="bottom"/>
            <w:hideMark/>
          </w:tcPr>
          <w:p w14:paraId="2F7E3635"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108</w:t>
            </w:r>
          </w:p>
        </w:tc>
        <w:tc>
          <w:tcPr>
            <w:tcW w:w="1260" w:type="dxa"/>
            <w:tcBorders>
              <w:top w:val="nil"/>
              <w:left w:val="nil"/>
              <w:bottom w:val="single" w:sz="4" w:space="0" w:color="auto"/>
              <w:right w:val="single" w:sz="4" w:space="0" w:color="auto"/>
            </w:tcBorders>
            <w:shd w:val="clear" w:color="auto" w:fill="auto"/>
            <w:noWrap/>
            <w:vAlign w:val="bottom"/>
            <w:hideMark/>
          </w:tcPr>
          <w:p w14:paraId="17F26533"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26.4</w:t>
            </w:r>
          </w:p>
        </w:tc>
        <w:tc>
          <w:tcPr>
            <w:tcW w:w="960" w:type="dxa"/>
            <w:tcBorders>
              <w:top w:val="nil"/>
              <w:left w:val="nil"/>
              <w:bottom w:val="single" w:sz="4" w:space="0" w:color="auto"/>
              <w:right w:val="single" w:sz="4" w:space="0" w:color="auto"/>
            </w:tcBorders>
            <w:shd w:val="clear" w:color="auto" w:fill="auto"/>
            <w:noWrap/>
            <w:vAlign w:val="center"/>
            <w:hideMark/>
          </w:tcPr>
          <w:p w14:paraId="4921161E" w14:textId="77777777" w:rsidR="00A773A5" w:rsidRPr="00A773A5" w:rsidRDefault="00A773A5" w:rsidP="00A773A5">
            <w:pPr>
              <w:spacing w:after="0" w:line="240" w:lineRule="auto"/>
              <w:jc w:val="center"/>
              <w:rPr>
                <w:rFonts w:eastAsia="Times New Roman" w:cs="Times New Roman"/>
                <w:color w:val="FF0000"/>
                <w:sz w:val="20"/>
                <w:szCs w:val="20"/>
              </w:rPr>
            </w:pPr>
            <w:r w:rsidRPr="00A773A5">
              <w:rPr>
                <w:rFonts w:eastAsia="Times New Roman" w:cs="Times New Roman"/>
                <w:color w:val="FF0000"/>
                <w:sz w:val="20"/>
                <w:szCs w:val="20"/>
              </w:rPr>
              <w:t>↑</w:t>
            </w:r>
          </w:p>
        </w:tc>
      </w:tr>
      <w:tr w:rsidR="00A773A5" w:rsidRPr="00A773A5" w14:paraId="04A46F09"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434BBE86"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 xml:space="preserve">Eksekusi dilakukan oleh </w:t>
            </w:r>
            <w:r w:rsidRPr="00A773A5">
              <w:rPr>
                <w:rFonts w:eastAsia="Times New Roman" w:cs="Times New Roman"/>
                <w:i/>
                <w:iCs/>
                <w:color w:val="000000"/>
                <w:sz w:val="20"/>
                <w:szCs w:val="20"/>
              </w:rPr>
              <w:t>outsource</w:t>
            </w:r>
            <w:r w:rsidRPr="00A773A5">
              <w:rPr>
                <w:rFonts w:eastAsia="Times New Roman" w:cs="Times New Roman"/>
                <w:color w:val="000000"/>
                <w:sz w:val="20"/>
                <w:szCs w:val="20"/>
              </w:rPr>
              <w:t xml:space="preserve"> </w:t>
            </w:r>
            <w:r w:rsidRPr="00A773A5">
              <w:rPr>
                <w:rFonts w:eastAsia="Times New Roman" w:cs="Times New Roman"/>
                <w:i/>
                <w:iCs/>
                <w:color w:val="000000"/>
                <w:sz w:val="20"/>
                <w:szCs w:val="20"/>
              </w:rPr>
              <w:t>officer</w:t>
            </w:r>
          </w:p>
        </w:tc>
        <w:tc>
          <w:tcPr>
            <w:tcW w:w="1660" w:type="dxa"/>
            <w:tcBorders>
              <w:top w:val="nil"/>
              <w:left w:val="nil"/>
              <w:bottom w:val="single" w:sz="4" w:space="0" w:color="auto"/>
              <w:right w:val="single" w:sz="4" w:space="0" w:color="auto"/>
            </w:tcBorders>
            <w:shd w:val="clear" w:color="auto" w:fill="auto"/>
            <w:noWrap/>
            <w:vAlign w:val="bottom"/>
            <w:hideMark/>
          </w:tcPr>
          <w:p w14:paraId="4BD9041A"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5F7F4916"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386.4</w:t>
            </w:r>
          </w:p>
        </w:tc>
        <w:tc>
          <w:tcPr>
            <w:tcW w:w="1260" w:type="dxa"/>
            <w:tcBorders>
              <w:top w:val="nil"/>
              <w:left w:val="nil"/>
              <w:bottom w:val="single" w:sz="4" w:space="0" w:color="auto"/>
              <w:right w:val="single" w:sz="4" w:space="0" w:color="auto"/>
            </w:tcBorders>
            <w:shd w:val="clear" w:color="auto" w:fill="auto"/>
            <w:noWrap/>
            <w:vAlign w:val="bottom"/>
            <w:hideMark/>
          </w:tcPr>
          <w:p w14:paraId="3123C38F"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386.4</w:t>
            </w:r>
          </w:p>
        </w:tc>
        <w:tc>
          <w:tcPr>
            <w:tcW w:w="960" w:type="dxa"/>
            <w:tcBorders>
              <w:top w:val="nil"/>
              <w:left w:val="nil"/>
              <w:bottom w:val="single" w:sz="4" w:space="0" w:color="auto"/>
              <w:right w:val="single" w:sz="4" w:space="0" w:color="auto"/>
            </w:tcBorders>
            <w:shd w:val="clear" w:color="auto" w:fill="auto"/>
            <w:noWrap/>
            <w:vAlign w:val="center"/>
            <w:hideMark/>
          </w:tcPr>
          <w:p w14:paraId="44121460" w14:textId="77777777" w:rsidR="00A773A5" w:rsidRPr="00A773A5" w:rsidRDefault="00A773A5" w:rsidP="00A773A5">
            <w:pPr>
              <w:spacing w:after="0" w:line="240" w:lineRule="auto"/>
              <w:jc w:val="center"/>
              <w:rPr>
                <w:rFonts w:eastAsia="Times New Roman" w:cs="Times New Roman"/>
                <w:color w:val="FF0000"/>
                <w:sz w:val="20"/>
                <w:szCs w:val="20"/>
              </w:rPr>
            </w:pPr>
            <w:r w:rsidRPr="00A773A5">
              <w:rPr>
                <w:rFonts w:eastAsia="Times New Roman" w:cs="Times New Roman"/>
                <w:color w:val="FF0000"/>
                <w:sz w:val="20"/>
                <w:szCs w:val="20"/>
              </w:rPr>
              <w:t>↑</w:t>
            </w:r>
          </w:p>
        </w:tc>
      </w:tr>
      <w:tr w:rsidR="00A773A5" w:rsidRPr="00A773A5" w14:paraId="046A25AB"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33445CAD"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 xml:space="preserve">Memasukan kebutuhan baru akibat </w:t>
            </w:r>
            <w:r w:rsidRPr="00A773A5">
              <w:rPr>
                <w:rFonts w:eastAsia="Times New Roman" w:cs="Times New Roman"/>
                <w:i/>
                <w:iCs/>
                <w:color w:val="000000"/>
                <w:sz w:val="20"/>
                <w:szCs w:val="20"/>
              </w:rPr>
              <w:t>change management</w:t>
            </w:r>
          </w:p>
        </w:tc>
        <w:tc>
          <w:tcPr>
            <w:tcW w:w="1660" w:type="dxa"/>
            <w:tcBorders>
              <w:top w:val="nil"/>
              <w:left w:val="nil"/>
              <w:bottom w:val="single" w:sz="4" w:space="0" w:color="auto"/>
              <w:right w:val="single" w:sz="4" w:space="0" w:color="auto"/>
            </w:tcBorders>
            <w:shd w:val="clear" w:color="auto" w:fill="auto"/>
            <w:noWrap/>
            <w:vAlign w:val="bottom"/>
            <w:hideMark/>
          </w:tcPr>
          <w:p w14:paraId="60A4195C"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095</w:t>
            </w:r>
          </w:p>
        </w:tc>
        <w:tc>
          <w:tcPr>
            <w:tcW w:w="1720" w:type="dxa"/>
            <w:tcBorders>
              <w:top w:val="nil"/>
              <w:left w:val="nil"/>
              <w:bottom w:val="single" w:sz="4" w:space="0" w:color="auto"/>
              <w:right w:val="single" w:sz="4" w:space="0" w:color="auto"/>
            </w:tcBorders>
            <w:shd w:val="clear" w:color="auto" w:fill="auto"/>
            <w:noWrap/>
            <w:vAlign w:val="bottom"/>
            <w:hideMark/>
          </w:tcPr>
          <w:p w14:paraId="126DC753"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18847A05"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095</w:t>
            </w:r>
          </w:p>
        </w:tc>
        <w:tc>
          <w:tcPr>
            <w:tcW w:w="960" w:type="dxa"/>
            <w:tcBorders>
              <w:top w:val="nil"/>
              <w:left w:val="nil"/>
              <w:bottom w:val="single" w:sz="4" w:space="0" w:color="auto"/>
              <w:right w:val="single" w:sz="4" w:space="0" w:color="auto"/>
            </w:tcBorders>
            <w:shd w:val="clear" w:color="auto" w:fill="auto"/>
            <w:noWrap/>
            <w:vAlign w:val="center"/>
            <w:hideMark/>
          </w:tcPr>
          <w:p w14:paraId="2D49D481" w14:textId="77777777" w:rsidR="00A773A5" w:rsidRPr="00A773A5" w:rsidRDefault="00A773A5" w:rsidP="00A773A5">
            <w:pPr>
              <w:spacing w:after="0" w:line="240" w:lineRule="auto"/>
              <w:jc w:val="center"/>
              <w:rPr>
                <w:rFonts w:eastAsia="Times New Roman" w:cs="Times New Roman"/>
                <w:color w:val="00B050"/>
                <w:sz w:val="20"/>
                <w:szCs w:val="20"/>
              </w:rPr>
            </w:pPr>
            <w:r w:rsidRPr="00A773A5">
              <w:rPr>
                <w:rFonts w:eastAsia="Times New Roman" w:cs="Times New Roman"/>
                <w:color w:val="00B050"/>
                <w:sz w:val="20"/>
                <w:szCs w:val="20"/>
              </w:rPr>
              <w:t>↓</w:t>
            </w:r>
          </w:p>
        </w:tc>
      </w:tr>
      <w:tr w:rsidR="008B2D84" w:rsidRPr="008B2D84" w14:paraId="0619F128" w14:textId="77777777" w:rsidTr="00A773A5">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7733CB90"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Penutupan proyek</w:t>
            </w:r>
          </w:p>
        </w:tc>
        <w:tc>
          <w:tcPr>
            <w:tcW w:w="1660" w:type="dxa"/>
            <w:tcBorders>
              <w:top w:val="nil"/>
              <w:left w:val="nil"/>
              <w:bottom w:val="single" w:sz="4" w:space="0" w:color="auto"/>
              <w:right w:val="single" w:sz="4" w:space="0" w:color="auto"/>
            </w:tcBorders>
            <w:shd w:val="clear" w:color="auto" w:fill="auto"/>
            <w:noWrap/>
            <w:vAlign w:val="bottom"/>
            <w:hideMark/>
          </w:tcPr>
          <w:p w14:paraId="1915473B"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605A55E8"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049E9D52"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center"/>
            <w:hideMark/>
          </w:tcPr>
          <w:p w14:paraId="540605D0" w14:textId="77777777" w:rsidR="00A773A5" w:rsidRPr="003E6F93" w:rsidRDefault="00A773A5" w:rsidP="00A773A5">
            <w:pPr>
              <w:spacing w:after="0" w:line="240" w:lineRule="auto"/>
              <w:jc w:val="center"/>
              <w:rPr>
                <w:rFonts w:eastAsia="Times New Roman" w:cs="Times New Roman"/>
                <w:sz w:val="20"/>
                <w:szCs w:val="20"/>
              </w:rPr>
            </w:pPr>
            <w:r w:rsidRPr="003E6F93">
              <w:rPr>
                <w:rFonts w:eastAsia="Times New Roman" w:cs="Times New Roman"/>
                <w:sz w:val="20"/>
                <w:szCs w:val="20"/>
              </w:rPr>
              <w:t>-</w:t>
            </w:r>
          </w:p>
        </w:tc>
      </w:tr>
      <w:tr w:rsidR="00A773A5" w:rsidRPr="00A773A5" w14:paraId="4C460956"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2C4530EC"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Update data proyek</w:t>
            </w:r>
          </w:p>
        </w:tc>
        <w:tc>
          <w:tcPr>
            <w:tcW w:w="1660" w:type="dxa"/>
            <w:tcBorders>
              <w:top w:val="nil"/>
              <w:left w:val="nil"/>
              <w:bottom w:val="single" w:sz="4" w:space="0" w:color="auto"/>
              <w:right w:val="single" w:sz="4" w:space="0" w:color="auto"/>
            </w:tcBorders>
            <w:shd w:val="clear" w:color="auto" w:fill="auto"/>
            <w:noWrap/>
            <w:vAlign w:val="bottom"/>
            <w:hideMark/>
          </w:tcPr>
          <w:p w14:paraId="757299B5"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058</w:t>
            </w:r>
          </w:p>
        </w:tc>
        <w:tc>
          <w:tcPr>
            <w:tcW w:w="1720" w:type="dxa"/>
            <w:tcBorders>
              <w:top w:val="nil"/>
              <w:left w:val="nil"/>
              <w:bottom w:val="single" w:sz="4" w:space="0" w:color="auto"/>
              <w:right w:val="single" w:sz="4" w:space="0" w:color="auto"/>
            </w:tcBorders>
            <w:shd w:val="clear" w:color="auto" w:fill="auto"/>
            <w:noWrap/>
            <w:vAlign w:val="bottom"/>
            <w:hideMark/>
          </w:tcPr>
          <w:p w14:paraId="487FBC00"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675C2098"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058</w:t>
            </w:r>
          </w:p>
        </w:tc>
        <w:tc>
          <w:tcPr>
            <w:tcW w:w="960" w:type="dxa"/>
            <w:tcBorders>
              <w:top w:val="nil"/>
              <w:left w:val="nil"/>
              <w:bottom w:val="single" w:sz="4" w:space="0" w:color="auto"/>
              <w:right w:val="single" w:sz="4" w:space="0" w:color="auto"/>
            </w:tcBorders>
            <w:shd w:val="clear" w:color="auto" w:fill="auto"/>
            <w:noWrap/>
            <w:vAlign w:val="center"/>
            <w:hideMark/>
          </w:tcPr>
          <w:p w14:paraId="545B43D4" w14:textId="77777777" w:rsidR="00A773A5" w:rsidRPr="00A773A5" w:rsidRDefault="00A773A5" w:rsidP="00A773A5">
            <w:pPr>
              <w:spacing w:after="0" w:line="240" w:lineRule="auto"/>
              <w:jc w:val="center"/>
              <w:rPr>
                <w:rFonts w:eastAsia="Times New Roman" w:cs="Times New Roman"/>
                <w:color w:val="00B050"/>
                <w:sz w:val="20"/>
                <w:szCs w:val="20"/>
              </w:rPr>
            </w:pPr>
            <w:r w:rsidRPr="00A773A5">
              <w:rPr>
                <w:rFonts w:eastAsia="Times New Roman" w:cs="Times New Roman"/>
                <w:color w:val="00B050"/>
                <w:sz w:val="20"/>
                <w:szCs w:val="20"/>
              </w:rPr>
              <w:t>↓</w:t>
            </w:r>
          </w:p>
        </w:tc>
      </w:tr>
    </w:tbl>
    <w:p w14:paraId="467A28AF" w14:textId="77777777" w:rsidR="00977B25" w:rsidRDefault="00977B25">
      <w:pPr>
        <w:ind w:left="720"/>
      </w:pPr>
    </w:p>
    <w:p w14:paraId="513E6CC2" w14:textId="3E530E7F" w:rsidR="008B2D84" w:rsidRDefault="008B2D84">
      <w:pPr>
        <w:ind w:left="720"/>
      </w:pPr>
      <w:r>
        <w:t xml:space="preserve">Berdasarkan </w:t>
      </w:r>
      <w:r>
        <w:fldChar w:fldCharType="begin"/>
      </w:r>
      <w:r>
        <w:instrText xml:space="preserve"> REF _Ref130655387 \h </w:instrText>
      </w:r>
      <w:r>
        <w:fldChar w:fldCharType="separate"/>
      </w:r>
      <w:ins w:id="5861" w:author="Ilham Nur Pratama" w:date="2023-05-24T22:54:00Z">
        <w:r w:rsidR="000D26C4">
          <w:t xml:space="preserve">Tabel </w:t>
        </w:r>
        <w:r w:rsidR="000D26C4">
          <w:rPr>
            <w:noProof/>
          </w:rPr>
          <w:t>4</w:t>
        </w:r>
        <w:r w:rsidR="000D26C4">
          <w:t>.</w:t>
        </w:r>
        <w:r w:rsidR="000D26C4">
          <w:rPr>
            <w:noProof/>
          </w:rPr>
          <w:t>10</w:t>
        </w:r>
      </w:ins>
      <w:del w:id="5862" w:author="Ilham Nur Pratama" w:date="2023-05-17T20:22:00Z">
        <w:r w:rsidR="00B57DB5" w:rsidDel="0090687B">
          <w:delText xml:space="preserve">Tabel </w:delText>
        </w:r>
        <w:r w:rsidR="00B57DB5" w:rsidDel="0090687B">
          <w:rPr>
            <w:noProof/>
          </w:rPr>
          <w:delText>4</w:delText>
        </w:r>
        <w:r w:rsidR="00B57DB5" w:rsidDel="0090687B">
          <w:delText>.</w:delText>
        </w:r>
        <w:r w:rsidR="00B57DB5" w:rsidDel="0090687B">
          <w:rPr>
            <w:noProof/>
          </w:rPr>
          <w:delText>4</w:delText>
        </w:r>
      </w:del>
      <w:r>
        <w:fldChar w:fldCharType="end"/>
      </w:r>
      <w:r>
        <w:t xml:space="preserve">, didapatkan terdapat 4 proses yang mengalami penurunan waktu tunggu pada proses </w:t>
      </w:r>
      <w:r>
        <w:rPr>
          <w:i/>
          <w:iCs/>
        </w:rPr>
        <w:t xml:space="preserve">to be. </w:t>
      </w:r>
      <w:r>
        <w:t xml:space="preserve">Hal ini </w:t>
      </w:r>
      <w:r w:rsidR="000E43E4">
        <w:t xml:space="preserve">umumnya diakibatkan oleh adanya alokasi pekerjaan yang lebih merata </w:t>
      </w:r>
      <w:r w:rsidR="004B442A">
        <w:t xml:space="preserve">sehingga sumber daya memiliki waktu yang </w:t>
      </w:r>
      <w:r w:rsidR="004B442A">
        <w:lastRenderedPageBreak/>
        <w:t>cukup untuk mengerjakan pekerjaan tanpa antrian yang berlebih.</w:t>
      </w:r>
      <w:r w:rsidR="000F7322">
        <w:t xml:space="preserve"> Namun pada proses juga terdapat peningkatan waktu tunggu pada beberapa proses yaitu:</w:t>
      </w:r>
    </w:p>
    <w:p w14:paraId="1BF1CB5B" w14:textId="51E2BAEC" w:rsidR="000F7322" w:rsidRPr="003E6F93" w:rsidRDefault="000F7322" w:rsidP="000F7322">
      <w:pPr>
        <w:pStyle w:val="ListParagraph"/>
        <w:numPr>
          <w:ilvl w:val="0"/>
          <w:numId w:val="52"/>
        </w:numPr>
        <w:rPr>
          <w:b/>
          <w:bCs/>
        </w:rPr>
      </w:pPr>
      <w:r>
        <w:t xml:space="preserve">Pembuatan </w:t>
      </w:r>
      <w:r w:rsidRPr="003E6F93">
        <w:rPr>
          <w:i/>
          <w:iCs/>
        </w:rPr>
        <w:t>timeline</w:t>
      </w:r>
      <w:r>
        <w:t xml:space="preserve"> pekerjaan</w:t>
      </w:r>
    </w:p>
    <w:p w14:paraId="5BB414DD" w14:textId="5E8C33E6" w:rsidR="000F7322" w:rsidRDefault="000F7322" w:rsidP="000F7322">
      <w:pPr>
        <w:pStyle w:val="ListParagraph"/>
        <w:numPr>
          <w:ilvl w:val="0"/>
          <w:numId w:val="52"/>
        </w:numPr>
      </w:pPr>
      <w:r w:rsidRPr="003E6F93">
        <w:t>Penetapan sumber daya yang akan mengerjakan pekerjaan</w:t>
      </w:r>
    </w:p>
    <w:p w14:paraId="47C207BE" w14:textId="77777777" w:rsidR="000F7322" w:rsidRDefault="000F7322" w:rsidP="000F7322">
      <w:pPr>
        <w:pStyle w:val="ListParagraph"/>
        <w:numPr>
          <w:ilvl w:val="0"/>
          <w:numId w:val="52"/>
        </w:numPr>
      </w:pPr>
      <w:r>
        <w:t xml:space="preserve">Eksekusi dilakukan oleh senior </w:t>
      </w:r>
      <w:r w:rsidRPr="003E6F93">
        <w:rPr>
          <w:i/>
          <w:iCs/>
        </w:rPr>
        <w:t>Developer/Provisioning Engineer/ Tester</w:t>
      </w:r>
    </w:p>
    <w:p w14:paraId="024CD104" w14:textId="79AFCE6D" w:rsidR="000F7322" w:rsidRPr="003E6F93" w:rsidRDefault="000F7322" w:rsidP="000F7322">
      <w:pPr>
        <w:pStyle w:val="ListParagraph"/>
        <w:numPr>
          <w:ilvl w:val="0"/>
          <w:numId w:val="52"/>
        </w:numPr>
      </w:pPr>
      <w:r>
        <w:t xml:space="preserve">Eksekusi dilakukan oleh </w:t>
      </w:r>
      <w:r w:rsidRPr="003E6F93">
        <w:rPr>
          <w:i/>
          <w:iCs/>
        </w:rPr>
        <w:t>outsource officer</w:t>
      </w:r>
    </w:p>
    <w:p w14:paraId="1A9D962E" w14:textId="1184FC42" w:rsidR="00A31E76" w:rsidRDefault="000F7322" w:rsidP="00A31E76">
      <w:pPr>
        <w:ind w:left="720"/>
      </w:pPr>
      <w:r>
        <w:t xml:space="preserve">Peningkatan waktu tunggu pada proses pembuatan </w:t>
      </w:r>
      <w:r>
        <w:rPr>
          <w:i/>
          <w:iCs/>
        </w:rPr>
        <w:t xml:space="preserve">timeline </w:t>
      </w:r>
      <w:r>
        <w:t xml:space="preserve">pekerjaan dan penetapan sumber daya yang akan mengerjakan pekerjaan, diakibatkan oleh </w:t>
      </w:r>
      <w:r w:rsidR="00033D2D">
        <w:t xml:space="preserve">perulangan proses yang lebih tinggi pada proses </w:t>
      </w:r>
      <w:r w:rsidR="00033D2D">
        <w:rPr>
          <w:i/>
          <w:iCs/>
        </w:rPr>
        <w:t xml:space="preserve">to be </w:t>
      </w:r>
      <w:r w:rsidR="00033D2D">
        <w:t xml:space="preserve">yang mengakibatkan adanya antrian pada </w:t>
      </w:r>
      <w:r w:rsidR="00033D2D">
        <w:rPr>
          <w:i/>
          <w:iCs/>
        </w:rPr>
        <w:t xml:space="preserve">project manager </w:t>
      </w:r>
      <w:r w:rsidR="00033D2D">
        <w:t>dalam melakukan proses perencanaan. Keterlambatan ini tentunya perlu diatasi dengan menambah jumlah manajer proyek atau melakukan optimasi Kembali pada proses perencanaan sehingga tidak ada antrian pada proses perencanaan ketika proses eksekusi menjadi lebih cepat untuk diselesaikan.</w:t>
      </w:r>
    </w:p>
    <w:p w14:paraId="1CAF84CA" w14:textId="7E9B01B5" w:rsidR="00A31E76" w:rsidRPr="00A31E76" w:rsidRDefault="00A31E76" w:rsidP="003E6F93">
      <w:pPr>
        <w:ind w:left="720"/>
      </w:pPr>
      <w:r>
        <w:t xml:space="preserve">Peningkatan waktu tunggu pada proses eksekusi baik yang dilakukan oleh </w:t>
      </w:r>
      <w:r>
        <w:rPr>
          <w:i/>
          <w:iCs/>
        </w:rPr>
        <w:t xml:space="preserve">senior officer </w:t>
      </w:r>
      <w:r>
        <w:t xml:space="preserve">maupun </w:t>
      </w:r>
      <w:r>
        <w:rPr>
          <w:i/>
          <w:iCs/>
        </w:rPr>
        <w:t xml:space="preserve">outsource officer, </w:t>
      </w:r>
      <w:r>
        <w:t xml:space="preserve">merupakan salah satu dampak alokasi pekerjaan yang lebih tersebar, namun sumber daya yang menerima pekerjaan tidak memiliki kompetensi yang cukup baik untuk menyelesaikan pekerjaan dengan cepat. Hal ini kedepanya juga perlu diperbaiki dengan memberikan pelatihan pada </w:t>
      </w:r>
      <w:r>
        <w:rPr>
          <w:i/>
          <w:iCs/>
        </w:rPr>
        <w:t xml:space="preserve">senior officer </w:t>
      </w:r>
      <w:r>
        <w:t xml:space="preserve">untuk dapat termotivasi untuk menyelesaikan tugas dengan cepat dan tepat serta melakukan pencarian </w:t>
      </w:r>
      <w:r>
        <w:rPr>
          <w:i/>
          <w:iCs/>
        </w:rPr>
        <w:t xml:space="preserve">outsource officer </w:t>
      </w:r>
      <w:r>
        <w:t>yang memiliki kompetensi yang lebih tinggi. Hal ini tentunya akan berdampak pada biaya yang dikeluarkan oleh perusahaan untuk mengatasi permasalahan yang ada.</w:t>
      </w:r>
    </w:p>
    <w:p w14:paraId="78741ECC" w14:textId="30C58C18" w:rsidR="000951B8" w:rsidRPr="000951B8" w:rsidRDefault="000951B8" w:rsidP="00EF2120">
      <w:pPr>
        <w:pStyle w:val="Heading2"/>
      </w:pPr>
      <w:bookmarkStart w:id="5863" w:name="_Toc135601465"/>
      <w:r>
        <w:t xml:space="preserve">Hasil Komparasi Waktu </w:t>
      </w:r>
      <w:ins w:id="5864" w:author="Ilham Nur Pratama" w:date="2023-05-28T07:28:00Z">
        <w:r w:rsidR="00AA0202">
          <w:t xml:space="preserve">dan </w:t>
        </w:r>
      </w:ins>
      <w:r>
        <w:t xml:space="preserve">Penyelesaian Proyek Sebelum </w:t>
      </w:r>
      <w:r w:rsidR="00745766">
        <w:t>dan Sesudah Optimasi</w:t>
      </w:r>
      <w:bookmarkEnd w:id="5863"/>
    </w:p>
    <w:p w14:paraId="1D16D1DF" w14:textId="271B8BA9" w:rsidR="002B322B" w:rsidRDefault="00410A04" w:rsidP="00410A04">
      <w:r>
        <w:t xml:space="preserve">Proses </w:t>
      </w:r>
      <w:r>
        <w:rPr>
          <w:i/>
          <w:iCs/>
        </w:rPr>
        <w:t xml:space="preserve">as is </w:t>
      </w:r>
      <w:r>
        <w:t xml:space="preserve">dan proses </w:t>
      </w:r>
      <w:r>
        <w:rPr>
          <w:i/>
          <w:iCs/>
        </w:rPr>
        <w:t xml:space="preserve">to be </w:t>
      </w:r>
      <w:r>
        <w:t xml:space="preserve">kemudian dilakukan simulasi sebanayak </w:t>
      </w:r>
      <w:r w:rsidR="007C29B8">
        <w:t xml:space="preserve">40 kali untuk melihat variasi pada waktu dan biaya penyelesaian dalam satu proses. Hasil dari simulasi ini dapat dilihat pada </w:t>
      </w:r>
      <w:r w:rsidR="009378F7">
        <w:t xml:space="preserve">bagian lampiran dan untuk rerata dari simulasi ini dapat dilihat pada </w:t>
      </w:r>
      <w:r w:rsidR="00C76FA2">
        <w:fldChar w:fldCharType="begin"/>
      </w:r>
      <w:r w:rsidR="00C76FA2">
        <w:instrText xml:space="preserve"> REF _Ref130627793 \h </w:instrText>
      </w:r>
      <w:r w:rsidR="00C76FA2">
        <w:fldChar w:fldCharType="separate"/>
      </w:r>
      <w:ins w:id="5865" w:author="Ilham Nur Pratama" w:date="2023-05-24T22:54:00Z">
        <w:r w:rsidR="000D26C4">
          <w:t xml:space="preserve">Tabel </w:t>
        </w:r>
        <w:r w:rsidR="000D26C4">
          <w:rPr>
            <w:noProof/>
          </w:rPr>
          <w:t>4</w:t>
        </w:r>
        <w:r w:rsidR="000D26C4">
          <w:t>.</w:t>
        </w:r>
        <w:r w:rsidR="000D26C4">
          <w:rPr>
            <w:noProof/>
          </w:rPr>
          <w:t>11</w:t>
        </w:r>
      </w:ins>
      <w:del w:id="5866" w:author="Ilham Nur Pratama" w:date="2023-05-17T20:22:00Z">
        <w:r w:rsidR="00B57DB5" w:rsidDel="0090687B">
          <w:delText xml:space="preserve">Tabel </w:delText>
        </w:r>
        <w:r w:rsidR="00B57DB5" w:rsidDel="0090687B">
          <w:rPr>
            <w:noProof/>
          </w:rPr>
          <w:delText>4</w:delText>
        </w:r>
        <w:r w:rsidR="00B57DB5" w:rsidDel="0090687B">
          <w:delText>.</w:delText>
        </w:r>
        <w:r w:rsidR="00B57DB5" w:rsidDel="0090687B">
          <w:rPr>
            <w:noProof/>
          </w:rPr>
          <w:delText>5</w:delText>
        </w:r>
      </w:del>
      <w:r w:rsidR="00C76FA2">
        <w:fldChar w:fldCharType="end"/>
      </w:r>
      <w:r w:rsidR="007C29B8">
        <w:t>.</w:t>
      </w:r>
    </w:p>
    <w:p w14:paraId="558B1369" w14:textId="0C4DEE03" w:rsidR="00C76FA2" w:rsidRDefault="00C76FA2" w:rsidP="00EE5E34">
      <w:pPr>
        <w:pStyle w:val="Caption"/>
      </w:pPr>
      <w:bookmarkStart w:id="5867" w:name="_Ref130627793"/>
      <w:bookmarkStart w:id="5868" w:name="_Ref130762090"/>
      <w:bookmarkStart w:id="5869" w:name="_Toc135601599"/>
      <w:r>
        <w:lastRenderedPageBreak/>
        <w:t xml:space="preserve">Tabel </w:t>
      </w:r>
      <w:ins w:id="5870" w:author="Ilham Nur Pratama" w:date="2023-05-21T22:40:00Z">
        <w:r w:rsidR="00985B1D">
          <w:fldChar w:fldCharType="begin"/>
        </w:r>
        <w:r w:rsidR="00985B1D">
          <w:instrText xml:space="preserve"> STYLEREF 1 \s </w:instrText>
        </w:r>
      </w:ins>
      <w:r w:rsidR="00985B1D">
        <w:fldChar w:fldCharType="separate"/>
      </w:r>
      <w:r w:rsidR="000D26C4">
        <w:rPr>
          <w:noProof/>
        </w:rPr>
        <w:t>4</w:t>
      </w:r>
      <w:ins w:id="5871"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5872" w:author="Ilham Nur Pratama" w:date="2023-05-24T22:54:00Z">
        <w:r w:rsidR="000D26C4">
          <w:rPr>
            <w:noProof/>
          </w:rPr>
          <w:t>11</w:t>
        </w:r>
      </w:ins>
      <w:ins w:id="5873" w:author="Ilham Nur Pratama" w:date="2023-05-21T22:40:00Z">
        <w:r w:rsidR="00985B1D">
          <w:fldChar w:fldCharType="end"/>
        </w:r>
      </w:ins>
      <w:ins w:id="5874" w:author="ilham.nur@office.ui.ac.id" w:date="2023-03-28T20:25:00Z">
        <w:del w:id="5875" w:author="Ilham Nur Pratama" w:date="2023-05-16T21:59:00Z">
          <w:r w:rsidR="005B668B" w:rsidDel="00F848CE">
            <w:fldChar w:fldCharType="begin"/>
          </w:r>
          <w:r w:rsidR="005B668B" w:rsidDel="00F848CE">
            <w:delInstrText xml:space="preserve"> STYLEREF 1 \s </w:delInstrText>
          </w:r>
        </w:del>
      </w:ins>
      <w:del w:id="5876" w:author="Ilham Nur Pratama" w:date="2023-05-16T21:59:00Z">
        <w:r w:rsidR="005B668B" w:rsidDel="00F848CE">
          <w:fldChar w:fldCharType="separate"/>
        </w:r>
        <w:r w:rsidR="00B57DB5" w:rsidDel="00F848CE">
          <w:rPr>
            <w:noProof/>
          </w:rPr>
          <w:delText>4</w:delText>
        </w:r>
      </w:del>
      <w:ins w:id="5877" w:author="ilham.nur@office.ui.ac.id" w:date="2023-03-28T20:25:00Z">
        <w:del w:id="5878"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5879" w:author="Ilham Nur Pratama" w:date="2023-05-16T21:59:00Z">
        <w:r w:rsidR="005A58B4">
          <w:fldChar w:fldCharType="separate"/>
        </w:r>
      </w:del>
      <w:ins w:id="5880" w:author="ilham.nur@office.ui.ac.id" w:date="2023-03-28T20:25:00Z">
        <w:del w:id="5881" w:author="Ilham Nur Pratama" w:date="2023-05-16T21:59:00Z">
          <w:r w:rsidR="005B668B" w:rsidDel="00F848CE">
            <w:fldChar w:fldCharType="end"/>
          </w:r>
        </w:del>
      </w:ins>
      <w:del w:id="5882"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5</w:delText>
        </w:r>
        <w:r w:rsidR="00B1186E" w:rsidDel="005B668B">
          <w:fldChar w:fldCharType="end"/>
        </w:r>
      </w:del>
      <w:bookmarkEnd w:id="5867"/>
      <w:r>
        <w:t xml:space="preserve"> Hasil Rerata Simulasi Proses </w:t>
      </w:r>
      <w:r w:rsidRPr="003E6F93">
        <w:rPr>
          <w:i/>
        </w:rPr>
        <w:t>as is</w:t>
      </w:r>
      <w:r>
        <w:t xml:space="preserve"> dan proses </w:t>
      </w:r>
      <w:r>
        <w:rPr>
          <w:i/>
        </w:rPr>
        <w:t>to</w:t>
      </w:r>
      <w:r w:rsidR="00E47ABF">
        <w:rPr>
          <w:i/>
        </w:rPr>
        <w:t xml:space="preserve"> </w:t>
      </w:r>
      <w:r>
        <w:rPr>
          <w:i/>
        </w:rPr>
        <w:t>be</w:t>
      </w:r>
      <w:bookmarkEnd w:id="5868"/>
      <w:bookmarkEnd w:id="5869"/>
    </w:p>
    <w:tbl>
      <w:tblPr>
        <w:tblStyle w:val="TableGrid"/>
        <w:tblW w:w="0" w:type="auto"/>
        <w:tblLook w:val="04A0" w:firstRow="1" w:lastRow="0" w:firstColumn="1" w:lastColumn="0" w:noHBand="0" w:noVBand="1"/>
      </w:tblPr>
      <w:tblGrid>
        <w:gridCol w:w="2831"/>
        <w:gridCol w:w="2831"/>
        <w:gridCol w:w="2832"/>
      </w:tblGrid>
      <w:tr w:rsidR="009378F7" w14:paraId="29B01F9B" w14:textId="77777777" w:rsidTr="009378F7">
        <w:tc>
          <w:tcPr>
            <w:tcW w:w="2831" w:type="dxa"/>
          </w:tcPr>
          <w:p w14:paraId="6AACFD9E" w14:textId="05986196" w:rsidR="009378F7" w:rsidRPr="003E6F93" w:rsidRDefault="009378F7" w:rsidP="00410A04">
            <w:pPr>
              <w:rPr>
                <w:b/>
                <w:bCs/>
              </w:rPr>
            </w:pPr>
            <w:r w:rsidRPr="003E6F93">
              <w:rPr>
                <w:b/>
                <w:bCs/>
              </w:rPr>
              <w:t>Proses</w:t>
            </w:r>
          </w:p>
        </w:tc>
        <w:tc>
          <w:tcPr>
            <w:tcW w:w="2831" w:type="dxa"/>
          </w:tcPr>
          <w:p w14:paraId="098A80CD" w14:textId="5FDCE6F5" w:rsidR="009378F7" w:rsidRPr="003E6F93" w:rsidRDefault="00C76FA2" w:rsidP="00410A04">
            <w:pPr>
              <w:rPr>
                <w:b/>
                <w:bCs/>
              </w:rPr>
            </w:pPr>
            <w:r w:rsidRPr="003E6F93">
              <w:rPr>
                <w:b/>
                <w:bCs/>
              </w:rPr>
              <w:t>Rerata waktu penyelesaian</w:t>
            </w:r>
            <w:r w:rsidR="00242942">
              <w:rPr>
                <w:b/>
                <w:bCs/>
              </w:rPr>
              <w:t xml:space="preserve"> (Jam)</w:t>
            </w:r>
          </w:p>
        </w:tc>
        <w:tc>
          <w:tcPr>
            <w:tcW w:w="2832" w:type="dxa"/>
          </w:tcPr>
          <w:p w14:paraId="217BE941" w14:textId="3ADEE150" w:rsidR="009378F7" w:rsidRPr="003E6F93" w:rsidRDefault="00C76FA2" w:rsidP="00410A04">
            <w:pPr>
              <w:rPr>
                <w:b/>
                <w:bCs/>
              </w:rPr>
            </w:pPr>
            <w:r w:rsidRPr="003E6F93">
              <w:rPr>
                <w:b/>
                <w:bCs/>
              </w:rPr>
              <w:t>Rerata biaya pekerjaan</w:t>
            </w:r>
            <w:r w:rsidR="00242942">
              <w:rPr>
                <w:b/>
                <w:bCs/>
              </w:rPr>
              <w:t xml:space="preserve"> (Rupiah)</w:t>
            </w:r>
          </w:p>
        </w:tc>
      </w:tr>
      <w:tr w:rsidR="009378F7" w14:paraId="28E451C5" w14:textId="77777777" w:rsidTr="009378F7">
        <w:tc>
          <w:tcPr>
            <w:tcW w:w="2831" w:type="dxa"/>
          </w:tcPr>
          <w:p w14:paraId="105FCA09" w14:textId="3FF36241" w:rsidR="009378F7" w:rsidRPr="003E6F93" w:rsidRDefault="009378F7" w:rsidP="00410A04">
            <w:pPr>
              <w:rPr>
                <w:i/>
                <w:iCs/>
              </w:rPr>
            </w:pPr>
            <w:r>
              <w:rPr>
                <w:i/>
                <w:iCs/>
              </w:rPr>
              <w:t>As is</w:t>
            </w:r>
          </w:p>
        </w:tc>
        <w:tc>
          <w:tcPr>
            <w:tcW w:w="2831" w:type="dxa"/>
          </w:tcPr>
          <w:p w14:paraId="45D679C2" w14:textId="7D5AC615" w:rsidR="009378F7" w:rsidRDefault="00EC0AD1" w:rsidP="00410A04">
            <w:r>
              <w:t>1512,84</w:t>
            </w:r>
          </w:p>
        </w:tc>
        <w:tc>
          <w:tcPr>
            <w:tcW w:w="2832" w:type="dxa"/>
          </w:tcPr>
          <w:p w14:paraId="5009F40C" w14:textId="1780E919" w:rsidR="009378F7" w:rsidRDefault="00914BF7" w:rsidP="00410A04">
            <w:r w:rsidRPr="00914BF7">
              <w:t>31</w:t>
            </w:r>
            <w:r>
              <w:t>.</w:t>
            </w:r>
            <w:r w:rsidRPr="00914BF7">
              <w:t>954</w:t>
            </w:r>
            <w:r>
              <w:t>.</w:t>
            </w:r>
            <w:r w:rsidRPr="00914BF7">
              <w:t>350</w:t>
            </w:r>
          </w:p>
        </w:tc>
      </w:tr>
      <w:tr w:rsidR="009378F7" w14:paraId="1A6BEB29" w14:textId="77777777" w:rsidTr="009378F7">
        <w:tc>
          <w:tcPr>
            <w:tcW w:w="2831" w:type="dxa"/>
          </w:tcPr>
          <w:p w14:paraId="3F013A60" w14:textId="5C3B9D2C" w:rsidR="009378F7" w:rsidRPr="003E6F93" w:rsidRDefault="009378F7" w:rsidP="00410A04">
            <w:pPr>
              <w:rPr>
                <w:i/>
                <w:iCs/>
              </w:rPr>
            </w:pPr>
            <w:r>
              <w:rPr>
                <w:i/>
                <w:iCs/>
              </w:rPr>
              <w:t>To be</w:t>
            </w:r>
          </w:p>
        </w:tc>
        <w:tc>
          <w:tcPr>
            <w:tcW w:w="2831" w:type="dxa"/>
          </w:tcPr>
          <w:p w14:paraId="2D293910" w14:textId="293BE914" w:rsidR="009378F7" w:rsidRDefault="0000494F" w:rsidP="00410A04">
            <w:r w:rsidRPr="0000494F">
              <w:t>815</w:t>
            </w:r>
            <w:r>
              <w:t>,</w:t>
            </w:r>
            <w:r w:rsidRPr="0000494F">
              <w:t>64</w:t>
            </w:r>
          </w:p>
        </w:tc>
        <w:tc>
          <w:tcPr>
            <w:tcW w:w="2832" w:type="dxa"/>
          </w:tcPr>
          <w:p w14:paraId="217ED988" w14:textId="5BF6CAA5" w:rsidR="009378F7" w:rsidRDefault="0000494F" w:rsidP="00410A04">
            <w:r w:rsidRPr="0000494F">
              <w:t>18</w:t>
            </w:r>
            <w:r>
              <w:t>.</w:t>
            </w:r>
            <w:r w:rsidRPr="0000494F">
              <w:t>622</w:t>
            </w:r>
            <w:r>
              <w:t>.</w:t>
            </w:r>
            <w:r w:rsidRPr="0000494F">
              <w:t>312</w:t>
            </w:r>
          </w:p>
        </w:tc>
      </w:tr>
      <w:tr w:rsidR="00114DD2" w14:paraId="0C9DDB06" w14:textId="77777777" w:rsidTr="009378F7">
        <w:tc>
          <w:tcPr>
            <w:tcW w:w="2831" w:type="dxa"/>
          </w:tcPr>
          <w:p w14:paraId="4E574442" w14:textId="2847DD4D" w:rsidR="00114DD2" w:rsidRPr="003E6F93" w:rsidRDefault="00114DD2" w:rsidP="00410A04">
            <w:r w:rsidRPr="003E6F93">
              <w:t>Delta</w:t>
            </w:r>
          </w:p>
        </w:tc>
        <w:tc>
          <w:tcPr>
            <w:tcW w:w="2831" w:type="dxa"/>
          </w:tcPr>
          <w:p w14:paraId="04E278A3" w14:textId="53201479" w:rsidR="00114DD2" w:rsidRPr="0000494F" w:rsidRDefault="00836104" w:rsidP="00410A04">
            <w:r>
              <w:t>-697,2</w:t>
            </w:r>
          </w:p>
        </w:tc>
        <w:tc>
          <w:tcPr>
            <w:tcW w:w="2832" w:type="dxa"/>
          </w:tcPr>
          <w:p w14:paraId="7F3AC4D3" w14:textId="4CFCBB8F" w:rsidR="00114DD2" w:rsidRPr="0000494F" w:rsidRDefault="005A58B4" w:rsidP="00410A04">
            <w:ins w:id="5883" w:author="Ilham Nur Pratama" w:date="2023-05-28T07:34:00Z">
              <w:r>
                <w:t>-</w:t>
              </w:r>
            </w:ins>
            <w:r w:rsidR="00373C28" w:rsidRPr="00373C28">
              <w:t>13</w:t>
            </w:r>
            <w:r w:rsidR="00373C28">
              <w:t>.</w:t>
            </w:r>
            <w:r w:rsidR="00373C28" w:rsidRPr="00373C28">
              <w:t>332</w:t>
            </w:r>
            <w:r w:rsidR="00373C28">
              <w:t>.</w:t>
            </w:r>
            <w:r w:rsidR="00373C28" w:rsidRPr="00373C28">
              <w:t>037</w:t>
            </w:r>
          </w:p>
        </w:tc>
      </w:tr>
    </w:tbl>
    <w:p w14:paraId="4A4EAB33" w14:textId="77777777" w:rsidR="007C29B8" w:rsidRDefault="007C29B8" w:rsidP="00EF2120"/>
    <w:p w14:paraId="100AB9BC" w14:textId="7D8DF443" w:rsidR="00373C28" w:rsidRDefault="00A63756" w:rsidP="00EF2120">
      <w:r>
        <w:t>Data</w:t>
      </w:r>
      <w:r w:rsidR="00373C28">
        <w:t xml:space="preserve"> </w:t>
      </w:r>
      <w:r>
        <w:fldChar w:fldCharType="begin"/>
      </w:r>
      <w:r>
        <w:instrText xml:space="preserve"> REF _Ref130627793 \h </w:instrText>
      </w:r>
      <w:r>
        <w:fldChar w:fldCharType="separate"/>
      </w:r>
      <w:ins w:id="5884" w:author="Ilham Nur Pratama" w:date="2023-05-24T22:54:00Z">
        <w:r w:rsidR="000D26C4">
          <w:t xml:space="preserve">Tabel </w:t>
        </w:r>
        <w:r w:rsidR="000D26C4">
          <w:rPr>
            <w:noProof/>
          </w:rPr>
          <w:t>4</w:t>
        </w:r>
        <w:r w:rsidR="000D26C4">
          <w:t>.</w:t>
        </w:r>
        <w:r w:rsidR="000D26C4">
          <w:rPr>
            <w:noProof/>
          </w:rPr>
          <w:t>11</w:t>
        </w:r>
      </w:ins>
      <w:del w:id="5885" w:author="Ilham Nur Pratama" w:date="2023-05-17T20:22:00Z">
        <w:r w:rsidR="00B57DB5" w:rsidDel="0090687B">
          <w:delText xml:space="preserve">Tabel </w:delText>
        </w:r>
        <w:r w:rsidR="00B57DB5" w:rsidDel="0090687B">
          <w:rPr>
            <w:noProof/>
          </w:rPr>
          <w:delText>4</w:delText>
        </w:r>
        <w:r w:rsidR="00B57DB5" w:rsidDel="0090687B">
          <w:delText>.</w:delText>
        </w:r>
        <w:r w:rsidR="00B57DB5" w:rsidDel="0090687B">
          <w:rPr>
            <w:noProof/>
          </w:rPr>
          <w:delText>5</w:delText>
        </w:r>
      </w:del>
      <w:r>
        <w:fldChar w:fldCharType="end"/>
      </w:r>
      <w:r>
        <w:t xml:space="preserve"> dan </w:t>
      </w:r>
      <w:r>
        <w:fldChar w:fldCharType="begin"/>
      </w:r>
      <w:r>
        <w:instrText xml:space="preserve"> REF _Ref130762119 \h </w:instrText>
      </w:r>
      <w:r>
        <w:fldChar w:fldCharType="separate"/>
      </w:r>
      <w:r w:rsidR="000D26C4">
        <w:t xml:space="preserve">Tabel </w:t>
      </w:r>
      <w:r w:rsidR="000D26C4">
        <w:rPr>
          <w:noProof/>
        </w:rPr>
        <w:t>0</w:t>
      </w:r>
      <w:r w:rsidR="000D26C4">
        <w:t>.</w:t>
      </w:r>
      <w:r w:rsidR="000D26C4">
        <w:rPr>
          <w:noProof/>
        </w:rPr>
        <w:t>1</w:t>
      </w:r>
      <w:r>
        <w:fldChar w:fldCharType="end"/>
      </w:r>
      <w:r>
        <w:t xml:space="preserve"> akan dilakukan analisis statistik untuk melihat apakah </w:t>
      </w:r>
      <w:r w:rsidR="00DA1F07">
        <w:t>terdapat perbedaan signifikan pada dua kelompok perlakuan yaitu:</w:t>
      </w:r>
    </w:p>
    <w:p w14:paraId="09386737" w14:textId="4C4E9B37" w:rsidR="00DA1F07" w:rsidRDefault="00D86FB0" w:rsidP="00D86FB0">
      <w:pPr>
        <w:pStyle w:val="ListParagraph"/>
        <w:numPr>
          <w:ilvl w:val="0"/>
          <w:numId w:val="53"/>
        </w:numPr>
      </w:pPr>
      <w:r>
        <w:t>Sebelum adanya integrasi SOAPSD pada SIMP</w:t>
      </w:r>
    </w:p>
    <w:p w14:paraId="450705A9" w14:textId="06BCC6F5" w:rsidR="00D86FB0" w:rsidRDefault="00D86FB0" w:rsidP="00D86FB0">
      <w:pPr>
        <w:pStyle w:val="ListParagraph"/>
        <w:numPr>
          <w:ilvl w:val="0"/>
          <w:numId w:val="53"/>
        </w:numPr>
      </w:pPr>
      <w:r>
        <w:t>Setelah adanya integrasi SOAPSD pada SIMP</w:t>
      </w:r>
    </w:p>
    <w:p w14:paraId="18C006E3" w14:textId="01EF70B5" w:rsidR="00D86FB0" w:rsidRDefault="00D86FB0" w:rsidP="00D86FB0">
      <w:commentRangeStart w:id="5886"/>
      <w:r>
        <w:t xml:space="preserve">Analisis uji t pasangan akan dilakukan untuk melihat apakah terdapat perbedaan signifikan pada dua kelompok perlakuan. Uji ini digunakan karena kelompok independent yang berikan perlakukan </w:t>
      </w:r>
      <w:r w:rsidR="00D201F8">
        <w:t>hanya dua kelompok sehingga uji t pasang</w:t>
      </w:r>
      <w:r w:rsidR="005A6643">
        <w:t>an</w:t>
      </w:r>
      <w:r w:rsidR="00D201F8">
        <w:t xml:space="preserve"> lebih tepat untuk digunakan </w:t>
      </w:r>
      <w:r w:rsidR="00D201F8">
        <w:fldChar w:fldCharType="begin" w:fldLock="1"/>
      </w:r>
      <w:r w:rsidR="008E0E8B">
        <w:instrText>ADDIN CSL_CITATION {"citationItems":[{"id":"ITEM-1","itemData":{"author":[{"dropping-particle":"","family":"Harinaldi","given":"","non-dropping-particle":"","parse-names":false,"suffix":""}],"editor":[{"dropping-particle":"","family":"Sumarmata","given":"Lemeda","non-dropping-particle":"","parse-names":false,"suffix":""}],"id":"ITEM-1","issued":{"date-parts":[["2005"]]},"number-of-pages":"293","publisher":"Erlangga","publisher-place":"Ciracas, Jakarta","title":"Prinsip-prinsip Statistik untuk Teknik dan Sains","type":"book"},"uris":["http://www.mendeley.com/documents/?uuid=157b11d0-6700-4e9a-9c09-283fd23c051f"]}],"mendeley":{"formattedCitation":"(Harinaldi, 2005a)","plainTextFormattedCitation":"(Harinaldi, 2005a)","previouslyFormattedCitation":"(Harinaldi, 2005a)"},"properties":{"noteIndex":0},"schema":"https://github.com/citation-style-language/schema/raw/master/csl-citation.json"}</w:instrText>
      </w:r>
      <w:r w:rsidR="00D201F8">
        <w:fldChar w:fldCharType="separate"/>
      </w:r>
      <w:r w:rsidR="00D201F8" w:rsidRPr="00D201F8">
        <w:rPr>
          <w:noProof/>
        </w:rPr>
        <w:t>(Harinaldi, 2005a)</w:t>
      </w:r>
      <w:r w:rsidR="00D201F8">
        <w:fldChar w:fldCharType="end"/>
      </w:r>
      <w:commentRangeEnd w:id="5886"/>
      <w:r w:rsidR="00D2697D">
        <w:rPr>
          <w:rStyle w:val="CommentReference"/>
        </w:rPr>
        <w:commentReference w:id="5886"/>
      </w:r>
      <w:r w:rsidR="00D201F8">
        <w:t>.</w:t>
      </w:r>
      <w:r w:rsidR="005A6643">
        <w:t xml:space="preserve"> Tahapan yang dilakukan untuk uji t pasangan sebagai berikut:</w:t>
      </w:r>
    </w:p>
    <w:p w14:paraId="33B99D08" w14:textId="785DCEB6" w:rsidR="00CF179E" w:rsidRDefault="00CF179E" w:rsidP="00CF179E">
      <w:pPr>
        <w:pStyle w:val="ListParagraph"/>
        <w:numPr>
          <w:ilvl w:val="0"/>
          <w:numId w:val="53"/>
        </w:numPr>
      </w:pPr>
      <w:r>
        <w:t>Penentuan hipotesis</w:t>
      </w:r>
    </w:p>
    <w:p w14:paraId="72C9FCF1" w14:textId="7EDF4454" w:rsidR="00CF179E" w:rsidRDefault="00CF179E" w:rsidP="00CF179E">
      <w:pPr>
        <w:pStyle w:val="ListParagraph"/>
        <w:numPr>
          <w:ilvl w:val="0"/>
          <w:numId w:val="53"/>
        </w:numPr>
      </w:pPr>
      <w:r>
        <w:t>Operasi statistik deskriptif</w:t>
      </w:r>
    </w:p>
    <w:p w14:paraId="49F99CDD" w14:textId="77777777" w:rsidR="00CF179E" w:rsidRDefault="00CF179E" w:rsidP="00CF179E">
      <w:pPr>
        <w:pStyle w:val="ListParagraph"/>
        <w:numPr>
          <w:ilvl w:val="0"/>
          <w:numId w:val="53"/>
        </w:numPr>
      </w:pPr>
      <w:r>
        <w:t>Uji normalitas data</w:t>
      </w:r>
    </w:p>
    <w:p w14:paraId="0803B91C" w14:textId="77777777" w:rsidR="00CF179E" w:rsidRDefault="00CF179E" w:rsidP="00CF179E">
      <w:pPr>
        <w:pStyle w:val="ListParagraph"/>
        <w:numPr>
          <w:ilvl w:val="0"/>
          <w:numId w:val="53"/>
        </w:numPr>
      </w:pPr>
      <w:r>
        <w:t>Uji homogenitas data</w:t>
      </w:r>
    </w:p>
    <w:p w14:paraId="7E4F8809" w14:textId="15F5B992" w:rsidR="005A6643" w:rsidRDefault="00CF179E" w:rsidP="003E6F93">
      <w:pPr>
        <w:pStyle w:val="ListParagraph"/>
        <w:numPr>
          <w:ilvl w:val="0"/>
          <w:numId w:val="53"/>
        </w:numPr>
      </w:pPr>
      <w:r>
        <w:t>Uji T pasangan</w:t>
      </w:r>
    </w:p>
    <w:p w14:paraId="3F9D5540" w14:textId="29470FA7" w:rsidR="003F125F" w:rsidRDefault="003F125F" w:rsidP="00D86FB0">
      <w:r>
        <w:t xml:space="preserve">Hal pertama yang dilakukan adalah menentukan hipotesis yang nantinya akan menjadi keputusan final apabila nilai p dari perhitungan bernilai lebih kecil atau lebih besar dari </w:t>
      </w:r>
      <w:r>
        <w:rPr>
          <w:i/>
          <w:iCs/>
        </w:rPr>
        <w:t xml:space="preserve">alpha </w:t>
      </w:r>
      <w:r>
        <w:t>yang ditentukan.</w:t>
      </w:r>
      <w:r w:rsidR="009E10ED">
        <w:t xml:space="preserve"> Hipotesis dari pengujian ini dapat dijabarkan sebagai berikut:</w:t>
      </w:r>
    </w:p>
    <w:p w14:paraId="29055A31" w14:textId="507407EF" w:rsidR="009E10ED" w:rsidRDefault="009E10ED" w:rsidP="009E10ED">
      <w:pPr>
        <w:pStyle w:val="ListParagraph"/>
        <w:numPr>
          <w:ilvl w:val="0"/>
          <w:numId w:val="54"/>
        </w:numPr>
      </w:pPr>
      <w:r>
        <w:t>H</w:t>
      </w:r>
      <w:r>
        <w:rPr>
          <w:vertAlign w:val="subscript"/>
        </w:rPr>
        <w:t>0</w:t>
      </w:r>
      <w:r>
        <w:t xml:space="preserve">: Tidak terdapat perbedaan signifikan dari sisi waktu dan biaya untuk </w:t>
      </w:r>
      <w:r w:rsidR="00E61F60">
        <w:t>proyek dengan menggunakan SOAPSD yang diintegrasikan dengan SIMP</w:t>
      </w:r>
    </w:p>
    <w:p w14:paraId="736374A8" w14:textId="2D6593FC" w:rsidR="00051EBE" w:rsidRDefault="00051EBE" w:rsidP="00051EBE">
      <w:pPr>
        <w:pStyle w:val="ListParagraph"/>
        <w:numPr>
          <w:ilvl w:val="0"/>
          <w:numId w:val="54"/>
        </w:numPr>
      </w:pPr>
      <w:r>
        <w:t>H</w:t>
      </w:r>
      <w:r>
        <w:rPr>
          <w:vertAlign w:val="subscript"/>
        </w:rPr>
        <w:t>1</w:t>
      </w:r>
      <w:r>
        <w:t>: Terdapat perbedaan signifikan dari sisi waktu dan biaya untuk proyek dengan menggunakan SOAPSD yang diintegrasikan dengan SIMP</w:t>
      </w:r>
    </w:p>
    <w:p w14:paraId="38E64F7A" w14:textId="4284DCF9" w:rsidR="00051EBE" w:rsidRDefault="00051EBE" w:rsidP="00051EBE">
      <w:r>
        <w:lastRenderedPageBreak/>
        <w:t xml:space="preserve">Tahapan selanjutnya yang dilakukan adalah </w:t>
      </w:r>
      <w:r w:rsidR="00C22F13">
        <w:t>melakukan uji statistik deskriptif untuk melihat sebaran data yang ada dari sisi waktu dan biaya.</w:t>
      </w:r>
      <w:r w:rsidR="00942EFF">
        <w:t xml:space="preserve"> Hasil dari uji statistik deskriptif dapat dilihat pada </w:t>
      </w:r>
      <w:r w:rsidR="00C042D7">
        <w:fldChar w:fldCharType="begin"/>
      </w:r>
      <w:r w:rsidR="00C042D7">
        <w:instrText xml:space="preserve"> REF _Ref130784544 \h </w:instrText>
      </w:r>
      <w:r w:rsidR="00C042D7">
        <w:fldChar w:fldCharType="separate"/>
      </w:r>
      <w:ins w:id="5887" w:author="Ilham Nur Pratama" w:date="2023-05-24T22:54:00Z">
        <w:r w:rsidR="000D26C4">
          <w:t xml:space="preserve">Tabel </w:t>
        </w:r>
        <w:r w:rsidR="000D26C4">
          <w:rPr>
            <w:noProof/>
          </w:rPr>
          <w:t>4</w:t>
        </w:r>
        <w:r w:rsidR="000D26C4">
          <w:t>.</w:t>
        </w:r>
        <w:r w:rsidR="000D26C4">
          <w:rPr>
            <w:noProof/>
          </w:rPr>
          <w:t>12</w:t>
        </w:r>
      </w:ins>
      <w:del w:id="5888" w:author="Ilham Nur Pratama" w:date="2023-05-17T20:22:00Z">
        <w:r w:rsidR="00B57DB5" w:rsidDel="0090687B">
          <w:delText xml:space="preserve">Tabel </w:delText>
        </w:r>
        <w:r w:rsidR="00B57DB5" w:rsidDel="0090687B">
          <w:rPr>
            <w:noProof/>
          </w:rPr>
          <w:delText>4</w:delText>
        </w:r>
        <w:r w:rsidR="00B57DB5" w:rsidDel="0090687B">
          <w:delText>.</w:delText>
        </w:r>
        <w:r w:rsidR="00B57DB5" w:rsidDel="0090687B">
          <w:rPr>
            <w:noProof/>
          </w:rPr>
          <w:delText>6</w:delText>
        </w:r>
      </w:del>
      <w:r w:rsidR="00C042D7">
        <w:fldChar w:fldCharType="end"/>
      </w:r>
      <w:r w:rsidR="00C042D7">
        <w:t xml:space="preserve">, </w:t>
      </w:r>
      <w:r w:rsidR="00C042D7">
        <w:fldChar w:fldCharType="begin"/>
      </w:r>
      <w:r w:rsidR="00C042D7">
        <w:instrText xml:space="preserve"> REF _Ref130784546 \h </w:instrText>
      </w:r>
      <w:r w:rsidR="00C042D7">
        <w:fldChar w:fldCharType="separate"/>
      </w:r>
      <w:ins w:id="5889" w:author="Ilham Nur Pratama" w:date="2023-05-24T22:54:00Z">
        <w:r w:rsidR="000D26C4">
          <w:t xml:space="preserve">Tabel </w:t>
        </w:r>
        <w:r w:rsidR="000D26C4">
          <w:rPr>
            <w:noProof/>
          </w:rPr>
          <w:t>4</w:t>
        </w:r>
        <w:r w:rsidR="000D26C4">
          <w:t>.</w:t>
        </w:r>
        <w:r w:rsidR="000D26C4">
          <w:rPr>
            <w:noProof/>
          </w:rPr>
          <w:t>13</w:t>
        </w:r>
      </w:ins>
      <w:del w:id="5890" w:author="Ilham Nur Pratama" w:date="2023-05-17T20:22:00Z">
        <w:r w:rsidR="00B57DB5" w:rsidDel="0090687B">
          <w:delText xml:space="preserve">Tabel </w:delText>
        </w:r>
        <w:r w:rsidR="00B57DB5" w:rsidDel="0090687B">
          <w:rPr>
            <w:noProof/>
          </w:rPr>
          <w:delText>4</w:delText>
        </w:r>
        <w:r w:rsidR="00B57DB5" w:rsidDel="0090687B">
          <w:delText>.</w:delText>
        </w:r>
        <w:r w:rsidR="00B57DB5" w:rsidDel="0090687B">
          <w:rPr>
            <w:noProof/>
          </w:rPr>
          <w:delText>7</w:delText>
        </w:r>
      </w:del>
      <w:r w:rsidR="00C042D7">
        <w:fldChar w:fldCharType="end"/>
      </w:r>
      <w:r w:rsidR="00942EFF">
        <w:t>.</w:t>
      </w:r>
    </w:p>
    <w:p w14:paraId="66CA87B0" w14:textId="3F6AAB68" w:rsidR="00822398" w:rsidRDefault="00822398" w:rsidP="00EE5E34">
      <w:pPr>
        <w:pStyle w:val="Caption"/>
      </w:pPr>
      <w:bookmarkStart w:id="5891" w:name="_Ref130784544"/>
      <w:bookmarkStart w:id="5892" w:name="_Toc135601600"/>
      <w:r>
        <w:t xml:space="preserve">Tabel </w:t>
      </w:r>
      <w:ins w:id="5893" w:author="Ilham Nur Pratama" w:date="2023-05-21T22:40:00Z">
        <w:r w:rsidR="00985B1D">
          <w:fldChar w:fldCharType="begin"/>
        </w:r>
        <w:r w:rsidR="00985B1D">
          <w:instrText xml:space="preserve"> STYLEREF 1 \s </w:instrText>
        </w:r>
      </w:ins>
      <w:r w:rsidR="00985B1D">
        <w:fldChar w:fldCharType="separate"/>
      </w:r>
      <w:r w:rsidR="000D26C4">
        <w:rPr>
          <w:noProof/>
        </w:rPr>
        <w:t>4</w:t>
      </w:r>
      <w:ins w:id="5894"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5895" w:author="Ilham Nur Pratama" w:date="2023-05-24T22:54:00Z">
        <w:r w:rsidR="000D26C4">
          <w:rPr>
            <w:noProof/>
          </w:rPr>
          <w:t>12</w:t>
        </w:r>
      </w:ins>
      <w:ins w:id="5896" w:author="Ilham Nur Pratama" w:date="2023-05-21T22:40:00Z">
        <w:r w:rsidR="00985B1D">
          <w:fldChar w:fldCharType="end"/>
        </w:r>
      </w:ins>
      <w:ins w:id="5897" w:author="ilham.nur@office.ui.ac.id" w:date="2023-03-28T20:25:00Z">
        <w:del w:id="5898" w:author="Ilham Nur Pratama" w:date="2023-05-16T21:59:00Z">
          <w:r w:rsidR="005B668B" w:rsidDel="00F848CE">
            <w:fldChar w:fldCharType="begin"/>
          </w:r>
          <w:r w:rsidR="005B668B" w:rsidDel="00F848CE">
            <w:delInstrText xml:space="preserve"> STYLEREF 1 \s </w:delInstrText>
          </w:r>
        </w:del>
      </w:ins>
      <w:del w:id="5899" w:author="Ilham Nur Pratama" w:date="2023-05-16T21:59:00Z">
        <w:r w:rsidR="005B668B" w:rsidDel="00F848CE">
          <w:fldChar w:fldCharType="separate"/>
        </w:r>
        <w:r w:rsidR="00B57DB5" w:rsidDel="00F848CE">
          <w:rPr>
            <w:noProof/>
          </w:rPr>
          <w:delText>4</w:delText>
        </w:r>
      </w:del>
      <w:ins w:id="5900" w:author="ilham.nur@office.ui.ac.id" w:date="2023-03-28T20:25:00Z">
        <w:del w:id="5901"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5902" w:author="Ilham Nur Pratama" w:date="2023-05-16T21:59:00Z">
        <w:r w:rsidR="005A58B4">
          <w:fldChar w:fldCharType="separate"/>
        </w:r>
      </w:del>
      <w:ins w:id="5903" w:author="ilham.nur@office.ui.ac.id" w:date="2023-03-28T20:25:00Z">
        <w:del w:id="5904" w:author="Ilham Nur Pratama" w:date="2023-05-16T21:59:00Z">
          <w:r w:rsidR="005B668B" w:rsidDel="00F848CE">
            <w:fldChar w:fldCharType="end"/>
          </w:r>
        </w:del>
      </w:ins>
      <w:del w:id="5905"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6</w:delText>
        </w:r>
        <w:r w:rsidR="00B1186E" w:rsidDel="005B668B">
          <w:fldChar w:fldCharType="end"/>
        </w:r>
      </w:del>
      <w:bookmarkEnd w:id="5891"/>
      <w:r>
        <w:t xml:space="preserve"> Hasil statistik deskriptif untuk parameter waktu</w:t>
      </w:r>
      <w:bookmarkEnd w:id="5892"/>
    </w:p>
    <w:tbl>
      <w:tblPr>
        <w:tblStyle w:val="TableGrid"/>
        <w:tblW w:w="0" w:type="auto"/>
        <w:tblLook w:val="04A0" w:firstRow="1" w:lastRow="0" w:firstColumn="1" w:lastColumn="0" w:noHBand="0" w:noVBand="1"/>
      </w:tblPr>
      <w:tblGrid>
        <w:gridCol w:w="1415"/>
        <w:gridCol w:w="1415"/>
        <w:gridCol w:w="1416"/>
        <w:gridCol w:w="1416"/>
        <w:gridCol w:w="1416"/>
        <w:gridCol w:w="1416"/>
      </w:tblGrid>
      <w:tr w:rsidR="00E0293D" w14:paraId="15DD153A" w14:textId="77777777" w:rsidTr="00E0293D">
        <w:tc>
          <w:tcPr>
            <w:tcW w:w="1415" w:type="dxa"/>
          </w:tcPr>
          <w:p w14:paraId="678A92E1" w14:textId="50155636" w:rsidR="00E0293D" w:rsidRPr="003E6F93" w:rsidRDefault="00E0293D" w:rsidP="00051EBE">
            <w:pPr>
              <w:rPr>
                <w:b/>
                <w:bCs/>
              </w:rPr>
            </w:pPr>
            <w:r w:rsidRPr="003E6F93">
              <w:rPr>
                <w:b/>
                <w:bCs/>
              </w:rPr>
              <w:t>Kondisi</w:t>
            </w:r>
          </w:p>
        </w:tc>
        <w:tc>
          <w:tcPr>
            <w:tcW w:w="1415" w:type="dxa"/>
          </w:tcPr>
          <w:p w14:paraId="4A31A37B" w14:textId="30683E50" w:rsidR="00E0293D" w:rsidRPr="003E6F93" w:rsidRDefault="00E0293D" w:rsidP="00051EBE">
            <w:pPr>
              <w:rPr>
                <w:b/>
                <w:bCs/>
              </w:rPr>
            </w:pPr>
            <w:r w:rsidRPr="003E6F93">
              <w:rPr>
                <w:b/>
                <w:bCs/>
              </w:rPr>
              <w:t>Jumlah Data (n)</w:t>
            </w:r>
          </w:p>
        </w:tc>
        <w:tc>
          <w:tcPr>
            <w:tcW w:w="1416" w:type="dxa"/>
          </w:tcPr>
          <w:p w14:paraId="6D5990D4" w14:textId="45E24045" w:rsidR="00E0293D" w:rsidRPr="003E6F93" w:rsidRDefault="00E0293D" w:rsidP="00051EBE">
            <w:pPr>
              <w:rPr>
                <w:b/>
                <w:bCs/>
              </w:rPr>
            </w:pPr>
            <w:r w:rsidRPr="003E6F93">
              <w:rPr>
                <w:b/>
                <w:bCs/>
              </w:rPr>
              <w:t>Mean</w:t>
            </w:r>
          </w:p>
        </w:tc>
        <w:tc>
          <w:tcPr>
            <w:tcW w:w="1416" w:type="dxa"/>
          </w:tcPr>
          <w:p w14:paraId="20160B7B" w14:textId="3541BB14" w:rsidR="00E0293D" w:rsidRPr="003E6F93" w:rsidRDefault="00E0293D" w:rsidP="00051EBE">
            <w:pPr>
              <w:rPr>
                <w:b/>
                <w:bCs/>
              </w:rPr>
            </w:pPr>
            <w:r w:rsidRPr="003E6F93">
              <w:rPr>
                <w:b/>
                <w:bCs/>
              </w:rPr>
              <w:t>Standar Deviasi</w:t>
            </w:r>
          </w:p>
        </w:tc>
        <w:tc>
          <w:tcPr>
            <w:tcW w:w="1416" w:type="dxa"/>
          </w:tcPr>
          <w:p w14:paraId="08C327E8" w14:textId="3A125C11" w:rsidR="00E0293D" w:rsidRPr="003E6F93" w:rsidRDefault="00E0293D" w:rsidP="00051EBE">
            <w:pPr>
              <w:rPr>
                <w:b/>
                <w:bCs/>
              </w:rPr>
            </w:pPr>
            <w:r w:rsidRPr="003E6F93">
              <w:rPr>
                <w:b/>
                <w:bCs/>
              </w:rPr>
              <w:t>Median</w:t>
            </w:r>
          </w:p>
        </w:tc>
        <w:tc>
          <w:tcPr>
            <w:tcW w:w="1416" w:type="dxa"/>
          </w:tcPr>
          <w:p w14:paraId="41DEA7ED" w14:textId="7C48EC3C" w:rsidR="00E0293D" w:rsidRPr="003E6F93" w:rsidRDefault="00E0293D" w:rsidP="00051EBE">
            <w:pPr>
              <w:rPr>
                <w:b/>
                <w:bCs/>
              </w:rPr>
            </w:pPr>
            <w:r w:rsidRPr="003E6F93">
              <w:rPr>
                <w:b/>
                <w:bCs/>
              </w:rPr>
              <w:t>Maksimum</w:t>
            </w:r>
          </w:p>
        </w:tc>
      </w:tr>
      <w:tr w:rsidR="00E0293D" w14:paraId="58DEC07B" w14:textId="77777777" w:rsidTr="00E0293D">
        <w:tc>
          <w:tcPr>
            <w:tcW w:w="1415" w:type="dxa"/>
          </w:tcPr>
          <w:p w14:paraId="5D841BA6" w14:textId="0D12AA2A" w:rsidR="00E0293D" w:rsidRPr="003E6F93" w:rsidRDefault="00E0293D" w:rsidP="00051EBE">
            <w:pPr>
              <w:rPr>
                <w:i/>
                <w:iCs/>
              </w:rPr>
            </w:pPr>
            <w:r w:rsidRPr="003E6F93">
              <w:rPr>
                <w:i/>
                <w:iCs/>
              </w:rPr>
              <w:t>As is</w:t>
            </w:r>
          </w:p>
        </w:tc>
        <w:tc>
          <w:tcPr>
            <w:tcW w:w="1415" w:type="dxa"/>
          </w:tcPr>
          <w:p w14:paraId="30259762" w14:textId="083FCA96" w:rsidR="00E0293D" w:rsidRDefault="00E0293D" w:rsidP="00051EBE">
            <w:r>
              <w:t>40</w:t>
            </w:r>
          </w:p>
        </w:tc>
        <w:tc>
          <w:tcPr>
            <w:tcW w:w="1416" w:type="dxa"/>
          </w:tcPr>
          <w:p w14:paraId="2D2D498B" w14:textId="75AE1FF0" w:rsidR="00E0293D" w:rsidRDefault="00E0293D" w:rsidP="00051EBE">
            <w:r>
              <w:t>1512,84</w:t>
            </w:r>
          </w:p>
        </w:tc>
        <w:tc>
          <w:tcPr>
            <w:tcW w:w="1416" w:type="dxa"/>
          </w:tcPr>
          <w:p w14:paraId="3D6B2327" w14:textId="68249984" w:rsidR="00E0293D" w:rsidRDefault="007B11DC" w:rsidP="00051EBE">
            <w:r>
              <w:t>476,03</w:t>
            </w:r>
          </w:p>
        </w:tc>
        <w:tc>
          <w:tcPr>
            <w:tcW w:w="1416" w:type="dxa"/>
          </w:tcPr>
          <w:p w14:paraId="523057D9" w14:textId="3B14FE63" w:rsidR="00E0293D" w:rsidRDefault="007B11DC" w:rsidP="00051EBE">
            <w:r>
              <w:t>143</w:t>
            </w:r>
            <w:r w:rsidR="00942EFF">
              <w:t>6,4</w:t>
            </w:r>
          </w:p>
        </w:tc>
        <w:tc>
          <w:tcPr>
            <w:tcW w:w="1416" w:type="dxa"/>
          </w:tcPr>
          <w:p w14:paraId="23A70104" w14:textId="371A5DD8" w:rsidR="00E0293D" w:rsidRDefault="00942EFF" w:rsidP="00051EBE">
            <w:r>
              <w:t>2469,6</w:t>
            </w:r>
          </w:p>
        </w:tc>
      </w:tr>
      <w:tr w:rsidR="00E0293D" w14:paraId="3E549086" w14:textId="77777777" w:rsidTr="00E0293D">
        <w:tc>
          <w:tcPr>
            <w:tcW w:w="1415" w:type="dxa"/>
          </w:tcPr>
          <w:p w14:paraId="748B1A34" w14:textId="4F2EAA5C" w:rsidR="00E0293D" w:rsidRPr="003E6F93" w:rsidRDefault="00E0293D" w:rsidP="00051EBE">
            <w:pPr>
              <w:rPr>
                <w:i/>
                <w:iCs/>
              </w:rPr>
            </w:pPr>
            <w:r w:rsidRPr="003E6F93">
              <w:rPr>
                <w:i/>
                <w:iCs/>
              </w:rPr>
              <w:t>To be</w:t>
            </w:r>
          </w:p>
        </w:tc>
        <w:tc>
          <w:tcPr>
            <w:tcW w:w="1415" w:type="dxa"/>
          </w:tcPr>
          <w:p w14:paraId="17792FD5" w14:textId="70C8BE07" w:rsidR="00E0293D" w:rsidRDefault="00E0293D" w:rsidP="00051EBE">
            <w:r>
              <w:t>40</w:t>
            </w:r>
          </w:p>
        </w:tc>
        <w:tc>
          <w:tcPr>
            <w:tcW w:w="1416" w:type="dxa"/>
          </w:tcPr>
          <w:p w14:paraId="1F2CCA6F" w14:textId="0BAE51D4" w:rsidR="00E0293D" w:rsidRDefault="00E0293D" w:rsidP="00051EBE">
            <w:r>
              <w:t>815,64</w:t>
            </w:r>
          </w:p>
        </w:tc>
        <w:tc>
          <w:tcPr>
            <w:tcW w:w="1416" w:type="dxa"/>
          </w:tcPr>
          <w:p w14:paraId="145EC5D1" w14:textId="7F6A5045" w:rsidR="00E0293D" w:rsidRDefault="007B11DC" w:rsidP="00051EBE">
            <w:r>
              <w:t>227,73</w:t>
            </w:r>
          </w:p>
        </w:tc>
        <w:tc>
          <w:tcPr>
            <w:tcW w:w="1416" w:type="dxa"/>
          </w:tcPr>
          <w:p w14:paraId="12D78CF7" w14:textId="67642CF7" w:rsidR="00E0293D" w:rsidRDefault="00942EFF" w:rsidP="00051EBE">
            <w:r>
              <w:t>747,6</w:t>
            </w:r>
          </w:p>
        </w:tc>
        <w:tc>
          <w:tcPr>
            <w:tcW w:w="1416" w:type="dxa"/>
          </w:tcPr>
          <w:p w14:paraId="72478F62" w14:textId="47839381" w:rsidR="00E0293D" w:rsidRDefault="00942EFF" w:rsidP="00051EBE">
            <w:r>
              <w:t>1411,2</w:t>
            </w:r>
          </w:p>
        </w:tc>
      </w:tr>
    </w:tbl>
    <w:p w14:paraId="4786CB4D" w14:textId="77777777" w:rsidR="00C22F13" w:rsidRDefault="00C22F13" w:rsidP="00051EBE"/>
    <w:p w14:paraId="0BF09D54" w14:textId="33D18FA5" w:rsidR="00937571" w:rsidRDefault="00937571" w:rsidP="00EE5E34">
      <w:pPr>
        <w:pStyle w:val="Caption"/>
      </w:pPr>
      <w:bookmarkStart w:id="5906" w:name="_Ref130784546"/>
      <w:bookmarkStart w:id="5907" w:name="_Toc135601601"/>
      <w:r>
        <w:t xml:space="preserve">Tabel </w:t>
      </w:r>
      <w:ins w:id="5908" w:author="Ilham Nur Pratama" w:date="2023-05-21T22:40:00Z">
        <w:r w:rsidR="00985B1D">
          <w:fldChar w:fldCharType="begin"/>
        </w:r>
        <w:r w:rsidR="00985B1D">
          <w:instrText xml:space="preserve"> STYLEREF 1 \s </w:instrText>
        </w:r>
      </w:ins>
      <w:r w:rsidR="00985B1D">
        <w:fldChar w:fldCharType="separate"/>
      </w:r>
      <w:r w:rsidR="000D26C4">
        <w:rPr>
          <w:noProof/>
        </w:rPr>
        <w:t>4</w:t>
      </w:r>
      <w:ins w:id="5909"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5910" w:author="Ilham Nur Pratama" w:date="2023-05-24T22:54:00Z">
        <w:r w:rsidR="000D26C4">
          <w:rPr>
            <w:noProof/>
          </w:rPr>
          <w:t>13</w:t>
        </w:r>
      </w:ins>
      <w:ins w:id="5911" w:author="Ilham Nur Pratama" w:date="2023-05-21T22:40:00Z">
        <w:r w:rsidR="00985B1D">
          <w:fldChar w:fldCharType="end"/>
        </w:r>
      </w:ins>
      <w:ins w:id="5912" w:author="ilham.nur@office.ui.ac.id" w:date="2023-03-28T20:25:00Z">
        <w:del w:id="5913" w:author="Ilham Nur Pratama" w:date="2023-05-16T21:59:00Z">
          <w:r w:rsidR="005B668B" w:rsidDel="00F848CE">
            <w:fldChar w:fldCharType="begin"/>
          </w:r>
          <w:r w:rsidR="005B668B" w:rsidDel="00F848CE">
            <w:delInstrText xml:space="preserve"> STYLEREF 1 \s </w:delInstrText>
          </w:r>
        </w:del>
      </w:ins>
      <w:del w:id="5914" w:author="Ilham Nur Pratama" w:date="2023-05-16T21:59:00Z">
        <w:r w:rsidR="005B668B" w:rsidDel="00F848CE">
          <w:fldChar w:fldCharType="separate"/>
        </w:r>
        <w:r w:rsidR="00B57DB5" w:rsidDel="00F848CE">
          <w:rPr>
            <w:noProof/>
          </w:rPr>
          <w:delText>4</w:delText>
        </w:r>
      </w:del>
      <w:ins w:id="5915" w:author="ilham.nur@office.ui.ac.id" w:date="2023-03-28T20:25:00Z">
        <w:del w:id="5916"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5917" w:author="Ilham Nur Pratama" w:date="2023-05-16T21:59:00Z">
        <w:r w:rsidR="005A58B4">
          <w:fldChar w:fldCharType="separate"/>
        </w:r>
      </w:del>
      <w:ins w:id="5918" w:author="ilham.nur@office.ui.ac.id" w:date="2023-03-28T20:25:00Z">
        <w:del w:id="5919" w:author="Ilham Nur Pratama" w:date="2023-05-16T21:59:00Z">
          <w:r w:rsidR="005B668B" w:rsidDel="00F848CE">
            <w:fldChar w:fldCharType="end"/>
          </w:r>
        </w:del>
      </w:ins>
      <w:del w:id="5920"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7</w:delText>
        </w:r>
        <w:r w:rsidR="00B1186E" w:rsidDel="005B668B">
          <w:fldChar w:fldCharType="end"/>
        </w:r>
      </w:del>
      <w:bookmarkEnd w:id="5906"/>
      <w:r>
        <w:t xml:space="preserve"> Hasil statistik deksriptif untuk parameter biaya</w:t>
      </w:r>
      <w:bookmarkEnd w:id="5907"/>
    </w:p>
    <w:tbl>
      <w:tblPr>
        <w:tblStyle w:val="TableGrid"/>
        <w:tblW w:w="0" w:type="auto"/>
        <w:tblLook w:val="04A0" w:firstRow="1" w:lastRow="0" w:firstColumn="1" w:lastColumn="0" w:noHBand="0" w:noVBand="1"/>
      </w:tblPr>
      <w:tblGrid>
        <w:gridCol w:w="1415"/>
        <w:gridCol w:w="1415"/>
        <w:gridCol w:w="1416"/>
        <w:gridCol w:w="1416"/>
        <w:gridCol w:w="1416"/>
        <w:gridCol w:w="1416"/>
      </w:tblGrid>
      <w:tr w:rsidR="00822398" w14:paraId="5734B65B" w14:textId="77777777" w:rsidTr="007A783D">
        <w:tc>
          <w:tcPr>
            <w:tcW w:w="1415" w:type="dxa"/>
          </w:tcPr>
          <w:p w14:paraId="368A950F" w14:textId="77777777" w:rsidR="00822398" w:rsidRPr="007A783D" w:rsidRDefault="00822398" w:rsidP="007A783D">
            <w:pPr>
              <w:rPr>
                <w:b/>
                <w:bCs/>
              </w:rPr>
            </w:pPr>
            <w:r w:rsidRPr="007A783D">
              <w:rPr>
                <w:b/>
                <w:bCs/>
              </w:rPr>
              <w:t>Kondisi</w:t>
            </w:r>
          </w:p>
        </w:tc>
        <w:tc>
          <w:tcPr>
            <w:tcW w:w="1415" w:type="dxa"/>
          </w:tcPr>
          <w:p w14:paraId="7D854393" w14:textId="77777777" w:rsidR="00822398" w:rsidRPr="007A783D" w:rsidRDefault="00822398" w:rsidP="007A783D">
            <w:pPr>
              <w:rPr>
                <w:b/>
                <w:bCs/>
              </w:rPr>
            </w:pPr>
            <w:r w:rsidRPr="007A783D">
              <w:rPr>
                <w:b/>
                <w:bCs/>
              </w:rPr>
              <w:t>Jumlah Data (n)</w:t>
            </w:r>
          </w:p>
        </w:tc>
        <w:tc>
          <w:tcPr>
            <w:tcW w:w="1416" w:type="dxa"/>
          </w:tcPr>
          <w:p w14:paraId="7C7E6A84" w14:textId="77777777" w:rsidR="00822398" w:rsidRPr="007A783D" w:rsidRDefault="00822398" w:rsidP="007A783D">
            <w:pPr>
              <w:rPr>
                <w:b/>
                <w:bCs/>
              </w:rPr>
            </w:pPr>
            <w:r w:rsidRPr="007A783D">
              <w:rPr>
                <w:b/>
                <w:bCs/>
              </w:rPr>
              <w:t>Mean</w:t>
            </w:r>
          </w:p>
        </w:tc>
        <w:tc>
          <w:tcPr>
            <w:tcW w:w="1416" w:type="dxa"/>
          </w:tcPr>
          <w:p w14:paraId="18C93D92" w14:textId="77777777" w:rsidR="00822398" w:rsidRPr="007A783D" w:rsidRDefault="00822398" w:rsidP="007A783D">
            <w:pPr>
              <w:rPr>
                <w:b/>
                <w:bCs/>
              </w:rPr>
            </w:pPr>
            <w:r w:rsidRPr="007A783D">
              <w:rPr>
                <w:b/>
                <w:bCs/>
              </w:rPr>
              <w:t>Standar Deviasi</w:t>
            </w:r>
          </w:p>
        </w:tc>
        <w:tc>
          <w:tcPr>
            <w:tcW w:w="1416" w:type="dxa"/>
          </w:tcPr>
          <w:p w14:paraId="7B4BC800" w14:textId="77777777" w:rsidR="00822398" w:rsidRPr="007A783D" w:rsidRDefault="00822398" w:rsidP="007A783D">
            <w:pPr>
              <w:rPr>
                <w:b/>
                <w:bCs/>
              </w:rPr>
            </w:pPr>
            <w:r w:rsidRPr="007A783D">
              <w:rPr>
                <w:b/>
                <w:bCs/>
              </w:rPr>
              <w:t>Median</w:t>
            </w:r>
          </w:p>
        </w:tc>
        <w:tc>
          <w:tcPr>
            <w:tcW w:w="1416" w:type="dxa"/>
          </w:tcPr>
          <w:p w14:paraId="2544B085" w14:textId="77777777" w:rsidR="00822398" w:rsidRPr="007A783D" w:rsidRDefault="00822398" w:rsidP="007A783D">
            <w:pPr>
              <w:rPr>
                <w:b/>
                <w:bCs/>
              </w:rPr>
            </w:pPr>
            <w:r w:rsidRPr="007A783D">
              <w:rPr>
                <w:b/>
                <w:bCs/>
              </w:rPr>
              <w:t>Maksimum</w:t>
            </w:r>
          </w:p>
        </w:tc>
      </w:tr>
      <w:tr w:rsidR="00822398" w14:paraId="389F6A89" w14:textId="77777777" w:rsidTr="007A783D">
        <w:tc>
          <w:tcPr>
            <w:tcW w:w="1415" w:type="dxa"/>
          </w:tcPr>
          <w:p w14:paraId="1C44AB4F" w14:textId="77777777" w:rsidR="00822398" w:rsidRPr="003E6F93" w:rsidRDefault="00822398" w:rsidP="007A783D">
            <w:pPr>
              <w:rPr>
                <w:i/>
                <w:iCs/>
              </w:rPr>
            </w:pPr>
            <w:r w:rsidRPr="003E6F93">
              <w:rPr>
                <w:i/>
                <w:iCs/>
              </w:rPr>
              <w:t>As is</w:t>
            </w:r>
          </w:p>
        </w:tc>
        <w:tc>
          <w:tcPr>
            <w:tcW w:w="1415" w:type="dxa"/>
          </w:tcPr>
          <w:p w14:paraId="116CBEE8" w14:textId="77777777" w:rsidR="00822398" w:rsidRDefault="00822398" w:rsidP="007A783D">
            <w:r>
              <w:t>40</w:t>
            </w:r>
          </w:p>
        </w:tc>
        <w:tc>
          <w:tcPr>
            <w:tcW w:w="1416" w:type="dxa"/>
          </w:tcPr>
          <w:p w14:paraId="13E48F85" w14:textId="0D3D11D5" w:rsidR="00822398" w:rsidRDefault="00F3174D" w:rsidP="007A783D">
            <w:r w:rsidRPr="00F3174D">
              <w:t>31954350</w:t>
            </w:r>
            <w:r w:rsidR="00FB6ACF">
              <w:t>,</w:t>
            </w:r>
            <w:r w:rsidRPr="00F3174D">
              <w:t>0</w:t>
            </w:r>
          </w:p>
        </w:tc>
        <w:tc>
          <w:tcPr>
            <w:tcW w:w="1416" w:type="dxa"/>
          </w:tcPr>
          <w:p w14:paraId="42628E80" w14:textId="19E6343E" w:rsidR="00822398" w:rsidRPr="00FB6ACF" w:rsidRDefault="00FB6ACF" w:rsidP="007A783D">
            <w:r w:rsidRPr="003E6F93">
              <w:t>6602127</w:t>
            </w:r>
          </w:p>
        </w:tc>
        <w:tc>
          <w:tcPr>
            <w:tcW w:w="1416" w:type="dxa"/>
          </w:tcPr>
          <w:p w14:paraId="5A018C48" w14:textId="50B178FF" w:rsidR="00822398" w:rsidRDefault="00FB6ACF" w:rsidP="007A783D">
            <w:r w:rsidRPr="00FB6ACF">
              <w:t>31993500</w:t>
            </w:r>
          </w:p>
        </w:tc>
        <w:tc>
          <w:tcPr>
            <w:tcW w:w="1416" w:type="dxa"/>
          </w:tcPr>
          <w:p w14:paraId="086F8073" w14:textId="7A173927" w:rsidR="00822398" w:rsidRDefault="005153E7" w:rsidP="007A783D">
            <w:r w:rsidRPr="005153E7">
              <w:t>48616500</w:t>
            </w:r>
          </w:p>
        </w:tc>
      </w:tr>
      <w:tr w:rsidR="00822398" w14:paraId="4300AE74" w14:textId="77777777" w:rsidTr="007A783D">
        <w:tc>
          <w:tcPr>
            <w:tcW w:w="1415" w:type="dxa"/>
          </w:tcPr>
          <w:p w14:paraId="56C6CA6E" w14:textId="77777777" w:rsidR="00822398" w:rsidRPr="003E6F93" w:rsidRDefault="00822398" w:rsidP="007A783D">
            <w:pPr>
              <w:rPr>
                <w:i/>
                <w:iCs/>
              </w:rPr>
            </w:pPr>
            <w:r w:rsidRPr="003E6F93">
              <w:rPr>
                <w:i/>
                <w:iCs/>
              </w:rPr>
              <w:t>To be</w:t>
            </w:r>
          </w:p>
        </w:tc>
        <w:tc>
          <w:tcPr>
            <w:tcW w:w="1415" w:type="dxa"/>
          </w:tcPr>
          <w:p w14:paraId="2350D4CD" w14:textId="77777777" w:rsidR="00822398" w:rsidRDefault="00822398" w:rsidP="007A783D">
            <w:r>
              <w:t>40</w:t>
            </w:r>
          </w:p>
        </w:tc>
        <w:tc>
          <w:tcPr>
            <w:tcW w:w="1416" w:type="dxa"/>
          </w:tcPr>
          <w:p w14:paraId="6F007318" w14:textId="515683CF" w:rsidR="00822398" w:rsidRDefault="00F3174D" w:rsidP="007A783D">
            <w:r w:rsidRPr="00F3174D">
              <w:t>18622312</w:t>
            </w:r>
            <w:r w:rsidR="00FB6ACF">
              <w:t>,</w:t>
            </w:r>
            <w:r w:rsidRPr="00F3174D">
              <w:t>5</w:t>
            </w:r>
          </w:p>
        </w:tc>
        <w:tc>
          <w:tcPr>
            <w:tcW w:w="1416" w:type="dxa"/>
          </w:tcPr>
          <w:p w14:paraId="7F4C4984" w14:textId="6E9F23E4" w:rsidR="00822398" w:rsidRDefault="00FB6ACF" w:rsidP="007A783D">
            <w:r w:rsidRPr="00FB6ACF">
              <w:t>3855809</w:t>
            </w:r>
          </w:p>
        </w:tc>
        <w:tc>
          <w:tcPr>
            <w:tcW w:w="1416" w:type="dxa"/>
          </w:tcPr>
          <w:p w14:paraId="2CAD3913" w14:textId="23E0CBC8" w:rsidR="00822398" w:rsidRDefault="00C042D7" w:rsidP="007A783D">
            <w:r w:rsidRPr="00C042D7">
              <w:t>18092250</w:t>
            </w:r>
          </w:p>
        </w:tc>
        <w:tc>
          <w:tcPr>
            <w:tcW w:w="1416" w:type="dxa"/>
          </w:tcPr>
          <w:p w14:paraId="0C736BF1" w14:textId="17FE37C5" w:rsidR="00822398" w:rsidRDefault="005153E7" w:rsidP="005153E7">
            <w:r w:rsidRPr="005153E7">
              <w:t>31014000</w:t>
            </w:r>
          </w:p>
        </w:tc>
      </w:tr>
    </w:tbl>
    <w:p w14:paraId="2EEA6306" w14:textId="77777777" w:rsidR="00822398" w:rsidRDefault="00822398" w:rsidP="00051EBE"/>
    <w:p w14:paraId="33752F5F" w14:textId="574FC0CC" w:rsidR="00C042D7" w:rsidRDefault="00C042D7" w:rsidP="00051EBE">
      <w:r>
        <w:t xml:space="preserve">Dapat dilihat pada </w:t>
      </w:r>
      <w:r>
        <w:fldChar w:fldCharType="begin"/>
      </w:r>
      <w:r>
        <w:instrText xml:space="preserve"> REF _Ref130784544 \h </w:instrText>
      </w:r>
      <w:r>
        <w:fldChar w:fldCharType="separate"/>
      </w:r>
      <w:ins w:id="5921" w:author="Ilham Nur Pratama" w:date="2023-05-24T22:54:00Z">
        <w:r w:rsidR="000D26C4">
          <w:t xml:space="preserve">Tabel </w:t>
        </w:r>
        <w:r w:rsidR="000D26C4">
          <w:rPr>
            <w:noProof/>
          </w:rPr>
          <w:t>4</w:t>
        </w:r>
        <w:r w:rsidR="000D26C4">
          <w:t>.</w:t>
        </w:r>
        <w:r w:rsidR="000D26C4">
          <w:rPr>
            <w:noProof/>
          </w:rPr>
          <w:t>12</w:t>
        </w:r>
      </w:ins>
      <w:del w:id="5922" w:author="Ilham Nur Pratama" w:date="2023-05-17T20:22:00Z">
        <w:r w:rsidR="00B57DB5" w:rsidDel="0090687B">
          <w:delText xml:space="preserve">Tabel </w:delText>
        </w:r>
        <w:r w:rsidR="00B57DB5" w:rsidDel="0090687B">
          <w:rPr>
            <w:noProof/>
          </w:rPr>
          <w:delText>4</w:delText>
        </w:r>
        <w:r w:rsidR="00B57DB5" w:rsidDel="0090687B">
          <w:delText>.</w:delText>
        </w:r>
        <w:r w:rsidR="00B57DB5" w:rsidDel="0090687B">
          <w:rPr>
            <w:noProof/>
          </w:rPr>
          <w:delText>6</w:delText>
        </w:r>
      </w:del>
      <w:r>
        <w:fldChar w:fldCharType="end"/>
      </w:r>
      <w:r>
        <w:t xml:space="preserve">, </w:t>
      </w:r>
      <w:r>
        <w:fldChar w:fldCharType="begin"/>
      </w:r>
      <w:r>
        <w:instrText xml:space="preserve"> REF _Ref130784546 \h </w:instrText>
      </w:r>
      <w:r>
        <w:fldChar w:fldCharType="separate"/>
      </w:r>
      <w:ins w:id="5923" w:author="Ilham Nur Pratama" w:date="2023-05-24T22:54:00Z">
        <w:r w:rsidR="000D26C4">
          <w:t xml:space="preserve">Tabel </w:t>
        </w:r>
        <w:r w:rsidR="000D26C4">
          <w:rPr>
            <w:noProof/>
          </w:rPr>
          <w:t>4</w:t>
        </w:r>
        <w:r w:rsidR="000D26C4">
          <w:t>.</w:t>
        </w:r>
        <w:r w:rsidR="000D26C4">
          <w:rPr>
            <w:noProof/>
          </w:rPr>
          <w:t>13</w:t>
        </w:r>
      </w:ins>
      <w:del w:id="5924" w:author="Ilham Nur Pratama" w:date="2023-05-17T20:22:00Z">
        <w:r w:rsidR="00B57DB5" w:rsidDel="0090687B">
          <w:delText xml:space="preserve">Tabel </w:delText>
        </w:r>
        <w:r w:rsidR="00B57DB5" w:rsidDel="0090687B">
          <w:rPr>
            <w:noProof/>
          </w:rPr>
          <w:delText>4</w:delText>
        </w:r>
        <w:r w:rsidR="00B57DB5" w:rsidDel="0090687B">
          <w:delText>.</w:delText>
        </w:r>
        <w:r w:rsidR="00B57DB5" w:rsidDel="0090687B">
          <w:rPr>
            <w:noProof/>
          </w:rPr>
          <w:delText>7</w:delText>
        </w:r>
      </w:del>
      <w:r>
        <w:fldChar w:fldCharType="end"/>
      </w:r>
      <w:r>
        <w:t>,</w:t>
      </w:r>
      <w:r w:rsidR="005153E7">
        <w:t xml:space="preserve"> merupakan hasil uji statisik deskriptif proses </w:t>
      </w:r>
      <w:r w:rsidR="005153E7">
        <w:rPr>
          <w:i/>
          <w:iCs/>
        </w:rPr>
        <w:t xml:space="preserve">as is </w:t>
      </w:r>
      <w:r w:rsidR="005153E7">
        <w:t xml:space="preserve">dan </w:t>
      </w:r>
      <w:r w:rsidR="005153E7">
        <w:rPr>
          <w:i/>
          <w:iCs/>
        </w:rPr>
        <w:t xml:space="preserve">to be </w:t>
      </w:r>
      <w:r w:rsidR="005153E7">
        <w:t xml:space="preserve">berdasarkan waktu dan biaya. Dapat dilihat bahwa secara data nilai mean dan median dari kedua tabel tidak berbeda jauh. Hal ini menunjukkan bahwa </w:t>
      </w:r>
      <w:r w:rsidR="008E0E8B">
        <w:t xml:space="preserve">data  yang didapatkan cenderung bersih dari pencilan </w:t>
      </w:r>
      <w:r w:rsidR="008E0E8B">
        <w:fldChar w:fldCharType="begin" w:fldLock="1"/>
      </w:r>
      <w:r w:rsidR="002F6539">
        <w:instrText>ADDIN CSL_CITATION {"citationItems":[{"id":"ITEM-1","itemData":{"author":[{"dropping-particle":"","family":"Harinaldi","given":"","non-dropping-particle":"","parse-names":false,"suffix":""}],"editor":[{"dropping-particle":"","family":"Sumarmata","given":"Lemeda","non-dropping-particle":"","parse-names":false,"suffix":""}],"id":"ITEM-1","issued":{"date-parts":[["2005"]]},"number-of-pages":"293","publisher":"Erlangga","publisher-place":"Ciracas, Jakarta","title":"Prinsip-prinsip Statistik untuk Teknik dan Sains","type":"book"},"uris":["http://www.mendeley.com/documents/?uuid=157b11d0-6700-4e9a-9c09-283fd23c051f"]}],"mendeley":{"formattedCitation":"(Harinaldi, 2005a)","plainTextFormattedCitation":"(Harinaldi, 2005a)","previouslyFormattedCitation":"(Harinaldi, 2005a)"},"properties":{"noteIndex":0},"schema":"https://github.com/citation-style-language/schema/raw/master/csl-citation.json"}</w:instrText>
      </w:r>
      <w:r w:rsidR="008E0E8B">
        <w:fldChar w:fldCharType="separate"/>
      </w:r>
      <w:r w:rsidR="008E0E8B" w:rsidRPr="008E0E8B">
        <w:rPr>
          <w:noProof/>
        </w:rPr>
        <w:t>(Harinaldi, 2005a)</w:t>
      </w:r>
      <w:r w:rsidR="008E0E8B">
        <w:fldChar w:fldCharType="end"/>
      </w:r>
      <w:r w:rsidR="008E0E8B">
        <w:t>.</w:t>
      </w:r>
    </w:p>
    <w:p w14:paraId="4B5766DD" w14:textId="0AA27ECC" w:rsidR="007A62DB" w:rsidRDefault="007A62DB" w:rsidP="00051EBE">
      <w:r>
        <w:t xml:space="preserve">Tahapan yang dilakukan selanjutnya adalah </w:t>
      </w:r>
      <w:r w:rsidR="00EA03C3">
        <w:t>melakukan plot normalitas data menggunakan histogram dan box plot untuk melihat apakah data dapat digunakan untuk di uji dalam analisis uji t.</w:t>
      </w:r>
    </w:p>
    <w:p w14:paraId="2E3C29CD" w14:textId="77777777" w:rsidR="00CF36FC" w:rsidRDefault="000A6AF5" w:rsidP="00CF36FC">
      <w:pPr>
        <w:keepNext/>
      </w:pPr>
      <w:r>
        <w:rPr>
          <w:noProof/>
        </w:rPr>
        <w:lastRenderedPageBreak/>
        <w:drawing>
          <wp:inline distT="0" distB="0" distL="0" distR="0" wp14:anchorId="06967BF1" wp14:editId="3BB28A6D">
            <wp:extent cx="2536166" cy="1873158"/>
            <wp:effectExtent l="0" t="0" r="0" b="0"/>
            <wp:docPr id="118" name="Picture 1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 histogram&#10;&#10;Description automatically generated"/>
                    <pic:cNvPicPr/>
                  </pic:nvPicPr>
                  <pic:blipFill>
                    <a:blip r:embed="rId138"/>
                    <a:stretch>
                      <a:fillRect/>
                    </a:stretch>
                  </pic:blipFill>
                  <pic:spPr>
                    <a:xfrm>
                      <a:off x="0" y="0"/>
                      <a:ext cx="2591970" cy="1914374"/>
                    </a:xfrm>
                    <a:prstGeom prst="rect">
                      <a:avLst/>
                    </a:prstGeom>
                  </pic:spPr>
                </pic:pic>
              </a:graphicData>
            </a:graphic>
          </wp:inline>
        </w:drawing>
      </w:r>
      <w:r w:rsidR="00CF36FC">
        <w:rPr>
          <w:noProof/>
        </w:rPr>
        <w:drawing>
          <wp:inline distT="0" distB="0" distL="0" distR="0" wp14:anchorId="1D40BDF1" wp14:editId="4B755A94">
            <wp:extent cx="2826385" cy="1754308"/>
            <wp:effectExtent l="0" t="0" r="0" b="0"/>
            <wp:docPr id="124" name="Picture 1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 box and whisker chart&#10;&#10;Description automatically generated"/>
                    <pic:cNvPicPr/>
                  </pic:nvPicPr>
                  <pic:blipFill>
                    <a:blip r:embed="rId139"/>
                    <a:stretch>
                      <a:fillRect/>
                    </a:stretch>
                  </pic:blipFill>
                  <pic:spPr>
                    <a:xfrm>
                      <a:off x="0" y="0"/>
                      <a:ext cx="2837585" cy="1761260"/>
                    </a:xfrm>
                    <a:prstGeom prst="rect">
                      <a:avLst/>
                    </a:prstGeom>
                  </pic:spPr>
                </pic:pic>
              </a:graphicData>
            </a:graphic>
          </wp:inline>
        </w:drawing>
      </w:r>
    </w:p>
    <w:p w14:paraId="65533FB4" w14:textId="10A0E3D7" w:rsidR="00EA03C3" w:rsidRDefault="00CF36FC" w:rsidP="00EE5E34">
      <w:pPr>
        <w:pStyle w:val="Caption"/>
      </w:pPr>
      <w:bookmarkStart w:id="5925" w:name="_Ref130785182"/>
      <w:bookmarkStart w:id="5926" w:name="_Toc135601520"/>
      <w:r>
        <w:t xml:space="preserve">Gambar </w:t>
      </w:r>
      <w:r w:rsidR="005A58B4">
        <w:fldChar w:fldCharType="begin"/>
      </w:r>
      <w:r w:rsidR="005A58B4">
        <w:instrText xml:space="preserve"> STYLEREF 1 \s </w:instrText>
      </w:r>
      <w:r w:rsidR="005A58B4">
        <w:fldChar w:fldCharType="separate"/>
      </w:r>
      <w:r w:rsidR="000D26C4">
        <w:rPr>
          <w:noProof/>
        </w:rPr>
        <w:t>4</w:t>
      </w:r>
      <w:r w:rsidR="005A58B4">
        <w:rPr>
          <w:noProof/>
        </w:rPr>
        <w:fldChar w:fldCharType="end"/>
      </w:r>
      <w:r w:rsidR="005F7599">
        <w:t>.</w:t>
      </w:r>
      <w:r w:rsidR="005A58B4">
        <w:fldChar w:fldCharType="begin"/>
      </w:r>
      <w:r w:rsidR="005A58B4">
        <w:instrText xml:space="preserve"> SEQ Gambar \* ARABIC \s 1 </w:instrText>
      </w:r>
      <w:r w:rsidR="005A58B4">
        <w:fldChar w:fldCharType="separate"/>
      </w:r>
      <w:r w:rsidR="000D26C4">
        <w:rPr>
          <w:noProof/>
        </w:rPr>
        <w:t>9</w:t>
      </w:r>
      <w:r w:rsidR="005A58B4">
        <w:rPr>
          <w:noProof/>
        </w:rPr>
        <w:fldChar w:fldCharType="end"/>
      </w:r>
      <w:bookmarkEnd w:id="5925"/>
      <w:r>
        <w:t xml:space="preserve"> Histogram dan boxplot untuk parameter waktu</w:t>
      </w:r>
      <w:bookmarkEnd w:id="5926"/>
    </w:p>
    <w:p w14:paraId="6FAEC7D5" w14:textId="77777777" w:rsidR="005F7599" w:rsidRDefault="005F7599" w:rsidP="003E6F93">
      <w:pPr>
        <w:keepNext/>
      </w:pPr>
      <w:r>
        <w:rPr>
          <w:noProof/>
        </w:rPr>
        <w:drawing>
          <wp:inline distT="0" distB="0" distL="0" distR="0" wp14:anchorId="01910EE2" wp14:editId="7020B794">
            <wp:extent cx="2682815" cy="1638230"/>
            <wp:effectExtent l="0" t="0" r="3810" b="635"/>
            <wp:docPr id="125" name="Picture 1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hart, histogram&#10;&#10;Description automatically generated"/>
                    <pic:cNvPicPr/>
                  </pic:nvPicPr>
                  <pic:blipFill>
                    <a:blip r:embed="rId140"/>
                    <a:stretch>
                      <a:fillRect/>
                    </a:stretch>
                  </pic:blipFill>
                  <pic:spPr>
                    <a:xfrm>
                      <a:off x="0" y="0"/>
                      <a:ext cx="2698886" cy="1648043"/>
                    </a:xfrm>
                    <a:prstGeom prst="rect">
                      <a:avLst/>
                    </a:prstGeom>
                  </pic:spPr>
                </pic:pic>
              </a:graphicData>
            </a:graphic>
          </wp:inline>
        </w:drawing>
      </w:r>
      <w:r>
        <w:rPr>
          <w:noProof/>
        </w:rPr>
        <w:drawing>
          <wp:inline distT="0" distB="0" distL="0" distR="0" wp14:anchorId="4809A778" wp14:editId="322FA479">
            <wp:extent cx="2372264" cy="1661731"/>
            <wp:effectExtent l="0" t="0" r="0" b="0"/>
            <wp:docPr id="126" name="Picture 12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Chart, box and whisker chart&#10;&#10;Description automatically generated"/>
                    <pic:cNvPicPr/>
                  </pic:nvPicPr>
                  <pic:blipFill>
                    <a:blip r:embed="rId141"/>
                    <a:stretch>
                      <a:fillRect/>
                    </a:stretch>
                  </pic:blipFill>
                  <pic:spPr>
                    <a:xfrm>
                      <a:off x="0" y="0"/>
                      <a:ext cx="2387016" cy="1672065"/>
                    </a:xfrm>
                    <a:prstGeom prst="rect">
                      <a:avLst/>
                    </a:prstGeom>
                  </pic:spPr>
                </pic:pic>
              </a:graphicData>
            </a:graphic>
          </wp:inline>
        </w:drawing>
      </w:r>
    </w:p>
    <w:p w14:paraId="0C55385E" w14:textId="04ADA47C" w:rsidR="00CF36FC" w:rsidRDefault="005F7599" w:rsidP="00EE5E34">
      <w:pPr>
        <w:pStyle w:val="Caption"/>
      </w:pPr>
      <w:bookmarkStart w:id="5927" w:name="_Ref130785183"/>
      <w:bookmarkStart w:id="5928" w:name="_Toc135601521"/>
      <w:r>
        <w:t xml:space="preserve">Gambar </w:t>
      </w:r>
      <w:r w:rsidR="005A58B4">
        <w:fldChar w:fldCharType="begin"/>
      </w:r>
      <w:r w:rsidR="005A58B4">
        <w:instrText xml:space="preserve"> STYLEREF 1 \s </w:instrText>
      </w:r>
      <w:r w:rsidR="005A58B4">
        <w:fldChar w:fldCharType="separate"/>
      </w:r>
      <w:r w:rsidR="000D26C4">
        <w:rPr>
          <w:noProof/>
        </w:rPr>
        <w:t>4</w:t>
      </w:r>
      <w:r w:rsidR="005A58B4">
        <w:rPr>
          <w:noProof/>
        </w:rPr>
        <w:fldChar w:fldCharType="end"/>
      </w:r>
      <w:r>
        <w:t>.</w:t>
      </w:r>
      <w:r w:rsidR="005A58B4">
        <w:fldChar w:fldCharType="begin"/>
      </w:r>
      <w:r w:rsidR="005A58B4">
        <w:instrText xml:space="preserve"> SEQ Gambar \* ARABIC \s 1 </w:instrText>
      </w:r>
      <w:r w:rsidR="005A58B4">
        <w:fldChar w:fldCharType="separate"/>
      </w:r>
      <w:r w:rsidR="000D26C4">
        <w:rPr>
          <w:noProof/>
        </w:rPr>
        <w:t>10</w:t>
      </w:r>
      <w:r w:rsidR="005A58B4">
        <w:rPr>
          <w:noProof/>
        </w:rPr>
        <w:fldChar w:fldCharType="end"/>
      </w:r>
      <w:bookmarkEnd w:id="5927"/>
      <w:r>
        <w:t xml:space="preserve"> Histogram dan boxplot untuk parameter b</w:t>
      </w:r>
      <w:r w:rsidR="00E127FE">
        <w:t>iaya</w:t>
      </w:r>
      <w:bookmarkEnd w:id="5928"/>
    </w:p>
    <w:p w14:paraId="0455E4EA" w14:textId="0339AD97" w:rsidR="00E127FE" w:rsidRDefault="00E127FE" w:rsidP="00E127FE">
      <w:r>
        <w:t xml:space="preserve">Dapat dilihat pada </w:t>
      </w:r>
      <w:r>
        <w:fldChar w:fldCharType="begin"/>
      </w:r>
      <w:r>
        <w:instrText xml:space="preserve"> REF _Ref130785182 \h </w:instrText>
      </w:r>
      <w:r>
        <w:fldChar w:fldCharType="separate"/>
      </w:r>
      <w:r w:rsidR="000D26C4">
        <w:t xml:space="preserve">Gambar </w:t>
      </w:r>
      <w:r w:rsidR="000D26C4">
        <w:rPr>
          <w:noProof/>
        </w:rPr>
        <w:t>4</w:t>
      </w:r>
      <w:r w:rsidR="000D26C4">
        <w:t>.</w:t>
      </w:r>
      <w:r w:rsidR="000D26C4">
        <w:rPr>
          <w:noProof/>
        </w:rPr>
        <w:t>9</w:t>
      </w:r>
      <w:r>
        <w:fldChar w:fldCharType="end"/>
      </w:r>
      <w:r>
        <w:t xml:space="preserve">, </w:t>
      </w:r>
      <w:r>
        <w:fldChar w:fldCharType="begin"/>
      </w:r>
      <w:r>
        <w:instrText xml:space="preserve"> REF _Ref130785183 \h </w:instrText>
      </w:r>
      <w:r>
        <w:fldChar w:fldCharType="separate"/>
      </w:r>
      <w:r w:rsidR="000D26C4">
        <w:t xml:space="preserve">Gambar </w:t>
      </w:r>
      <w:r w:rsidR="000D26C4">
        <w:rPr>
          <w:noProof/>
        </w:rPr>
        <w:t>4</w:t>
      </w:r>
      <w:r w:rsidR="000D26C4">
        <w:t>.</w:t>
      </w:r>
      <w:r w:rsidR="000D26C4">
        <w:rPr>
          <w:noProof/>
        </w:rPr>
        <w:t>10</w:t>
      </w:r>
      <w:r>
        <w:fldChar w:fldCharType="end"/>
      </w:r>
      <w:r>
        <w:t xml:space="preserve"> merupakan hasil histogram dan box plot untuk </w:t>
      </w:r>
      <w:r w:rsidR="00F602C6">
        <w:t xml:space="preserve">hasil proses </w:t>
      </w:r>
      <w:r w:rsidR="00F602C6">
        <w:rPr>
          <w:i/>
          <w:iCs/>
        </w:rPr>
        <w:t xml:space="preserve">as is </w:t>
      </w:r>
      <w:r w:rsidR="00F602C6">
        <w:t xml:space="preserve">dan </w:t>
      </w:r>
      <w:r w:rsidR="00F602C6">
        <w:rPr>
          <w:i/>
          <w:iCs/>
        </w:rPr>
        <w:t xml:space="preserve">to be </w:t>
      </w:r>
      <w:r w:rsidR="00F602C6">
        <w:t xml:space="preserve">dari parameter waktu dan biaya. Dapat dilihat pada </w:t>
      </w:r>
      <w:r w:rsidR="00F602C6">
        <w:fldChar w:fldCharType="begin"/>
      </w:r>
      <w:r w:rsidR="00F602C6">
        <w:instrText xml:space="preserve"> REF _Ref130785182 \h </w:instrText>
      </w:r>
      <w:r w:rsidR="00F602C6">
        <w:fldChar w:fldCharType="separate"/>
      </w:r>
      <w:r w:rsidR="000D26C4">
        <w:t xml:space="preserve">Gambar </w:t>
      </w:r>
      <w:r w:rsidR="000D26C4">
        <w:rPr>
          <w:noProof/>
        </w:rPr>
        <w:t>4</w:t>
      </w:r>
      <w:r w:rsidR="000D26C4">
        <w:t>.</w:t>
      </w:r>
      <w:r w:rsidR="000D26C4">
        <w:rPr>
          <w:noProof/>
        </w:rPr>
        <w:t>9</w:t>
      </w:r>
      <w:r w:rsidR="00F602C6">
        <w:fldChar w:fldCharType="end"/>
      </w:r>
      <w:r w:rsidR="00F602C6">
        <w:t xml:space="preserve"> di sisi </w:t>
      </w:r>
      <w:r w:rsidR="00FA406A">
        <w:t xml:space="preserve">histogram data terdistribusi secara normal, akan tetapi apabila dilihat pada boxplot data hasil </w:t>
      </w:r>
      <w:r w:rsidR="00FA406A" w:rsidRPr="003E6F93">
        <w:rPr>
          <w:i/>
          <w:iCs/>
        </w:rPr>
        <w:t>to be</w:t>
      </w:r>
      <w:r w:rsidR="00FA406A">
        <w:rPr>
          <w:i/>
          <w:iCs/>
        </w:rPr>
        <w:t xml:space="preserve"> </w:t>
      </w:r>
      <w:r w:rsidR="00FA406A">
        <w:t xml:space="preserve">sedikit menceng kanan. Hal ini </w:t>
      </w:r>
      <w:r w:rsidR="005F6530">
        <w:t>dapat diabaikan</w:t>
      </w:r>
      <w:r w:rsidR="002F6539">
        <w:t xml:space="preserve"> berdasarkan teori </w:t>
      </w:r>
      <w:r w:rsidR="002F6539">
        <w:rPr>
          <w:i/>
          <w:iCs/>
        </w:rPr>
        <w:t>central tendency</w:t>
      </w:r>
      <w:r w:rsidR="002F6539">
        <w:t xml:space="preserve"> ketika ukuran sampel lebih besar dari 30 maka efek menceng dapat diabaikan dan uji t tetap dapat dilakukan </w:t>
      </w:r>
      <w:r w:rsidR="002F6539">
        <w:fldChar w:fldCharType="begin" w:fldLock="1"/>
      </w:r>
      <w:r w:rsidR="00DA4B4A">
        <w:instrText>ADDIN CSL_CITATION {"citationItems":[{"id":"ITEM-1","itemData":{"ISBN":"9781425803780","author":[{"dropping-particle":"","family":"Navidi","given":"William","non-dropping-particle":"","parse-names":false,"suffix":""}],"container-title":"Paper Knowledge . Toward a Media History of Documents","edition":"3","editor":[{"dropping-particle":"","family":"Hash","given":"B. Debra","non-dropping-particle":"","parse-names":false,"suffix":""}],"id":"ITEM-1","issued":{"date-parts":[["2013"]]},"number-of-pages":"1-993","publisher":"McGrawHill Higher Education","publisher-place":"New York","title":"Statistics for Engineers and Scientists 3rd Edition","type":"book"},"uris":["http://www.mendeley.com/documents/?uuid=b1abe17c-2358-4fd3-b18a-87bd57d8a155"]},{"id":"ITEM-2","itemData":{"author":[{"dropping-particle":"","family":"Harinaldi","given":"","non-dropping-particle":"","parse-names":false,"suffix":""}],"editor":[{"dropping-particle":"","family":"Sumarmata","given":"Lemeda","non-dropping-particle":"","parse-names":false,"suffix":""}],"id":"ITEM-2","issued":{"date-parts":[["2005"]]},"number-of-pages":"293","publisher":"Erlangga","publisher-place":"Ciracas, Jakarta","title":"Prinsip-prinsip Statistik untuk Teknik dan Sains","type":"book"},"uris":["http://www.mendeley.com/documents/?uuid=157b11d0-6700-4e9a-9c09-283fd23c051f"]}],"mendeley":{"formattedCitation":"(Harinaldi, 2005a; Navidi, 2013)","plainTextFormattedCitation":"(Harinaldi, 2005a; Navidi, 2013)","previouslyFormattedCitation":"(Harinaldi, 2005a; Navidi, 2013)"},"properties":{"noteIndex":0},"schema":"https://github.com/citation-style-language/schema/raw/master/csl-citation.json"}</w:instrText>
      </w:r>
      <w:r w:rsidR="002F6539">
        <w:fldChar w:fldCharType="separate"/>
      </w:r>
      <w:r w:rsidR="002F6539" w:rsidRPr="002F6539">
        <w:rPr>
          <w:noProof/>
        </w:rPr>
        <w:t>(Harinaldi, 2005a; Navidi, 2013)</w:t>
      </w:r>
      <w:r w:rsidR="002F6539">
        <w:fldChar w:fldCharType="end"/>
      </w:r>
      <w:r w:rsidR="002F6539">
        <w:t xml:space="preserve">. Sedangkan hasil pada </w:t>
      </w:r>
      <w:r w:rsidR="002F6539">
        <w:fldChar w:fldCharType="begin"/>
      </w:r>
      <w:r w:rsidR="002F6539">
        <w:instrText xml:space="preserve"> REF _Ref130785183 \h </w:instrText>
      </w:r>
      <w:r w:rsidR="002F6539">
        <w:fldChar w:fldCharType="separate"/>
      </w:r>
      <w:r w:rsidR="000D26C4">
        <w:t xml:space="preserve">Gambar </w:t>
      </w:r>
      <w:r w:rsidR="000D26C4">
        <w:rPr>
          <w:noProof/>
        </w:rPr>
        <w:t>4</w:t>
      </w:r>
      <w:r w:rsidR="000D26C4">
        <w:t>.</w:t>
      </w:r>
      <w:r w:rsidR="000D26C4">
        <w:rPr>
          <w:noProof/>
        </w:rPr>
        <w:t>10</w:t>
      </w:r>
      <w:r w:rsidR="002F6539">
        <w:fldChar w:fldCharType="end"/>
      </w:r>
      <w:r w:rsidR="002F6539">
        <w:t xml:space="preserve"> terdistribusi secara normal sehingga data dapat dilakukan uji t.</w:t>
      </w:r>
    </w:p>
    <w:p w14:paraId="677B947E" w14:textId="5904E7BC" w:rsidR="000279AF" w:rsidRDefault="002C5FE4" w:rsidP="00E127FE">
      <w:pPr>
        <w:rPr>
          <w:ins w:id="5929" w:author="ilham.nur@office.ui.ac.id" w:date="2023-03-28T19:53:00Z"/>
        </w:rPr>
      </w:pPr>
      <w:r>
        <w:t xml:space="preserve">Tahapan selanjutnya adalah pengujian homogenitas data untuk melihat apakah suatu data akan dilakukan uji t </w:t>
      </w:r>
      <w:r>
        <w:rPr>
          <w:i/>
          <w:iCs/>
        </w:rPr>
        <w:t xml:space="preserve">welch </w:t>
      </w:r>
      <w:r>
        <w:t xml:space="preserve">atau </w:t>
      </w:r>
      <w:r>
        <w:rPr>
          <w:i/>
          <w:iCs/>
        </w:rPr>
        <w:t xml:space="preserve">student </w:t>
      </w:r>
      <w:r>
        <w:t>berdasarkan sebaran nilai varian yang dimiliki</w:t>
      </w:r>
      <w:r w:rsidR="00753280">
        <w:t xml:space="preserve"> menggunakan uji </w:t>
      </w:r>
      <w:r w:rsidR="00753280">
        <w:rPr>
          <w:i/>
          <w:iCs/>
        </w:rPr>
        <w:t>Levene</w:t>
      </w:r>
      <w:r w:rsidR="001D65A1">
        <w:rPr>
          <w:i/>
          <w:iCs/>
        </w:rPr>
        <w:t xml:space="preserve"> </w:t>
      </w:r>
      <w:r w:rsidR="001D65A1">
        <w:t xml:space="preserve">dengan nilai </w:t>
      </w:r>
      <w:r w:rsidR="001D65A1">
        <w:rPr>
          <w:i/>
          <w:iCs/>
        </w:rPr>
        <w:t xml:space="preserve">alpha </w:t>
      </w:r>
      <w:r w:rsidR="001D65A1">
        <w:t>sebesar 0,05</w:t>
      </w:r>
      <w:r w:rsidR="00753280">
        <w:t>.</w:t>
      </w:r>
      <w:ins w:id="5930" w:author="ilham.nur@office.ui.ac.id" w:date="2023-03-28T19:53:00Z">
        <w:r w:rsidR="000279AF">
          <w:t xml:space="preserve"> Hipotesis dari uji ini kemudian ditentukan sebagai berikut:</w:t>
        </w:r>
      </w:ins>
    </w:p>
    <w:p w14:paraId="2E58AF59" w14:textId="280A51CF" w:rsidR="000279AF" w:rsidRDefault="000279AF" w:rsidP="000279AF">
      <w:pPr>
        <w:pStyle w:val="ListParagraph"/>
        <w:numPr>
          <w:ilvl w:val="0"/>
          <w:numId w:val="54"/>
        </w:numPr>
        <w:rPr>
          <w:ins w:id="5931" w:author="ilham.nur@office.ui.ac.id" w:date="2023-03-28T19:54:00Z"/>
        </w:rPr>
      </w:pPr>
      <w:ins w:id="5932" w:author="ilham.nur@office.ui.ac.id" w:date="2023-03-28T19:54:00Z">
        <w:r>
          <w:t>H</w:t>
        </w:r>
        <w:r>
          <w:rPr>
            <w:vertAlign w:val="subscript"/>
          </w:rPr>
          <w:t>0</w:t>
        </w:r>
        <w:r>
          <w:t xml:space="preserve">: </w:t>
        </w:r>
        <w:r w:rsidR="00BA7AD0">
          <w:t>Tidak ada perbedaan varian pada parameter waktu dan biaya</w:t>
        </w:r>
      </w:ins>
    </w:p>
    <w:p w14:paraId="09009779" w14:textId="267DD313" w:rsidR="000279AF" w:rsidRDefault="000279AF">
      <w:pPr>
        <w:pStyle w:val="ListParagraph"/>
        <w:numPr>
          <w:ilvl w:val="0"/>
          <w:numId w:val="54"/>
        </w:numPr>
        <w:rPr>
          <w:ins w:id="5933" w:author="ilham.nur@office.ui.ac.id" w:date="2023-03-28T19:53:00Z"/>
        </w:rPr>
        <w:pPrChange w:id="5934" w:author="ilham.nur@office.ui.ac.id" w:date="2023-03-28T19:54:00Z">
          <w:pPr/>
        </w:pPrChange>
      </w:pPr>
      <w:ins w:id="5935" w:author="ilham.nur@office.ui.ac.id" w:date="2023-03-28T19:54:00Z">
        <w:r>
          <w:t>H</w:t>
        </w:r>
        <w:r>
          <w:rPr>
            <w:vertAlign w:val="subscript"/>
          </w:rPr>
          <w:t>1</w:t>
        </w:r>
        <w:r>
          <w:t xml:space="preserve">: Terdapat perbedaan </w:t>
        </w:r>
        <w:r w:rsidR="00BA7AD0">
          <w:t>varian pada parameter waktu dan biaya</w:t>
        </w:r>
      </w:ins>
    </w:p>
    <w:p w14:paraId="249DE852" w14:textId="0A59C749" w:rsidR="002F6539" w:rsidRDefault="00753280" w:rsidP="00E127FE">
      <w:del w:id="5936" w:author="ilham.nur@office.ui.ac.id" w:date="2023-03-28T19:53:00Z">
        <w:r w:rsidDel="000279AF">
          <w:delText xml:space="preserve"> </w:delText>
        </w:r>
      </w:del>
      <w:r>
        <w:t xml:space="preserve">Didapatkan hasil dari uji </w:t>
      </w:r>
      <w:r>
        <w:rPr>
          <w:i/>
          <w:iCs/>
        </w:rPr>
        <w:t xml:space="preserve">Levene </w:t>
      </w:r>
      <w:r>
        <w:t xml:space="preserve">dari kelompok data yang ada </w:t>
      </w:r>
      <w:r w:rsidR="00B1186E">
        <w:t xml:space="preserve">pada </w:t>
      </w:r>
      <w:r w:rsidR="00B1186E">
        <w:fldChar w:fldCharType="begin"/>
      </w:r>
      <w:r w:rsidR="00B1186E">
        <w:instrText xml:space="preserve"> REF _Ref130786667 \h </w:instrText>
      </w:r>
      <w:r w:rsidR="00B1186E">
        <w:fldChar w:fldCharType="separate"/>
      </w:r>
      <w:ins w:id="5937" w:author="Ilham Nur Pratama" w:date="2023-05-24T22:54:00Z">
        <w:r w:rsidR="000D26C4">
          <w:t xml:space="preserve">Tabel </w:t>
        </w:r>
        <w:r w:rsidR="000D26C4">
          <w:rPr>
            <w:noProof/>
          </w:rPr>
          <w:t>4</w:t>
        </w:r>
        <w:r w:rsidR="000D26C4">
          <w:t>.</w:t>
        </w:r>
        <w:r w:rsidR="000D26C4">
          <w:rPr>
            <w:noProof/>
          </w:rPr>
          <w:t>14</w:t>
        </w:r>
      </w:ins>
      <w:del w:id="5938" w:author="Ilham Nur Pratama" w:date="2023-05-17T20:22:00Z">
        <w:r w:rsidR="00B57DB5" w:rsidDel="0090687B">
          <w:delText xml:space="preserve">Tabel </w:delText>
        </w:r>
        <w:r w:rsidR="00B57DB5" w:rsidDel="0090687B">
          <w:rPr>
            <w:noProof/>
          </w:rPr>
          <w:delText>4</w:delText>
        </w:r>
        <w:r w:rsidR="00B57DB5" w:rsidDel="0090687B">
          <w:delText>.</w:delText>
        </w:r>
        <w:r w:rsidR="00B57DB5" w:rsidDel="0090687B">
          <w:rPr>
            <w:noProof/>
          </w:rPr>
          <w:delText>8</w:delText>
        </w:r>
      </w:del>
      <w:r w:rsidR="00B1186E">
        <w:fldChar w:fldCharType="end"/>
      </w:r>
      <w:r w:rsidR="00B1186E">
        <w:t>.</w:t>
      </w:r>
    </w:p>
    <w:p w14:paraId="5EE83E91" w14:textId="65B80436" w:rsidR="00B1186E" w:rsidRDefault="00B1186E" w:rsidP="00EE5E34">
      <w:pPr>
        <w:pStyle w:val="Caption"/>
      </w:pPr>
      <w:bookmarkStart w:id="5939" w:name="_Ref130786667"/>
      <w:bookmarkStart w:id="5940" w:name="_Ref130786662"/>
      <w:bookmarkStart w:id="5941" w:name="_Toc135601602"/>
      <w:r>
        <w:lastRenderedPageBreak/>
        <w:t xml:space="preserve">Tabel </w:t>
      </w:r>
      <w:ins w:id="5942" w:author="Ilham Nur Pratama" w:date="2023-05-21T22:40:00Z">
        <w:r w:rsidR="00985B1D">
          <w:fldChar w:fldCharType="begin"/>
        </w:r>
        <w:r w:rsidR="00985B1D">
          <w:instrText xml:space="preserve"> STYLEREF 1 \s </w:instrText>
        </w:r>
      </w:ins>
      <w:r w:rsidR="00985B1D">
        <w:fldChar w:fldCharType="separate"/>
      </w:r>
      <w:r w:rsidR="000D26C4">
        <w:rPr>
          <w:noProof/>
        </w:rPr>
        <w:t>4</w:t>
      </w:r>
      <w:ins w:id="5943"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5944" w:author="Ilham Nur Pratama" w:date="2023-05-24T22:54:00Z">
        <w:r w:rsidR="000D26C4">
          <w:rPr>
            <w:noProof/>
          </w:rPr>
          <w:t>14</w:t>
        </w:r>
      </w:ins>
      <w:ins w:id="5945" w:author="Ilham Nur Pratama" w:date="2023-05-21T22:40:00Z">
        <w:r w:rsidR="00985B1D">
          <w:fldChar w:fldCharType="end"/>
        </w:r>
      </w:ins>
      <w:ins w:id="5946" w:author="ilham.nur@office.ui.ac.id" w:date="2023-03-28T20:25:00Z">
        <w:del w:id="5947" w:author="Ilham Nur Pratama" w:date="2023-05-16T21:59:00Z">
          <w:r w:rsidR="005B668B" w:rsidDel="00F848CE">
            <w:fldChar w:fldCharType="begin"/>
          </w:r>
          <w:r w:rsidR="005B668B" w:rsidDel="00F848CE">
            <w:delInstrText xml:space="preserve"> STYLEREF 1 \s </w:delInstrText>
          </w:r>
        </w:del>
      </w:ins>
      <w:del w:id="5948" w:author="Ilham Nur Pratama" w:date="2023-05-16T21:59:00Z">
        <w:r w:rsidR="005B668B" w:rsidDel="00F848CE">
          <w:fldChar w:fldCharType="separate"/>
        </w:r>
        <w:r w:rsidR="00B57DB5" w:rsidDel="00F848CE">
          <w:rPr>
            <w:noProof/>
          </w:rPr>
          <w:delText>4</w:delText>
        </w:r>
      </w:del>
      <w:ins w:id="5949" w:author="ilham.nur@office.ui.ac.id" w:date="2023-03-28T20:25:00Z">
        <w:del w:id="5950"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5951" w:author="Ilham Nur Pratama" w:date="2023-05-16T21:59:00Z">
        <w:r w:rsidR="005A58B4">
          <w:fldChar w:fldCharType="separate"/>
        </w:r>
      </w:del>
      <w:ins w:id="5952" w:author="ilham.nur@office.ui.ac.id" w:date="2023-03-28T20:25:00Z">
        <w:del w:id="5953" w:author="Ilham Nur Pratama" w:date="2023-05-16T21:59:00Z">
          <w:r w:rsidR="005B668B" w:rsidDel="00F848CE">
            <w:fldChar w:fldCharType="end"/>
          </w:r>
        </w:del>
      </w:ins>
      <w:del w:id="5954" w:author="ilham.nur@office.ui.ac.id" w:date="2023-03-28T20:25:00Z">
        <w:r w:rsidDel="005B668B">
          <w:fldChar w:fldCharType="begin"/>
        </w:r>
        <w:r w:rsidDel="005B668B">
          <w:delInstrText xml:space="preserve"> STYLEREF 1 \s </w:delInstrText>
        </w:r>
        <w:r w:rsidDel="005B668B">
          <w:fldChar w:fldCharType="separate"/>
        </w:r>
        <w:r w:rsidDel="005B668B">
          <w:rPr>
            <w:noProof/>
          </w:rPr>
          <w:delText>4</w:delText>
        </w:r>
        <w:r w:rsidDel="005B668B">
          <w:fldChar w:fldCharType="end"/>
        </w:r>
        <w:r w:rsidDel="005B668B">
          <w:delText>.</w:delText>
        </w:r>
        <w:r w:rsidDel="005B668B">
          <w:fldChar w:fldCharType="begin"/>
        </w:r>
        <w:r w:rsidDel="005B668B">
          <w:delInstrText xml:space="preserve"> SEQ Tabel \* ARABIC \s 1 </w:delInstrText>
        </w:r>
        <w:r w:rsidDel="005B668B">
          <w:fldChar w:fldCharType="separate"/>
        </w:r>
        <w:r w:rsidDel="005B668B">
          <w:rPr>
            <w:noProof/>
          </w:rPr>
          <w:delText>8</w:delText>
        </w:r>
        <w:r w:rsidDel="005B668B">
          <w:fldChar w:fldCharType="end"/>
        </w:r>
      </w:del>
      <w:bookmarkEnd w:id="5939"/>
      <w:r>
        <w:t xml:space="preserve"> Hasil uji </w:t>
      </w:r>
      <w:r w:rsidRPr="003E6F93">
        <w:rPr>
          <w:i/>
        </w:rPr>
        <w:t>levene</w:t>
      </w:r>
      <w:r>
        <w:t xml:space="preserve"> untuk parameter biaya dan waktu</w:t>
      </w:r>
      <w:bookmarkEnd w:id="5940"/>
      <w:bookmarkEnd w:id="5941"/>
    </w:p>
    <w:tbl>
      <w:tblPr>
        <w:tblStyle w:val="TableGrid"/>
        <w:tblW w:w="0" w:type="auto"/>
        <w:tblLook w:val="04A0" w:firstRow="1" w:lastRow="0" w:firstColumn="1" w:lastColumn="0" w:noHBand="0" w:noVBand="1"/>
      </w:tblPr>
      <w:tblGrid>
        <w:gridCol w:w="4247"/>
        <w:gridCol w:w="4247"/>
      </w:tblGrid>
      <w:tr w:rsidR="00433159" w14:paraId="0486C1AD" w14:textId="77777777" w:rsidTr="00433159">
        <w:tc>
          <w:tcPr>
            <w:tcW w:w="4247" w:type="dxa"/>
          </w:tcPr>
          <w:p w14:paraId="03C931A2" w14:textId="4683F301" w:rsidR="00433159" w:rsidRPr="003E6F93" w:rsidRDefault="00433159" w:rsidP="00E127FE">
            <w:pPr>
              <w:rPr>
                <w:b/>
                <w:bCs/>
              </w:rPr>
            </w:pPr>
            <w:r w:rsidRPr="003E6F93">
              <w:rPr>
                <w:b/>
                <w:bCs/>
              </w:rPr>
              <w:t>P-Value untuk parameter waktu</w:t>
            </w:r>
          </w:p>
        </w:tc>
        <w:tc>
          <w:tcPr>
            <w:tcW w:w="4247" w:type="dxa"/>
          </w:tcPr>
          <w:p w14:paraId="5881BEEF" w14:textId="7951E1B3" w:rsidR="00433159" w:rsidRPr="003E6F93" w:rsidRDefault="00433159" w:rsidP="00E127FE">
            <w:pPr>
              <w:rPr>
                <w:vertAlign w:val="superscript"/>
              </w:rPr>
            </w:pPr>
            <w:r w:rsidRPr="00433159">
              <w:t>2.6</w:t>
            </w:r>
            <w:r>
              <w:t>1 . 10</w:t>
            </w:r>
            <w:r>
              <w:rPr>
                <w:vertAlign w:val="superscript"/>
              </w:rPr>
              <w:t>-2</w:t>
            </w:r>
          </w:p>
        </w:tc>
      </w:tr>
      <w:tr w:rsidR="00433159" w14:paraId="279C9CF3" w14:textId="77777777" w:rsidTr="00433159">
        <w:tc>
          <w:tcPr>
            <w:tcW w:w="4247" w:type="dxa"/>
          </w:tcPr>
          <w:p w14:paraId="40C0BE13" w14:textId="201EA8B1" w:rsidR="00433159" w:rsidRPr="003E6F93" w:rsidRDefault="00433159" w:rsidP="00E127FE">
            <w:pPr>
              <w:rPr>
                <w:b/>
                <w:bCs/>
              </w:rPr>
            </w:pPr>
            <w:r w:rsidRPr="003E6F93">
              <w:rPr>
                <w:b/>
                <w:bCs/>
              </w:rPr>
              <w:t>P-Value untuk parameter biaya</w:t>
            </w:r>
          </w:p>
        </w:tc>
        <w:tc>
          <w:tcPr>
            <w:tcW w:w="4247" w:type="dxa"/>
          </w:tcPr>
          <w:p w14:paraId="3D48A988" w14:textId="1B49A7D7" w:rsidR="00433159" w:rsidRDefault="00B1186E" w:rsidP="00E127FE">
            <w:r>
              <w:t>0,0015</w:t>
            </w:r>
          </w:p>
        </w:tc>
      </w:tr>
    </w:tbl>
    <w:p w14:paraId="72936A97" w14:textId="77777777" w:rsidR="00433159" w:rsidRDefault="00433159" w:rsidP="00E127FE"/>
    <w:p w14:paraId="7318DF6D" w14:textId="3409C192" w:rsidR="00B1186E" w:rsidRDefault="00E47322" w:rsidP="00E127FE">
      <w:pPr>
        <w:rPr>
          <w:ins w:id="5955" w:author="ilham.nur@office.ui.ac.id" w:date="2023-03-28T19:57:00Z"/>
          <w:i/>
          <w:iCs/>
        </w:rPr>
      </w:pPr>
      <w:ins w:id="5956" w:author="ilham.nur@office.ui.ac.id" w:date="2023-03-28T19:55:00Z">
        <w:r>
          <w:t xml:space="preserve">Berdasarkan </w:t>
        </w:r>
        <w:r w:rsidR="007F3985">
          <w:fldChar w:fldCharType="begin"/>
        </w:r>
        <w:r w:rsidR="007F3985">
          <w:instrText xml:space="preserve"> REF _Ref130786667 \h </w:instrText>
        </w:r>
      </w:ins>
      <w:r w:rsidR="007F3985">
        <w:fldChar w:fldCharType="separate"/>
      </w:r>
      <w:ins w:id="5957" w:author="Ilham Nur Pratama" w:date="2023-05-24T22:54:00Z">
        <w:r w:rsidR="000D26C4">
          <w:t xml:space="preserve">Tabel </w:t>
        </w:r>
        <w:r w:rsidR="000D26C4">
          <w:rPr>
            <w:noProof/>
          </w:rPr>
          <w:t>4</w:t>
        </w:r>
        <w:r w:rsidR="000D26C4">
          <w:t>.</w:t>
        </w:r>
        <w:r w:rsidR="000D26C4">
          <w:rPr>
            <w:noProof/>
          </w:rPr>
          <w:t>14</w:t>
        </w:r>
      </w:ins>
      <w:ins w:id="5958" w:author="ilham.nur@office.ui.ac.id" w:date="2023-03-28T19:55:00Z">
        <w:r w:rsidR="007F3985">
          <w:fldChar w:fldCharType="end"/>
        </w:r>
        <w:r w:rsidR="007F3985">
          <w:t xml:space="preserve">, didapatkan nilai P-Value untuk parameter waktu dan biaya pada kondisi </w:t>
        </w:r>
        <w:r w:rsidR="007F3985" w:rsidRPr="007F3985">
          <w:rPr>
            <w:i/>
            <w:iCs/>
            <w:rPrChange w:id="5959" w:author="ilham.nur@office.ui.ac.id" w:date="2023-03-28T19:55:00Z">
              <w:rPr/>
            </w:rPrChange>
          </w:rPr>
          <w:t>as is</w:t>
        </w:r>
        <w:r w:rsidR="007F3985">
          <w:t xml:space="preserve"> dan </w:t>
        </w:r>
        <w:r w:rsidR="007F3985" w:rsidRPr="007F3985">
          <w:rPr>
            <w:i/>
            <w:iCs/>
            <w:rPrChange w:id="5960" w:author="ilham.nur@office.ui.ac.id" w:date="2023-03-28T19:55:00Z">
              <w:rPr/>
            </w:rPrChange>
          </w:rPr>
          <w:t>to be</w:t>
        </w:r>
        <w:r w:rsidR="007F3985">
          <w:rPr>
            <w:i/>
            <w:iCs/>
          </w:rPr>
          <w:t xml:space="preserve"> </w:t>
        </w:r>
        <w:r w:rsidR="007F3985">
          <w:t>memiliki nilai</w:t>
        </w:r>
      </w:ins>
      <w:ins w:id="5961" w:author="ilham.nur@office.ui.ac.id" w:date="2023-03-28T19:56:00Z">
        <w:r w:rsidR="007F3985">
          <w:t xml:space="preserve"> kurang dari nilai </w:t>
        </w:r>
        <w:r w:rsidR="007F3985">
          <w:rPr>
            <w:i/>
            <w:iCs/>
          </w:rPr>
          <w:t xml:space="preserve">alpha. </w:t>
        </w:r>
        <w:r w:rsidR="007F3985">
          <w:t>Maka dari itu H</w:t>
        </w:r>
        <w:r w:rsidR="007F3985">
          <w:rPr>
            <w:vertAlign w:val="subscript"/>
          </w:rPr>
          <w:t>0</w:t>
        </w:r>
        <w:r w:rsidR="007F3985">
          <w:t xml:space="preserve"> ditolak dan </w:t>
        </w:r>
        <w:r w:rsidR="00804DFD">
          <w:t>H</w:t>
        </w:r>
        <w:r w:rsidR="00804DFD">
          <w:rPr>
            <w:vertAlign w:val="subscript"/>
          </w:rPr>
          <w:t>1</w:t>
        </w:r>
        <w:r w:rsidR="00804DFD">
          <w:t xml:space="preserve"> diterima yang menyatakan bahwa terdapat perbedaan varian antara parameter waktu dan biaya pada kondisi </w:t>
        </w:r>
        <w:r w:rsidR="00804DFD">
          <w:rPr>
            <w:i/>
            <w:iCs/>
          </w:rPr>
          <w:t xml:space="preserve">as is </w:t>
        </w:r>
        <w:r w:rsidR="00804DFD">
          <w:t xml:space="preserve">dan </w:t>
        </w:r>
        <w:r w:rsidR="00804DFD">
          <w:rPr>
            <w:i/>
            <w:iCs/>
          </w:rPr>
          <w:t xml:space="preserve">to be. </w:t>
        </w:r>
      </w:ins>
      <w:ins w:id="5962" w:author="ilham.nur@office.ui.ac.id" w:date="2023-03-28T19:57:00Z">
        <w:r w:rsidR="00F7088C">
          <w:t>Sehingga uji t yang akan dilakukan adalah uji t-</w:t>
        </w:r>
        <w:r w:rsidR="00F7088C" w:rsidRPr="00F7088C">
          <w:rPr>
            <w:i/>
            <w:iCs/>
            <w:rPrChange w:id="5963" w:author="ilham.nur@office.ui.ac.id" w:date="2023-03-28T19:57:00Z">
              <w:rPr/>
            </w:rPrChange>
          </w:rPr>
          <w:t>welch</w:t>
        </w:r>
        <w:r w:rsidR="00F7088C">
          <w:rPr>
            <w:i/>
            <w:iCs/>
          </w:rPr>
          <w:t>.</w:t>
        </w:r>
      </w:ins>
    </w:p>
    <w:p w14:paraId="3236A28D" w14:textId="20558018" w:rsidR="00F7088C" w:rsidRPr="000A7FE7" w:rsidRDefault="003B6649" w:rsidP="00E127FE">
      <w:pPr>
        <w:rPr>
          <w:ins w:id="5964" w:author="ilham.nur@office.ui.ac.id" w:date="2023-03-28T20:23:00Z"/>
          <w:rPrChange w:id="5965" w:author="ilham.nur@office.ui.ac.id" w:date="2023-03-28T20:26:00Z">
            <w:rPr>
              <w:ins w:id="5966" w:author="ilham.nur@office.ui.ac.id" w:date="2023-03-28T20:23:00Z"/>
              <w:i/>
              <w:iCs/>
            </w:rPr>
          </w:rPrChange>
        </w:rPr>
      </w:pPr>
      <w:ins w:id="5967" w:author="ilham.nur@office.ui.ac.id" w:date="2023-03-28T20:14:00Z">
        <w:r>
          <w:t xml:space="preserve">Uji t-welch kemudian dilakukan untuk melihat signifikansi </w:t>
        </w:r>
        <w:r w:rsidR="008B0CE4">
          <w:t xml:space="preserve">antara kondisi </w:t>
        </w:r>
        <w:r w:rsidR="008B0CE4">
          <w:rPr>
            <w:i/>
            <w:iCs/>
          </w:rPr>
          <w:t xml:space="preserve">as is </w:t>
        </w:r>
        <w:r w:rsidR="008B0CE4">
          <w:t xml:space="preserve">sebelum adanya integrasi SOAPSD ke SIMP sebagai bentuk optimasi alokasi pekerjaan dan sumber daya, dan kondisi </w:t>
        </w:r>
        <w:r w:rsidR="008B0CE4">
          <w:rPr>
            <w:i/>
            <w:iCs/>
          </w:rPr>
          <w:t xml:space="preserve">to be </w:t>
        </w:r>
        <w:r w:rsidR="008B0CE4">
          <w:t>setelah SOAPSD diin</w:t>
        </w:r>
      </w:ins>
      <w:ins w:id="5968" w:author="ilham.nur@office.ui.ac.id" w:date="2023-03-28T20:15:00Z">
        <w:r w:rsidR="008B0CE4">
          <w:t>tegrasikan ke SIMP</w:t>
        </w:r>
      </w:ins>
      <w:ins w:id="5969" w:author="ilham.nur@office.ui.ac.id" w:date="2023-03-28T20:16:00Z">
        <w:r w:rsidR="005072C9">
          <w:t xml:space="preserve"> untuk parameter waktu dan biaya</w:t>
        </w:r>
      </w:ins>
      <w:ins w:id="5970" w:author="ilham.nur@office.ui.ac.id" w:date="2023-03-28T20:15:00Z">
        <w:r w:rsidR="008528B9">
          <w:t xml:space="preserve">. Nilai </w:t>
        </w:r>
        <w:r w:rsidR="008528B9">
          <w:rPr>
            <w:i/>
            <w:iCs/>
          </w:rPr>
          <w:t xml:space="preserve">alpha </w:t>
        </w:r>
        <w:r w:rsidR="008528B9">
          <w:t xml:space="preserve">yang akan digunakan pada pengujian ini adalah 0,05, dan nilai t-critical berdasarkan jumlah </w:t>
        </w:r>
        <w:r w:rsidR="008528B9">
          <w:rPr>
            <w:i/>
            <w:iCs/>
          </w:rPr>
          <w:t xml:space="preserve">degree of freedom </w:t>
        </w:r>
        <w:r w:rsidR="00402FCD">
          <w:t>39 adalah ±</w:t>
        </w:r>
      </w:ins>
      <w:ins w:id="5971" w:author="ilham.nur@office.ui.ac.id" w:date="2023-03-28T20:16:00Z">
        <w:r w:rsidR="00402FCD">
          <w:t xml:space="preserve">2,024. Pada </w:t>
        </w:r>
      </w:ins>
      <w:ins w:id="5972" w:author="ilham.nur@office.ui.ac.id" w:date="2023-03-28T20:26:00Z">
        <w:r w:rsidR="005B668B">
          <w:fldChar w:fldCharType="begin"/>
        </w:r>
        <w:r w:rsidR="005B668B">
          <w:instrText xml:space="preserve"> REF _Ref130927580 \h </w:instrText>
        </w:r>
      </w:ins>
      <w:r w:rsidR="005B668B">
        <w:fldChar w:fldCharType="separate"/>
      </w:r>
      <w:ins w:id="5973" w:author="Ilham Nur Pratama" w:date="2023-05-24T22:54:00Z">
        <w:r w:rsidR="000D26C4">
          <w:t xml:space="preserve">Tabel </w:t>
        </w:r>
        <w:r w:rsidR="000D26C4">
          <w:rPr>
            <w:noProof/>
          </w:rPr>
          <w:t>4</w:t>
        </w:r>
        <w:r w:rsidR="000D26C4">
          <w:t>.</w:t>
        </w:r>
        <w:r w:rsidR="000D26C4">
          <w:rPr>
            <w:noProof/>
          </w:rPr>
          <w:t>15</w:t>
        </w:r>
      </w:ins>
      <w:ins w:id="5974" w:author="ilham.nur@office.ui.ac.id" w:date="2023-03-28T20:26:00Z">
        <w:r w:rsidR="005B668B">
          <w:fldChar w:fldCharType="end"/>
        </w:r>
      </w:ins>
      <w:ins w:id="5975" w:author="ilham.nur@office.ui.ac.id" w:date="2023-03-28T20:16:00Z">
        <w:r w:rsidR="00402FCD">
          <w:t xml:space="preserve"> merupakan</w:t>
        </w:r>
        <w:r w:rsidR="005072C9">
          <w:t xml:space="preserve"> hasil dari perhitungan uji t-welch untuk kondisi </w:t>
        </w:r>
        <w:r w:rsidR="005072C9">
          <w:rPr>
            <w:i/>
            <w:iCs/>
          </w:rPr>
          <w:t xml:space="preserve">as is </w:t>
        </w:r>
      </w:ins>
      <w:ins w:id="5976" w:author="ilham.nur@office.ui.ac.id" w:date="2023-03-28T20:26:00Z">
        <w:r w:rsidR="000A7FE7">
          <w:t xml:space="preserve">dan </w:t>
        </w:r>
        <w:r w:rsidR="000A7FE7">
          <w:rPr>
            <w:i/>
            <w:iCs/>
          </w:rPr>
          <w:t xml:space="preserve">to be, </w:t>
        </w:r>
        <w:r w:rsidR="000A7FE7">
          <w:t>pada parameter waktu dan biaya.</w:t>
        </w:r>
      </w:ins>
    </w:p>
    <w:p w14:paraId="35FF7F19" w14:textId="7AB7216F" w:rsidR="005B668B" w:rsidRDefault="005B668B">
      <w:pPr>
        <w:pStyle w:val="Caption"/>
        <w:rPr>
          <w:ins w:id="5977" w:author="ilham.nur@office.ui.ac.id" w:date="2023-03-28T20:25:00Z"/>
        </w:rPr>
        <w:pPrChange w:id="5978" w:author="Ilham Nur Pratama" w:date="2023-05-21T22:29:00Z">
          <w:pPr/>
        </w:pPrChange>
      </w:pPr>
      <w:bookmarkStart w:id="5979" w:name="_Ref130927580"/>
      <w:bookmarkStart w:id="5980" w:name="_Toc135601603"/>
      <w:ins w:id="5981" w:author="ilham.nur@office.ui.ac.id" w:date="2023-03-28T20:25:00Z">
        <w:r>
          <w:t xml:space="preserve">Tabel </w:t>
        </w:r>
      </w:ins>
      <w:ins w:id="5982" w:author="Ilham Nur Pratama" w:date="2023-05-21T22:40:00Z">
        <w:r w:rsidR="00985B1D">
          <w:fldChar w:fldCharType="begin"/>
        </w:r>
        <w:r w:rsidR="00985B1D">
          <w:instrText xml:space="preserve"> STYLEREF 1 \s </w:instrText>
        </w:r>
      </w:ins>
      <w:r w:rsidR="00985B1D">
        <w:fldChar w:fldCharType="separate"/>
      </w:r>
      <w:r w:rsidR="000D26C4">
        <w:rPr>
          <w:noProof/>
        </w:rPr>
        <w:t>4</w:t>
      </w:r>
      <w:ins w:id="5983"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5984" w:author="Ilham Nur Pratama" w:date="2023-05-24T22:54:00Z">
        <w:r w:rsidR="000D26C4">
          <w:rPr>
            <w:noProof/>
          </w:rPr>
          <w:t>15</w:t>
        </w:r>
      </w:ins>
      <w:ins w:id="5985" w:author="Ilham Nur Pratama" w:date="2023-05-21T22:40:00Z">
        <w:r w:rsidR="00985B1D">
          <w:fldChar w:fldCharType="end"/>
        </w:r>
      </w:ins>
      <w:ins w:id="5986" w:author="ilham.nur@office.ui.ac.id" w:date="2023-03-28T20:25:00Z">
        <w:del w:id="5987" w:author="Ilham Nur Pratama" w:date="2023-05-16T21:59:00Z">
          <w:r w:rsidDel="00F848CE">
            <w:fldChar w:fldCharType="begin"/>
          </w:r>
          <w:r w:rsidDel="00F848CE">
            <w:delInstrText xml:space="preserve"> STYLEREF 1 \s </w:delInstrText>
          </w:r>
        </w:del>
      </w:ins>
      <w:del w:id="5988" w:author="Ilham Nur Pratama" w:date="2023-05-16T21:59:00Z">
        <w:r w:rsidDel="00F848CE">
          <w:fldChar w:fldCharType="separate"/>
        </w:r>
        <w:r w:rsidR="00B57DB5" w:rsidDel="00F848CE">
          <w:rPr>
            <w:noProof/>
          </w:rPr>
          <w:delText>4</w:delText>
        </w:r>
      </w:del>
      <w:ins w:id="5989" w:author="ilham.nur@office.ui.ac.id" w:date="2023-03-28T20:25:00Z">
        <w:del w:id="5990" w:author="Ilham Nur Pratama" w:date="2023-05-16T21:59:00Z">
          <w:r w:rsidDel="00F848CE">
            <w:fldChar w:fldCharType="end"/>
          </w:r>
          <w:r w:rsidDel="00F848CE">
            <w:delText>.</w:delText>
          </w:r>
          <w:r w:rsidDel="00F848CE">
            <w:fldChar w:fldCharType="begin"/>
          </w:r>
          <w:r w:rsidDel="00F848CE">
            <w:delInstrText xml:space="preserve"> SEQ Tabel \* ARABIC \s 1 </w:delInstrText>
          </w:r>
        </w:del>
      </w:ins>
      <w:del w:id="5991" w:author="Ilham Nur Pratama" w:date="2023-05-16T21:59:00Z">
        <w:r w:rsidR="005A58B4">
          <w:fldChar w:fldCharType="separate"/>
        </w:r>
      </w:del>
      <w:ins w:id="5992" w:author="ilham.nur@office.ui.ac.id" w:date="2023-03-28T20:25:00Z">
        <w:del w:id="5993" w:author="Ilham Nur Pratama" w:date="2023-05-16T21:59:00Z">
          <w:r w:rsidDel="00F848CE">
            <w:fldChar w:fldCharType="end"/>
          </w:r>
        </w:del>
        <w:bookmarkEnd w:id="5979"/>
        <w:r>
          <w:t xml:space="preserve"> Hasil uji </w:t>
        </w:r>
        <w:r w:rsidRPr="005B668B">
          <w:rPr>
            <w:i/>
            <w:rPrChange w:id="5994" w:author="ilham.nur@office.ui.ac.id" w:date="2023-03-28T20:25:00Z">
              <w:rPr>
                <w:b/>
                <w:iCs/>
              </w:rPr>
            </w:rPrChange>
          </w:rPr>
          <w:t>welch t-test</w:t>
        </w:r>
        <w:r>
          <w:t xml:space="preserve"> pada kondisi </w:t>
        </w:r>
        <w:r w:rsidRPr="005B668B">
          <w:rPr>
            <w:i/>
            <w:rPrChange w:id="5995" w:author="ilham.nur@office.ui.ac.id" w:date="2023-03-28T20:25:00Z">
              <w:rPr>
                <w:b/>
                <w:iCs/>
              </w:rPr>
            </w:rPrChange>
          </w:rPr>
          <w:t>as is</w:t>
        </w:r>
        <w:r>
          <w:t xml:space="preserve"> dan </w:t>
        </w:r>
        <w:r w:rsidRPr="005B668B">
          <w:rPr>
            <w:i/>
            <w:rPrChange w:id="5996" w:author="ilham.nur@office.ui.ac.id" w:date="2023-03-28T20:25:00Z">
              <w:rPr>
                <w:b/>
                <w:iCs/>
              </w:rPr>
            </w:rPrChange>
          </w:rPr>
          <w:t>to be</w:t>
        </w:r>
        <w:r>
          <w:t xml:space="preserve"> untuk parameter waktu dan biaya</w:t>
        </w:r>
        <w:bookmarkEnd w:id="5980"/>
      </w:ins>
    </w:p>
    <w:tbl>
      <w:tblPr>
        <w:tblStyle w:val="TableGrid"/>
        <w:tblW w:w="0" w:type="auto"/>
        <w:tblLook w:val="04A0" w:firstRow="1" w:lastRow="0" w:firstColumn="1" w:lastColumn="0" w:noHBand="0" w:noVBand="1"/>
      </w:tblPr>
      <w:tblGrid>
        <w:gridCol w:w="4247"/>
        <w:gridCol w:w="4247"/>
      </w:tblGrid>
      <w:tr w:rsidR="00434CC2" w14:paraId="331AF2BB" w14:textId="77777777" w:rsidTr="00434CC2">
        <w:trPr>
          <w:ins w:id="5997" w:author="ilham.nur@office.ui.ac.id" w:date="2023-03-28T20:24:00Z"/>
        </w:trPr>
        <w:tc>
          <w:tcPr>
            <w:tcW w:w="4247" w:type="dxa"/>
          </w:tcPr>
          <w:p w14:paraId="1CB17C66" w14:textId="222322F0" w:rsidR="00434CC2" w:rsidRPr="005B668B" w:rsidRDefault="00434CC2" w:rsidP="00E127FE">
            <w:pPr>
              <w:rPr>
                <w:ins w:id="5998" w:author="ilham.nur@office.ui.ac.id" w:date="2023-03-28T20:24:00Z"/>
                <w:b/>
                <w:bCs/>
                <w:rPrChange w:id="5999" w:author="ilham.nur@office.ui.ac.id" w:date="2023-03-28T20:25:00Z">
                  <w:rPr>
                    <w:ins w:id="6000" w:author="ilham.nur@office.ui.ac.id" w:date="2023-03-28T20:24:00Z"/>
                  </w:rPr>
                </w:rPrChange>
              </w:rPr>
            </w:pPr>
            <w:ins w:id="6001" w:author="ilham.nur@office.ui.ac.id" w:date="2023-03-28T20:24:00Z">
              <w:r w:rsidRPr="005B668B">
                <w:rPr>
                  <w:b/>
                  <w:bCs/>
                  <w:rPrChange w:id="6002" w:author="ilham.nur@office.ui.ac.id" w:date="2023-03-28T20:25:00Z">
                    <w:rPr/>
                  </w:rPrChange>
                </w:rPr>
                <w:t xml:space="preserve">Nilai </w:t>
              </w:r>
              <w:r w:rsidRPr="005B668B">
                <w:rPr>
                  <w:b/>
                  <w:bCs/>
                  <w:i/>
                  <w:iCs/>
                  <w:rPrChange w:id="6003" w:author="ilham.nur@office.ui.ac.id" w:date="2023-03-28T20:25:00Z">
                    <w:rPr>
                      <w:i/>
                      <w:iCs/>
                    </w:rPr>
                  </w:rPrChange>
                </w:rPr>
                <w:t>alpha</w:t>
              </w:r>
            </w:ins>
            <w:ins w:id="6004" w:author="ilham.nur@office.ui.ac.id" w:date="2023-03-28T20:25:00Z">
              <w:r w:rsidR="005B668B">
                <w:rPr>
                  <w:b/>
                  <w:bCs/>
                  <w:i/>
                  <w:iCs/>
                </w:rPr>
                <w:t xml:space="preserve"> </w:t>
              </w:r>
              <w:r w:rsidR="005B668B">
                <w:rPr>
                  <w:b/>
                  <w:bCs/>
                </w:rPr>
                <w:t>(ɑ)</w:t>
              </w:r>
            </w:ins>
          </w:p>
        </w:tc>
        <w:tc>
          <w:tcPr>
            <w:tcW w:w="4247" w:type="dxa"/>
          </w:tcPr>
          <w:p w14:paraId="5FFE1FE8" w14:textId="24708E51" w:rsidR="00434CC2" w:rsidRDefault="00434CC2" w:rsidP="00E127FE">
            <w:pPr>
              <w:rPr>
                <w:ins w:id="6005" w:author="ilham.nur@office.ui.ac.id" w:date="2023-03-28T20:24:00Z"/>
              </w:rPr>
            </w:pPr>
            <w:ins w:id="6006" w:author="ilham.nur@office.ui.ac.id" w:date="2023-03-28T20:24:00Z">
              <w:r>
                <w:t>0,05</w:t>
              </w:r>
            </w:ins>
          </w:p>
        </w:tc>
      </w:tr>
      <w:tr w:rsidR="00434CC2" w14:paraId="5D2E78DB" w14:textId="77777777" w:rsidTr="00434CC2">
        <w:trPr>
          <w:ins w:id="6007" w:author="ilham.nur@office.ui.ac.id" w:date="2023-03-28T20:24:00Z"/>
        </w:trPr>
        <w:tc>
          <w:tcPr>
            <w:tcW w:w="4247" w:type="dxa"/>
          </w:tcPr>
          <w:p w14:paraId="2BDEB58B" w14:textId="635F801D" w:rsidR="00434CC2" w:rsidRPr="005B668B" w:rsidRDefault="000D4D3A" w:rsidP="00E127FE">
            <w:pPr>
              <w:rPr>
                <w:ins w:id="6008" w:author="ilham.nur@office.ui.ac.id" w:date="2023-03-28T20:24:00Z"/>
                <w:b/>
                <w:bCs/>
                <w:rPrChange w:id="6009" w:author="ilham.nur@office.ui.ac.id" w:date="2023-03-28T20:25:00Z">
                  <w:rPr>
                    <w:ins w:id="6010" w:author="ilham.nur@office.ui.ac.id" w:date="2023-03-28T20:24:00Z"/>
                  </w:rPr>
                </w:rPrChange>
              </w:rPr>
            </w:pPr>
            <w:ins w:id="6011" w:author="ilham.nur@office.ui.ac.id" w:date="2023-03-28T20:24:00Z">
              <w:r w:rsidRPr="005B668B">
                <w:rPr>
                  <w:b/>
                  <w:bCs/>
                  <w:rPrChange w:id="6012" w:author="ilham.nur@office.ui.ac.id" w:date="2023-03-28T20:25:00Z">
                    <w:rPr/>
                  </w:rPrChange>
                </w:rPr>
                <w:t>T-Critical</w:t>
              </w:r>
            </w:ins>
          </w:p>
        </w:tc>
        <w:tc>
          <w:tcPr>
            <w:tcW w:w="4247" w:type="dxa"/>
          </w:tcPr>
          <w:p w14:paraId="19E76586" w14:textId="15AD95A9" w:rsidR="00434CC2" w:rsidRDefault="000D4D3A" w:rsidP="00E127FE">
            <w:pPr>
              <w:rPr>
                <w:ins w:id="6013" w:author="ilham.nur@office.ui.ac.id" w:date="2023-03-28T20:24:00Z"/>
              </w:rPr>
            </w:pPr>
            <w:ins w:id="6014" w:author="ilham.nur@office.ui.ac.id" w:date="2023-03-28T20:24:00Z">
              <w:r>
                <w:t>±2,024</w:t>
              </w:r>
            </w:ins>
          </w:p>
        </w:tc>
      </w:tr>
      <w:tr w:rsidR="00434CC2" w14:paraId="25839892" w14:textId="77777777" w:rsidTr="00434CC2">
        <w:trPr>
          <w:ins w:id="6015" w:author="ilham.nur@office.ui.ac.id" w:date="2023-03-28T20:24:00Z"/>
        </w:trPr>
        <w:tc>
          <w:tcPr>
            <w:tcW w:w="4247" w:type="dxa"/>
          </w:tcPr>
          <w:p w14:paraId="5ADF45B8" w14:textId="6CF167BB" w:rsidR="00434CC2" w:rsidRPr="005B668B" w:rsidRDefault="002F781E" w:rsidP="00E127FE">
            <w:pPr>
              <w:rPr>
                <w:ins w:id="6016" w:author="ilham.nur@office.ui.ac.id" w:date="2023-03-28T20:24:00Z"/>
                <w:b/>
                <w:bCs/>
                <w:rPrChange w:id="6017" w:author="ilham.nur@office.ui.ac.id" w:date="2023-03-28T20:25:00Z">
                  <w:rPr>
                    <w:ins w:id="6018" w:author="ilham.nur@office.ui.ac.id" w:date="2023-03-28T20:24:00Z"/>
                  </w:rPr>
                </w:rPrChange>
              </w:rPr>
            </w:pPr>
            <w:ins w:id="6019" w:author="ilham.nur@office.ui.ac.id" w:date="2023-03-28T20:24:00Z">
              <w:r w:rsidRPr="005B668B">
                <w:rPr>
                  <w:b/>
                  <w:bCs/>
                  <w:i/>
                  <w:iCs/>
                  <w:rPrChange w:id="6020" w:author="ilham.nur@office.ui.ac.id" w:date="2023-03-28T20:25:00Z">
                    <w:rPr/>
                  </w:rPrChange>
                </w:rPr>
                <w:t>T-Statistics</w:t>
              </w:r>
              <w:r w:rsidRPr="005B668B">
                <w:rPr>
                  <w:b/>
                  <w:bCs/>
                  <w:rPrChange w:id="6021" w:author="ilham.nur@office.ui.ac.id" w:date="2023-03-28T20:25:00Z">
                    <w:rPr/>
                  </w:rPrChange>
                </w:rPr>
                <w:t xml:space="preserve"> untuk Waktu</w:t>
              </w:r>
            </w:ins>
          </w:p>
        </w:tc>
        <w:tc>
          <w:tcPr>
            <w:tcW w:w="4247" w:type="dxa"/>
          </w:tcPr>
          <w:p w14:paraId="42828DB8" w14:textId="3B5478D1" w:rsidR="00434CC2" w:rsidRDefault="006A67C1" w:rsidP="00E127FE">
            <w:pPr>
              <w:rPr>
                <w:ins w:id="6022" w:author="ilham.nur@office.ui.ac.id" w:date="2023-03-28T20:24:00Z"/>
              </w:rPr>
            </w:pPr>
            <w:ins w:id="6023" w:author="ilham.nur@office.ui.ac.id" w:date="2023-03-28T22:11:00Z">
              <w:r w:rsidRPr="006A67C1">
                <w:t>8</w:t>
              </w:r>
            </w:ins>
            <w:ins w:id="6024" w:author="ilham.nur@office.ui.ac.id" w:date="2023-03-28T22:12:00Z">
              <w:r w:rsidR="001D0AE0">
                <w:t>,</w:t>
              </w:r>
            </w:ins>
            <w:ins w:id="6025" w:author="ilham.nur@office.ui.ac.id" w:date="2023-03-28T22:11:00Z">
              <w:r w:rsidRPr="006A67C1">
                <w:t>356</w:t>
              </w:r>
            </w:ins>
          </w:p>
        </w:tc>
      </w:tr>
      <w:tr w:rsidR="00434CC2" w14:paraId="6D425C88" w14:textId="77777777" w:rsidTr="00434CC2">
        <w:trPr>
          <w:ins w:id="6026" w:author="ilham.nur@office.ui.ac.id" w:date="2023-03-28T20:24:00Z"/>
        </w:trPr>
        <w:tc>
          <w:tcPr>
            <w:tcW w:w="4247" w:type="dxa"/>
          </w:tcPr>
          <w:p w14:paraId="4480F2E1" w14:textId="0C4CE04D" w:rsidR="00434CC2" w:rsidRPr="005B668B" w:rsidRDefault="002F781E" w:rsidP="00E127FE">
            <w:pPr>
              <w:rPr>
                <w:ins w:id="6027" w:author="ilham.nur@office.ui.ac.id" w:date="2023-03-28T20:24:00Z"/>
                <w:b/>
                <w:bCs/>
                <w:rPrChange w:id="6028" w:author="ilham.nur@office.ui.ac.id" w:date="2023-03-28T20:25:00Z">
                  <w:rPr>
                    <w:ins w:id="6029" w:author="ilham.nur@office.ui.ac.id" w:date="2023-03-28T20:24:00Z"/>
                  </w:rPr>
                </w:rPrChange>
              </w:rPr>
            </w:pPr>
            <w:ins w:id="6030" w:author="ilham.nur@office.ui.ac.id" w:date="2023-03-28T20:24:00Z">
              <w:r w:rsidRPr="005B668B">
                <w:rPr>
                  <w:b/>
                  <w:bCs/>
                  <w:i/>
                  <w:iCs/>
                  <w:rPrChange w:id="6031" w:author="ilham.nur@office.ui.ac.id" w:date="2023-03-28T20:25:00Z">
                    <w:rPr/>
                  </w:rPrChange>
                </w:rPr>
                <w:t>Significance</w:t>
              </w:r>
              <w:r w:rsidRPr="005B668B">
                <w:rPr>
                  <w:b/>
                  <w:bCs/>
                  <w:rPrChange w:id="6032" w:author="ilham.nur@office.ui.ac.id" w:date="2023-03-28T20:25:00Z">
                    <w:rPr/>
                  </w:rPrChange>
                </w:rPr>
                <w:t xml:space="preserve"> untuk Waktu</w:t>
              </w:r>
            </w:ins>
          </w:p>
        </w:tc>
        <w:tc>
          <w:tcPr>
            <w:tcW w:w="4247" w:type="dxa"/>
          </w:tcPr>
          <w:p w14:paraId="21F2736A" w14:textId="064A2213" w:rsidR="00434CC2" w:rsidRPr="001D0AE0" w:rsidRDefault="001D0AE0" w:rsidP="00E127FE">
            <w:pPr>
              <w:rPr>
                <w:ins w:id="6033" w:author="ilham.nur@office.ui.ac.id" w:date="2023-03-28T20:24:00Z"/>
                <w:vertAlign w:val="superscript"/>
                <w:rPrChange w:id="6034" w:author="ilham.nur@office.ui.ac.id" w:date="2023-03-28T22:12:00Z">
                  <w:rPr>
                    <w:ins w:id="6035" w:author="ilham.nur@office.ui.ac.id" w:date="2023-03-28T20:24:00Z"/>
                  </w:rPr>
                </w:rPrChange>
              </w:rPr>
            </w:pPr>
            <w:ins w:id="6036" w:author="ilham.nur@office.ui.ac.id" w:date="2023-03-28T22:11:00Z">
              <w:r w:rsidRPr="001D0AE0">
                <w:t>1</w:t>
              </w:r>
            </w:ins>
            <w:ins w:id="6037" w:author="ilham.nur@office.ui.ac.id" w:date="2023-03-28T22:12:00Z">
              <w:r>
                <w:t>,</w:t>
              </w:r>
            </w:ins>
            <w:ins w:id="6038" w:author="ilham.nur@office.ui.ac.id" w:date="2023-03-28T22:11:00Z">
              <w:r w:rsidRPr="001D0AE0">
                <w:t>91</w:t>
              </w:r>
              <w:r>
                <w:t xml:space="preserve">9 </w:t>
              </w:r>
            </w:ins>
            <w:ins w:id="6039" w:author="ilham.nur@office.ui.ac.id" w:date="2023-03-28T22:12:00Z">
              <w:r>
                <w:t>• 10</w:t>
              </w:r>
              <w:r>
                <w:rPr>
                  <w:vertAlign w:val="superscript"/>
                </w:rPr>
                <w:t>-12</w:t>
              </w:r>
            </w:ins>
          </w:p>
        </w:tc>
      </w:tr>
      <w:tr w:rsidR="002F781E" w14:paraId="31080B4F" w14:textId="77777777" w:rsidTr="00434CC2">
        <w:trPr>
          <w:ins w:id="6040" w:author="ilham.nur@office.ui.ac.id" w:date="2023-03-28T20:24:00Z"/>
        </w:trPr>
        <w:tc>
          <w:tcPr>
            <w:tcW w:w="4247" w:type="dxa"/>
          </w:tcPr>
          <w:p w14:paraId="25E4C1FF" w14:textId="21D31203" w:rsidR="002F781E" w:rsidRPr="005B668B" w:rsidRDefault="002F781E" w:rsidP="002F781E">
            <w:pPr>
              <w:rPr>
                <w:ins w:id="6041" w:author="ilham.nur@office.ui.ac.id" w:date="2023-03-28T20:24:00Z"/>
                <w:b/>
                <w:bCs/>
                <w:rPrChange w:id="6042" w:author="ilham.nur@office.ui.ac.id" w:date="2023-03-28T20:25:00Z">
                  <w:rPr>
                    <w:ins w:id="6043" w:author="ilham.nur@office.ui.ac.id" w:date="2023-03-28T20:24:00Z"/>
                  </w:rPr>
                </w:rPrChange>
              </w:rPr>
            </w:pPr>
            <w:ins w:id="6044" w:author="Ilham Pratama" w:date="2023-03-28T20:24:00Z">
              <w:r w:rsidRPr="005B668B">
                <w:rPr>
                  <w:b/>
                  <w:bCs/>
                  <w:i/>
                  <w:iCs/>
                  <w:rPrChange w:id="6045" w:author="ilham.nur@office.ui.ac.id" w:date="2023-03-28T20:25:00Z">
                    <w:rPr>
                      <w:i/>
                      <w:iCs/>
                    </w:rPr>
                  </w:rPrChange>
                </w:rPr>
                <w:t>T-Statistics</w:t>
              </w:r>
              <w:r w:rsidRPr="005B668B">
                <w:rPr>
                  <w:b/>
                  <w:bCs/>
                  <w:rPrChange w:id="6046" w:author="ilham.nur@office.ui.ac.id" w:date="2023-03-28T20:25:00Z">
                    <w:rPr/>
                  </w:rPrChange>
                </w:rPr>
                <w:t xml:space="preserve"> untuk </w:t>
              </w:r>
              <w:del w:id="6047" w:author="ilham.nur@office.ui.ac.id" w:date="2023-03-28T20:24:00Z">
                <w:r w:rsidRPr="005B668B" w:rsidDel="002F781E">
                  <w:rPr>
                    <w:b/>
                    <w:bCs/>
                    <w:rPrChange w:id="6048" w:author="ilham.nur@office.ui.ac.id" w:date="2023-03-28T20:25:00Z">
                      <w:rPr/>
                    </w:rPrChange>
                  </w:rPr>
                  <w:delText>Waktu</w:delText>
                </w:r>
              </w:del>
            </w:ins>
            <w:ins w:id="6049" w:author="ilham.nur@office.ui.ac.id" w:date="2023-03-28T20:24:00Z">
              <w:r w:rsidRPr="005B668B">
                <w:rPr>
                  <w:b/>
                  <w:bCs/>
                  <w:rPrChange w:id="6050" w:author="ilham.nur@office.ui.ac.id" w:date="2023-03-28T20:25:00Z">
                    <w:rPr/>
                  </w:rPrChange>
                </w:rPr>
                <w:t>Biaya</w:t>
              </w:r>
            </w:ins>
          </w:p>
        </w:tc>
        <w:tc>
          <w:tcPr>
            <w:tcW w:w="4247" w:type="dxa"/>
          </w:tcPr>
          <w:p w14:paraId="53F31F63" w14:textId="1FA912CB" w:rsidR="002F781E" w:rsidRDefault="006F1C2B" w:rsidP="002F781E">
            <w:pPr>
              <w:rPr>
                <w:ins w:id="6051" w:author="ilham.nur@office.ui.ac.id" w:date="2023-03-28T20:24:00Z"/>
              </w:rPr>
            </w:pPr>
            <w:ins w:id="6052" w:author="ilham.nur@office.ui.ac.id" w:date="2023-03-28T22:12:00Z">
              <w:r w:rsidRPr="006F1C2B">
                <w:t>11</w:t>
              </w:r>
              <w:r>
                <w:t>,</w:t>
              </w:r>
              <w:r w:rsidRPr="006F1C2B">
                <w:t>028</w:t>
              </w:r>
            </w:ins>
          </w:p>
        </w:tc>
      </w:tr>
      <w:tr w:rsidR="002F781E" w14:paraId="7F4A5BED" w14:textId="77777777" w:rsidTr="00434CC2">
        <w:trPr>
          <w:ins w:id="6053" w:author="ilham.nur@office.ui.ac.id" w:date="2023-03-28T20:24:00Z"/>
        </w:trPr>
        <w:tc>
          <w:tcPr>
            <w:tcW w:w="4247" w:type="dxa"/>
          </w:tcPr>
          <w:p w14:paraId="1CA69038" w14:textId="7DE7A04B" w:rsidR="002F781E" w:rsidRPr="005B668B" w:rsidRDefault="002F781E" w:rsidP="002F781E">
            <w:pPr>
              <w:rPr>
                <w:ins w:id="6054" w:author="ilham.nur@office.ui.ac.id" w:date="2023-03-28T20:24:00Z"/>
                <w:b/>
                <w:bCs/>
                <w:rPrChange w:id="6055" w:author="ilham.nur@office.ui.ac.id" w:date="2023-03-28T20:25:00Z">
                  <w:rPr>
                    <w:ins w:id="6056" w:author="ilham.nur@office.ui.ac.id" w:date="2023-03-28T20:24:00Z"/>
                  </w:rPr>
                </w:rPrChange>
              </w:rPr>
            </w:pPr>
            <w:ins w:id="6057" w:author="Ilham Pratama" w:date="2023-03-28T20:24:00Z">
              <w:r w:rsidRPr="005B668B">
                <w:rPr>
                  <w:b/>
                  <w:bCs/>
                  <w:i/>
                  <w:iCs/>
                  <w:rPrChange w:id="6058" w:author="ilham.nur@office.ui.ac.id" w:date="2023-03-28T20:25:00Z">
                    <w:rPr>
                      <w:i/>
                      <w:iCs/>
                    </w:rPr>
                  </w:rPrChange>
                </w:rPr>
                <w:t>Significance</w:t>
              </w:r>
              <w:r w:rsidRPr="005B668B">
                <w:rPr>
                  <w:b/>
                  <w:bCs/>
                  <w:rPrChange w:id="6059" w:author="ilham.nur@office.ui.ac.id" w:date="2023-03-28T20:25:00Z">
                    <w:rPr/>
                  </w:rPrChange>
                </w:rPr>
                <w:t xml:space="preserve"> untuk </w:t>
              </w:r>
              <w:del w:id="6060" w:author="ilham.nur@office.ui.ac.id" w:date="2023-03-28T20:24:00Z">
                <w:r w:rsidRPr="005B668B" w:rsidDel="002F781E">
                  <w:rPr>
                    <w:b/>
                    <w:bCs/>
                    <w:rPrChange w:id="6061" w:author="ilham.nur@office.ui.ac.id" w:date="2023-03-28T20:25:00Z">
                      <w:rPr/>
                    </w:rPrChange>
                  </w:rPr>
                  <w:delText>Waktu</w:delText>
                </w:r>
              </w:del>
            </w:ins>
            <w:ins w:id="6062" w:author="ilham.nur@office.ui.ac.id" w:date="2023-03-28T20:24:00Z">
              <w:r w:rsidRPr="005B668B">
                <w:rPr>
                  <w:b/>
                  <w:bCs/>
                  <w:rPrChange w:id="6063" w:author="ilham.nur@office.ui.ac.id" w:date="2023-03-28T20:25:00Z">
                    <w:rPr/>
                  </w:rPrChange>
                </w:rPr>
                <w:t>Biaya</w:t>
              </w:r>
            </w:ins>
          </w:p>
        </w:tc>
        <w:tc>
          <w:tcPr>
            <w:tcW w:w="4247" w:type="dxa"/>
          </w:tcPr>
          <w:p w14:paraId="3CF788DD" w14:textId="6AEDE122" w:rsidR="002F781E" w:rsidRDefault="006F1C2B" w:rsidP="002F781E">
            <w:pPr>
              <w:rPr>
                <w:ins w:id="6064" w:author="ilham.nur@office.ui.ac.id" w:date="2023-03-28T20:24:00Z"/>
              </w:rPr>
            </w:pPr>
            <w:ins w:id="6065" w:author="ilham.nur@office.ui.ac.id" w:date="2023-03-28T22:12:00Z">
              <w:r w:rsidRPr="001D0AE0">
                <w:t>1</w:t>
              </w:r>
              <w:r>
                <w:t>,386 • 10</w:t>
              </w:r>
              <w:r>
                <w:rPr>
                  <w:vertAlign w:val="superscript"/>
                </w:rPr>
                <w:t>-17</w:t>
              </w:r>
            </w:ins>
          </w:p>
        </w:tc>
      </w:tr>
    </w:tbl>
    <w:p w14:paraId="66815260" w14:textId="77777777" w:rsidR="005F6F40" w:rsidRDefault="005F6F40" w:rsidP="00E127FE">
      <w:pPr>
        <w:rPr>
          <w:ins w:id="6066" w:author="ilham.nur@office.ui.ac.id" w:date="2023-03-28T22:12:00Z"/>
        </w:rPr>
      </w:pPr>
    </w:p>
    <w:p w14:paraId="266648FF" w14:textId="15DA3ED5" w:rsidR="006F1C2B" w:rsidRPr="0058773D" w:rsidRDefault="006F1C2B" w:rsidP="00E127FE">
      <w:ins w:id="6067" w:author="ilham.nur@office.ui.ac.id" w:date="2023-03-28T22:12:00Z">
        <w:r>
          <w:t xml:space="preserve">Berdasarkan hasil pada </w:t>
        </w:r>
      </w:ins>
      <w:ins w:id="6068" w:author="ilham.nur@office.ui.ac.id" w:date="2023-03-28T22:13:00Z">
        <w:r>
          <w:fldChar w:fldCharType="begin"/>
        </w:r>
        <w:r>
          <w:instrText xml:space="preserve"> REF _Ref130927580 \h </w:instrText>
        </w:r>
      </w:ins>
      <w:r>
        <w:fldChar w:fldCharType="separate"/>
      </w:r>
      <w:ins w:id="6069" w:author="Ilham Nur Pratama" w:date="2023-05-24T22:54:00Z">
        <w:r w:rsidR="000D26C4">
          <w:t xml:space="preserve">Tabel </w:t>
        </w:r>
        <w:r w:rsidR="000D26C4">
          <w:rPr>
            <w:noProof/>
          </w:rPr>
          <w:t>4</w:t>
        </w:r>
        <w:r w:rsidR="000D26C4">
          <w:t>.</w:t>
        </w:r>
        <w:r w:rsidR="000D26C4">
          <w:rPr>
            <w:noProof/>
          </w:rPr>
          <w:t>15</w:t>
        </w:r>
      </w:ins>
      <w:ins w:id="6070" w:author="ilham.nur@office.ui.ac.id" w:date="2023-03-28T22:13:00Z">
        <w:r>
          <w:fldChar w:fldCharType="end"/>
        </w:r>
        <w:r>
          <w:t xml:space="preserve">, </w:t>
        </w:r>
        <w:r w:rsidR="00577526">
          <w:t xml:space="preserve">menunjukan nilai </w:t>
        </w:r>
        <w:r w:rsidR="00577526" w:rsidRPr="00577526">
          <w:rPr>
            <w:i/>
            <w:iCs/>
            <w:rPrChange w:id="6071" w:author="ilham.nur@office.ui.ac.id" w:date="2023-03-28T22:13:00Z">
              <w:rPr/>
            </w:rPrChange>
          </w:rPr>
          <w:t>T-Statistics</w:t>
        </w:r>
        <w:r w:rsidR="00577526">
          <w:rPr>
            <w:i/>
            <w:iCs/>
          </w:rPr>
          <w:t xml:space="preserve"> </w:t>
        </w:r>
        <w:r w:rsidR="00577526">
          <w:t xml:space="preserve">dari parameter waktu dan biaya pada proses </w:t>
        </w:r>
        <w:r w:rsidR="00577526">
          <w:rPr>
            <w:i/>
            <w:iCs/>
          </w:rPr>
          <w:t xml:space="preserve">as is </w:t>
        </w:r>
        <w:r w:rsidR="00577526">
          <w:t xml:space="preserve">dan </w:t>
        </w:r>
        <w:r w:rsidR="00577526">
          <w:rPr>
            <w:i/>
            <w:iCs/>
          </w:rPr>
          <w:t xml:space="preserve">to be </w:t>
        </w:r>
        <w:r w:rsidR="00577526">
          <w:t xml:space="preserve">lebih besar dibandingkan dengan nilai </w:t>
        </w:r>
        <w:r w:rsidR="00577526">
          <w:rPr>
            <w:i/>
            <w:iCs/>
          </w:rPr>
          <w:t xml:space="preserve">T-Critical </w:t>
        </w:r>
        <w:r w:rsidR="00577526">
          <w:t>yang didapatkan dari distribusi t</w:t>
        </w:r>
      </w:ins>
      <w:ins w:id="6072" w:author="ilham.nur@office.ui.ac.id" w:date="2023-03-28T22:14:00Z">
        <w:r w:rsidR="00D776CD">
          <w:t xml:space="preserve"> </w:t>
        </w:r>
        <w:r w:rsidR="00D776CD">
          <w:fldChar w:fldCharType="begin" w:fldLock="1"/>
        </w:r>
      </w:ins>
      <w:r w:rsidR="000D0C15">
        <w:instrText>ADDIN CSL_CITATION {"citationItems":[{"id":"ITEM-1","itemData":{"ISBN":"9781425803780","author":[{"dropping-particle":"","family":"Navidi","given":"William","non-dropping-particle":"","parse-names":false,"suffix":""}],"container-title":"Paper Knowledge . Toward a Media History of Documents","edition":"3","editor":[{"dropping-particle":"","family":"Hash","given":"B. Debra","non-dropping-particle":"","parse-names":false,"suffix":""}],"id":"ITEM-1","issued":{"date-parts":[["2013"]]},"number-of-pages":"1-993","publisher":"McGrawHill Higher Education","publisher-place":"New York","title":"Statistics for Engineers and Scientists 3rd Edition","type":"book"},"uris":["http://www.mendeley.com/documents/?uuid=b1abe17c-2358-4fd3-b18a-87bd57d8a155"]},{"id":"ITEM-2","itemData":{"author":[{"dropping-particle":"","family":"Harinaldi","given":"","non-dropping-particle":"","parse-names":false,"suffix":""}],"editor":[{"dropping-particle":"","family":"Sumarmata","given":"Lemeda","non-dropping-particle":"","parse-names":false,"suffix":""}],"id":"ITEM-2","issued":{"date-parts":[["2005"]]},"number-of-pages":"293","publisher":"Erlangga","publisher-place":"Ciracas, Jakarta","title":"Prinsip-prinsip Statistik untuk Teknik dan Sains","type":"book"},"uris":["http://www.mendeley.com/documents/?uuid=157b11d0-6700-4e9a-9c09-283fd23c051f"]}],"mendeley":{"formattedCitation":"(Harinaldi, 2005a; Navidi, 2013)","plainTextFormattedCitation":"(Harinaldi, 2005a; Navidi, 2013)","previouslyFormattedCitation":"(Harinaldi, 2005a; Navidi, 2013)"},"properties":{"noteIndex":0},"schema":"https://github.com/citation-style-language/schema/raw/master/csl-citation.json"}</w:instrText>
      </w:r>
      <w:r w:rsidR="00D776CD">
        <w:fldChar w:fldCharType="separate"/>
      </w:r>
      <w:r w:rsidR="00D776CD" w:rsidRPr="00D776CD">
        <w:rPr>
          <w:noProof/>
        </w:rPr>
        <w:t>(Harinaldi, 2005a; Navidi, 2013)</w:t>
      </w:r>
      <w:ins w:id="6073" w:author="ilham.nur@office.ui.ac.id" w:date="2023-03-28T22:14:00Z">
        <w:r w:rsidR="00D776CD">
          <w:fldChar w:fldCharType="end"/>
        </w:r>
        <w:r w:rsidR="00D776CD">
          <w:t xml:space="preserve">. Hal ini menunjukkan bahwa </w:t>
        </w:r>
        <w:r w:rsidR="0091441C">
          <w:t>terdapat perbedaan signifikan pada parameter waktu dan biaya pada kondisi</w:t>
        </w:r>
      </w:ins>
      <w:ins w:id="6074" w:author="ilham.nur@office.ui.ac.id" w:date="2023-03-28T22:15:00Z">
        <w:r w:rsidR="0091441C">
          <w:t xml:space="preserve"> </w:t>
        </w:r>
        <w:r w:rsidR="0091441C">
          <w:rPr>
            <w:i/>
            <w:iCs/>
          </w:rPr>
          <w:t xml:space="preserve">as is </w:t>
        </w:r>
        <w:r w:rsidR="0091441C">
          <w:t xml:space="preserve">sebelum adanya optimasi menggunakan SOAPSD pada SIMP dan pada kondisi </w:t>
        </w:r>
        <w:r w:rsidR="0091441C">
          <w:rPr>
            <w:i/>
            <w:iCs/>
          </w:rPr>
          <w:t xml:space="preserve">to be </w:t>
        </w:r>
        <w:r w:rsidR="0091441C">
          <w:t xml:space="preserve">setelah </w:t>
        </w:r>
        <w:r w:rsidR="00665FBD">
          <w:t xml:space="preserve">adanya optimasi menggunakan SOAPSD pada SIMP. Hal ini diperkuat dengan </w:t>
        </w:r>
        <w:r w:rsidR="00665FBD">
          <w:lastRenderedPageBreak/>
          <w:t xml:space="preserve">nilai </w:t>
        </w:r>
        <w:r w:rsidR="00665FBD">
          <w:rPr>
            <w:i/>
            <w:iCs/>
          </w:rPr>
          <w:t xml:space="preserve">significance </w:t>
        </w:r>
        <w:r w:rsidR="00665FBD">
          <w:t xml:space="preserve">untuk parameter waktu dan biaya pada kondisi </w:t>
        </w:r>
        <w:r w:rsidR="00665FBD">
          <w:rPr>
            <w:i/>
            <w:iCs/>
          </w:rPr>
          <w:t xml:space="preserve">as is </w:t>
        </w:r>
        <w:r w:rsidR="00665FBD">
          <w:t xml:space="preserve">dan </w:t>
        </w:r>
        <w:r w:rsidR="00665FBD">
          <w:rPr>
            <w:i/>
            <w:iCs/>
          </w:rPr>
          <w:t xml:space="preserve">to be </w:t>
        </w:r>
        <w:r w:rsidR="00665FBD">
          <w:t xml:space="preserve">memiliki nilai di bawah </w:t>
        </w:r>
      </w:ins>
      <w:ins w:id="6075" w:author="ilham.nur@office.ui.ac.id" w:date="2023-03-28T22:16:00Z">
        <w:r w:rsidR="0058773D">
          <w:t xml:space="preserve">nilai </w:t>
        </w:r>
        <w:r w:rsidR="0058773D">
          <w:rPr>
            <w:i/>
            <w:iCs/>
          </w:rPr>
          <w:t xml:space="preserve">alpha </w:t>
        </w:r>
        <w:r w:rsidR="0058773D">
          <w:t>yang telah ditentukan yaitu 0,05 yang membuat H</w:t>
        </w:r>
        <w:r w:rsidR="0058773D">
          <w:rPr>
            <w:vertAlign w:val="subscript"/>
          </w:rPr>
          <w:t xml:space="preserve">0 </w:t>
        </w:r>
        <w:r w:rsidR="0058773D">
          <w:t>ditolak dan menerima H</w:t>
        </w:r>
        <w:r w:rsidR="0058773D">
          <w:rPr>
            <w:vertAlign w:val="subscript"/>
          </w:rPr>
          <w:t xml:space="preserve">1 </w:t>
        </w:r>
        <w:r w:rsidR="0058773D">
          <w:t>di mana terdapat perbedaan signifikan dari sisi waktu dan biaya untuk proyek dengan menggunakan SOAPSD yang diintegrasikan dengan SIMP</w:t>
        </w:r>
      </w:ins>
      <w:ins w:id="6076" w:author="ilham.nur@office.ui.ac.id" w:date="2023-03-28T22:17:00Z">
        <w:r w:rsidR="004B3E74">
          <w:t>.</w:t>
        </w:r>
      </w:ins>
    </w:p>
    <w:p w14:paraId="724663AC" w14:textId="77777777" w:rsidR="002B322B" w:rsidRDefault="002B322B" w:rsidP="002B322B"/>
    <w:p w14:paraId="11D7697A" w14:textId="77777777" w:rsidR="002B322B" w:rsidRDefault="002B322B" w:rsidP="002B322B">
      <w:pPr>
        <w:sectPr w:rsidR="002B322B" w:rsidSect="00EA376F">
          <w:pgSz w:w="11906" w:h="16838" w:code="9"/>
          <w:pgMar w:top="1701" w:right="1701" w:bottom="1701" w:left="1701" w:header="720" w:footer="720" w:gutter="0"/>
          <w:cols w:space="720"/>
          <w:docGrid w:linePitch="360"/>
        </w:sectPr>
      </w:pPr>
    </w:p>
    <w:p w14:paraId="47047A5F" w14:textId="2638BA20" w:rsidR="002B322B" w:rsidRDefault="002B322B" w:rsidP="002B322B">
      <w:pPr>
        <w:pStyle w:val="Heading1"/>
      </w:pPr>
      <w:r>
        <w:lastRenderedPageBreak/>
        <w:br/>
      </w:r>
      <w:bookmarkStart w:id="6077" w:name="_Toc120139660"/>
      <w:bookmarkStart w:id="6078" w:name="_Toc135601466"/>
      <w:r>
        <w:t>KESIMPULAN</w:t>
      </w:r>
      <w:bookmarkEnd w:id="6077"/>
      <w:bookmarkEnd w:id="6078"/>
    </w:p>
    <w:p w14:paraId="709CC042" w14:textId="19E23B23" w:rsidR="00241753" w:rsidRDefault="00A92097">
      <w:pPr>
        <w:pStyle w:val="Heading3"/>
        <w:rPr>
          <w:ins w:id="6079" w:author="ilham.nur@office.ui.ac.id" w:date="2023-03-28T19:59:00Z"/>
        </w:rPr>
        <w:pPrChange w:id="6080" w:author="Ilham Nur Pratama" w:date="2023-05-24T22:56:00Z">
          <w:pPr>
            <w:pStyle w:val="Heading2"/>
          </w:pPr>
        </w:pPrChange>
      </w:pPr>
      <w:bookmarkStart w:id="6081" w:name="_Toc135601467"/>
      <w:ins w:id="6082" w:author="ilham.nur@office.ui.ac.id" w:date="2023-03-28T19:59:00Z">
        <w:r>
          <w:t>Kesimpulan</w:t>
        </w:r>
        <w:bookmarkEnd w:id="6081"/>
      </w:ins>
    </w:p>
    <w:p w14:paraId="56C59354" w14:textId="0ACA8DE9" w:rsidR="00A92097" w:rsidRDefault="00A92097" w:rsidP="00A92097">
      <w:pPr>
        <w:rPr>
          <w:ins w:id="6083" w:author="ilham.nur@office.ui.ac.id" w:date="2023-03-28T20:12:00Z"/>
        </w:rPr>
      </w:pPr>
      <w:ins w:id="6084" w:author="ilham.nur@office.ui.ac.id" w:date="2023-03-28T19:59:00Z">
        <w:r>
          <w:t>Be</w:t>
        </w:r>
        <w:r w:rsidR="00916A6B">
          <w:t>rdasarkan penelitian yang telah dilakukan beserta analisis yang telah dilakukan pada bab</w:t>
        </w:r>
      </w:ins>
      <w:ins w:id="6085" w:author="ilham.nur@office.ui.ac.id" w:date="2023-03-28T20:00:00Z">
        <w:r w:rsidR="00916A6B">
          <w:t>-bab sebelumnya</w:t>
        </w:r>
        <w:r w:rsidR="00ED0FF1">
          <w:t xml:space="preserve">, dapat disimpulkan bahwa Optimasi alokasi pekerjaan dan sumber daya dapat dilakukan dengan </w:t>
        </w:r>
        <w:r w:rsidR="008B2B60">
          <w:t xml:space="preserve">Sistem Informasi </w:t>
        </w:r>
      </w:ins>
      <w:ins w:id="6086" w:author="ilham.nur@office.ui.ac.id" w:date="2023-03-28T20:01:00Z">
        <w:r w:rsidR="008B2B60">
          <w:t>Manajemen Proyek (SIMP) pada perusahaan teknologi informasi, dengan mengintergasikan SIMP dengan sistem yang mampu mengalokasikan alokasi pekerjaan pada sumber daya yang te</w:t>
        </w:r>
      </w:ins>
      <w:ins w:id="6087" w:author="Ilham Nur Pratama" w:date="2023-05-15T21:39:00Z">
        <w:r w:rsidR="00973079">
          <w:t>p</w:t>
        </w:r>
      </w:ins>
      <w:ins w:id="6088" w:author="ilham.nur@office.ui.ac.id" w:date="2023-03-28T20:01:00Z">
        <w:del w:id="6089" w:author="Ilham Nur Pratama" w:date="2023-05-15T21:39:00Z">
          <w:r w:rsidR="008B2B60" w:rsidDel="00973079">
            <w:delText>rp</w:delText>
          </w:r>
        </w:del>
        <w:r w:rsidR="008B2B60">
          <w:t xml:space="preserve">at sebelum dilakukan disposisi dan pencatatan pada SIMP. </w:t>
        </w:r>
        <w:r w:rsidR="00DD469C">
          <w:t xml:space="preserve">Adapun </w:t>
        </w:r>
      </w:ins>
      <w:ins w:id="6090" w:author="ilham.nur@office.ui.ac.id" w:date="2023-03-28T20:12:00Z">
        <w:r w:rsidR="00B22741">
          <w:t xml:space="preserve">detil dari </w:t>
        </w:r>
      </w:ins>
      <w:ins w:id="6091" w:author="ilham.nur@office.ui.ac.id" w:date="2023-03-28T20:13:00Z">
        <w:r w:rsidR="00B22741">
          <w:t>hasil optimasi yang telah dilakukan</w:t>
        </w:r>
      </w:ins>
      <w:ins w:id="6092" w:author="ilham.nur@office.ui.ac.id" w:date="2023-03-28T20:12:00Z">
        <w:r w:rsidR="0005554A">
          <w:t xml:space="preserve"> sebagai berikut:</w:t>
        </w:r>
      </w:ins>
    </w:p>
    <w:p w14:paraId="0D666358" w14:textId="626BB05D" w:rsidR="00E85271" w:rsidRDefault="00E85271" w:rsidP="000F27FB">
      <w:pPr>
        <w:pStyle w:val="ListParagraph"/>
        <w:numPr>
          <w:ilvl w:val="0"/>
          <w:numId w:val="55"/>
        </w:numPr>
        <w:rPr>
          <w:ins w:id="6093" w:author="Ilham Nur Pratama" w:date="2023-05-17T21:28:00Z"/>
        </w:rPr>
      </w:pPr>
      <w:ins w:id="6094" w:author="Ilham Nur Pratama" w:date="2023-05-17T21:28:00Z">
        <w:r>
          <w:t xml:space="preserve">Integrasi SIMP dengan SOAPSD memiliki akurasi ketepatan dalam menentukan sumber daya sebesar </w:t>
        </w:r>
      </w:ins>
      <w:ins w:id="6095" w:author="Ilham Nur Pratama" w:date="2023-05-21T07:00:00Z">
        <w:r w:rsidR="001E61B8">
          <w:t>80%</w:t>
        </w:r>
      </w:ins>
      <w:ins w:id="6096" w:author="Ilham Nur Pratama" w:date="2023-05-17T21:28:00Z">
        <w:r>
          <w:t xml:space="preserve"> dengan waktu proses sebesar 0,0</w:t>
        </w:r>
      </w:ins>
      <w:ins w:id="6097" w:author="Ilham Nur Pratama" w:date="2023-05-24T22:54:00Z">
        <w:r w:rsidR="0015399C">
          <w:t>98</w:t>
        </w:r>
      </w:ins>
      <w:ins w:id="6098" w:author="Ilham Nur Pratama" w:date="2023-05-17T21:28:00Z">
        <w:r>
          <w:t xml:space="preserve"> sekon</w:t>
        </w:r>
      </w:ins>
      <w:ins w:id="6099" w:author="Ilham Nur Pratama" w:date="2023-05-21T07:00:00Z">
        <w:r w:rsidR="00D86281">
          <w:t xml:space="preserve"> jika pekerjaan dengan </w:t>
        </w:r>
        <w:r w:rsidR="00D86281">
          <w:rPr>
            <w:i/>
            <w:iCs/>
          </w:rPr>
          <w:t xml:space="preserve">deliverables </w:t>
        </w:r>
        <w:r w:rsidR="00D86281">
          <w:t xml:space="preserve">banyak dan tingkat kesulitan rendah dikerjakan oleh </w:t>
        </w:r>
        <w:r w:rsidR="00D86281">
          <w:rPr>
            <w:i/>
            <w:iCs/>
          </w:rPr>
          <w:t>outsourc</w:t>
        </w:r>
      </w:ins>
      <w:ins w:id="6100" w:author="Ilham Nur Pratama" w:date="2023-05-21T07:01:00Z">
        <w:r w:rsidR="00D86281">
          <w:rPr>
            <w:i/>
            <w:iCs/>
          </w:rPr>
          <w:t>e</w:t>
        </w:r>
        <w:r w:rsidR="00D86281">
          <w:t>.</w:t>
        </w:r>
      </w:ins>
      <w:ins w:id="6101" w:author="Ilham Nur Pratama" w:date="2023-05-17T21:28:00Z">
        <w:r>
          <w:t xml:space="preserve"> </w:t>
        </w:r>
      </w:ins>
      <w:ins w:id="6102" w:author="Ilham Nur Pratama" w:date="2023-05-21T07:01:00Z">
        <w:r w:rsidR="006F463C">
          <w:t>Tentunya untuk mewujudkan hal ini perlu adanya kesiapan dari pengguna agar didapatkan ketepatan</w:t>
        </w:r>
      </w:ins>
      <w:ins w:id="6103" w:author="Ilham Nur Pratama" w:date="2023-05-21T07:02:00Z">
        <w:r w:rsidR="0022349B">
          <w:t xml:space="preserve"> sistem yang lebih baik</w:t>
        </w:r>
      </w:ins>
      <w:ins w:id="6104" w:author="Ilham Nur Pratama" w:date="2023-05-17T21:28:00Z">
        <w:r>
          <w:t>.</w:t>
        </w:r>
      </w:ins>
    </w:p>
    <w:p w14:paraId="56F8CF71" w14:textId="476BCB63" w:rsidR="004B3E74" w:rsidRDefault="003B6649" w:rsidP="007A0E5B">
      <w:pPr>
        <w:pStyle w:val="ListParagraph"/>
        <w:numPr>
          <w:ilvl w:val="0"/>
          <w:numId w:val="55"/>
        </w:numPr>
        <w:rPr>
          <w:ins w:id="6105" w:author="ilham.nur@office.ui.ac.id" w:date="2023-03-28T22:18:00Z"/>
        </w:rPr>
      </w:pPr>
      <w:ins w:id="6106" w:author="ilham.nur@office.ui.ac.id" w:date="2023-03-28T20:13:00Z">
        <w:del w:id="6107" w:author="Ilham Nur Pratama" w:date="2023-05-17T20:40:00Z">
          <w:r w:rsidDel="00BA04D3">
            <w:delText>Dengan mengintegrasika</w:delText>
          </w:r>
        </w:del>
      </w:ins>
      <w:ins w:id="6108" w:author="Ilham Nur Pratama" w:date="2023-05-17T20:40:00Z">
        <w:r w:rsidR="00BA04D3">
          <w:t>Integrasi</w:t>
        </w:r>
      </w:ins>
      <w:ins w:id="6109" w:author="ilham.nur@office.ui.ac.id" w:date="2023-03-28T20:13:00Z">
        <w:del w:id="6110" w:author="Ilham Nur Pratama" w:date="2023-05-17T20:40:00Z">
          <w:r w:rsidDel="00BA04D3">
            <w:delText>n</w:delText>
          </w:r>
        </w:del>
        <w:r>
          <w:t xml:space="preserve"> SIMP dengan SOAPSD dapat menurunkan waktu perencanaan </w:t>
        </w:r>
      </w:ins>
      <w:commentRangeStart w:id="6111"/>
      <w:commentRangeStart w:id="6112"/>
      <w:ins w:id="6113" w:author="ilham.nur@office.ui.ac.id" w:date="2023-03-28T22:17:00Z">
        <w:r w:rsidR="004B3E74">
          <w:t xml:space="preserve">sebesar </w:t>
        </w:r>
      </w:ins>
      <w:commentRangeEnd w:id="6111"/>
      <w:r w:rsidR="00BA04D3">
        <w:rPr>
          <w:rStyle w:val="CommentReference"/>
        </w:rPr>
        <w:commentReference w:id="6111"/>
      </w:r>
      <w:commentRangeEnd w:id="6112"/>
      <w:r w:rsidR="00E85271">
        <w:rPr>
          <w:rStyle w:val="CommentReference"/>
        </w:rPr>
        <w:commentReference w:id="6112"/>
      </w:r>
      <w:ins w:id="6114" w:author="ilham.nur@office.ui.ac.id" w:date="2023-03-28T22:17:00Z">
        <w:r w:rsidR="004B3E74">
          <w:t>31,78 jam</w:t>
        </w:r>
      </w:ins>
      <w:ins w:id="6115" w:author="Ilham Nur Pratama" w:date="2023-05-17T21:26:00Z">
        <w:r w:rsidR="00ED28C2">
          <w:t xml:space="preserve"> dari yang semula 35,83 jam per </w:t>
        </w:r>
      </w:ins>
      <w:ins w:id="6116" w:author="Ilham Nur Pratama" w:date="2023-05-17T21:27:00Z">
        <w:r w:rsidR="00ED28C2">
          <w:t xml:space="preserve">siklus menjadi </w:t>
        </w:r>
        <w:r w:rsidR="00E85271">
          <w:t>4,05 jam per siklus</w:t>
        </w:r>
      </w:ins>
      <w:ins w:id="6117" w:author="ilham.nur@office.ui.ac.id" w:date="2023-03-28T22:17:00Z">
        <w:r w:rsidR="007A0E5B">
          <w:t>, akibat adanya perubahan proses yang</w:t>
        </w:r>
      </w:ins>
      <w:ins w:id="6118" w:author="ilham.nur@office.ui.ac.id" w:date="2023-03-28T22:18:00Z">
        <w:r w:rsidR="007A0E5B">
          <w:t xml:space="preserve"> semula dikerjakan oleh manusia dan memerlukan konfirmasi oleh manusia, menjadi dikerjakan oleh sist</w:t>
        </w:r>
        <w:r w:rsidR="00493BC1">
          <w:t>em.</w:t>
        </w:r>
      </w:ins>
    </w:p>
    <w:p w14:paraId="5102D7ED" w14:textId="3FAC23AB" w:rsidR="00493BC1" w:rsidDel="00E85271" w:rsidRDefault="00493BC1" w:rsidP="007A0E5B">
      <w:pPr>
        <w:pStyle w:val="ListParagraph"/>
        <w:numPr>
          <w:ilvl w:val="0"/>
          <w:numId w:val="55"/>
        </w:numPr>
        <w:rPr>
          <w:ins w:id="6119" w:author="ilham.nur@office.ui.ac.id" w:date="2023-03-28T22:22:00Z"/>
          <w:del w:id="6120" w:author="Ilham Nur Pratama" w:date="2023-05-17T21:28:00Z"/>
        </w:rPr>
      </w:pPr>
      <w:commentRangeStart w:id="6121"/>
      <w:commentRangeStart w:id="6122"/>
      <w:ins w:id="6123" w:author="ilham.nur@office.ui.ac.id" w:date="2023-03-28T22:18:00Z">
        <w:del w:id="6124" w:author="Ilham Nur Pratama" w:date="2023-05-17T20:54:00Z">
          <w:r w:rsidDel="00BF13DE">
            <w:delText>SOAPSD yang diintegrasikan dengan SIMP</w:delText>
          </w:r>
        </w:del>
        <w:del w:id="6125" w:author="Ilham Nur Pratama" w:date="2023-05-17T20:55:00Z">
          <w:r w:rsidDel="001F43F1">
            <w:delText xml:space="preserve"> </w:delText>
          </w:r>
        </w:del>
      </w:ins>
      <w:commentRangeEnd w:id="6121"/>
      <w:del w:id="6126" w:author="Ilham Nur Pratama" w:date="2023-05-17T20:55:00Z">
        <w:r w:rsidR="00BA04D3" w:rsidDel="001F43F1">
          <w:rPr>
            <w:rStyle w:val="CommentReference"/>
          </w:rPr>
          <w:commentReference w:id="6121"/>
        </w:r>
      </w:del>
      <w:commentRangeEnd w:id="6122"/>
      <w:del w:id="6127" w:author="Ilham Nur Pratama" w:date="2023-05-17T21:28:00Z">
        <w:r w:rsidR="00E85271" w:rsidDel="00E85271">
          <w:rPr>
            <w:rStyle w:val="CommentReference"/>
          </w:rPr>
          <w:commentReference w:id="6122"/>
        </w:r>
      </w:del>
      <w:ins w:id="6128" w:author="ilham.nur@office.ui.ac.id" w:date="2023-03-28T22:18:00Z">
        <w:del w:id="6129" w:author="Ilham Nur Pratama" w:date="2023-05-17T21:28:00Z">
          <w:r w:rsidDel="00E85271">
            <w:delText xml:space="preserve">memiliki akurasi ketepatan dalam menentukan sumber daya sebesar </w:delText>
          </w:r>
        </w:del>
      </w:ins>
      <w:ins w:id="6130" w:author="ilham.nur@office.ui.ac.id" w:date="2023-03-28T22:20:00Z">
        <w:del w:id="6131" w:author="Ilham Nur Pratama" w:date="2023-05-17T21:28:00Z">
          <w:r w:rsidR="006778C0" w:rsidDel="00E85271">
            <w:delText>72,50% dengan waktu proses sebesar 0,029 sekon, hal ini cukup membantu memper</w:delText>
          </w:r>
        </w:del>
      </w:ins>
      <w:ins w:id="6132" w:author="ilham.nur@office.ui.ac.id" w:date="2023-03-28T22:21:00Z">
        <w:del w:id="6133" w:author="Ilham Nur Pratama" w:date="2023-05-17T21:28:00Z">
          <w:r w:rsidR="006778C0" w:rsidDel="00E85271">
            <w:delText xml:space="preserve">cepat proses penentuan alokasi sumber daya dengan tepat dengan waktu yang cepat, akan tetapi diperlukan </w:delText>
          </w:r>
        </w:del>
      </w:ins>
      <w:ins w:id="6134" w:author="ilham.nur@office.ui.ac.id" w:date="2023-03-28T22:22:00Z">
        <w:del w:id="6135" w:author="Ilham Nur Pratama" w:date="2023-05-17T21:28:00Z">
          <w:r w:rsidR="003F6799" w:rsidDel="00E85271">
            <w:delText xml:space="preserve">sosialisasi </w:delText>
          </w:r>
          <w:r w:rsidR="00E01D2F" w:rsidDel="00E85271">
            <w:delText>keluaran dari sistem, agar para pakar dan pengguna sadar akan pentingnya pengadaan sumber daya ketika sumber daya internal tidak dapat lagi menerima pekerjaan.</w:delText>
          </w:r>
        </w:del>
      </w:ins>
    </w:p>
    <w:p w14:paraId="00726D24" w14:textId="16E8E1A3" w:rsidR="00E01D2F" w:rsidRPr="00005493" w:rsidRDefault="001F5169" w:rsidP="007A0E5B">
      <w:pPr>
        <w:pStyle w:val="ListParagraph"/>
        <w:numPr>
          <w:ilvl w:val="0"/>
          <w:numId w:val="55"/>
        </w:numPr>
        <w:rPr>
          <w:ins w:id="6136" w:author="ilham.nur@office.ui.ac.id" w:date="2023-03-28T22:23:00Z"/>
        </w:rPr>
      </w:pPr>
      <w:ins w:id="6137" w:author="ilham.nur@office.ui.ac.id" w:date="2023-03-28T22:23:00Z">
        <w:del w:id="6138" w:author="Ilham Nur Pratama" w:date="2023-05-17T21:27:00Z">
          <w:r w:rsidDel="00E85271">
            <w:delText xml:space="preserve">Dengan adanya </w:delText>
          </w:r>
        </w:del>
      </w:ins>
      <w:ins w:id="6139" w:author="Ilham Nur Pratama" w:date="2023-05-17T21:27:00Z">
        <w:r w:rsidR="00E85271">
          <w:t>P</w:t>
        </w:r>
      </w:ins>
      <w:ins w:id="6140" w:author="ilham.nur@office.ui.ac.id" w:date="2023-03-28T22:23:00Z">
        <w:del w:id="6141" w:author="Ilham Nur Pratama" w:date="2023-05-17T21:27:00Z">
          <w:r w:rsidDel="00E85271">
            <w:delText>p</w:delText>
          </w:r>
        </w:del>
        <w:r>
          <w:t>erbaikan pada waktu proses perencanaan</w:t>
        </w:r>
      </w:ins>
      <w:ins w:id="6142" w:author="Ilham Nur Pratama" w:date="2023-05-17T21:38:00Z">
        <w:r w:rsidR="00BB2368">
          <w:t xml:space="preserve"> mengakibatkan</w:t>
        </w:r>
      </w:ins>
      <w:ins w:id="6143" w:author="ilham.nur@office.ui.ac.id" w:date="2023-03-28T22:23:00Z">
        <w:del w:id="6144" w:author="Ilham Nur Pratama" w:date="2023-05-17T21:38:00Z">
          <w:r w:rsidDel="00BB2368">
            <w:delText>,</w:delText>
          </w:r>
        </w:del>
        <w:r>
          <w:t xml:space="preserve"> biaya operasional </w:t>
        </w:r>
        <w:del w:id="6145" w:author="Ilham Nur Pratama" w:date="2023-05-17T21:38:00Z">
          <w:r w:rsidDel="00BB2368">
            <w:delText xml:space="preserve">yang dilakukan pada kegiatan operasional </w:delText>
          </w:r>
        </w:del>
        <w:r>
          <w:t xml:space="preserve">proyek dapat turun sebesar </w:t>
        </w:r>
        <w:commentRangeStart w:id="6146"/>
        <w:commentRangeStart w:id="6147"/>
        <w:r w:rsidR="00005493" w:rsidRPr="00A65360">
          <w:rPr>
            <w:bCs/>
            <w:lang w:val="id-ID"/>
          </w:rPr>
          <w:t>Rp.5.030.000</w:t>
        </w:r>
      </w:ins>
      <w:commentRangeEnd w:id="6146"/>
      <w:r w:rsidR="003D426A">
        <w:rPr>
          <w:rStyle w:val="CommentReference"/>
        </w:rPr>
        <w:commentReference w:id="6146"/>
      </w:r>
      <w:commentRangeEnd w:id="6147"/>
      <w:r w:rsidR="00EA376F">
        <w:rPr>
          <w:rStyle w:val="CommentReference"/>
        </w:rPr>
        <w:commentReference w:id="6147"/>
      </w:r>
      <w:ins w:id="6148" w:author="Ilham Nur Pratama" w:date="2023-05-17T21:30:00Z">
        <w:r w:rsidR="000F27FB">
          <w:rPr>
            <w:bCs/>
          </w:rPr>
          <w:t xml:space="preserve"> per siklus</w:t>
        </w:r>
      </w:ins>
      <w:ins w:id="6149" w:author="ilham.nur@office.ui.ac.id" w:date="2023-03-28T22:23:00Z">
        <w:r w:rsidR="00005493">
          <w:rPr>
            <w:bCs/>
          </w:rPr>
          <w:t>.</w:t>
        </w:r>
      </w:ins>
    </w:p>
    <w:p w14:paraId="6A996EE5" w14:textId="451CE870" w:rsidR="00AF35A0" w:rsidRPr="00AF35A0" w:rsidRDefault="00005493">
      <w:pPr>
        <w:pStyle w:val="ListParagraph"/>
        <w:numPr>
          <w:ilvl w:val="0"/>
          <w:numId w:val="55"/>
        </w:numPr>
        <w:rPr>
          <w:ins w:id="6150" w:author="ilham.nur@office.ui.ac.id" w:date="2023-04-09T22:52:00Z"/>
        </w:rPr>
      </w:pPr>
      <w:ins w:id="6151" w:author="ilham.nur@office.ui.ac.id" w:date="2023-03-28T22:23:00Z">
        <w:del w:id="6152" w:author="Ilham Nur Pratama" w:date="2023-05-17T21:31:00Z">
          <w:r w:rsidDel="00D40583">
            <w:rPr>
              <w:bCs/>
            </w:rPr>
            <w:delText>Dengan adanya percepatan pada proses perencanaan dan alokasi pekerjaan pada sumber daya yang tepa</w:delText>
          </w:r>
        </w:del>
      </w:ins>
      <w:ins w:id="6153" w:author="ilham.nur@office.ui.ac.id" w:date="2023-03-28T22:24:00Z">
        <w:del w:id="6154" w:author="Ilham Nur Pratama" w:date="2023-05-17T21:31:00Z">
          <w:r w:rsidDel="00D40583">
            <w:rPr>
              <w:bCs/>
            </w:rPr>
            <w:delText>t mampu untuk mempercepat pekerjaan</w:delText>
          </w:r>
        </w:del>
      </w:ins>
      <w:ins w:id="6155" w:author="Ilham Nur Pratama" w:date="2023-05-17T22:09:00Z">
        <w:r w:rsidR="00534C3A">
          <w:rPr>
            <w:bCs/>
          </w:rPr>
          <w:t xml:space="preserve">Pengurangan waktu </w:t>
        </w:r>
      </w:ins>
      <w:ins w:id="6156" w:author="Ilham Nur Pratama" w:date="2023-05-17T21:31:00Z">
        <w:r w:rsidR="00D40583">
          <w:rPr>
            <w:bCs/>
          </w:rPr>
          <w:t>penyelesaian proyek</w:t>
        </w:r>
      </w:ins>
      <w:ins w:id="6157" w:author="ilham.nur@office.ui.ac.id" w:date="2023-03-28T22:24:00Z">
        <w:r>
          <w:rPr>
            <w:bCs/>
          </w:rPr>
          <w:t xml:space="preserve"> </w:t>
        </w:r>
        <w:del w:id="6158" w:author="Ilham Nur Pratama" w:date="2023-05-17T21:31:00Z">
          <w:r w:rsidDel="00D40583">
            <w:rPr>
              <w:bCs/>
            </w:rPr>
            <w:delText xml:space="preserve">yang dikerjakan oleh suatu sumber daya dan </w:delText>
          </w:r>
          <w:r w:rsidR="00175D94" w:rsidDel="00D40583">
            <w:rPr>
              <w:bCs/>
            </w:rPr>
            <w:delText xml:space="preserve">mempercepat penyelesaian proyek </w:delText>
          </w:r>
        </w:del>
        <w:r w:rsidR="00175D94">
          <w:rPr>
            <w:bCs/>
          </w:rPr>
          <w:t>sebesar 1,</w:t>
        </w:r>
      </w:ins>
      <w:ins w:id="6159" w:author="Ilham Nur Pratama" w:date="2023-05-17T22:09:00Z">
        <w:r w:rsidR="00534C3A">
          <w:rPr>
            <w:bCs/>
          </w:rPr>
          <w:t>25</w:t>
        </w:r>
      </w:ins>
      <w:ins w:id="6160" w:author="ilham.nur@office.ui.ac.id" w:date="2023-03-28T22:24:00Z">
        <w:del w:id="6161" w:author="Ilham Nur Pratama" w:date="2023-05-17T22:09:00Z">
          <w:r w:rsidR="00175D94" w:rsidDel="00534C3A">
            <w:rPr>
              <w:bCs/>
            </w:rPr>
            <w:delText>5</w:delText>
          </w:r>
        </w:del>
        <w:r w:rsidR="00175D94">
          <w:rPr>
            <w:bCs/>
          </w:rPr>
          <w:t xml:space="preserve"> </w:t>
        </w:r>
      </w:ins>
      <w:ins w:id="6162" w:author="Ilham Nur Pratama" w:date="2023-05-17T21:31:00Z">
        <w:r w:rsidR="00F966D1">
          <w:rPr>
            <w:bCs/>
          </w:rPr>
          <w:t>b</w:t>
        </w:r>
      </w:ins>
      <w:ins w:id="6163" w:author="ilham.nur@office.ui.ac.id" w:date="2023-03-28T22:24:00Z">
        <w:del w:id="6164" w:author="Ilham Nur Pratama" w:date="2023-05-17T21:31:00Z">
          <w:r w:rsidR="00175D94" w:rsidDel="00F966D1">
            <w:rPr>
              <w:bCs/>
            </w:rPr>
            <w:delText>B</w:delText>
          </w:r>
        </w:del>
        <w:r w:rsidR="00175D94">
          <w:rPr>
            <w:bCs/>
          </w:rPr>
          <w:t>ulan</w:t>
        </w:r>
      </w:ins>
      <w:ins w:id="6165" w:author="Ilham Nur Pratama" w:date="2023-05-17T21:31:00Z">
        <w:r w:rsidR="00D40583">
          <w:rPr>
            <w:bCs/>
          </w:rPr>
          <w:t>, dari yang semula</w:t>
        </w:r>
      </w:ins>
      <w:ins w:id="6166" w:author="Ilham Nur Pratama" w:date="2023-05-17T22:09:00Z">
        <w:r w:rsidR="00534C3A">
          <w:rPr>
            <w:bCs/>
          </w:rPr>
          <w:t xml:space="preserve"> 2,75 bulan menjadi 1,5 bulan</w:t>
        </w:r>
      </w:ins>
      <w:ins w:id="6167" w:author="ilham.nur@office.ui.ac.id" w:date="2023-03-28T22:24:00Z">
        <w:r w:rsidR="00175D94">
          <w:rPr>
            <w:bCs/>
          </w:rPr>
          <w:t>.</w:t>
        </w:r>
      </w:ins>
    </w:p>
    <w:p w14:paraId="1C96D335" w14:textId="28AFA8D5" w:rsidR="00005493" w:rsidRDefault="0037460A">
      <w:pPr>
        <w:pStyle w:val="ListParagraph"/>
        <w:numPr>
          <w:ilvl w:val="0"/>
          <w:numId w:val="55"/>
        </w:numPr>
        <w:rPr>
          <w:ins w:id="6168" w:author="ilham.nur@office.ui.ac.id" w:date="2023-03-28T20:10:00Z"/>
        </w:rPr>
        <w:pPrChange w:id="6169" w:author="ilham.nur@office.ui.ac.id" w:date="2023-03-28T22:17:00Z">
          <w:pPr/>
        </w:pPrChange>
      </w:pPr>
      <w:ins w:id="6170" w:author="Ilham Nur Pratama" w:date="2023-05-17T20:48:00Z">
        <w:r>
          <w:rPr>
            <w:bCs/>
          </w:rPr>
          <w:t xml:space="preserve">Hasil </w:t>
        </w:r>
      </w:ins>
      <w:ins w:id="6171" w:author="ilham.nur@office.ui.ac.id" w:date="2023-04-09T22:52:00Z">
        <w:del w:id="6172" w:author="Ilham Nur Pratama" w:date="2023-05-17T20:48:00Z">
          <w:r w:rsidR="00AF35A0" w:rsidDel="0037460A">
            <w:rPr>
              <w:bCs/>
            </w:rPr>
            <w:delText>U</w:delText>
          </w:r>
        </w:del>
      </w:ins>
      <w:ins w:id="6173" w:author="Ilham Nur Pratama" w:date="2023-05-17T20:48:00Z">
        <w:r>
          <w:rPr>
            <w:bCs/>
          </w:rPr>
          <w:t>u</w:t>
        </w:r>
      </w:ins>
      <w:ins w:id="6174" w:author="ilham.nur@office.ui.ac.id" w:date="2023-04-09T22:52:00Z">
        <w:r w:rsidR="00AF35A0">
          <w:rPr>
            <w:bCs/>
          </w:rPr>
          <w:t xml:space="preserve">ji t pasangan menunjukkan bahwa terdapat perbedaan signifikan pada </w:t>
        </w:r>
      </w:ins>
      <w:ins w:id="6175" w:author="Ilham Nur Pratama" w:date="2023-05-18T07:18:00Z">
        <w:r w:rsidR="009B0CE7">
          <w:rPr>
            <w:bCs/>
          </w:rPr>
          <w:t xml:space="preserve">komponen </w:t>
        </w:r>
      </w:ins>
      <w:ins w:id="6176" w:author="ilham.nur@office.ui.ac.id" w:date="2023-04-09T22:52:00Z">
        <w:r w:rsidR="00AF35A0">
          <w:rPr>
            <w:bCs/>
          </w:rPr>
          <w:t xml:space="preserve">waktu dan biaya </w:t>
        </w:r>
        <w:r w:rsidR="00BC5D37">
          <w:rPr>
            <w:bCs/>
          </w:rPr>
          <w:t xml:space="preserve">pada kondisi </w:t>
        </w:r>
        <w:r w:rsidR="00BC5D37" w:rsidRPr="0037460A">
          <w:rPr>
            <w:bCs/>
            <w:i/>
            <w:iCs/>
            <w:rPrChange w:id="6177" w:author="Ilham Nur Pratama" w:date="2023-05-17T20:48:00Z">
              <w:rPr>
                <w:bCs/>
              </w:rPr>
            </w:rPrChange>
          </w:rPr>
          <w:t>as is</w:t>
        </w:r>
        <w:r w:rsidR="00BC5D37">
          <w:rPr>
            <w:bCs/>
          </w:rPr>
          <w:t xml:space="preserve">, dengan kondisi </w:t>
        </w:r>
        <w:r w:rsidR="00BC5D37" w:rsidRPr="00372F67">
          <w:rPr>
            <w:bCs/>
            <w:i/>
            <w:iCs/>
            <w:rPrChange w:id="6178" w:author="Ilham Nur Pratama" w:date="2023-05-17T21:44:00Z">
              <w:rPr>
                <w:bCs/>
              </w:rPr>
            </w:rPrChange>
          </w:rPr>
          <w:t>to be</w:t>
        </w:r>
        <w:r w:rsidR="00BC5D37">
          <w:rPr>
            <w:bCs/>
          </w:rPr>
          <w:t xml:space="preserve"> setelah diimplementasikan Sistem Optimasi Alokas</w:t>
        </w:r>
      </w:ins>
      <w:ins w:id="6179" w:author="ilham.nur@office.ui.ac.id" w:date="2023-04-09T22:53:00Z">
        <w:r w:rsidR="00BC5D37">
          <w:rPr>
            <w:bCs/>
          </w:rPr>
          <w:t>i Pekerjaan dan Sumber Daya ke</w:t>
        </w:r>
      </w:ins>
      <w:ins w:id="6180" w:author="Ilham Nur Pratama" w:date="2023-05-17T20:48:00Z">
        <w:r w:rsidR="001B0E14">
          <w:rPr>
            <w:bCs/>
          </w:rPr>
          <w:t xml:space="preserve"> dalam</w:t>
        </w:r>
      </w:ins>
      <w:ins w:id="6181" w:author="ilham.nur@office.ui.ac.id" w:date="2023-04-09T22:53:00Z">
        <w:r w:rsidR="00BC5D37">
          <w:rPr>
            <w:bCs/>
          </w:rPr>
          <w:t xml:space="preserve"> Sistem Informasi Manajemen Proyek</w:t>
        </w:r>
      </w:ins>
      <w:ins w:id="6182" w:author="Ilham Nur Pratama" w:date="2023-05-18T05:46:00Z">
        <w:r w:rsidR="00DC6627">
          <w:rPr>
            <w:bCs/>
          </w:rPr>
          <w:t xml:space="preserve"> yang ditunjukkan dengan nilai signifikansi </w:t>
        </w:r>
      </w:ins>
      <w:ins w:id="6183" w:author="Ilham Nur Pratama" w:date="2023-05-18T07:18:00Z">
        <w:r w:rsidR="00A871DF">
          <w:rPr>
            <w:bCs/>
          </w:rPr>
          <w:t xml:space="preserve">komponen </w:t>
        </w:r>
      </w:ins>
      <w:ins w:id="6184" w:author="Ilham Nur Pratama" w:date="2023-05-18T05:46:00Z">
        <w:r w:rsidR="00DC6627">
          <w:rPr>
            <w:bCs/>
          </w:rPr>
          <w:t>wak</w:t>
        </w:r>
      </w:ins>
      <w:ins w:id="6185" w:author="Ilham Nur Pratama" w:date="2023-05-18T05:47:00Z">
        <w:r w:rsidR="00DC6627">
          <w:rPr>
            <w:bCs/>
          </w:rPr>
          <w:t xml:space="preserve">tu dan biaya sebesar </w:t>
        </w:r>
        <w:r w:rsidR="00DC6627">
          <w:t>1,919 • 10</w:t>
        </w:r>
        <w:r w:rsidR="00DC6627">
          <w:rPr>
            <w:vertAlign w:val="superscript"/>
          </w:rPr>
          <w:t xml:space="preserve">-12 </w:t>
        </w:r>
        <w:r w:rsidR="00DC6627">
          <w:t>dan 1,386 • 10</w:t>
        </w:r>
        <w:r w:rsidR="00DC6627">
          <w:rPr>
            <w:vertAlign w:val="superscript"/>
          </w:rPr>
          <w:t>-17</w:t>
        </w:r>
      </w:ins>
      <w:ins w:id="6186" w:author="Ilham Nur Pratama" w:date="2023-05-18T07:17:00Z">
        <w:r w:rsidR="009B0CE7">
          <w:rPr>
            <w:vertAlign w:val="superscript"/>
          </w:rPr>
          <w:t xml:space="preserve"> </w:t>
        </w:r>
        <w:r w:rsidR="009B0CE7">
          <w:t>yang nilainya lebih kecil da</w:t>
        </w:r>
      </w:ins>
      <w:ins w:id="6187" w:author="Ilham Nur Pratama" w:date="2023-05-18T07:18:00Z">
        <w:r w:rsidR="009B0CE7">
          <w:t>ri alpha yaitu 0,05</w:t>
        </w:r>
      </w:ins>
      <w:ins w:id="6188" w:author="ilham.nur@office.ui.ac.id" w:date="2023-04-09T22:53:00Z">
        <w:r w:rsidR="00BC5D37">
          <w:rPr>
            <w:bCs/>
          </w:rPr>
          <w:t>.</w:t>
        </w:r>
      </w:ins>
    </w:p>
    <w:p w14:paraId="4A3C85C7" w14:textId="4C1FF978" w:rsidR="003A6C50" w:rsidRDefault="003A6C50" w:rsidP="003A6C50">
      <w:pPr>
        <w:pStyle w:val="Heading2"/>
        <w:rPr>
          <w:ins w:id="6189" w:author="ilham.nur@office.ui.ac.id" w:date="2023-03-28T20:10:00Z"/>
        </w:rPr>
      </w:pPr>
      <w:bookmarkStart w:id="6190" w:name="_Toc135601468"/>
      <w:ins w:id="6191" w:author="ilham.nur@office.ui.ac.id" w:date="2023-03-28T20:10:00Z">
        <w:r>
          <w:lastRenderedPageBreak/>
          <w:t>Saran</w:t>
        </w:r>
        <w:bookmarkEnd w:id="6190"/>
      </w:ins>
    </w:p>
    <w:p w14:paraId="4D0E46EA" w14:textId="4A3A49EC" w:rsidR="003A6C50" w:rsidRDefault="003A6C50" w:rsidP="003A6C50">
      <w:pPr>
        <w:rPr>
          <w:ins w:id="6192" w:author="ilham.nur@office.ui.ac.id" w:date="2023-03-28T22:25:00Z"/>
        </w:rPr>
      </w:pPr>
      <w:ins w:id="6193" w:author="ilham.nur@office.ui.ac.id" w:date="2023-03-28T20:10:00Z">
        <w:r>
          <w:t>Berdasarkan kesimpulan yang telah disebutakan berikut adalah saran untuk penelitian selanjutnya</w:t>
        </w:r>
      </w:ins>
      <w:ins w:id="6194" w:author="ilham.nur@office.ui.ac.id" w:date="2023-03-28T20:11:00Z">
        <w:r>
          <w:t>:</w:t>
        </w:r>
      </w:ins>
    </w:p>
    <w:p w14:paraId="42644EA8" w14:textId="42C2FA43" w:rsidR="001C15AE" w:rsidRDefault="001C15AE" w:rsidP="009C5517">
      <w:pPr>
        <w:pStyle w:val="ListParagraph"/>
        <w:numPr>
          <w:ilvl w:val="0"/>
          <w:numId w:val="56"/>
        </w:numPr>
        <w:rPr>
          <w:ins w:id="6195" w:author="Ilham Nur Pratama" w:date="2023-05-17T06:45:00Z"/>
        </w:rPr>
      </w:pPr>
      <w:ins w:id="6196" w:author="Ilham Nur Pratama" w:date="2023-05-17T06:45:00Z">
        <w:r>
          <w:t>Agar identifikasi dapat bernilai maksimal maka perlu adanya kerja sama yang baik dan juga dorongan</w:t>
        </w:r>
        <w:r w:rsidR="002A2889">
          <w:t xml:space="preserve"> dari pengguna untuk melakukan pergeseran pola</w:t>
        </w:r>
      </w:ins>
      <w:ins w:id="6197" w:author="Ilham Nur Pratama" w:date="2023-05-17T06:46:00Z">
        <w:r w:rsidR="004A087E">
          <w:t xml:space="preserve"> p</w:t>
        </w:r>
        <w:r w:rsidR="002A2889">
          <w:t>ik</w:t>
        </w:r>
        <w:r w:rsidR="004A087E">
          <w:t>i</w:t>
        </w:r>
        <w:r w:rsidR="002A2889">
          <w:t>r</w:t>
        </w:r>
      </w:ins>
      <w:ins w:id="6198" w:author="Ilham Nur Pratama" w:date="2023-05-17T06:45:00Z">
        <w:r w:rsidR="002A2889">
          <w:t xml:space="preserve"> berbasis data</w:t>
        </w:r>
      </w:ins>
      <w:ins w:id="6199" w:author="Ilham Nur Pratama" w:date="2023-05-17T06:46:00Z">
        <w:r w:rsidR="002A2889">
          <w:t xml:space="preserve">, untuk memastikan </w:t>
        </w:r>
        <w:r w:rsidR="004A087E">
          <w:t>performa identifikasi yang maksimal.</w:t>
        </w:r>
      </w:ins>
    </w:p>
    <w:p w14:paraId="5B849AE3" w14:textId="02CB0AA7" w:rsidR="009C5517" w:rsidRDefault="009C5517" w:rsidP="009C5517">
      <w:pPr>
        <w:pStyle w:val="ListParagraph"/>
        <w:numPr>
          <w:ilvl w:val="0"/>
          <w:numId w:val="56"/>
        </w:numPr>
        <w:rPr>
          <w:ins w:id="6200" w:author="ilham.nur@office.ui.ac.id" w:date="2023-03-28T22:26:00Z"/>
        </w:rPr>
      </w:pPr>
      <w:ins w:id="6201" w:author="ilham.nur@office.ui.ac.id" w:date="2023-03-28T22:25:00Z">
        <w:r>
          <w:t xml:space="preserve">Desain sistem berdasarkan simulasi yang telah dilakukan dapat dilanjutkan pada tahapan instalasi sehingga dapat dilihat kondisi </w:t>
        </w:r>
        <w:r w:rsidR="00EC34AB">
          <w:rPr>
            <w:i/>
            <w:iCs/>
          </w:rPr>
          <w:t xml:space="preserve">real </w:t>
        </w:r>
        <w:r>
          <w:t xml:space="preserve">ketika </w:t>
        </w:r>
        <w:r w:rsidR="00EC34AB">
          <w:t>sistem diimplementasikan dengan variabel nya</w:t>
        </w:r>
      </w:ins>
      <w:ins w:id="6202" w:author="ilham.nur@office.ui.ac.id" w:date="2023-03-28T22:26:00Z">
        <w:r w:rsidR="00EC34AB">
          <w:t>ta.</w:t>
        </w:r>
      </w:ins>
    </w:p>
    <w:p w14:paraId="7D197DCA" w14:textId="2DF62079" w:rsidR="00EC34AB" w:rsidRDefault="00CB4B2D" w:rsidP="009C5517">
      <w:pPr>
        <w:pStyle w:val="ListParagraph"/>
        <w:numPr>
          <w:ilvl w:val="0"/>
          <w:numId w:val="56"/>
        </w:numPr>
        <w:rPr>
          <w:ins w:id="6203" w:author="ilham.nur@office.ui.ac.id" w:date="2023-03-28T22:28:00Z"/>
        </w:rPr>
      </w:pPr>
      <w:ins w:id="6204" w:author="ilham.nur@office.ui.ac.id" w:date="2023-03-28T22:26:00Z">
        <w:r>
          <w:t>Proses penyelesaian proyek pada perusahaan teknolog</w:t>
        </w:r>
      </w:ins>
      <w:ins w:id="6205" w:author="ilham.nur@office.ui.ac.id" w:date="2023-03-28T22:27:00Z">
        <w:r>
          <w:t>i informasi dapat dimodelkan kedalam sebuah persamaan riset operasi</w:t>
        </w:r>
        <w:r w:rsidR="00CA5213">
          <w:t xml:space="preserve">, kemudian </w:t>
        </w:r>
      </w:ins>
      <w:ins w:id="6206" w:author="ilham.nur@office.ui.ac.id" w:date="2023-03-28T22:28:00Z">
        <w:r w:rsidR="00CA5213">
          <w:t xml:space="preserve">parameter pada </w:t>
        </w:r>
      </w:ins>
      <w:ins w:id="6207" w:author="ilham.nur@office.ui.ac.id" w:date="2023-03-28T22:27:00Z">
        <w:r w:rsidR="00CA5213">
          <w:t xml:space="preserve">kondisi sebelum dan sesudah </w:t>
        </w:r>
      </w:ins>
      <w:ins w:id="6208" w:author="ilham.nur@office.ui.ac.id" w:date="2023-03-28T22:28:00Z">
        <w:r w:rsidR="00CA5213">
          <w:t xml:space="preserve">dapat dimasukan pada persamaan tersebut untuk melihat apakah </w:t>
        </w:r>
        <w:r w:rsidR="00F31543">
          <w:t>terdapat perbedaan signifikan antar dua perlakuan atau tidak.</w:t>
        </w:r>
      </w:ins>
    </w:p>
    <w:p w14:paraId="621A2ADB" w14:textId="6E0EAFEF" w:rsidR="00D33423" w:rsidRPr="003A6C50" w:rsidDel="00EE7BFE" w:rsidRDefault="00D33423">
      <w:pPr>
        <w:pStyle w:val="ListParagraph"/>
        <w:numPr>
          <w:ilvl w:val="0"/>
          <w:numId w:val="56"/>
        </w:numPr>
        <w:rPr>
          <w:del w:id="6209" w:author="ilham.nur@office.ui.ac.id" w:date="2023-03-28T22:29:00Z"/>
        </w:rPr>
        <w:pPrChange w:id="6210" w:author="ilham.nur@office.ui.ac.id" w:date="2023-03-28T22:25:00Z">
          <w:pPr/>
        </w:pPrChange>
      </w:pPr>
    </w:p>
    <w:p w14:paraId="3D76C5CD" w14:textId="77777777" w:rsidR="00241753" w:rsidRDefault="00241753" w:rsidP="00241753"/>
    <w:p w14:paraId="235D39DD" w14:textId="77777777" w:rsidR="006F18AC" w:rsidRDefault="006F18AC" w:rsidP="00241753">
      <w:pPr>
        <w:sectPr w:rsidR="006F18AC" w:rsidSect="00AD4474">
          <w:headerReference w:type="even" r:id="rId142"/>
          <w:headerReference w:type="default" r:id="rId143"/>
          <w:headerReference w:type="first" r:id="rId144"/>
          <w:footerReference w:type="first" r:id="rId145"/>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6211" w:name="_Toc120139661"/>
      <w:bookmarkStart w:id="6212" w:name="_Toc135601469"/>
      <w:r>
        <w:lastRenderedPageBreak/>
        <w:t>DAFTAR REFERENSI</w:t>
      </w:r>
      <w:bookmarkEnd w:id="6211"/>
      <w:bookmarkEnd w:id="6212"/>
    </w:p>
    <w:p w14:paraId="7081F1B8" w14:textId="77777777" w:rsidR="00D41F59" w:rsidRPr="00D41F59" w:rsidRDefault="00D41F59" w:rsidP="00D41F59"/>
    <w:p w14:paraId="07501D90" w14:textId="39379754" w:rsidR="00441C1D" w:rsidRPr="00441C1D" w:rsidRDefault="007904FE" w:rsidP="00441C1D">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441C1D" w:rsidRPr="00441C1D">
        <w:rPr>
          <w:rFonts w:cs="Times New Roman"/>
          <w:noProof/>
          <w:szCs w:val="24"/>
        </w:rPr>
        <w:t xml:space="preserve">Almeida Prado Cestari, J. M., Loures, E. de F. R., Santos, E. A. P., &amp; Panetto, H. (2020). A capability model for public administration interoperability. </w:t>
      </w:r>
      <w:r w:rsidR="00441C1D" w:rsidRPr="00441C1D">
        <w:rPr>
          <w:rFonts w:cs="Times New Roman"/>
          <w:i/>
          <w:iCs/>
          <w:noProof/>
          <w:szCs w:val="24"/>
        </w:rPr>
        <w:t>Enterprise Information Systems</w:t>
      </w:r>
      <w:r w:rsidR="00441C1D" w:rsidRPr="00441C1D">
        <w:rPr>
          <w:rFonts w:cs="Times New Roman"/>
          <w:noProof/>
          <w:szCs w:val="24"/>
        </w:rPr>
        <w:t xml:space="preserve">, </w:t>
      </w:r>
      <w:r w:rsidR="00441C1D" w:rsidRPr="00441C1D">
        <w:rPr>
          <w:rFonts w:cs="Times New Roman"/>
          <w:i/>
          <w:iCs/>
          <w:noProof/>
          <w:szCs w:val="24"/>
        </w:rPr>
        <w:t>14</w:t>
      </w:r>
      <w:r w:rsidR="00441C1D" w:rsidRPr="00441C1D">
        <w:rPr>
          <w:rFonts w:cs="Times New Roman"/>
          <w:noProof/>
          <w:szCs w:val="24"/>
        </w:rPr>
        <w:t>(8), 1071–1101. https://doi.org/10.1080/17517575.2018.1564154</w:t>
      </w:r>
    </w:p>
    <w:p w14:paraId="278AD9B5"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Arslan, H. M. (2018). CURRENT CLASSIFICATION OF MULTI CRITERIA DECISION ANALYSIS METHODS AND PUBLIC SECTOR IMPLEMENTATIONS. </w:t>
      </w:r>
      <w:r w:rsidRPr="00441C1D">
        <w:rPr>
          <w:rFonts w:cs="Times New Roman"/>
          <w:i/>
          <w:iCs/>
          <w:noProof/>
          <w:szCs w:val="24"/>
        </w:rPr>
        <w:t>Current Debates in Public Finance, Public Administration &amp; Environmental Studies</w:t>
      </w:r>
      <w:r w:rsidRPr="00441C1D">
        <w:rPr>
          <w:rFonts w:cs="Times New Roman"/>
          <w:noProof/>
          <w:szCs w:val="24"/>
        </w:rPr>
        <w:t xml:space="preserve">, </w:t>
      </w:r>
      <w:r w:rsidRPr="00441C1D">
        <w:rPr>
          <w:rFonts w:cs="Times New Roman"/>
          <w:i/>
          <w:iCs/>
          <w:noProof/>
          <w:szCs w:val="24"/>
        </w:rPr>
        <w:t>October</w:t>
      </w:r>
      <w:r w:rsidRPr="00441C1D">
        <w:rPr>
          <w:rFonts w:cs="Times New Roman"/>
          <w:noProof/>
          <w:szCs w:val="24"/>
        </w:rPr>
        <w:t>, 241–261.</w:t>
      </w:r>
    </w:p>
    <w:p w14:paraId="14CEB7AB"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441C1D">
        <w:rPr>
          <w:rFonts w:cs="Times New Roman"/>
          <w:i/>
          <w:iCs/>
          <w:noProof/>
          <w:szCs w:val="24"/>
        </w:rPr>
        <w:t>Buildings</w:t>
      </w:r>
      <w:r w:rsidRPr="00441C1D">
        <w:rPr>
          <w:rFonts w:cs="Times New Roman"/>
          <w:noProof/>
          <w:szCs w:val="24"/>
        </w:rPr>
        <w:t xml:space="preserve">, </w:t>
      </w:r>
      <w:r w:rsidRPr="00441C1D">
        <w:rPr>
          <w:rFonts w:cs="Times New Roman"/>
          <w:i/>
          <w:iCs/>
          <w:noProof/>
          <w:szCs w:val="24"/>
        </w:rPr>
        <w:t>12</w:t>
      </w:r>
      <w:r w:rsidRPr="00441C1D">
        <w:rPr>
          <w:rFonts w:cs="Times New Roman"/>
          <w:noProof/>
          <w:szCs w:val="24"/>
        </w:rPr>
        <w:t>(5). https://doi.org/10.3390/buildings12050643</w:t>
      </w:r>
    </w:p>
    <w:p w14:paraId="5968D677"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Badiru, A. B. (2014). </w:t>
      </w:r>
      <w:r w:rsidRPr="00441C1D">
        <w:rPr>
          <w:rFonts w:cs="Times New Roman"/>
          <w:i/>
          <w:iCs/>
          <w:noProof/>
          <w:szCs w:val="24"/>
        </w:rPr>
        <w:t>Handbook of Industrial and Systems Engineering</w:t>
      </w:r>
      <w:r w:rsidRPr="00441C1D">
        <w:rPr>
          <w:rFonts w:cs="Times New Roman"/>
          <w:noProof/>
          <w:szCs w:val="24"/>
        </w:rPr>
        <w:t xml:space="preserve"> (A. B. Badiru (ed.); Second). CRC Press.</w:t>
      </w:r>
    </w:p>
    <w:p w14:paraId="25F867AD"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Bohlouli, M., &amp; Schrage, M. (2020). Scalable multi-criteria decision-making: A mapreduce deployed big data approach for skill analytics. </w:t>
      </w:r>
      <w:r w:rsidRPr="00441C1D">
        <w:rPr>
          <w:rFonts w:cs="Times New Roman"/>
          <w:i/>
          <w:iCs/>
          <w:noProof/>
          <w:szCs w:val="24"/>
        </w:rPr>
        <w:t>Proceedings - 2020 IEEE International Conference on Big Data, Big Data 2020</w:t>
      </w:r>
      <w:r w:rsidRPr="00441C1D">
        <w:rPr>
          <w:rFonts w:cs="Times New Roman"/>
          <w:noProof/>
          <w:szCs w:val="24"/>
        </w:rPr>
        <w:t xml:space="preserve">, </w:t>
      </w:r>
      <w:r w:rsidRPr="00441C1D">
        <w:rPr>
          <w:rFonts w:cs="Times New Roman"/>
          <w:i/>
          <w:iCs/>
          <w:noProof/>
          <w:szCs w:val="24"/>
        </w:rPr>
        <w:t>2020</w:t>
      </w:r>
      <w:r w:rsidRPr="00441C1D">
        <w:rPr>
          <w:rFonts w:cs="Times New Roman"/>
          <w:noProof/>
          <w:szCs w:val="24"/>
        </w:rPr>
        <w:t>-</w:t>
      </w:r>
      <w:r w:rsidRPr="00441C1D">
        <w:rPr>
          <w:rFonts w:cs="Times New Roman"/>
          <w:i/>
          <w:iCs/>
          <w:noProof/>
          <w:szCs w:val="24"/>
        </w:rPr>
        <w:t>Janua</w:t>
      </w:r>
      <w:r w:rsidRPr="00441C1D">
        <w:rPr>
          <w:rFonts w:cs="Times New Roman"/>
          <w:noProof/>
          <w:szCs w:val="24"/>
        </w:rPr>
        <w:t>. https://doi.org/10.1109/BigData50022.2020.9439788</w:t>
      </w:r>
    </w:p>
    <w:p w14:paraId="45AE2686"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Bughin, J., Kretschmer, T., &amp; Van Zeebroeck, N. (2021). Digital Technology Adoption Drives Strategic Renewal for Successful Digital Transformation. </w:t>
      </w:r>
      <w:r w:rsidRPr="00441C1D">
        <w:rPr>
          <w:rFonts w:cs="Times New Roman"/>
          <w:i/>
          <w:iCs/>
          <w:noProof/>
          <w:szCs w:val="24"/>
        </w:rPr>
        <w:t>IEEE Engineering Management Review</w:t>
      </w:r>
      <w:r w:rsidRPr="00441C1D">
        <w:rPr>
          <w:rFonts w:cs="Times New Roman"/>
          <w:noProof/>
          <w:szCs w:val="24"/>
        </w:rPr>
        <w:t xml:space="preserve">, </w:t>
      </w:r>
      <w:r w:rsidRPr="00441C1D">
        <w:rPr>
          <w:rFonts w:cs="Times New Roman"/>
          <w:i/>
          <w:iCs/>
          <w:noProof/>
          <w:szCs w:val="24"/>
        </w:rPr>
        <w:t>49</w:t>
      </w:r>
      <w:r w:rsidRPr="00441C1D">
        <w:rPr>
          <w:rFonts w:cs="Times New Roman"/>
          <w:noProof/>
          <w:szCs w:val="24"/>
        </w:rPr>
        <w:t>(3), 103–108. https://doi.org/10.1109/EMR.2021.3098663</w:t>
      </w:r>
    </w:p>
    <w:p w14:paraId="4508B1E1"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441C1D">
        <w:rPr>
          <w:rFonts w:cs="Times New Roman"/>
          <w:i/>
          <w:iCs/>
          <w:noProof/>
          <w:szCs w:val="24"/>
        </w:rPr>
        <w:t>International Journal of Project Management</w:t>
      </w:r>
      <w:r w:rsidRPr="00441C1D">
        <w:rPr>
          <w:rFonts w:cs="Times New Roman"/>
          <w:noProof/>
          <w:szCs w:val="24"/>
        </w:rPr>
        <w:t xml:space="preserve">, </w:t>
      </w:r>
      <w:r w:rsidRPr="00441C1D">
        <w:rPr>
          <w:rFonts w:cs="Times New Roman"/>
          <w:i/>
          <w:iCs/>
          <w:noProof/>
          <w:szCs w:val="24"/>
        </w:rPr>
        <w:t>40</w:t>
      </w:r>
      <w:r w:rsidRPr="00441C1D">
        <w:rPr>
          <w:rFonts w:cs="Times New Roman"/>
          <w:noProof/>
          <w:szCs w:val="24"/>
        </w:rPr>
        <w:t>(1), 76–87. https://doi.org/10.1016/j.ijproman.2021.10.004</w:t>
      </w:r>
    </w:p>
    <w:p w14:paraId="799CDE59"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Chen, Y., Jin, Q., Fang, H., Lei, H., Hu, J., Wu, Y., Chen, J., Wang, C., &amp; Wan, Y. (2019a). Analytic network process: Academic insights and perspectives analysis. </w:t>
      </w:r>
      <w:r w:rsidRPr="00441C1D">
        <w:rPr>
          <w:rFonts w:cs="Times New Roman"/>
          <w:i/>
          <w:iCs/>
          <w:noProof/>
          <w:szCs w:val="24"/>
        </w:rPr>
        <w:t>Journal of Cleaner Production</w:t>
      </w:r>
      <w:r w:rsidRPr="00441C1D">
        <w:rPr>
          <w:rFonts w:cs="Times New Roman"/>
          <w:noProof/>
          <w:szCs w:val="24"/>
        </w:rPr>
        <w:t xml:space="preserve">, </w:t>
      </w:r>
      <w:r w:rsidRPr="00441C1D">
        <w:rPr>
          <w:rFonts w:cs="Times New Roman"/>
          <w:i/>
          <w:iCs/>
          <w:noProof/>
          <w:szCs w:val="24"/>
        </w:rPr>
        <w:t>235</w:t>
      </w:r>
      <w:r w:rsidRPr="00441C1D">
        <w:rPr>
          <w:rFonts w:cs="Times New Roman"/>
          <w:noProof/>
          <w:szCs w:val="24"/>
        </w:rPr>
        <w:t>, 1276–1294. https://doi.org/10.1016/j.jclepro.2019.07.016</w:t>
      </w:r>
    </w:p>
    <w:p w14:paraId="120B05D4"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Chen, Y., Jin, Q., Fang, H., Lei, H., Hu, J., Wu, Y., Chen, J., Wang, C., &amp; Wan, Y. (2019b). Analytic network process: Academic insights and perspectives analysis. In </w:t>
      </w:r>
      <w:r w:rsidRPr="00441C1D">
        <w:rPr>
          <w:rFonts w:cs="Times New Roman"/>
          <w:i/>
          <w:iCs/>
          <w:noProof/>
          <w:szCs w:val="24"/>
        </w:rPr>
        <w:t>Journal of Cleaner Production</w:t>
      </w:r>
      <w:r w:rsidRPr="00441C1D">
        <w:rPr>
          <w:rFonts w:cs="Times New Roman"/>
          <w:noProof/>
          <w:szCs w:val="24"/>
        </w:rPr>
        <w:t xml:space="preserve"> (Vol. 235, pp. 1276–1294). Elsevier Ltd. https://doi.org/10.1016/j.jclepro.2019.07.016</w:t>
      </w:r>
    </w:p>
    <w:p w14:paraId="4BEB557B"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Chilton, M. A. (2014). Resource allocation in IT projects: Using schedule optimization. </w:t>
      </w:r>
      <w:r w:rsidRPr="00441C1D">
        <w:rPr>
          <w:rFonts w:cs="Times New Roman"/>
          <w:i/>
          <w:iCs/>
          <w:noProof/>
          <w:szCs w:val="24"/>
        </w:rPr>
        <w:t>International Journal of Information Systems and Project Management</w:t>
      </w:r>
      <w:r w:rsidRPr="00441C1D">
        <w:rPr>
          <w:rFonts w:cs="Times New Roman"/>
          <w:noProof/>
          <w:szCs w:val="24"/>
        </w:rPr>
        <w:t xml:space="preserve">, </w:t>
      </w:r>
      <w:r w:rsidRPr="00441C1D">
        <w:rPr>
          <w:rFonts w:cs="Times New Roman"/>
          <w:i/>
          <w:iCs/>
          <w:noProof/>
          <w:szCs w:val="24"/>
        </w:rPr>
        <w:t>2</w:t>
      </w:r>
      <w:r w:rsidRPr="00441C1D">
        <w:rPr>
          <w:rFonts w:cs="Times New Roman"/>
          <w:noProof/>
          <w:szCs w:val="24"/>
        </w:rPr>
        <w:t>(3), 47–59. https://doi.org/10.12821/ijispm020303</w:t>
      </w:r>
    </w:p>
    <w:p w14:paraId="1E3B23C1"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Condé, G. C. P., &amp; Martens, M. L. (2020). Six sigma project generation and selection: literature review and feature based method proposition. </w:t>
      </w:r>
      <w:r w:rsidRPr="00441C1D">
        <w:rPr>
          <w:rFonts w:cs="Times New Roman"/>
          <w:i/>
          <w:iCs/>
          <w:noProof/>
          <w:szCs w:val="24"/>
        </w:rPr>
        <w:t>Production Planning and Control</w:t>
      </w:r>
      <w:r w:rsidRPr="00441C1D">
        <w:rPr>
          <w:rFonts w:cs="Times New Roman"/>
          <w:noProof/>
          <w:szCs w:val="24"/>
        </w:rPr>
        <w:t xml:space="preserve">, </w:t>
      </w:r>
      <w:r w:rsidRPr="00441C1D">
        <w:rPr>
          <w:rFonts w:cs="Times New Roman"/>
          <w:i/>
          <w:iCs/>
          <w:noProof/>
          <w:szCs w:val="24"/>
        </w:rPr>
        <w:t>31</w:t>
      </w:r>
      <w:r w:rsidRPr="00441C1D">
        <w:rPr>
          <w:rFonts w:cs="Times New Roman"/>
          <w:noProof/>
          <w:szCs w:val="24"/>
        </w:rPr>
        <w:t>(16), 1303–1312. https://doi.org/10.1080/09537287.2019.1706196</w:t>
      </w:r>
    </w:p>
    <w:p w14:paraId="5DD7754F"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lastRenderedPageBreak/>
        <w:t xml:space="preserve">Easterbrook, S. (2006). </w:t>
      </w:r>
      <w:r w:rsidRPr="00441C1D">
        <w:rPr>
          <w:rFonts w:cs="Times New Roman"/>
          <w:i/>
          <w:iCs/>
          <w:noProof/>
          <w:szCs w:val="24"/>
        </w:rPr>
        <w:t>The PIECES Framework</w:t>
      </w:r>
      <w:r w:rsidRPr="00441C1D">
        <w:rPr>
          <w:rFonts w:cs="Times New Roman"/>
          <w:noProof/>
          <w:szCs w:val="24"/>
        </w:rPr>
        <w:t>. Cs.Toronto.Edu; Department of Computer Science University of Toronto. http://www.cs.toronto.edu/~sme/CSC340F/readings/PIECES.html</w:t>
      </w:r>
    </w:p>
    <w:p w14:paraId="2DBC3B81"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Economy, A. P. (2022). </w:t>
      </w:r>
      <w:r w:rsidRPr="00441C1D">
        <w:rPr>
          <w:rFonts w:cs="Times New Roman"/>
          <w:i/>
          <w:iCs/>
          <w:noProof/>
          <w:szCs w:val="24"/>
        </w:rPr>
        <w:t>Industrial transformation or business as usual ? Information and communication technologies and Africa ’ s place in the global information economy Author ( s ): James T . Murphy , Pádraig Carmody and Björn Surborg Source : Review of African Political Econ</w:t>
      </w:r>
      <w:r w:rsidRPr="00441C1D">
        <w:rPr>
          <w:rFonts w:cs="Times New Roman"/>
          <w:noProof/>
          <w:szCs w:val="24"/>
        </w:rPr>
        <w:t xml:space="preserve">. </w:t>
      </w:r>
      <w:r w:rsidRPr="00441C1D">
        <w:rPr>
          <w:rFonts w:cs="Times New Roman"/>
          <w:i/>
          <w:iCs/>
          <w:noProof/>
          <w:szCs w:val="24"/>
        </w:rPr>
        <w:t>41</w:t>
      </w:r>
      <w:r w:rsidRPr="00441C1D">
        <w:rPr>
          <w:rFonts w:cs="Times New Roman"/>
          <w:noProof/>
          <w:szCs w:val="24"/>
        </w:rPr>
        <w:t>(140), 264–283.</w:t>
      </w:r>
    </w:p>
    <w:p w14:paraId="29439B9B"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Fatoni, A., Adi, K., &amp; Widodo, A. P. (2020). PIECES Framework and Importance Performance Analysis Method to Evaluate the Implementation of Information Systems. </w:t>
      </w:r>
      <w:r w:rsidRPr="00441C1D">
        <w:rPr>
          <w:rFonts w:cs="Times New Roman"/>
          <w:i/>
          <w:iCs/>
          <w:noProof/>
          <w:szCs w:val="24"/>
        </w:rPr>
        <w:t>E3S Web of Conferences</w:t>
      </w:r>
      <w:r w:rsidRPr="00441C1D">
        <w:rPr>
          <w:rFonts w:cs="Times New Roman"/>
          <w:noProof/>
          <w:szCs w:val="24"/>
        </w:rPr>
        <w:t xml:space="preserve">, </w:t>
      </w:r>
      <w:r w:rsidRPr="00441C1D">
        <w:rPr>
          <w:rFonts w:cs="Times New Roman"/>
          <w:i/>
          <w:iCs/>
          <w:noProof/>
          <w:szCs w:val="24"/>
        </w:rPr>
        <w:t>202</w:t>
      </w:r>
      <w:r w:rsidRPr="00441C1D">
        <w:rPr>
          <w:rFonts w:cs="Times New Roman"/>
          <w:noProof/>
          <w:szCs w:val="24"/>
        </w:rPr>
        <w:t>, 0–10. https://doi.org/10.1051/e3sconf/202020215007</w:t>
      </w:r>
    </w:p>
    <w:p w14:paraId="21B557B0"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Fink, L., &amp; Pinchovski, B. (2020). It is about time: Bias and its mitigation in time-saving decisions in software development projects. </w:t>
      </w:r>
      <w:r w:rsidRPr="00441C1D">
        <w:rPr>
          <w:rFonts w:cs="Times New Roman"/>
          <w:i/>
          <w:iCs/>
          <w:noProof/>
          <w:szCs w:val="24"/>
        </w:rPr>
        <w:t>International Journal of Project Management</w:t>
      </w:r>
      <w:r w:rsidRPr="00441C1D">
        <w:rPr>
          <w:rFonts w:cs="Times New Roman"/>
          <w:noProof/>
          <w:szCs w:val="24"/>
        </w:rPr>
        <w:t xml:space="preserve">, </w:t>
      </w:r>
      <w:r w:rsidRPr="00441C1D">
        <w:rPr>
          <w:rFonts w:cs="Times New Roman"/>
          <w:i/>
          <w:iCs/>
          <w:noProof/>
          <w:szCs w:val="24"/>
        </w:rPr>
        <w:t>38</w:t>
      </w:r>
      <w:r w:rsidRPr="00441C1D">
        <w:rPr>
          <w:rFonts w:cs="Times New Roman"/>
          <w:noProof/>
          <w:szCs w:val="24"/>
        </w:rPr>
        <w:t>(2), 99–111. https://doi.org/10.1016/j.ijproman.2020.01.001</w:t>
      </w:r>
    </w:p>
    <w:p w14:paraId="44F1AE43"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Floyd, M. K., Barker, K., Rocco, C. M., &amp; Whitman, M. G. (2017). A Multi-Criteria Decision Analysis Technique for Stochastic Task Criticality in Project Management. </w:t>
      </w:r>
      <w:r w:rsidRPr="00441C1D">
        <w:rPr>
          <w:rFonts w:cs="Times New Roman"/>
          <w:i/>
          <w:iCs/>
          <w:noProof/>
          <w:szCs w:val="24"/>
        </w:rPr>
        <w:t>EMJ - Engineering Management Journal</w:t>
      </w:r>
      <w:r w:rsidRPr="00441C1D">
        <w:rPr>
          <w:rFonts w:cs="Times New Roman"/>
          <w:noProof/>
          <w:szCs w:val="24"/>
        </w:rPr>
        <w:t xml:space="preserve">, </w:t>
      </w:r>
      <w:r w:rsidRPr="00441C1D">
        <w:rPr>
          <w:rFonts w:cs="Times New Roman"/>
          <w:i/>
          <w:iCs/>
          <w:noProof/>
          <w:szCs w:val="24"/>
        </w:rPr>
        <w:t>29</w:t>
      </w:r>
      <w:r w:rsidRPr="00441C1D">
        <w:rPr>
          <w:rFonts w:cs="Times New Roman"/>
          <w:noProof/>
          <w:szCs w:val="24"/>
        </w:rPr>
        <w:t>(3), 165–178. https://doi.org/10.1080/10429247.2017.1340038</w:t>
      </w:r>
    </w:p>
    <w:p w14:paraId="06B72A71"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Gao. (2001a). A Practical Guide to Federal Enterprise Architecture. In </w:t>
      </w:r>
      <w:r w:rsidRPr="00441C1D">
        <w:rPr>
          <w:rFonts w:cs="Times New Roman"/>
          <w:i/>
          <w:iCs/>
          <w:noProof/>
          <w:szCs w:val="24"/>
        </w:rPr>
        <w:t>Public Law</w:t>
      </w:r>
      <w:r w:rsidRPr="00441C1D">
        <w:rPr>
          <w:rFonts w:cs="Times New Roman"/>
          <w:noProof/>
          <w:szCs w:val="24"/>
        </w:rPr>
        <w:t xml:space="preserve"> (Vol. 1, Issue February 2001). http://www.citeulike.org/group/15536/article/9666776</w:t>
      </w:r>
    </w:p>
    <w:p w14:paraId="3BE3EC52"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Gao. (2001b). A Practical Guide to Federal Enterprise Architecture. In </w:t>
      </w:r>
      <w:r w:rsidRPr="00441C1D">
        <w:rPr>
          <w:rFonts w:cs="Times New Roman"/>
          <w:i/>
          <w:iCs/>
          <w:noProof/>
          <w:szCs w:val="24"/>
        </w:rPr>
        <w:t>Public Law</w:t>
      </w:r>
      <w:r w:rsidRPr="00441C1D">
        <w:rPr>
          <w:rFonts w:cs="Times New Roman"/>
          <w:noProof/>
          <w:szCs w:val="24"/>
        </w:rPr>
        <w:t xml:space="preserve"> (Vol. 1, Issue February 2001).</w:t>
      </w:r>
    </w:p>
    <w:p w14:paraId="31EDD344"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441C1D">
        <w:rPr>
          <w:rFonts w:cs="Times New Roman"/>
          <w:i/>
          <w:iCs/>
          <w:noProof/>
          <w:szCs w:val="24"/>
        </w:rPr>
        <w:t>International Journal of Environmental Research and Public Health</w:t>
      </w:r>
      <w:r w:rsidRPr="00441C1D">
        <w:rPr>
          <w:rFonts w:cs="Times New Roman"/>
          <w:noProof/>
          <w:szCs w:val="24"/>
        </w:rPr>
        <w:t xml:space="preserve">, </w:t>
      </w:r>
      <w:r w:rsidRPr="00441C1D">
        <w:rPr>
          <w:rFonts w:cs="Times New Roman"/>
          <w:i/>
          <w:iCs/>
          <w:noProof/>
          <w:szCs w:val="24"/>
        </w:rPr>
        <w:t>17</w:t>
      </w:r>
      <w:r w:rsidRPr="00441C1D">
        <w:rPr>
          <w:rFonts w:cs="Times New Roman"/>
          <w:noProof/>
          <w:szCs w:val="24"/>
        </w:rPr>
        <w:t>(2). https://doi.org/10.3390/ijerph17020525</w:t>
      </w:r>
    </w:p>
    <w:p w14:paraId="0BCEAA81"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Garg, S., Sinha, S., Kar, A. K., &amp; Mani, M. (2022). A review of machine learning applications in human resource management. </w:t>
      </w:r>
      <w:r w:rsidRPr="00441C1D">
        <w:rPr>
          <w:rFonts w:cs="Times New Roman"/>
          <w:i/>
          <w:iCs/>
          <w:noProof/>
          <w:szCs w:val="24"/>
        </w:rPr>
        <w:t>International Journal of Productivity and Performance Management</w:t>
      </w:r>
      <w:r w:rsidRPr="00441C1D">
        <w:rPr>
          <w:rFonts w:cs="Times New Roman"/>
          <w:noProof/>
          <w:szCs w:val="24"/>
        </w:rPr>
        <w:t xml:space="preserve">, </w:t>
      </w:r>
      <w:r w:rsidRPr="00441C1D">
        <w:rPr>
          <w:rFonts w:cs="Times New Roman"/>
          <w:i/>
          <w:iCs/>
          <w:noProof/>
          <w:szCs w:val="24"/>
        </w:rPr>
        <w:t>71</w:t>
      </w:r>
      <w:r w:rsidRPr="00441C1D">
        <w:rPr>
          <w:rFonts w:cs="Times New Roman"/>
          <w:noProof/>
          <w:szCs w:val="24"/>
        </w:rPr>
        <w:t>(5), 1590–1610. https://doi.org/10.1108/IJPPM-08-2020-0427</w:t>
      </w:r>
    </w:p>
    <w:p w14:paraId="126FBF54"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González Moyano, C., Pufahl, L., Weber, I., &amp; Mendling, J. (2022a). Uses of business process modeling in agile software development projects. </w:t>
      </w:r>
      <w:r w:rsidRPr="00441C1D">
        <w:rPr>
          <w:rFonts w:cs="Times New Roman"/>
          <w:i/>
          <w:iCs/>
          <w:noProof/>
          <w:szCs w:val="24"/>
        </w:rPr>
        <w:t>Information and Software Technology</w:t>
      </w:r>
      <w:r w:rsidRPr="00441C1D">
        <w:rPr>
          <w:rFonts w:cs="Times New Roman"/>
          <w:noProof/>
          <w:szCs w:val="24"/>
        </w:rPr>
        <w:t xml:space="preserve">, </w:t>
      </w:r>
      <w:r w:rsidRPr="00441C1D">
        <w:rPr>
          <w:rFonts w:cs="Times New Roman"/>
          <w:i/>
          <w:iCs/>
          <w:noProof/>
          <w:szCs w:val="24"/>
        </w:rPr>
        <w:t>152</w:t>
      </w:r>
      <w:r w:rsidRPr="00441C1D">
        <w:rPr>
          <w:rFonts w:cs="Times New Roman"/>
          <w:noProof/>
          <w:szCs w:val="24"/>
        </w:rPr>
        <w:t>(March), 107028. https://doi.org/10.1016/j.infsof.2022.107028</w:t>
      </w:r>
    </w:p>
    <w:p w14:paraId="640BB049"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González Moyano, C., Pufahl, L., Weber, I., &amp; Mendling, J. (2022b). Uses of business process modeling in agile software development projects. </w:t>
      </w:r>
      <w:r w:rsidRPr="00441C1D">
        <w:rPr>
          <w:rFonts w:cs="Times New Roman"/>
          <w:i/>
          <w:iCs/>
          <w:noProof/>
          <w:szCs w:val="24"/>
        </w:rPr>
        <w:t>Information and Software Technology</w:t>
      </w:r>
      <w:r w:rsidRPr="00441C1D">
        <w:rPr>
          <w:rFonts w:cs="Times New Roman"/>
          <w:noProof/>
          <w:szCs w:val="24"/>
        </w:rPr>
        <w:t xml:space="preserve">, </w:t>
      </w:r>
      <w:r w:rsidRPr="00441C1D">
        <w:rPr>
          <w:rFonts w:cs="Times New Roman"/>
          <w:i/>
          <w:iCs/>
          <w:noProof/>
          <w:szCs w:val="24"/>
        </w:rPr>
        <w:t>152</w:t>
      </w:r>
      <w:r w:rsidRPr="00441C1D">
        <w:rPr>
          <w:rFonts w:cs="Times New Roman"/>
          <w:noProof/>
          <w:szCs w:val="24"/>
        </w:rPr>
        <w:t>(March), 107028. https://doi.org/10.1016/j.infsof.2022.107028</w:t>
      </w:r>
    </w:p>
    <w:p w14:paraId="2F76D842"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441C1D">
        <w:rPr>
          <w:rFonts w:cs="Times New Roman"/>
          <w:i/>
          <w:iCs/>
          <w:noProof/>
          <w:szCs w:val="24"/>
        </w:rPr>
        <w:t>IET Collaborative Intelligent Manufacturing</w:t>
      </w:r>
      <w:r w:rsidRPr="00441C1D">
        <w:rPr>
          <w:rFonts w:cs="Times New Roman"/>
          <w:noProof/>
          <w:szCs w:val="24"/>
        </w:rPr>
        <w:t xml:space="preserve">, </w:t>
      </w:r>
      <w:r w:rsidRPr="00441C1D">
        <w:rPr>
          <w:rFonts w:cs="Times New Roman"/>
          <w:i/>
          <w:iCs/>
          <w:noProof/>
          <w:szCs w:val="24"/>
        </w:rPr>
        <w:t>4</w:t>
      </w:r>
      <w:r w:rsidRPr="00441C1D">
        <w:rPr>
          <w:rFonts w:cs="Times New Roman"/>
          <w:noProof/>
          <w:szCs w:val="24"/>
        </w:rPr>
        <w:t>(2), 101–111. https://doi.org/10.1049/cim2.12046</w:t>
      </w:r>
    </w:p>
    <w:p w14:paraId="7D53197D"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lastRenderedPageBreak/>
        <w:t xml:space="preserve">Harinaldi. (2005a). </w:t>
      </w:r>
      <w:r w:rsidRPr="00441C1D">
        <w:rPr>
          <w:rFonts w:cs="Times New Roman"/>
          <w:i/>
          <w:iCs/>
          <w:noProof/>
          <w:szCs w:val="24"/>
        </w:rPr>
        <w:t>Prinsip-prinsip Statistik untuk Teknik dan Sains</w:t>
      </w:r>
      <w:r w:rsidRPr="00441C1D">
        <w:rPr>
          <w:rFonts w:cs="Times New Roman"/>
          <w:noProof/>
          <w:szCs w:val="24"/>
        </w:rPr>
        <w:t xml:space="preserve"> (L. Sumarmata (ed.)). Erlangga.</w:t>
      </w:r>
    </w:p>
    <w:p w14:paraId="7805D57B"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Harinaldi. (2005b). </w:t>
      </w:r>
      <w:r w:rsidRPr="00441C1D">
        <w:rPr>
          <w:rFonts w:cs="Times New Roman"/>
          <w:i/>
          <w:iCs/>
          <w:noProof/>
          <w:szCs w:val="24"/>
        </w:rPr>
        <w:t>Prinsip-Prinsip Statistik Untuk Teknik dan Sains</w:t>
      </w:r>
      <w:r w:rsidRPr="00441C1D">
        <w:rPr>
          <w:rFonts w:cs="Times New Roman"/>
          <w:noProof/>
          <w:szCs w:val="24"/>
        </w:rPr>
        <w:t xml:space="preserve"> (Erlangga (ed.); 1st ed.). Erlangga.</w:t>
      </w:r>
    </w:p>
    <w:p w14:paraId="12DBC04E"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Hidayatullah, S., Setyorini, Windhyastiti, I., &amp; Rachmawati, I. K. (2020). Pieces analysis: Means to analyze the satisfaction of transport users in the city of Malang. </w:t>
      </w:r>
      <w:r w:rsidRPr="00441C1D">
        <w:rPr>
          <w:rFonts w:cs="Times New Roman"/>
          <w:i/>
          <w:iCs/>
          <w:noProof/>
          <w:szCs w:val="24"/>
        </w:rPr>
        <w:t>International Journal of Scientific and Technology Research</w:t>
      </w:r>
      <w:r w:rsidRPr="00441C1D">
        <w:rPr>
          <w:rFonts w:cs="Times New Roman"/>
          <w:noProof/>
          <w:szCs w:val="24"/>
        </w:rPr>
        <w:t xml:space="preserve">, </w:t>
      </w:r>
      <w:r w:rsidRPr="00441C1D">
        <w:rPr>
          <w:rFonts w:cs="Times New Roman"/>
          <w:i/>
          <w:iCs/>
          <w:noProof/>
          <w:szCs w:val="24"/>
        </w:rPr>
        <w:t>9</w:t>
      </w:r>
      <w:r w:rsidRPr="00441C1D">
        <w:rPr>
          <w:rFonts w:cs="Times New Roman"/>
          <w:noProof/>
          <w:szCs w:val="24"/>
        </w:rPr>
        <w:t>(4), 758–763.</w:t>
      </w:r>
    </w:p>
    <w:p w14:paraId="136D241D"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Hosseinian, A. H., &amp; Baradaran, V. (2021). A two-phase approach for solving the multi-skill resource-constrained multi-project scheduling problem: a case study in construction industry. </w:t>
      </w:r>
      <w:r w:rsidRPr="00441C1D">
        <w:rPr>
          <w:rFonts w:cs="Times New Roman"/>
          <w:i/>
          <w:iCs/>
          <w:noProof/>
          <w:szCs w:val="24"/>
        </w:rPr>
        <w:t>Engineering, Construction and Architectural Management</w:t>
      </w:r>
      <w:r w:rsidRPr="00441C1D">
        <w:rPr>
          <w:rFonts w:cs="Times New Roman"/>
          <w:noProof/>
          <w:szCs w:val="24"/>
        </w:rPr>
        <w:t>. https://doi.org/10.1108/ECAM-07-2019-0384</w:t>
      </w:r>
    </w:p>
    <w:p w14:paraId="5D0F33B7"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Hurwitz, J., &amp; Kirsch, D. (2018). Machine Learning for Dummies. In </w:t>
      </w:r>
      <w:r w:rsidRPr="00441C1D">
        <w:rPr>
          <w:rFonts w:cs="Times New Roman"/>
          <w:i/>
          <w:iCs/>
          <w:noProof/>
          <w:szCs w:val="24"/>
        </w:rPr>
        <w:t>Journal of the American Society for Information Science</w:t>
      </w:r>
      <w:r w:rsidRPr="00441C1D">
        <w:rPr>
          <w:rFonts w:cs="Times New Roman"/>
          <w:noProof/>
          <w:szCs w:val="24"/>
        </w:rPr>
        <w:t xml:space="preserve"> (Vol. 35, Issue 5). John Wiley &amp; Sons. https://doi.org/10.1002/asi.4630350509</w:t>
      </w:r>
    </w:p>
    <w:p w14:paraId="2B3FE2C0"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Institute of Industrial and System Engineer. (2021). </w:t>
      </w:r>
      <w:r w:rsidRPr="00441C1D">
        <w:rPr>
          <w:rFonts w:cs="Times New Roman"/>
          <w:i/>
          <w:iCs/>
          <w:noProof/>
          <w:szCs w:val="24"/>
        </w:rPr>
        <w:t>Industrial and System Engineering Body of Knowledge</w:t>
      </w:r>
      <w:r w:rsidRPr="00441C1D">
        <w:rPr>
          <w:rFonts w:cs="Times New Roman"/>
          <w:noProof/>
          <w:szCs w:val="24"/>
        </w:rPr>
        <w:t>. IISE.</w:t>
      </w:r>
    </w:p>
    <w:p w14:paraId="4CEAAF79"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Jain, V., &amp; Chand, M. (2021). Decision making in FMS by COPRAS approach. </w:t>
      </w:r>
      <w:r w:rsidRPr="00441C1D">
        <w:rPr>
          <w:rFonts w:cs="Times New Roman"/>
          <w:i/>
          <w:iCs/>
          <w:noProof/>
          <w:szCs w:val="24"/>
        </w:rPr>
        <w:t>International Journal of Business Performance Management</w:t>
      </w:r>
      <w:r w:rsidRPr="00441C1D">
        <w:rPr>
          <w:rFonts w:cs="Times New Roman"/>
          <w:noProof/>
          <w:szCs w:val="24"/>
        </w:rPr>
        <w:t xml:space="preserve">, </w:t>
      </w:r>
      <w:r w:rsidRPr="00441C1D">
        <w:rPr>
          <w:rFonts w:cs="Times New Roman"/>
          <w:i/>
          <w:iCs/>
          <w:noProof/>
          <w:szCs w:val="24"/>
        </w:rPr>
        <w:t>22</w:t>
      </w:r>
      <w:r w:rsidRPr="00441C1D">
        <w:rPr>
          <w:rFonts w:cs="Times New Roman"/>
          <w:noProof/>
          <w:szCs w:val="24"/>
        </w:rPr>
        <w:t>(1), 75–92. https://doi.org/10.1504/IJBPM.2021.112148</w:t>
      </w:r>
    </w:p>
    <w:p w14:paraId="625A98FC"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Jalali Sohi, A., Bosch-Rekveldt, M., &amp; Hertogh, M. (2020). Does flexibility in project management in early project phases contribute positively to end-project performance? </w:t>
      </w:r>
      <w:r w:rsidRPr="00441C1D">
        <w:rPr>
          <w:rFonts w:cs="Times New Roman"/>
          <w:i/>
          <w:iCs/>
          <w:noProof/>
          <w:szCs w:val="24"/>
        </w:rPr>
        <w:t>International Journal of Managing Projects in Business</w:t>
      </w:r>
      <w:r w:rsidRPr="00441C1D">
        <w:rPr>
          <w:rFonts w:cs="Times New Roman"/>
          <w:noProof/>
          <w:szCs w:val="24"/>
        </w:rPr>
        <w:t xml:space="preserve">, </w:t>
      </w:r>
      <w:r w:rsidRPr="00441C1D">
        <w:rPr>
          <w:rFonts w:cs="Times New Roman"/>
          <w:i/>
          <w:iCs/>
          <w:noProof/>
          <w:szCs w:val="24"/>
        </w:rPr>
        <w:t>13</w:t>
      </w:r>
      <w:r w:rsidRPr="00441C1D">
        <w:rPr>
          <w:rFonts w:cs="Times New Roman"/>
          <w:noProof/>
          <w:szCs w:val="24"/>
        </w:rPr>
        <w:t>(4), 665–694. https://doi.org/10.1108/IJMPB-07-2019-0173</w:t>
      </w:r>
    </w:p>
    <w:p w14:paraId="48ABE831"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K.Pratt, M., &amp; Roy, M. (2017). </w:t>
      </w:r>
      <w:r w:rsidRPr="00441C1D">
        <w:rPr>
          <w:rFonts w:cs="Times New Roman"/>
          <w:i/>
          <w:iCs/>
          <w:noProof/>
          <w:szCs w:val="24"/>
        </w:rPr>
        <w:t>What is business process reengineering (BPR) - Definition from WhatIs</w:t>
      </w:r>
      <w:r w:rsidRPr="00441C1D">
        <w:rPr>
          <w:rFonts w:cs="Times New Roman"/>
          <w:noProof/>
          <w:szCs w:val="24"/>
        </w:rPr>
        <w:t>. TechTarget. https://www.techtarget.com/searchcio/definition/business-process</w:t>
      </w:r>
    </w:p>
    <w:p w14:paraId="05F7882E"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Kerzner, H. (2017). Project Management 12th Edition. In </w:t>
      </w:r>
      <w:r w:rsidRPr="00441C1D">
        <w:rPr>
          <w:rFonts w:cs="Times New Roman"/>
          <w:i/>
          <w:iCs/>
          <w:noProof/>
          <w:szCs w:val="24"/>
        </w:rPr>
        <w:t>Syria Studies</w:t>
      </w:r>
      <w:r w:rsidRPr="00441C1D">
        <w:rPr>
          <w:rFonts w:cs="Times New Roman"/>
          <w:noProof/>
          <w:szCs w:val="24"/>
        </w:rPr>
        <w:t xml:space="preserve"> (12th ed., Vol. 7, Issue 1). John Wiley &amp; Sons. https://www.researchgate.net/publication/269107473_What_is_governance/link/548173090cf22525dcb61443/download%0Ahttp://www.econ.upf.edu/~reynal/Civil wars_12December2010.pdf%0Ahttps://think-asia.org/handle/11540/8282%0Ahttps://www.jstor.org/stable/41857625</w:t>
      </w:r>
    </w:p>
    <w:p w14:paraId="0430012A"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Kim, C. W., Yoo, W. S., Lim, H., Yu, I., Cho, H., &amp; Kang, K. I. (2018). Early-warning performance monitoring system (EPMS) using the business information of a project. </w:t>
      </w:r>
      <w:r w:rsidRPr="00441C1D">
        <w:rPr>
          <w:rFonts w:cs="Times New Roman"/>
          <w:i/>
          <w:iCs/>
          <w:noProof/>
          <w:szCs w:val="24"/>
        </w:rPr>
        <w:t>International Journal of Project Management</w:t>
      </w:r>
      <w:r w:rsidRPr="00441C1D">
        <w:rPr>
          <w:rFonts w:cs="Times New Roman"/>
          <w:noProof/>
          <w:szCs w:val="24"/>
        </w:rPr>
        <w:t xml:space="preserve">, </w:t>
      </w:r>
      <w:r w:rsidRPr="00441C1D">
        <w:rPr>
          <w:rFonts w:cs="Times New Roman"/>
          <w:i/>
          <w:iCs/>
          <w:noProof/>
          <w:szCs w:val="24"/>
        </w:rPr>
        <w:t>36</w:t>
      </w:r>
      <w:r w:rsidRPr="00441C1D">
        <w:rPr>
          <w:rFonts w:cs="Times New Roman"/>
          <w:noProof/>
          <w:szCs w:val="24"/>
        </w:rPr>
        <w:t>(5), 730–743. https://doi.org/10.1016/j.ijproman.2018.03.010</w:t>
      </w:r>
    </w:p>
    <w:p w14:paraId="40A9616E"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Kock, A., Schulz, B., Kopmann, J., &amp; Gemünden, H. G. (2020). Project portfolio management information systems’ positive influence on performance – the importance of process maturity. </w:t>
      </w:r>
      <w:r w:rsidRPr="00441C1D">
        <w:rPr>
          <w:rFonts w:cs="Times New Roman"/>
          <w:i/>
          <w:iCs/>
          <w:noProof/>
          <w:szCs w:val="24"/>
        </w:rPr>
        <w:t>International Journal of Project Management</w:t>
      </w:r>
      <w:r w:rsidRPr="00441C1D">
        <w:rPr>
          <w:rFonts w:cs="Times New Roman"/>
          <w:noProof/>
          <w:szCs w:val="24"/>
        </w:rPr>
        <w:t xml:space="preserve">, </w:t>
      </w:r>
      <w:r w:rsidRPr="00441C1D">
        <w:rPr>
          <w:rFonts w:cs="Times New Roman"/>
          <w:i/>
          <w:iCs/>
          <w:noProof/>
          <w:szCs w:val="24"/>
        </w:rPr>
        <w:t>38</w:t>
      </w:r>
      <w:r w:rsidRPr="00441C1D">
        <w:rPr>
          <w:rFonts w:cs="Times New Roman"/>
          <w:noProof/>
          <w:szCs w:val="24"/>
        </w:rPr>
        <w:t>(4), 229–241. https://doi.org/10.1016/j.ijproman.2020.05.001</w:t>
      </w:r>
    </w:p>
    <w:p w14:paraId="3D0B8324"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Lin, S., Lin, J., Han, F., &amp; Robert, X. (2022). Information &amp; Management How big data </w:t>
      </w:r>
      <w:r w:rsidRPr="00441C1D">
        <w:rPr>
          <w:rFonts w:cs="Times New Roman"/>
          <w:noProof/>
          <w:szCs w:val="24"/>
        </w:rPr>
        <w:lastRenderedPageBreak/>
        <w:t xml:space="preserve">analytics enables the alliance relationship stability of contract farming in the age of digital transformation. </w:t>
      </w:r>
      <w:r w:rsidRPr="00441C1D">
        <w:rPr>
          <w:rFonts w:cs="Times New Roman"/>
          <w:i/>
          <w:iCs/>
          <w:noProof/>
          <w:szCs w:val="24"/>
        </w:rPr>
        <w:t>Information &amp; Management</w:t>
      </w:r>
      <w:r w:rsidRPr="00441C1D">
        <w:rPr>
          <w:rFonts w:cs="Times New Roman"/>
          <w:noProof/>
          <w:szCs w:val="24"/>
        </w:rPr>
        <w:t xml:space="preserve">, </w:t>
      </w:r>
      <w:r w:rsidRPr="00441C1D">
        <w:rPr>
          <w:rFonts w:cs="Times New Roman"/>
          <w:i/>
          <w:iCs/>
          <w:noProof/>
          <w:szCs w:val="24"/>
        </w:rPr>
        <w:t>59</w:t>
      </w:r>
      <w:r w:rsidRPr="00441C1D">
        <w:rPr>
          <w:rFonts w:cs="Times New Roman"/>
          <w:noProof/>
          <w:szCs w:val="24"/>
        </w:rPr>
        <w:t>(6), 103680. https://doi.org/10.1016/j.im.2022.103680</w:t>
      </w:r>
    </w:p>
    <w:p w14:paraId="7DB2CF2C"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Mansar, S. L., &amp; Reijers, H. A. (2005). Best practices in business process redesign: Validation of a redesign framework. </w:t>
      </w:r>
      <w:r w:rsidRPr="00441C1D">
        <w:rPr>
          <w:rFonts w:cs="Times New Roman"/>
          <w:i/>
          <w:iCs/>
          <w:noProof/>
          <w:szCs w:val="24"/>
        </w:rPr>
        <w:t>Computers in Industry</w:t>
      </w:r>
      <w:r w:rsidRPr="00441C1D">
        <w:rPr>
          <w:rFonts w:cs="Times New Roman"/>
          <w:noProof/>
          <w:szCs w:val="24"/>
        </w:rPr>
        <w:t xml:space="preserve">, </w:t>
      </w:r>
      <w:r w:rsidRPr="00441C1D">
        <w:rPr>
          <w:rFonts w:cs="Times New Roman"/>
          <w:i/>
          <w:iCs/>
          <w:noProof/>
          <w:szCs w:val="24"/>
        </w:rPr>
        <w:t>56</w:t>
      </w:r>
      <w:r w:rsidRPr="00441C1D">
        <w:rPr>
          <w:rFonts w:cs="Times New Roman"/>
          <w:noProof/>
          <w:szCs w:val="24"/>
        </w:rPr>
        <w:t>(5), 457–471. https://doi.org/10.1016/j.compind.2005.01.001</w:t>
      </w:r>
    </w:p>
    <w:p w14:paraId="4FC2B5AE"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Mrukwa, G. (2018). </w:t>
      </w:r>
      <w:r w:rsidRPr="00441C1D">
        <w:rPr>
          <w:rFonts w:cs="Times New Roman"/>
          <w:i/>
          <w:iCs/>
          <w:noProof/>
          <w:szCs w:val="24"/>
        </w:rPr>
        <w:t>Supervised and Unsupervised Machine Learning - Types of ML</w:t>
      </w:r>
      <w:r w:rsidRPr="00441C1D">
        <w:rPr>
          <w:rFonts w:cs="Times New Roman"/>
          <w:noProof/>
          <w:szCs w:val="24"/>
        </w:rPr>
        <w:t>. Netguru. https://www.netguru.com/blog/supervised-machine-learning</w:t>
      </w:r>
    </w:p>
    <w:p w14:paraId="7BC0C739"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Navidi, W. (2013). Statistics for Engineers and Scientists 3rd Edition. In B. D. Hash (Ed.), </w:t>
      </w:r>
      <w:r w:rsidRPr="00441C1D">
        <w:rPr>
          <w:rFonts w:cs="Times New Roman"/>
          <w:i/>
          <w:iCs/>
          <w:noProof/>
          <w:szCs w:val="24"/>
        </w:rPr>
        <w:t>Paper Knowledge . Toward a Media History of Documents</w:t>
      </w:r>
      <w:r w:rsidRPr="00441C1D">
        <w:rPr>
          <w:rFonts w:cs="Times New Roman"/>
          <w:noProof/>
          <w:szCs w:val="24"/>
        </w:rPr>
        <w:t xml:space="preserve"> (3rd ed.). McGrawHill Higher Education.</w:t>
      </w:r>
    </w:p>
    <w:p w14:paraId="2DA7CEF1"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Onesmus, M. (2020a). </w:t>
      </w:r>
      <w:r w:rsidRPr="00441C1D">
        <w:rPr>
          <w:rFonts w:cs="Times New Roman"/>
          <w:i/>
          <w:iCs/>
          <w:noProof/>
          <w:szCs w:val="24"/>
        </w:rPr>
        <w:t>Introduction to Random Forest in Machine Learning</w:t>
      </w:r>
      <w:r w:rsidRPr="00441C1D">
        <w:rPr>
          <w:rFonts w:cs="Times New Roman"/>
          <w:noProof/>
          <w:szCs w:val="24"/>
        </w:rPr>
        <w:t>. Section.Io. https://www.section.io/engineering-education/introduction-to-random-forest-in-machine-learning/</w:t>
      </w:r>
    </w:p>
    <w:p w14:paraId="19BAC97F"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Onesmus, M. (2020b). </w:t>
      </w:r>
      <w:r w:rsidRPr="00441C1D">
        <w:rPr>
          <w:rFonts w:cs="Times New Roman"/>
          <w:i/>
          <w:iCs/>
          <w:noProof/>
          <w:szCs w:val="24"/>
        </w:rPr>
        <w:t>Introduction to Random Forest in Machine Learning</w:t>
      </w:r>
      <w:r w:rsidRPr="00441C1D">
        <w:rPr>
          <w:rFonts w:cs="Times New Roman"/>
          <w:noProof/>
          <w:szCs w:val="24"/>
        </w:rPr>
        <w:t>. Section.Io; Section. https://www.section.io/engineering-education/introduction-to-random-forest-in-machine-learning/</w:t>
      </w:r>
    </w:p>
    <w:p w14:paraId="2DD0CDBA"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Pappas, L. (2021a). The State of Project Management Training. In </w:t>
      </w:r>
      <w:r w:rsidRPr="00441C1D">
        <w:rPr>
          <w:rFonts w:cs="Times New Roman"/>
          <w:i/>
          <w:iCs/>
          <w:noProof/>
          <w:szCs w:val="24"/>
        </w:rPr>
        <w:t>Wellingtone</w:t>
      </w:r>
      <w:r w:rsidRPr="00441C1D">
        <w:rPr>
          <w:rFonts w:cs="Times New Roman"/>
          <w:noProof/>
          <w:szCs w:val="24"/>
        </w:rPr>
        <w:t>. http://search.proquest.com.ezproxy.library.wisc.edu/abicomplete/docview/198717427/13BF4534484E6D0878/5?accountid=465</w:t>
      </w:r>
    </w:p>
    <w:p w14:paraId="3E712213"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Pappas, L. (2021b). The State of Project Management Training. In </w:t>
      </w:r>
      <w:r w:rsidRPr="00441C1D">
        <w:rPr>
          <w:rFonts w:cs="Times New Roman"/>
          <w:i/>
          <w:iCs/>
          <w:noProof/>
          <w:szCs w:val="24"/>
        </w:rPr>
        <w:t>Wellingtone</w:t>
      </w:r>
      <w:r w:rsidRPr="00441C1D">
        <w:rPr>
          <w:rFonts w:cs="Times New Roman"/>
          <w:noProof/>
          <w:szCs w:val="24"/>
        </w:rPr>
        <w:t>.</w:t>
      </w:r>
    </w:p>
    <w:p w14:paraId="15351403"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Patil, A., Madaan, J., Chan, F. T. S., &amp; Charan, P. (2022). Advancement of performance measurement system in the humanitarian supply chain. </w:t>
      </w:r>
      <w:r w:rsidRPr="00441C1D">
        <w:rPr>
          <w:rFonts w:cs="Times New Roman"/>
          <w:i/>
          <w:iCs/>
          <w:noProof/>
          <w:szCs w:val="24"/>
        </w:rPr>
        <w:t>Expert Systems with Applications</w:t>
      </w:r>
      <w:r w:rsidRPr="00441C1D">
        <w:rPr>
          <w:rFonts w:cs="Times New Roman"/>
          <w:noProof/>
          <w:szCs w:val="24"/>
        </w:rPr>
        <w:t xml:space="preserve">, </w:t>
      </w:r>
      <w:r w:rsidRPr="00441C1D">
        <w:rPr>
          <w:rFonts w:cs="Times New Roman"/>
          <w:i/>
          <w:iCs/>
          <w:noProof/>
          <w:szCs w:val="24"/>
        </w:rPr>
        <w:t>206</w:t>
      </w:r>
      <w:r w:rsidRPr="00441C1D">
        <w:rPr>
          <w:rFonts w:cs="Times New Roman"/>
          <w:noProof/>
          <w:szCs w:val="24"/>
        </w:rPr>
        <w:t>(June), 117844. https://doi.org/10.1016/j.eswa.2022.117844</w:t>
      </w:r>
    </w:p>
    <w:p w14:paraId="304D7A27"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PMI. (2021a). A Guide to the Project Management Body of Knowledge PMBOK GUIDE Seventh Edition and The Standard for Project Management. In </w:t>
      </w:r>
      <w:r w:rsidRPr="00441C1D">
        <w:rPr>
          <w:rFonts w:cs="Times New Roman"/>
          <w:i/>
          <w:iCs/>
          <w:noProof/>
          <w:szCs w:val="24"/>
        </w:rPr>
        <w:t>Angewandte Chemie International Edition, 6(11), 951–952.</w:t>
      </w:r>
      <w:r w:rsidRPr="00441C1D">
        <w:rPr>
          <w:rFonts w:cs="Times New Roman"/>
          <w:noProof/>
          <w:szCs w:val="24"/>
        </w:rPr>
        <w:t xml:space="preserve"> (7th ed.). Project Management Institute.</w:t>
      </w:r>
    </w:p>
    <w:p w14:paraId="2753F373"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PMI. (2021b). </w:t>
      </w:r>
      <w:r w:rsidRPr="00441C1D">
        <w:rPr>
          <w:rFonts w:cs="Times New Roman"/>
          <w:i/>
          <w:iCs/>
          <w:noProof/>
          <w:szCs w:val="24"/>
        </w:rPr>
        <w:t>Pulse of Profession 2021: Beyond Agility</w:t>
      </w:r>
      <w:r w:rsidRPr="00441C1D">
        <w:rPr>
          <w:rFonts w:cs="Times New Roman"/>
          <w:noProof/>
          <w:szCs w:val="24"/>
        </w:rPr>
        <w:t>. https://www.pmi.org/-/media/pmi/documents/public/pdf/learning/thought-leadership/pulse/pmi_pulse_2021.pdf?v=b5c9abc1-e9ff-4ac5-bb0d-010ea8f664da&amp;sc_lang_temp=en</w:t>
      </w:r>
    </w:p>
    <w:p w14:paraId="5AAF4EFA"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Reijers, H. A. (2021). Business Process Management: The evolution of a discipline. </w:t>
      </w:r>
      <w:r w:rsidRPr="00441C1D">
        <w:rPr>
          <w:rFonts w:cs="Times New Roman"/>
          <w:i/>
          <w:iCs/>
          <w:noProof/>
          <w:szCs w:val="24"/>
        </w:rPr>
        <w:t>Computers in Industry</w:t>
      </w:r>
      <w:r w:rsidRPr="00441C1D">
        <w:rPr>
          <w:rFonts w:cs="Times New Roman"/>
          <w:noProof/>
          <w:szCs w:val="24"/>
        </w:rPr>
        <w:t xml:space="preserve">, </w:t>
      </w:r>
      <w:r w:rsidRPr="00441C1D">
        <w:rPr>
          <w:rFonts w:cs="Times New Roman"/>
          <w:i/>
          <w:iCs/>
          <w:noProof/>
          <w:szCs w:val="24"/>
        </w:rPr>
        <w:t>126</w:t>
      </w:r>
      <w:r w:rsidRPr="00441C1D">
        <w:rPr>
          <w:rFonts w:cs="Times New Roman"/>
          <w:noProof/>
          <w:szCs w:val="24"/>
        </w:rPr>
        <w:t>, 103404. https://doi.org/10.1016/j.compind.2021.103404</w:t>
      </w:r>
    </w:p>
    <w:p w14:paraId="1275C29C"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Saragih, L. R., Dachyar, M., Zagloel, T. Y. M., Wulandari, A., Dachyar, M., &amp; Farizal. (2021). Implementation of telecommunications cross-industry collaboration through agile project management. </w:t>
      </w:r>
      <w:r w:rsidRPr="00441C1D">
        <w:rPr>
          <w:rFonts w:cs="Times New Roman"/>
          <w:i/>
          <w:iCs/>
          <w:noProof/>
          <w:szCs w:val="24"/>
        </w:rPr>
        <w:t>MATEC Web of Conferences</w:t>
      </w:r>
      <w:r w:rsidRPr="00441C1D">
        <w:rPr>
          <w:rFonts w:cs="Times New Roman"/>
          <w:noProof/>
          <w:szCs w:val="24"/>
        </w:rPr>
        <w:t xml:space="preserve">, </w:t>
      </w:r>
      <w:r w:rsidRPr="00441C1D">
        <w:rPr>
          <w:rFonts w:cs="Times New Roman"/>
          <w:i/>
          <w:iCs/>
          <w:noProof/>
          <w:szCs w:val="24"/>
        </w:rPr>
        <w:t>7</w:t>
      </w:r>
      <w:r w:rsidRPr="00441C1D">
        <w:rPr>
          <w:rFonts w:cs="Times New Roman"/>
          <w:noProof/>
          <w:szCs w:val="24"/>
        </w:rPr>
        <w:t>(5), e07013. https://doi.org/10.1051/matecconf/201824803012</w:t>
      </w:r>
    </w:p>
    <w:p w14:paraId="4AB7A2D4"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Satic, U., Jacko, P., &amp; Kirkbride, C. (2022). Performance evaluation of scheduling policies for the dynamic and stochastic resource-constrained multi-project scheduling problem. </w:t>
      </w:r>
      <w:r w:rsidRPr="00441C1D">
        <w:rPr>
          <w:rFonts w:cs="Times New Roman"/>
          <w:i/>
          <w:iCs/>
          <w:noProof/>
          <w:szCs w:val="24"/>
        </w:rPr>
        <w:t>International Journal of Production Research</w:t>
      </w:r>
      <w:r w:rsidRPr="00441C1D">
        <w:rPr>
          <w:rFonts w:cs="Times New Roman"/>
          <w:noProof/>
          <w:szCs w:val="24"/>
        </w:rPr>
        <w:t xml:space="preserve">, </w:t>
      </w:r>
      <w:r w:rsidRPr="00441C1D">
        <w:rPr>
          <w:rFonts w:cs="Times New Roman"/>
          <w:i/>
          <w:iCs/>
          <w:noProof/>
          <w:szCs w:val="24"/>
        </w:rPr>
        <w:t>60</w:t>
      </w:r>
      <w:r w:rsidRPr="00441C1D">
        <w:rPr>
          <w:rFonts w:cs="Times New Roman"/>
          <w:noProof/>
          <w:szCs w:val="24"/>
        </w:rPr>
        <w:t>(4), 1411–</w:t>
      </w:r>
      <w:r w:rsidRPr="00441C1D">
        <w:rPr>
          <w:rFonts w:cs="Times New Roman"/>
          <w:noProof/>
          <w:szCs w:val="24"/>
        </w:rPr>
        <w:lastRenderedPageBreak/>
        <w:t>1423. https://doi.org/10.1080/00207543.2020.1857450</w:t>
      </w:r>
    </w:p>
    <w:p w14:paraId="01EE75C9"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Sheoraj, Y., &amp; Sungkur, R. K. (2022). Using AI to develop a framework to prevent employees from missing project deadlines in software projects - case study of a global human capital management (HCM) software company. </w:t>
      </w:r>
      <w:r w:rsidRPr="00441C1D">
        <w:rPr>
          <w:rFonts w:cs="Times New Roman"/>
          <w:i/>
          <w:iCs/>
          <w:noProof/>
          <w:szCs w:val="24"/>
        </w:rPr>
        <w:t>Advances in Engineering Software</w:t>
      </w:r>
      <w:r w:rsidRPr="00441C1D">
        <w:rPr>
          <w:rFonts w:cs="Times New Roman"/>
          <w:noProof/>
          <w:szCs w:val="24"/>
        </w:rPr>
        <w:t xml:space="preserve">, </w:t>
      </w:r>
      <w:r w:rsidRPr="00441C1D">
        <w:rPr>
          <w:rFonts w:cs="Times New Roman"/>
          <w:i/>
          <w:iCs/>
          <w:noProof/>
          <w:szCs w:val="24"/>
        </w:rPr>
        <w:t>170</w:t>
      </w:r>
      <w:r w:rsidRPr="00441C1D">
        <w:rPr>
          <w:rFonts w:cs="Times New Roman"/>
          <w:noProof/>
          <w:szCs w:val="24"/>
        </w:rPr>
        <w:t>, 103143. https://doi.org/10.1016/j.advengsoft.2022.103143</w:t>
      </w:r>
    </w:p>
    <w:p w14:paraId="34296089"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Shetty, B. (2019). </w:t>
      </w:r>
      <w:r w:rsidRPr="00441C1D">
        <w:rPr>
          <w:rFonts w:cs="Times New Roman"/>
          <w:i/>
          <w:iCs/>
          <w:noProof/>
          <w:szCs w:val="24"/>
        </w:rPr>
        <w:t>Supervised Machine Learning Classification: An In-Depth Guide</w:t>
      </w:r>
      <w:r w:rsidRPr="00441C1D">
        <w:rPr>
          <w:rFonts w:cs="Times New Roman"/>
          <w:noProof/>
          <w:szCs w:val="24"/>
        </w:rPr>
        <w:t>. Builtin. https://builtin.com/data-science/supervised-machine-learning-classification</w:t>
      </w:r>
    </w:p>
    <w:p w14:paraId="32692A4F"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Shi, Q., Hertogh, M., Bosch-Rekveldt, M., Zhu, J., &amp; Sheng, Z. (2020). Exploring Decision-Making Complexity in Major Infrastructure Projects: A Case Study From China. </w:t>
      </w:r>
      <w:r w:rsidRPr="00441C1D">
        <w:rPr>
          <w:rFonts w:cs="Times New Roman"/>
          <w:i/>
          <w:iCs/>
          <w:noProof/>
          <w:szCs w:val="24"/>
        </w:rPr>
        <w:t>Project Management Journal</w:t>
      </w:r>
      <w:r w:rsidRPr="00441C1D">
        <w:rPr>
          <w:rFonts w:cs="Times New Roman"/>
          <w:noProof/>
          <w:szCs w:val="24"/>
        </w:rPr>
        <w:t xml:space="preserve">, </w:t>
      </w:r>
      <w:r w:rsidRPr="00441C1D">
        <w:rPr>
          <w:rFonts w:cs="Times New Roman"/>
          <w:i/>
          <w:iCs/>
          <w:noProof/>
          <w:szCs w:val="24"/>
        </w:rPr>
        <w:t>51</w:t>
      </w:r>
      <w:r w:rsidRPr="00441C1D">
        <w:rPr>
          <w:rFonts w:cs="Times New Roman"/>
          <w:noProof/>
          <w:szCs w:val="24"/>
        </w:rPr>
        <w:t>(6), 617–632. https://doi.org/10.1177/8756972820919205</w:t>
      </w:r>
    </w:p>
    <w:p w14:paraId="0788EE92"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Tam, C., Moura, E. J. da C., Oliveira, T., &amp; Varajão, J. (2020). The factors influencing the success of on-going agile software development projects. </w:t>
      </w:r>
      <w:r w:rsidRPr="00441C1D">
        <w:rPr>
          <w:rFonts w:cs="Times New Roman"/>
          <w:i/>
          <w:iCs/>
          <w:noProof/>
          <w:szCs w:val="24"/>
        </w:rPr>
        <w:t>International Journal of Project Management</w:t>
      </w:r>
      <w:r w:rsidRPr="00441C1D">
        <w:rPr>
          <w:rFonts w:cs="Times New Roman"/>
          <w:noProof/>
          <w:szCs w:val="24"/>
        </w:rPr>
        <w:t xml:space="preserve">, </w:t>
      </w:r>
      <w:r w:rsidRPr="00441C1D">
        <w:rPr>
          <w:rFonts w:cs="Times New Roman"/>
          <w:i/>
          <w:iCs/>
          <w:noProof/>
          <w:szCs w:val="24"/>
        </w:rPr>
        <w:t>38</w:t>
      </w:r>
      <w:r w:rsidRPr="00441C1D">
        <w:rPr>
          <w:rFonts w:cs="Times New Roman"/>
          <w:noProof/>
          <w:szCs w:val="24"/>
        </w:rPr>
        <w:t>(3), 165–176. https://doi.org/10.1016/j.ijproman.2020.02.001</w:t>
      </w:r>
    </w:p>
    <w:p w14:paraId="2B3510A9"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Tewari, I., &amp; Pant, M. (2020). Artificial Intelligence Reshaping Human Resource Management : A Review. </w:t>
      </w:r>
      <w:r w:rsidRPr="00441C1D">
        <w:rPr>
          <w:rFonts w:cs="Times New Roman"/>
          <w:i/>
          <w:iCs/>
          <w:noProof/>
          <w:szCs w:val="24"/>
        </w:rPr>
        <w:t>Proceedings of IEEE International Conference on Advent Trends in Multidisciplinary Research and Innovation, ICATMRI 2020</w:t>
      </w:r>
      <w:r w:rsidRPr="00441C1D">
        <w:rPr>
          <w:rFonts w:cs="Times New Roman"/>
          <w:noProof/>
          <w:szCs w:val="24"/>
        </w:rPr>
        <w:t>, 2020–2023. https://doi.org/10.1109/ICATMRI51801.2020.9398420</w:t>
      </w:r>
    </w:p>
    <w:p w14:paraId="2DCCF106"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441C1D">
        <w:rPr>
          <w:rFonts w:cs="Times New Roman"/>
          <w:i/>
          <w:iCs/>
          <w:noProof/>
          <w:szCs w:val="24"/>
        </w:rPr>
        <w:t>CEUR Workshop Proceedings</w:t>
      </w:r>
      <w:r w:rsidRPr="00441C1D">
        <w:rPr>
          <w:rFonts w:cs="Times New Roman"/>
          <w:noProof/>
          <w:szCs w:val="24"/>
        </w:rPr>
        <w:t xml:space="preserve">, </w:t>
      </w:r>
      <w:r w:rsidRPr="00441C1D">
        <w:rPr>
          <w:rFonts w:cs="Times New Roman"/>
          <w:i/>
          <w:iCs/>
          <w:noProof/>
          <w:szCs w:val="24"/>
        </w:rPr>
        <w:t>2913</w:t>
      </w:r>
      <w:r w:rsidRPr="00441C1D">
        <w:rPr>
          <w:rFonts w:cs="Times New Roman"/>
          <w:noProof/>
          <w:szCs w:val="24"/>
        </w:rPr>
        <w:t>(July), 198–208. https://doi.org/10.47350/iccs-de.2021.15</w:t>
      </w:r>
    </w:p>
    <w:p w14:paraId="2A472D8D"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van Besouw, J., &amp; Bond-Barnard, T. (2021). Smart project management information systems (Spmis) for engineering projects – project performance monitoring &amp; reporting. </w:t>
      </w:r>
      <w:r w:rsidRPr="00441C1D">
        <w:rPr>
          <w:rFonts w:cs="Times New Roman"/>
          <w:i/>
          <w:iCs/>
          <w:noProof/>
          <w:szCs w:val="24"/>
        </w:rPr>
        <w:t>International Journal of Information Systems and Project Management</w:t>
      </w:r>
      <w:r w:rsidRPr="00441C1D">
        <w:rPr>
          <w:rFonts w:cs="Times New Roman"/>
          <w:noProof/>
          <w:szCs w:val="24"/>
        </w:rPr>
        <w:t xml:space="preserve">, </w:t>
      </w:r>
      <w:r w:rsidRPr="00441C1D">
        <w:rPr>
          <w:rFonts w:cs="Times New Roman"/>
          <w:i/>
          <w:iCs/>
          <w:noProof/>
          <w:szCs w:val="24"/>
        </w:rPr>
        <w:t>9</w:t>
      </w:r>
      <w:r w:rsidRPr="00441C1D">
        <w:rPr>
          <w:rFonts w:cs="Times New Roman"/>
          <w:noProof/>
          <w:szCs w:val="24"/>
        </w:rPr>
        <w:t>(1), 78–97. https://doi.org/10.12821/ijispm090104</w:t>
      </w:r>
    </w:p>
    <w:p w14:paraId="07AB40CF"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Varajão, J., Pereira, J. L., Trigo, A., &amp; Moura, I. (2021). Information systems project management success. </w:t>
      </w:r>
      <w:r w:rsidRPr="00441C1D">
        <w:rPr>
          <w:rFonts w:cs="Times New Roman"/>
          <w:i/>
          <w:iCs/>
          <w:noProof/>
          <w:szCs w:val="24"/>
        </w:rPr>
        <w:t>International Journal of Information Systems and Project Management</w:t>
      </w:r>
      <w:r w:rsidRPr="00441C1D">
        <w:rPr>
          <w:rFonts w:cs="Times New Roman"/>
          <w:noProof/>
          <w:szCs w:val="24"/>
        </w:rPr>
        <w:t xml:space="preserve">, </w:t>
      </w:r>
      <w:r w:rsidRPr="00441C1D">
        <w:rPr>
          <w:rFonts w:cs="Times New Roman"/>
          <w:i/>
          <w:iCs/>
          <w:noProof/>
          <w:szCs w:val="24"/>
        </w:rPr>
        <w:t>9</w:t>
      </w:r>
      <w:r w:rsidRPr="00441C1D">
        <w:rPr>
          <w:rFonts w:cs="Times New Roman"/>
          <w:noProof/>
          <w:szCs w:val="24"/>
        </w:rPr>
        <w:t>(4), 62–74. https://doi.org/10.12821/ijispm090404</w:t>
      </w:r>
    </w:p>
    <w:p w14:paraId="4FE1FCB8"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vom Brocke, J. (2018). </w:t>
      </w:r>
      <w:r w:rsidRPr="00441C1D">
        <w:rPr>
          <w:rFonts w:cs="Times New Roman"/>
          <w:i/>
          <w:iCs/>
          <w:noProof/>
          <w:szCs w:val="24"/>
        </w:rPr>
        <w:t>Business Process Management Cases :Digital Innovation and Business Transformation in Practice</w:t>
      </w:r>
      <w:r w:rsidRPr="00441C1D">
        <w:rPr>
          <w:rFonts w:cs="Times New Roman"/>
          <w:noProof/>
          <w:szCs w:val="24"/>
        </w:rPr>
        <w:t xml:space="preserve"> (J. Mendling (ed.); 1th ed.). Springer Berlin Heidelberg. https://doi.org/10.1007/978-3-319-58307-5_9</w:t>
      </w:r>
    </w:p>
    <w:p w14:paraId="2BA90F8A"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Wulandari, A., Dachyar, M., &amp; Farizal. (2018). Scheduling of Empennage Structure Design Project of Indonesia’s Aircraft with Critical Path Method (CPM). </w:t>
      </w:r>
      <w:r w:rsidRPr="00441C1D">
        <w:rPr>
          <w:rFonts w:cs="Times New Roman"/>
          <w:i/>
          <w:iCs/>
          <w:noProof/>
          <w:szCs w:val="24"/>
        </w:rPr>
        <w:t>MATEC Web of Conferences</w:t>
      </w:r>
      <w:r w:rsidRPr="00441C1D">
        <w:rPr>
          <w:rFonts w:cs="Times New Roman"/>
          <w:noProof/>
          <w:szCs w:val="24"/>
        </w:rPr>
        <w:t xml:space="preserve">, </w:t>
      </w:r>
      <w:r w:rsidRPr="00441C1D">
        <w:rPr>
          <w:rFonts w:cs="Times New Roman"/>
          <w:i/>
          <w:iCs/>
          <w:noProof/>
          <w:szCs w:val="24"/>
        </w:rPr>
        <w:t>248</w:t>
      </w:r>
      <w:r w:rsidRPr="00441C1D">
        <w:rPr>
          <w:rFonts w:cs="Times New Roman"/>
          <w:noProof/>
          <w:szCs w:val="24"/>
        </w:rPr>
        <w:t>. https://doi.org/10.1051/matecconf/201824803012</w:t>
      </w:r>
    </w:p>
    <w:p w14:paraId="0FC5DBCE"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Xiaojuan, M. (2018). Research on the classification of high dimensional imbalanced data based on the optimization of random forest algorithm. </w:t>
      </w:r>
      <w:r w:rsidRPr="00441C1D">
        <w:rPr>
          <w:rFonts w:cs="Times New Roman"/>
          <w:i/>
          <w:iCs/>
          <w:noProof/>
          <w:szCs w:val="24"/>
        </w:rPr>
        <w:t>ACM International Conference Proceeding Series</w:t>
      </w:r>
      <w:r w:rsidRPr="00441C1D">
        <w:rPr>
          <w:rFonts w:cs="Times New Roman"/>
          <w:noProof/>
          <w:szCs w:val="24"/>
        </w:rPr>
        <w:t>, 60–67. https://doi.org/10.1145/3297730.3297747</w:t>
      </w:r>
    </w:p>
    <w:p w14:paraId="348E29EE" w14:textId="77777777" w:rsidR="00441C1D" w:rsidRPr="00441C1D" w:rsidRDefault="00441C1D" w:rsidP="00441C1D">
      <w:pPr>
        <w:widowControl w:val="0"/>
        <w:autoSpaceDE w:val="0"/>
        <w:autoSpaceDN w:val="0"/>
        <w:adjustRightInd w:val="0"/>
        <w:spacing w:line="240" w:lineRule="auto"/>
        <w:ind w:left="480" w:hanging="480"/>
        <w:rPr>
          <w:rFonts w:cs="Times New Roman"/>
          <w:noProof/>
          <w:szCs w:val="24"/>
        </w:rPr>
      </w:pPr>
      <w:r w:rsidRPr="00441C1D">
        <w:rPr>
          <w:rFonts w:cs="Times New Roman"/>
          <w:noProof/>
          <w:szCs w:val="24"/>
        </w:rPr>
        <w:t xml:space="preserve">Yodnual, O., Srimaharaj, W., Chaisricharoen, R., &amp; Pamanee, K. (2020). Automatic </w:t>
      </w:r>
      <w:r w:rsidRPr="00441C1D">
        <w:rPr>
          <w:rFonts w:cs="Times New Roman"/>
          <w:noProof/>
          <w:szCs w:val="24"/>
        </w:rPr>
        <w:lastRenderedPageBreak/>
        <w:t xml:space="preserve">Workload Estimation for Software House. </w:t>
      </w:r>
      <w:r w:rsidRPr="00441C1D">
        <w:rPr>
          <w:rFonts w:cs="Times New Roman"/>
          <w:i/>
          <w:iCs/>
          <w:noProof/>
          <w:szCs w:val="24"/>
        </w:rPr>
        <w:t>ACM International Conference Proceeding Series</w:t>
      </w:r>
      <w:r w:rsidRPr="00441C1D">
        <w:rPr>
          <w:rFonts w:cs="Times New Roman"/>
          <w:noProof/>
          <w:szCs w:val="24"/>
        </w:rPr>
        <w:t>, 41–45. https://doi.org/10.1145/3439133.3439135</w:t>
      </w:r>
    </w:p>
    <w:p w14:paraId="4CEB5CDD" w14:textId="77777777" w:rsidR="00441C1D" w:rsidRPr="00441C1D" w:rsidRDefault="00441C1D" w:rsidP="00441C1D">
      <w:pPr>
        <w:widowControl w:val="0"/>
        <w:autoSpaceDE w:val="0"/>
        <w:autoSpaceDN w:val="0"/>
        <w:adjustRightInd w:val="0"/>
        <w:spacing w:line="240" w:lineRule="auto"/>
        <w:ind w:left="480" w:hanging="480"/>
        <w:rPr>
          <w:rFonts w:cs="Times New Roman"/>
          <w:noProof/>
        </w:rPr>
      </w:pPr>
      <w:r w:rsidRPr="00441C1D">
        <w:rPr>
          <w:rFonts w:cs="Times New Roman"/>
          <w:noProof/>
          <w:szCs w:val="24"/>
        </w:rPr>
        <w:t xml:space="preserve">Zlaugotne, B., Zihare, L., Balode, L., Kalnbalkite, A., Khabdullin, A., &amp; Blumberga, D. (2020). Multi-Criteria Decision Analysis Methods Comparison. </w:t>
      </w:r>
      <w:r w:rsidRPr="00441C1D">
        <w:rPr>
          <w:rFonts w:cs="Times New Roman"/>
          <w:i/>
          <w:iCs/>
          <w:noProof/>
          <w:szCs w:val="24"/>
        </w:rPr>
        <w:t>Environmental and Climate Technologies</w:t>
      </w:r>
      <w:r w:rsidRPr="00441C1D">
        <w:rPr>
          <w:rFonts w:cs="Times New Roman"/>
          <w:noProof/>
          <w:szCs w:val="24"/>
        </w:rPr>
        <w:t xml:space="preserve">, </w:t>
      </w:r>
      <w:r w:rsidRPr="00441C1D">
        <w:rPr>
          <w:rFonts w:cs="Times New Roman"/>
          <w:i/>
          <w:iCs/>
          <w:noProof/>
          <w:szCs w:val="24"/>
        </w:rPr>
        <w:t>24</w:t>
      </w:r>
      <w:r w:rsidRPr="00441C1D">
        <w:rPr>
          <w:rFonts w:cs="Times New Roman"/>
          <w:noProof/>
          <w:szCs w:val="24"/>
        </w:rPr>
        <w:t>(1), 454–471. https://doi.org/10.2478/rtuect-2020-0028</w:t>
      </w:r>
    </w:p>
    <w:p w14:paraId="3B9128BF" w14:textId="77777777" w:rsidR="00D27831" w:rsidRDefault="007904FE" w:rsidP="006F18AC">
      <w:pPr>
        <w:sectPr w:rsidR="00D27831" w:rsidSect="00AD4474">
          <w:headerReference w:type="default" r:id="rId146"/>
          <w:footerReference w:type="default" r:id="rId147"/>
          <w:pgSz w:w="11906" w:h="16838" w:code="9"/>
          <w:pgMar w:top="1701" w:right="1701" w:bottom="1701" w:left="1701" w:header="720" w:footer="720" w:gutter="0"/>
          <w:cols w:space="720"/>
          <w:titlePg/>
          <w:docGrid w:linePitch="360"/>
        </w:sectPr>
      </w:pPr>
      <w:r>
        <w:fldChar w:fldCharType="end"/>
      </w:r>
    </w:p>
    <w:p w14:paraId="34FA1E66" w14:textId="6D013236" w:rsidR="006F18AC" w:rsidRDefault="00D27831" w:rsidP="003E6F93">
      <w:pPr>
        <w:pStyle w:val="Heading1"/>
        <w:numPr>
          <w:ilvl w:val="0"/>
          <w:numId w:val="0"/>
        </w:numPr>
        <w:ind w:left="360" w:hanging="360"/>
        <w:jc w:val="both"/>
      </w:pPr>
      <w:bookmarkStart w:id="6213" w:name="_Toc135601470"/>
      <w:r>
        <w:lastRenderedPageBreak/>
        <w:t>LAMPIRAN</w:t>
      </w:r>
      <w:bookmarkEnd w:id="6213"/>
    </w:p>
    <w:p w14:paraId="296A5377" w14:textId="1F32B4B5" w:rsidR="00D27831" w:rsidRDefault="00D27831" w:rsidP="00D27831">
      <w:pPr>
        <w:pStyle w:val="Heading2"/>
        <w:numPr>
          <w:ilvl w:val="0"/>
          <w:numId w:val="0"/>
        </w:numPr>
        <w:ind w:left="360" w:hanging="360"/>
        <w:rPr>
          <w:i/>
          <w:iCs/>
        </w:rPr>
      </w:pPr>
      <w:bookmarkStart w:id="6214" w:name="_Toc135601471"/>
      <w:r>
        <w:t>Lampiran-1</w:t>
      </w:r>
      <w:r w:rsidR="00A32FD9">
        <w:t>: Data Hasil Simulasi</w:t>
      </w:r>
      <w:r w:rsidR="00FD520B">
        <w:t xml:space="preserve"> Proses </w:t>
      </w:r>
      <w:r w:rsidR="00FD520B" w:rsidRPr="003E6F93">
        <w:rPr>
          <w:i/>
          <w:iCs/>
        </w:rPr>
        <w:t>As Is</w:t>
      </w:r>
      <w:r w:rsidR="00FD520B">
        <w:t xml:space="preserve"> dan </w:t>
      </w:r>
      <w:r w:rsidR="00FD520B" w:rsidRPr="003E6F93">
        <w:rPr>
          <w:i/>
          <w:iCs/>
        </w:rPr>
        <w:t>To Be</w:t>
      </w:r>
      <w:bookmarkEnd w:id="6214"/>
    </w:p>
    <w:p w14:paraId="77DA374C" w14:textId="780EFB9E" w:rsidR="006640C1" w:rsidRDefault="006640C1" w:rsidP="00EE5E34">
      <w:pPr>
        <w:pStyle w:val="Caption"/>
      </w:pPr>
      <w:bookmarkStart w:id="6215" w:name="_Ref130762119"/>
      <w:bookmarkStart w:id="6216" w:name="_Toc135601604"/>
      <w:r>
        <w:t xml:space="preserve">Tabel </w:t>
      </w:r>
      <w:ins w:id="6217" w:author="Ilham Nur Pratama" w:date="2023-05-21T22:40:00Z">
        <w:r w:rsidR="00985B1D">
          <w:fldChar w:fldCharType="begin"/>
        </w:r>
        <w:r w:rsidR="00985B1D">
          <w:instrText xml:space="preserve"> STYLEREF 1 \s </w:instrText>
        </w:r>
      </w:ins>
      <w:r w:rsidR="00985B1D">
        <w:fldChar w:fldCharType="separate"/>
      </w:r>
      <w:r w:rsidR="000D26C4">
        <w:rPr>
          <w:noProof/>
        </w:rPr>
        <w:t>0</w:t>
      </w:r>
      <w:ins w:id="6218" w:author="Ilham Nur Pratama" w:date="2023-05-21T22:40:00Z">
        <w:r w:rsidR="00985B1D">
          <w:fldChar w:fldCharType="end"/>
        </w:r>
        <w:r w:rsidR="00985B1D">
          <w:t>.</w:t>
        </w:r>
        <w:r w:rsidR="00985B1D">
          <w:fldChar w:fldCharType="begin"/>
        </w:r>
        <w:r w:rsidR="00985B1D">
          <w:instrText xml:space="preserve"> SEQ Tabel \* ARABIC \s 1 </w:instrText>
        </w:r>
      </w:ins>
      <w:r w:rsidR="00985B1D">
        <w:fldChar w:fldCharType="separate"/>
      </w:r>
      <w:ins w:id="6219" w:author="Ilham Nur Pratama" w:date="2023-05-24T22:54:00Z">
        <w:r w:rsidR="000D26C4">
          <w:rPr>
            <w:noProof/>
          </w:rPr>
          <w:t>1</w:t>
        </w:r>
      </w:ins>
      <w:ins w:id="6220" w:author="Ilham Nur Pratama" w:date="2023-05-21T22:40:00Z">
        <w:r w:rsidR="00985B1D">
          <w:fldChar w:fldCharType="end"/>
        </w:r>
      </w:ins>
      <w:ins w:id="6221" w:author="ilham.nur@office.ui.ac.id" w:date="2023-03-28T20:25:00Z">
        <w:del w:id="6222" w:author="Ilham Nur Pratama" w:date="2023-05-16T21:59:00Z">
          <w:r w:rsidR="005B668B" w:rsidDel="00F848CE">
            <w:fldChar w:fldCharType="begin"/>
          </w:r>
          <w:r w:rsidR="005B668B" w:rsidDel="00F848CE">
            <w:delInstrText xml:space="preserve"> STYLEREF 1 \s </w:delInstrText>
          </w:r>
        </w:del>
      </w:ins>
      <w:del w:id="6223" w:author="Ilham Nur Pratama" w:date="2023-05-16T21:59:00Z">
        <w:r w:rsidR="005B668B" w:rsidDel="00F848CE">
          <w:fldChar w:fldCharType="separate"/>
        </w:r>
        <w:r w:rsidR="00B57DB5" w:rsidDel="00F848CE">
          <w:rPr>
            <w:noProof/>
          </w:rPr>
          <w:delText>0</w:delText>
        </w:r>
      </w:del>
      <w:ins w:id="6224" w:author="ilham.nur@office.ui.ac.id" w:date="2023-03-28T20:25:00Z">
        <w:del w:id="6225" w:author="Ilham Nur Pratama" w:date="2023-05-16T21:59:00Z">
          <w:r w:rsidR="005B668B" w:rsidDel="00F848CE">
            <w:fldChar w:fldCharType="end"/>
          </w:r>
          <w:r w:rsidR="005B668B" w:rsidDel="00F848CE">
            <w:delText>.</w:delText>
          </w:r>
          <w:r w:rsidR="005B668B" w:rsidDel="00F848CE">
            <w:fldChar w:fldCharType="begin"/>
          </w:r>
          <w:r w:rsidR="005B668B" w:rsidDel="00F848CE">
            <w:delInstrText xml:space="preserve"> SEQ Tabel \* ARABIC \s 1 </w:delInstrText>
          </w:r>
        </w:del>
      </w:ins>
      <w:del w:id="6226" w:author="Ilham Nur Pratama" w:date="2023-05-16T21:59:00Z">
        <w:r w:rsidR="005A58B4">
          <w:fldChar w:fldCharType="separate"/>
        </w:r>
      </w:del>
      <w:ins w:id="6227" w:author="ilham.nur@office.ui.ac.id" w:date="2023-03-28T20:25:00Z">
        <w:del w:id="6228" w:author="Ilham Nur Pratama" w:date="2023-05-16T21:59:00Z">
          <w:r w:rsidR="005B668B" w:rsidDel="00F848CE">
            <w:fldChar w:fldCharType="end"/>
          </w:r>
        </w:del>
      </w:ins>
      <w:del w:id="6229"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0</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w:delText>
        </w:r>
        <w:r w:rsidR="00B1186E" w:rsidDel="005B668B">
          <w:fldChar w:fldCharType="end"/>
        </w:r>
      </w:del>
      <w:bookmarkEnd w:id="6215"/>
      <w:r>
        <w:t xml:space="preserve"> Hasil Simulasi proses </w:t>
      </w:r>
      <w:r>
        <w:rPr>
          <w:i/>
        </w:rPr>
        <w:t>A</w:t>
      </w:r>
      <w:r w:rsidRPr="003E6F93">
        <w:rPr>
          <w:i/>
        </w:rPr>
        <w:t xml:space="preserve">s </w:t>
      </w:r>
      <w:r>
        <w:rPr>
          <w:i/>
        </w:rPr>
        <w:t>I</w:t>
      </w:r>
      <w:r w:rsidRPr="003E6F93">
        <w:rPr>
          <w:i/>
        </w:rPr>
        <w:t>s</w:t>
      </w:r>
      <w:r>
        <w:t xml:space="preserve"> dan </w:t>
      </w:r>
      <w:r w:rsidRPr="003E6F93">
        <w:rPr>
          <w:i/>
        </w:rPr>
        <w:t>To Be</w:t>
      </w:r>
      <w:bookmarkEnd w:id="6216"/>
    </w:p>
    <w:tbl>
      <w:tblPr>
        <w:tblW w:w="5000" w:type="pct"/>
        <w:tblLook w:val="04A0" w:firstRow="1" w:lastRow="0" w:firstColumn="1" w:lastColumn="0" w:noHBand="0" w:noVBand="1"/>
        <w:tblPrChange w:id="6230" w:author="ilham.nur@office.ui.ac.id" w:date="2023-03-28T22:19:00Z">
          <w:tblPr>
            <w:tblW w:w="15420" w:type="dxa"/>
            <w:tblLook w:val="04A0" w:firstRow="1" w:lastRow="0" w:firstColumn="1" w:lastColumn="0" w:noHBand="0" w:noVBand="1"/>
          </w:tblPr>
        </w:tblPrChange>
      </w:tblPr>
      <w:tblGrid>
        <w:gridCol w:w="1730"/>
        <w:gridCol w:w="1531"/>
        <w:gridCol w:w="1531"/>
        <w:gridCol w:w="1531"/>
        <w:gridCol w:w="2171"/>
        <w:tblGridChange w:id="6231">
          <w:tblGrid>
            <w:gridCol w:w="3140"/>
            <w:gridCol w:w="2780"/>
            <w:gridCol w:w="2780"/>
            <w:gridCol w:w="2780"/>
            <w:gridCol w:w="3940"/>
          </w:tblGrid>
        </w:tblGridChange>
      </w:tblGrid>
      <w:tr w:rsidR="001A7CD7" w:rsidRPr="00F77B86" w14:paraId="51FE674C" w14:textId="77777777" w:rsidTr="001A7CD7">
        <w:trPr>
          <w:trHeight w:val="630"/>
          <w:ins w:id="6232" w:author="ilham.nur@office.ui.ac.id" w:date="2023-03-28T22:19:00Z"/>
          <w:trPrChange w:id="6233" w:author="ilham.nur@office.ui.ac.id" w:date="2023-03-28T22:19:00Z">
            <w:trPr>
              <w:trHeight w:val="630"/>
            </w:trPr>
          </w:trPrChange>
        </w:trPr>
        <w:tc>
          <w:tcPr>
            <w:tcW w:w="1018" w:type="pct"/>
            <w:tcBorders>
              <w:top w:val="single" w:sz="4" w:space="0" w:color="auto"/>
              <w:left w:val="single" w:sz="4" w:space="0" w:color="auto"/>
              <w:bottom w:val="single" w:sz="4" w:space="0" w:color="auto"/>
              <w:right w:val="single" w:sz="4" w:space="0" w:color="auto"/>
            </w:tcBorders>
            <w:shd w:val="clear" w:color="auto" w:fill="auto"/>
            <w:vAlign w:val="center"/>
            <w:hideMark/>
            <w:tcPrChange w:id="6234" w:author="ilham.nur@office.ui.ac.id" w:date="2023-03-28T22:19:00Z">
              <w:tcPr>
                <w:tcW w:w="3140" w:type="dxa"/>
                <w:tcBorders>
                  <w:top w:val="single" w:sz="4" w:space="0" w:color="auto"/>
                  <w:left w:val="single" w:sz="4" w:space="0" w:color="auto"/>
                  <w:bottom w:val="single" w:sz="4" w:space="0" w:color="auto"/>
                  <w:right w:val="single" w:sz="4" w:space="0" w:color="auto"/>
                </w:tcBorders>
                <w:shd w:val="clear" w:color="auto" w:fill="auto"/>
                <w:vAlign w:val="center"/>
                <w:hideMark/>
              </w:tcPr>
            </w:tcPrChange>
          </w:tcPr>
          <w:p w14:paraId="2D9DD154" w14:textId="77777777" w:rsidR="001A7CD7" w:rsidRPr="00F77B86" w:rsidRDefault="001A7CD7" w:rsidP="001A7CD7">
            <w:pPr>
              <w:spacing w:after="0" w:line="240" w:lineRule="auto"/>
              <w:rPr>
                <w:ins w:id="6235" w:author="ilham.nur@office.ui.ac.id" w:date="2023-03-28T22:19:00Z"/>
                <w:rFonts w:eastAsia="Times New Roman" w:cs="Times New Roman"/>
                <w:b/>
                <w:bCs/>
                <w:color w:val="000000"/>
                <w:sz w:val="20"/>
                <w:szCs w:val="20"/>
                <w:rPrChange w:id="6236" w:author="ilham.nur@office.ui.ac.id" w:date="2023-03-28T22:19:00Z">
                  <w:rPr>
                    <w:ins w:id="6237" w:author="ilham.nur@office.ui.ac.id" w:date="2023-03-28T22:19:00Z"/>
                    <w:rFonts w:eastAsia="Times New Roman" w:cs="Times New Roman"/>
                    <w:b/>
                    <w:bCs/>
                    <w:color w:val="000000"/>
                    <w:szCs w:val="24"/>
                  </w:rPr>
                </w:rPrChange>
              </w:rPr>
            </w:pPr>
            <w:ins w:id="6238" w:author="ilham.nur@office.ui.ac.id" w:date="2023-03-28T22:19:00Z">
              <w:r w:rsidRPr="00F77B86">
                <w:rPr>
                  <w:rFonts w:eastAsia="Times New Roman" w:cs="Times New Roman"/>
                  <w:b/>
                  <w:bCs/>
                  <w:color w:val="000000"/>
                  <w:sz w:val="20"/>
                  <w:szCs w:val="20"/>
                  <w:rPrChange w:id="6239" w:author="ilham.nur@office.ui.ac.id" w:date="2023-03-28T22:19:00Z">
                    <w:rPr>
                      <w:rFonts w:eastAsia="Times New Roman" w:cs="Times New Roman"/>
                      <w:b/>
                      <w:bCs/>
                      <w:color w:val="000000"/>
                      <w:szCs w:val="24"/>
                    </w:rPr>
                  </w:rPrChange>
                </w:rPr>
                <w:t>Simulasi</w:t>
              </w:r>
            </w:ins>
          </w:p>
        </w:tc>
        <w:tc>
          <w:tcPr>
            <w:tcW w:w="901" w:type="pct"/>
            <w:tcBorders>
              <w:top w:val="single" w:sz="4" w:space="0" w:color="auto"/>
              <w:left w:val="nil"/>
              <w:bottom w:val="single" w:sz="4" w:space="0" w:color="auto"/>
              <w:right w:val="single" w:sz="4" w:space="0" w:color="auto"/>
            </w:tcBorders>
            <w:shd w:val="clear" w:color="auto" w:fill="auto"/>
            <w:vAlign w:val="center"/>
            <w:hideMark/>
            <w:tcPrChange w:id="6240" w:author="ilham.nur@office.ui.ac.id" w:date="2023-03-28T22:19:00Z">
              <w:tcPr>
                <w:tcW w:w="2780" w:type="dxa"/>
                <w:tcBorders>
                  <w:top w:val="single" w:sz="4" w:space="0" w:color="auto"/>
                  <w:left w:val="nil"/>
                  <w:bottom w:val="single" w:sz="4" w:space="0" w:color="auto"/>
                  <w:right w:val="single" w:sz="4" w:space="0" w:color="auto"/>
                </w:tcBorders>
                <w:shd w:val="clear" w:color="auto" w:fill="auto"/>
                <w:vAlign w:val="center"/>
                <w:hideMark/>
              </w:tcPr>
            </w:tcPrChange>
          </w:tcPr>
          <w:p w14:paraId="1A744E99" w14:textId="77777777" w:rsidR="001A7CD7" w:rsidRPr="00F77B86" w:rsidRDefault="001A7CD7" w:rsidP="001A7CD7">
            <w:pPr>
              <w:spacing w:after="0" w:line="240" w:lineRule="auto"/>
              <w:rPr>
                <w:ins w:id="6241" w:author="ilham.nur@office.ui.ac.id" w:date="2023-03-28T22:19:00Z"/>
                <w:rFonts w:eastAsia="Times New Roman" w:cs="Times New Roman"/>
                <w:b/>
                <w:bCs/>
                <w:color w:val="000000"/>
                <w:sz w:val="20"/>
                <w:szCs w:val="20"/>
                <w:rPrChange w:id="6242" w:author="ilham.nur@office.ui.ac.id" w:date="2023-03-28T22:19:00Z">
                  <w:rPr>
                    <w:ins w:id="6243" w:author="ilham.nur@office.ui.ac.id" w:date="2023-03-28T22:19:00Z"/>
                    <w:rFonts w:eastAsia="Times New Roman" w:cs="Times New Roman"/>
                    <w:b/>
                    <w:bCs/>
                    <w:color w:val="000000"/>
                    <w:szCs w:val="24"/>
                  </w:rPr>
                </w:rPrChange>
              </w:rPr>
            </w:pPr>
            <w:ins w:id="6244" w:author="ilham.nur@office.ui.ac.id" w:date="2023-03-28T22:19:00Z">
              <w:r w:rsidRPr="00F77B86">
                <w:rPr>
                  <w:rFonts w:eastAsia="Times New Roman" w:cs="Times New Roman"/>
                  <w:b/>
                  <w:bCs/>
                  <w:color w:val="000000"/>
                  <w:sz w:val="20"/>
                  <w:szCs w:val="20"/>
                  <w:rPrChange w:id="6245" w:author="ilham.nur@office.ui.ac.id" w:date="2023-03-28T22:19:00Z">
                    <w:rPr>
                      <w:rFonts w:eastAsia="Times New Roman" w:cs="Times New Roman"/>
                      <w:b/>
                      <w:bCs/>
                      <w:color w:val="000000"/>
                      <w:szCs w:val="24"/>
                    </w:rPr>
                  </w:rPrChange>
                </w:rPr>
                <w:t xml:space="preserve">Waktu Penyelesaian (Week) </w:t>
              </w:r>
            </w:ins>
          </w:p>
        </w:tc>
        <w:tc>
          <w:tcPr>
            <w:tcW w:w="901" w:type="pct"/>
            <w:tcBorders>
              <w:top w:val="single" w:sz="4" w:space="0" w:color="auto"/>
              <w:left w:val="nil"/>
              <w:bottom w:val="single" w:sz="4" w:space="0" w:color="auto"/>
              <w:right w:val="single" w:sz="4" w:space="0" w:color="auto"/>
            </w:tcBorders>
            <w:shd w:val="clear" w:color="auto" w:fill="auto"/>
            <w:vAlign w:val="center"/>
            <w:hideMark/>
            <w:tcPrChange w:id="6246" w:author="ilham.nur@office.ui.ac.id" w:date="2023-03-28T22:19:00Z">
              <w:tcPr>
                <w:tcW w:w="2780" w:type="dxa"/>
                <w:tcBorders>
                  <w:top w:val="single" w:sz="4" w:space="0" w:color="auto"/>
                  <w:left w:val="nil"/>
                  <w:bottom w:val="single" w:sz="4" w:space="0" w:color="auto"/>
                  <w:right w:val="single" w:sz="4" w:space="0" w:color="auto"/>
                </w:tcBorders>
                <w:shd w:val="clear" w:color="auto" w:fill="auto"/>
                <w:vAlign w:val="center"/>
                <w:hideMark/>
              </w:tcPr>
            </w:tcPrChange>
          </w:tcPr>
          <w:p w14:paraId="7AF7F734" w14:textId="77777777" w:rsidR="001A7CD7" w:rsidRPr="00F77B86" w:rsidRDefault="001A7CD7" w:rsidP="001A7CD7">
            <w:pPr>
              <w:spacing w:after="0" w:line="240" w:lineRule="auto"/>
              <w:rPr>
                <w:ins w:id="6247" w:author="ilham.nur@office.ui.ac.id" w:date="2023-03-28T22:19:00Z"/>
                <w:rFonts w:eastAsia="Times New Roman" w:cs="Times New Roman"/>
                <w:b/>
                <w:bCs/>
                <w:color w:val="000000"/>
                <w:sz w:val="20"/>
                <w:szCs w:val="20"/>
                <w:rPrChange w:id="6248" w:author="ilham.nur@office.ui.ac.id" w:date="2023-03-28T22:19:00Z">
                  <w:rPr>
                    <w:ins w:id="6249" w:author="ilham.nur@office.ui.ac.id" w:date="2023-03-28T22:19:00Z"/>
                    <w:rFonts w:eastAsia="Times New Roman" w:cs="Times New Roman"/>
                    <w:b/>
                    <w:bCs/>
                    <w:color w:val="000000"/>
                    <w:szCs w:val="24"/>
                  </w:rPr>
                </w:rPrChange>
              </w:rPr>
            </w:pPr>
            <w:ins w:id="6250" w:author="ilham.nur@office.ui.ac.id" w:date="2023-03-28T22:19:00Z">
              <w:r w:rsidRPr="00F77B86">
                <w:rPr>
                  <w:rFonts w:eastAsia="Times New Roman" w:cs="Times New Roman"/>
                  <w:b/>
                  <w:bCs/>
                  <w:color w:val="000000"/>
                  <w:sz w:val="20"/>
                  <w:szCs w:val="20"/>
                  <w:rPrChange w:id="6251" w:author="ilham.nur@office.ui.ac.id" w:date="2023-03-28T22:19:00Z">
                    <w:rPr>
                      <w:rFonts w:eastAsia="Times New Roman" w:cs="Times New Roman"/>
                      <w:b/>
                      <w:bCs/>
                      <w:color w:val="000000"/>
                      <w:szCs w:val="24"/>
                    </w:rPr>
                  </w:rPrChange>
                </w:rPr>
                <w:t xml:space="preserve">Waktu Penyelesaian (Hour) </w:t>
              </w:r>
            </w:ins>
          </w:p>
        </w:tc>
        <w:tc>
          <w:tcPr>
            <w:tcW w:w="901" w:type="pct"/>
            <w:tcBorders>
              <w:top w:val="single" w:sz="4" w:space="0" w:color="auto"/>
              <w:left w:val="nil"/>
              <w:bottom w:val="single" w:sz="4" w:space="0" w:color="auto"/>
              <w:right w:val="single" w:sz="4" w:space="0" w:color="auto"/>
            </w:tcBorders>
            <w:shd w:val="clear" w:color="auto" w:fill="auto"/>
            <w:vAlign w:val="center"/>
            <w:hideMark/>
            <w:tcPrChange w:id="6252" w:author="ilham.nur@office.ui.ac.id" w:date="2023-03-28T22:19:00Z">
              <w:tcPr>
                <w:tcW w:w="2780" w:type="dxa"/>
                <w:tcBorders>
                  <w:top w:val="single" w:sz="4" w:space="0" w:color="auto"/>
                  <w:left w:val="nil"/>
                  <w:bottom w:val="single" w:sz="4" w:space="0" w:color="auto"/>
                  <w:right w:val="single" w:sz="4" w:space="0" w:color="auto"/>
                </w:tcBorders>
                <w:shd w:val="clear" w:color="auto" w:fill="auto"/>
                <w:vAlign w:val="center"/>
                <w:hideMark/>
              </w:tcPr>
            </w:tcPrChange>
          </w:tcPr>
          <w:p w14:paraId="15D38BDE" w14:textId="77777777" w:rsidR="001A7CD7" w:rsidRPr="00F77B86" w:rsidRDefault="001A7CD7" w:rsidP="001A7CD7">
            <w:pPr>
              <w:spacing w:after="0" w:line="240" w:lineRule="auto"/>
              <w:rPr>
                <w:ins w:id="6253" w:author="ilham.nur@office.ui.ac.id" w:date="2023-03-28T22:19:00Z"/>
                <w:rFonts w:eastAsia="Times New Roman" w:cs="Times New Roman"/>
                <w:b/>
                <w:bCs/>
                <w:color w:val="000000"/>
                <w:sz w:val="20"/>
                <w:szCs w:val="20"/>
                <w:rPrChange w:id="6254" w:author="ilham.nur@office.ui.ac.id" w:date="2023-03-28T22:19:00Z">
                  <w:rPr>
                    <w:ins w:id="6255" w:author="ilham.nur@office.ui.ac.id" w:date="2023-03-28T22:19:00Z"/>
                    <w:rFonts w:eastAsia="Times New Roman" w:cs="Times New Roman"/>
                    <w:b/>
                    <w:bCs/>
                    <w:color w:val="000000"/>
                    <w:szCs w:val="24"/>
                  </w:rPr>
                </w:rPrChange>
              </w:rPr>
            </w:pPr>
            <w:ins w:id="6256" w:author="ilham.nur@office.ui.ac.id" w:date="2023-03-28T22:19:00Z">
              <w:r w:rsidRPr="00F77B86">
                <w:rPr>
                  <w:rFonts w:eastAsia="Times New Roman" w:cs="Times New Roman"/>
                  <w:b/>
                  <w:bCs/>
                  <w:color w:val="000000"/>
                  <w:sz w:val="20"/>
                  <w:szCs w:val="20"/>
                  <w:rPrChange w:id="6257" w:author="ilham.nur@office.ui.ac.id" w:date="2023-03-28T22:19:00Z">
                    <w:rPr>
                      <w:rFonts w:eastAsia="Times New Roman" w:cs="Times New Roman"/>
                      <w:b/>
                      <w:bCs/>
                      <w:color w:val="000000"/>
                      <w:szCs w:val="24"/>
                    </w:rPr>
                  </w:rPrChange>
                </w:rPr>
                <w:t>Biaya Penyelesaian (USD)</w:t>
              </w:r>
            </w:ins>
          </w:p>
        </w:tc>
        <w:tc>
          <w:tcPr>
            <w:tcW w:w="1278" w:type="pct"/>
            <w:tcBorders>
              <w:top w:val="single" w:sz="4" w:space="0" w:color="auto"/>
              <w:left w:val="nil"/>
              <w:bottom w:val="single" w:sz="4" w:space="0" w:color="auto"/>
              <w:right w:val="single" w:sz="4" w:space="0" w:color="auto"/>
            </w:tcBorders>
            <w:shd w:val="clear" w:color="auto" w:fill="auto"/>
            <w:vAlign w:val="center"/>
            <w:hideMark/>
            <w:tcPrChange w:id="6258" w:author="ilham.nur@office.ui.ac.id" w:date="2023-03-28T22:19:00Z">
              <w:tcPr>
                <w:tcW w:w="3940" w:type="dxa"/>
                <w:tcBorders>
                  <w:top w:val="single" w:sz="4" w:space="0" w:color="auto"/>
                  <w:left w:val="nil"/>
                  <w:bottom w:val="single" w:sz="4" w:space="0" w:color="auto"/>
                  <w:right w:val="single" w:sz="4" w:space="0" w:color="auto"/>
                </w:tcBorders>
                <w:shd w:val="clear" w:color="auto" w:fill="auto"/>
                <w:vAlign w:val="center"/>
                <w:hideMark/>
              </w:tcPr>
            </w:tcPrChange>
          </w:tcPr>
          <w:p w14:paraId="6FA96E6E" w14:textId="77777777" w:rsidR="001A7CD7" w:rsidRPr="00F77B86" w:rsidRDefault="001A7CD7" w:rsidP="001A7CD7">
            <w:pPr>
              <w:spacing w:after="0" w:line="240" w:lineRule="auto"/>
              <w:rPr>
                <w:ins w:id="6259" w:author="ilham.nur@office.ui.ac.id" w:date="2023-03-28T22:19:00Z"/>
                <w:rFonts w:eastAsia="Times New Roman" w:cs="Times New Roman"/>
                <w:b/>
                <w:bCs/>
                <w:color w:val="000000"/>
                <w:sz w:val="20"/>
                <w:szCs w:val="20"/>
                <w:rPrChange w:id="6260" w:author="ilham.nur@office.ui.ac.id" w:date="2023-03-28T22:19:00Z">
                  <w:rPr>
                    <w:ins w:id="6261" w:author="ilham.nur@office.ui.ac.id" w:date="2023-03-28T22:19:00Z"/>
                    <w:rFonts w:eastAsia="Times New Roman" w:cs="Times New Roman"/>
                    <w:b/>
                    <w:bCs/>
                    <w:color w:val="000000"/>
                    <w:szCs w:val="24"/>
                  </w:rPr>
                </w:rPrChange>
              </w:rPr>
            </w:pPr>
            <w:ins w:id="6262" w:author="ilham.nur@office.ui.ac.id" w:date="2023-03-28T22:19:00Z">
              <w:r w:rsidRPr="00F77B86">
                <w:rPr>
                  <w:rFonts w:eastAsia="Times New Roman" w:cs="Times New Roman"/>
                  <w:b/>
                  <w:bCs/>
                  <w:color w:val="000000"/>
                  <w:sz w:val="20"/>
                  <w:szCs w:val="20"/>
                  <w:rPrChange w:id="6263" w:author="ilham.nur@office.ui.ac.id" w:date="2023-03-28T22:19:00Z">
                    <w:rPr>
                      <w:rFonts w:eastAsia="Times New Roman" w:cs="Times New Roman"/>
                      <w:b/>
                      <w:bCs/>
                      <w:color w:val="000000"/>
                      <w:szCs w:val="24"/>
                    </w:rPr>
                  </w:rPrChange>
                </w:rPr>
                <w:t>Biaya Penyelesaian (Rp)</w:t>
              </w:r>
            </w:ins>
          </w:p>
        </w:tc>
      </w:tr>
      <w:tr w:rsidR="001A7CD7" w:rsidRPr="00F77B86" w14:paraId="0C4BFDC5" w14:textId="77777777" w:rsidTr="001A7CD7">
        <w:trPr>
          <w:trHeight w:val="315"/>
          <w:ins w:id="6264" w:author="ilham.nur@office.ui.ac.id" w:date="2023-03-28T22:19:00Z"/>
          <w:trPrChange w:id="626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26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7CDB9D5" w14:textId="77777777" w:rsidR="001A7CD7" w:rsidRPr="00F77B86" w:rsidRDefault="001A7CD7" w:rsidP="001A7CD7">
            <w:pPr>
              <w:spacing w:after="0" w:line="240" w:lineRule="auto"/>
              <w:jc w:val="left"/>
              <w:rPr>
                <w:ins w:id="6267" w:author="ilham.nur@office.ui.ac.id" w:date="2023-03-28T22:19:00Z"/>
                <w:rFonts w:eastAsia="Times New Roman" w:cs="Times New Roman"/>
                <w:b/>
                <w:bCs/>
                <w:color w:val="000000"/>
                <w:sz w:val="20"/>
                <w:szCs w:val="20"/>
                <w:rPrChange w:id="6268" w:author="ilham.nur@office.ui.ac.id" w:date="2023-03-28T22:19:00Z">
                  <w:rPr>
                    <w:ins w:id="6269" w:author="ilham.nur@office.ui.ac.id" w:date="2023-03-28T22:19:00Z"/>
                    <w:rFonts w:eastAsia="Times New Roman" w:cs="Times New Roman"/>
                    <w:b/>
                    <w:bCs/>
                    <w:color w:val="000000"/>
                    <w:szCs w:val="24"/>
                  </w:rPr>
                </w:rPrChange>
              </w:rPr>
            </w:pPr>
            <w:ins w:id="6270" w:author="ilham.nur@office.ui.ac.id" w:date="2023-03-28T22:19:00Z">
              <w:r w:rsidRPr="00F77B86">
                <w:rPr>
                  <w:rFonts w:eastAsia="Times New Roman" w:cs="Times New Roman"/>
                  <w:b/>
                  <w:bCs/>
                  <w:color w:val="000000"/>
                  <w:sz w:val="20"/>
                  <w:szCs w:val="20"/>
                  <w:rPrChange w:id="6271" w:author="ilham.nur@office.ui.ac.id" w:date="2023-03-28T22:19:00Z">
                    <w:rPr>
                      <w:rFonts w:eastAsia="Times New Roman" w:cs="Times New Roman"/>
                      <w:b/>
                      <w:bCs/>
                      <w:color w:val="000000"/>
                      <w:szCs w:val="24"/>
                    </w:rPr>
                  </w:rPrChange>
                </w:rPr>
                <w:t>Proses As Is</w:t>
              </w:r>
            </w:ins>
          </w:p>
        </w:tc>
        <w:tc>
          <w:tcPr>
            <w:tcW w:w="901" w:type="pct"/>
            <w:tcBorders>
              <w:top w:val="nil"/>
              <w:left w:val="nil"/>
              <w:bottom w:val="single" w:sz="4" w:space="0" w:color="auto"/>
              <w:right w:val="single" w:sz="4" w:space="0" w:color="auto"/>
            </w:tcBorders>
            <w:shd w:val="clear" w:color="auto" w:fill="auto"/>
            <w:vAlign w:val="center"/>
            <w:hideMark/>
            <w:tcPrChange w:id="627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A5EF773" w14:textId="77777777" w:rsidR="001A7CD7" w:rsidRPr="00F77B86" w:rsidRDefault="001A7CD7" w:rsidP="001A7CD7">
            <w:pPr>
              <w:spacing w:after="0" w:line="240" w:lineRule="auto"/>
              <w:jc w:val="left"/>
              <w:rPr>
                <w:ins w:id="6273" w:author="ilham.nur@office.ui.ac.id" w:date="2023-03-28T22:19:00Z"/>
                <w:rFonts w:eastAsia="Times New Roman" w:cs="Times New Roman"/>
                <w:b/>
                <w:bCs/>
                <w:color w:val="000000"/>
                <w:sz w:val="20"/>
                <w:szCs w:val="20"/>
                <w:rPrChange w:id="6274" w:author="ilham.nur@office.ui.ac.id" w:date="2023-03-28T22:19:00Z">
                  <w:rPr>
                    <w:ins w:id="6275" w:author="ilham.nur@office.ui.ac.id" w:date="2023-03-28T22:19:00Z"/>
                    <w:rFonts w:eastAsia="Times New Roman" w:cs="Times New Roman"/>
                    <w:b/>
                    <w:bCs/>
                    <w:color w:val="000000"/>
                    <w:szCs w:val="24"/>
                  </w:rPr>
                </w:rPrChange>
              </w:rPr>
            </w:pPr>
            <w:ins w:id="6276" w:author="ilham.nur@office.ui.ac.id" w:date="2023-03-28T22:19:00Z">
              <w:r w:rsidRPr="00F77B86">
                <w:rPr>
                  <w:rFonts w:eastAsia="Times New Roman" w:cs="Times New Roman"/>
                  <w:b/>
                  <w:bCs/>
                  <w:color w:val="000000"/>
                  <w:sz w:val="20"/>
                  <w:szCs w:val="20"/>
                  <w:rPrChange w:id="6277" w:author="ilham.nur@office.ui.ac.id" w:date="2023-03-28T22:19:00Z">
                    <w:rPr>
                      <w:rFonts w:eastAsia="Times New Roman" w:cs="Times New Roman"/>
                      <w:b/>
                      <w:bCs/>
                      <w:color w:val="000000"/>
                      <w:szCs w:val="24"/>
                    </w:rPr>
                  </w:rPrChange>
                </w:rPr>
                <w:t> </w:t>
              </w:r>
            </w:ins>
          </w:p>
        </w:tc>
        <w:tc>
          <w:tcPr>
            <w:tcW w:w="901" w:type="pct"/>
            <w:tcBorders>
              <w:top w:val="nil"/>
              <w:left w:val="nil"/>
              <w:bottom w:val="single" w:sz="4" w:space="0" w:color="auto"/>
              <w:right w:val="single" w:sz="4" w:space="0" w:color="auto"/>
            </w:tcBorders>
            <w:shd w:val="clear" w:color="auto" w:fill="auto"/>
            <w:vAlign w:val="center"/>
            <w:hideMark/>
            <w:tcPrChange w:id="627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847ACCD" w14:textId="77777777" w:rsidR="001A7CD7" w:rsidRPr="00F77B86" w:rsidRDefault="001A7CD7" w:rsidP="001A7CD7">
            <w:pPr>
              <w:spacing w:after="0" w:line="240" w:lineRule="auto"/>
              <w:jc w:val="right"/>
              <w:rPr>
                <w:ins w:id="6279" w:author="ilham.nur@office.ui.ac.id" w:date="2023-03-28T22:19:00Z"/>
                <w:rFonts w:eastAsia="Times New Roman" w:cs="Times New Roman"/>
                <w:b/>
                <w:bCs/>
                <w:color w:val="000000"/>
                <w:sz w:val="20"/>
                <w:szCs w:val="20"/>
                <w:rPrChange w:id="6280" w:author="ilham.nur@office.ui.ac.id" w:date="2023-03-28T22:19:00Z">
                  <w:rPr>
                    <w:ins w:id="6281" w:author="ilham.nur@office.ui.ac.id" w:date="2023-03-28T22:19:00Z"/>
                    <w:rFonts w:eastAsia="Times New Roman" w:cs="Times New Roman"/>
                    <w:b/>
                    <w:bCs/>
                    <w:color w:val="000000"/>
                    <w:szCs w:val="24"/>
                  </w:rPr>
                </w:rPrChange>
              </w:rPr>
            </w:pPr>
            <w:ins w:id="6282" w:author="ilham.nur@office.ui.ac.id" w:date="2023-03-28T22:19:00Z">
              <w:r w:rsidRPr="00F77B86">
                <w:rPr>
                  <w:rFonts w:eastAsia="Times New Roman" w:cs="Times New Roman"/>
                  <w:b/>
                  <w:bCs/>
                  <w:color w:val="000000"/>
                  <w:sz w:val="20"/>
                  <w:szCs w:val="20"/>
                  <w:rPrChange w:id="6283" w:author="ilham.nur@office.ui.ac.id" w:date="2023-03-28T22:19:00Z">
                    <w:rPr>
                      <w:rFonts w:eastAsia="Times New Roman" w:cs="Times New Roman"/>
                      <w:b/>
                      <w:bCs/>
                      <w:color w:val="000000"/>
                      <w:szCs w:val="24"/>
                    </w:rPr>
                  </w:rPrChange>
                </w:rPr>
                <w:t>0</w:t>
              </w:r>
            </w:ins>
          </w:p>
        </w:tc>
        <w:tc>
          <w:tcPr>
            <w:tcW w:w="901" w:type="pct"/>
            <w:tcBorders>
              <w:top w:val="nil"/>
              <w:left w:val="nil"/>
              <w:bottom w:val="single" w:sz="4" w:space="0" w:color="auto"/>
              <w:right w:val="single" w:sz="4" w:space="0" w:color="auto"/>
            </w:tcBorders>
            <w:shd w:val="clear" w:color="auto" w:fill="auto"/>
            <w:vAlign w:val="center"/>
            <w:hideMark/>
            <w:tcPrChange w:id="628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0BD0CE4" w14:textId="77777777" w:rsidR="001A7CD7" w:rsidRPr="00F77B86" w:rsidRDefault="001A7CD7" w:rsidP="001A7CD7">
            <w:pPr>
              <w:spacing w:after="0" w:line="240" w:lineRule="auto"/>
              <w:jc w:val="left"/>
              <w:rPr>
                <w:ins w:id="6285" w:author="ilham.nur@office.ui.ac.id" w:date="2023-03-28T22:19:00Z"/>
                <w:rFonts w:eastAsia="Times New Roman" w:cs="Times New Roman"/>
                <w:b/>
                <w:bCs/>
                <w:color w:val="000000"/>
                <w:sz w:val="20"/>
                <w:szCs w:val="20"/>
                <w:rPrChange w:id="6286" w:author="ilham.nur@office.ui.ac.id" w:date="2023-03-28T22:19:00Z">
                  <w:rPr>
                    <w:ins w:id="6287" w:author="ilham.nur@office.ui.ac.id" w:date="2023-03-28T22:19:00Z"/>
                    <w:rFonts w:eastAsia="Times New Roman" w:cs="Times New Roman"/>
                    <w:b/>
                    <w:bCs/>
                    <w:color w:val="000000"/>
                    <w:szCs w:val="24"/>
                  </w:rPr>
                </w:rPrChange>
              </w:rPr>
            </w:pPr>
            <w:ins w:id="6288" w:author="ilham.nur@office.ui.ac.id" w:date="2023-03-28T22:19:00Z">
              <w:r w:rsidRPr="00F77B86">
                <w:rPr>
                  <w:rFonts w:eastAsia="Times New Roman" w:cs="Times New Roman"/>
                  <w:b/>
                  <w:bCs/>
                  <w:color w:val="000000"/>
                  <w:sz w:val="20"/>
                  <w:szCs w:val="20"/>
                  <w:rPrChange w:id="6289" w:author="ilham.nur@office.ui.ac.id" w:date="2023-03-28T22:19:00Z">
                    <w:rPr>
                      <w:rFonts w:eastAsia="Times New Roman" w:cs="Times New Roman"/>
                      <w:b/>
                      <w:bCs/>
                      <w:color w:val="000000"/>
                      <w:szCs w:val="24"/>
                    </w:rPr>
                  </w:rPrChange>
                </w:rPr>
                <w:t> </w:t>
              </w:r>
            </w:ins>
          </w:p>
        </w:tc>
        <w:tc>
          <w:tcPr>
            <w:tcW w:w="1278" w:type="pct"/>
            <w:tcBorders>
              <w:top w:val="nil"/>
              <w:left w:val="nil"/>
              <w:bottom w:val="single" w:sz="4" w:space="0" w:color="auto"/>
              <w:right w:val="single" w:sz="4" w:space="0" w:color="auto"/>
            </w:tcBorders>
            <w:shd w:val="clear" w:color="auto" w:fill="auto"/>
            <w:vAlign w:val="center"/>
            <w:hideMark/>
            <w:tcPrChange w:id="629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FA44730" w14:textId="77777777" w:rsidR="001A7CD7" w:rsidRPr="00F77B86" w:rsidRDefault="001A7CD7" w:rsidP="001A7CD7">
            <w:pPr>
              <w:spacing w:after="0" w:line="240" w:lineRule="auto"/>
              <w:jc w:val="right"/>
              <w:rPr>
                <w:ins w:id="6291" w:author="ilham.nur@office.ui.ac.id" w:date="2023-03-28T22:19:00Z"/>
                <w:rFonts w:eastAsia="Times New Roman" w:cs="Times New Roman"/>
                <w:b/>
                <w:bCs/>
                <w:color w:val="000000"/>
                <w:sz w:val="20"/>
                <w:szCs w:val="20"/>
                <w:rPrChange w:id="6292" w:author="ilham.nur@office.ui.ac.id" w:date="2023-03-28T22:19:00Z">
                  <w:rPr>
                    <w:ins w:id="6293" w:author="ilham.nur@office.ui.ac.id" w:date="2023-03-28T22:19:00Z"/>
                    <w:rFonts w:eastAsia="Times New Roman" w:cs="Times New Roman"/>
                    <w:b/>
                    <w:bCs/>
                    <w:color w:val="000000"/>
                    <w:szCs w:val="24"/>
                  </w:rPr>
                </w:rPrChange>
              </w:rPr>
            </w:pPr>
            <w:ins w:id="6294" w:author="ilham.nur@office.ui.ac.id" w:date="2023-03-28T22:19:00Z">
              <w:r w:rsidRPr="00F77B86">
                <w:rPr>
                  <w:rFonts w:eastAsia="Times New Roman" w:cs="Times New Roman"/>
                  <w:b/>
                  <w:bCs/>
                  <w:color w:val="000000"/>
                  <w:sz w:val="20"/>
                  <w:szCs w:val="20"/>
                  <w:rPrChange w:id="6295" w:author="ilham.nur@office.ui.ac.id" w:date="2023-03-28T22:19:00Z">
                    <w:rPr>
                      <w:rFonts w:eastAsia="Times New Roman" w:cs="Times New Roman"/>
                      <w:b/>
                      <w:bCs/>
                      <w:color w:val="000000"/>
                      <w:szCs w:val="24"/>
                    </w:rPr>
                  </w:rPrChange>
                </w:rPr>
                <w:t>0</w:t>
              </w:r>
            </w:ins>
          </w:p>
        </w:tc>
      </w:tr>
      <w:tr w:rsidR="001A7CD7" w:rsidRPr="00F77B86" w14:paraId="5173762B" w14:textId="77777777" w:rsidTr="001A7CD7">
        <w:trPr>
          <w:trHeight w:val="315"/>
          <w:ins w:id="6296" w:author="ilham.nur@office.ui.ac.id" w:date="2023-03-28T22:19:00Z"/>
          <w:trPrChange w:id="629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29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A531AD9" w14:textId="77777777" w:rsidR="001A7CD7" w:rsidRPr="00F77B86" w:rsidRDefault="001A7CD7" w:rsidP="001A7CD7">
            <w:pPr>
              <w:spacing w:after="0" w:line="240" w:lineRule="auto"/>
              <w:rPr>
                <w:ins w:id="6299" w:author="ilham.nur@office.ui.ac.id" w:date="2023-03-28T22:19:00Z"/>
                <w:rFonts w:eastAsia="Times New Roman" w:cs="Times New Roman"/>
                <w:color w:val="000000"/>
                <w:sz w:val="20"/>
                <w:szCs w:val="20"/>
                <w:rPrChange w:id="6300" w:author="ilham.nur@office.ui.ac.id" w:date="2023-03-28T22:19:00Z">
                  <w:rPr>
                    <w:ins w:id="6301" w:author="ilham.nur@office.ui.ac.id" w:date="2023-03-28T22:19:00Z"/>
                    <w:rFonts w:eastAsia="Times New Roman" w:cs="Times New Roman"/>
                    <w:color w:val="000000"/>
                    <w:szCs w:val="24"/>
                  </w:rPr>
                </w:rPrChange>
              </w:rPr>
            </w:pPr>
            <w:ins w:id="6302" w:author="ilham.nur@office.ui.ac.id" w:date="2023-03-28T22:19:00Z">
              <w:r w:rsidRPr="00F77B86">
                <w:rPr>
                  <w:rFonts w:eastAsia="Times New Roman" w:cs="Times New Roman"/>
                  <w:color w:val="000000"/>
                  <w:sz w:val="20"/>
                  <w:szCs w:val="20"/>
                  <w:rPrChange w:id="6303" w:author="ilham.nur@office.ui.ac.id" w:date="2023-03-28T22:19:00Z">
                    <w:rPr>
                      <w:rFonts w:eastAsia="Times New Roman" w:cs="Times New Roman"/>
                      <w:color w:val="000000"/>
                      <w:szCs w:val="24"/>
                    </w:rPr>
                  </w:rPrChange>
                </w:rPr>
                <w:t>Simulasi 1</w:t>
              </w:r>
            </w:ins>
          </w:p>
        </w:tc>
        <w:tc>
          <w:tcPr>
            <w:tcW w:w="901" w:type="pct"/>
            <w:tcBorders>
              <w:top w:val="nil"/>
              <w:left w:val="nil"/>
              <w:bottom w:val="single" w:sz="4" w:space="0" w:color="auto"/>
              <w:right w:val="single" w:sz="4" w:space="0" w:color="auto"/>
            </w:tcBorders>
            <w:shd w:val="clear" w:color="auto" w:fill="auto"/>
            <w:vAlign w:val="center"/>
            <w:hideMark/>
            <w:tcPrChange w:id="630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139DE15" w14:textId="77777777" w:rsidR="001A7CD7" w:rsidRPr="00F77B86" w:rsidRDefault="001A7CD7" w:rsidP="001A7CD7">
            <w:pPr>
              <w:spacing w:after="0" w:line="240" w:lineRule="auto"/>
              <w:rPr>
                <w:ins w:id="6305" w:author="ilham.nur@office.ui.ac.id" w:date="2023-03-28T22:19:00Z"/>
                <w:rFonts w:eastAsia="Times New Roman" w:cs="Times New Roman"/>
                <w:color w:val="000000"/>
                <w:sz w:val="20"/>
                <w:szCs w:val="20"/>
                <w:rPrChange w:id="6306" w:author="ilham.nur@office.ui.ac.id" w:date="2023-03-28T22:19:00Z">
                  <w:rPr>
                    <w:ins w:id="6307" w:author="ilham.nur@office.ui.ac.id" w:date="2023-03-28T22:19:00Z"/>
                    <w:rFonts w:eastAsia="Times New Roman" w:cs="Times New Roman"/>
                    <w:color w:val="000000"/>
                    <w:szCs w:val="24"/>
                  </w:rPr>
                </w:rPrChange>
              </w:rPr>
            </w:pPr>
            <w:ins w:id="6308" w:author="ilham.nur@office.ui.ac.id" w:date="2023-03-28T22:19:00Z">
              <w:r w:rsidRPr="00F77B86">
                <w:rPr>
                  <w:rFonts w:eastAsia="Times New Roman" w:cs="Times New Roman"/>
                  <w:color w:val="000000"/>
                  <w:sz w:val="20"/>
                  <w:szCs w:val="20"/>
                  <w:rPrChange w:id="6309" w:author="ilham.nur@office.ui.ac.id" w:date="2023-03-28T22:19:00Z">
                    <w:rPr>
                      <w:rFonts w:eastAsia="Times New Roman" w:cs="Times New Roman"/>
                      <w:color w:val="000000"/>
                      <w:szCs w:val="24"/>
                    </w:rPr>
                  </w:rPrChange>
                </w:rPr>
                <w:t>13.7</w:t>
              </w:r>
            </w:ins>
          </w:p>
        </w:tc>
        <w:tc>
          <w:tcPr>
            <w:tcW w:w="901" w:type="pct"/>
            <w:tcBorders>
              <w:top w:val="nil"/>
              <w:left w:val="nil"/>
              <w:bottom w:val="single" w:sz="4" w:space="0" w:color="auto"/>
              <w:right w:val="single" w:sz="4" w:space="0" w:color="auto"/>
            </w:tcBorders>
            <w:shd w:val="clear" w:color="auto" w:fill="auto"/>
            <w:vAlign w:val="center"/>
            <w:hideMark/>
            <w:tcPrChange w:id="631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409B101" w14:textId="77777777" w:rsidR="001A7CD7" w:rsidRPr="00F77B86" w:rsidRDefault="001A7CD7" w:rsidP="001A7CD7">
            <w:pPr>
              <w:spacing w:after="0" w:line="240" w:lineRule="auto"/>
              <w:jc w:val="right"/>
              <w:rPr>
                <w:ins w:id="6311" w:author="ilham.nur@office.ui.ac.id" w:date="2023-03-28T22:19:00Z"/>
                <w:rFonts w:eastAsia="Times New Roman" w:cs="Times New Roman"/>
                <w:b/>
                <w:bCs/>
                <w:color w:val="000000"/>
                <w:sz w:val="20"/>
                <w:szCs w:val="20"/>
                <w:rPrChange w:id="6312" w:author="ilham.nur@office.ui.ac.id" w:date="2023-03-28T22:19:00Z">
                  <w:rPr>
                    <w:ins w:id="6313" w:author="ilham.nur@office.ui.ac.id" w:date="2023-03-28T22:19:00Z"/>
                    <w:rFonts w:eastAsia="Times New Roman" w:cs="Times New Roman"/>
                    <w:b/>
                    <w:bCs/>
                    <w:color w:val="000000"/>
                    <w:szCs w:val="24"/>
                  </w:rPr>
                </w:rPrChange>
              </w:rPr>
            </w:pPr>
            <w:ins w:id="6314" w:author="ilham.nur@office.ui.ac.id" w:date="2023-03-28T22:19:00Z">
              <w:r w:rsidRPr="00F77B86">
                <w:rPr>
                  <w:rFonts w:eastAsia="Times New Roman" w:cs="Times New Roman"/>
                  <w:b/>
                  <w:bCs/>
                  <w:color w:val="000000"/>
                  <w:sz w:val="20"/>
                  <w:szCs w:val="20"/>
                  <w:rPrChange w:id="6315" w:author="ilham.nur@office.ui.ac.id" w:date="2023-03-28T22:19:00Z">
                    <w:rPr>
                      <w:rFonts w:eastAsia="Times New Roman" w:cs="Times New Roman"/>
                      <w:b/>
                      <w:bCs/>
                      <w:color w:val="000000"/>
                      <w:szCs w:val="24"/>
                    </w:rPr>
                  </w:rPrChange>
                </w:rPr>
                <w:t>2301.6</w:t>
              </w:r>
            </w:ins>
          </w:p>
        </w:tc>
        <w:tc>
          <w:tcPr>
            <w:tcW w:w="901" w:type="pct"/>
            <w:tcBorders>
              <w:top w:val="nil"/>
              <w:left w:val="nil"/>
              <w:bottom w:val="single" w:sz="4" w:space="0" w:color="auto"/>
              <w:right w:val="single" w:sz="4" w:space="0" w:color="auto"/>
            </w:tcBorders>
            <w:shd w:val="clear" w:color="auto" w:fill="auto"/>
            <w:vAlign w:val="center"/>
            <w:hideMark/>
            <w:tcPrChange w:id="631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2D86A59" w14:textId="77777777" w:rsidR="001A7CD7" w:rsidRPr="00F77B86" w:rsidRDefault="001A7CD7" w:rsidP="001A7CD7">
            <w:pPr>
              <w:spacing w:after="0" w:line="240" w:lineRule="auto"/>
              <w:rPr>
                <w:ins w:id="6317" w:author="ilham.nur@office.ui.ac.id" w:date="2023-03-28T22:19:00Z"/>
                <w:rFonts w:eastAsia="Times New Roman" w:cs="Times New Roman"/>
                <w:color w:val="000000"/>
                <w:sz w:val="20"/>
                <w:szCs w:val="20"/>
                <w:rPrChange w:id="6318" w:author="ilham.nur@office.ui.ac.id" w:date="2023-03-28T22:19:00Z">
                  <w:rPr>
                    <w:ins w:id="6319" w:author="ilham.nur@office.ui.ac.id" w:date="2023-03-28T22:19:00Z"/>
                    <w:rFonts w:eastAsia="Times New Roman" w:cs="Times New Roman"/>
                    <w:color w:val="000000"/>
                    <w:szCs w:val="24"/>
                  </w:rPr>
                </w:rPrChange>
              </w:rPr>
            </w:pPr>
            <w:ins w:id="6320" w:author="ilham.nur@office.ui.ac.id" w:date="2023-03-28T22:19:00Z">
              <w:r w:rsidRPr="00F77B86">
                <w:rPr>
                  <w:rFonts w:eastAsia="Times New Roman" w:cs="Times New Roman"/>
                  <w:color w:val="000000"/>
                  <w:sz w:val="20"/>
                  <w:szCs w:val="20"/>
                  <w:rPrChange w:id="6321" w:author="ilham.nur@office.ui.ac.id" w:date="2023-03-28T22:19:00Z">
                    <w:rPr>
                      <w:rFonts w:eastAsia="Times New Roman" w:cs="Times New Roman"/>
                      <w:color w:val="000000"/>
                      <w:szCs w:val="24"/>
                    </w:rPr>
                  </w:rPrChange>
                </w:rPr>
                <w:t xml:space="preserve"> $                                2,542 </w:t>
              </w:r>
            </w:ins>
          </w:p>
        </w:tc>
        <w:tc>
          <w:tcPr>
            <w:tcW w:w="1278" w:type="pct"/>
            <w:tcBorders>
              <w:top w:val="nil"/>
              <w:left w:val="nil"/>
              <w:bottom w:val="single" w:sz="4" w:space="0" w:color="auto"/>
              <w:right w:val="single" w:sz="4" w:space="0" w:color="auto"/>
            </w:tcBorders>
            <w:shd w:val="clear" w:color="auto" w:fill="auto"/>
            <w:vAlign w:val="center"/>
            <w:hideMark/>
            <w:tcPrChange w:id="632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374C342" w14:textId="77777777" w:rsidR="001A7CD7" w:rsidRPr="00F77B86" w:rsidRDefault="001A7CD7" w:rsidP="001A7CD7">
            <w:pPr>
              <w:spacing w:after="0" w:line="240" w:lineRule="auto"/>
              <w:jc w:val="left"/>
              <w:rPr>
                <w:ins w:id="6323" w:author="ilham.nur@office.ui.ac.id" w:date="2023-03-28T22:19:00Z"/>
                <w:rFonts w:eastAsia="Times New Roman" w:cs="Times New Roman"/>
                <w:b/>
                <w:bCs/>
                <w:color w:val="000000"/>
                <w:sz w:val="20"/>
                <w:szCs w:val="20"/>
                <w:rPrChange w:id="6324" w:author="ilham.nur@office.ui.ac.id" w:date="2023-03-28T22:19:00Z">
                  <w:rPr>
                    <w:ins w:id="6325" w:author="ilham.nur@office.ui.ac.id" w:date="2023-03-28T22:19:00Z"/>
                    <w:rFonts w:eastAsia="Times New Roman" w:cs="Times New Roman"/>
                    <w:b/>
                    <w:bCs/>
                    <w:color w:val="000000"/>
                    <w:szCs w:val="24"/>
                  </w:rPr>
                </w:rPrChange>
              </w:rPr>
            </w:pPr>
            <w:ins w:id="6326" w:author="ilham.nur@office.ui.ac.id" w:date="2023-03-28T22:19:00Z">
              <w:r w:rsidRPr="00F77B86">
                <w:rPr>
                  <w:rFonts w:eastAsia="Times New Roman" w:cs="Times New Roman"/>
                  <w:b/>
                  <w:bCs/>
                  <w:color w:val="000000"/>
                  <w:sz w:val="20"/>
                  <w:szCs w:val="20"/>
                  <w:rPrChange w:id="6327" w:author="ilham.nur@office.ui.ac.id" w:date="2023-03-28T22:19:00Z">
                    <w:rPr>
                      <w:rFonts w:eastAsia="Times New Roman" w:cs="Times New Roman"/>
                      <w:b/>
                      <w:bCs/>
                      <w:color w:val="000000"/>
                      <w:szCs w:val="24"/>
                    </w:rPr>
                  </w:rPrChange>
                </w:rPr>
                <w:t xml:space="preserve"> Rp                                  38,125,500.00 </w:t>
              </w:r>
            </w:ins>
          </w:p>
        </w:tc>
      </w:tr>
      <w:tr w:rsidR="001A7CD7" w:rsidRPr="00F77B86" w14:paraId="4174617C" w14:textId="77777777" w:rsidTr="001A7CD7">
        <w:trPr>
          <w:trHeight w:val="315"/>
          <w:ins w:id="6328" w:author="ilham.nur@office.ui.ac.id" w:date="2023-03-28T22:19:00Z"/>
          <w:trPrChange w:id="632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33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5893C7E" w14:textId="77777777" w:rsidR="001A7CD7" w:rsidRPr="00F77B86" w:rsidRDefault="001A7CD7" w:rsidP="001A7CD7">
            <w:pPr>
              <w:spacing w:after="0" w:line="240" w:lineRule="auto"/>
              <w:rPr>
                <w:ins w:id="6331" w:author="ilham.nur@office.ui.ac.id" w:date="2023-03-28T22:19:00Z"/>
                <w:rFonts w:eastAsia="Times New Roman" w:cs="Times New Roman"/>
                <w:color w:val="000000"/>
                <w:sz w:val="20"/>
                <w:szCs w:val="20"/>
                <w:rPrChange w:id="6332" w:author="ilham.nur@office.ui.ac.id" w:date="2023-03-28T22:19:00Z">
                  <w:rPr>
                    <w:ins w:id="6333" w:author="ilham.nur@office.ui.ac.id" w:date="2023-03-28T22:19:00Z"/>
                    <w:rFonts w:eastAsia="Times New Roman" w:cs="Times New Roman"/>
                    <w:color w:val="000000"/>
                    <w:szCs w:val="24"/>
                  </w:rPr>
                </w:rPrChange>
              </w:rPr>
            </w:pPr>
            <w:ins w:id="6334" w:author="ilham.nur@office.ui.ac.id" w:date="2023-03-28T22:19:00Z">
              <w:r w:rsidRPr="00F77B86">
                <w:rPr>
                  <w:rFonts w:eastAsia="Times New Roman" w:cs="Times New Roman"/>
                  <w:color w:val="000000"/>
                  <w:sz w:val="20"/>
                  <w:szCs w:val="20"/>
                  <w:rPrChange w:id="6335" w:author="ilham.nur@office.ui.ac.id" w:date="2023-03-28T22:19:00Z">
                    <w:rPr>
                      <w:rFonts w:eastAsia="Times New Roman" w:cs="Times New Roman"/>
                      <w:color w:val="000000"/>
                      <w:szCs w:val="24"/>
                    </w:rPr>
                  </w:rPrChange>
                </w:rPr>
                <w:t>Simulasi 2</w:t>
              </w:r>
            </w:ins>
          </w:p>
        </w:tc>
        <w:tc>
          <w:tcPr>
            <w:tcW w:w="901" w:type="pct"/>
            <w:tcBorders>
              <w:top w:val="nil"/>
              <w:left w:val="nil"/>
              <w:bottom w:val="single" w:sz="4" w:space="0" w:color="auto"/>
              <w:right w:val="single" w:sz="4" w:space="0" w:color="auto"/>
            </w:tcBorders>
            <w:shd w:val="clear" w:color="auto" w:fill="auto"/>
            <w:vAlign w:val="center"/>
            <w:hideMark/>
            <w:tcPrChange w:id="633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CE284B2" w14:textId="77777777" w:rsidR="001A7CD7" w:rsidRPr="00F77B86" w:rsidRDefault="001A7CD7" w:rsidP="001A7CD7">
            <w:pPr>
              <w:spacing w:after="0" w:line="240" w:lineRule="auto"/>
              <w:rPr>
                <w:ins w:id="6337" w:author="ilham.nur@office.ui.ac.id" w:date="2023-03-28T22:19:00Z"/>
                <w:rFonts w:eastAsia="Times New Roman" w:cs="Times New Roman"/>
                <w:color w:val="000000"/>
                <w:sz w:val="20"/>
                <w:szCs w:val="20"/>
                <w:rPrChange w:id="6338" w:author="ilham.nur@office.ui.ac.id" w:date="2023-03-28T22:19:00Z">
                  <w:rPr>
                    <w:ins w:id="6339" w:author="ilham.nur@office.ui.ac.id" w:date="2023-03-28T22:19:00Z"/>
                    <w:rFonts w:eastAsia="Times New Roman" w:cs="Times New Roman"/>
                    <w:color w:val="000000"/>
                    <w:szCs w:val="24"/>
                  </w:rPr>
                </w:rPrChange>
              </w:rPr>
            </w:pPr>
            <w:ins w:id="6340" w:author="ilham.nur@office.ui.ac.id" w:date="2023-03-28T22:19:00Z">
              <w:r w:rsidRPr="00F77B86">
                <w:rPr>
                  <w:rFonts w:eastAsia="Times New Roman" w:cs="Times New Roman"/>
                  <w:color w:val="000000"/>
                  <w:sz w:val="20"/>
                  <w:szCs w:val="20"/>
                  <w:rPrChange w:id="6341" w:author="ilham.nur@office.ui.ac.id" w:date="2023-03-28T22:19:00Z">
                    <w:rPr>
                      <w:rFonts w:eastAsia="Times New Roman" w:cs="Times New Roman"/>
                      <w:color w:val="000000"/>
                      <w:szCs w:val="24"/>
                    </w:rPr>
                  </w:rPrChange>
                </w:rPr>
                <w:t>6.6</w:t>
              </w:r>
            </w:ins>
          </w:p>
        </w:tc>
        <w:tc>
          <w:tcPr>
            <w:tcW w:w="901" w:type="pct"/>
            <w:tcBorders>
              <w:top w:val="nil"/>
              <w:left w:val="nil"/>
              <w:bottom w:val="single" w:sz="4" w:space="0" w:color="auto"/>
              <w:right w:val="single" w:sz="4" w:space="0" w:color="auto"/>
            </w:tcBorders>
            <w:shd w:val="clear" w:color="auto" w:fill="auto"/>
            <w:vAlign w:val="center"/>
            <w:hideMark/>
            <w:tcPrChange w:id="634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90948C0" w14:textId="77777777" w:rsidR="001A7CD7" w:rsidRPr="00F77B86" w:rsidRDefault="001A7CD7" w:rsidP="001A7CD7">
            <w:pPr>
              <w:spacing w:after="0" w:line="240" w:lineRule="auto"/>
              <w:jc w:val="right"/>
              <w:rPr>
                <w:ins w:id="6343" w:author="ilham.nur@office.ui.ac.id" w:date="2023-03-28T22:19:00Z"/>
                <w:rFonts w:eastAsia="Times New Roman" w:cs="Times New Roman"/>
                <w:b/>
                <w:bCs/>
                <w:color w:val="000000"/>
                <w:sz w:val="20"/>
                <w:szCs w:val="20"/>
                <w:rPrChange w:id="6344" w:author="ilham.nur@office.ui.ac.id" w:date="2023-03-28T22:19:00Z">
                  <w:rPr>
                    <w:ins w:id="6345" w:author="ilham.nur@office.ui.ac.id" w:date="2023-03-28T22:19:00Z"/>
                    <w:rFonts w:eastAsia="Times New Roman" w:cs="Times New Roman"/>
                    <w:b/>
                    <w:bCs/>
                    <w:color w:val="000000"/>
                    <w:szCs w:val="24"/>
                  </w:rPr>
                </w:rPrChange>
              </w:rPr>
            </w:pPr>
            <w:ins w:id="6346" w:author="ilham.nur@office.ui.ac.id" w:date="2023-03-28T22:19:00Z">
              <w:r w:rsidRPr="00F77B86">
                <w:rPr>
                  <w:rFonts w:eastAsia="Times New Roman" w:cs="Times New Roman"/>
                  <w:b/>
                  <w:bCs/>
                  <w:color w:val="000000"/>
                  <w:sz w:val="20"/>
                  <w:szCs w:val="20"/>
                  <w:rPrChange w:id="6347" w:author="ilham.nur@office.ui.ac.id" w:date="2023-03-28T22:19:00Z">
                    <w:rPr>
                      <w:rFonts w:eastAsia="Times New Roman" w:cs="Times New Roman"/>
                      <w:b/>
                      <w:bCs/>
                      <w:color w:val="000000"/>
                      <w:szCs w:val="24"/>
                    </w:rPr>
                  </w:rPrChange>
                </w:rPr>
                <w:t>1108.8</w:t>
              </w:r>
            </w:ins>
          </w:p>
        </w:tc>
        <w:tc>
          <w:tcPr>
            <w:tcW w:w="901" w:type="pct"/>
            <w:tcBorders>
              <w:top w:val="nil"/>
              <w:left w:val="nil"/>
              <w:bottom w:val="single" w:sz="4" w:space="0" w:color="auto"/>
              <w:right w:val="single" w:sz="4" w:space="0" w:color="auto"/>
            </w:tcBorders>
            <w:shd w:val="clear" w:color="auto" w:fill="auto"/>
            <w:vAlign w:val="center"/>
            <w:hideMark/>
            <w:tcPrChange w:id="634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438CE69" w14:textId="77777777" w:rsidR="001A7CD7" w:rsidRPr="00F77B86" w:rsidRDefault="001A7CD7" w:rsidP="001A7CD7">
            <w:pPr>
              <w:spacing w:after="0" w:line="240" w:lineRule="auto"/>
              <w:rPr>
                <w:ins w:id="6349" w:author="ilham.nur@office.ui.ac.id" w:date="2023-03-28T22:19:00Z"/>
                <w:rFonts w:eastAsia="Times New Roman" w:cs="Times New Roman"/>
                <w:color w:val="000000"/>
                <w:sz w:val="20"/>
                <w:szCs w:val="20"/>
                <w:rPrChange w:id="6350" w:author="ilham.nur@office.ui.ac.id" w:date="2023-03-28T22:19:00Z">
                  <w:rPr>
                    <w:ins w:id="6351" w:author="ilham.nur@office.ui.ac.id" w:date="2023-03-28T22:19:00Z"/>
                    <w:rFonts w:eastAsia="Times New Roman" w:cs="Times New Roman"/>
                    <w:color w:val="000000"/>
                    <w:szCs w:val="24"/>
                  </w:rPr>
                </w:rPrChange>
              </w:rPr>
            </w:pPr>
            <w:ins w:id="6352" w:author="ilham.nur@office.ui.ac.id" w:date="2023-03-28T22:19:00Z">
              <w:r w:rsidRPr="00F77B86">
                <w:rPr>
                  <w:rFonts w:eastAsia="Times New Roman" w:cs="Times New Roman"/>
                  <w:color w:val="000000"/>
                  <w:sz w:val="20"/>
                  <w:szCs w:val="20"/>
                  <w:rPrChange w:id="6353" w:author="ilham.nur@office.ui.ac.id" w:date="2023-03-28T22:19:00Z">
                    <w:rPr>
                      <w:rFonts w:eastAsia="Times New Roman" w:cs="Times New Roman"/>
                      <w:color w:val="000000"/>
                      <w:szCs w:val="24"/>
                    </w:rPr>
                  </w:rPrChange>
                </w:rPr>
                <w:t xml:space="preserve"> $                                1,726 </w:t>
              </w:r>
            </w:ins>
          </w:p>
        </w:tc>
        <w:tc>
          <w:tcPr>
            <w:tcW w:w="1278" w:type="pct"/>
            <w:tcBorders>
              <w:top w:val="nil"/>
              <w:left w:val="nil"/>
              <w:bottom w:val="single" w:sz="4" w:space="0" w:color="auto"/>
              <w:right w:val="single" w:sz="4" w:space="0" w:color="auto"/>
            </w:tcBorders>
            <w:shd w:val="clear" w:color="auto" w:fill="auto"/>
            <w:vAlign w:val="center"/>
            <w:hideMark/>
            <w:tcPrChange w:id="635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25351C3" w14:textId="77777777" w:rsidR="001A7CD7" w:rsidRPr="00F77B86" w:rsidRDefault="001A7CD7" w:rsidP="001A7CD7">
            <w:pPr>
              <w:spacing w:after="0" w:line="240" w:lineRule="auto"/>
              <w:jc w:val="left"/>
              <w:rPr>
                <w:ins w:id="6355" w:author="ilham.nur@office.ui.ac.id" w:date="2023-03-28T22:19:00Z"/>
                <w:rFonts w:eastAsia="Times New Roman" w:cs="Times New Roman"/>
                <w:b/>
                <w:bCs/>
                <w:color w:val="000000"/>
                <w:sz w:val="20"/>
                <w:szCs w:val="20"/>
                <w:rPrChange w:id="6356" w:author="ilham.nur@office.ui.ac.id" w:date="2023-03-28T22:19:00Z">
                  <w:rPr>
                    <w:ins w:id="6357" w:author="ilham.nur@office.ui.ac.id" w:date="2023-03-28T22:19:00Z"/>
                    <w:rFonts w:eastAsia="Times New Roman" w:cs="Times New Roman"/>
                    <w:b/>
                    <w:bCs/>
                    <w:color w:val="000000"/>
                    <w:szCs w:val="24"/>
                  </w:rPr>
                </w:rPrChange>
              </w:rPr>
            </w:pPr>
            <w:ins w:id="6358" w:author="ilham.nur@office.ui.ac.id" w:date="2023-03-28T22:19:00Z">
              <w:r w:rsidRPr="00F77B86">
                <w:rPr>
                  <w:rFonts w:eastAsia="Times New Roman" w:cs="Times New Roman"/>
                  <w:b/>
                  <w:bCs/>
                  <w:color w:val="000000"/>
                  <w:sz w:val="20"/>
                  <w:szCs w:val="20"/>
                  <w:rPrChange w:id="6359" w:author="ilham.nur@office.ui.ac.id" w:date="2023-03-28T22:19:00Z">
                    <w:rPr>
                      <w:rFonts w:eastAsia="Times New Roman" w:cs="Times New Roman"/>
                      <w:b/>
                      <w:bCs/>
                      <w:color w:val="000000"/>
                      <w:szCs w:val="24"/>
                    </w:rPr>
                  </w:rPrChange>
                </w:rPr>
                <w:t xml:space="preserve"> Rp                                  25,890,000.00 </w:t>
              </w:r>
            </w:ins>
          </w:p>
        </w:tc>
      </w:tr>
      <w:tr w:rsidR="001A7CD7" w:rsidRPr="00F77B86" w14:paraId="73AC61FD" w14:textId="77777777" w:rsidTr="001A7CD7">
        <w:trPr>
          <w:trHeight w:val="315"/>
          <w:ins w:id="6360" w:author="ilham.nur@office.ui.ac.id" w:date="2023-03-28T22:19:00Z"/>
          <w:trPrChange w:id="636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36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8CC9C01" w14:textId="77777777" w:rsidR="001A7CD7" w:rsidRPr="00F77B86" w:rsidRDefault="001A7CD7" w:rsidP="001A7CD7">
            <w:pPr>
              <w:spacing w:after="0" w:line="240" w:lineRule="auto"/>
              <w:rPr>
                <w:ins w:id="6363" w:author="ilham.nur@office.ui.ac.id" w:date="2023-03-28T22:19:00Z"/>
                <w:rFonts w:eastAsia="Times New Roman" w:cs="Times New Roman"/>
                <w:color w:val="000000"/>
                <w:sz w:val="20"/>
                <w:szCs w:val="20"/>
                <w:rPrChange w:id="6364" w:author="ilham.nur@office.ui.ac.id" w:date="2023-03-28T22:19:00Z">
                  <w:rPr>
                    <w:ins w:id="6365" w:author="ilham.nur@office.ui.ac.id" w:date="2023-03-28T22:19:00Z"/>
                    <w:rFonts w:eastAsia="Times New Roman" w:cs="Times New Roman"/>
                    <w:color w:val="000000"/>
                    <w:szCs w:val="24"/>
                  </w:rPr>
                </w:rPrChange>
              </w:rPr>
            </w:pPr>
            <w:ins w:id="6366" w:author="ilham.nur@office.ui.ac.id" w:date="2023-03-28T22:19:00Z">
              <w:r w:rsidRPr="00F77B86">
                <w:rPr>
                  <w:rFonts w:eastAsia="Times New Roman" w:cs="Times New Roman"/>
                  <w:color w:val="000000"/>
                  <w:sz w:val="20"/>
                  <w:szCs w:val="20"/>
                  <w:rPrChange w:id="6367" w:author="ilham.nur@office.ui.ac.id" w:date="2023-03-28T22:19:00Z">
                    <w:rPr>
                      <w:rFonts w:eastAsia="Times New Roman" w:cs="Times New Roman"/>
                      <w:color w:val="000000"/>
                      <w:szCs w:val="24"/>
                    </w:rPr>
                  </w:rPrChange>
                </w:rPr>
                <w:t>Simulasi 3</w:t>
              </w:r>
            </w:ins>
          </w:p>
        </w:tc>
        <w:tc>
          <w:tcPr>
            <w:tcW w:w="901" w:type="pct"/>
            <w:tcBorders>
              <w:top w:val="nil"/>
              <w:left w:val="nil"/>
              <w:bottom w:val="single" w:sz="4" w:space="0" w:color="auto"/>
              <w:right w:val="single" w:sz="4" w:space="0" w:color="auto"/>
            </w:tcBorders>
            <w:shd w:val="clear" w:color="auto" w:fill="auto"/>
            <w:vAlign w:val="center"/>
            <w:hideMark/>
            <w:tcPrChange w:id="636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C89908E" w14:textId="77777777" w:rsidR="001A7CD7" w:rsidRPr="00F77B86" w:rsidRDefault="001A7CD7" w:rsidP="001A7CD7">
            <w:pPr>
              <w:spacing w:after="0" w:line="240" w:lineRule="auto"/>
              <w:rPr>
                <w:ins w:id="6369" w:author="ilham.nur@office.ui.ac.id" w:date="2023-03-28T22:19:00Z"/>
                <w:rFonts w:eastAsia="Times New Roman" w:cs="Times New Roman"/>
                <w:color w:val="000000"/>
                <w:sz w:val="20"/>
                <w:szCs w:val="20"/>
                <w:rPrChange w:id="6370" w:author="ilham.nur@office.ui.ac.id" w:date="2023-03-28T22:19:00Z">
                  <w:rPr>
                    <w:ins w:id="6371" w:author="ilham.nur@office.ui.ac.id" w:date="2023-03-28T22:19:00Z"/>
                    <w:rFonts w:eastAsia="Times New Roman" w:cs="Times New Roman"/>
                    <w:color w:val="000000"/>
                    <w:szCs w:val="24"/>
                  </w:rPr>
                </w:rPrChange>
              </w:rPr>
            </w:pPr>
            <w:ins w:id="6372" w:author="ilham.nur@office.ui.ac.id" w:date="2023-03-28T22:19:00Z">
              <w:r w:rsidRPr="00F77B86">
                <w:rPr>
                  <w:rFonts w:eastAsia="Times New Roman" w:cs="Times New Roman"/>
                  <w:color w:val="000000"/>
                  <w:sz w:val="20"/>
                  <w:szCs w:val="20"/>
                  <w:rPrChange w:id="6373" w:author="ilham.nur@office.ui.ac.id" w:date="2023-03-28T22:19:00Z">
                    <w:rPr>
                      <w:rFonts w:eastAsia="Times New Roman" w:cs="Times New Roman"/>
                      <w:color w:val="000000"/>
                      <w:szCs w:val="24"/>
                    </w:rPr>
                  </w:rPrChange>
                </w:rPr>
                <w:t>10.8</w:t>
              </w:r>
            </w:ins>
          </w:p>
        </w:tc>
        <w:tc>
          <w:tcPr>
            <w:tcW w:w="901" w:type="pct"/>
            <w:tcBorders>
              <w:top w:val="nil"/>
              <w:left w:val="nil"/>
              <w:bottom w:val="single" w:sz="4" w:space="0" w:color="auto"/>
              <w:right w:val="single" w:sz="4" w:space="0" w:color="auto"/>
            </w:tcBorders>
            <w:shd w:val="clear" w:color="auto" w:fill="auto"/>
            <w:vAlign w:val="center"/>
            <w:hideMark/>
            <w:tcPrChange w:id="637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47B6848" w14:textId="77777777" w:rsidR="001A7CD7" w:rsidRPr="00F77B86" w:rsidRDefault="001A7CD7" w:rsidP="001A7CD7">
            <w:pPr>
              <w:spacing w:after="0" w:line="240" w:lineRule="auto"/>
              <w:jc w:val="right"/>
              <w:rPr>
                <w:ins w:id="6375" w:author="ilham.nur@office.ui.ac.id" w:date="2023-03-28T22:19:00Z"/>
                <w:rFonts w:eastAsia="Times New Roman" w:cs="Times New Roman"/>
                <w:b/>
                <w:bCs/>
                <w:color w:val="000000"/>
                <w:sz w:val="20"/>
                <w:szCs w:val="20"/>
                <w:rPrChange w:id="6376" w:author="ilham.nur@office.ui.ac.id" w:date="2023-03-28T22:19:00Z">
                  <w:rPr>
                    <w:ins w:id="6377" w:author="ilham.nur@office.ui.ac.id" w:date="2023-03-28T22:19:00Z"/>
                    <w:rFonts w:eastAsia="Times New Roman" w:cs="Times New Roman"/>
                    <w:b/>
                    <w:bCs/>
                    <w:color w:val="000000"/>
                    <w:szCs w:val="24"/>
                  </w:rPr>
                </w:rPrChange>
              </w:rPr>
            </w:pPr>
            <w:ins w:id="6378" w:author="ilham.nur@office.ui.ac.id" w:date="2023-03-28T22:19:00Z">
              <w:r w:rsidRPr="00F77B86">
                <w:rPr>
                  <w:rFonts w:eastAsia="Times New Roman" w:cs="Times New Roman"/>
                  <w:b/>
                  <w:bCs/>
                  <w:color w:val="000000"/>
                  <w:sz w:val="20"/>
                  <w:szCs w:val="20"/>
                  <w:rPrChange w:id="6379" w:author="ilham.nur@office.ui.ac.id" w:date="2023-03-28T22:19:00Z">
                    <w:rPr>
                      <w:rFonts w:eastAsia="Times New Roman" w:cs="Times New Roman"/>
                      <w:b/>
                      <w:bCs/>
                      <w:color w:val="000000"/>
                      <w:szCs w:val="24"/>
                    </w:rPr>
                  </w:rPrChange>
                </w:rPr>
                <w:t>1814.4</w:t>
              </w:r>
            </w:ins>
          </w:p>
        </w:tc>
        <w:tc>
          <w:tcPr>
            <w:tcW w:w="901" w:type="pct"/>
            <w:tcBorders>
              <w:top w:val="nil"/>
              <w:left w:val="nil"/>
              <w:bottom w:val="single" w:sz="4" w:space="0" w:color="auto"/>
              <w:right w:val="single" w:sz="4" w:space="0" w:color="auto"/>
            </w:tcBorders>
            <w:shd w:val="clear" w:color="auto" w:fill="auto"/>
            <w:vAlign w:val="center"/>
            <w:hideMark/>
            <w:tcPrChange w:id="638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D5C840D" w14:textId="77777777" w:rsidR="001A7CD7" w:rsidRPr="00F77B86" w:rsidRDefault="001A7CD7" w:rsidP="001A7CD7">
            <w:pPr>
              <w:spacing w:after="0" w:line="240" w:lineRule="auto"/>
              <w:rPr>
                <w:ins w:id="6381" w:author="ilham.nur@office.ui.ac.id" w:date="2023-03-28T22:19:00Z"/>
                <w:rFonts w:eastAsia="Times New Roman" w:cs="Times New Roman"/>
                <w:color w:val="000000"/>
                <w:sz w:val="20"/>
                <w:szCs w:val="20"/>
                <w:rPrChange w:id="6382" w:author="ilham.nur@office.ui.ac.id" w:date="2023-03-28T22:19:00Z">
                  <w:rPr>
                    <w:ins w:id="6383" w:author="ilham.nur@office.ui.ac.id" w:date="2023-03-28T22:19:00Z"/>
                    <w:rFonts w:eastAsia="Times New Roman" w:cs="Times New Roman"/>
                    <w:color w:val="000000"/>
                    <w:szCs w:val="24"/>
                  </w:rPr>
                </w:rPrChange>
              </w:rPr>
            </w:pPr>
            <w:ins w:id="6384" w:author="ilham.nur@office.ui.ac.id" w:date="2023-03-28T22:19:00Z">
              <w:r w:rsidRPr="00F77B86">
                <w:rPr>
                  <w:rFonts w:eastAsia="Times New Roman" w:cs="Times New Roman"/>
                  <w:color w:val="000000"/>
                  <w:sz w:val="20"/>
                  <w:szCs w:val="20"/>
                  <w:rPrChange w:id="6385" w:author="ilham.nur@office.ui.ac.id" w:date="2023-03-28T22:19:00Z">
                    <w:rPr>
                      <w:rFonts w:eastAsia="Times New Roman" w:cs="Times New Roman"/>
                      <w:color w:val="000000"/>
                      <w:szCs w:val="24"/>
                    </w:rPr>
                  </w:rPrChange>
                </w:rPr>
                <w:t xml:space="preserve"> $                                2,151 </w:t>
              </w:r>
            </w:ins>
          </w:p>
        </w:tc>
        <w:tc>
          <w:tcPr>
            <w:tcW w:w="1278" w:type="pct"/>
            <w:tcBorders>
              <w:top w:val="nil"/>
              <w:left w:val="nil"/>
              <w:bottom w:val="single" w:sz="4" w:space="0" w:color="auto"/>
              <w:right w:val="single" w:sz="4" w:space="0" w:color="auto"/>
            </w:tcBorders>
            <w:shd w:val="clear" w:color="auto" w:fill="auto"/>
            <w:vAlign w:val="center"/>
            <w:hideMark/>
            <w:tcPrChange w:id="638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1429DCD" w14:textId="77777777" w:rsidR="001A7CD7" w:rsidRPr="00F77B86" w:rsidRDefault="001A7CD7" w:rsidP="001A7CD7">
            <w:pPr>
              <w:spacing w:after="0" w:line="240" w:lineRule="auto"/>
              <w:jc w:val="left"/>
              <w:rPr>
                <w:ins w:id="6387" w:author="ilham.nur@office.ui.ac.id" w:date="2023-03-28T22:19:00Z"/>
                <w:rFonts w:eastAsia="Times New Roman" w:cs="Times New Roman"/>
                <w:b/>
                <w:bCs/>
                <w:color w:val="000000"/>
                <w:sz w:val="20"/>
                <w:szCs w:val="20"/>
                <w:rPrChange w:id="6388" w:author="ilham.nur@office.ui.ac.id" w:date="2023-03-28T22:19:00Z">
                  <w:rPr>
                    <w:ins w:id="6389" w:author="ilham.nur@office.ui.ac.id" w:date="2023-03-28T22:19:00Z"/>
                    <w:rFonts w:eastAsia="Times New Roman" w:cs="Times New Roman"/>
                    <w:b/>
                    <w:bCs/>
                    <w:color w:val="000000"/>
                    <w:szCs w:val="24"/>
                  </w:rPr>
                </w:rPrChange>
              </w:rPr>
            </w:pPr>
            <w:ins w:id="6390" w:author="ilham.nur@office.ui.ac.id" w:date="2023-03-28T22:19:00Z">
              <w:r w:rsidRPr="00F77B86">
                <w:rPr>
                  <w:rFonts w:eastAsia="Times New Roman" w:cs="Times New Roman"/>
                  <w:b/>
                  <w:bCs/>
                  <w:color w:val="000000"/>
                  <w:sz w:val="20"/>
                  <w:szCs w:val="20"/>
                  <w:rPrChange w:id="6391" w:author="ilham.nur@office.ui.ac.id" w:date="2023-03-28T22:19:00Z">
                    <w:rPr>
                      <w:rFonts w:eastAsia="Times New Roman" w:cs="Times New Roman"/>
                      <w:b/>
                      <w:bCs/>
                      <w:color w:val="000000"/>
                      <w:szCs w:val="24"/>
                    </w:rPr>
                  </w:rPrChange>
                </w:rPr>
                <w:t xml:space="preserve"> Rp                                  32,269,500.00 </w:t>
              </w:r>
            </w:ins>
          </w:p>
        </w:tc>
      </w:tr>
      <w:tr w:rsidR="001A7CD7" w:rsidRPr="00F77B86" w14:paraId="395C36E0" w14:textId="77777777" w:rsidTr="001A7CD7">
        <w:trPr>
          <w:trHeight w:val="315"/>
          <w:ins w:id="6392" w:author="ilham.nur@office.ui.ac.id" w:date="2023-03-28T22:19:00Z"/>
          <w:trPrChange w:id="639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39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73820AC" w14:textId="77777777" w:rsidR="001A7CD7" w:rsidRPr="00F77B86" w:rsidRDefault="001A7CD7" w:rsidP="001A7CD7">
            <w:pPr>
              <w:spacing w:after="0" w:line="240" w:lineRule="auto"/>
              <w:rPr>
                <w:ins w:id="6395" w:author="ilham.nur@office.ui.ac.id" w:date="2023-03-28T22:19:00Z"/>
                <w:rFonts w:eastAsia="Times New Roman" w:cs="Times New Roman"/>
                <w:color w:val="000000"/>
                <w:sz w:val="20"/>
                <w:szCs w:val="20"/>
                <w:rPrChange w:id="6396" w:author="ilham.nur@office.ui.ac.id" w:date="2023-03-28T22:19:00Z">
                  <w:rPr>
                    <w:ins w:id="6397" w:author="ilham.nur@office.ui.ac.id" w:date="2023-03-28T22:19:00Z"/>
                    <w:rFonts w:eastAsia="Times New Roman" w:cs="Times New Roman"/>
                    <w:color w:val="000000"/>
                    <w:szCs w:val="24"/>
                  </w:rPr>
                </w:rPrChange>
              </w:rPr>
            </w:pPr>
            <w:ins w:id="6398" w:author="ilham.nur@office.ui.ac.id" w:date="2023-03-28T22:19:00Z">
              <w:r w:rsidRPr="00F77B86">
                <w:rPr>
                  <w:rFonts w:eastAsia="Times New Roman" w:cs="Times New Roman"/>
                  <w:color w:val="000000"/>
                  <w:sz w:val="20"/>
                  <w:szCs w:val="20"/>
                  <w:rPrChange w:id="6399" w:author="ilham.nur@office.ui.ac.id" w:date="2023-03-28T22:19:00Z">
                    <w:rPr>
                      <w:rFonts w:eastAsia="Times New Roman" w:cs="Times New Roman"/>
                      <w:color w:val="000000"/>
                      <w:szCs w:val="24"/>
                    </w:rPr>
                  </w:rPrChange>
                </w:rPr>
                <w:t>Simulasi 4</w:t>
              </w:r>
            </w:ins>
          </w:p>
        </w:tc>
        <w:tc>
          <w:tcPr>
            <w:tcW w:w="901" w:type="pct"/>
            <w:tcBorders>
              <w:top w:val="nil"/>
              <w:left w:val="nil"/>
              <w:bottom w:val="single" w:sz="4" w:space="0" w:color="auto"/>
              <w:right w:val="single" w:sz="4" w:space="0" w:color="auto"/>
            </w:tcBorders>
            <w:shd w:val="clear" w:color="auto" w:fill="auto"/>
            <w:vAlign w:val="center"/>
            <w:hideMark/>
            <w:tcPrChange w:id="640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F4A2BF0" w14:textId="77777777" w:rsidR="001A7CD7" w:rsidRPr="00F77B86" w:rsidRDefault="001A7CD7" w:rsidP="001A7CD7">
            <w:pPr>
              <w:spacing w:after="0" w:line="240" w:lineRule="auto"/>
              <w:rPr>
                <w:ins w:id="6401" w:author="ilham.nur@office.ui.ac.id" w:date="2023-03-28T22:19:00Z"/>
                <w:rFonts w:eastAsia="Times New Roman" w:cs="Times New Roman"/>
                <w:color w:val="000000"/>
                <w:sz w:val="20"/>
                <w:szCs w:val="20"/>
                <w:rPrChange w:id="6402" w:author="ilham.nur@office.ui.ac.id" w:date="2023-03-28T22:19:00Z">
                  <w:rPr>
                    <w:ins w:id="6403" w:author="ilham.nur@office.ui.ac.id" w:date="2023-03-28T22:19:00Z"/>
                    <w:rFonts w:eastAsia="Times New Roman" w:cs="Times New Roman"/>
                    <w:color w:val="000000"/>
                    <w:szCs w:val="24"/>
                  </w:rPr>
                </w:rPrChange>
              </w:rPr>
            </w:pPr>
            <w:ins w:id="6404" w:author="ilham.nur@office.ui.ac.id" w:date="2023-03-28T22:19:00Z">
              <w:r w:rsidRPr="00F77B86">
                <w:rPr>
                  <w:rFonts w:eastAsia="Times New Roman" w:cs="Times New Roman"/>
                  <w:color w:val="000000"/>
                  <w:sz w:val="20"/>
                  <w:szCs w:val="20"/>
                  <w:rPrChange w:id="6405" w:author="ilham.nur@office.ui.ac.id" w:date="2023-03-28T22:19:00Z">
                    <w:rPr>
                      <w:rFonts w:eastAsia="Times New Roman" w:cs="Times New Roman"/>
                      <w:color w:val="000000"/>
                      <w:szCs w:val="24"/>
                    </w:rPr>
                  </w:rPrChange>
                </w:rPr>
                <w:t>14.4</w:t>
              </w:r>
            </w:ins>
          </w:p>
        </w:tc>
        <w:tc>
          <w:tcPr>
            <w:tcW w:w="901" w:type="pct"/>
            <w:tcBorders>
              <w:top w:val="nil"/>
              <w:left w:val="nil"/>
              <w:bottom w:val="single" w:sz="4" w:space="0" w:color="auto"/>
              <w:right w:val="single" w:sz="4" w:space="0" w:color="auto"/>
            </w:tcBorders>
            <w:shd w:val="clear" w:color="auto" w:fill="auto"/>
            <w:vAlign w:val="center"/>
            <w:hideMark/>
            <w:tcPrChange w:id="640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B84A500" w14:textId="77777777" w:rsidR="001A7CD7" w:rsidRPr="00F77B86" w:rsidRDefault="001A7CD7" w:rsidP="001A7CD7">
            <w:pPr>
              <w:spacing w:after="0" w:line="240" w:lineRule="auto"/>
              <w:jc w:val="right"/>
              <w:rPr>
                <w:ins w:id="6407" w:author="ilham.nur@office.ui.ac.id" w:date="2023-03-28T22:19:00Z"/>
                <w:rFonts w:eastAsia="Times New Roman" w:cs="Times New Roman"/>
                <w:b/>
                <w:bCs/>
                <w:color w:val="000000"/>
                <w:sz w:val="20"/>
                <w:szCs w:val="20"/>
                <w:rPrChange w:id="6408" w:author="ilham.nur@office.ui.ac.id" w:date="2023-03-28T22:19:00Z">
                  <w:rPr>
                    <w:ins w:id="6409" w:author="ilham.nur@office.ui.ac.id" w:date="2023-03-28T22:19:00Z"/>
                    <w:rFonts w:eastAsia="Times New Roman" w:cs="Times New Roman"/>
                    <w:b/>
                    <w:bCs/>
                    <w:color w:val="000000"/>
                    <w:szCs w:val="24"/>
                  </w:rPr>
                </w:rPrChange>
              </w:rPr>
            </w:pPr>
            <w:ins w:id="6410" w:author="ilham.nur@office.ui.ac.id" w:date="2023-03-28T22:19:00Z">
              <w:r w:rsidRPr="00F77B86">
                <w:rPr>
                  <w:rFonts w:eastAsia="Times New Roman" w:cs="Times New Roman"/>
                  <w:b/>
                  <w:bCs/>
                  <w:color w:val="000000"/>
                  <w:sz w:val="20"/>
                  <w:szCs w:val="20"/>
                  <w:rPrChange w:id="6411" w:author="ilham.nur@office.ui.ac.id" w:date="2023-03-28T22:19:00Z">
                    <w:rPr>
                      <w:rFonts w:eastAsia="Times New Roman" w:cs="Times New Roman"/>
                      <w:b/>
                      <w:bCs/>
                      <w:color w:val="000000"/>
                      <w:szCs w:val="24"/>
                    </w:rPr>
                  </w:rPrChange>
                </w:rPr>
                <w:t>2419.2</w:t>
              </w:r>
            </w:ins>
          </w:p>
        </w:tc>
        <w:tc>
          <w:tcPr>
            <w:tcW w:w="901" w:type="pct"/>
            <w:tcBorders>
              <w:top w:val="nil"/>
              <w:left w:val="nil"/>
              <w:bottom w:val="single" w:sz="4" w:space="0" w:color="auto"/>
              <w:right w:val="single" w:sz="4" w:space="0" w:color="auto"/>
            </w:tcBorders>
            <w:shd w:val="clear" w:color="auto" w:fill="auto"/>
            <w:vAlign w:val="center"/>
            <w:hideMark/>
            <w:tcPrChange w:id="641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ABAD2EF" w14:textId="77777777" w:rsidR="001A7CD7" w:rsidRPr="00F77B86" w:rsidRDefault="001A7CD7" w:rsidP="001A7CD7">
            <w:pPr>
              <w:spacing w:after="0" w:line="240" w:lineRule="auto"/>
              <w:rPr>
                <w:ins w:id="6413" w:author="ilham.nur@office.ui.ac.id" w:date="2023-03-28T22:19:00Z"/>
                <w:rFonts w:eastAsia="Times New Roman" w:cs="Times New Roman"/>
                <w:color w:val="000000"/>
                <w:sz w:val="20"/>
                <w:szCs w:val="20"/>
                <w:rPrChange w:id="6414" w:author="ilham.nur@office.ui.ac.id" w:date="2023-03-28T22:19:00Z">
                  <w:rPr>
                    <w:ins w:id="6415" w:author="ilham.nur@office.ui.ac.id" w:date="2023-03-28T22:19:00Z"/>
                    <w:rFonts w:eastAsia="Times New Roman" w:cs="Times New Roman"/>
                    <w:color w:val="000000"/>
                    <w:szCs w:val="24"/>
                  </w:rPr>
                </w:rPrChange>
              </w:rPr>
            </w:pPr>
            <w:ins w:id="6416" w:author="ilham.nur@office.ui.ac.id" w:date="2023-03-28T22:19:00Z">
              <w:r w:rsidRPr="00F77B86">
                <w:rPr>
                  <w:rFonts w:eastAsia="Times New Roman" w:cs="Times New Roman"/>
                  <w:color w:val="000000"/>
                  <w:sz w:val="20"/>
                  <w:szCs w:val="20"/>
                  <w:rPrChange w:id="6417" w:author="ilham.nur@office.ui.ac.id" w:date="2023-03-28T22:19:00Z">
                    <w:rPr>
                      <w:rFonts w:eastAsia="Times New Roman" w:cs="Times New Roman"/>
                      <w:color w:val="000000"/>
                      <w:szCs w:val="24"/>
                    </w:rPr>
                  </w:rPrChange>
                </w:rPr>
                <w:t xml:space="preserve"> $                                2,713 </w:t>
              </w:r>
            </w:ins>
          </w:p>
        </w:tc>
        <w:tc>
          <w:tcPr>
            <w:tcW w:w="1278" w:type="pct"/>
            <w:tcBorders>
              <w:top w:val="nil"/>
              <w:left w:val="nil"/>
              <w:bottom w:val="single" w:sz="4" w:space="0" w:color="auto"/>
              <w:right w:val="single" w:sz="4" w:space="0" w:color="auto"/>
            </w:tcBorders>
            <w:shd w:val="clear" w:color="auto" w:fill="auto"/>
            <w:vAlign w:val="center"/>
            <w:hideMark/>
            <w:tcPrChange w:id="641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C3ADDD0" w14:textId="77777777" w:rsidR="001A7CD7" w:rsidRPr="00F77B86" w:rsidRDefault="001A7CD7" w:rsidP="001A7CD7">
            <w:pPr>
              <w:spacing w:after="0" w:line="240" w:lineRule="auto"/>
              <w:jc w:val="left"/>
              <w:rPr>
                <w:ins w:id="6419" w:author="ilham.nur@office.ui.ac.id" w:date="2023-03-28T22:19:00Z"/>
                <w:rFonts w:eastAsia="Times New Roman" w:cs="Times New Roman"/>
                <w:b/>
                <w:bCs/>
                <w:color w:val="000000"/>
                <w:sz w:val="20"/>
                <w:szCs w:val="20"/>
                <w:rPrChange w:id="6420" w:author="ilham.nur@office.ui.ac.id" w:date="2023-03-28T22:19:00Z">
                  <w:rPr>
                    <w:ins w:id="6421" w:author="ilham.nur@office.ui.ac.id" w:date="2023-03-28T22:19:00Z"/>
                    <w:rFonts w:eastAsia="Times New Roman" w:cs="Times New Roman"/>
                    <w:b/>
                    <w:bCs/>
                    <w:color w:val="000000"/>
                    <w:szCs w:val="24"/>
                  </w:rPr>
                </w:rPrChange>
              </w:rPr>
            </w:pPr>
            <w:ins w:id="6422" w:author="ilham.nur@office.ui.ac.id" w:date="2023-03-28T22:19:00Z">
              <w:r w:rsidRPr="00F77B86">
                <w:rPr>
                  <w:rFonts w:eastAsia="Times New Roman" w:cs="Times New Roman"/>
                  <w:b/>
                  <w:bCs/>
                  <w:color w:val="000000"/>
                  <w:sz w:val="20"/>
                  <w:szCs w:val="20"/>
                  <w:rPrChange w:id="6423" w:author="ilham.nur@office.ui.ac.id" w:date="2023-03-28T22:19:00Z">
                    <w:rPr>
                      <w:rFonts w:eastAsia="Times New Roman" w:cs="Times New Roman"/>
                      <w:b/>
                      <w:bCs/>
                      <w:color w:val="000000"/>
                      <w:szCs w:val="24"/>
                    </w:rPr>
                  </w:rPrChange>
                </w:rPr>
                <w:t xml:space="preserve"> Rp                                  40,690,500.00 </w:t>
              </w:r>
            </w:ins>
          </w:p>
        </w:tc>
      </w:tr>
      <w:tr w:rsidR="001A7CD7" w:rsidRPr="00F77B86" w14:paraId="1D9C8FAD" w14:textId="77777777" w:rsidTr="001A7CD7">
        <w:trPr>
          <w:trHeight w:val="315"/>
          <w:ins w:id="6424" w:author="ilham.nur@office.ui.ac.id" w:date="2023-03-28T22:19:00Z"/>
          <w:trPrChange w:id="642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42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1B1FFB3" w14:textId="77777777" w:rsidR="001A7CD7" w:rsidRPr="00F77B86" w:rsidRDefault="001A7CD7" w:rsidP="001A7CD7">
            <w:pPr>
              <w:spacing w:after="0" w:line="240" w:lineRule="auto"/>
              <w:rPr>
                <w:ins w:id="6427" w:author="ilham.nur@office.ui.ac.id" w:date="2023-03-28T22:19:00Z"/>
                <w:rFonts w:eastAsia="Times New Roman" w:cs="Times New Roman"/>
                <w:color w:val="000000"/>
                <w:sz w:val="20"/>
                <w:szCs w:val="20"/>
                <w:rPrChange w:id="6428" w:author="ilham.nur@office.ui.ac.id" w:date="2023-03-28T22:19:00Z">
                  <w:rPr>
                    <w:ins w:id="6429" w:author="ilham.nur@office.ui.ac.id" w:date="2023-03-28T22:19:00Z"/>
                    <w:rFonts w:eastAsia="Times New Roman" w:cs="Times New Roman"/>
                    <w:color w:val="000000"/>
                    <w:szCs w:val="24"/>
                  </w:rPr>
                </w:rPrChange>
              </w:rPr>
            </w:pPr>
            <w:ins w:id="6430" w:author="ilham.nur@office.ui.ac.id" w:date="2023-03-28T22:19:00Z">
              <w:r w:rsidRPr="00F77B86">
                <w:rPr>
                  <w:rFonts w:eastAsia="Times New Roman" w:cs="Times New Roman"/>
                  <w:color w:val="000000"/>
                  <w:sz w:val="20"/>
                  <w:szCs w:val="20"/>
                  <w:rPrChange w:id="6431" w:author="ilham.nur@office.ui.ac.id" w:date="2023-03-28T22:19:00Z">
                    <w:rPr>
                      <w:rFonts w:eastAsia="Times New Roman" w:cs="Times New Roman"/>
                      <w:color w:val="000000"/>
                      <w:szCs w:val="24"/>
                    </w:rPr>
                  </w:rPrChange>
                </w:rPr>
                <w:t>Simulasi 5</w:t>
              </w:r>
            </w:ins>
          </w:p>
        </w:tc>
        <w:tc>
          <w:tcPr>
            <w:tcW w:w="901" w:type="pct"/>
            <w:tcBorders>
              <w:top w:val="nil"/>
              <w:left w:val="nil"/>
              <w:bottom w:val="single" w:sz="4" w:space="0" w:color="auto"/>
              <w:right w:val="single" w:sz="4" w:space="0" w:color="auto"/>
            </w:tcBorders>
            <w:shd w:val="clear" w:color="auto" w:fill="auto"/>
            <w:vAlign w:val="center"/>
            <w:hideMark/>
            <w:tcPrChange w:id="643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4AB4514" w14:textId="77777777" w:rsidR="001A7CD7" w:rsidRPr="00F77B86" w:rsidRDefault="001A7CD7" w:rsidP="001A7CD7">
            <w:pPr>
              <w:spacing w:after="0" w:line="240" w:lineRule="auto"/>
              <w:rPr>
                <w:ins w:id="6433" w:author="ilham.nur@office.ui.ac.id" w:date="2023-03-28T22:19:00Z"/>
                <w:rFonts w:eastAsia="Times New Roman" w:cs="Times New Roman"/>
                <w:color w:val="000000"/>
                <w:sz w:val="20"/>
                <w:szCs w:val="20"/>
                <w:rPrChange w:id="6434" w:author="ilham.nur@office.ui.ac.id" w:date="2023-03-28T22:19:00Z">
                  <w:rPr>
                    <w:ins w:id="6435" w:author="ilham.nur@office.ui.ac.id" w:date="2023-03-28T22:19:00Z"/>
                    <w:rFonts w:eastAsia="Times New Roman" w:cs="Times New Roman"/>
                    <w:color w:val="000000"/>
                    <w:szCs w:val="24"/>
                  </w:rPr>
                </w:rPrChange>
              </w:rPr>
            </w:pPr>
            <w:ins w:id="6436" w:author="ilham.nur@office.ui.ac.id" w:date="2023-03-28T22:19:00Z">
              <w:r w:rsidRPr="00F77B86">
                <w:rPr>
                  <w:rFonts w:eastAsia="Times New Roman" w:cs="Times New Roman"/>
                  <w:color w:val="000000"/>
                  <w:sz w:val="20"/>
                  <w:szCs w:val="20"/>
                  <w:rPrChange w:id="6437" w:author="ilham.nur@office.ui.ac.id" w:date="2023-03-28T22:19:00Z">
                    <w:rPr>
                      <w:rFonts w:eastAsia="Times New Roman" w:cs="Times New Roman"/>
                      <w:color w:val="000000"/>
                      <w:szCs w:val="24"/>
                    </w:rPr>
                  </w:rPrChange>
                </w:rPr>
                <w:t>12.1</w:t>
              </w:r>
            </w:ins>
          </w:p>
        </w:tc>
        <w:tc>
          <w:tcPr>
            <w:tcW w:w="901" w:type="pct"/>
            <w:tcBorders>
              <w:top w:val="nil"/>
              <w:left w:val="nil"/>
              <w:bottom w:val="single" w:sz="4" w:space="0" w:color="auto"/>
              <w:right w:val="single" w:sz="4" w:space="0" w:color="auto"/>
            </w:tcBorders>
            <w:shd w:val="clear" w:color="auto" w:fill="auto"/>
            <w:vAlign w:val="center"/>
            <w:hideMark/>
            <w:tcPrChange w:id="643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985DBF1" w14:textId="77777777" w:rsidR="001A7CD7" w:rsidRPr="00F77B86" w:rsidRDefault="001A7CD7" w:rsidP="001A7CD7">
            <w:pPr>
              <w:spacing w:after="0" w:line="240" w:lineRule="auto"/>
              <w:jc w:val="right"/>
              <w:rPr>
                <w:ins w:id="6439" w:author="ilham.nur@office.ui.ac.id" w:date="2023-03-28T22:19:00Z"/>
                <w:rFonts w:eastAsia="Times New Roman" w:cs="Times New Roman"/>
                <w:b/>
                <w:bCs/>
                <w:color w:val="000000"/>
                <w:sz w:val="20"/>
                <w:szCs w:val="20"/>
                <w:rPrChange w:id="6440" w:author="ilham.nur@office.ui.ac.id" w:date="2023-03-28T22:19:00Z">
                  <w:rPr>
                    <w:ins w:id="6441" w:author="ilham.nur@office.ui.ac.id" w:date="2023-03-28T22:19:00Z"/>
                    <w:rFonts w:eastAsia="Times New Roman" w:cs="Times New Roman"/>
                    <w:b/>
                    <w:bCs/>
                    <w:color w:val="000000"/>
                    <w:szCs w:val="24"/>
                  </w:rPr>
                </w:rPrChange>
              </w:rPr>
            </w:pPr>
            <w:ins w:id="6442" w:author="ilham.nur@office.ui.ac.id" w:date="2023-03-28T22:19:00Z">
              <w:r w:rsidRPr="00F77B86">
                <w:rPr>
                  <w:rFonts w:eastAsia="Times New Roman" w:cs="Times New Roman"/>
                  <w:b/>
                  <w:bCs/>
                  <w:color w:val="000000"/>
                  <w:sz w:val="20"/>
                  <w:szCs w:val="20"/>
                  <w:rPrChange w:id="6443" w:author="ilham.nur@office.ui.ac.id" w:date="2023-03-28T22:19:00Z">
                    <w:rPr>
                      <w:rFonts w:eastAsia="Times New Roman" w:cs="Times New Roman"/>
                      <w:b/>
                      <w:bCs/>
                      <w:color w:val="000000"/>
                      <w:szCs w:val="24"/>
                    </w:rPr>
                  </w:rPrChange>
                </w:rPr>
                <w:t>2032.8</w:t>
              </w:r>
            </w:ins>
          </w:p>
        </w:tc>
        <w:tc>
          <w:tcPr>
            <w:tcW w:w="901" w:type="pct"/>
            <w:tcBorders>
              <w:top w:val="nil"/>
              <w:left w:val="nil"/>
              <w:bottom w:val="single" w:sz="4" w:space="0" w:color="auto"/>
              <w:right w:val="single" w:sz="4" w:space="0" w:color="auto"/>
            </w:tcBorders>
            <w:shd w:val="clear" w:color="auto" w:fill="auto"/>
            <w:vAlign w:val="center"/>
            <w:hideMark/>
            <w:tcPrChange w:id="644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F5397ED" w14:textId="77777777" w:rsidR="001A7CD7" w:rsidRPr="00F77B86" w:rsidRDefault="001A7CD7" w:rsidP="001A7CD7">
            <w:pPr>
              <w:spacing w:after="0" w:line="240" w:lineRule="auto"/>
              <w:rPr>
                <w:ins w:id="6445" w:author="ilham.nur@office.ui.ac.id" w:date="2023-03-28T22:19:00Z"/>
                <w:rFonts w:eastAsia="Times New Roman" w:cs="Times New Roman"/>
                <w:color w:val="000000"/>
                <w:sz w:val="20"/>
                <w:szCs w:val="20"/>
                <w:rPrChange w:id="6446" w:author="ilham.nur@office.ui.ac.id" w:date="2023-03-28T22:19:00Z">
                  <w:rPr>
                    <w:ins w:id="6447" w:author="ilham.nur@office.ui.ac.id" w:date="2023-03-28T22:19:00Z"/>
                    <w:rFonts w:eastAsia="Times New Roman" w:cs="Times New Roman"/>
                    <w:color w:val="000000"/>
                    <w:szCs w:val="24"/>
                  </w:rPr>
                </w:rPrChange>
              </w:rPr>
            </w:pPr>
            <w:ins w:id="6448" w:author="ilham.nur@office.ui.ac.id" w:date="2023-03-28T22:19:00Z">
              <w:r w:rsidRPr="00F77B86">
                <w:rPr>
                  <w:rFonts w:eastAsia="Times New Roman" w:cs="Times New Roman"/>
                  <w:color w:val="000000"/>
                  <w:sz w:val="20"/>
                  <w:szCs w:val="20"/>
                  <w:rPrChange w:id="6449" w:author="ilham.nur@office.ui.ac.id" w:date="2023-03-28T22:19:00Z">
                    <w:rPr>
                      <w:rFonts w:eastAsia="Times New Roman" w:cs="Times New Roman"/>
                      <w:color w:val="000000"/>
                      <w:szCs w:val="24"/>
                    </w:rPr>
                  </w:rPrChange>
                </w:rPr>
                <w:t xml:space="preserve"> $                                2,887 </w:t>
              </w:r>
            </w:ins>
          </w:p>
        </w:tc>
        <w:tc>
          <w:tcPr>
            <w:tcW w:w="1278" w:type="pct"/>
            <w:tcBorders>
              <w:top w:val="nil"/>
              <w:left w:val="nil"/>
              <w:bottom w:val="single" w:sz="4" w:space="0" w:color="auto"/>
              <w:right w:val="single" w:sz="4" w:space="0" w:color="auto"/>
            </w:tcBorders>
            <w:shd w:val="clear" w:color="auto" w:fill="auto"/>
            <w:vAlign w:val="center"/>
            <w:hideMark/>
            <w:tcPrChange w:id="645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4F81DD0" w14:textId="77777777" w:rsidR="001A7CD7" w:rsidRPr="00F77B86" w:rsidRDefault="001A7CD7" w:rsidP="001A7CD7">
            <w:pPr>
              <w:spacing w:after="0" w:line="240" w:lineRule="auto"/>
              <w:jc w:val="left"/>
              <w:rPr>
                <w:ins w:id="6451" w:author="ilham.nur@office.ui.ac.id" w:date="2023-03-28T22:19:00Z"/>
                <w:rFonts w:eastAsia="Times New Roman" w:cs="Times New Roman"/>
                <w:b/>
                <w:bCs/>
                <w:color w:val="000000"/>
                <w:sz w:val="20"/>
                <w:szCs w:val="20"/>
                <w:rPrChange w:id="6452" w:author="ilham.nur@office.ui.ac.id" w:date="2023-03-28T22:19:00Z">
                  <w:rPr>
                    <w:ins w:id="6453" w:author="ilham.nur@office.ui.ac.id" w:date="2023-03-28T22:19:00Z"/>
                    <w:rFonts w:eastAsia="Times New Roman" w:cs="Times New Roman"/>
                    <w:b/>
                    <w:bCs/>
                    <w:color w:val="000000"/>
                    <w:szCs w:val="24"/>
                  </w:rPr>
                </w:rPrChange>
              </w:rPr>
            </w:pPr>
            <w:ins w:id="6454" w:author="ilham.nur@office.ui.ac.id" w:date="2023-03-28T22:19:00Z">
              <w:r w:rsidRPr="00F77B86">
                <w:rPr>
                  <w:rFonts w:eastAsia="Times New Roman" w:cs="Times New Roman"/>
                  <w:b/>
                  <w:bCs/>
                  <w:color w:val="000000"/>
                  <w:sz w:val="20"/>
                  <w:szCs w:val="20"/>
                  <w:rPrChange w:id="6455" w:author="ilham.nur@office.ui.ac.id" w:date="2023-03-28T22:19:00Z">
                    <w:rPr>
                      <w:rFonts w:eastAsia="Times New Roman" w:cs="Times New Roman"/>
                      <w:b/>
                      <w:bCs/>
                      <w:color w:val="000000"/>
                      <w:szCs w:val="24"/>
                    </w:rPr>
                  </w:rPrChange>
                </w:rPr>
                <w:t xml:space="preserve"> Rp                                  43,308,000.00 </w:t>
              </w:r>
            </w:ins>
          </w:p>
        </w:tc>
      </w:tr>
      <w:tr w:rsidR="001A7CD7" w:rsidRPr="00F77B86" w14:paraId="7FB462ED" w14:textId="77777777" w:rsidTr="001A7CD7">
        <w:trPr>
          <w:trHeight w:val="315"/>
          <w:ins w:id="6456" w:author="ilham.nur@office.ui.ac.id" w:date="2023-03-28T22:19:00Z"/>
          <w:trPrChange w:id="645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45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A40B4E5" w14:textId="77777777" w:rsidR="001A7CD7" w:rsidRPr="00F77B86" w:rsidRDefault="001A7CD7" w:rsidP="001A7CD7">
            <w:pPr>
              <w:spacing w:after="0" w:line="240" w:lineRule="auto"/>
              <w:rPr>
                <w:ins w:id="6459" w:author="ilham.nur@office.ui.ac.id" w:date="2023-03-28T22:19:00Z"/>
                <w:rFonts w:eastAsia="Times New Roman" w:cs="Times New Roman"/>
                <w:color w:val="000000"/>
                <w:sz w:val="20"/>
                <w:szCs w:val="20"/>
                <w:rPrChange w:id="6460" w:author="ilham.nur@office.ui.ac.id" w:date="2023-03-28T22:19:00Z">
                  <w:rPr>
                    <w:ins w:id="6461" w:author="ilham.nur@office.ui.ac.id" w:date="2023-03-28T22:19:00Z"/>
                    <w:rFonts w:eastAsia="Times New Roman" w:cs="Times New Roman"/>
                    <w:color w:val="000000"/>
                    <w:szCs w:val="24"/>
                  </w:rPr>
                </w:rPrChange>
              </w:rPr>
            </w:pPr>
            <w:ins w:id="6462" w:author="ilham.nur@office.ui.ac.id" w:date="2023-03-28T22:19:00Z">
              <w:r w:rsidRPr="00F77B86">
                <w:rPr>
                  <w:rFonts w:eastAsia="Times New Roman" w:cs="Times New Roman"/>
                  <w:color w:val="000000"/>
                  <w:sz w:val="20"/>
                  <w:szCs w:val="20"/>
                  <w:rPrChange w:id="6463" w:author="ilham.nur@office.ui.ac.id" w:date="2023-03-28T22:19:00Z">
                    <w:rPr>
                      <w:rFonts w:eastAsia="Times New Roman" w:cs="Times New Roman"/>
                      <w:color w:val="000000"/>
                      <w:szCs w:val="24"/>
                    </w:rPr>
                  </w:rPrChange>
                </w:rPr>
                <w:t>Simulasi 6</w:t>
              </w:r>
            </w:ins>
          </w:p>
        </w:tc>
        <w:tc>
          <w:tcPr>
            <w:tcW w:w="901" w:type="pct"/>
            <w:tcBorders>
              <w:top w:val="nil"/>
              <w:left w:val="nil"/>
              <w:bottom w:val="single" w:sz="4" w:space="0" w:color="auto"/>
              <w:right w:val="single" w:sz="4" w:space="0" w:color="auto"/>
            </w:tcBorders>
            <w:shd w:val="clear" w:color="auto" w:fill="auto"/>
            <w:vAlign w:val="center"/>
            <w:hideMark/>
            <w:tcPrChange w:id="646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F686EE3" w14:textId="77777777" w:rsidR="001A7CD7" w:rsidRPr="00F77B86" w:rsidRDefault="001A7CD7" w:rsidP="001A7CD7">
            <w:pPr>
              <w:spacing w:after="0" w:line="240" w:lineRule="auto"/>
              <w:rPr>
                <w:ins w:id="6465" w:author="ilham.nur@office.ui.ac.id" w:date="2023-03-28T22:19:00Z"/>
                <w:rFonts w:eastAsia="Times New Roman" w:cs="Times New Roman"/>
                <w:color w:val="000000"/>
                <w:sz w:val="20"/>
                <w:szCs w:val="20"/>
                <w:rPrChange w:id="6466" w:author="ilham.nur@office.ui.ac.id" w:date="2023-03-28T22:19:00Z">
                  <w:rPr>
                    <w:ins w:id="6467" w:author="ilham.nur@office.ui.ac.id" w:date="2023-03-28T22:19:00Z"/>
                    <w:rFonts w:eastAsia="Times New Roman" w:cs="Times New Roman"/>
                    <w:color w:val="000000"/>
                    <w:szCs w:val="24"/>
                  </w:rPr>
                </w:rPrChange>
              </w:rPr>
            </w:pPr>
            <w:ins w:id="6468" w:author="ilham.nur@office.ui.ac.id" w:date="2023-03-28T22:19:00Z">
              <w:r w:rsidRPr="00F77B86">
                <w:rPr>
                  <w:rFonts w:eastAsia="Times New Roman" w:cs="Times New Roman"/>
                  <w:color w:val="000000"/>
                  <w:sz w:val="20"/>
                  <w:szCs w:val="20"/>
                  <w:rPrChange w:id="6469" w:author="ilham.nur@office.ui.ac.id" w:date="2023-03-28T22:19:00Z">
                    <w:rPr>
                      <w:rFonts w:eastAsia="Times New Roman" w:cs="Times New Roman"/>
                      <w:color w:val="000000"/>
                      <w:szCs w:val="24"/>
                    </w:rPr>
                  </w:rPrChange>
                </w:rPr>
                <w:t>5.5</w:t>
              </w:r>
            </w:ins>
          </w:p>
        </w:tc>
        <w:tc>
          <w:tcPr>
            <w:tcW w:w="901" w:type="pct"/>
            <w:tcBorders>
              <w:top w:val="nil"/>
              <w:left w:val="nil"/>
              <w:bottom w:val="single" w:sz="4" w:space="0" w:color="auto"/>
              <w:right w:val="single" w:sz="4" w:space="0" w:color="auto"/>
            </w:tcBorders>
            <w:shd w:val="clear" w:color="auto" w:fill="auto"/>
            <w:vAlign w:val="center"/>
            <w:hideMark/>
            <w:tcPrChange w:id="647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472CF10" w14:textId="77777777" w:rsidR="001A7CD7" w:rsidRPr="00F77B86" w:rsidRDefault="001A7CD7" w:rsidP="001A7CD7">
            <w:pPr>
              <w:spacing w:after="0" w:line="240" w:lineRule="auto"/>
              <w:jc w:val="right"/>
              <w:rPr>
                <w:ins w:id="6471" w:author="ilham.nur@office.ui.ac.id" w:date="2023-03-28T22:19:00Z"/>
                <w:rFonts w:eastAsia="Times New Roman" w:cs="Times New Roman"/>
                <w:b/>
                <w:bCs/>
                <w:color w:val="000000"/>
                <w:sz w:val="20"/>
                <w:szCs w:val="20"/>
                <w:rPrChange w:id="6472" w:author="ilham.nur@office.ui.ac.id" w:date="2023-03-28T22:19:00Z">
                  <w:rPr>
                    <w:ins w:id="6473" w:author="ilham.nur@office.ui.ac.id" w:date="2023-03-28T22:19:00Z"/>
                    <w:rFonts w:eastAsia="Times New Roman" w:cs="Times New Roman"/>
                    <w:b/>
                    <w:bCs/>
                    <w:color w:val="000000"/>
                    <w:szCs w:val="24"/>
                  </w:rPr>
                </w:rPrChange>
              </w:rPr>
            </w:pPr>
            <w:ins w:id="6474" w:author="ilham.nur@office.ui.ac.id" w:date="2023-03-28T22:19:00Z">
              <w:r w:rsidRPr="00F77B86">
                <w:rPr>
                  <w:rFonts w:eastAsia="Times New Roman" w:cs="Times New Roman"/>
                  <w:b/>
                  <w:bCs/>
                  <w:color w:val="000000"/>
                  <w:sz w:val="20"/>
                  <w:szCs w:val="20"/>
                  <w:rPrChange w:id="6475" w:author="ilham.nur@office.ui.ac.id" w:date="2023-03-28T22:19:00Z">
                    <w:rPr>
                      <w:rFonts w:eastAsia="Times New Roman" w:cs="Times New Roman"/>
                      <w:b/>
                      <w:bCs/>
                      <w:color w:val="000000"/>
                      <w:szCs w:val="24"/>
                    </w:rPr>
                  </w:rPrChange>
                </w:rPr>
                <w:t>924</w:t>
              </w:r>
            </w:ins>
          </w:p>
        </w:tc>
        <w:tc>
          <w:tcPr>
            <w:tcW w:w="901" w:type="pct"/>
            <w:tcBorders>
              <w:top w:val="nil"/>
              <w:left w:val="nil"/>
              <w:bottom w:val="single" w:sz="4" w:space="0" w:color="auto"/>
              <w:right w:val="single" w:sz="4" w:space="0" w:color="auto"/>
            </w:tcBorders>
            <w:shd w:val="clear" w:color="auto" w:fill="auto"/>
            <w:vAlign w:val="center"/>
            <w:hideMark/>
            <w:tcPrChange w:id="647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37E4F0F" w14:textId="77777777" w:rsidR="001A7CD7" w:rsidRPr="00F77B86" w:rsidRDefault="001A7CD7" w:rsidP="001A7CD7">
            <w:pPr>
              <w:spacing w:after="0" w:line="240" w:lineRule="auto"/>
              <w:rPr>
                <w:ins w:id="6477" w:author="ilham.nur@office.ui.ac.id" w:date="2023-03-28T22:19:00Z"/>
                <w:rFonts w:eastAsia="Times New Roman" w:cs="Times New Roman"/>
                <w:color w:val="000000"/>
                <w:sz w:val="20"/>
                <w:szCs w:val="20"/>
                <w:rPrChange w:id="6478" w:author="ilham.nur@office.ui.ac.id" w:date="2023-03-28T22:19:00Z">
                  <w:rPr>
                    <w:ins w:id="6479" w:author="ilham.nur@office.ui.ac.id" w:date="2023-03-28T22:19:00Z"/>
                    <w:rFonts w:eastAsia="Times New Roman" w:cs="Times New Roman"/>
                    <w:color w:val="000000"/>
                    <w:szCs w:val="24"/>
                  </w:rPr>
                </w:rPrChange>
              </w:rPr>
            </w:pPr>
            <w:ins w:id="6480" w:author="ilham.nur@office.ui.ac.id" w:date="2023-03-28T22:19:00Z">
              <w:r w:rsidRPr="00F77B86">
                <w:rPr>
                  <w:rFonts w:eastAsia="Times New Roman" w:cs="Times New Roman"/>
                  <w:color w:val="000000"/>
                  <w:sz w:val="20"/>
                  <w:szCs w:val="20"/>
                  <w:rPrChange w:id="6481" w:author="ilham.nur@office.ui.ac.id" w:date="2023-03-28T22:19:00Z">
                    <w:rPr>
                      <w:rFonts w:eastAsia="Times New Roman" w:cs="Times New Roman"/>
                      <w:color w:val="000000"/>
                      <w:szCs w:val="24"/>
                    </w:rPr>
                  </w:rPrChange>
                </w:rPr>
                <w:t xml:space="preserve"> $                                2,014 </w:t>
              </w:r>
            </w:ins>
          </w:p>
        </w:tc>
        <w:tc>
          <w:tcPr>
            <w:tcW w:w="1278" w:type="pct"/>
            <w:tcBorders>
              <w:top w:val="nil"/>
              <w:left w:val="nil"/>
              <w:bottom w:val="single" w:sz="4" w:space="0" w:color="auto"/>
              <w:right w:val="single" w:sz="4" w:space="0" w:color="auto"/>
            </w:tcBorders>
            <w:shd w:val="clear" w:color="auto" w:fill="auto"/>
            <w:vAlign w:val="center"/>
            <w:hideMark/>
            <w:tcPrChange w:id="648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FABDFC4" w14:textId="77777777" w:rsidR="001A7CD7" w:rsidRPr="00F77B86" w:rsidRDefault="001A7CD7" w:rsidP="001A7CD7">
            <w:pPr>
              <w:spacing w:after="0" w:line="240" w:lineRule="auto"/>
              <w:jc w:val="left"/>
              <w:rPr>
                <w:ins w:id="6483" w:author="ilham.nur@office.ui.ac.id" w:date="2023-03-28T22:19:00Z"/>
                <w:rFonts w:eastAsia="Times New Roman" w:cs="Times New Roman"/>
                <w:b/>
                <w:bCs/>
                <w:color w:val="000000"/>
                <w:sz w:val="20"/>
                <w:szCs w:val="20"/>
                <w:rPrChange w:id="6484" w:author="ilham.nur@office.ui.ac.id" w:date="2023-03-28T22:19:00Z">
                  <w:rPr>
                    <w:ins w:id="6485" w:author="ilham.nur@office.ui.ac.id" w:date="2023-03-28T22:19:00Z"/>
                    <w:rFonts w:eastAsia="Times New Roman" w:cs="Times New Roman"/>
                    <w:b/>
                    <w:bCs/>
                    <w:color w:val="000000"/>
                    <w:szCs w:val="24"/>
                  </w:rPr>
                </w:rPrChange>
              </w:rPr>
            </w:pPr>
            <w:ins w:id="6486" w:author="ilham.nur@office.ui.ac.id" w:date="2023-03-28T22:19:00Z">
              <w:r w:rsidRPr="00F77B86">
                <w:rPr>
                  <w:rFonts w:eastAsia="Times New Roman" w:cs="Times New Roman"/>
                  <w:b/>
                  <w:bCs/>
                  <w:color w:val="000000"/>
                  <w:sz w:val="20"/>
                  <w:szCs w:val="20"/>
                  <w:rPrChange w:id="6487" w:author="ilham.nur@office.ui.ac.id" w:date="2023-03-28T22:19:00Z">
                    <w:rPr>
                      <w:rFonts w:eastAsia="Times New Roman" w:cs="Times New Roman"/>
                      <w:b/>
                      <w:bCs/>
                      <w:color w:val="000000"/>
                      <w:szCs w:val="24"/>
                    </w:rPr>
                  </w:rPrChange>
                </w:rPr>
                <w:t xml:space="preserve"> Rp                                  30,204,000.00 </w:t>
              </w:r>
            </w:ins>
          </w:p>
        </w:tc>
      </w:tr>
      <w:tr w:rsidR="001A7CD7" w:rsidRPr="00F77B86" w14:paraId="296BC2AB" w14:textId="77777777" w:rsidTr="001A7CD7">
        <w:trPr>
          <w:trHeight w:val="315"/>
          <w:ins w:id="6488" w:author="ilham.nur@office.ui.ac.id" w:date="2023-03-28T22:19:00Z"/>
          <w:trPrChange w:id="648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49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64420B3" w14:textId="77777777" w:rsidR="001A7CD7" w:rsidRPr="00F77B86" w:rsidRDefault="001A7CD7" w:rsidP="001A7CD7">
            <w:pPr>
              <w:spacing w:after="0" w:line="240" w:lineRule="auto"/>
              <w:rPr>
                <w:ins w:id="6491" w:author="ilham.nur@office.ui.ac.id" w:date="2023-03-28T22:19:00Z"/>
                <w:rFonts w:eastAsia="Times New Roman" w:cs="Times New Roman"/>
                <w:color w:val="000000"/>
                <w:sz w:val="20"/>
                <w:szCs w:val="20"/>
                <w:rPrChange w:id="6492" w:author="ilham.nur@office.ui.ac.id" w:date="2023-03-28T22:19:00Z">
                  <w:rPr>
                    <w:ins w:id="6493" w:author="ilham.nur@office.ui.ac.id" w:date="2023-03-28T22:19:00Z"/>
                    <w:rFonts w:eastAsia="Times New Roman" w:cs="Times New Roman"/>
                    <w:color w:val="000000"/>
                    <w:szCs w:val="24"/>
                  </w:rPr>
                </w:rPrChange>
              </w:rPr>
            </w:pPr>
            <w:ins w:id="6494" w:author="ilham.nur@office.ui.ac.id" w:date="2023-03-28T22:19:00Z">
              <w:r w:rsidRPr="00F77B86">
                <w:rPr>
                  <w:rFonts w:eastAsia="Times New Roman" w:cs="Times New Roman"/>
                  <w:color w:val="000000"/>
                  <w:sz w:val="20"/>
                  <w:szCs w:val="20"/>
                  <w:rPrChange w:id="6495" w:author="ilham.nur@office.ui.ac.id" w:date="2023-03-28T22:19:00Z">
                    <w:rPr>
                      <w:rFonts w:eastAsia="Times New Roman" w:cs="Times New Roman"/>
                      <w:color w:val="000000"/>
                      <w:szCs w:val="24"/>
                    </w:rPr>
                  </w:rPrChange>
                </w:rPr>
                <w:t>Simulasi 7</w:t>
              </w:r>
            </w:ins>
          </w:p>
        </w:tc>
        <w:tc>
          <w:tcPr>
            <w:tcW w:w="901" w:type="pct"/>
            <w:tcBorders>
              <w:top w:val="nil"/>
              <w:left w:val="nil"/>
              <w:bottom w:val="single" w:sz="4" w:space="0" w:color="auto"/>
              <w:right w:val="single" w:sz="4" w:space="0" w:color="auto"/>
            </w:tcBorders>
            <w:shd w:val="clear" w:color="auto" w:fill="auto"/>
            <w:vAlign w:val="center"/>
            <w:hideMark/>
            <w:tcPrChange w:id="649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EA73D95" w14:textId="77777777" w:rsidR="001A7CD7" w:rsidRPr="00F77B86" w:rsidRDefault="001A7CD7" w:rsidP="001A7CD7">
            <w:pPr>
              <w:spacing w:after="0" w:line="240" w:lineRule="auto"/>
              <w:rPr>
                <w:ins w:id="6497" w:author="ilham.nur@office.ui.ac.id" w:date="2023-03-28T22:19:00Z"/>
                <w:rFonts w:eastAsia="Times New Roman" w:cs="Times New Roman"/>
                <w:color w:val="000000"/>
                <w:sz w:val="20"/>
                <w:szCs w:val="20"/>
                <w:rPrChange w:id="6498" w:author="ilham.nur@office.ui.ac.id" w:date="2023-03-28T22:19:00Z">
                  <w:rPr>
                    <w:ins w:id="6499" w:author="ilham.nur@office.ui.ac.id" w:date="2023-03-28T22:19:00Z"/>
                    <w:rFonts w:eastAsia="Times New Roman" w:cs="Times New Roman"/>
                    <w:color w:val="000000"/>
                    <w:szCs w:val="24"/>
                  </w:rPr>
                </w:rPrChange>
              </w:rPr>
            </w:pPr>
            <w:ins w:id="6500" w:author="ilham.nur@office.ui.ac.id" w:date="2023-03-28T22:19:00Z">
              <w:r w:rsidRPr="00F77B86">
                <w:rPr>
                  <w:rFonts w:eastAsia="Times New Roman" w:cs="Times New Roman"/>
                  <w:color w:val="000000"/>
                  <w:sz w:val="20"/>
                  <w:szCs w:val="20"/>
                  <w:rPrChange w:id="6501" w:author="ilham.nur@office.ui.ac.id" w:date="2023-03-28T22:19:00Z">
                    <w:rPr>
                      <w:rFonts w:eastAsia="Times New Roman" w:cs="Times New Roman"/>
                      <w:color w:val="000000"/>
                      <w:szCs w:val="24"/>
                    </w:rPr>
                  </w:rPrChange>
                </w:rPr>
                <w:t>5.2</w:t>
              </w:r>
            </w:ins>
          </w:p>
        </w:tc>
        <w:tc>
          <w:tcPr>
            <w:tcW w:w="901" w:type="pct"/>
            <w:tcBorders>
              <w:top w:val="nil"/>
              <w:left w:val="nil"/>
              <w:bottom w:val="single" w:sz="4" w:space="0" w:color="auto"/>
              <w:right w:val="single" w:sz="4" w:space="0" w:color="auto"/>
            </w:tcBorders>
            <w:shd w:val="clear" w:color="auto" w:fill="auto"/>
            <w:vAlign w:val="center"/>
            <w:hideMark/>
            <w:tcPrChange w:id="650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0F24CB4" w14:textId="77777777" w:rsidR="001A7CD7" w:rsidRPr="00F77B86" w:rsidRDefault="001A7CD7" w:rsidP="001A7CD7">
            <w:pPr>
              <w:spacing w:after="0" w:line="240" w:lineRule="auto"/>
              <w:jc w:val="right"/>
              <w:rPr>
                <w:ins w:id="6503" w:author="ilham.nur@office.ui.ac.id" w:date="2023-03-28T22:19:00Z"/>
                <w:rFonts w:eastAsia="Times New Roman" w:cs="Times New Roman"/>
                <w:b/>
                <w:bCs/>
                <w:color w:val="000000"/>
                <w:sz w:val="20"/>
                <w:szCs w:val="20"/>
                <w:rPrChange w:id="6504" w:author="ilham.nur@office.ui.ac.id" w:date="2023-03-28T22:19:00Z">
                  <w:rPr>
                    <w:ins w:id="6505" w:author="ilham.nur@office.ui.ac.id" w:date="2023-03-28T22:19:00Z"/>
                    <w:rFonts w:eastAsia="Times New Roman" w:cs="Times New Roman"/>
                    <w:b/>
                    <w:bCs/>
                    <w:color w:val="000000"/>
                    <w:szCs w:val="24"/>
                  </w:rPr>
                </w:rPrChange>
              </w:rPr>
            </w:pPr>
            <w:ins w:id="6506" w:author="ilham.nur@office.ui.ac.id" w:date="2023-03-28T22:19:00Z">
              <w:r w:rsidRPr="00F77B86">
                <w:rPr>
                  <w:rFonts w:eastAsia="Times New Roman" w:cs="Times New Roman"/>
                  <w:b/>
                  <w:bCs/>
                  <w:color w:val="000000"/>
                  <w:sz w:val="20"/>
                  <w:szCs w:val="20"/>
                  <w:rPrChange w:id="6507" w:author="ilham.nur@office.ui.ac.id" w:date="2023-03-28T22:19:00Z">
                    <w:rPr>
                      <w:rFonts w:eastAsia="Times New Roman" w:cs="Times New Roman"/>
                      <w:b/>
                      <w:bCs/>
                      <w:color w:val="000000"/>
                      <w:szCs w:val="24"/>
                    </w:rPr>
                  </w:rPrChange>
                </w:rPr>
                <w:t>873.6</w:t>
              </w:r>
            </w:ins>
          </w:p>
        </w:tc>
        <w:tc>
          <w:tcPr>
            <w:tcW w:w="901" w:type="pct"/>
            <w:tcBorders>
              <w:top w:val="nil"/>
              <w:left w:val="nil"/>
              <w:bottom w:val="single" w:sz="4" w:space="0" w:color="auto"/>
              <w:right w:val="single" w:sz="4" w:space="0" w:color="auto"/>
            </w:tcBorders>
            <w:shd w:val="clear" w:color="auto" w:fill="auto"/>
            <w:vAlign w:val="center"/>
            <w:hideMark/>
            <w:tcPrChange w:id="650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A756B7B" w14:textId="77777777" w:rsidR="001A7CD7" w:rsidRPr="00F77B86" w:rsidRDefault="001A7CD7" w:rsidP="001A7CD7">
            <w:pPr>
              <w:spacing w:after="0" w:line="240" w:lineRule="auto"/>
              <w:rPr>
                <w:ins w:id="6509" w:author="ilham.nur@office.ui.ac.id" w:date="2023-03-28T22:19:00Z"/>
                <w:rFonts w:eastAsia="Times New Roman" w:cs="Times New Roman"/>
                <w:color w:val="000000"/>
                <w:sz w:val="20"/>
                <w:szCs w:val="20"/>
                <w:rPrChange w:id="6510" w:author="ilham.nur@office.ui.ac.id" w:date="2023-03-28T22:19:00Z">
                  <w:rPr>
                    <w:ins w:id="6511" w:author="ilham.nur@office.ui.ac.id" w:date="2023-03-28T22:19:00Z"/>
                    <w:rFonts w:eastAsia="Times New Roman" w:cs="Times New Roman"/>
                    <w:color w:val="000000"/>
                    <w:szCs w:val="24"/>
                  </w:rPr>
                </w:rPrChange>
              </w:rPr>
            </w:pPr>
            <w:ins w:id="6512" w:author="ilham.nur@office.ui.ac.id" w:date="2023-03-28T22:19:00Z">
              <w:r w:rsidRPr="00F77B86">
                <w:rPr>
                  <w:rFonts w:eastAsia="Times New Roman" w:cs="Times New Roman"/>
                  <w:color w:val="000000"/>
                  <w:sz w:val="20"/>
                  <w:szCs w:val="20"/>
                  <w:rPrChange w:id="6513" w:author="ilham.nur@office.ui.ac.id" w:date="2023-03-28T22:19:00Z">
                    <w:rPr>
                      <w:rFonts w:eastAsia="Times New Roman" w:cs="Times New Roman"/>
                      <w:color w:val="000000"/>
                      <w:szCs w:val="24"/>
                    </w:rPr>
                  </w:rPrChange>
                </w:rPr>
                <w:t xml:space="preserve"> $                                1,411 </w:t>
              </w:r>
            </w:ins>
          </w:p>
        </w:tc>
        <w:tc>
          <w:tcPr>
            <w:tcW w:w="1278" w:type="pct"/>
            <w:tcBorders>
              <w:top w:val="nil"/>
              <w:left w:val="nil"/>
              <w:bottom w:val="single" w:sz="4" w:space="0" w:color="auto"/>
              <w:right w:val="single" w:sz="4" w:space="0" w:color="auto"/>
            </w:tcBorders>
            <w:shd w:val="clear" w:color="auto" w:fill="auto"/>
            <w:vAlign w:val="center"/>
            <w:hideMark/>
            <w:tcPrChange w:id="651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5A94292" w14:textId="77777777" w:rsidR="001A7CD7" w:rsidRPr="00F77B86" w:rsidRDefault="001A7CD7" w:rsidP="001A7CD7">
            <w:pPr>
              <w:spacing w:after="0" w:line="240" w:lineRule="auto"/>
              <w:jc w:val="left"/>
              <w:rPr>
                <w:ins w:id="6515" w:author="ilham.nur@office.ui.ac.id" w:date="2023-03-28T22:19:00Z"/>
                <w:rFonts w:eastAsia="Times New Roman" w:cs="Times New Roman"/>
                <w:b/>
                <w:bCs/>
                <w:color w:val="000000"/>
                <w:sz w:val="20"/>
                <w:szCs w:val="20"/>
                <w:rPrChange w:id="6516" w:author="ilham.nur@office.ui.ac.id" w:date="2023-03-28T22:19:00Z">
                  <w:rPr>
                    <w:ins w:id="6517" w:author="ilham.nur@office.ui.ac.id" w:date="2023-03-28T22:19:00Z"/>
                    <w:rFonts w:eastAsia="Times New Roman" w:cs="Times New Roman"/>
                    <w:b/>
                    <w:bCs/>
                    <w:color w:val="000000"/>
                    <w:szCs w:val="24"/>
                  </w:rPr>
                </w:rPrChange>
              </w:rPr>
            </w:pPr>
            <w:ins w:id="6518" w:author="ilham.nur@office.ui.ac.id" w:date="2023-03-28T22:19:00Z">
              <w:r w:rsidRPr="00F77B86">
                <w:rPr>
                  <w:rFonts w:eastAsia="Times New Roman" w:cs="Times New Roman"/>
                  <w:b/>
                  <w:bCs/>
                  <w:color w:val="000000"/>
                  <w:sz w:val="20"/>
                  <w:szCs w:val="20"/>
                  <w:rPrChange w:id="6519" w:author="ilham.nur@office.ui.ac.id" w:date="2023-03-28T22:19:00Z">
                    <w:rPr>
                      <w:rFonts w:eastAsia="Times New Roman" w:cs="Times New Roman"/>
                      <w:b/>
                      <w:bCs/>
                      <w:color w:val="000000"/>
                      <w:szCs w:val="24"/>
                    </w:rPr>
                  </w:rPrChange>
                </w:rPr>
                <w:t xml:space="preserve"> Rp                                  21,162,000.00 </w:t>
              </w:r>
            </w:ins>
          </w:p>
        </w:tc>
      </w:tr>
      <w:tr w:rsidR="001A7CD7" w:rsidRPr="00F77B86" w14:paraId="761D9EA3" w14:textId="77777777" w:rsidTr="001A7CD7">
        <w:trPr>
          <w:trHeight w:val="315"/>
          <w:ins w:id="6520" w:author="ilham.nur@office.ui.ac.id" w:date="2023-03-28T22:19:00Z"/>
          <w:trPrChange w:id="652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52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617D59E" w14:textId="77777777" w:rsidR="001A7CD7" w:rsidRPr="00F77B86" w:rsidRDefault="001A7CD7" w:rsidP="001A7CD7">
            <w:pPr>
              <w:spacing w:after="0" w:line="240" w:lineRule="auto"/>
              <w:rPr>
                <w:ins w:id="6523" w:author="ilham.nur@office.ui.ac.id" w:date="2023-03-28T22:19:00Z"/>
                <w:rFonts w:eastAsia="Times New Roman" w:cs="Times New Roman"/>
                <w:color w:val="000000"/>
                <w:sz w:val="20"/>
                <w:szCs w:val="20"/>
                <w:rPrChange w:id="6524" w:author="ilham.nur@office.ui.ac.id" w:date="2023-03-28T22:19:00Z">
                  <w:rPr>
                    <w:ins w:id="6525" w:author="ilham.nur@office.ui.ac.id" w:date="2023-03-28T22:19:00Z"/>
                    <w:rFonts w:eastAsia="Times New Roman" w:cs="Times New Roman"/>
                    <w:color w:val="000000"/>
                    <w:szCs w:val="24"/>
                  </w:rPr>
                </w:rPrChange>
              </w:rPr>
            </w:pPr>
            <w:ins w:id="6526" w:author="ilham.nur@office.ui.ac.id" w:date="2023-03-28T22:19:00Z">
              <w:r w:rsidRPr="00F77B86">
                <w:rPr>
                  <w:rFonts w:eastAsia="Times New Roman" w:cs="Times New Roman"/>
                  <w:color w:val="000000"/>
                  <w:sz w:val="20"/>
                  <w:szCs w:val="20"/>
                  <w:rPrChange w:id="6527" w:author="ilham.nur@office.ui.ac.id" w:date="2023-03-28T22:19:00Z">
                    <w:rPr>
                      <w:rFonts w:eastAsia="Times New Roman" w:cs="Times New Roman"/>
                      <w:color w:val="000000"/>
                      <w:szCs w:val="24"/>
                    </w:rPr>
                  </w:rPrChange>
                </w:rPr>
                <w:t>Simulasi 8</w:t>
              </w:r>
            </w:ins>
          </w:p>
        </w:tc>
        <w:tc>
          <w:tcPr>
            <w:tcW w:w="901" w:type="pct"/>
            <w:tcBorders>
              <w:top w:val="nil"/>
              <w:left w:val="nil"/>
              <w:bottom w:val="single" w:sz="4" w:space="0" w:color="auto"/>
              <w:right w:val="single" w:sz="4" w:space="0" w:color="auto"/>
            </w:tcBorders>
            <w:shd w:val="clear" w:color="auto" w:fill="auto"/>
            <w:vAlign w:val="center"/>
            <w:hideMark/>
            <w:tcPrChange w:id="652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B6ACA6A" w14:textId="77777777" w:rsidR="001A7CD7" w:rsidRPr="00F77B86" w:rsidRDefault="001A7CD7" w:rsidP="001A7CD7">
            <w:pPr>
              <w:spacing w:after="0" w:line="240" w:lineRule="auto"/>
              <w:rPr>
                <w:ins w:id="6529" w:author="ilham.nur@office.ui.ac.id" w:date="2023-03-28T22:19:00Z"/>
                <w:rFonts w:eastAsia="Times New Roman" w:cs="Times New Roman"/>
                <w:color w:val="000000"/>
                <w:sz w:val="20"/>
                <w:szCs w:val="20"/>
                <w:rPrChange w:id="6530" w:author="ilham.nur@office.ui.ac.id" w:date="2023-03-28T22:19:00Z">
                  <w:rPr>
                    <w:ins w:id="6531" w:author="ilham.nur@office.ui.ac.id" w:date="2023-03-28T22:19:00Z"/>
                    <w:rFonts w:eastAsia="Times New Roman" w:cs="Times New Roman"/>
                    <w:color w:val="000000"/>
                    <w:szCs w:val="24"/>
                  </w:rPr>
                </w:rPrChange>
              </w:rPr>
            </w:pPr>
            <w:ins w:id="6532" w:author="ilham.nur@office.ui.ac.id" w:date="2023-03-28T22:19:00Z">
              <w:r w:rsidRPr="00F77B86">
                <w:rPr>
                  <w:rFonts w:eastAsia="Times New Roman" w:cs="Times New Roman"/>
                  <w:color w:val="000000"/>
                  <w:sz w:val="20"/>
                  <w:szCs w:val="20"/>
                  <w:rPrChange w:id="6533" w:author="ilham.nur@office.ui.ac.id" w:date="2023-03-28T22:19:00Z">
                    <w:rPr>
                      <w:rFonts w:eastAsia="Times New Roman" w:cs="Times New Roman"/>
                      <w:color w:val="000000"/>
                      <w:szCs w:val="24"/>
                    </w:rPr>
                  </w:rPrChange>
                </w:rPr>
                <w:t>6.5</w:t>
              </w:r>
            </w:ins>
          </w:p>
        </w:tc>
        <w:tc>
          <w:tcPr>
            <w:tcW w:w="901" w:type="pct"/>
            <w:tcBorders>
              <w:top w:val="nil"/>
              <w:left w:val="nil"/>
              <w:bottom w:val="single" w:sz="4" w:space="0" w:color="auto"/>
              <w:right w:val="single" w:sz="4" w:space="0" w:color="auto"/>
            </w:tcBorders>
            <w:shd w:val="clear" w:color="auto" w:fill="auto"/>
            <w:vAlign w:val="center"/>
            <w:hideMark/>
            <w:tcPrChange w:id="653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AE4314E" w14:textId="77777777" w:rsidR="001A7CD7" w:rsidRPr="00F77B86" w:rsidRDefault="001A7CD7" w:rsidP="001A7CD7">
            <w:pPr>
              <w:spacing w:after="0" w:line="240" w:lineRule="auto"/>
              <w:jc w:val="right"/>
              <w:rPr>
                <w:ins w:id="6535" w:author="ilham.nur@office.ui.ac.id" w:date="2023-03-28T22:19:00Z"/>
                <w:rFonts w:eastAsia="Times New Roman" w:cs="Times New Roman"/>
                <w:b/>
                <w:bCs/>
                <w:color w:val="000000"/>
                <w:sz w:val="20"/>
                <w:szCs w:val="20"/>
                <w:rPrChange w:id="6536" w:author="ilham.nur@office.ui.ac.id" w:date="2023-03-28T22:19:00Z">
                  <w:rPr>
                    <w:ins w:id="6537" w:author="ilham.nur@office.ui.ac.id" w:date="2023-03-28T22:19:00Z"/>
                    <w:rFonts w:eastAsia="Times New Roman" w:cs="Times New Roman"/>
                    <w:b/>
                    <w:bCs/>
                    <w:color w:val="000000"/>
                    <w:szCs w:val="24"/>
                  </w:rPr>
                </w:rPrChange>
              </w:rPr>
            </w:pPr>
            <w:ins w:id="6538" w:author="ilham.nur@office.ui.ac.id" w:date="2023-03-28T22:19:00Z">
              <w:r w:rsidRPr="00F77B86">
                <w:rPr>
                  <w:rFonts w:eastAsia="Times New Roman" w:cs="Times New Roman"/>
                  <w:b/>
                  <w:bCs/>
                  <w:color w:val="000000"/>
                  <w:sz w:val="20"/>
                  <w:szCs w:val="20"/>
                  <w:rPrChange w:id="6539" w:author="ilham.nur@office.ui.ac.id" w:date="2023-03-28T22:19:00Z">
                    <w:rPr>
                      <w:rFonts w:eastAsia="Times New Roman" w:cs="Times New Roman"/>
                      <w:b/>
                      <w:bCs/>
                      <w:color w:val="000000"/>
                      <w:szCs w:val="24"/>
                    </w:rPr>
                  </w:rPrChange>
                </w:rPr>
                <w:t>1092</w:t>
              </w:r>
            </w:ins>
          </w:p>
        </w:tc>
        <w:tc>
          <w:tcPr>
            <w:tcW w:w="901" w:type="pct"/>
            <w:tcBorders>
              <w:top w:val="nil"/>
              <w:left w:val="nil"/>
              <w:bottom w:val="single" w:sz="4" w:space="0" w:color="auto"/>
              <w:right w:val="single" w:sz="4" w:space="0" w:color="auto"/>
            </w:tcBorders>
            <w:shd w:val="clear" w:color="auto" w:fill="auto"/>
            <w:vAlign w:val="center"/>
            <w:hideMark/>
            <w:tcPrChange w:id="654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F444D49" w14:textId="77777777" w:rsidR="001A7CD7" w:rsidRPr="00F77B86" w:rsidRDefault="001A7CD7" w:rsidP="001A7CD7">
            <w:pPr>
              <w:spacing w:after="0" w:line="240" w:lineRule="auto"/>
              <w:rPr>
                <w:ins w:id="6541" w:author="ilham.nur@office.ui.ac.id" w:date="2023-03-28T22:19:00Z"/>
                <w:rFonts w:eastAsia="Times New Roman" w:cs="Times New Roman"/>
                <w:color w:val="000000"/>
                <w:sz w:val="20"/>
                <w:szCs w:val="20"/>
                <w:rPrChange w:id="6542" w:author="ilham.nur@office.ui.ac.id" w:date="2023-03-28T22:19:00Z">
                  <w:rPr>
                    <w:ins w:id="6543" w:author="ilham.nur@office.ui.ac.id" w:date="2023-03-28T22:19:00Z"/>
                    <w:rFonts w:eastAsia="Times New Roman" w:cs="Times New Roman"/>
                    <w:color w:val="000000"/>
                    <w:szCs w:val="24"/>
                  </w:rPr>
                </w:rPrChange>
              </w:rPr>
            </w:pPr>
            <w:ins w:id="6544" w:author="ilham.nur@office.ui.ac.id" w:date="2023-03-28T22:19:00Z">
              <w:r w:rsidRPr="00F77B86">
                <w:rPr>
                  <w:rFonts w:eastAsia="Times New Roman" w:cs="Times New Roman"/>
                  <w:color w:val="000000"/>
                  <w:sz w:val="20"/>
                  <w:szCs w:val="20"/>
                  <w:rPrChange w:id="6545" w:author="ilham.nur@office.ui.ac.id" w:date="2023-03-28T22:19:00Z">
                    <w:rPr>
                      <w:rFonts w:eastAsia="Times New Roman" w:cs="Times New Roman"/>
                      <w:color w:val="000000"/>
                      <w:szCs w:val="24"/>
                    </w:rPr>
                  </w:rPrChange>
                </w:rPr>
                <w:t xml:space="preserve"> $                                2,016 </w:t>
              </w:r>
            </w:ins>
          </w:p>
        </w:tc>
        <w:tc>
          <w:tcPr>
            <w:tcW w:w="1278" w:type="pct"/>
            <w:tcBorders>
              <w:top w:val="nil"/>
              <w:left w:val="nil"/>
              <w:bottom w:val="single" w:sz="4" w:space="0" w:color="auto"/>
              <w:right w:val="single" w:sz="4" w:space="0" w:color="auto"/>
            </w:tcBorders>
            <w:shd w:val="clear" w:color="auto" w:fill="auto"/>
            <w:vAlign w:val="center"/>
            <w:hideMark/>
            <w:tcPrChange w:id="654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A55BC17" w14:textId="77777777" w:rsidR="001A7CD7" w:rsidRPr="00F77B86" w:rsidRDefault="001A7CD7" w:rsidP="001A7CD7">
            <w:pPr>
              <w:spacing w:after="0" w:line="240" w:lineRule="auto"/>
              <w:jc w:val="left"/>
              <w:rPr>
                <w:ins w:id="6547" w:author="ilham.nur@office.ui.ac.id" w:date="2023-03-28T22:19:00Z"/>
                <w:rFonts w:eastAsia="Times New Roman" w:cs="Times New Roman"/>
                <w:b/>
                <w:bCs/>
                <w:color w:val="000000"/>
                <w:sz w:val="20"/>
                <w:szCs w:val="20"/>
                <w:rPrChange w:id="6548" w:author="ilham.nur@office.ui.ac.id" w:date="2023-03-28T22:19:00Z">
                  <w:rPr>
                    <w:ins w:id="6549" w:author="ilham.nur@office.ui.ac.id" w:date="2023-03-28T22:19:00Z"/>
                    <w:rFonts w:eastAsia="Times New Roman" w:cs="Times New Roman"/>
                    <w:b/>
                    <w:bCs/>
                    <w:color w:val="000000"/>
                    <w:szCs w:val="24"/>
                  </w:rPr>
                </w:rPrChange>
              </w:rPr>
            </w:pPr>
            <w:ins w:id="6550" w:author="ilham.nur@office.ui.ac.id" w:date="2023-03-28T22:19:00Z">
              <w:r w:rsidRPr="00F77B86">
                <w:rPr>
                  <w:rFonts w:eastAsia="Times New Roman" w:cs="Times New Roman"/>
                  <w:b/>
                  <w:bCs/>
                  <w:color w:val="000000"/>
                  <w:sz w:val="20"/>
                  <w:szCs w:val="20"/>
                  <w:rPrChange w:id="6551" w:author="ilham.nur@office.ui.ac.id" w:date="2023-03-28T22:19:00Z">
                    <w:rPr>
                      <w:rFonts w:eastAsia="Times New Roman" w:cs="Times New Roman"/>
                      <w:b/>
                      <w:bCs/>
                      <w:color w:val="000000"/>
                      <w:szCs w:val="24"/>
                    </w:rPr>
                  </w:rPrChange>
                </w:rPr>
                <w:t xml:space="preserve"> Rp                                  30,237,000.00 </w:t>
              </w:r>
            </w:ins>
          </w:p>
        </w:tc>
      </w:tr>
      <w:tr w:rsidR="001A7CD7" w:rsidRPr="00F77B86" w14:paraId="5FDEE631" w14:textId="77777777" w:rsidTr="001A7CD7">
        <w:trPr>
          <w:trHeight w:val="315"/>
          <w:ins w:id="6552" w:author="ilham.nur@office.ui.ac.id" w:date="2023-03-28T22:19:00Z"/>
          <w:trPrChange w:id="655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55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95BBCB6" w14:textId="77777777" w:rsidR="001A7CD7" w:rsidRPr="00F77B86" w:rsidRDefault="001A7CD7" w:rsidP="001A7CD7">
            <w:pPr>
              <w:spacing w:after="0" w:line="240" w:lineRule="auto"/>
              <w:rPr>
                <w:ins w:id="6555" w:author="ilham.nur@office.ui.ac.id" w:date="2023-03-28T22:19:00Z"/>
                <w:rFonts w:eastAsia="Times New Roman" w:cs="Times New Roman"/>
                <w:color w:val="000000"/>
                <w:sz w:val="20"/>
                <w:szCs w:val="20"/>
                <w:rPrChange w:id="6556" w:author="ilham.nur@office.ui.ac.id" w:date="2023-03-28T22:19:00Z">
                  <w:rPr>
                    <w:ins w:id="6557" w:author="ilham.nur@office.ui.ac.id" w:date="2023-03-28T22:19:00Z"/>
                    <w:rFonts w:eastAsia="Times New Roman" w:cs="Times New Roman"/>
                    <w:color w:val="000000"/>
                    <w:szCs w:val="24"/>
                  </w:rPr>
                </w:rPrChange>
              </w:rPr>
            </w:pPr>
            <w:ins w:id="6558" w:author="ilham.nur@office.ui.ac.id" w:date="2023-03-28T22:19:00Z">
              <w:r w:rsidRPr="00F77B86">
                <w:rPr>
                  <w:rFonts w:eastAsia="Times New Roman" w:cs="Times New Roman"/>
                  <w:color w:val="000000"/>
                  <w:sz w:val="20"/>
                  <w:szCs w:val="20"/>
                  <w:rPrChange w:id="6559" w:author="ilham.nur@office.ui.ac.id" w:date="2023-03-28T22:19:00Z">
                    <w:rPr>
                      <w:rFonts w:eastAsia="Times New Roman" w:cs="Times New Roman"/>
                      <w:color w:val="000000"/>
                      <w:szCs w:val="24"/>
                    </w:rPr>
                  </w:rPrChange>
                </w:rPr>
                <w:t>Simulasi 9</w:t>
              </w:r>
            </w:ins>
          </w:p>
        </w:tc>
        <w:tc>
          <w:tcPr>
            <w:tcW w:w="901" w:type="pct"/>
            <w:tcBorders>
              <w:top w:val="nil"/>
              <w:left w:val="nil"/>
              <w:bottom w:val="single" w:sz="4" w:space="0" w:color="auto"/>
              <w:right w:val="single" w:sz="4" w:space="0" w:color="auto"/>
            </w:tcBorders>
            <w:shd w:val="clear" w:color="auto" w:fill="auto"/>
            <w:vAlign w:val="center"/>
            <w:hideMark/>
            <w:tcPrChange w:id="656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F6388BA" w14:textId="77777777" w:rsidR="001A7CD7" w:rsidRPr="00F77B86" w:rsidRDefault="001A7CD7" w:rsidP="001A7CD7">
            <w:pPr>
              <w:spacing w:after="0" w:line="240" w:lineRule="auto"/>
              <w:rPr>
                <w:ins w:id="6561" w:author="ilham.nur@office.ui.ac.id" w:date="2023-03-28T22:19:00Z"/>
                <w:rFonts w:eastAsia="Times New Roman" w:cs="Times New Roman"/>
                <w:color w:val="000000"/>
                <w:sz w:val="20"/>
                <w:szCs w:val="20"/>
                <w:rPrChange w:id="6562" w:author="ilham.nur@office.ui.ac.id" w:date="2023-03-28T22:19:00Z">
                  <w:rPr>
                    <w:ins w:id="6563" w:author="ilham.nur@office.ui.ac.id" w:date="2023-03-28T22:19:00Z"/>
                    <w:rFonts w:eastAsia="Times New Roman" w:cs="Times New Roman"/>
                    <w:color w:val="000000"/>
                    <w:szCs w:val="24"/>
                  </w:rPr>
                </w:rPrChange>
              </w:rPr>
            </w:pPr>
            <w:ins w:id="6564" w:author="ilham.nur@office.ui.ac.id" w:date="2023-03-28T22:19:00Z">
              <w:r w:rsidRPr="00F77B86">
                <w:rPr>
                  <w:rFonts w:eastAsia="Times New Roman" w:cs="Times New Roman"/>
                  <w:color w:val="000000"/>
                  <w:sz w:val="20"/>
                  <w:szCs w:val="20"/>
                  <w:rPrChange w:id="6565" w:author="ilham.nur@office.ui.ac.id" w:date="2023-03-28T22:19:00Z">
                    <w:rPr>
                      <w:rFonts w:eastAsia="Times New Roman" w:cs="Times New Roman"/>
                      <w:color w:val="000000"/>
                      <w:szCs w:val="24"/>
                    </w:rPr>
                  </w:rPrChange>
                </w:rPr>
                <w:t>3.7</w:t>
              </w:r>
            </w:ins>
          </w:p>
        </w:tc>
        <w:tc>
          <w:tcPr>
            <w:tcW w:w="901" w:type="pct"/>
            <w:tcBorders>
              <w:top w:val="nil"/>
              <w:left w:val="nil"/>
              <w:bottom w:val="single" w:sz="4" w:space="0" w:color="auto"/>
              <w:right w:val="single" w:sz="4" w:space="0" w:color="auto"/>
            </w:tcBorders>
            <w:shd w:val="clear" w:color="auto" w:fill="auto"/>
            <w:vAlign w:val="center"/>
            <w:hideMark/>
            <w:tcPrChange w:id="656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8813604" w14:textId="77777777" w:rsidR="001A7CD7" w:rsidRPr="00F77B86" w:rsidRDefault="001A7CD7" w:rsidP="001A7CD7">
            <w:pPr>
              <w:spacing w:after="0" w:line="240" w:lineRule="auto"/>
              <w:jc w:val="right"/>
              <w:rPr>
                <w:ins w:id="6567" w:author="ilham.nur@office.ui.ac.id" w:date="2023-03-28T22:19:00Z"/>
                <w:rFonts w:eastAsia="Times New Roman" w:cs="Times New Roman"/>
                <w:b/>
                <w:bCs/>
                <w:color w:val="000000"/>
                <w:sz w:val="20"/>
                <w:szCs w:val="20"/>
                <w:rPrChange w:id="6568" w:author="ilham.nur@office.ui.ac.id" w:date="2023-03-28T22:19:00Z">
                  <w:rPr>
                    <w:ins w:id="6569" w:author="ilham.nur@office.ui.ac.id" w:date="2023-03-28T22:19:00Z"/>
                    <w:rFonts w:eastAsia="Times New Roman" w:cs="Times New Roman"/>
                    <w:b/>
                    <w:bCs/>
                    <w:color w:val="000000"/>
                    <w:szCs w:val="24"/>
                  </w:rPr>
                </w:rPrChange>
              </w:rPr>
            </w:pPr>
            <w:ins w:id="6570" w:author="ilham.nur@office.ui.ac.id" w:date="2023-03-28T22:19:00Z">
              <w:r w:rsidRPr="00F77B86">
                <w:rPr>
                  <w:rFonts w:eastAsia="Times New Roman" w:cs="Times New Roman"/>
                  <w:b/>
                  <w:bCs/>
                  <w:color w:val="000000"/>
                  <w:sz w:val="20"/>
                  <w:szCs w:val="20"/>
                  <w:rPrChange w:id="6571" w:author="ilham.nur@office.ui.ac.id" w:date="2023-03-28T22:19:00Z">
                    <w:rPr>
                      <w:rFonts w:eastAsia="Times New Roman" w:cs="Times New Roman"/>
                      <w:b/>
                      <w:bCs/>
                      <w:color w:val="000000"/>
                      <w:szCs w:val="24"/>
                    </w:rPr>
                  </w:rPrChange>
                </w:rPr>
                <w:t>621.6</w:t>
              </w:r>
            </w:ins>
          </w:p>
        </w:tc>
        <w:tc>
          <w:tcPr>
            <w:tcW w:w="901" w:type="pct"/>
            <w:tcBorders>
              <w:top w:val="nil"/>
              <w:left w:val="nil"/>
              <w:bottom w:val="single" w:sz="4" w:space="0" w:color="auto"/>
              <w:right w:val="single" w:sz="4" w:space="0" w:color="auto"/>
            </w:tcBorders>
            <w:shd w:val="clear" w:color="auto" w:fill="auto"/>
            <w:vAlign w:val="center"/>
            <w:hideMark/>
            <w:tcPrChange w:id="657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0020768" w14:textId="77777777" w:rsidR="001A7CD7" w:rsidRPr="00F77B86" w:rsidRDefault="001A7CD7" w:rsidP="001A7CD7">
            <w:pPr>
              <w:spacing w:after="0" w:line="240" w:lineRule="auto"/>
              <w:rPr>
                <w:ins w:id="6573" w:author="ilham.nur@office.ui.ac.id" w:date="2023-03-28T22:19:00Z"/>
                <w:rFonts w:eastAsia="Times New Roman" w:cs="Times New Roman"/>
                <w:color w:val="000000"/>
                <w:sz w:val="20"/>
                <w:szCs w:val="20"/>
                <w:rPrChange w:id="6574" w:author="ilham.nur@office.ui.ac.id" w:date="2023-03-28T22:19:00Z">
                  <w:rPr>
                    <w:ins w:id="6575" w:author="ilham.nur@office.ui.ac.id" w:date="2023-03-28T22:19:00Z"/>
                    <w:rFonts w:eastAsia="Times New Roman" w:cs="Times New Roman"/>
                    <w:color w:val="000000"/>
                    <w:szCs w:val="24"/>
                  </w:rPr>
                </w:rPrChange>
              </w:rPr>
            </w:pPr>
            <w:ins w:id="6576" w:author="ilham.nur@office.ui.ac.id" w:date="2023-03-28T22:19:00Z">
              <w:r w:rsidRPr="00F77B86">
                <w:rPr>
                  <w:rFonts w:eastAsia="Times New Roman" w:cs="Times New Roman"/>
                  <w:color w:val="000000"/>
                  <w:sz w:val="20"/>
                  <w:szCs w:val="20"/>
                  <w:rPrChange w:id="6577" w:author="ilham.nur@office.ui.ac.id" w:date="2023-03-28T22:19:00Z">
                    <w:rPr>
                      <w:rFonts w:eastAsia="Times New Roman" w:cs="Times New Roman"/>
                      <w:color w:val="000000"/>
                      <w:szCs w:val="24"/>
                    </w:rPr>
                  </w:rPrChange>
                </w:rPr>
                <w:t xml:space="preserve"> $                                1,393 </w:t>
              </w:r>
            </w:ins>
          </w:p>
        </w:tc>
        <w:tc>
          <w:tcPr>
            <w:tcW w:w="1278" w:type="pct"/>
            <w:tcBorders>
              <w:top w:val="nil"/>
              <w:left w:val="nil"/>
              <w:bottom w:val="single" w:sz="4" w:space="0" w:color="auto"/>
              <w:right w:val="single" w:sz="4" w:space="0" w:color="auto"/>
            </w:tcBorders>
            <w:shd w:val="clear" w:color="auto" w:fill="auto"/>
            <w:vAlign w:val="center"/>
            <w:hideMark/>
            <w:tcPrChange w:id="657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8E2CCFD" w14:textId="77777777" w:rsidR="001A7CD7" w:rsidRPr="00F77B86" w:rsidRDefault="001A7CD7" w:rsidP="001A7CD7">
            <w:pPr>
              <w:spacing w:after="0" w:line="240" w:lineRule="auto"/>
              <w:jc w:val="left"/>
              <w:rPr>
                <w:ins w:id="6579" w:author="ilham.nur@office.ui.ac.id" w:date="2023-03-28T22:19:00Z"/>
                <w:rFonts w:eastAsia="Times New Roman" w:cs="Times New Roman"/>
                <w:b/>
                <w:bCs/>
                <w:color w:val="000000"/>
                <w:sz w:val="20"/>
                <w:szCs w:val="20"/>
                <w:rPrChange w:id="6580" w:author="ilham.nur@office.ui.ac.id" w:date="2023-03-28T22:19:00Z">
                  <w:rPr>
                    <w:ins w:id="6581" w:author="ilham.nur@office.ui.ac.id" w:date="2023-03-28T22:19:00Z"/>
                    <w:rFonts w:eastAsia="Times New Roman" w:cs="Times New Roman"/>
                    <w:b/>
                    <w:bCs/>
                    <w:color w:val="000000"/>
                    <w:szCs w:val="24"/>
                  </w:rPr>
                </w:rPrChange>
              </w:rPr>
            </w:pPr>
            <w:ins w:id="6582" w:author="ilham.nur@office.ui.ac.id" w:date="2023-03-28T22:19:00Z">
              <w:r w:rsidRPr="00F77B86">
                <w:rPr>
                  <w:rFonts w:eastAsia="Times New Roman" w:cs="Times New Roman"/>
                  <w:b/>
                  <w:bCs/>
                  <w:color w:val="000000"/>
                  <w:sz w:val="20"/>
                  <w:szCs w:val="20"/>
                  <w:rPrChange w:id="6583" w:author="ilham.nur@office.ui.ac.id" w:date="2023-03-28T22:19:00Z">
                    <w:rPr>
                      <w:rFonts w:eastAsia="Times New Roman" w:cs="Times New Roman"/>
                      <w:b/>
                      <w:bCs/>
                      <w:color w:val="000000"/>
                      <w:szCs w:val="24"/>
                    </w:rPr>
                  </w:rPrChange>
                </w:rPr>
                <w:t xml:space="preserve"> Rp                                  20,901,000.00 </w:t>
              </w:r>
            </w:ins>
          </w:p>
        </w:tc>
      </w:tr>
      <w:tr w:rsidR="001A7CD7" w:rsidRPr="00F77B86" w14:paraId="0801C8F9" w14:textId="77777777" w:rsidTr="001A7CD7">
        <w:trPr>
          <w:trHeight w:val="315"/>
          <w:ins w:id="6584" w:author="ilham.nur@office.ui.ac.id" w:date="2023-03-28T22:19:00Z"/>
          <w:trPrChange w:id="658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58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531DD2A" w14:textId="77777777" w:rsidR="001A7CD7" w:rsidRPr="00F77B86" w:rsidRDefault="001A7CD7" w:rsidP="001A7CD7">
            <w:pPr>
              <w:spacing w:after="0" w:line="240" w:lineRule="auto"/>
              <w:rPr>
                <w:ins w:id="6587" w:author="ilham.nur@office.ui.ac.id" w:date="2023-03-28T22:19:00Z"/>
                <w:rFonts w:eastAsia="Times New Roman" w:cs="Times New Roman"/>
                <w:color w:val="000000"/>
                <w:sz w:val="20"/>
                <w:szCs w:val="20"/>
                <w:rPrChange w:id="6588" w:author="ilham.nur@office.ui.ac.id" w:date="2023-03-28T22:19:00Z">
                  <w:rPr>
                    <w:ins w:id="6589" w:author="ilham.nur@office.ui.ac.id" w:date="2023-03-28T22:19:00Z"/>
                    <w:rFonts w:eastAsia="Times New Roman" w:cs="Times New Roman"/>
                    <w:color w:val="000000"/>
                    <w:szCs w:val="24"/>
                  </w:rPr>
                </w:rPrChange>
              </w:rPr>
            </w:pPr>
            <w:ins w:id="6590" w:author="ilham.nur@office.ui.ac.id" w:date="2023-03-28T22:19:00Z">
              <w:r w:rsidRPr="00F77B86">
                <w:rPr>
                  <w:rFonts w:eastAsia="Times New Roman" w:cs="Times New Roman"/>
                  <w:color w:val="000000"/>
                  <w:sz w:val="20"/>
                  <w:szCs w:val="20"/>
                  <w:rPrChange w:id="6591" w:author="ilham.nur@office.ui.ac.id" w:date="2023-03-28T22:19:00Z">
                    <w:rPr>
                      <w:rFonts w:eastAsia="Times New Roman" w:cs="Times New Roman"/>
                      <w:color w:val="000000"/>
                      <w:szCs w:val="24"/>
                    </w:rPr>
                  </w:rPrChange>
                </w:rPr>
                <w:t>Simulasi 10</w:t>
              </w:r>
            </w:ins>
          </w:p>
        </w:tc>
        <w:tc>
          <w:tcPr>
            <w:tcW w:w="901" w:type="pct"/>
            <w:tcBorders>
              <w:top w:val="nil"/>
              <w:left w:val="nil"/>
              <w:bottom w:val="single" w:sz="4" w:space="0" w:color="auto"/>
              <w:right w:val="single" w:sz="4" w:space="0" w:color="auto"/>
            </w:tcBorders>
            <w:shd w:val="clear" w:color="auto" w:fill="auto"/>
            <w:vAlign w:val="center"/>
            <w:hideMark/>
            <w:tcPrChange w:id="659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4FE554B" w14:textId="77777777" w:rsidR="001A7CD7" w:rsidRPr="00F77B86" w:rsidRDefault="001A7CD7" w:rsidP="001A7CD7">
            <w:pPr>
              <w:spacing w:after="0" w:line="240" w:lineRule="auto"/>
              <w:rPr>
                <w:ins w:id="6593" w:author="ilham.nur@office.ui.ac.id" w:date="2023-03-28T22:19:00Z"/>
                <w:rFonts w:eastAsia="Times New Roman" w:cs="Times New Roman"/>
                <w:color w:val="000000"/>
                <w:sz w:val="20"/>
                <w:szCs w:val="20"/>
                <w:rPrChange w:id="6594" w:author="ilham.nur@office.ui.ac.id" w:date="2023-03-28T22:19:00Z">
                  <w:rPr>
                    <w:ins w:id="6595" w:author="ilham.nur@office.ui.ac.id" w:date="2023-03-28T22:19:00Z"/>
                    <w:rFonts w:eastAsia="Times New Roman" w:cs="Times New Roman"/>
                    <w:color w:val="000000"/>
                    <w:szCs w:val="24"/>
                  </w:rPr>
                </w:rPrChange>
              </w:rPr>
            </w:pPr>
            <w:ins w:id="6596" w:author="ilham.nur@office.ui.ac.id" w:date="2023-03-28T22:19:00Z">
              <w:r w:rsidRPr="00F77B86">
                <w:rPr>
                  <w:rFonts w:eastAsia="Times New Roman" w:cs="Times New Roman"/>
                  <w:color w:val="000000"/>
                  <w:sz w:val="20"/>
                  <w:szCs w:val="20"/>
                  <w:rPrChange w:id="6597" w:author="ilham.nur@office.ui.ac.id" w:date="2023-03-28T22:19:00Z">
                    <w:rPr>
                      <w:rFonts w:eastAsia="Times New Roman" w:cs="Times New Roman"/>
                      <w:color w:val="000000"/>
                      <w:szCs w:val="24"/>
                    </w:rPr>
                  </w:rPrChange>
                </w:rPr>
                <w:t>8.6</w:t>
              </w:r>
            </w:ins>
          </w:p>
        </w:tc>
        <w:tc>
          <w:tcPr>
            <w:tcW w:w="901" w:type="pct"/>
            <w:tcBorders>
              <w:top w:val="nil"/>
              <w:left w:val="nil"/>
              <w:bottom w:val="single" w:sz="4" w:space="0" w:color="auto"/>
              <w:right w:val="single" w:sz="4" w:space="0" w:color="auto"/>
            </w:tcBorders>
            <w:shd w:val="clear" w:color="auto" w:fill="auto"/>
            <w:vAlign w:val="center"/>
            <w:hideMark/>
            <w:tcPrChange w:id="659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C1B1190" w14:textId="77777777" w:rsidR="001A7CD7" w:rsidRPr="00F77B86" w:rsidRDefault="001A7CD7" w:rsidP="001A7CD7">
            <w:pPr>
              <w:spacing w:after="0" w:line="240" w:lineRule="auto"/>
              <w:jc w:val="right"/>
              <w:rPr>
                <w:ins w:id="6599" w:author="ilham.nur@office.ui.ac.id" w:date="2023-03-28T22:19:00Z"/>
                <w:rFonts w:eastAsia="Times New Roman" w:cs="Times New Roman"/>
                <w:b/>
                <w:bCs/>
                <w:color w:val="000000"/>
                <w:sz w:val="20"/>
                <w:szCs w:val="20"/>
                <w:rPrChange w:id="6600" w:author="ilham.nur@office.ui.ac.id" w:date="2023-03-28T22:19:00Z">
                  <w:rPr>
                    <w:ins w:id="6601" w:author="ilham.nur@office.ui.ac.id" w:date="2023-03-28T22:19:00Z"/>
                    <w:rFonts w:eastAsia="Times New Roman" w:cs="Times New Roman"/>
                    <w:b/>
                    <w:bCs/>
                    <w:color w:val="000000"/>
                    <w:szCs w:val="24"/>
                  </w:rPr>
                </w:rPrChange>
              </w:rPr>
            </w:pPr>
            <w:ins w:id="6602" w:author="ilham.nur@office.ui.ac.id" w:date="2023-03-28T22:19:00Z">
              <w:r w:rsidRPr="00F77B86">
                <w:rPr>
                  <w:rFonts w:eastAsia="Times New Roman" w:cs="Times New Roman"/>
                  <w:b/>
                  <w:bCs/>
                  <w:color w:val="000000"/>
                  <w:sz w:val="20"/>
                  <w:szCs w:val="20"/>
                  <w:rPrChange w:id="6603" w:author="ilham.nur@office.ui.ac.id" w:date="2023-03-28T22:19:00Z">
                    <w:rPr>
                      <w:rFonts w:eastAsia="Times New Roman" w:cs="Times New Roman"/>
                      <w:b/>
                      <w:bCs/>
                      <w:color w:val="000000"/>
                      <w:szCs w:val="24"/>
                    </w:rPr>
                  </w:rPrChange>
                </w:rPr>
                <w:t>1444.8</w:t>
              </w:r>
            </w:ins>
          </w:p>
        </w:tc>
        <w:tc>
          <w:tcPr>
            <w:tcW w:w="901" w:type="pct"/>
            <w:tcBorders>
              <w:top w:val="nil"/>
              <w:left w:val="nil"/>
              <w:bottom w:val="single" w:sz="4" w:space="0" w:color="auto"/>
              <w:right w:val="single" w:sz="4" w:space="0" w:color="auto"/>
            </w:tcBorders>
            <w:shd w:val="clear" w:color="auto" w:fill="auto"/>
            <w:vAlign w:val="center"/>
            <w:hideMark/>
            <w:tcPrChange w:id="660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57D89B2" w14:textId="77777777" w:rsidR="001A7CD7" w:rsidRPr="00F77B86" w:rsidRDefault="001A7CD7" w:rsidP="001A7CD7">
            <w:pPr>
              <w:spacing w:after="0" w:line="240" w:lineRule="auto"/>
              <w:rPr>
                <w:ins w:id="6605" w:author="ilham.nur@office.ui.ac.id" w:date="2023-03-28T22:19:00Z"/>
                <w:rFonts w:eastAsia="Times New Roman" w:cs="Times New Roman"/>
                <w:color w:val="000000"/>
                <w:sz w:val="20"/>
                <w:szCs w:val="20"/>
                <w:rPrChange w:id="6606" w:author="ilham.nur@office.ui.ac.id" w:date="2023-03-28T22:19:00Z">
                  <w:rPr>
                    <w:ins w:id="6607" w:author="ilham.nur@office.ui.ac.id" w:date="2023-03-28T22:19:00Z"/>
                    <w:rFonts w:eastAsia="Times New Roman" w:cs="Times New Roman"/>
                    <w:color w:val="000000"/>
                    <w:szCs w:val="24"/>
                  </w:rPr>
                </w:rPrChange>
              </w:rPr>
            </w:pPr>
            <w:ins w:id="6608" w:author="ilham.nur@office.ui.ac.id" w:date="2023-03-28T22:19:00Z">
              <w:r w:rsidRPr="00F77B86">
                <w:rPr>
                  <w:rFonts w:eastAsia="Times New Roman" w:cs="Times New Roman"/>
                  <w:color w:val="000000"/>
                  <w:sz w:val="20"/>
                  <w:szCs w:val="20"/>
                  <w:rPrChange w:id="6609" w:author="ilham.nur@office.ui.ac.id" w:date="2023-03-28T22:19:00Z">
                    <w:rPr>
                      <w:rFonts w:eastAsia="Times New Roman" w:cs="Times New Roman"/>
                      <w:color w:val="000000"/>
                      <w:szCs w:val="24"/>
                    </w:rPr>
                  </w:rPrChange>
                </w:rPr>
                <w:t xml:space="preserve"> $                                2,506 </w:t>
              </w:r>
            </w:ins>
          </w:p>
        </w:tc>
        <w:tc>
          <w:tcPr>
            <w:tcW w:w="1278" w:type="pct"/>
            <w:tcBorders>
              <w:top w:val="nil"/>
              <w:left w:val="nil"/>
              <w:bottom w:val="single" w:sz="4" w:space="0" w:color="auto"/>
              <w:right w:val="single" w:sz="4" w:space="0" w:color="auto"/>
            </w:tcBorders>
            <w:shd w:val="clear" w:color="auto" w:fill="auto"/>
            <w:vAlign w:val="center"/>
            <w:hideMark/>
            <w:tcPrChange w:id="661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C1836F9" w14:textId="77777777" w:rsidR="001A7CD7" w:rsidRPr="00F77B86" w:rsidRDefault="001A7CD7" w:rsidP="001A7CD7">
            <w:pPr>
              <w:spacing w:after="0" w:line="240" w:lineRule="auto"/>
              <w:jc w:val="left"/>
              <w:rPr>
                <w:ins w:id="6611" w:author="ilham.nur@office.ui.ac.id" w:date="2023-03-28T22:19:00Z"/>
                <w:rFonts w:eastAsia="Times New Roman" w:cs="Times New Roman"/>
                <w:b/>
                <w:bCs/>
                <w:color w:val="000000"/>
                <w:sz w:val="20"/>
                <w:szCs w:val="20"/>
                <w:rPrChange w:id="6612" w:author="ilham.nur@office.ui.ac.id" w:date="2023-03-28T22:19:00Z">
                  <w:rPr>
                    <w:ins w:id="6613" w:author="ilham.nur@office.ui.ac.id" w:date="2023-03-28T22:19:00Z"/>
                    <w:rFonts w:eastAsia="Times New Roman" w:cs="Times New Roman"/>
                    <w:b/>
                    <w:bCs/>
                    <w:color w:val="000000"/>
                    <w:szCs w:val="24"/>
                  </w:rPr>
                </w:rPrChange>
              </w:rPr>
            </w:pPr>
            <w:ins w:id="6614" w:author="ilham.nur@office.ui.ac.id" w:date="2023-03-28T22:19:00Z">
              <w:r w:rsidRPr="00F77B86">
                <w:rPr>
                  <w:rFonts w:eastAsia="Times New Roman" w:cs="Times New Roman"/>
                  <w:b/>
                  <w:bCs/>
                  <w:color w:val="000000"/>
                  <w:sz w:val="20"/>
                  <w:szCs w:val="20"/>
                  <w:rPrChange w:id="6615" w:author="ilham.nur@office.ui.ac.id" w:date="2023-03-28T22:19:00Z">
                    <w:rPr>
                      <w:rFonts w:eastAsia="Times New Roman" w:cs="Times New Roman"/>
                      <w:b/>
                      <w:bCs/>
                      <w:color w:val="000000"/>
                      <w:szCs w:val="24"/>
                    </w:rPr>
                  </w:rPrChange>
                </w:rPr>
                <w:t xml:space="preserve"> Rp                                  37,582,500.00 </w:t>
              </w:r>
            </w:ins>
          </w:p>
        </w:tc>
      </w:tr>
      <w:tr w:rsidR="001A7CD7" w:rsidRPr="00F77B86" w14:paraId="59F41922" w14:textId="77777777" w:rsidTr="001A7CD7">
        <w:trPr>
          <w:trHeight w:val="315"/>
          <w:ins w:id="6616" w:author="ilham.nur@office.ui.ac.id" w:date="2023-03-28T22:19:00Z"/>
          <w:trPrChange w:id="661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61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787BC1E" w14:textId="77777777" w:rsidR="001A7CD7" w:rsidRPr="00F77B86" w:rsidRDefault="001A7CD7" w:rsidP="001A7CD7">
            <w:pPr>
              <w:spacing w:after="0" w:line="240" w:lineRule="auto"/>
              <w:rPr>
                <w:ins w:id="6619" w:author="ilham.nur@office.ui.ac.id" w:date="2023-03-28T22:19:00Z"/>
                <w:rFonts w:eastAsia="Times New Roman" w:cs="Times New Roman"/>
                <w:color w:val="000000"/>
                <w:sz w:val="20"/>
                <w:szCs w:val="20"/>
                <w:rPrChange w:id="6620" w:author="ilham.nur@office.ui.ac.id" w:date="2023-03-28T22:19:00Z">
                  <w:rPr>
                    <w:ins w:id="6621" w:author="ilham.nur@office.ui.ac.id" w:date="2023-03-28T22:19:00Z"/>
                    <w:rFonts w:eastAsia="Times New Roman" w:cs="Times New Roman"/>
                    <w:color w:val="000000"/>
                    <w:szCs w:val="24"/>
                  </w:rPr>
                </w:rPrChange>
              </w:rPr>
            </w:pPr>
            <w:ins w:id="6622" w:author="ilham.nur@office.ui.ac.id" w:date="2023-03-28T22:19:00Z">
              <w:r w:rsidRPr="00F77B86">
                <w:rPr>
                  <w:rFonts w:eastAsia="Times New Roman" w:cs="Times New Roman"/>
                  <w:color w:val="000000"/>
                  <w:sz w:val="20"/>
                  <w:szCs w:val="20"/>
                  <w:rPrChange w:id="6623" w:author="ilham.nur@office.ui.ac.id" w:date="2023-03-28T22:19:00Z">
                    <w:rPr>
                      <w:rFonts w:eastAsia="Times New Roman" w:cs="Times New Roman"/>
                      <w:color w:val="000000"/>
                      <w:szCs w:val="24"/>
                    </w:rPr>
                  </w:rPrChange>
                </w:rPr>
                <w:t>Simulasi 11</w:t>
              </w:r>
            </w:ins>
          </w:p>
        </w:tc>
        <w:tc>
          <w:tcPr>
            <w:tcW w:w="901" w:type="pct"/>
            <w:tcBorders>
              <w:top w:val="nil"/>
              <w:left w:val="nil"/>
              <w:bottom w:val="single" w:sz="4" w:space="0" w:color="auto"/>
              <w:right w:val="single" w:sz="4" w:space="0" w:color="auto"/>
            </w:tcBorders>
            <w:shd w:val="clear" w:color="auto" w:fill="auto"/>
            <w:vAlign w:val="center"/>
            <w:hideMark/>
            <w:tcPrChange w:id="662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D48A590" w14:textId="77777777" w:rsidR="001A7CD7" w:rsidRPr="00F77B86" w:rsidRDefault="001A7CD7" w:rsidP="001A7CD7">
            <w:pPr>
              <w:spacing w:after="0" w:line="240" w:lineRule="auto"/>
              <w:rPr>
                <w:ins w:id="6625" w:author="ilham.nur@office.ui.ac.id" w:date="2023-03-28T22:19:00Z"/>
                <w:rFonts w:eastAsia="Times New Roman" w:cs="Times New Roman"/>
                <w:color w:val="000000"/>
                <w:sz w:val="20"/>
                <w:szCs w:val="20"/>
                <w:rPrChange w:id="6626" w:author="ilham.nur@office.ui.ac.id" w:date="2023-03-28T22:19:00Z">
                  <w:rPr>
                    <w:ins w:id="6627" w:author="ilham.nur@office.ui.ac.id" w:date="2023-03-28T22:19:00Z"/>
                    <w:rFonts w:eastAsia="Times New Roman" w:cs="Times New Roman"/>
                    <w:color w:val="000000"/>
                    <w:szCs w:val="24"/>
                  </w:rPr>
                </w:rPrChange>
              </w:rPr>
            </w:pPr>
            <w:ins w:id="6628" w:author="ilham.nur@office.ui.ac.id" w:date="2023-03-28T22:19:00Z">
              <w:r w:rsidRPr="00F77B86">
                <w:rPr>
                  <w:rFonts w:eastAsia="Times New Roman" w:cs="Times New Roman"/>
                  <w:color w:val="000000"/>
                  <w:sz w:val="20"/>
                  <w:szCs w:val="20"/>
                  <w:rPrChange w:id="6629" w:author="ilham.nur@office.ui.ac.id" w:date="2023-03-28T22:19:00Z">
                    <w:rPr>
                      <w:rFonts w:eastAsia="Times New Roman" w:cs="Times New Roman"/>
                      <w:color w:val="000000"/>
                      <w:szCs w:val="24"/>
                    </w:rPr>
                  </w:rPrChange>
                </w:rPr>
                <w:t>10.8</w:t>
              </w:r>
            </w:ins>
          </w:p>
        </w:tc>
        <w:tc>
          <w:tcPr>
            <w:tcW w:w="901" w:type="pct"/>
            <w:tcBorders>
              <w:top w:val="nil"/>
              <w:left w:val="nil"/>
              <w:bottom w:val="single" w:sz="4" w:space="0" w:color="auto"/>
              <w:right w:val="single" w:sz="4" w:space="0" w:color="auto"/>
            </w:tcBorders>
            <w:shd w:val="clear" w:color="auto" w:fill="auto"/>
            <w:vAlign w:val="center"/>
            <w:hideMark/>
            <w:tcPrChange w:id="663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70456E9" w14:textId="77777777" w:rsidR="001A7CD7" w:rsidRPr="00F77B86" w:rsidRDefault="001A7CD7" w:rsidP="001A7CD7">
            <w:pPr>
              <w:spacing w:after="0" w:line="240" w:lineRule="auto"/>
              <w:jc w:val="right"/>
              <w:rPr>
                <w:ins w:id="6631" w:author="ilham.nur@office.ui.ac.id" w:date="2023-03-28T22:19:00Z"/>
                <w:rFonts w:eastAsia="Times New Roman" w:cs="Times New Roman"/>
                <w:b/>
                <w:bCs/>
                <w:color w:val="000000"/>
                <w:sz w:val="20"/>
                <w:szCs w:val="20"/>
                <w:rPrChange w:id="6632" w:author="ilham.nur@office.ui.ac.id" w:date="2023-03-28T22:19:00Z">
                  <w:rPr>
                    <w:ins w:id="6633" w:author="ilham.nur@office.ui.ac.id" w:date="2023-03-28T22:19:00Z"/>
                    <w:rFonts w:eastAsia="Times New Roman" w:cs="Times New Roman"/>
                    <w:b/>
                    <w:bCs/>
                    <w:color w:val="000000"/>
                    <w:szCs w:val="24"/>
                  </w:rPr>
                </w:rPrChange>
              </w:rPr>
            </w:pPr>
            <w:ins w:id="6634" w:author="ilham.nur@office.ui.ac.id" w:date="2023-03-28T22:19:00Z">
              <w:r w:rsidRPr="00F77B86">
                <w:rPr>
                  <w:rFonts w:eastAsia="Times New Roman" w:cs="Times New Roman"/>
                  <w:b/>
                  <w:bCs/>
                  <w:color w:val="000000"/>
                  <w:sz w:val="20"/>
                  <w:szCs w:val="20"/>
                  <w:rPrChange w:id="6635" w:author="ilham.nur@office.ui.ac.id" w:date="2023-03-28T22:19:00Z">
                    <w:rPr>
                      <w:rFonts w:eastAsia="Times New Roman" w:cs="Times New Roman"/>
                      <w:b/>
                      <w:bCs/>
                      <w:color w:val="000000"/>
                      <w:szCs w:val="24"/>
                    </w:rPr>
                  </w:rPrChange>
                </w:rPr>
                <w:t>1814.4</w:t>
              </w:r>
            </w:ins>
          </w:p>
        </w:tc>
        <w:tc>
          <w:tcPr>
            <w:tcW w:w="901" w:type="pct"/>
            <w:tcBorders>
              <w:top w:val="nil"/>
              <w:left w:val="nil"/>
              <w:bottom w:val="single" w:sz="4" w:space="0" w:color="auto"/>
              <w:right w:val="single" w:sz="4" w:space="0" w:color="auto"/>
            </w:tcBorders>
            <w:shd w:val="clear" w:color="auto" w:fill="auto"/>
            <w:vAlign w:val="center"/>
            <w:hideMark/>
            <w:tcPrChange w:id="663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C86FB10" w14:textId="77777777" w:rsidR="001A7CD7" w:rsidRPr="00F77B86" w:rsidRDefault="001A7CD7" w:rsidP="001A7CD7">
            <w:pPr>
              <w:spacing w:after="0" w:line="240" w:lineRule="auto"/>
              <w:rPr>
                <w:ins w:id="6637" w:author="ilham.nur@office.ui.ac.id" w:date="2023-03-28T22:19:00Z"/>
                <w:rFonts w:eastAsia="Times New Roman" w:cs="Times New Roman"/>
                <w:color w:val="000000"/>
                <w:sz w:val="20"/>
                <w:szCs w:val="20"/>
                <w:rPrChange w:id="6638" w:author="ilham.nur@office.ui.ac.id" w:date="2023-03-28T22:19:00Z">
                  <w:rPr>
                    <w:ins w:id="6639" w:author="ilham.nur@office.ui.ac.id" w:date="2023-03-28T22:19:00Z"/>
                    <w:rFonts w:eastAsia="Times New Roman" w:cs="Times New Roman"/>
                    <w:color w:val="000000"/>
                    <w:szCs w:val="24"/>
                  </w:rPr>
                </w:rPrChange>
              </w:rPr>
            </w:pPr>
            <w:ins w:id="6640" w:author="ilham.nur@office.ui.ac.id" w:date="2023-03-28T22:19:00Z">
              <w:r w:rsidRPr="00F77B86">
                <w:rPr>
                  <w:rFonts w:eastAsia="Times New Roman" w:cs="Times New Roman"/>
                  <w:color w:val="000000"/>
                  <w:sz w:val="20"/>
                  <w:szCs w:val="20"/>
                  <w:rPrChange w:id="6641" w:author="ilham.nur@office.ui.ac.id" w:date="2023-03-28T22:19:00Z">
                    <w:rPr>
                      <w:rFonts w:eastAsia="Times New Roman" w:cs="Times New Roman"/>
                      <w:color w:val="000000"/>
                      <w:szCs w:val="24"/>
                    </w:rPr>
                  </w:rPrChange>
                </w:rPr>
                <w:t xml:space="preserve"> $                                2,314 </w:t>
              </w:r>
            </w:ins>
          </w:p>
        </w:tc>
        <w:tc>
          <w:tcPr>
            <w:tcW w:w="1278" w:type="pct"/>
            <w:tcBorders>
              <w:top w:val="nil"/>
              <w:left w:val="nil"/>
              <w:bottom w:val="single" w:sz="4" w:space="0" w:color="auto"/>
              <w:right w:val="single" w:sz="4" w:space="0" w:color="auto"/>
            </w:tcBorders>
            <w:shd w:val="clear" w:color="auto" w:fill="auto"/>
            <w:vAlign w:val="center"/>
            <w:hideMark/>
            <w:tcPrChange w:id="664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15A8D86" w14:textId="77777777" w:rsidR="001A7CD7" w:rsidRPr="00F77B86" w:rsidRDefault="001A7CD7" w:rsidP="001A7CD7">
            <w:pPr>
              <w:spacing w:after="0" w:line="240" w:lineRule="auto"/>
              <w:jc w:val="left"/>
              <w:rPr>
                <w:ins w:id="6643" w:author="ilham.nur@office.ui.ac.id" w:date="2023-03-28T22:19:00Z"/>
                <w:rFonts w:eastAsia="Times New Roman" w:cs="Times New Roman"/>
                <w:b/>
                <w:bCs/>
                <w:color w:val="000000"/>
                <w:sz w:val="20"/>
                <w:szCs w:val="20"/>
                <w:rPrChange w:id="6644" w:author="ilham.nur@office.ui.ac.id" w:date="2023-03-28T22:19:00Z">
                  <w:rPr>
                    <w:ins w:id="6645" w:author="ilham.nur@office.ui.ac.id" w:date="2023-03-28T22:19:00Z"/>
                    <w:rFonts w:eastAsia="Times New Roman" w:cs="Times New Roman"/>
                    <w:b/>
                    <w:bCs/>
                    <w:color w:val="000000"/>
                    <w:szCs w:val="24"/>
                  </w:rPr>
                </w:rPrChange>
              </w:rPr>
            </w:pPr>
            <w:ins w:id="6646" w:author="ilham.nur@office.ui.ac.id" w:date="2023-03-28T22:19:00Z">
              <w:r w:rsidRPr="00F77B86">
                <w:rPr>
                  <w:rFonts w:eastAsia="Times New Roman" w:cs="Times New Roman"/>
                  <w:b/>
                  <w:bCs/>
                  <w:color w:val="000000"/>
                  <w:sz w:val="20"/>
                  <w:szCs w:val="20"/>
                  <w:rPrChange w:id="6647" w:author="ilham.nur@office.ui.ac.id" w:date="2023-03-28T22:19:00Z">
                    <w:rPr>
                      <w:rFonts w:eastAsia="Times New Roman" w:cs="Times New Roman"/>
                      <w:b/>
                      <w:bCs/>
                      <w:color w:val="000000"/>
                      <w:szCs w:val="24"/>
                    </w:rPr>
                  </w:rPrChange>
                </w:rPr>
                <w:t xml:space="preserve"> Rp                                  34,711,500.00 </w:t>
              </w:r>
            </w:ins>
          </w:p>
        </w:tc>
      </w:tr>
      <w:tr w:rsidR="001A7CD7" w:rsidRPr="00F77B86" w14:paraId="094FD6BB" w14:textId="77777777" w:rsidTr="001A7CD7">
        <w:trPr>
          <w:trHeight w:val="315"/>
          <w:ins w:id="6648" w:author="ilham.nur@office.ui.ac.id" w:date="2023-03-28T22:19:00Z"/>
          <w:trPrChange w:id="664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65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47503D3" w14:textId="77777777" w:rsidR="001A7CD7" w:rsidRPr="00F77B86" w:rsidRDefault="001A7CD7" w:rsidP="001A7CD7">
            <w:pPr>
              <w:spacing w:after="0" w:line="240" w:lineRule="auto"/>
              <w:rPr>
                <w:ins w:id="6651" w:author="ilham.nur@office.ui.ac.id" w:date="2023-03-28T22:19:00Z"/>
                <w:rFonts w:eastAsia="Times New Roman" w:cs="Times New Roman"/>
                <w:color w:val="000000"/>
                <w:sz w:val="20"/>
                <w:szCs w:val="20"/>
                <w:rPrChange w:id="6652" w:author="ilham.nur@office.ui.ac.id" w:date="2023-03-28T22:19:00Z">
                  <w:rPr>
                    <w:ins w:id="6653" w:author="ilham.nur@office.ui.ac.id" w:date="2023-03-28T22:19:00Z"/>
                    <w:rFonts w:eastAsia="Times New Roman" w:cs="Times New Roman"/>
                    <w:color w:val="000000"/>
                    <w:szCs w:val="24"/>
                  </w:rPr>
                </w:rPrChange>
              </w:rPr>
            </w:pPr>
            <w:ins w:id="6654" w:author="ilham.nur@office.ui.ac.id" w:date="2023-03-28T22:19:00Z">
              <w:r w:rsidRPr="00F77B86">
                <w:rPr>
                  <w:rFonts w:eastAsia="Times New Roman" w:cs="Times New Roman"/>
                  <w:color w:val="000000"/>
                  <w:sz w:val="20"/>
                  <w:szCs w:val="20"/>
                  <w:rPrChange w:id="6655" w:author="ilham.nur@office.ui.ac.id" w:date="2023-03-28T22:19:00Z">
                    <w:rPr>
                      <w:rFonts w:eastAsia="Times New Roman" w:cs="Times New Roman"/>
                      <w:color w:val="000000"/>
                      <w:szCs w:val="24"/>
                    </w:rPr>
                  </w:rPrChange>
                </w:rPr>
                <w:t>Simulasi 12</w:t>
              </w:r>
            </w:ins>
          </w:p>
        </w:tc>
        <w:tc>
          <w:tcPr>
            <w:tcW w:w="901" w:type="pct"/>
            <w:tcBorders>
              <w:top w:val="nil"/>
              <w:left w:val="nil"/>
              <w:bottom w:val="single" w:sz="4" w:space="0" w:color="auto"/>
              <w:right w:val="single" w:sz="4" w:space="0" w:color="auto"/>
            </w:tcBorders>
            <w:shd w:val="clear" w:color="auto" w:fill="auto"/>
            <w:vAlign w:val="center"/>
            <w:hideMark/>
            <w:tcPrChange w:id="665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8205A4C" w14:textId="77777777" w:rsidR="001A7CD7" w:rsidRPr="00F77B86" w:rsidRDefault="001A7CD7" w:rsidP="001A7CD7">
            <w:pPr>
              <w:spacing w:after="0" w:line="240" w:lineRule="auto"/>
              <w:rPr>
                <w:ins w:id="6657" w:author="ilham.nur@office.ui.ac.id" w:date="2023-03-28T22:19:00Z"/>
                <w:rFonts w:eastAsia="Times New Roman" w:cs="Times New Roman"/>
                <w:color w:val="000000"/>
                <w:sz w:val="20"/>
                <w:szCs w:val="20"/>
                <w:rPrChange w:id="6658" w:author="ilham.nur@office.ui.ac.id" w:date="2023-03-28T22:19:00Z">
                  <w:rPr>
                    <w:ins w:id="6659" w:author="ilham.nur@office.ui.ac.id" w:date="2023-03-28T22:19:00Z"/>
                    <w:rFonts w:eastAsia="Times New Roman" w:cs="Times New Roman"/>
                    <w:color w:val="000000"/>
                    <w:szCs w:val="24"/>
                  </w:rPr>
                </w:rPrChange>
              </w:rPr>
            </w:pPr>
            <w:ins w:id="6660" w:author="ilham.nur@office.ui.ac.id" w:date="2023-03-28T22:19:00Z">
              <w:r w:rsidRPr="00F77B86">
                <w:rPr>
                  <w:rFonts w:eastAsia="Times New Roman" w:cs="Times New Roman"/>
                  <w:color w:val="000000"/>
                  <w:sz w:val="20"/>
                  <w:szCs w:val="20"/>
                  <w:rPrChange w:id="6661" w:author="ilham.nur@office.ui.ac.id" w:date="2023-03-28T22:19:00Z">
                    <w:rPr>
                      <w:rFonts w:eastAsia="Times New Roman" w:cs="Times New Roman"/>
                      <w:color w:val="000000"/>
                      <w:szCs w:val="24"/>
                    </w:rPr>
                  </w:rPrChange>
                </w:rPr>
                <w:t>9.2</w:t>
              </w:r>
            </w:ins>
          </w:p>
        </w:tc>
        <w:tc>
          <w:tcPr>
            <w:tcW w:w="901" w:type="pct"/>
            <w:tcBorders>
              <w:top w:val="nil"/>
              <w:left w:val="nil"/>
              <w:bottom w:val="single" w:sz="4" w:space="0" w:color="auto"/>
              <w:right w:val="single" w:sz="4" w:space="0" w:color="auto"/>
            </w:tcBorders>
            <w:shd w:val="clear" w:color="auto" w:fill="auto"/>
            <w:vAlign w:val="center"/>
            <w:hideMark/>
            <w:tcPrChange w:id="666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C34C245" w14:textId="77777777" w:rsidR="001A7CD7" w:rsidRPr="00F77B86" w:rsidRDefault="001A7CD7" w:rsidP="001A7CD7">
            <w:pPr>
              <w:spacing w:after="0" w:line="240" w:lineRule="auto"/>
              <w:jc w:val="right"/>
              <w:rPr>
                <w:ins w:id="6663" w:author="ilham.nur@office.ui.ac.id" w:date="2023-03-28T22:19:00Z"/>
                <w:rFonts w:eastAsia="Times New Roman" w:cs="Times New Roman"/>
                <w:b/>
                <w:bCs/>
                <w:color w:val="000000"/>
                <w:sz w:val="20"/>
                <w:szCs w:val="20"/>
                <w:rPrChange w:id="6664" w:author="ilham.nur@office.ui.ac.id" w:date="2023-03-28T22:19:00Z">
                  <w:rPr>
                    <w:ins w:id="6665" w:author="ilham.nur@office.ui.ac.id" w:date="2023-03-28T22:19:00Z"/>
                    <w:rFonts w:eastAsia="Times New Roman" w:cs="Times New Roman"/>
                    <w:b/>
                    <w:bCs/>
                    <w:color w:val="000000"/>
                    <w:szCs w:val="24"/>
                  </w:rPr>
                </w:rPrChange>
              </w:rPr>
            </w:pPr>
            <w:ins w:id="6666" w:author="ilham.nur@office.ui.ac.id" w:date="2023-03-28T22:19:00Z">
              <w:r w:rsidRPr="00F77B86">
                <w:rPr>
                  <w:rFonts w:eastAsia="Times New Roman" w:cs="Times New Roman"/>
                  <w:b/>
                  <w:bCs/>
                  <w:color w:val="000000"/>
                  <w:sz w:val="20"/>
                  <w:szCs w:val="20"/>
                  <w:rPrChange w:id="6667" w:author="ilham.nur@office.ui.ac.id" w:date="2023-03-28T22:19:00Z">
                    <w:rPr>
                      <w:rFonts w:eastAsia="Times New Roman" w:cs="Times New Roman"/>
                      <w:b/>
                      <w:bCs/>
                      <w:color w:val="000000"/>
                      <w:szCs w:val="24"/>
                    </w:rPr>
                  </w:rPrChange>
                </w:rPr>
                <w:t>1545.6</w:t>
              </w:r>
            </w:ins>
          </w:p>
        </w:tc>
        <w:tc>
          <w:tcPr>
            <w:tcW w:w="901" w:type="pct"/>
            <w:tcBorders>
              <w:top w:val="nil"/>
              <w:left w:val="nil"/>
              <w:bottom w:val="single" w:sz="4" w:space="0" w:color="auto"/>
              <w:right w:val="single" w:sz="4" w:space="0" w:color="auto"/>
            </w:tcBorders>
            <w:shd w:val="clear" w:color="auto" w:fill="auto"/>
            <w:vAlign w:val="center"/>
            <w:hideMark/>
            <w:tcPrChange w:id="666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F0D8E6E" w14:textId="77777777" w:rsidR="001A7CD7" w:rsidRPr="00F77B86" w:rsidRDefault="001A7CD7" w:rsidP="001A7CD7">
            <w:pPr>
              <w:spacing w:after="0" w:line="240" w:lineRule="auto"/>
              <w:rPr>
                <w:ins w:id="6669" w:author="ilham.nur@office.ui.ac.id" w:date="2023-03-28T22:19:00Z"/>
                <w:rFonts w:eastAsia="Times New Roman" w:cs="Times New Roman"/>
                <w:color w:val="000000"/>
                <w:sz w:val="20"/>
                <w:szCs w:val="20"/>
                <w:rPrChange w:id="6670" w:author="ilham.nur@office.ui.ac.id" w:date="2023-03-28T22:19:00Z">
                  <w:rPr>
                    <w:ins w:id="6671" w:author="ilham.nur@office.ui.ac.id" w:date="2023-03-28T22:19:00Z"/>
                    <w:rFonts w:eastAsia="Times New Roman" w:cs="Times New Roman"/>
                    <w:color w:val="000000"/>
                    <w:szCs w:val="24"/>
                  </w:rPr>
                </w:rPrChange>
              </w:rPr>
            </w:pPr>
            <w:ins w:id="6672" w:author="ilham.nur@office.ui.ac.id" w:date="2023-03-28T22:19:00Z">
              <w:r w:rsidRPr="00F77B86">
                <w:rPr>
                  <w:rFonts w:eastAsia="Times New Roman" w:cs="Times New Roman"/>
                  <w:color w:val="000000"/>
                  <w:sz w:val="20"/>
                  <w:szCs w:val="20"/>
                  <w:rPrChange w:id="6673" w:author="ilham.nur@office.ui.ac.id" w:date="2023-03-28T22:19:00Z">
                    <w:rPr>
                      <w:rFonts w:eastAsia="Times New Roman" w:cs="Times New Roman"/>
                      <w:color w:val="000000"/>
                      <w:szCs w:val="24"/>
                    </w:rPr>
                  </w:rPrChange>
                </w:rPr>
                <w:t xml:space="preserve"> $                                1,872 </w:t>
              </w:r>
            </w:ins>
          </w:p>
        </w:tc>
        <w:tc>
          <w:tcPr>
            <w:tcW w:w="1278" w:type="pct"/>
            <w:tcBorders>
              <w:top w:val="nil"/>
              <w:left w:val="nil"/>
              <w:bottom w:val="single" w:sz="4" w:space="0" w:color="auto"/>
              <w:right w:val="single" w:sz="4" w:space="0" w:color="auto"/>
            </w:tcBorders>
            <w:shd w:val="clear" w:color="auto" w:fill="auto"/>
            <w:vAlign w:val="center"/>
            <w:hideMark/>
            <w:tcPrChange w:id="667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61E0919" w14:textId="77777777" w:rsidR="001A7CD7" w:rsidRPr="00F77B86" w:rsidRDefault="001A7CD7" w:rsidP="001A7CD7">
            <w:pPr>
              <w:spacing w:after="0" w:line="240" w:lineRule="auto"/>
              <w:jc w:val="left"/>
              <w:rPr>
                <w:ins w:id="6675" w:author="ilham.nur@office.ui.ac.id" w:date="2023-03-28T22:19:00Z"/>
                <w:rFonts w:eastAsia="Times New Roman" w:cs="Times New Roman"/>
                <w:b/>
                <w:bCs/>
                <w:color w:val="000000"/>
                <w:sz w:val="20"/>
                <w:szCs w:val="20"/>
                <w:rPrChange w:id="6676" w:author="ilham.nur@office.ui.ac.id" w:date="2023-03-28T22:19:00Z">
                  <w:rPr>
                    <w:ins w:id="6677" w:author="ilham.nur@office.ui.ac.id" w:date="2023-03-28T22:19:00Z"/>
                    <w:rFonts w:eastAsia="Times New Roman" w:cs="Times New Roman"/>
                    <w:b/>
                    <w:bCs/>
                    <w:color w:val="000000"/>
                    <w:szCs w:val="24"/>
                  </w:rPr>
                </w:rPrChange>
              </w:rPr>
            </w:pPr>
            <w:ins w:id="6678" w:author="ilham.nur@office.ui.ac.id" w:date="2023-03-28T22:19:00Z">
              <w:r w:rsidRPr="00F77B86">
                <w:rPr>
                  <w:rFonts w:eastAsia="Times New Roman" w:cs="Times New Roman"/>
                  <w:b/>
                  <w:bCs/>
                  <w:color w:val="000000"/>
                  <w:sz w:val="20"/>
                  <w:szCs w:val="20"/>
                  <w:rPrChange w:id="6679" w:author="ilham.nur@office.ui.ac.id" w:date="2023-03-28T22:19:00Z">
                    <w:rPr>
                      <w:rFonts w:eastAsia="Times New Roman" w:cs="Times New Roman"/>
                      <w:b/>
                      <w:bCs/>
                      <w:color w:val="000000"/>
                      <w:szCs w:val="24"/>
                    </w:rPr>
                  </w:rPrChange>
                </w:rPr>
                <w:t xml:space="preserve"> Rp                                  28,075,500.00 </w:t>
              </w:r>
            </w:ins>
          </w:p>
        </w:tc>
      </w:tr>
      <w:tr w:rsidR="001A7CD7" w:rsidRPr="00F77B86" w14:paraId="2CC36577" w14:textId="77777777" w:rsidTr="001A7CD7">
        <w:trPr>
          <w:trHeight w:val="315"/>
          <w:ins w:id="6680" w:author="ilham.nur@office.ui.ac.id" w:date="2023-03-28T22:19:00Z"/>
          <w:trPrChange w:id="668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68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6ED84D2" w14:textId="77777777" w:rsidR="001A7CD7" w:rsidRPr="00F77B86" w:rsidRDefault="001A7CD7" w:rsidP="001A7CD7">
            <w:pPr>
              <w:spacing w:after="0" w:line="240" w:lineRule="auto"/>
              <w:rPr>
                <w:ins w:id="6683" w:author="ilham.nur@office.ui.ac.id" w:date="2023-03-28T22:19:00Z"/>
                <w:rFonts w:eastAsia="Times New Roman" w:cs="Times New Roman"/>
                <w:color w:val="000000"/>
                <w:sz w:val="20"/>
                <w:szCs w:val="20"/>
                <w:rPrChange w:id="6684" w:author="ilham.nur@office.ui.ac.id" w:date="2023-03-28T22:19:00Z">
                  <w:rPr>
                    <w:ins w:id="6685" w:author="ilham.nur@office.ui.ac.id" w:date="2023-03-28T22:19:00Z"/>
                    <w:rFonts w:eastAsia="Times New Roman" w:cs="Times New Roman"/>
                    <w:color w:val="000000"/>
                    <w:szCs w:val="24"/>
                  </w:rPr>
                </w:rPrChange>
              </w:rPr>
            </w:pPr>
            <w:ins w:id="6686" w:author="ilham.nur@office.ui.ac.id" w:date="2023-03-28T22:19:00Z">
              <w:r w:rsidRPr="00F77B86">
                <w:rPr>
                  <w:rFonts w:eastAsia="Times New Roman" w:cs="Times New Roman"/>
                  <w:color w:val="000000"/>
                  <w:sz w:val="20"/>
                  <w:szCs w:val="20"/>
                  <w:rPrChange w:id="6687" w:author="ilham.nur@office.ui.ac.id" w:date="2023-03-28T22:19:00Z">
                    <w:rPr>
                      <w:rFonts w:eastAsia="Times New Roman" w:cs="Times New Roman"/>
                      <w:color w:val="000000"/>
                      <w:szCs w:val="24"/>
                    </w:rPr>
                  </w:rPrChange>
                </w:rPr>
                <w:t>Simulasi 13</w:t>
              </w:r>
            </w:ins>
          </w:p>
        </w:tc>
        <w:tc>
          <w:tcPr>
            <w:tcW w:w="901" w:type="pct"/>
            <w:tcBorders>
              <w:top w:val="nil"/>
              <w:left w:val="nil"/>
              <w:bottom w:val="single" w:sz="4" w:space="0" w:color="auto"/>
              <w:right w:val="single" w:sz="4" w:space="0" w:color="auto"/>
            </w:tcBorders>
            <w:shd w:val="clear" w:color="auto" w:fill="auto"/>
            <w:vAlign w:val="center"/>
            <w:hideMark/>
            <w:tcPrChange w:id="668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10D51AA" w14:textId="77777777" w:rsidR="001A7CD7" w:rsidRPr="00F77B86" w:rsidRDefault="001A7CD7" w:rsidP="001A7CD7">
            <w:pPr>
              <w:spacing w:after="0" w:line="240" w:lineRule="auto"/>
              <w:rPr>
                <w:ins w:id="6689" w:author="ilham.nur@office.ui.ac.id" w:date="2023-03-28T22:19:00Z"/>
                <w:rFonts w:eastAsia="Times New Roman" w:cs="Times New Roman"/>
                <w:color w:val="000000"/>
                <w:sz w:val="20"/>
                <w:szCs w:val="20"/>
                <w:rPrChange w:id="6690" w:author="ilham.nur@office.ui.ac.id" w:date="2023-03-28T22:19:00Z">
                  <w:rPr>
                    <w:ins w:id="6691" w:author="ilham.nur@office.ui.ac.id" w:date="2023-03-28T22:19:00Z"/>
                    <w:rFonts w:eastAsia="Times New Roman" w:cs="Times New Roman"/>
                    <w:color w:val="000000"/>
                    <w:szCs w:val="24"/>
                  </w:rPr>
                </w:rPrChange>
              </w:rPr>
            </w:pPr>
            <w:ins w:id="6692" w:author="ilham.nur@office.ui.ac.id" w:date="2023-03-28T22:19:00Z">
              <w:r w:rsidRPr="00F77B86">
                <w:rPr>
                  <w:rFonts w:eastAsia="Times New Roman" w:cs="Times New Roman"/>
                  <w:color w:val="000000"/>
                  <w:sz w:val="20"/>
                  <w:szCs w:val="20"/>
                  <w:rPrChange w:id="6693" w:author="ilham.nur@office.ui.ac.id" w:date="2023-03-28T22:19:00Z">
                    <w:rPr>
                      <w:rFonts w:eastAsia="Times New Roman" w:cs="Times New Roman"/>
                      <w:color w:val="000000"/>
                      <w:szCs w:val="24"/>
                    </w:rPr>
                  </w:rPrChange>
                </w:rPr>
                <w:t>6.8</w:t>
              </w:r>
            </w:ins>
          </w:p>
        </w:tc>
        <w:tc>
          <w:tcPr>
            <w:tcW w:w="901" w:type="pct"/>
            <w:tcBorders>
              <w:top w:val="nil"/>
              <w:left w:val="nil"/>
              <w:bottom w:val="single" w:sz="4" w:space="0" w:color="auto"/>
              <w:right w:val="single" w:sz="4" w:space="0" w:color="auto"/>
            </w:tcBorders>
            <w:shd w:val="clear" w:color="auto" w:fill="auto"/>
            <w:vAlign w:val="center"/>
            <w:hideMark/>
            <w:tcPrChange w:id="669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702DDBF" w14:textId="77777777" w:rsidR="001A7CD7" w:rsidRPr="00F77B86" w:rsidRDefault="001A7CD7" w:rsidP="001A7CD7">
            <w:pPr>
              <w:spacing w:after="0" w:line="240" w:lineRule="auto"/>
              <w:jc w:val="right"/>
              <w:rPr>
                <w:ins w:id="6695" w:author="ilham.nur@office.ui.ac.id" w:date="2023-03-28T22:19:00Z"/>
                <w:rFonts w:eastAsia="Times New Roman" w:cs="Times New Roman"/>
                <w:b/>
                <w:bCs/>
                <w:color w:val="000000"/>
                <w:sz w:val="20"/>
                <w:szCs w:val="20"/>
                <w:rPrChange w:id="6696" w:author="ilham.nur@office.ui.ac.id" w:date="2023-03-28T22:19:00Z">
                  <w:rPr>
                    <w:ins w:id="6697" w:author="ilham.nur@office.ui.ac.id" w:date="2023-03-28T22:19:00Z"/>
                    <w:rFonts w:eastAsia="Times New Roman" w:cs="Times New Roman"/>
                    <w:b/>
                    <w:bCs/>
                    <w:color w:val="000000"/>
                    <w:szCs w:val="24"/>
                  </w:rPr>
                </w:rPrChange>
              </w:rPr>
            </w:pPr>
            <w:ins w:id="6698" w:author="ilham.nur@office.ui.ac.id" w:date="2023-03-28T22:19:00Z">
              <w:r w:rsidRPr="00F77B86">
                <w:rPr>
                  <w:rFonts w:eastAsia="Times New Roman" w:cs="Times New Roman"/>
                  <w:b/>
                  <w:bCs/>
                  <w:color w:val="000000"/>
                  <w:sz w:val="20"/>
                  <w:szCs w:val="20"/>
                  <w:rPrChange w:id="6699" w:author="ilham.nur@office.ui.ac.id" w:date="2023-03-28T22:19:00Z">
                    <w:rPr>
                      <w:rFonts w:eastAsia="Times New Roman" w:cs="Times New Roman"/>
                      <w:b/>
                      <w:bCs/>
                      <w:color w:val="000000"/>
                      <w:szCs w:val="24"/>
                    </w:rPr>
                  </w:rPrChange>
                </w:rPr>
                <w:t>1142.4</w:t>
              </w:r>
            </w:ins>
          </w:p>
        </w:tc>
        <w:tc>
          <w:tcPr>
            <w:tcW w:w="901" w:type="pct"/>
            <w:tcBorders>
              <w:top w:val="nil"/>
              <w:left w:val="nil"/>
              <w:bottom w:val="single" w:sz="4" w:space="0" w:color="auto"/>
              <w:right w:val="single" w:sz="4" w:space="0" w:color="auto"/>
            </w:tcBorders>
            <w:shd w:val="clear" w:color="auto" w:fill="auto"/>
            <w:vAlign w:val="center"/>
            <w:hideMark/>
            <w:tcPrChange w:id="670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401ACF2" w14:textId="77777777" w:rsidR="001A7CD7" w:rsidRPr="00F77B86" w:rsidRDefault="001A7CD7" w:rsidP="001A7CD7">
            <w:pPr>
              <w:spacing w:after="0" w:line="240" w:lineRule="auto"/>
              <w:rPr>
                <w:ins w:id="6701" w:author="ilham.nur@office.ui.ac.id" w:date="2023-03-28T22:19:00Z"/>
                <w:rFonts w:eastAsia="Times New Roman" w:cs="Times New Roman"/>
                <w:color w:val="000000"/>
                <w:sz w:val="20"/>
                <w:szCs w:val="20"/>
                <w:rPrChange w:id="6702" w:author="ilham.nur@office.ui.ac.id" w:date="2023-03-28T22:19:00Z">
                  <w:rPr>
                    <w:ins w:id="6703" w:author="ilham.nur@office.ui.ac.id" w:date="2023-03-28T22:19:00Z"/>
                    <w:rFonts w:eastAsia="Times New Roman" w:cs="Times New Roman"/>
                    <w:color w:val="000000"/>
                    <w:szCs w:val="24"/>
                  </w:rPr>
                </w:rPrChange>
              </w:rPr>
            </w:pPr>
            <w:ins w:id="6704" w:author="ilham.nur@office.ui.ac.id" w:date="2023-03-28T22:19:00Z">
              <w:r w:rsidRPr="00F77B86">
                <w:rPr>
                  <w:rFonts w:eastAsia="Times New Roman" w:cs="Times New Roman"/>
                  <w:color w:val="000000"/>
                  <w:sz w:val="20"/>
                  <w:szCs w:val="20"/>
                  <w:rPrChange w:id="6705" w:author="ilham.nur@office.ui.ac.id" w:date="2023-03-28T22:19:00Z">
                    <w:rPr>
                      <w:rFonts w:eastAsia="Times New Roman" w:cs="Times New Roman"/>
                      <w:color w:val="000000"/>
                      <w:szCs w:val="24"/>
                    </w:rPr>
                  </w:rPrChange>
                </w:rPr>
                <w:t xml:space="preserve"> $                                1,577 </w:t>
              </w:r>
            </w:ins>
          </w:p>
        </w:tc>
        <w:tc>
          <w:tcPr>
            <w:tcW w:w="1278" w:type="pct"/>
            <w:tcBorders>
              <w:top w:val="nil"/>
              <w:left w:val="nil"/>
              <w:bottom w:val="single" w:sz="4" w:space="0" w:color="auto"/>
              <w:right w:val="single" w:sz="4" w:space="0" w:color="auto"/>
            </w:tcBorders>
            <w:shd w:val="clear" w:color="auto" w:fill="auto"/>
            <w:vAlign w:val="center"/>
            <w:hideMark/>
            <w:tcPrChange w:id="670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F54A179" w14:textId="77777777" w:rsidR="001A7CD7" w:rsidRPr="00F77B86" w:rsidRDefault="001A7CD7" w:rsidP="001A7CD7">
            <w:pPr>
              <w:spacing w:after="0" w:line="240" w:lineRule="auto"/>
              <w:jc w:val="left"/>
              <w:rPr>
                <w:ins w:id="6707" w:author="ilham.nur@office.ui.ac.id" w:date="2023-03-28T22:19:00Z"/>
                <w:rFonts w:eastAsia="Times New Roman" w:cs="Times New Roman"/>
                <w:b/>
                <w:bCs/>
                <w:color w:val="000000"/>
                <w:sz w:val="20"/>
                <w:szCs w:val="20"/>
                <w:rPrChange w:id="6708" w:author="ilham.nur@office.ui.ac.id" w:date="2023-03-28T22:19:00Z">
                  <w:rPr>
                    <w:ins w:id="6709" w:author="ilham.nur@office.ui.ac.id" w:date="2023-03-28T22:19:00Z"/>
                    <w:rFonts w:eastAsia="Times New Roman" w:cs="Times New Roman"/>
                    <w:b/>
                    <w:bCs/>
                    <w:color w:val="000000"/>
                    <w:szCs w:val="24"/>
                  </w:rPr>
                </w:rPrChange>
              </w:rPr>
            </w:pPr>
            <w:ins w:id="6710" w:author="ilham.nur@office.ui.ac.id" w:date="2023-03-28T22:19:00Z">
              <w:r w:rsidRPr="00F77B86">
                <w:rPr>
                  <w:rFonts w:eastAsia="Times New Roman" w:cs="Times New Roman"/>
                  <w:b/>
                  <w:bCs/>
                  <w:color w:val="000000"/>
                  <w:sz w:val="20"/>
                  <w:szCs w:val="20"/>
                  <w:rPrChange w:id="6711" w:author="ilham.nur@office.ui.ac.id" w:date="2023-03-28T22:19:00Z">
                    <w:rPr>
                      <w:rFonts w:eastAsia="Times New Roman" w:cs="Times New Roman"/>
                      <w:b/>
                      <w:bCs/>
                      <w:color w:val="000000"/>
                      <w:szCs w:val="24"/>
                    </w:rPr>
                  </w:rPrChange>
                </w:rPr>
                <w:t xml:space="preserve"> Rp                                  23,650,500.00 </w:t>
              </w:r>
            </w:ins>
          </w:p>
        </w:tc>
      </w:tr>
      <w:tr w:rsidR="001A7CD7" w:rsidRPr="00F77B86" w14:paraId="2421EC52" w14:textId="77777777" w:rsidTr="001A7CD7">
        <w:trPr>
          <w:trHeight w:val="315"/>
          <w:ins w:id="6712" w:author="ilham.nur@office.ui.ac.id" w:date="2023-03-28T22:19:00Z"/>
          <w:trPrChange w:id="671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71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F185D25" w14:textId="77777777" w:rsidR="001A7CD7" w:rsidRPr="00F77B86" w:rsidRDefault="001A7CD7" w:rsidP="001A7CD7">
            <w:pPr>
              <w:spacing w:after="0" w:line="240" w:lineRule="auto"/>
              <w:rPr>
                <w:ins w:id="6715" w:author="ilham.nur@office.ui.ac.id" w:date="2023-03-28T22:19:00Z"/>
                <w:rFonts w:eastAsia="Times New Roman" w:cs="Times New Roman"/>
                <w:color w:val="000000"/>
                <w:sz w:val="20"/>
                <w:szCs w:val="20"/>
                <w:rPrChange w:id="6716" w:author="ilham.nur@office.ui.ac.id" w:date="2023-03-28T22:19:00Z">
                  <w:rPr>
                    <w:ins w:id="6717" w:author="ilham.nur@office.ui.ac.id" w:date="2023-03-28T22:19:00Z"/>
                    <w:rFonts w:eastAsia="Times New Roman" w:cs="Times New Roman"/>
                    <w:color w:val="000000"/>
                    <w:szCs w:val="24"/>
                  </w:rPr>
                </w:rPrChange>
              </w:rPr>
            </w:pPr>
            <w:ins w:id="6718" w:author="ilham.nur@office.ui.ac.id" w:date="2023-03-28T22:19:00Z">
              <w:r w:rsidRPr="00F77B86">
                <w:rPr>
                  <w:rFonts w:eastAsia="Times New Roman" w:cs="Times New Roman"/>
                  <w:color w:val="000000"/>
                  <w:sz w:val="20"/>
                  <w:szCs w:val="20"/>
                  <w:rPrChange w:id="6719" w:author="ilham.nur@office.ui.ac.id" w:date="2023-03-28T22:19:00Z">
                    <w:rPr>
                      <w:rFonts w:eastAsia="Times New Roman" w:cs="Times New Roman"/>
                      <w:color w:val="000000"/>
                      <w:szCs w:val="24"/>
                    </w:rPr>
                  </w:rPrChange>
                </w:rPr>
                <w:t>Simulasi 14</w:t>
              </w:r>
            </w:ins>
          </w:p>
        </w:tc>
        <w:tc>
          <w:tcPr>
            <w:tcW w:w="901" w:type="pct"/>
            <w:tcBorders>
              <w:top w:val="nil"/>
              <w:left w:val="nil"/>
              <w:bottom w:val="single" w:sz="4" w:space="0" w:color="auto"/>
              <w:right w:val="single" w:sz="4" w:space="0" w:color="auto"/>
            </w:tcBorders>
            <w:shd w:val="clear" w:color="auto" w:fill="auto"/>
            <w:vAlign w:val="center"/>
            <w:hideMark/>
            <w:tcPrChange w:id="672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4BA4941" w14:textId="77777777" w:rsidR="001A7CD7" w:rsidRPr="00F77B86" w:rsidRDefault="001A7CD7" w:rsidP="001A7CD7">
            <w:pPr>
              <w:spacing w:after="0" w:line="240" w:lineRule="auto"/>
              <w:rPr>
                <w:ins w:id="6721" w:author="ilham.nur@office.ui.ac.id" w:date="2023-03-28T22:19:00Z"/>
                <w:rFonts w:eastAsia="Times New Roman" w:cs="Times New Roman"/>
                <w:color w:val="000000"/>
                <w:sz w:val="20"/>
                <w:szCs w:val="20"/>
                <w:rPrChange w:id="6722" w:author="ilham.nur@office.ui.ac.id" w:date="2023-03-28T22:19:00Z">
                  <w:rPr>
                    <w:ins w:id="6723" w:author="ilham.nur@office.ui.ac.id" w:date="2023-03-28T22:19:00Z"/>
                    <w:rFonts w:eastAsia="Times New Roman" w:cs="Times New Roman"/>
                    <w:color w:val="000000"/>
                    <w:szCs w:val="24"/>
                  </w:rPr>
                </w:rPrChange>
              </w:rPr>
            </w:pPr>
            <w:ins w:id="6724" w:author="ilham.nur@office.ui.ac.id" w:date="2023-03-28T22:19:00Z">
              <w:r w:rsidRPr="00F77B86">
                <w:rPr>
                  <w:rFonts w:eastAsia="Times New Roman" w:cs="Times New Roman"/>
                  <w:color w:val="000000"/>
                  <w:sz w:val="20"/>
                  <w:szCs w:val="20"/>
                  <w:rPrChange w:id="6725" w:author="ilham.nur@office.ui.ac.id" w:date="2023-03-28T22:19:00Z">
                    <w:rPr>
                      <w:rFonts w:eastAsia="Times New Roman" w:cs="Times New Roman"/>
                      <w:color w:val="000000"/>
                      <w:szCs w:val="24"/>
                    </w:rPr>
                  </w:rPrChange>
                </w:rPr>
                <w:t>11</w:t>
              </w:r>
            </w:ins>
          </w:p>
        </w:tc>
        <w:tc>
          <w:tcPr>
            <w:tcW w:w="901" w:type="pct"/>
            <w:tcBorders>
              <w:top w:val="nil"/>
              <w:left w:val="nil"/>
              <w:bottom w:val="single" w:sz="4" w:space="0" w:color="auto"/>
              <w:right w:val="single" w:sz="4" w:space="0" w:color="auto"/>
            </w:tcBorders>
            <w:shd w:val="clear" w:color="auto" w:fill="auto"/>
            <w:vAlign w:val="center"/>
            <w:hideMark/>
            <w:tcPrChange w:id="672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9992346" w14:textId="77777777" w:rsidR="001A7CD7" w:rsidRPr="00F77B86" w:rsidRDefault="001A7CD7" w:rsidP="001A7CD7">
            <w:pPr>
              <w:spacing w:after="0" w:line="240" w:lineRule="auto"/>
              <w:jc w:val="right"/>
              <w:rPr>
                <w:ins w:id="6727" w:author="ilham.nur@office.ui.ac.id" w:date="2023-03-28T22:19:00Z"/>
                <w:rFonts w:eastAsia="Times New Roman" w:cs="Times New Roman"/>
                <w:b/>
                <w:bCs/>
                <w:color w:val="000000"/>
                <w:sz w:val="20"/>
                <w:szCs w:val="20"/>
                <w:rPrChange w:id="6728" w:author="ilham.nur@office.ui.ac.id" w:date="2023-03-28T22:19:00Z">
                  <w:rPr>
                    <w:ins w:id="6729" w:author="ilham.nur@office.ui.ac.id" w:date="2023-03-28T22:19:00Z"/>
                    <w:rFonts w:eastAsia="Times New Roman" w:cs="Times New Roman"/>
                    <w:b/>
                    <w:bCs/>
                    <w:color w:val="000000"/>
                    <w:szCs w:val="24"/>
                  </w:rPr>
                </w:rPrChange>
              </w:rPr>
            </w:pPr>
            <w:ins w:id="6730" w:author="ilham.nur@office.ui.ac.id" w:date="2023-03-28T22:19:00Z">
              <w:r w:rsidRPr="00F77B86">
                <w:rPr>
                  <w:rFonts w:eastAsia="Times New Roman" w:cs="Times New Roman"/>
                  <w:b/>
                  <w:bCs/>
                  <w:color w:val="000000"/>
                  <w:sz w:val="20"/>
                  <w:szCs w:val="20"/>
                  <w:rPrChange w:id="6731" w:author="ilham.nur@office.ui.ac.id" w:date="2023-03-28T22:19:00Z">
                    <w:rPr>
                      <w:rFonts w:eastAsia="Times New Roman" w:cs="Times New Roman"/>
                      <w:b/>
                      <w:bCs/>
                      <w:color w:val="000000"/>
                      <w:szCs w:val="24"/>
                    </w:rPr>
                  </w:rPrChange>
                </w:rPr>
                <w:t>1848</w:t>
              </w:r>
            </w:ins>
          </w:p>
        </w:tc>
        <w:tc>
          <w:tcPr>
            <w:tcW w:w="901" w:type="pct"/>
            <w:tcBorders>
              <w:top w:val="nil"/>
              <w:left w:val="nil"/>
              <w:bottom w:val="single" w:sz="4" w:space="0" w:color="auto"/>
              <w:right w:val="single" w:sz="4" w:space="0" w:color="auto"/>
            </w:tcBorders>
            <w:shd w:val="clear" w:color="auto" w:fill="auto"/>
            <w:vAlign w:val="center"/>
            <w:hideMark/>
            <w:tcPrChange w:id="673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2EAF40B" w14:textId="77777777" w:rsidR="001A7CD7" w:rsidRPr="00F77B86" w:rsidRDefault="001A7CD7" w:rsidP="001A7CD7">
            <w:pPr>
              <w:spacing w:after="0" w:line="240" w:lineRule="auto"/>
              <w:rPr>
                <w:ins w:id="6733" w:author="ilham.nur@office.ui.ac.id" w:date="2023-03-28T22:19:00Z"/>
                <w:rFonts w:eastAsia="Times New Roman" w:cs="Times New Roman"/>
                <w:color w:val="000000"/>
                <w:sz w:val="20"/>
                <w:szCs w:val="20"/>
                <w:rPrChange w:id="6734" w:author="ilham.nur@office.ui.ac.id" w:date="2023-03-28T22:19:00Z">
                  <w:rPr>
                    <w:ins w:id="6735" w:author="ilham.nur@office.ui.ac.id" w:date="2023-03-28T22:19:00Z"/>
                    <w:rFonts w:eastAsia="Times New Roman" w:cs="Times New Roman"/>
                    <w:color w:val="000000"/>
                    <w:szCs w:val="24"/>
                  </w:rPr>
                </w:rPrChange>
              </w:rPr>
            </w:pPr>
            <w:ins w:id="6736" w:author="ilham.nur@office.ui.ac.id" w:date="2023-03-28T22:19:00Z">
              <w:r w:rsidRPr="00F77B86">
                <w:rPr>
                  <w:rFonts w:eastAsia="Times New Roman" w:cs="Times New Roman"/>
                  <w:color w:val="000000"/>
                  <w:sz w:val="20"/>
                  <w:szCs w:val="20"/>
                  <w:rPrChange w:id="6737" w:author="ilham.nur@office.ui.ac.id" w:date="2023-03-28T22:19:00Z">
                    <w:rPr>
                      <w:rFonts w:eastAsia="Times New Roman" w:cs="Times New Roman"/>
                      <w:color w:val="000000"/>
                      <w:szCs w:val="24"/>
                    </w:rPr>
                  </w:rPrChange>
                </w:rPr>
                <w:t xml:space="preserve"> $                                2,484 </w:t>
              </w:r>
            </w:ins>
          </w:p>
        </w:tc>
        <w:tc>
          <w:tcPr>
            <w:tcW w:w="1278" w:type="pct"/>
            <w:tcBorders>
              <w:top w:val="nil"/>
              <w:left w:val="nil"/>
              <w:bottom w:val="single" w:sz="4" w:space="0" w:color="auto"/>
              <w:right w:val="single" w:sz="4" w:space="0" w:color="auto"/>
            </w:tcBorders>
            <w:shd w:val="clear" w:color="auto" w:fill="auto"/>
            <w:vAlign w:val="center"/>
            <w:hideMark/>
            <w:tcPrChange w:id="673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AA12C01" w14:textId="77777777" w:rsidR="001A7CD7" w:rsidRPr="00F77B86" w:rsidRDefault="001A7CD7" w:rsidP="001A7CD7">
            <w:pPr>
              <w:spacing w:after="0" w:line="240" w:lineRule="auto"/>
              <w:jc w:val="left"/>
              <w:rPr>
                <w:ins w:id="6739" w:author="ilham.nur@office.ui.ac.id" w:date="2023-03-28T22:19:00Z"/>
                <w:rFonts w:eastAsia="Times New Roman" w:cs="Times New Roman"/>
                <w:b/>
                <w:bCs/>
                <w:color w:val="000000"/>
                <w:sz w:val="20"/>
                <w:szCs w:val="20"/>
                <w:rPrChange w:id="6740" w:author="ilham.nur@office.ui.ac.id" w:date="2023-03-28T22:19:00Z">
                  <w:rPr>
                    <w:ins w:id="6741" w:author="ilham.nur@office.ui.ac.id" w:date="2023-03-28T22:19:00Z"/>
                    <w:rFonts w:eastAsia="Times New Roman" w:cs="Times New Roman"/>
                    <w:b/>
                    <w:bCs/>
                    <w:color w:val="000000"/>
                    <w:szCs w:val="24"/>
                  </w:rPr>
                </w:rPrChange>
              </w:rPr>
            </w:pPr>
            <w:ins w:id="6742" w:author="ilham.nur@office.ui.ac.id" w:date="2023-03-28T22:19:00Z">
              <w:r w:rsidRPr="00F77B86">
                <w:rPr>
                  <w:rFonts w:eastAsia="Times New Roman" w:cs="Times New Roman"/>
                  <w:b/>
                  <w:bCs/>
                  <w:color w:val="000000"/>
                  <w:sz w:val="20"/>
                  <w:szCs w:val="20"/>
                  <w:rPrChange w:id="6743" w:author="ilham.nur@office.ui.ac.id" w:date="2023-03-28T22:19:00Z">
                    <w:rPr>
                      <w:rFonts w:eastAsia="Times New Roman" w:cs="Times New Roman"/>
                      <w:b/>
                      <w:bCs/>
                      <w:color w:val="000000"/>
                      <w:szCs w:val="24"/>
                    </w:rPr>
                  </w:rPrChange>
                </w:rPr>
                <w:t xml:space="preserve"> Rp                                  37,257,000.00 </w:t>
              </w:r>
            </w:ins>
          </w:p>
        </w:tc>
      </w:tr>
      <w:tr w:rsidR="001A7CD7" w:rsidRPr="00F77B86" w14:paraId="59E3C894" w14:textId="77777777" w:rsidTr="001A7CD7">
        <w:trPr>
          <w:trHeight w:val="315"/>
          <w:ins w:id="6744" w:author="ilham.nur@office.ui.ac.id" w:date="2023-03-28T22:19:00Z"/>
          <w:trPrChange w:id="674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74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473C3FB" w14:textId="77777777" w:rsidR="001A7CD7" w:rsidRPr="00F77B86" w:rsidRDefault="001A7CD7" w:rsidP="001A7CD7">
            <w:pPr>
              <w:spacing w:after="0" w:line="240" w:lineRule="auto"/>
              <w:rPr>
                <w:ins w:id="6747" w:author="ilham.nur@office.ui.ac.id" w:date="2023-03-28T22:19:00Z"/>
                <w:rFonts w:eastAsia="Times New Roman" w:cs="Times New Roman"/>
                <w:color w:val="000000"/>
                <w:sz w:val="20"/>
                <w:szCs w:val="20"/>
                <w:rPrChange w:id="6748" w:author="ilham.nur@office.ui.ac.id" w:date="2023-03-28T22:19:00Z">
                  <w:rPr>
                    <w:ins w:id="6749" w:author="ilham.nur@office.ui.ac.id" w:date="2023-03-28T22:19:00Z"/>
                    <w:rFonts w:eastAsia="Times New Roman" w:cs="Times New Roman"/>
                    <w:color w:val="000000"/>
                    <w:szCs w:val="24"/>
                  </w:rPr>
                </w:rPrChange>
              </w:rPr>
            </w:pPr>
            <w:ins w:id="6750" w:author="ilham.nur@office.ui.ac.id" w:date="2023-03-28T22:19:00Z">
              <w:r w:rsidRPr="00F77B86">
                <w:rPr>
                  <w:rFonts w:eastAsia="Times New Roman" w:cs="Times New Roman"/>
                  <w:color w:val="000000"/>
                  <w:sz w:val="20"/>
                  <w:szCs w:val="20"/>
                  <w:rPrChange w:id="6751" w:author="ilham.nur@office.ui.ac.id" w:date="2023-03-28T22:19:00Z">
                    <w:rPr>
                      <w:rFonts w:eastAsia="Times New Roman" w:cs="Times New Roman"/>
                      <w:color w:val="000000"/>
                      <w:szCs w:val="24"/>
                    </w:rPr>
                  </w:rPrChange>
                </w:rPr>
                <w:t>Simulasi 15</w:t>
              </w:r>
            </w:ins>
          </w:p>
        </w:tc>
        <w:tc>
          <w:tcPr>
            <w:tcW w:w="901" w:type="pct"/>
            <w:tcBorders>
              <w:top w:val="nil"/>
              <w:left w:val="nil"/>
              <w:bottom w:val="single" w:sz="4" w:space="0" w:color="auto"/>
              <w:right w:val="single" w:sz="4" w:space="0" w:color="auto"/>
            </w:tcBorders>
            <w:shd w:val="clear" w:color="auto" w:fill="auto"/>
            <w:noWrap/>
            <w:vAlign w:val="bottom"/>
            <w:hideMark/>
            <w:tcPrChange w:id="675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83244E2" w14:textId="77777777" w:rsidR="001A7CD7" w:rsidRPr="00F77B86" w:rsidRDefault="001A7CD7" w:rsidP="001A7CD7">
            <w:pPr>
              <w:spacing w:after="0" w:line="240" w:lineRule="auto"/>
              <w:jc w:val="right"/>
              <w:rPr>
                <w:ins w:id="6753" w:author="ilham.nur@office.ui.ac.id" w:date="2023-03-28T22:19:00Z"/>
                <w:rFonts w:eastAsia="Times New Roman" w:cs="Times New Roman"/>
                <w:color w:val="000000"/>
                <w:sz w:val="20"/>
                <w:szCs w:val="20"/>
                <w:rPrChange w:id="6754" w:author="ilham.nur@office.ui.ac.id" w:date="2023-03-28T22:19:00Z">
                  <w:rPr>
                    <w:ins w:id="6755" w:author="ilham.nur@office.ui.ac.id" w:date="2023-03-28T22:19:00Z"/>
                    <w:rFonts w:ascii="Calibri" w:eastAsia="Times New Roman" w:hAnsi="Calibri" w:cs="Calibri"/>
                    <w:color w:val="000000"/>
                    <w:sz w:val="22"/>
                  </w:rPr>
                </w:rPrChange>
              </w:rPr>
            </w:pPr>
            <w:ins w:id="6756" w:author="ilham.nur@office.ui.ac.id" w:date="2023-03-28T22:19:00Z">
              <w:r w:rsidRPr="00F77B86">
                <w:rPr>
                  <w:rFonts w:eastAsia="Times New Roman" w:cs="Times New Roman"/>
                  <w:color w:val="000000"/>
                  <w:sz w:val="20"/>
                  <w:szCs w:val="20"/>
                  <w:rPrChange w:id="6757" w:author="ilham.nur@office.ui.ac.id" w:date="2023-03-28T22:19:00Z">
                    <w:rPr>
                      <w:rFonts w:ascii="Calibri" w:eastAsia="Times New Roman" w:hAnsi="Calibri" w:cs="Calibri"/>
                      <w:color w:val="000000"/>
                      <w:sz w:val="22"/>
                    </w:rPr>
                  </w:rPrChange>
                </w:rPr>
                <w:t>6.70</w:t>
              </w:r>
            </w:ins>
          </w:p>
        </w:tc>
        <w:tc>
          <w:tcPr>
            <w:tcW w:w="901" w:type="pct"/>
            <w:tcBorders>
              <w:top w:val="nil"/>
              <w:left w:val="nil"/>
              <w:bottom w:val="single" w:sz="4" w:space="0" w:color="auto"/>
              <w:right w:val="single" w:sz="4" w:space="0" w:color="auto"/>
            </w:tcBorders>
            <w:shd w:val="clear" w:color="auto" w:fill="auto"/>
            <w:vAlign w:val="center"/>
            <w:hideMark/>
            <w:tcPrChange w:id="675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B895DA1" w14:textId="77777777" w:rsidR="001A7CD7" w:rsidRPr="00F77B86" w:rsidRDefault="001A7CD7" w:rsidP="001A7CD7">
            <w:pPr>
              <w:spacing w:after="0" w:line="240" w:lineRule="auto"/>
              <w:jc w:val="right"/>
              <w:rPr>
                <w:ins w:id="6759" w:author="ilham.nur@office.ui.ac.id" w:date="2023-03-28T22:19:00Z"/>
                <w:rFonts w:eastAsia="Times New Roman" w:cs="Times New Roman"/>
                <w:b/>
                <w:bCs/>
                <w:color w:val="000000"/>
                <w:sz w:val="20"/>
                <w:szCs w:val="20"/>
                <w:rPrChange w:id="6760" w:author="ilham.nur@office.ui.ac.id" w:date="2023-03-28T22:19:00Z">
                  <w:rPr>
                    <w:ins w:id="6761" w:author="ilham.nur@office.ui.ac.id" w:date="2023-03-28T22:19:00Z"/>
                    <w:rFonts w:eastAsia="Times New Roman" w:cs="Times New Roman"/>
                    <w:b/>
                    <w:bCs/>
                    <w:color w:val="000000"/>
                    <w:szCs w:val="24"/>
                  </w:rPr>
                </w:rPrChange>
              </w:rPr>
            </w:pPr>
            <w:ins w:id="6762" w:author="ilham.nur@office.ui.ac.id" w:date="2023-03-28T22:19:00Z">
              <w:r w:rsidRPr="00F77B86">
                <w:rPr>
                  <w:rFonts w:eastAsia="Times New Roman" w:cs="Times New Roman"/>
                  <w:b/>
                  <w:bCs/>
                  <w:color w:val="000000"/>
                  <w:sz w:val="20"/>
                  <w:szCs w:val="20"/>
                  <w:rPrChange w:id="6763" w:author="ilham.nur@office.ui.ac.id" w:date="2023-03-28T22:19:00Z">
                    <w:rPr>
                      <w:rFonts w:eastAsia="Times New Roman" w:cs="Times New Roman"/>
                      <w:b/>
                      <w:bCs/>
                      <w:color w:val="000000"/>
                      <w:szCs w:val="24"/>
                    </w:rPr>
                  </w:rPrChange>
                </w:rPr>
                <w:t>1125.6</w:t>
              </w:r>
            </w:ins>
          </w:p>
        </w:tc>
        <w:tc>
          <w:tcPr>
            <w:tcW w:w="901" w:type="pct"/>
            <w:tcBorders>
              <w:top w:val="nil"/>
              <w:left w:val="nil"/>
              <w:bottom w:val="single" w:sz="4" w:space="0" w:color="auto"/>
              <w:right w:val="single" w:sz="4" w:space="0" w:color="auto"/>
            </w:tcBorders>
            <w:shd w:val="clear" w:color="auto" w:fill="auto"/>
            <w:vAlign w:val="center"/>
            <w:hideMark/>
            <w:tcPrChange w:id="676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FD9C6EC" w14:textId="77777777" w:rsidR="001A7CD7" w:rsidRPr="00F77B86" w:rsidRDefault="001A7CD7" w:rsidP="001A7CD7">
            <w:pPr>
              <w:spacing w:after="0" w:line="240" w:lineRule="auto"/>
              <w:rPr>
                <w:ins w:id="6765" w:author="ilham.nur@office.ui.ac.id" w:date="2023-03-28T22:19:00Z"/>
                <w:rFonts w:eastAsia="Times New Roman" w:cs="Times New Roman"/>
                <w:color w:val="000000"/>
                <w:sz w:val="20"/>
                <w:szCs w:val="20"/>
                <w:rPrChange w:id="6766" w:author="ilham.nur@office.ui.ac.id" w:date="2023-03-28T22:19:00Z">
                  <w:rPr>
                    <w:ins w:id="6767" w:author="ilham.nur@office.ui.ac.id" w:date="2023-03-28T22:19:00Z"/>
                    <w:rFonts w:eastAsia="Times New Roman" w:cs="Times New Roman"/>
                    <w:color w:val="000000"/>
                    <w:szCs w:val="24"/>
                  </w:rPr>
                </w:rPrChange>
              </w:rPr>
            </w:pPr>
            <w:ins w:id="6768" w:author="ilham.nur@office.ui.ac.id" w:date="2023-03-28T22:19:00Z">
              <w:r w:rsidRPr="00F77B86">
                <w:rPr>
                  <w:rFonts w:eastAsia="Times New Roman" w:cs="Times New Roman"/>
                  <w:color w:val="000000"/>
                  <w:sz w:val="20"/>
                  <w:szCs w:val="20"/>
                  <w:rPrChange w:id="6769" w:author="ilham.nur@office.ui.ac.id" w:date="2023-03-28T22:19:00Z">
                    <w:rPr>
                      <w:rFonts w:eastAsia="Times New Roman" w:cs="Times New Roman"/>
                      <w:color w:val="000000"/>
                      <w:szCs w:val="24"/>
                    </w:rPr>
                  </w:rPrChange>
                </w:rPr>
                <w:t xml:space="preserve"> $                                2,234 </w:t>
              </w:r>
            </w:ins>
          </w:p>
        </w:tc>
        <w:tc>
          <w:tcPr>
            <w:tcW w:w="1278" w:type="pct"/>
            <w:tcBorders>
              <w:top w:val="nil"/>
              <w:left w:val="nil"/>
              <w:bottom w:val="single" w:sz="4" w:space="0" w:color="auto"/>
              <w:right w:val="single" w:sz="4" w:space="0" w:color="auto"/>
            </w:tcBorders>
            <w:shd w:val="clear" w:color="auto" w:fill="auto"/>
            <w:vAlign w:val="center"/>
            <w:hideMark/>
            <w:tcPrChange w:id="677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0B138FA" w14:textId="77777777" w:rsidR="001A7CD7" w:rsidRPr="00F77B86" w:rsidRDefault="001A7CD7" w:rsidP="001A7CD7">
            <w:pPr>
              <w:spacing w:after="0" w:line="240" w:lineRule="auto"/>
              <w:jc w:val="left"/>
              <w:rPr>
                <w:ins w:id="6771" w:author="ilham.nur@office.ui.ac.id" w:date="2023-03-28T22:19:00Z"/>
                <w:rFonts w:eastAsia="Times New Roman" w:cs="Times New Roman"/>
                <w:b/>
                <w:bCs/>
                <w:color w:val="000000"/>
                <w:sz w:val="20"/>
                <w:szCs w:val="20"/>
                <w:rPrChange w:id="6772" w:author="ilham.nur@office.ui.ac.id" w:date="2023-03-28T22:19:00Z">
                  <w:rPr>
                    <w:ins w:id="6773" w:author="ilham.nur@office.ui.ac.id" w:date="2023-03-28T22:19:00Z"/>
                    <w:rFonts w:eastAsia="Times New Roman" w:cs="Times New Roman"/>
                    <w:b/>
                    <w:bCs/>
                    <w:color w:val="000000"/>
                    <w:szCs w:val="24"/>
                  </w:rPr>
                </w:rPrChange>
              </w:rPr>
            </w:pPr>
            <w:ins w:id="6774" w:author="ilham.nur@office.ui.ac.id" w:date="2023-03-28T22:19:00Z">
              <w:r w:rsidRPr="00F77B86">
                <w:rPr>
                  <w:rFonts w:eastAsia="Times New Roman" w:cs="Times New Roman"/>
                  <w:b/>
                  <w:bCs/>
                  <w:color w:val="000000"/>
                  <w:sz w:val="20"/>
                  <w:szCs w:val="20"/>
                  <w:rPrChange w:id="6775" w:author="ilham.nur@office.ui.ac.id" w:date="2023-03-28T22:19:00Z">
                    <w:rPr>
                      <w:rFonts w:eastAsia="Times New Roman" w:cs="Times New Roman"/>
                      <w:b/>
                      <w:bCs/>
                      <w:color w:val="000000"/>
                      <w:szCs w:val="24"/>
                    </w:rPr>
                  </w:rPrChange>
                </w:rPr>
                <w:t xml:space="preserve"> Rp                                  33,507,000.00 </w:t>
              </w:r>
            </w:ins>
          </w:p>
        </w:tc>
      </w:tr>
      <w:tr w:rsidR="001A7CD7" w:rsidRPr="00F77B86" w14:paraId="50D2D574" w14:textId="77777777" w:rsidTr="001A7CD7">
        <w:trPr>
          <w:trHeight w:val="315"/>
          <w:ins w:id="6776" w:author="ilham.nur@office.ui.ac.id" w:date="2023-03-28T22:19:00Z"/>
          <w:trPrChange w:id="677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77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292B60D" w14:textId="77777777" w:rsidR="001A7CD7" w:rsidRPr="00F77B86" w:rsidRDefault="001A7CD7" w:rsidP="001A7CD7">
            <w:pPr>
              <w:spacing w:after="0" w:line="240" w:lineRule="auto"/>
              <w:rPr>
                <w:ins w:id="6779" w:author="ilham.nur@office.ui.ac.id" w:date="2023-03-28T22:19:00Z"/>
                <w:rFonts w:eastAsia="Times New Roman" w:cs="Times New Roman"/>
                <w:color w:val="000000"/>
                <w:sz w:val="20"/>
                <w:szCs w:val="20"/>
                <w:rPrChange w:id="6780" w:author="ilham.nur@office.ui.ac.id" w:date="2023-03-28T22:19:00Z">
                  <w:rPr>
                    <w:ins w:id="6781" w:author="ilham.nur@office.ui.ac.id" w:date="2023-03-28T22:19:00Z"/>
                    <w:rFonts w:eastAsia="Times New Roman" w:cs="Times New Roman"/>
                    <w:color w:val="000000"/>
                    <w:szCs w:val="24"/>
                  </w:rPr>
                </w:rPrChange>
              </w:rPr>
            </w:pPr>
            <w:ins w:id="6782" w:author="ilham.nur@office.ui.ac.id" w:date="2023-03-28T22:19:00Z">
              <w:r w:rsidRPr="00F77B86">
                <w:rPr>
                  <w:rFonts w:eastAsia="Times New Roman" w:cs="Times New Roman"/>
                  <w:color w:val="000000"/>
                  <w:sz w:val="20"/>
                  <w:szCs w:val="20"/>
                  <w:rPrChange w:id="6783" w:author="ilham.nur@office.ui.ac.id" w:date="2023-03-28T22:19:00Z">
                    <w:rPr>
                      <w:rFonts w:eastAsia="Times New Roman" w:cs="Times New Roman"/>
                      <w:color w:val="000000"/>
                      <w:szCs w:val="24"/>
                    </w:rPr>
                  </w:rPrChange>
                </w:rPr>
                <w:t>Simulasi 16</w:t>
              </w:r>
            </w:ins>
          </w:p>
        </w:tc>
        <w:tc>
          <w:tcPr>
            <w:tcW w:w="901" w:type="pct"/>
            <w:tcBorders>
              <w:top w:val="nil"/>
              <w:left w:val="nil"/>
              <w:bottom w:val="single" w:sz="4" w:space="0" w:color="auto"/>
              <w:right w:val="single" w:sz="4" w:space="0" w:color="auto"/>
            </w:tcBorders>
            <w:shd w:val="clear" w:color="auto" w:fill="auto"/>
            <w:noWrap/>
            <w:vAlign w:val="bottom"/>
            <w:hideMark/>
            <w:tcPrChange w:id="678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15ED3DC" w14:textId="77777777" w:rsidR="001A7CD7" w:rsidRPr="00F77B86" w:rsidRDefault="001A7CD7" w:rsidP="001A7CD7">
            <w:pPr>
              <w:spacing w:after="0" w:line="240" w:lineRule="auto"/>
              <w:jc w:val="right"/>
              <w:rPr>
                <w:ins w:id="6785" w:author="ilham.nur@office.ui.ac.id" w:date="2023-03-28T22:19:00Z"/>
                <w:rFonts w:eastAsia="Times New Roman" w:cs="Times New Roman"/>
                <w:color w:val="000000"/>
                <w:sz w:val="20"/>
                <w:szCs w:val="20"/>
                <w:rPrChange w:id="6786" w:author="ilham.nur@office.ui.ac.id" w:date="2023-03-28T22:19:00Z">
                  <w:rPr>
                    <w:ins w:id="6787" w:author="ilham.nur@office.ui.ac.id" w:date="2023-03-28T22:19:00Z"/>
                    <w:rFonts w:ascii="Calibri" w:eastAsia="Times New Roman" w:hAnsi="Calibri" w:cs="Calibri"/>
                    <w:color w:val="000000"/>
                    <w:sz w:val="22"/>
                  </w:rPr>
                </w:rPrChange>
              </w:rPr>
            </w:pPr>
            <w:ins w:id="6788" w:author="ilham.nur@office.ui.ac.id" w:date="2023-03-28T22:19:00Z">
              <w:r w:rsidRPr="00F77B86">
                <w:rPr>
                  <w:rFonts w:eastAsia="Times New Roman" w:cs="Times New Roman"/>
                  <w:color w:val="000000"/>
                  <w:sz w:val="20"/>
                  <w:szCs w:val="20"/>
                  <w:rPrChange w:id="6789" w:author="ilham.nur@office.ui.ac.id" w:date="2023-03-28T22:19:00Z">
                    <w:rPr>
                      <w:rFonts w:ascii="Calibri" w:eastAsia="Times New Roman" w:hAnsi="Calibri" w:cs="Calibri"/>
                      <w:color w:val="000000"/>
                      <w:sz w:val="22"/>
                    </w:rPr>
                  </w:rPrChange>
                </w:rPr>
                <w:t>6.10</w:t>
              </w:r>
            </w:ins>
          </w:p>
        </w:tc>
        <w:tc>
          <w:tcPr>
            <w:tcW w:w="901" w:type="pct"/>
            <w:tcBorders>
              <w:top w:val="nil"/>
              <w:left w:val="nil"/>
              <w:bottom w:val="single" w:sz="4" w:space="0" w:color="auto"/>
              <w:right w:val="single" w:sz="4" w:space="0" w:color="auto"/>
            </w:tcBorders>
            <w:shd w:val="clear" w:color="auto" w:fill="auto"/>
            <w:vAlign w:val="center"/>
            <w:hideMark/>
            <w:tcPrChange w:id="679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DF26F2B" w14:textId="77777777" w:rsidR="001A7CD7" w:rsidRPr="00F77B86" w:rsidRDefault="001A7CD7" w:rsidP="001A7CD7">
            <w:pPr>
              <w:spacing w:after="0" w:line="240" w:lineRule="auto"/>
              <w:jc w:val="right"/>
              <w:rPr>
                <w:ins w:id="6791" w:author="ilham.nur@office.ui.ac.id" w:date="2023-03-28T22:19:00Z"/>
                <w:rFonts w:eastAsia="Times New Roman" w:cs="Times New Roman"/>
                <w:b/>
                <w:bCs/>
                <w:color w:val="000000"/>
                <w:sz w:val="20"/>
                <w:szCs w:val="20"/>
                <w:rPrChange w:id="6792" w:author="ilham.nur@office.ui.ac.id" w:date="2023-03-28T22:19:00Z">
                  <w:rPr>
                    <w:ins w:id="6793" w:author="ilham.nur@office.ui.ac.id" w:date="2023-03-28T22:19:00Z"/>
                    <w:rFonts w:eastAsia="Times New Roman" w:cs="Times New Roman"/>
                    <w:b/>
                    <w:bCs/>
                    <w:color w:val="000000"/>
                    <w:szCs w:val="24"/>
                  </w:rPr>
                </w:rPrChange>
              </w:rPr>
            </w:pPr>
            <w:ins w:id="6794" w:author="ilham.nur@office.ui.ac.id" w:date="2023-03-28T22:19:00Z">
              <w:r w:rsidRPr="00F77B86">
                <w:rPr>
                  <w:rFonts w:eastAsia="Times New Roman" w:cs="Times New Roman"/>
                  <w:b/>
                  <w:bCs/>
                  <w:color w:val="000000"/>
                  <w:sz w:val="20"/>
                  <w:szCs w:val="20"/>
                  <w:rPrChange w:id="6795" w:author="ilham.nur@office.ui.ac.id" w:date="2023-03-28T22:19:00Z">
                    <w:rPr>
                      <w:rFonts w:eastAsia="Times New Roman" w:cs="Times New Roman"/>
                      <w:b/>
                      <w:bCs/>
                      <w:color w:val="000000"/>
                      <w:szCs w:val="24"/>
                    </w:rPr>
                  </w:rPrChange>
                </w:rPr>
                <w:t>1024.8</w:t>
              </w:r>
            </w:ins>
          </w:p>
        </w:tc>
        <w:tc>
          <w:tcPr>
            <w:tcW w:w="901" w:type="pct"/>
            <w:tcBorders>
              <w:top w:val="nil"/>
              <w:left w:val="nil"/>
              <w:bottom w:val="single" w:sz="4" w:space="0" w:color="auto"/>
              <w:right w:val="single" w:sz="4" w:space="0" w:color="auto"/>
            </w:tcBorders>
            <w:shd w:val="clear" w:color="auto" w:fill="auto"/>
            <w:vAlign w:val="center"/>
            <w:hideMark/>
            <w:tcPrChange w:id="679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89FB310" w14:textId="77777777" w:rsidR="001A7CD7" w:rsidRPr="00F77B86" w:rsidRDefault="001A7CD7" w:rsidP="001A7CD7">
            <w:pPr>
              <w:spacing w:after="0" w:line="240" w:lineRule="auto"/>
              <w:rPr>
                <w:ins w:id="6797" w:author="ilham.nur@office.ui.ac.id" w:date="2023-03-28T22:19:00Z"/>
                <w:rFonts w:eastAsia="Times New Roman" w:cs="Times New Roman"/>
                <w:color w:val="000000"/>
                <w:sz w:val="20"/>
                <w:szCs w:val="20"/>
                <w:rPrChange w:id="6798" w:author="ilham.nur@office.ui.ac.id" w:date="2023-03-28T22:19:00Z">
                  <w:rPr>
                    <w:ins w:id="6799" w:author="ilham.nur@office.ui.ac.id" w:date="2023-03-28T22:19:00Z"/>
                    <w:rFonts w:eastAsia="Times New Roman" w:cs="Times New Roman"/>
                    <w:color w:val="000000"/>
                    <w:szCs w:val="24"/>
                  </w:rPr>
                </w:rPrChange>
              </w:rPr>
            </w:pPr>
            <w:ins w:id="6800" w:author="ilham.nur@office.ui.ac.id" w:date="2023-03-28T22:19:00Z">
              <w:r w:rsidRPr="00F77B86">
                <w:rPr>
                  <w:rFonts w:eastAsia="Times New Roman" w:cs="Times New Roman"/>
                  <w:color w:val="000000"/>
                  <w:sz w:val="20"/>
                  <w:szCs w:val="20"/>
                  <w:rPrChange w:id="6801" w:author="ilham.nur@office.ui.ac.id" w:date="2023-03-28T22:19:00Z">
                    <w:rPr>
                      <w:rFonts w:eastAsia="Times New Roman" w:cs="Times New Roman"/>
                      <w:color w:val="000000"/>
                      <w:szCs w:val="24"/>
                    </w:rPr>
                  </w:rPrChange>
                </w:rPr>
                <w:t xml:space="preserve"> $                                1,514 </w:t>
              </w:r>
            </w:ins>
          </w:p>
        </w:tc>
        <w:tc>
          <w:tcPr>
            <w:tcW w:w="1278" w:type="pct"/>
            <w:tcBorders>
              <w:top w:val="nil"/>
              <w:left w:val="nil"/>
              <w:bottom w:val="single" w:sz="4" w:space="0" w:color="auto"/>
              <w:right w:val="single" w:sz="4" w:space="0" w:color="auto"/>
            </w:tcBorders>
            <w:shd w:val="clear" w:color="auto" w:fill="auto"/>
            <w:vAlign w:val="center"/>
            <w:hideMark/>
            <w:tcPrChange w:id="680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1A562F9" w14:textId="77777777" w:rsidR="001A7CD7" w:rsidRPr="00F77B86" w:rsidRDefault="001A7CD7" w:rsidP="001A7CD7">
            <w:pPr>
              <w:spacing w:after="0" w:line="240" w:lineRule="auto"/>
              <w:jc w:val="left"/>
              <w:rPr>
                <w:ins w:id="6803" w:author="ilham.nur@office.ui.ac.id" w:date="2023-03-28T22:19:00Z"/>
                <w:rFonts w:eastAsia="Times New Roman" w:cs="Times New Roman"/>
                <w:b/>
                <w:bCs/>
                <w:color w:val="000000"/>
                <w:sz w:val="20"/>
                <w:szCs w:val="20"/>
                <w:rPrChange w:id="6804" w:author="ilham.nur@office.ui.ac.id" w:date="2023-03-28T22:19:00Z">
                  <w:rPr>
                    <w:ins w:id="6805" w:author="ilham.nur@office.ui.ac.id" w:date="2023-03-28T22:19:00Z"/>
                    <w:rFonts w:eastAsia="Times New Roman" w:cs="Times New Roman"/>
                    <w:b/>
                    <w:bCs/>
                    <w:color w:val="000000"/>
                    <w:szCs w:val="24"/>
                  </w:rPr>
                </w:rPrChange>
              </w:rPr>
            </w:pPr>
            <w:ins w:id="6806" w:author="ilham.nur@office.ui.ac.id" w:date="2023-03-28T22:19:00Z">
              <w:r w:rsidRPr="00F77B86">
                <w:rPr>
                  <w:rFonts w:eastAsia="Times New Roman" w:cs="Times New Roman"/>
                  <w:b/>
                  <w:bCs/>
                  <w:color w:val="000000"/>
                  <w:sz w:val="20"/>
                  <w:szCs w:val="20"/>
                  <w:rPrChange w:id="6807" w:author="ilham.nur@office.ui.ac.id" w:date="2023-03-28T22:19:00Z">
                    <w:rPr>
                      <w:rFonts w:eastAsia="Times New Roman" w:cs="Times New Roman"/>
                      <w:b/>
                      <w:bCs/>
                      <w:color w:val="000000"/>
                      <w:szCs w:val="24"/>
                    </w:rPr>
                  </w:rPrChange>
                </w:rPr>
                <w:t xml:space="preserve"> Rp                                  22,707,000.00 </w:t>
              </w:r>
            </w:ins>
          </w:p>
        </w:tc>
      </w:tr>
      <w:tr w:rsidR="001A7CD7" w:rsidRPr="00F77B86" w14:paraId="633840ED" w14:textId="77777777" w:rsidTr="001A7CD7">
        <w:trPr>
          <w:trHeight w:val="315"/>
          <w:ins w:id="6808" w:author="ilham.nur@office.ui.ac.id" w:date="2023-03-28T22:19:00Z"/>
          <w:trPrChange w:id="680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81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353ABAA" w14:textId="77777777" w:rsidR="001A7CD7" w:rsidRPr="00F77B86" w:rsidRDefault="001A7CD7" w:rsidP="001A7CD7">
            <w:pPr>
              <w:spacing w:after="0" w:line="240" w:lineRule="auto"/>
              <w:rPr>
                <w:ins w:id="6811" w:author="ilham.nur@office.ui.ac.id" w:date="2023-03-28T22:19:00Z"/>
                <w:rFonts w:eastAsia="Times New Roman" w:cs="Times New Roman"/>
                <w:color w:val="000000"/>
                <w:sz w:val="20"/>
                <w:szCs w:val="20"/>
                <w:rPrChange w:id="6812" w:author="ilham.nur@office.ui.ac.id" w:date="2023-03-28T22:19:00Z">
                  <w:rPr>
                    <w:ins w:id="6813" w:author="ilham.nur@office.ui.ac.id" w:date="2023-03-28T22:19:00Z"/>
                    <w:rFonts w:eastAsia="Times New Roman" w:cs="Times New Roman"/>
                    <w:color w:val="000000"/>
                    <w:szCs w:val="24"/>
                  </w:rPr>
                </w:rPrChange>
              </w:rPr>
            </w:pPr>
            <w:ins w:id="6814" w:author="ilham.nur@office.ui.ac.id" w:date="2023-03-28T22:19:00Z">
              <w:r w:rsidRPr="00F77B86">
                <w:rPr>
                  <w:rFonts w:eastAsia="Times New Roman" w:cs="Times New Roman"/>
                  <w:color w:val="000000"/>
                  <w:sz w:val="20"/>
                  <w:szCs w:val="20"/>
                  <w:rPrChange w:id="6815" w:author="ilham.nur@office.ui.ac.id" w:date="2023-03-28T22:19:00Z">
                    <w:rPr>
                      <w:rFonts w:eastAsia="Times New Roman" w:cs="Times New Roman"/>
                      <w:color w:val="000000"/>
                      <w:szCs w:val="24"/>
                    </w:rPr>
                  </w:rPrChange>
                </w:rPr>
                <w:t>Simulasi 17</w:t>
              </w:r>
            </w:ins>
          </w:p>
        </w:tc>
        <w:tc>
          <w:tcPr>
            <w:tcW w:w="901" w:type="pct"/>
            <w:tcBorders>
              <w:top w:val="nil"/>
              <w:left w:val="nil"/>
              <w:bottom w:val="single" w:sz="4" w:space="0" w:color="auto"/>
              <w:right w:val="single" w:sz="4" w:space="0" w:color="auto"/>
            </w:tcBorders>
            <w:shd w:val="clear" w:color="auto" w:fill="auto"/>
            <w:noWrap/>
            <w:vAlign w:val="bottom"/>
            <w:hideMark/>
            <w:tcPrChange w:id="681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BED8181" w14:textId="77777777" w:rsidR="001A7CD7" w:rsidRPr="00F77B86" w:rsidRDefault="001A7CD7" w:rsidP="001A7CD7">
            <w:pPr>
              <w:spacing w:after="0" w:line="240" w:lineRule="auto"/>
              <w:jc w:val="right"/>
              <w:rPr>
                <w:ins w:id="6817" w:author="ilham.nur@office.ui.ac.id" w:date="2023-03-28T22:19:00Z"/>
                <w:rFonts w:eastAsia="Times New Roman" w:cs="Times New Roman"/>
                <w:color w:val="000000"/>
                <w:sz w:val="20"/>
                <w:szCs w:val="20"/>
                <w:rPrChange w:id="6818" w:author="ilham.nur@office.ui.ac.id" w:date="2023-03-28T22:19:00Z">
                  <w:rPr>
                    <w:ins w:id="6819" w:author="ilham.nur@office.ui.ac.id" w:date="2023-03-28T22:19:00Z"/>
                    <w:rFonts w:ascii="Calibri" w:eastAsia="Times New Roman" w:hAnsi="Calibri" w:cs="Calibri"/>
                    <w:color w:val="000000"/>
                    <w:sz w:val="22"/>
                  </w:rPr>
                </w:rPrChange>
              </w:rPr>
            </w:pPr>
            <w:ins w:id="6820" w:author="ilham.nur@office.ui.ac.id" w:date="2023-03-28T22:19:00Z">
              <w:r w:rsidRPr="00F77B86">
                <w:rPr>
                  <w:rFonts w:eastAsia="Times New Roman" w:cs="Times New Roman"/>
                  <w:color w:val="000000"/>
                  <w:sz w:val="20"/>
                  <w:szCs w:val="20"/>
                  <w:rPrChange w:id="6821" w:author="ilham.nur@office.ui.ac.id" w:date="2023-03-28T22:19:00Z">
                    <w:rPr>
                      <w:rFonts w:ascii="Calibri" w:eastAsia="Times New Roman" w:hAnsi="Calibri" w:cs="Calibri"/>
                      <w:color w:val="000000"/>
                      <w:sz w:val="22"/>
                    </w:rPr>
                  </w:rPrChange>
                </w:rPr>
                <w:t>7.90</w:t>
              </w:r>
            </w:ins>
          </w:p>
        </w:tc>
        <w:tc>
          <w:tcPr>
            <w:tcW w:w="901" w:type="pct"/>
            <w:tcBorders>
              <w:top w:val="nil"/>
              <w:left w:val="nil"/>
              <w:bottom w:val="single" w:sz="4" w:space="0" w:color="auto"/>
              <w:right w:val="single" w:sz="4" w:space="0" w:color="auto"/>
            </w:tcBorders>
            <w:shd w:val="clear" w:color="auto" w:fill="auto"/>
            <w:vAlign w:val="center"/>
            <w:hideMark/>
            <w:tcPrChange w:id="682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18E2F84" w14:textId="77777777" w:rsidR="001A7CD7" w:rsidRPr="00F77B86" w:rsidRDefault="001A7CD7" w:rsidP="001A7CD7">
            <w:pPr>
              <w:spacing w:after="0" w:line="240" w:lineRule="auto"/>
              <w:jc w:val="right"/>
              <w:rPr>
                <w:ins w:id="6823" w:author="ilham.nur@office.ui.ac.id" w:date="2023-03-28T22:19:00Z"/>
                <w:rFonts w:eastAsia="Times New Roman" w:cs="Times New Roman"/>
                <w:b/>
                <w:bCs/>
                <w:color w:val="000000"/>
                <w:sz w:val="20"/>
                <w:szCs w:val="20"/>
                <w:rPrChange w:id="6824" w:author="ilham.nur@office.ui.ac.id" w:date="2023-03-28T22:19:00Z">
                  <w:rPr>
                    <w:ins w:id="6825" w:author="ilham.nur@office.ui.ac.id" w:date="2023-03-28T22:19:00Z"/>
                    <w:rFonts w:eastAsia="Times New Roman" w:cs="Times New Roman"/>
                    <w:b/>
                    <w:bCs/>
                    <w:color w:val="000000"/>
                    <w:szCs w:val="24"/>
                  </w:rPr>
                </w:rPrChange>
              </w:rPr>
            </w:pPr>
            <w:ins w:id="6826" w:author="ilham.nur@office.ui.ac.id" w:date="2023-03-28T22:19:00Z">
              <w:r w:rsidRPr="00F77B86">
                <w:rPr>
                  <w:rFonts w:eastAsia="Times New Roman" w:cs="Times New Roman"/>
                  <w:b/>
                  <w:bCs/>
                  <w:color w:val="000000"/>
                  <w:sz w:val="20"/>
                  <w:szCs w:val="20"/>
                  <w:rPrChange w:id="6827" w:author="ilham.nur@office.ui.ac.id" w:date="2023-03-28T22:19:00Z">
                    <w:rPr>
                      <w:rFonts w:eastAsia="Times New Roman" w:cs="Times New Roman"/>
                      <w:b/>
                      <w:bCs/>
                      <w:color w:val="000000"/>
                      <w:szCs w:val="24"/>
                    </w:rPr>
                  </w:rPrChange>
                </w:rPr>
                <w:t>1327.2</w:t>
              </w:r>
            </w:ins>
          </w:p>
        </w:tc>
        <w:tc>
          <w:tcPr>
            <w:tcW w:w="901" w:type="pct"/>
            <w:tcBorders>
              <w:top w:val="nil"/>
              <w:left w:val="nil"/>
              <w:bottom w:val="single" w:sz="4" w:space="0" w:color="auto"/>
              <w:right w:val="single" w:sz="4" w:space="0" w:color="auto"/>
            </w:tcBorders>
            <w:shd w:val="clear" w:color="auto" w:fill="auto"/>
            <w:vAlign w:val="center"/>
            <w:hideMark/>
            <w:tcPrChange w:id="682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6C1CC52" w14:textId="77777777" w:rsidR="001A7CD7" w:rsidRPr="00F77B86" w:rsidRDefault="001A7CD7" w:rsidP="001A7CD7">
            <w:pPr>
              <w:spacing w:after="0" w:line="240" w:lineRule="auto"/>
              <w:rPr>
                <w:ins w:id="6829" w:author="ilham.nur@office.ui.ac.id" w:date="2023-03-28T22:19:00Z"/>
                <w:rFonts w:eastAsia="Times New Roman" w:cs="Times New Roman"/>
                <w:color w:val="000000"/>
                <w:sz w:val="20"/>
                <w:szCs w:val="20"/>
                <w:rPrChange w:id="6830" w:author="ilham.nur@office.ui.ac.id" w:date="2023-03-28T22:19:00Z">
                  <w:rPr>
                    <w:ins w:id="6831" w:author="ilham.nur@office.ui.ac.id" w:date="2023-03-28T22:19:00Z"/>
                    <w:rFonts w:eastAsia="Times New Roman" w:cs="Times New Roman"/>
                    <w:color w:val="000000"/>
                    <w:szCs w:val="24"/>
                  </w:rPr>
                </w:rPrChange>
              </w:rPr>
            </w:pPr>
            <w:ins w:id="6832" w:author="ilham.nur@office.ui.ac.id" w:date="2023-03-28T22:19:00Z">
              <w:r w:rsidRPr="00F77B86">
                <w:rPr>
                  <w:rFonts w:eastAsia="Times New Roman" w:cs="Times New Roman"/>
                  <w:color w:val="000000"/>
                  <w:sz w:val="20"/>
                  <w:szCs w:val="20"/>
                  <w:rPrChange w:id="6833" w:author="ilham.nur@office.ui.ac.id" w:date="2023-03-28T22:19:00Z">
                    <w:rPr>
                      <w:rFonts w:eastAsia="Times New Roman" w:cs="Times New Roman"/>
                      <w:color w:val="000000"/>
                      <w:szCs w:val="24"/>
                    </w:rPr>
                  </w:rPrChange>
                </w:rPr>
                <w:t xml:space="preserve"> $                                2,303 </w:t>
              </w:r>
            </w:ins>
          </w:p>
        </w:tc>
        <w:tc>
          <w:tcPr>
            <w:tcW w:w="1278" w:type="pct"/>
            <w:tcBorders>
              <w:top w:val="nil"/>
              <w:left w:val="nil"/>
              <w:bottom w:val="single" w:sz="4" w:space="0" w:color="auto"/>
              <w:right w:val="single" w:sz="4" w:space="0" w:color="auto"/>
            </w:tcBorders>
            <w:shd w:val="clear" w:color="auto" w:fill="auto"/>
            <w:vAlign w:val="center"/>
            <w:hideMark/>
            <w:tcPrChange w:id="683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3C838CF" w14:textId="77777777" w:rsidR="001A7CD7" w:rsidRPr="00F77B86" w:rsidRDefault="001A7CD7" w:rsidP="001A7CD7">
            <w:pPr>
              <w:spacing w:after="0" w:line="240" w:lineRule="auto"/>
              <w:jc w:val="left"/>
              <w:rPr>
                <w:ins w:id="6835" w:author="ilham.nur@office.ui.ac.id" w:date="2023-03-28T22:19:00Z"/>
                <w:rFonts w:eastAsia="Times New Roman" w:cs="Times New Roman"/>
                <w:b/>
                <w:bCs/>
                <w:color w:val="000000"/>
                <w:sz w:val="20"/>
                <w:szCs w:val="20"/>
                <w:rPrChange w:id="6836" w:author="ilham.nur@office.ui.ac.id" w:date="2023-03-28T22:19:00Z">
                  <w:rPr>
                    <w:ins w:id="6837" w:author="ilham.nur@office.ui.ac.id" w:date="2023-03-28T22:19:00Z"/>
                    <w:rFonts w:eastAsia="Times New Roman" w:cs="Times New Roman"/>
                    <w:b/>
                    <w:bCs/>
                    <w:color w:val="000000"/>
                    <w:szCs w:val="24"/>
                  </w:rPr>
                </w:rPrChange>
              </w:rPr>
            </w:pPr>
            <w:ins w:id="6838" w:author="ilham.nur@office.ui.ac.id" w:date="2023-03-28T22:19:00Z">
              <w:r w:rsidRPr="00F77B86">
                <w:rPr>
                  <w:rFonts w:eastAsia="Times New Roman" w:cs="Times New Roman"/>
                  <w:b/>
                  <w:bCs/>
                  <w:color w:val="000000"/>
                  <w:sz w:val="20"/>
                  <w:szCs w:val="20"/>
                  <w:rPrChange w:id="6839" w:author="ilham.nur@office.ui.ac.id" w:date="2023-03-28T22:19:00Z">
                    <w:rPr>
                      <w:rFonts w:eastAsia="Times New Roman" w:cs="Times New Roman"/>
                      <w:b/>
                      <w:bCs/>
                      <w:color w:val="000000"/>
                      <w:szCs w:val="24"/>
                    </w:rPr>
                  </w:rPrChange>
                </w:rPr>
                <w:t xml:space="preserve"> Rp                                  34,539,000.00 </w:t>
              </w:r>
            </w:ins>
          </w:p>
        </w:tc>
      </w:tr>
      <w:tr w:rsidR="001A7CD7" w:rsidRPr="00F77B86" w14:paraId="0D234A87" w14:textId="77777777" w:rsidTr="001A7CD7">
        <w:trPr>
          <w:trHeight w:val="315"/>
          <w:ins w:id="6840" w:author="ilham.nur@office.ui.ac.id" w:date="2023-03-28T22:19:00Z"/>
          <w:trPrChange w:id="684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84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01FBB50" w14:textId="77777777" w:rsidR="001A7CD7" w:rsidRPr="00F77B86" w:rsidRDefault="001A7CD7" w:rsidP="001A7CD7">
            <w:pPr>
              <w:spacing w:after="0" w:line="240" w:lineRule="auto"/>
              <w:rPr>
                <w:ins w:id="6843" w:author="ilham.nur@office.ui.ac.id" w:date="2023-03-28T22:19:00Z"/>
                <w:rFonts w:eastAsia="Times New Roman" w:cs="Times New Roman"/>
                <w:color w:val="000000"/>
                <w:sz w:val="20"/>
                <w:szCs w:val="20"/>
                <w:rPrChange w:id="6844" w:author="ilham.nur@office.ui.ac.id" w:date="2023-03-28T22:19:00Z">
                  <w:rPr>
                    <w:ins w:id="6845" w:author="ilham.nur@office.ui.ac.id" w:date="2023-03-28T22:19:00Z"/>
                    <w:rFonts w:eastAsia="Times New Roman" w:cs="Times New Roman"/>
                    <w:color w:val="000000"/>
                    <w:szCs w:val="24"/>
                  </w:rPr>
                </w:rPrChange>
              </w:rPr>
            </w:pPr>
            <w:ins w:id="6846" w:author="ilham.nur@office.ui.ac.id" w:date="2023-03-28T22:19:00Z">
              <w:r w:rsidRPr="00F77B86">
                <w:rPr>
                  <w:rFonts w:eastAsia="Times New Roman" w:cs="Times New Roman"/>
                  <w:color w:val="000000"/>
                  <w:sz w:val="20"/>
                  <w:szCs w:val="20"/>
                  <w:rPrChange w:id="6847" w:author="ilham.nur@office.ui.ac.id" w:date="2023-03-28T22:19:00Z">
                    <w:rPr>
                      <w:rFonts w:eastAsia="Times New Roman" w:cs="Times New Roman"/>
                      <w:color w:val="000000"/>
                      <w:szCs w:val="24"/>
                    </w:rPr>
                  </w:rPrChange>
                </w:rPr>
                <w:t>Simulasi 18</w:t>
              </w:r>
            </w:ins>
          </w:p>
        </w:tc>
        <w:tc>
          <w:tcPr>
            <w:tcW w:w="901" w:type="pct"/>
            <w:tcBorders>
              <w:top w:val="nil"/>
              <w:left w:val="nil"/>
              <w:bottom w:val="single" w:sz="4" w:space="0" w:color="auto"/>
              <w:right w:val="single" w:sz="4" w:space="0" w:color="auto"/>
            </w:tcBorders>
            <w:shd w:val="clear" w:color="auto" w:fill="auto"/>
            <w:noWrap/>
            <w:vAlign w:val="bottom"/>
            <w:hideMark/>
            <w:tcPrChange w:id="684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C619F2A" w14:textId="77777777" w:rsidR="001A7CD7" w:rsidRPr="00F77B86" w:rsidRDefault="001A7CD7" w:rsidP="001A7CD7">
            <w:pPr>
              <w:spacing w:after="0" w:line="240" w:lineRule="auto"/>
              <w:jc w:val="right"/>
              <w:rPr>
                <w:ins w:id="6849" w:author="ilham.nur@office.ui.ac.id" w:date="2023-03-28T22:19:00Z"/>
                <w:rFonts w:eastAsia="Times New Roman" w:cs="Times New Roman"/>
                <w:color w:val="000000"/>
                <w:sz w:val="20"/>
                <w:szCs w:val="20"/>
                <w:rPrChange w:id="6850" w:author="ilham.nur@office.ui.ac.id" w:date="2023-03-28T22:19:00Z">
                  <w:rPr>
                    <w:ins w:id="6851" w:author="ilham.nur@office.ui.ac.id" w:date="2023-03-28T22:19:00Z"/>
                    <w:rFonts w:ascii="Calibri" w:eastAsia="Times New Roman" w:hAnsi="Calibri" w:cs="Calibri"/>
                    <w:color w:val="000000"/>
                    <w:sz w:val="22"/>
                  </w:rPr>
                </w:rPrChange>
              </w:rPr>
            </w:pPr>
            <w:ins w:id="6852" w:author="ilham.nur@office.ui.ac.id" w:date="2023-03-28T22:19:00Z">
              <w:r w:rsidRPr="00F77B86">
                <w:rPr>
                  <w:rFonts w:eastAsia="Times New Roman" w:cs="Times New Roman"/>
                  <w:color w:val="000000"/>
                  <w:sz w:val="20"/>
                  <w:szCs w:val="20"/>
                  <w:rPrChange w:id="6853" w:author="ilham.nur@office.ui.ac.id" w:date="2023-03-28T22:19:00Z">
                    <w:rPr>
                      <w:rFonts w:ascii="Calibri" w:eastAsia="Times New Roman" w:hAnsi="Calibri" w:cs="Calibri"/>
                      <w:color w:val="000000"/>
                      <w:sz w:val="22"/>
                    </w:rPr>
                  </w:rPrChange>
                </w:rPr>
                <w:t>14.70</w:t>
              </w:r>
            </w:ins>
          </w:p>
        </w:tc>
        <w:tc>
          <w:tcPr>
            <w:tcW w:w="901" w:type="pct"/>
            <w:tcBorders>
              <w:top w:val="nil"/>
              <w:left w:val="nil"/>
              <w:bottom w:val="single" w:sz="4" w:space="0" w:color="auto"/>
              <w:right w:val="single" w:sz="4" w:space="0" w:color="auto"/>
            </w:tcBorders>
            <w:shd w:val="clear" w:color="auto" w:fill="auto"/>
            <w:vAlign w:val="center"/>
            <w:hideMark/>
            <w:tcPrChange w:id="685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823E374" w14:textId="77777777" w:rsidR="001A7CD7" w:rsidRPr="00F77B86" w:rsidRDefault="001A7CD7" w:rsidP="001A7CD7">
            <w:pPr>
              <w:spacing w:after="0" w:line="240" w:lineRule="auto"/>
              <w:jc w:val="right"/>
              <w:rPr>
                <w:ins w:id="6855" w:author="ilham.nur@office.ui.ac.id" w:date="2023-03-28T22:19:00Z"/>
                <w:rFonts w:eastAsia="Times New Roman" w:cs="Times New Roman"/>
                <w:b/>
                <w:bCs/>
                <w:color w:val="000000"/>
                <w:sz w:val="20"/>
                <w:szCs w:val="20"/>
                <w:rPrChange w:id="6856" w:author="ilham.nur@office.ui.ac.id" w:date="2023-03-28T22:19:00Z">
                  <w:rPr>
                    <w:ins w:id="6857" w:author="ilham.nur@office.ui.ac.id" w:date="2023-03-28T22:19:00Z"/>
                    <w:rFonts w:eastAsia="Times New Roman" w:cs="Times New Roman"/>
                    <w:b/>
                    <w:bCs/>
                    <w:color w:val="000000"/>
                    <w:szCs w:val="24"/>
                  </w:rPr>
                </w:rPrChange>
              </w:rPr>
            </w:pPr>
            <w:ins w:id="6858" w:author="ilham.nur@office.ui.ac.id" w:date="2023-03-28T22:19:00Z">
              <w:r w:rsidRPr="00F77B86">
                <w:rPr>
                  <w:rFonts w:eastAsia="Times New Roman" w:cs="Times New Roman"/>
                  <w:b/>
                  <w:bCs/>
                  <w:color w:val="000000"/>
                  <w:sz w:val="20"/>
                  <w:szCs w:val="20"/>
                  <w:rPrChange w:id="6859" w:author="ilham.nur@office.ui.ac.id" w:date="2023-03-28T22:19:00Z">
                    <w:rPr>
                      <w:rFonts w:eastAsia="Times New Roman" w:cs="Times New Roman"/>
                      <w:b/>
                      <w:bCs/>
                      <w:color w:val="000000"/>
                      <w:szCs w:val="24"/>
                    </w:rPr>
                  </w:rPrChange>
                </w:rPr>
                <w:t>2469.6</w:t>
              </w:r>
            </w:ins>
          </w:p>
        </w:tc>
        <w:tc>
          <w:tcPr>
            <w:tcW w:w="901" w:type="pct"/>
            <w:tcBorders>
              <w:top w:val="nil"/>
              <w:left w:val="nil"/>
              <w:bottom w:val="single" w:sz="4" w:space="0" w:color="auto"/>
              <w:right w:val="single" w:sz="4" w:space="0" w:color="auto"/>
            </w:tcBorders>
            <w:shd w:val="clear" w:color="auto" w:fill="auto"/>
            <w:vAlign w:val="center"/>
            <w:hideMark/>
            <w:tcPrChange w:id="686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3D9AF2A" w14:textId="77777777" w:rsidR="001A7CD7" w:rsidRPr="00F77B86" w:rsidRDefault="001A7CD7" w:rsidP="001A7CD7">
            <w:pPr>
              <w:spacing w:after="0" w:line="240" w:lineRule="auto"/>
              <w:rPr>
                <w:ins w:id="6861" w:author="ilham.nur@office.ui.ac.id" w:date="2023-03-28T22:19:00Z"/>
                <w:rFonts w:eastAsia="Times New Roman" w:cs="Times New Roman"/>
                <w:color w:val="000000"/>
                <w:sz w:val="20"/>
                <w:szCs w:val="20"/>
                <w:rPrChange w:id="6862" w:author="ilham.nur@office.ui.ac.id" w:date="2023-03-28T22:19:00Z">
                  <w:rPr>
                    <w:ins w:id="6863" w:author="ilham.nur@office.ui.ac.id" w:date="2023-03-28T22:19:00Z"/>
                    <w:rFonts w:eastAsia="Times New Roman" w:cs="Times New Roman"/>
                    <w:color w:val="000000"/>
                    <w:szCs w:val="24"/>
                  </w:rPr>
                </w:rPrChange>
              </w:rPr>
            </w:pPr>
            <w:ins w:id="6864" w:author="ilham.nur@office.ui.ac.id" w:date="2023-03-28T22:19:00Z">
              <w:r w:rsidRPr="00F77B86">
                <w:rPr>
                  <w:rFonts w:eastAsia="Times New Roman" w:cs="Times New Roman"/>
                  <w:color w:val="000000"/>
                  <w:sz w:val="20"/>
                  <w:szCs w:val="20"/>
                  <w:rPrChange w:id="6865" w:author="ilham.nur@office.ui.ac.id" w:date="2023-03-28T22:19:00Z">
                    <w:rPr>
                      <w:rFonts w:eastAsia="Times New Roman" w:cs="Times New Roman"/>
                      <w:color w:val="000000"/>
                      <w:szCs w:val="24"/>
                    </w:rPr>
                  </w:rPrChange>
                </w:rPr>
                <w:t xml:space="preserve"> $                                2,778 </w:t>
              </w:r>
            </w:ins>
          </w:p>
        </w:tc>
        <w:tc>
          <w:tcPr>
            <w:tcW w:w="1278" w:type="pct"/>
            <w:tcBorders>
              <w:top w:val="nil"/>
              <w:left w:val="nil"/>
              <w:bottom w:val="single" w:sz="4" w:space="0" w:color="auto"/>
              <w:right w:val="single" w:sz="4" w:space="0" w:color="auto"/>
            </w:tcBorders>
            <w:shd w:val="clear" w:color="auto" w:fill="auto"/>
            <w:vAlign w:val="center"/>
            <w:hideMark/>
            <w:tcPrChange w:id="686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1217F73" w14:textId="77777777" w:rsidR="001A7CD7" w:rsidRPr="00F77B86" w:rsidRDefault="001A7CD7" w:rsidP="001A7CD7">
            <w:pPr>
              <w:spacing w:after="0" w:line="240" w:lineRule="auto"/>
              <w:jc w:val="left"/>
              <w:rPr>
                <w:ins w:id="6867" w:author="ilham.nur@office.ui.ac.id" w:date="2023-03-28T22:19:00Z"/>
                <w:rFonts w:eastAsia="Times New Roman" w:cs="Times New Roman"/>
                <w:b/>
                <w:bCs/>
                <w:color w:val="000000"/>
                <w:sz w:val="20"/>
                <w:szCs w:val="20"/>
                <w:rPrChange w:id="6868" w:author="ilham.nur@office.ui.ac.id" w:date="2023-03-28T22:19:00Z">
                  <w:rPr>
                    <w:ins w:id="6869" w:author="ilham.nur@office.ui.ac.id" w:date="2023-03-28T22:19:00Z"/>
                    <w:rFonts w:eastAsia="Times New Roman" w:cs="Times New Roman"/>
                    <w:b/>
                    <w:bCs/>
                    <w:color w:val="000000"/>
                    <w:szCs w:val="24"/>
                  </w:rPr>
                </w:rPrChange>
              </w:rPr>
            </w:pPr>
            <w:ins w:id="6870" w:author="ilham.nur@office.ui.ac.id" w:date="2023-03-28T22:19:00Z">
              <w:r w:rsidRPr="00F77B86">
                <w:rPr>
                  <w:rFonts w:eastAsia="Times New Roman" w:cs="Times New Roman"/>
                  <w:b/>
                  <w:bCs/>
                  <w:color w:val="000000"/>
                  <w:sz w:val="20"/>
                  <w:szCs w:val="20"/>
                  <w:rPrChange w:id="6871" w:author="ilham.nur@office.ui.ac.id" w:date="2023-03-28T22:19:00Z">
                    <w:rPr>
                      <w:rFonts w:eastAsia="Times New Roman" w:cs="Times New Roman"/>
                      <w:b/>
                      <w:bCs/>
                      <w:color w:val="000000"/>
                      <w:szCs w:val="24"/>
                    </w:rPr>
                  </w:rPrChange>
                </w:rPr>
                <w:t xml:space="preserve"> Rp                                  41,674,500.00 </w:t>
              </w:r>
            </w:ins>
          </w:p>
        </w:tc>
      </w:tr>
      <w:tr w:rsidR="001A7CD7" w:rsidRPr="00F77B86" w14:paraId="3AFFBE7B" w14:textId="77777777" w:rsidTr="001A7CD7">
        <w:trPr>
          <w:trHeight w:val="315"/>
          <w:ins w:id="6872" w:author="ilham.nur@office.ui.ac.id" w:date="2023-03-28T22:19:00Z"/>
          <w:trPrChange w:id="687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87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DEED82A" w14:textId="77777777" w:rsidR="001A7CD7" w:rsidRPr="00F77B86" w:rsidRDefault="001A7CD7" w:rsidP="001A7CD7">
            <w:pPr>
              <w:spacing w:after="0" w:line="240" w:lineRule="auto"/>
              <w:rPr>
                <w:ins w:id="6875" w:author="ilham.nur@office.ui.ac.id" w:date="2023-03-28T22:19:00Z"/>
                <w:rFonts w:eastAsia="Times New Roman" w:cs="Times New Roman"/>
                <w:color w:val="000000"/>
                <w:sz w:val="20"/>
                <w:szCs w:val="20"/>
                <w:rPrChange w:id="6876" w:author="ilham.nur@office.ui.ac.id" w:date="2023-03-28T22:19:00Z">
                  <w:rPr>
                    <w:ins w:id="6877" w:author="ilham.nur@office.ui.ac.id" w:date="2023-03-28T22:19:00Z"/>
                    <w:rFonts w:eastAsia="Times New Roman" w:cs="Times New Roman"/>
                    <w:color w:val="000000"/>
                    <w:szCs w:val="24"/>
                  </w:rPr>
                </w:rPrChange>
              </w:rPr>
            </w:pPr>
            <w:ins w:id="6878" w:author="ilham.nur@office.ui.ac.id" w:date="2023-03-28T22:19:00Z">
              <w:r w:rsidRPr="00F77B86">
                <w:rPr>
                  <w:rFonts w:eastAsia="Times New Roman" w:cs="Times New Roman"/>
                  <w:color w:val="000000"/>
                  <w:sz w:val="20"/>
                  <w:szCs w:val="20"/>
                  <w:rPrChange w:id="6879" w:author="ilham.nur@office.ui.ac.id" w:date="2023-03-28T22:19:00Z">
                    <w:rPr>
                      <w:rFonts w:eastAsia="Times New Roman" w:cs="Times New Roman"/>
                      <w:color w:val="000000"/>
                      <w:szCs w:val="24"/>
                    </w:rPr>
                  </w:rPrChange>
                </w:rPr>
                <w:t>Simulasi 19</w:t>
              </w:r>
            </w:ins>
          </w:p>
        </w:tc>
        <w:tc>
          <w:tcPr>
            <w:tcW w:w="901" w:type="pct"/>
            <w:tcBorders>
              <w:top w:val="nil"/>
              <w:left w:val="nil"/>
              <w:bottom w:val="single" w:sz="4" w:space="0" w:color="auto"/>
              <w:right w:val="single" w:sz="4" w:space="0" w:color="auto"/>
            </w:tcBorders>
            <w:shd w:val="clear" w:color="auto" w:fill="auto"/>
            <w:noWrap/>
            <w:vAlign w:val="bottom"/>
            <w:hideMark/>
            <w:tcPrChange w:id="688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EE782CB" w14:textId="77777777" w:rsidR="001A7CD7" w:rsidRPr="00F77B86" w:rsidRDefault="001A7CD7" w:rsidP="001A7CD7">
            <w:pPr>
              <w:spacing w:after="0" w:line="240" w:lineRule="auto"/>
              <w:jc w:val="right"/>
              <w:rPr>
                <w:ins w:id="6881" w:author="ilham.nur@office.ui.ac.id" w:date="2023-03-28T22:19:00Z"/>
                <w:rFonts w:eastAsia="Times New Roman" w:cs="Times New Roman"/>
                <w:color w:val="000000"/>
                <w:sz w:val="20"/>
                <w:szCs w:val="20"/>
                <w:rPrChange w:id="6882" w:author="ilham.nur@office.ui.ac.id" w:date="2023-03-28T22:19:00Z">
                  <w:rPr>
                    <w:ins w:id="6883" w:author="ilham.nur@office.ui.ac.id" w:date="2023-03-28T22:19:00Z"/>
                    <w:rFonts w:ascii="Calibri" w:eastAsia="Times New Roman" w:hAnsi="Calibri" w:cs="Calibri"/>
                    <w:color w:val="000000"/>
                    <w:sz w:val="22"/>
                  </w:rPr>
                </w:rPrChange>
              </w:rPr>
            </w:pPr>
            <w:ins w:id="6884" w:author="ilham.nur@office.ui.ac.id" w:date="2023-03-28T22:19:00Z">
              <w:r w:rsidRPr="00F77B86">
                <w:rPr>
                  <w:rFonts w:eastAsia="Times New Roman" w:cs="Times New Roman"/>
                  <w:color w:val="000000"/>
                  <w:sz w:val="20"/>
                  <w:szCs w:val="20"/>
                  <w:rPrChange w:id="6885" w:author="ilham.nur@office.ui.ac.id" w:date="2023-03-28T22:19:00Z">
                    <w:rPr>
                      <w:rFonts w:ascii="Calibri" w:eastAsia="Times New Roman" w:hAnsi="Calibri" w:cs="Calibri"/>
                      <w:color w:val="000000"/>
                      <w:sz w:val="22"/>
                    </w:rPr>
                  </w:rPrChange>
                </w:rPr>
                <w:t>10.50</w:t>
              </w:r>
            </w:ins>
          </w:p>
        </w:tc>
        <w:tc>
          <w:tcPr>
            <w:tcW w:w="901" w:type="pct"/>
            <w:tcBorders>
              <w:top w:val="nil"/>
              <w:left w:val="nil"/>
              <w:bottom w:val="single" w:sz="4" w:space="0" w:color="auto"/>
              <w:right w:val="single" w:sz="4" w:space="0" w:color="auto"/>
            </w:tcBorders>
            <w:shd w:val="clear" w:color="auto" w:fill="auto"/>
            <w:vAlign w:val="center"/>
            <w:hideMark/>
            <w:tcPrChange w:id="688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291A726" w14:textId="77777777" w:rsidR="001A7CD7" w:rsidRPr="00F77B86" w:rsidRDefault="001A7CD7" w:rsidP="001A7CD7">
            <w:pPr>
              <w:spacing w:after="0" w:line="240" w:lineRule="auto"/>
              <w:jc w:val="right"/>
              <w:rPr>
                <w:ins w:id="6887" w:author="ilham.nur@office.ui.ac.id" w:date="2023-03-28T22:19:00Z"/>
                <w:rFonts w:eastAsia="Times New Roman" w:cs="Times New Roman"/>
                <w:b/>
                <w:bCs/>
                <w:color w:val="000000"/>
                <w:sz w:val="20"/>
                <w:szCs w:val="20"/>
                <w:rPrChange w:id="6888" w:author="ilham.nur@office.ui.ac.id" w:date="2023-03-28T22:19:00Z">
                  <w:rPr>
                    <w:ins w:id="6889" w:author="ilham.nur@office.ui.ac.id" w:date="2023-03-28T22:19:00Z"/>
                    <w:rFonts w:eastAsia="Times New Roman" w:cs="Times New Roman"/>
                    <w:b/>
                    <w:bCs/>
                    <w:color w:val="000000"/>
                    <w:szCs w:val="24"/>
                  </w:rPr>
                </w:rPrChange>
              </w:rPr>
            </w:pPr>
            <w:ins w:id="6890" w:author="ilham.nur@office.ui.ac.id" w:date="2023-03-28T22:19:00Z">
              <w:r w:rsidRPr="00F77B86">
                <w:rPr>
                  <w:rFonts w:eastAsia="Times New Roman" w:cs="Times New Roman"/>
                  <w:b/>
                  <w:bCs/>
                  <w:color w:val="000000"/>
                  <w:sz w:val="20"/>
                  <w:szCs w:val="20"/>
                  <w:rPrChange w:id="6891" w:author="ilham.nur@office.ui.ac.id" w:date="2023-03-28T22:19:00Z">
                    <w:rPr>
                      <w:rFonts w:eastAsia="Times New Roman" w:cs="Times New Roman"/>
                      <w:b/>
                      <w:bCs/>
                      <w:color w:val="000000"/>
                      <w:szCs w:val="24"/>
                    </w:rPr>
                  </w:rPrChange>
                </w:rPr>
                <w:t>1764</w:t>
              </w:r>
            </w:ins>
          </w:p>
        </w:tc>
        <w:tc>
          <w:tcPr>
            <w:tcW w:w="901" w:type="pct"/>
            <w:tcBorders>
              <w:top w:val="nil"/>
              <w:left w:val="nil"/>
              <w:bottom w:val="single" w:sz="4" w:space="0" w:color="auto"/>
              <w:right w:val="single" w:sz="4" w:space="0" w:color="auto"/>
            </w:tcBorders>
            <w:shd w:val="clear" w:color="auto" w:fill="auto"/>
            <w:vAlign w:val="center"/>
            <w:hideMark/>
            <w:tcPrChange w:id="689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8C62AF4" w14:textId="77777777" w:rsidR="001A7CD7" w:rsidRPr="00F77B86" w:rsidRDefault="001A7CD7" w:rsidP="001A7CD7">
            <w:pPr>
              <w:spacing w:after="0" w:line="240" w:lineRule="auto"/>
              <w:rPr>
                <w:ins w:id="6893" w:author="ilham.nur@office.ui.ac.id" w:date="2023-03-28T22:19:00Z"/>
                <w:rFonts w:eastAsia="Times New Roman" w:cs="Times New Roman"/>
                <w:color w:val="000000"/>
                <w:sz w:val="20"/>
                <w:szCs w:val="20"/>
                <w:rPrChange w:id="6894" w:author="ilham.nur@office.ui.ac.id" w:date="2023-03-28T22:19:00Z">
                  <w:rPr>
                    <w:ins w:id="6895" w:author="ilham.nur@office.ui.ac.id" w:date="2023-03-28T22:19:00Z"/>
                    <w:rFonts w:eastAsia="Times New Roman" w:cs="Times New Roman"/>
                    <w:color w:val="000000"/>
                    <w:szCs w:val="24"/>
                  </w:rPr>
                </w:rPrChange>
              </w:rPr>
            </w:pPr>
            <w:ins w:id="6896" w:author="ilham.nur@office.ui.ac.id" w:date="2023-03-28T22:19:00Z">
              <w:r w:rsidRPr="00F77B86">
                <w:rPr>
                  <w:rFonts w:eastAsia="Times New Roman" w:cs="Times New Roman"/>
                  <w:color w:val="000000"/>
                  <w:sz w:val="20"/>
                  <w:szCs w:val="20"/>
                  <w:rPrChange w:id="6897" w:author="ilham.nur@office.ui.ac.id" w:date="2023-03-28T22:19:00Z">
                    <w:rPr>
                      <w:rFonts w:eastAsia="Times New Roman" w:cs="Times New Roman"/>
                      <w:color w:val="000000"/>
                      <w:szCs w:val="24"/>
                    </w:rPr>
                  </w:rPrChange>
                </w:rPr>
                <w:t xml:space="preserve"> $                                2,132 </w:t>
              </w:r>
            </w:ins>
          </w:p>
        </w:tc>
        <w:tc>
          <w:tcPr>
            <w:tcW w:w="1278" w:type="pct"/>
            <w:tcBorders>
              <w:top w:val="nil"/>
              <w:left w:val="nil"/>
              <w:bottom w:val="single" w:sz="4" w:space="0" w:color="auto"/>
              <w:right w:val="single" w:sz="4" w:space="0" w:color="auto"/>
            </w:tcBorders>
            <w:shd w:val="clear" w:color="auto" w:fill="auto"/>
            <w:vAlign w:val="center"/>
            <w:hideMark/>
            <w:tcPrChange w:id="689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56ABDCA" w14:textId="77777777" w:rsidR="001A7CD7" w:rsidRPr="00F77B86" w:rsidRDefault="001A7CD7" w:rsidP="001A7CD7">
            <w:pPr>
              <w:spacing w:after="0" w:line="240" w:lineRule="auto"/>
              <w:jc w:val="left"/>
              <w:rPr>
                <w:ins w:id="6899" w:author="ilham.nur@office.ui.ac.id" w:date="2023-03-28T22:19:00Z"/>
                <w:rFonts w:eastAsia="Times New Roman" w:cs="Times New Roman"/>
                <w:b/>
                <w:bCs/>
                <w:color w:val="000000"/>
                <w:sz w:val="20"/>
                <w:szCs w:val="20"/>
                <w:rPrChange w:id="6900" w:author="ilham.nur@office.ui.ac.id" w:date="2023-03-28T22:19:00Z">
                  <w:rPr>
                    <w:ins w:id="6901" w:author="ilham.nur@office.ui.ac.id" w:date="2023-03-28T22:19:00Z"/>
                    <w:rFonts w:eastAsia="Times New Roman" w:cs="Times New Roman"/>
                    <w:b/>
                    <w:bCs/>
                    <w:color w:val="000000"/>
                    <w:szCs w:val="24"/>
                  </w:rPr>
                </w:rPrChange>
              </w:rPr>
            </w:pPr>
            <w:ins w:id="6902" w:author="ilham.nur@office.ui.ac.id" w:date="2023-03-28T22:19:00Z">
              <w:r w:rsidRPr="00F77B86">
                <w:rPr>
                  <w:rFonts w:eastAsia="Times New Roman" w:cs="Times New Roman"/>
                  <w:b/>
                  <w:bCs/>
                  <w:color w:val="000000"/>
                  <w:sz w:val="20"/>
                  <w:szCs w:val="20"/>
                  <w:rPrChange w:id="6903" w:author="ilham.nur@office.ui.ac.id" w:date="2023-03-28T22:19:00Z">
                    <w:rPr>
                      <w:rFonts w:eastAsia="Times New Roman" w:cs="Times New Roman"/>
                      <w:b/>
                      <w:bCs/>
                      <w:color w:val="000000"/>
                      <w:szCs w:val="24"/>
                    </w:rPr>
                  </w:rPrChange>
                </w:rPr>
                <w:t xml:space="preserve"> Rp                                  31,975,500.00 </w:t>
              </w:r>
            </w:ins>
          </w:p>
        </w:tc>
      </w:tr>
      <w:tr w:rsidR="001A7CD7" w:rsidRPr="00F77B86" w14:paraId="675EBCBD" w14:textId="77777777" w:rsidTr="001A7CD7">
        <w:trPr>
          <w:trHeight w:val="315"/>
          <w:ins w:id="6904" w:author="ilham.nur@office.ui.ac.id" w:date="2023-03-28T22:19:00Z"/>
          <w:trPrChange w:id="690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90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03B5532" w14:textId="77777777" w:rsidR="001A7CD7" w:rsidRPr="00F77B86" w:rsidRDefault="001A7CD7" w:rsidP="001A7CD7">
            <w:pPr>
              <w:spacing w:after="0" w:line="240" w:lineRule="auto"/>
              <w:rPr>
                <w:ins w:id="6907" w:author="ilham.nur@office.ui.ac.id" w:date="2023-03-28T22:19:00Z"/>
                <w:rFonts w:eastAsia="Times New Roman" w:cs="Times New Roman"/>
                <w:color w:val="000000"/>
                <w:sz w:val="20"/>
                <w:szCs w:val="20"/>
                <w:rPrChange w:id="6908" w:author="ilham.nur@office.ui.ac.id" w:date="2023-03-28T22:19:00Z">
                  <w:rPr>
                    <w:ins w:id="6909" w:author="ilham.nur@office.ui.ac.id" w:date="2023-03-28T22:19:00Z"/>
                    <w:rFonts w:eastAsia="Times New Roman" w:cs="Times New Roman"/>
                    <w:color w:val="000000"/>
                    <w:szCs w:val="24"/>
                  </w:rPr>
                </w:rPrChange>
              </w:rPr>
            </w:pPr>
            <w:ins w:id="6910" w:author="ilham.nur@office.ui.ac.id" w:date="2023-03-28T22:19:00Z">
              <w:r w:rsidRPr="00F77B86">
                <w:rPr>
                  <w:rFonts w:eastAsia="Times New Roman" w:cs="Times New Roman"/>
                  <w:color w:val="000000"/>
                  <w:sz w:val="20"/>
                  <w:szCs w:val="20"/>
                  <w:rPrChange w:id="6911" w:author="ilham.nur@office.ui.ac.id" w:date="2023-03-28T22:19:00Z">
                    <w:rPr>
                      <w:rFonts w:eastAsia="Times New Roman" w:cs="Times New Roman"/>
                      <w:color w:val="000000"/>
                      <w:szCs w:val="24"/>
                    </w:rPr>
                  </w:rPrChange>
                </w:rPr>
                <w:t>Simulasi 20</w:t>
              </w:r>
            </w:ins>
          </w:p>
        </w:tc>
        <w:tc>
          <w:tcPr>
            <w:tcW w:w="901" w:type="pct"/>
            <w:tcBorders>
              <w:top w:val="nil"/>
              <w:left w:val="nil"/>
              <w:bottom w:val="single" w:sz="4" w:space="0" w:color="auto"/>
              <w:right w:val="single" w:sz="4" w:space="0" w:color="auto"/>
            </w:tcBorders>
            <w:shd w:val="clear" w:color="auto" w:fill="auto"/>
            <w:noWrap/>
            <w:vAlign w:val="bottom"/>
            <w:hideMark/>
            <w:tcPrChange w:id="691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F4010D7" w14:textId="77777777" w:rsidR="001A7CD7" w:rsidRPr="00F77B86" w:rsidRDefault="001A7CD7" w:rsidP="001A7CD7">
            <w:pPr>
              <w:spacing w:after="0" w:line="240" w:lineRule="auto"/>
              <w:jc w:val="right"/>
              <w:rPr>
                <w:ins w:id="6913" w:author="ilham.nur@office.ui.ac.id" w:date="2023-03-28T22:19:00Z"/>
                <w:rFonts w:eastAsia="Times New Roman" w:cs="Times New Roman"/>
                <w:color w:val="000000"/>
                <w:sz w:val="20"/>
                <w:szCs w:val="20"/>
                <w:rPrChange w:id="6914" w:author="ilham.nur@office.ui.ac.id" w:date="2023-03-28T22:19:00Z">
                  <w:rPr>
                    <w:ins w:id="6915" w:author="ilham.nur@office.ui.ac.id" w:date="2023-03-28T22:19:00Z"/>
                    <w:rFonts w:ascii="Calibri" w:eastAsia="Times New Roman" w:hAnsi="Calibri" w:cs="Calibri"/>
                    <w:color w:val="000000"/>
                    <w:sz w:val="22"/>
                  </w:rPr>
                </w:rPrChange>
              </w:rPr>
            </w:pPr>
            <w:ins w:id="6916" w:author="ilham.nur@office.ui.ac.id" w:date="2023-03-28T22:19:00Z">
              <w:r w:rsidRPr="00F77B86">
                <w:rPr>
                  <w:rFonts w:eastAsia="Times New Roman" w:cs="Times New Roman"/>
                  <w:color w:val="000000"/>
                  <w:sz w:val="20"/>
                  <w:szCs w:val="20"/>
                  <w:rPrChange w:id="6917" w:author="ilham.nur@office.ui.ac.id" w:date="2023-03-28T22:19:00Z">
                    <w:rPr>
                      <w:rFonts w:ascii="Calibri" w:eastAsia="Times New Roman" w:hAnsi="Calibri" w:cs="Calibri"/>
                      <w:color w:val="000000"/>
                      <w:sz w:val="22"/>
                    </w:rPr>
                  </w:rPrChange>
                </w:rPr>
                <w:t>8.40</w:t>
              </w:r>
            </w:ins>
          </w:p>
        </w:tc>
        <w:tc>
          <w:tcPr>
            <w:tcW w:w="901" w:type="pct"/>
            <w:tcBorders>
              <w:top w:val="nil"/>
              <w:left w:val="nil"/>
              <w:bottom w:val="single" w:sz="4" w:space="0" w:color="auto"/>
              <w:right w:val="single" w:sz="4" w:space="0" w:color="auto"/>
            </w:tcBorders>
            <w:shd w:val="clear" w:color="auto" w:fill="auto"/>
            <w:vAlign w:val="center"/>
            <w:hideMark/>
            <w:tcPrChange w:id="691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7D2F25B" w14:textId="77777777" w:rsidR="001A7CD7" w:rsidRPr="00F77B86" w:rsidRDefault="001A7CD7" w:rsidP="001A7CD7">
            <w:pPr>
              <w:spacing w:after="0" w:line="240" w:lineRule="auto"/>
              <w:jc w:val="right"/>
              <w:rPr>
                <w:ins w:id="6919" w:author="ilham.nur@office.ui.ac.id" w:date="2023-03-28T22:19:00Z"/>
                <w:rFonts w:eastAsia="Times New Roman" w:cs="Times New Roman"/>
                <w:b/>
                <w:bCs/>
                <w:color w:val="000000"/>
                <w:sz w:val="20"/>
                <w:szCs w:val="20"/>
                <w:rPrChange w:id="6920" w:author="ilham.nur@office.ui.ac.id" w:date="2023-03-28T22:19:00Z">
                  <w:rPr>
                    <w:ins w:id="6921" w:author="ilham.nur@office.ui.ac.id" w:date="2023-03-28T22:19:00Z"/>
                    <w:rFonts w:eastAsia="Times New Roman" w:cs="Times New Roman"/>
                    <w:b/>
                    <w:bCs/>
                    <w:color w:val="000000"/>
                    <w:szCs w:val="24"/>
                  </w:rPr>
                </w:rPrChange>
              </w:rPr>
            </w:pPr>
            <w:ins w:id="6922" w:author="ilham.nur@office.ui.ac.id" w:date="2023-03-28T22:19:00Z">
              <w:r w:rsidRPr="00F77B86">
                <w:rPr>
                  <w:rFonts w:eastAsia="Times New Roman" w:cs="Times New Roman"/>
                  <w:b/>
                  <w:bCs/>
                  <w:color w:val="000000"/>
                  <w:sz w:val="20"/>
                  <w:szCs w:val="20"/>
                  <w:rPrChange w:id="6923" w:author="ilham.nur@office.ui.ac.id" w:date="2023-03-28T22:19:00Z">
                    <w:rPr>
                      <w:rFonts w:eastAsia="Times New Roman" w:cs="Times New Roman"/>
                      <w:b/>
                      <w:bCs/>
                      <w:color w:val="000000"/>
                      <w:szCs w:val="24"/>
                    </w:rPr>
                  </w:rPrChange>
                </w:rPr>
                <w:t>1411.2</w:t>
              </w:r>
            </w:ins>
          </w:p>
        </w:tc>
        <w:tc>
          <w:tcPr>
            <w:tcW w:w="901" w:type="pct"/>
            <w:tcBorders>
              <w:top w:val="nil"/>
              <w:left w:val="nil"/>
              <w:bottom w:val="single" w:sz="4" w:space="0" w:color="auto"/>
              <w:right w:val="single" w:sz="4" w:space="0" w:color="auto"/>
            </w:tcBorders>
            <w:shd w:val="clear" w:color="auto" w:fill="auto"/>
            <w:vAlign w:val="center"/>
            <w:hideMark/>
            <w:tcPrChange w:id="692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2A864A6" w14:textId="77777777" w:rsidR="001A7CD7" w:rsidRPr="00F77B86" w:rsidRDefault="001A7CD7" w:rsidP="001A7CD7">
            <w:pPr>
              <w:spacing w:after="0" w:line="240" w:lineRule="auto"/>
              <w:rPr>
                <w:ins w:id="6925" w:author="ilham.nur@office.ui.ac.id" w:date="2023-03-28T22:19:00Z"/>
                <w:rFonts w:eastAsia="Times New Roman" w:cs="Times New Roman"/>
                <w:color w:val="000000"/>
                <w:sz w:val="20"/>
                <w:szCs w:val="20"/>
                <w:rPrChange w:id="6926" w:author="ilham.nur@office.ui.ac.id" w:date="2023-03-28T22:19:00Z">
                  <w:rPr>
                    <w:ins w:id="6927" w:author="ilham.nur@office.ui.ac.id" w:date="2023-03-28T22:19:00Z"/>
                    <w:rFonts w:eastAsia="Times New Roman" w:cs="Times New Roman"/>
                    <w:color w:val="000000"/>
                    <w:szCs w:val="24"/>
                  </w:rPr>
                </w:rPrChange>
              </w:rPr>
            </w:pPr>
            <w:ins w:id="6928" w:author="ilham.nur@office.ui.ac.id" w:date="2023-03-28T22:19:00Z">
              <w:r w:rsidRPr="00F77B86">
                <w:rPr>
                  <w:rFonts w:eastAsia="Times New Roman" w:cs="Times New Roman"/>
                  <w:color w:val="000000"/>
                  <w:sz w:val="20"/>
                  <w:szCs w:val="20"/>
                  <w:rPrChange w:id="6929" w:author="ilham.nur@office.ui.ac.id" w:date="2023-03-28T22:19:00Z">
                    <w:rPr>
                      <w:rFonts w:eastAsia="Times New Roman" w:cs="Times New Roman"/>
                      <w:color w:val="000000"/>
                      <w:szCs w:val="24"/>
                    </w:rPr>
                  </w:rPrChange>
                </w:rPr>
                <w:t xml:space="preserve"> $                                1,837 </w:t>
              </w:r>
            </w:ins>
          </w:p>
        </w:tc>
        <w:tc>
          <w:tcPr>
            <w:tcW w:w="1278" w:type="pct"/>
            <w:tcBorders>
              <w:top w:val="nil"/>
              <w:left w:val="nil"/>
              <w:bottom w:val="single" w:sz="4" w:space="0" w:color="auto"/>
              <w:right w:val="single" w:sz="4" w:space="0" w:color="auto"/>
            </w:tcBorders>
            <w:shd w:val="clear" w:color="auto" w:fill="auto"/>
            <w:vAlign w:val="center"/>
            <w:hideMark/>
            <w:tcPrChange w:id="693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12A1B1C" w14:textId="77777777" w:rsidR="001A7CD7" w:rsidRPr="00F77B86" w:rsidRDefault="001A7CD7" w:rsidP="001A7CD7">
            <w:pPr>
              <w:spacing w:after="0" w:line="240" w:lineRule="auto"/>
              <w:jc w:val="left"/>
              <w:rPr>
                <w:ins w:id="6931" w:author="ilham.nur@office.ui.ac.id" w:date="2023-03-28T22:19:00Z"/>
                <w:rFonts w:eastAsia="Times New Roman" w:cs="Times New Roman"/>
                <w:b/>
                <w:bCs/>
                <w:color w:val="000000"/>
                <w:sz w:val="20"/>
                <w:szCs w:val="20"/>
                <w:rPrChange w:id="6932" w:author="ilham.nur@office.ui.ac.id" w:date="2023-03-28T22:19:00Z">
                  <w:rPr>
                    <w:ins w:id="6933" w:author="ilham.nur@office.ui.ac.id" w:date="2023-03-28T22:19:00Z"/>
                    <w:rFonts w:eastAsia="Times New Roman" w:cs="Times New Roman"/>
                    <w:b/>
                    <w:bCs/>
                    <w:color w:val="000000"/>
                    <w:szCs w:val="24"/>
                  </w:rPr>
                </w:rPrChange>
              </w:rPr>
            </w:pPr>
            <w:ins w:id="6934" w:author="ilham.nur@office.ui.ac.id" w:date="2023-03-28T22:19:00Z">
              <w:r w:rsidRPr="00F77B86">
                <w:rPr>
                  <w:rFonts w:eastAsia="Times New Roman" w:cs="Times New Roman"/>
                  <w:b/>
                  <w:bCs/>
                  <w:color w:val="000000"/>
                  <w:sz w:val="20"/>
                  <w:szCs w:val="20"/>
                  <w:rPrChange w:id="6935" w:author="ilham.nur@office.ui.ac.id" w:date="2023-03-28T22:19:00Z">
                    <w:rPr>
                      <w:rFonts w:eastAsia="Times New Roman" w:cs="Times New Roman"/>
                      <w:b/>
                      <w:bCs/>
                      <w:color w:val="000000"/>
                      <w:szCs w:val="24"/>
                    </w:rPr>
                  </w:rPrChange>
                </w:rPr>
                <w:t xml:space="preserve"> Rp                                  27,549,000.00 </w:t>
              </w:r>
            </w:ins>
          </w:p>
        </w:tc>
      </w:tr>
      <w:tr w:rsidR="001A7CD7" w:rsidRPr="00F77B86" w14:paraId="45D89D23" w14:textId="77777777" w:rsidTr="001A7CD7">
        <w:trPr>
          <w:trHeight w:val="315"/>
          <w:ins w:id="6936" w:author="ilham.nur@office.ui.ac.id" w:date="2023-03-28T22:19:00Z"/>
          <w:trPrChange w:id="693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93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87B8803" w14:textId="77777777" w:rsidR="001A7CD7" w:rsidRPr="00F77B86" w:rsidRDefault="001A7CD7" w:rsidP="001A7CD7">
            <w:pPr>
              <w:spacing w:after="0" w:line="240" w:lineRule="auto"/>
              <w:rPr>
                <w:ins w:id="6939" w:author="ilham.nur@office.ui.ac.id" w:date="2023-03-28T22:19:00Z"/>
                <w:rFonts w:eastAsia="Times New Roman" w:cs="Times New Roman"/>
                <w:color w:val="000000"/>
                <w:sz w:val="20"/>
                <w:szCs w:val="20"/>
                <w:rPrChange w:id="6940" w:author="ilham.nur@office.ui.ac.id" w:date="2023-03-28T22:19:00Z">
                  <w:rPr>
                    <w:ins w:id="6941" w:author="ilham.nur@office.ui.ac.id" w:date="2023-03-28T22:19:00Z"/>
                    <w:rFonts w:eastAsia="Times New Roman" w:cs="Times New Roman"/>
                    <w:color w:val="000000"/>
                    <w:szCs w:val="24"/>
                  </w:rPr>
                </w:rPrChange>
              </w:rPr>
            </w:pPr>
            <w:ins w:id="6942" w:author="ilham.nur@office.ui.ac.id" w:date="2023-03-28T22:19:00Z">
              <w:r w:rsidRPr="00F77B86">
                <w:rPr>
                  <w:rFonts w:eastAsia="Times New Roman" w:cs="Times New Roman"/>
                  <w:color w:val="000000"/>
                  <w:sz w:val="20"/>
                  <w:szCs w:val="20"/>
                  <w:rPrChange w:id="6943" w:author="ilham.nur@office.ui.ac.id" w:date="2023-03-28T22:19:00Z">
                    <w:rPr>
                      <w:rFonts w:eastAsia="Times New Roman" w:cs="Times New Roman"/>
                      <w:color w:val="000000"/>
                      <w:szCs w:val="24"/>
                    </w:rPr>
                  </w:rPrChange>
                </w:rPr>
                <w:t>Simulasi 21</w:t>
              </w:r>
            </w:ins>
          </w:p>
        </w:tc>
        <w:tc>
          <w:tcPr>
            <w:tcW w:w="901" w:type="pct"/>
            <w:tcBorders>
              <w:top w:val="nil"/>
              <w:left w:val="nil"/>
              <w:bottom w:val="single" w:sz="4" w:space="0" w:color="auto"/>
              <w:right w:val="single" w:sz="4" w:space="0" w:color="auto"/>
            </w:tcBorders>
            <w:shd w:val="clear" w:color="auto" w:fill="auto"/>
            <w:noWrap/>
            <w:vAlign w:val="bottom"/>
            <w:hideMark/>
            <w:tcPrChange w:id="694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61D9D66" w14:textId="77777777" w:rsidR="001A7CD7" w:rsidRPr="00F77B86" w:rsidRDefault="001A7CD7" w:rsidP="001A7CD7">
            <w:pPr>
              <w:spacing w:after="0" w:line="240" w:lineRule="auto"/>
              <w:jc w:val="right"/>
              <w:rPr>
                <w:ins w:id="6945" w:author="ilham.nur@office.ui.ac.id" w:date="2023-03-28T22:19:00Z"/>
                <w:rFonts w:eastAsia="Times New Roman" w:cs="Times New Roman"/>
                <w:color w:val="000000"/>
                <w:sz w:val="20"/>
                <w:szCs w:val="20"/>
                <w:rPrChange w:id="6946" w:author="ilham.nur@office.ui.ac.id" w:date="2023-03-28T22:19:00Z">
                  <w:rPr>
                    <w:ins w:id="6947" w:author="ilham.nur@office.ui.ac.id" w:date="2023-03-28T22:19:00Z"/>
                    <w:rFonts w:ascii="Calibri" w:eastAsia="Times New Roman" w:hAnsi="Calibri" w:cs="Calibri"/>
                    <w:color w:val="000000"/>
                    <w:sz w:val="22"/>
                  </w:rPr>
                </w:rPrChange>
              </w:rPr>
            </w:pPr>
            <w:ins w:id="6948" w:author="ilham.nur@office.ui.ac.id" w:date="2023-03-28T22:19:00Z">
              <w:r w:rsidRPr="00F77B86">
                <w:rPr>
                  <w:rFonts w:eastAsia="Times New Roman" w:cs="Times New Roman"/>
                  <w:color w:val="000000"/>
                  <w:sz w:val="20"/>
                  <w:szCs w:val="20"/>
                  <w:rPrChange w:id="6949" w:author="ilham.nur@office.ui.ac.id" w:date="2023-03-28T22:19:00Z">
                    <w:rPr>
                      <w:rFonts w:ascii="Calibri" w:eastAsia="Times New Roman" w:hAnsi="Calibri" w:cs="Calibri"/>
                      <w:color w:val="000000"/>
                      <w:sz w:val="22"/>
                    </w:rPr>
                  </w:rPrChange>
                </w:rPr>
                <w:t>13.40</w:t>
              </w:r>
            </w:ins>
          </w:p>
        </w:tc>
        <w:tc>
          <w:tcPr>
            <w:tcW w:w="901" w:type="pct"/>
            <w:tcBorders>
              <w:top w:val="nil"/>
              <w:left w:val="nil"/>
              <w:bottom w:val="single" w:sz="4" w:space="0" w:color="auto"/>
              <w:right w:val="single" w:sz="4" w:space="0" w:color="auto"/>
            </w:tcBorders>
            <w:shd w:val="clear" w:color="auto" w:fill="auto"/>
            <w:vAlign w:val="center"/>
            <w:hideMark/>
            <w:tcPrChange w:id="695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92C48BD" w14:textId="77777777" w:rsidR="001A7CD7" w:rsidRPr="00F77B86" w:rsidRDefault="001A7CD7" w:rsidP="001A7CD7">
            <w:pPr>
              <w:spacing w:after="0" w:line="240" w:lineRule="auto"/>
              <w:jc w:val="right"/>
              <w:rPr>
                <w:ins w:id="6951" w:author="ilham.nur@office.ui.ac.id" w:date="2023-03-28T22:19:00Z"/>
                <w:rFonts w:eastAsia="Times New Roman" w:cs="Times New Roman"/>
                <w:b/>
                <w:bCs/>
                <w:color w:val="000000"/>
                <w:sz w:val="20"/>
                <w:szCs w:val="20"/>
                <w:rPrChange w:id="6952" w:author="ilham.nur@office.ui.ac.id" w:date="2023-03-28T22:19:00Z">
                  <w:rPr>
                    <w:ins w:id="6953" w:author="ilham.nur@office.ui.ac.id" w:date="2023-03-28T22:19:00Z"/>
                    <w:rFonts w:eastAsia="Times New Roman" w:cs="Times New Roman"/>
                    <w:b/>
                    <w:bCs/>
                    <w:color w:val="000000"/>
                    <w:szCs w:val="24"/>
                  </w:rPr>
                </w:rPrChange>
              </w:rPr>
            </w:pPr>
            <w:ins w:id="6954" w:author="ilham.nur@office.ui.ac.id" w:date="2023-03-28T22:19:00Z">
              <w:r w:rsidRPr="00F77B86">
                <w:rPr>
                  <w:rFonts w:eastAsia="Times New Roman" w:cs="Times New Roman"/>
                  <w:b/>
                  <w:bCs/>
                  <w:color w:val="000000"/>
                  <w:sz w:val="20"/>
                  <w:szCs w:val="20"/>
                  <w:rPrChange w:id="6955" w:author="ilham.nur@office.ui.ac.id" w:date="2023-03-28T22:19:00Z">
                    <w:rPr>
                      <w:rFonts w:eastAsia="Times New Roman" w:cs="Times New Roman"/>
                      <w:b/>
                      <w:bCs/>
                      <w:color w:val="000000"/>
                      <w:szCs w:val="24"/>
                    </w:rPr>
                  </w:rPrChange>
                </w:rPr>
                <w:t>2251.2</w:t>
              </w:r>
            </w:ins>
          </w:p>
        </w:tc>
        <w:tc>
          <w:tcPr>
            <w:tcW w:w="901" w:type="pct"/>
            <w:tcBorders>
              <w:top w:val="nil"/>
              <w:left w:val="nil"/>
              <w:bottom w:val="single" w:sz="4" w:space="0" w:color="auto"/>
              <w:right w:val="single" w:sz="4" w:space="0" w:color="auto"/>
            </w:tcBorders>
            <w:shd w:val="clear" w:color="auto" w:fill="auto"/>
            <w:vAlign w:val="center"/>
            <w:hideMark/>
            <w:tcPrChange w:id="695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2EF7012" w14:textId="77777777" w:rsidR="001A7CD7" w:rsidRPr="00F77B86" w:rsidRDefault="001A7CD7" w:rsidP="001A7CD7">
            <w:pPr>
              <w:spacing w:after="0" w:line="240" w:lineRule="auto"/>
              <w:rPr>
                <w:ins w:id="6957" w:author="ilham.nur@office.ui.ac.id" w:date="2023-03-28T22:19:00Z"/>
                <w:rFonts w:eastAsia="Times New Roman" w:cs="Times New Roman"/>
                <w:color w:val="000000"/>
                <w:sz w:val="20"/>
                <w:szCs w:val="20"/>
                <w:rPrChange w:id="6958" w:author="ilham.nur@office.ui.ac.id" w:date="2023-03-28T22:19:00Z">
                  <w:rPr>
                    <w:ins w:id="6959" w:author="ilham.nur@office.ui.ac.id" w:date="2023-03-28T22:19:00Z"/>
                    <w:rFonts w:eastAsia="Times New Roman" w:cs="Times New Roman"/>
                    <w:color w:val="000000"/>
                    <w:szCs w:val="24"/>
                  </w:rPr>
                </w:rPrChange>
              </w:rPr>
            </w:pPr>
            <w:ins w:id="6960" w:author="ilham.nur@office.ui.ac.id" w:date="2023-03-28T22:19:00Z">
              <w:r w:rsidRPr="00F77B86">
                <w:rPr>
                  <w:rFonts w:eastAsia="Times New Roman" w:cs="Times New Roman"/>
                  <w:color w:val="000000"/>
                  <w:sz w:val="20"/>
                  <w:szCs w:val="20"/>
                  <w:rPrChange w:id="6961" w:author="ilham.nur@office.ui.ac.id" w:date="2023-03-28T22:19:00Z">
                    <w:rPr>
                      <w:rFonts w:eastAsia="Times New Roman" w:cs="Times New Roman"/>
                      <w:color w:val="000000"/>
                      <w:szCs w:val="24"/>
                    </w:rPr>
                  </w:rPrChange>
                </w:rPr>
                <w:t xml:space="preserve"> $                                2,182 </w:t>
              </w:r>
            </w:ins>
          </w:p>
        </w:tc>
        <w:tc>
          <w:tcPr>
            <w:tcW w:w="1278" w:type="pct"/>
            <w:tcBorders>
              <w:top w:val="nil"/>
              <w:left w:val="nil"/>
              <w:bottom w:val="single" w:sz="4" w:space="0" w:color="auto"/>
              <w:right w:val="single" w:sz="4" w:space="0" w:color="auto"/>
            </w:tcBorders>
            <w:shd w:val="clear" w:color="auto" w:fill="auto"/>
            <w:vAlign w:val="center"/>
            <w:hideMark/>
            <w:tcPrChange w:id="696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6AB5495" w14:textId="77777777" w:rsidR="001A7CD7" w:rsidRPr="00F77B86" w:rsidRDefault="001A7CD7" w:rsidP="001A7CD7">
            <w:pPr>
              <w:spacing w:after="0" w:line="240" w:lineRule="auto"/>
              <w:jc w:val="left"/>
              <w:rPr>
                <w:ins w:id="6963" w:author="ilham.nur@office.ui.ac.id" w:date="2023-03-28T22:19:00Z"/>
                <w:rFonts w:eastAsia="Times New Roman" w:cs="Times New Roman"/>
                <w:b/>
                <w:bCs/>
                <w:color w:val="000000"/>
                <w:sz w:val="20"/>
                <w:szCs w:val="20"/>
                <w:rPrChange w:id="6964" w:author="ilham.nur@office.ui.ac.id" w:date="2023-03-28T22:19:00Z">
                  <w:rPr>
                    <w:ins w:id="6965" w:author="ilham.nur@office.ui.ac.id" w:date="2023-03-28T22:19:00Z"/>
                    <w:rFonts w:eastAsia="Times New Roman" w:cs="Times New Roman"/>
                    <w:b/>
                    <w:bCs/>
                    <w:color w:val="000000"/>
                    <w:szCs w:val="24"/>
                  </w:rPr>
                </w:rPrChange>
              </w:rPr>
            </w:pPr>
            <w:ins w:id="6966" w:author="ilham.nur@office.ui.ac.id" w:date="2023-03-28T22:19:00Z">
              <w:r w:rsidRPr="00F77B86">
                <w:rPr>
                  <w:rFonts w:eastAsia="Times New Roman" w:cs="Times New Roman"/>
                  <w:b/>
                  <w:bCs/>
                  <w:color w:val="000000"/>
                  <w:sz w:val="20"/>
                  <w:szCs w:val="20"/>
                  <w:rPrChange w:id="6967" w:author="ilham.nur@office.ui.ac.id" w:date="2023-03-28T22:19:00Z">
                    <w:rPr>
                      <w:rFonts w:eastAsia="Times New Roman" w:cs="Times New Roman"/>
                      <w:b/>
                      <w:bCs/>
                      <w:color w:val="000000"/>
                      <w:szCs w:val="24"/>
                    </w:rPr>
                  </w:rPrChange>
                </w:rPr>
                <w:t xml:space="preserve"> Rp                                  32,730,000.00 </w:t>
              </w:r>
            </w:ins>
          </w:p>
        </w:tc>
      </w:tr>
      <w:tr w:rsidR="001A7CD7" w:rsidRPr="00F77B86" w14:paraId="7BE53E86" w14:textId="77777777" w:rsidTr="001A7CD7">
        <w:trPr>
          <w:trHeight w:val="315"/>
          <w:ins w:id="6968" w:author="ilham.nur@office.ui.ac.id" w:date="2023-03-28T22:19:00Z"/>
          <w:trPrChange w:id="696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697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2112CB8" w14:textId="77777777" w:rsidR="001A7CD7" w:rsidRPr="00F77B86" w:rsidRDefault="001A7CD7" w:rsidP="001A7CD7">
            <w:pPr>
              <w:spacing w:after="0" w:line="240" w:lineRule="auto"/>
              <w:rPr>
                <w:ins w:id="6971" w:author="ilham.nur@office.ui.ac.id" w:date="2023-03-28T22:19:00Z"/>
                <w:rFonts w:eastAsia="Times New Roman" w:cs="Times New Roman"/>
                <w:color w:val="000000"/>
                <w:sz w:val="20"/>
                <w:szCs w:val="20"/>
                <w:rPrChange w:id="6972" w:author="ilham.nur@office.ui.ac.id" w:date="2023-03-28T22:19:00Z">
                  <w:rPr>
                    <w:ins w:id="6973" w:author="ilham.nur@office.ui.ac.id" w:date="2023-03-28T22:19:00Z"/>
                    <w:rFonts w:eastAsia="Times New Roman" w:cs="Times New Roman"/>
                    <w:color w:val="000000"/>
                    <w:szCs w:val="24"/>
                  </w:rPr>
                </w:rPrChange>
              </w:rPr>
            </w:pPr>
            <w:ins w:id="6974" w:author="ilham.nur@office.ui.ac.id" w:date="2023-03-28T22:19:00Z">
              <w:r w:rsidRPr="00F77B86">
                <w:rPr>
                  <w:rFonts w:eastAsia="Times New Roman" w:cs="Times New Roman"/>
                  <w:color w:val="000000"/>
                  <w:sz w:val="20"/>
                  <w:szCs w:val="20"/>
                  <w:rPrChange w:id="6975" w:author="ilham.nur@office.ui.ac.id" w:date="2023-03-28T22:19:00Z">
                    <w:rPr>
                      <w:rFonts w:eastAsia="Times New Roman" w:cs="Times New Roman"/>
                      <w:color w:val="000000"/>
                      <w:szCs w:val="24"/>
                    </w:rPr>
                  </w:rPrChange>
                </w:rPr>
                <w:t>Simulasi 22</w:t>
              </w:r>
            </w:ins>
          </w:p>
        </w:tc>
        <w:tc>
          <w:tcPr>
            <w:tcW w:w="901" w:type="pct"/>
            <w:tcBorders>
              <w:top w:val="nil"/>
              <w:left w:val="nil"/>
              <w:bottom w:val="single" w:sz="4" w:space="0" w:color="auto"/>
              <w:right w:val="single" w:sz="4" w:space="0" w:color="auto"/>
            </w:tcBorders>
            <w:shd w:val="clear" w:color="auto" w:fill="auto"/>
            <w:noWrap/>
            <w:vAlign w:val="bottom"/>
            <w:hideMark/>
            <w:tcPrChange w:id="697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7ED62FE" w14:textId="77777777" w:rsidR="001A7CD7" w:rsidRPr="00F77B86" w:rsidRDefault="001A7CD7" w:rsidP="001A7CD7">
            <w:pPr>
              <w:spacing w:after="0" w:line="240" w:lineRule="auto"/>
              <w:jc w:val="right"/>
              <w:rPr>
                <w:ins w:id="6977" w:author="ilham.nur@office.ui.ac.id" w:date="2023-03-28T22:19:00Z"/>
                <w:rFonts w:eastAsia="Times New Roman" w:cs="Times New Roman"/>
                <w:color w:val="000000"/>
                <w:sz w:val="20"/>
                <w:szCs w:val="20"/>
                <w:rPrChange w:id="6978" w:author="ilham.nur@office.ui.ac.id" w:date="2023-03-28T22:19:00Z">
                  <w:rPr>
                    <w:ins w:id="6979" w:author="ilham.nur@office.ui.ac.id" w:date="2023-03-28T22:19:00Z"/>
                    <w:rFonts w:ascii="Calibri" w:eastAsia="Times New Roman" w:hAnsi="Calibri" w:cs="Calibri"/>
                    <w:color w:val="000000"/>
                    <w:sz w:val="22"/>
                  </w:rPr>
                </w:rPrChange>
              </w:rPr>
            </w:pPr>
            <w:ins w:id="6980" w:author="ilham.nur@office.ui.ac.id" w:date="2023-03-28T22:19:00Z">
              <w:r w:rsidRPr="00F77B86">
                <w:rPr>
                  <w:rFonts w:eastAsia="Times New Roman" w:cs="Times New Roman"/>
                  <w:color w:val="000000"/>
                  <w:sz w:val="20"/>
                  <w:szCs w:val="20"/>
                  <w:rPrChange w:id="6981" w:author="ilham.nur@office.ui.ac.id" w:date="2023-03-28T22:19:00Z">
                    <w:rPr>
                      <w:rFonts w:ascii="Calibri" w:eastAsia="Times New Roman" w:hAnsi="Calibri" w:cs="Calibri"/>
                      <w:color w:val="000000"/>
                      <w:sz w:val="22"/>
                    </w:rPr>
                  </w:rPrChange>
                </w:rPr>
                <w:t>7.40</w:t>
              </w:r>
            </w:ins>
          </w:p>
        </w:tc>
        <w:tc>
          <w:tcPr>
            <w:tcW w:w="901" w:type="pct"/>
            <w:tcBorders>
              <w:top w:val="nil"/>
              <w:left w:val="nil"/>
              <w:bottom w:val="single" w:sz="4" w:space="0" w:color="auto"/>
              <w:right w:val="single" w:sz="4" w:space="0" w:color="auto"/>
            </w:tcBorders>
            <w:shd w:val="clear" w:color="auto" w:fill="auto"/>
            <w:vAlign w:val="center"/>
            <w:hideMark/>
            <w:tcPrChange w:id="698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8FB5D13" w14:textId="77777777" w:rsidR="001A7CD7" w:rsidRPr="00F77B86" w:rsidRDefault="001A7CD7" w:rsidP="001A7CD7">
            <w:pPr>
              <w:spacing w:after="0" w:line="240" w:lineRule="auto"/>
              <w:jc w:val="right"/>
              <w:rPr>
                <w:ins w:id="6983" w:author="ilham.nur@office.ui.ac.id" w:date="2023-03-28T22:19:00Z"/>
                <w:rFonts w:eastAsia="Times New Roman" w:cs="Times New Roman"/>
                <w:b/>
                <w:bCs/>
                <w:color w:val="000000"/>
                <w:sz w:val="20"/>
                <w:szCs w:val="20"/>
                <w:rPrChange w:id="6984" w:author="ilham.nur@office.ui.ac.id" w:date="2023-03-28T22:19:00Z">
                  <w:rPr>
                    <w:ins w:id="6985" w:author="ilham.nur@office.ui.ac.id" w:date="2023-03-28T22:19:00Z"/>
                    <w:rFonts w:eastAsia="Times New Roman" w:cs="Times New Roman"/>
                    <w:b/>
                    <w:bCs/>
                    <w:color w:val="000000"/>
                    <w:szCs w:val="24"/>
                  </w:rPr>
                </w:rPrChange>
              </w:rPr>
            </w:pPr>
            <w:ins w:id="6986" w:author="ilham.nur@office.ui.ac.id" w:date="2023-03-28T22:19:00Z">
              <w:r w:rsidRPr="00F77B86">
                <w:rPr>
                  <w:rFonts w:eastAsia="Times New Roman" w:cs="Times New Roman"/>
                  <w:b/>
                  <w:bCs/>
                  <w:color w:val="000000"/>
                  <w:sz w:val="20"/>
                  <w:szCs w:val="20"/>
                  <w:rPrChange w:id="6987" w:author="ilham.nur@office.ui.ac.id" w:date="2023-03-28T22:19:00Z">
                    <w:rPr>
                      <w:rFonts w:eastAsia="Times New Roman" w:cs="Times New Roman"/>
                      <w:b/>
                      <w:bCs/>
                      <w:color w:val="000000"/>
                      <w:szCs w:val="24"/>
                    </w:rPr>
                  </w:rPrChange>
                </w:rPr>
                <w:t>1243.2</w:t>
              </w:r>
            </w:ins>
          </w:p>
        </w:tc>
        <w:tc>
          <w:tcPr>
            <w:tcW w:w="901" w:type="pct"/>
            <w:tcBorders>
              <w:top w:val="nil"/>
              <w:left w:val="nil"/>
              <w:bottom w:val="single" w:sz="4" w:space="0" w:color="auto"/>
              <w:right w:val="single" w:sz="4" w:space="0" w:color="auto"/>
            </w:tcBorders>
            <w:shd w:val="clear" w:color="auto" w:fill="auto"/>
            <w:vAlign w:val="center"/>
            <w:hideMark/>
            <w:tcPrChange w:id="698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E2E8197" w14:textId="77777777" w:rsidR="001A7CD7" w:rsidRPr="00F77B86" w:rsidRDefault="001A7CD7" w:rsidP="001A7CD7">
            <w:pPr>
              <w:spacing w:after="0" w:line="240" w:lineRule="auto"/>
              <w:rPr>
                <w:ins w:id="6989" w:author="ilham.nur@office.ui.ac.id" w:date="2023-03-28T22:19:00Z"/>
                <w:rFonts w:eastAsia="Times New Roman" w:cs="Times New Roman"/>
                <w:color w:val="000000"/>
                <w:sz w:val="20"/>
                <w:szCs w:val="20"/>
                <w:rPrChange w:id="6990" w:author="ilham.nur@office.ui.ac.id" w:date="2023-03-28T22:19:00Z">
                  <w:rPr>
                    <w:ins w:id="6991" w:author="ilham.nur@office.ui.ac.id" w:date="2023-03-28T22:19:00Z"/>
                    <w:rFonts w:eastAsia="Times New Roman" w:cs="Times New Roman"/>
                    <w:color w:val="000000"/>
                    <w:szCs w:val="24"/>
                  </w:rPr>
                </w:rPrChange>
              </w:rPr>
            </w:pPr>
            <w:ins w:id="6992" w:author="ilham.nur@office.ui.ac.id" w:date="2023-03-28T22:19:00Z">
              <w:r w:rsidRPr="00F77B86">
                <w:rPr>
                  <w:rFonts w:eastAsia="Times New Roman" w:cs="Times New Roman"/>
                  <w:color w:val="000000"/>
                  <w:sz w:val="20"/>
                  <w:szCs w:val="20"/>
                  <w:rPrChange w:id="6993" w:author="ilham.nur@office.ui.ac.id" w:date="2023-03-28T22:19:00Z">
                    <w:rPr>
                      <w:rFonts w:eastAsia="Times New Roman" w:cs="Times New Roman"/>
                      <w:color w:val="000000"/>
                      <w:szCs w:val="24"/>
                    </w:rPr>
                  </w:rPrChange>
                </w:rPr>
                <w:t xml:space="preserve"> $                                1,714 </w:t>
              </w:r>
            </w:ins>
          </w:p>
        </w:tc>
        <w:tc>
          <w:tcPr>
            <w:tcW w:w="1278" w:type="pct"/>
            <w:tcBorders>
              <w:top w:val="nil"/>
              <w:left w:val="nil"/>
              <w:bottom w:val="single" w:sz="4" w:space="0" w:color="auto"/>
              <w:right w:val="single" w:sz="4" w:space="0" w:color="auto"/>
            </w:tcBorders>
            <w:shd w:val="clear" w:color="auto" w:fill="auto"/>
            <w:vAlign w:val="center"/>
            <w:hideMark/>
            <w:tcPrChange w:id="699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92E2F9B" w14:textId="77777777" w:rsidR="001A7CD7" w:rsidRPr="00F77B86" w:rsidRDefault="001A7CD7" w:rsidP="001A7CD7">
            <w:pPr>
              <w:spacing w:after="0" w:line="240" w:lineRule="auto"/>
              <w:jc w:val="left"/>
              <w:rPr>
                <w:ins w:id="6995" w:author="ilham.nur@office.ui.ac.id" w:date="2023-03-28T22:19:00Z"/>
                <w:rFonts w:eastAsia="Times New Roman" w:cs="Times New Roman"/>
                <w:b/>
                <w:bCs/>
                <w:color w:val="000000"/>
                <w:sz w:val="20"/>
                <w:szCs w:val="20"/>
                <w:rPrChange w:id="6996" w:author="ilham.nur@office.ui.ac.id" w:date="2023-03-28T22:19:00Z">
                  <w:rPr>
                    <w:ins w:id="6997" w:author="ilham.nur@office.ui.ac.id" w:date="2023-03-28T22:19:00Z"/>
                    <w:rFonts w:eastAsia="Times New Roman" w:cs="Times New Roman"/>
                    <w:b/>
                    <w:bCs/>
                    <w:color w:val="000000"/>
                    <w:szCs w:val="24"/>
                  </w:rPr>
                </w:rPrChange>
              </w:rPr>
            </w:pPr>
            <w:ins w:id="6998" w:author="ilham.nur@office.ui.ac.id" w:date="2023-03-28T22:19:00Z">
              <w:r w:rsidRPr="00F77B86">
                <w:rPr>
                  <w:rFonts w:eastAsia="Times New Roman" w:cs="Times New Roman"/>
                  <w:b/>
                  <w:bCs/>
                  <w:color w:val="000000"/>
                  <w:sz w:val="20"/>
                  <w:szCs w:val="20"/>
                  <w:rPrChange w:id="6999" w:author="ilham.nur@office.ui.ac.id" w:date="2023-03-28T22:19:00Z">
                    <w:rPr>
                      <w:rFonts w:eastAsia="Times New Roman" w:cs="Times New Roman"/>
                      <w:b/>
                      <w:bCs/>
                      <w:color w:val="000000"/>
                      <w:szCs w:val="24"/>
                    </w:rPr>
                  </w:rPrChange>
                </w:rPr>
                <w:t xml:space="preserve"> Rp                                  25,716,000.00 </w:t>
              </w:r>
            </w:ins>
          </w:p>
        </w:tc>
      </w:tr>
      <w:tr w:rsidR="001A7CD7" w:rsidRPr="00F77B86" w14:paraId="6412056C" w14:textId="77777777" w:rsidTr="001A7CD7">
        <w:trPr>
          <w:trHeight w:val="315"/>
          <w:ins w:id="7000" w:author="ilham.nur@office.ui.ac.id" w:date="2023-03-28T22:19:00Z"/>
          <w:trPrChange w:id="700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00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49C8634" w14:textId="77777777" w:rsidR="001A7CD7" w:rsidRPr="00F77B86" w:rsidRDefault="001A7CD7" w:rsidP="001A7CD7">
            <w:pPr>
              <w:spacing w:after="0" w:line="240" w:lineRule="auto"/>
              <w:rPr>
                <w:ins w:id="7003" w:author="ilham.nur@office.ui.ac.id" w:date="2023-03-28T22:19:00Z"/>
                <w:rFonts w:eastAsia="Times New Roman" w:cs="Times New Roman"/>
                <w:color w:val="000000"/>
                <w:sz w:val="20"/>
                <w:szCs w:val="20"/>
                <w:rPrChange w:id="7004" w:author="ilham.nur@office.ui.ac.id" w:date="2023-03-28T22:19:00Z">
                  <w:rPr>
                    <w:ins w:id="7005" w:author="ilham.nur@office.ui.ac.id" w:date="2023-03-28T22:19:00Z"/>
                    <w:rFonts w:eastAsia="Times New Roman" w:cs="Times New Roman"/>
                    <w:color w:val="000000"/>
                    <w:szCs w:val="24"/>
                  </w:rPr>
                </w:rPrChange>
              </w:rPr>
            </w:pPr>
            <w:ins w:id="7006" w:author="ilham.nur@office.ui.ac.id" w:date="2023-03-28T22:19:00Z">
              <w:r w:rsidRPr="00F77B86">
                <w:rPr>
                  <w:rFonts w:eastAsia="Times New Roman" w:cs="Times New Roman"/>
                  <w:color w:val="000000"/>
                  <w:sz w:val="20"/>
                  <w:szCs w:val="20"/>
                  <w:rPrChange w:id="7007" w:author="ilham.nur@office.ui.ac.id" w:date="2023-03-28T22:19:00Z">
                    <w:rPr>
                      <w:rFonts w:eastAsia="Times New Roman" w:cs="Times New Roman"/>
                      <w:color w:val="000000"/>
                      <w:szCs w:val="24"/>
                    </w:rPr>
                  </w:rPrChange>
                </w:rPr>
                <w:lastRenderedPageBreak/>
                <w:t>Simulasi 23</w:t>
              </w:r>
            </w:ins>
          </w:p>
        </w:tc>
        <w:tc>
          <w:tcPr>
            <w:tcW w:w="901" w:type="pct"/>
            <w:tcBorders>
              <w:top w:val="nil"/>
              <w:left w:val="nil"/>
              <w:bottom w:val="single" w:sz="4" w:space="0" w:color="auto"/>
              <w:right w:val="single" w:sz="4" w:space="0" w:color="auto"/>
            </w:tcBorders>
            <w:shd w:val="clear" w:color="auto" w:fill="auto"/>
            <w:noWrap/>
            <w:vAlign w:val="bottom"/>
            <w:hideMark/>
            <w:tcPrChange w:id="700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3D5458B" w14:textId="77777777" w:rsidR="001A7CD7" w:rsidRPr="00F77B86" w:rsidRDefault="001A7CD7" w:rsidP="001A7CD7">
            <w:pPr>
              <w:spacing w:after="0" w:line="240" w:lineRule="auto"/>
              <w:jc w:val="right"/>
              <w:rPr>
                <w:ins w:id="7009" w:author="ilham.nur@office.ui.ac.id" w:date="2023-03-28T22:19:00Z"/>
                <w:rFonts w:eastAsia="Times New Roman" w:cs="Times New Roman"/>
                <w:color w:val="000000"/>
                <w:sz w:val="20"/>
                <w:szCs w:val="20"/>
                <w:rPrChange w:id="7010" w:author="ilham.nur@office.ui.ac.id" w:date="2023-03-28T22:19:00Z">
                  <w:rPr>
                    <w:ins w:id="7011" w:author="ilham.nur@office.ui.ac.id" w:date="2023-03-28T22:19:00Z"/>
                    <w:rFonts w:ascii="Calibri" w:eastAsia="Times New Roman" w:hAnsi="Calibri" w:cs="Calibri"/>
                    <w:color w:val="000000"/>
                    <w:sz w:val="22"/>
                  </w:rPr>
                </w:rPrChange>
              </w:rPr>
            </w:pPr>
            <w:ins w:id="7012" w:author="ilham.nur@office.ui.ac.id" w:date="2023-03-28T22:19:00Z">
              <w:r w:rsidRPr="00F77B86">
                <w:rPr>
                  <w:rFonts w:eastAsia="Times New Roman" w:cs="Times New Roman"/>
                  <w:color w:val="000000"/>
                  <w:sz w:val="20"/>
                  <w:szCs w:val="20"/>
                  <w:rPrChange w:id="7013" w:author="ilham.nur@office.ui.ac.id" w:date="2023-03-28T22:19:00Z">
                    <w:rPr>
                      <w:rFonts w:ascii="Calibri" w:eastAsia="Times New Roman" w:hAnsi="Calibri" w:cs="Calibri"/>
                      <w:color w:val="000000"/>
                      <w:sz w:val="22"/>
                    </w:rPr>
                  </w:rPrChange>
                </w:rPr>
                <w:t>9.30</w:t>
              </w:r>
            </w:ins>
          </w:p>
        </w:tc>
        <w:tc>
          <w:tcPr>
            <w:tcW w:w="901" w:type="pct"/>
            <w:tcBorders>
              <w:top w:val="nil"/>
              <w:left w:val="nil"/>
              <w:bottom w:val="single" w:sz="4" w:space="0" w:color="auto"/>
              <w:right w:val="single" w:sz="4" w:space="0" w:color="auto"/>
            </w:tcBorders>
            <w:shd w:val="clear" w:color="auto" w:fill="auto"/>
            <w:vAlign w:val="center"/>
            <w:hideMark/>
            <w:tcPrChange w:id="701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7D9B85E" w14:textId="77777777" w:rsidR="001A7CD7" w:rsidRPr="00F77B86" w:rsidRDefault="001A7CD7" w:rsidP="001A7CD7">
            <w:pPr>
              <w:spacing w:after="0" w:line="240" w:lineRule="auto"/>
              <w:jc w:val="right"/>
              <w:rPr>
                <w:ins w:id="7015" w:author="ilham.nur@office.ui.ac.id" w:date="2023-03-28T22:19:00Z"/>
                <w:rFonts w:eastAsia="Times New Roman" w:cs="Times New Roman"/>
                <w:b/>
                <w:bCs/>
                <w:color w:val="000000"/>
                <w:sz w:val="20"/>
                <w:szCs w:val="20"/>
                <w:rPrChange w:id="7016" w:author="ilham.nur@office.ui.ac.id" w:date="2023-03-28T22:19:00Z">
                  <w:rPr>
                    <w:ins w:id="7017" w:author="ilham.nur@office.ui.ac.id" w:date="2023-03-28T22:19:00Z"/>
                    <w:rFonts w:eastAsia="Times New Roman" w:cs="Times New Roman"/>
                    <w:b/>
                    <w:bCs/>
                    <w:color w:val="000000"/>
                    <w:szCs w:val="24"/>
                  </w:rPr>
                </w:rPrChange>
              </w:rPr>
            </w:pPr>
            <w:ins w:id="7018" w:author="ilham.nur@office.ui.ac.id" w:date="2023-03-28T22:19:00Z">
              <w:r w:rsidRPr="00F77B86">
                <w:rPr>
                  <w:rFonts w:eastAsia="Times New Roman" w:cs="Times New Roman"/>
                  <w:b/>
                  <w:bCs/>
                  <w:color w:val="000000"/>
                  <w:sz w:val="20"/>
                  <w:szCs w:val="20"/>
                  <w:rPrChange w:id="7019" w:author="ilham.nur@office.ui.ac.id" w:date="2023-03-28T22:19:00Z">
                    <w:rPr>
                      <w:rFonts w:eastAsia="Times New Roman" w:cs="Times New Roman"/>
                      <w:b/>
                      <w:bCs/>
                      <w:color w:val="000000"/>
                      <w:szCs w:val="24"/>
                    </w:rPr>
                  </w:rPrChange>
                </w:rPr>
                <w:t>1562.4</w:t>
              </w:r>
            </w:ins>
          </w:p>
        </w:tc>
        <w:tc>
          <w:tcPr>
            <w:tcW w:w="901" w:type="pct"/>
            <w:tcBorders>
              <w:top w:val="nil"/>
              <w:left w:val="nil"/>
              <w:bottom w:val="single" w:sz="4" w:space="0" w:color="auto"/>
              <w:right w:val="single" w:sz="4" w:space="0" w:color="auto"/>
            </w:tcBorders>
            <w:shd w:val="clear" w:color="auto" w:fill="auto"/>
            <w:vAlign w:val="center"/>
            <w:hideMark/>
            <w:tcPrChange w:id="702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682C3F2" w14:textId="77777777" w:rsidR="001A7CD7" w:rsidRPr="00F77B86" w:rsidRDefault="001A7CD7" w:rsidP="001A7CD7">
            <w:pPr>
              <w:spacing w:after="0" w:line="240" w:lineRule="auto"/>
              <w:rPr>
                <w:ins w:id="7021" w:author="ilham.nur@office.ui.ac.id" w:date="2023-03-28T22:19:00Z"/>
                <w:rFonts w:eastAsia="Times New Roman" w:cs="Times New Roman"/>
                <w:color w:val="000000"/>
                <w:sz w:val="20"/>
                <w:szCs w:val="20"/>
                <w:rPrChange w:id="7022" w:author="ilham.nur@office.ui.ac.id" w:date="2023-03-28T22:19:00Z">
                  <w:rPr>
                    <w:ins w:id="7023" w:author="ilham.nur@office.ui.ac.id" w:date="2023-03-28T22:19:00Z"/>
                    <w:rFonts w:eastAsia="Times New Roman" w:cs="Times New Roman"/>
                    <w:color w:val="000000"/>
                    <w:szCs w:val="24"/>
                  </w:rPr>
                </w:rPrChange>
              </w:rPr>
            </w:pPr>
            <w:ins w:id="7024" w:author="ilham.nur@office.ui.ac.id" w:date="2023-03-28T22:19:00Z">
              <w:r w:rsidRPr="00F77B86">
                <w:rPr>
                  <w:rFonts w:eastAsia="Times New Roman" w:cs="Times New Roman"/>
                  <w:color w:val="000000"/>
                  <w:sz w:val="20"/>
                  <w:szCs w:val="20"/>
                  <w:rPrChange w:id="7025" w:author="ilham.nur@office.ui.ac.id" w:date="2023-03-28T22:19:00Z">
                    <w:rPr>
                      <w:rFonts w:eastAsia="Times New Roman" w:cs="Times New Roman"/>
                      <w:color w:val="000000"/>
                      <w:szCs w:val="24"/>
                    </w:rPr>
                  </w:rPrChange>
                </w:rPr>
                <w:t xml:space="preserve"> $                                2,519 </w:t>
              </w:r>
            </w:ins>
          </w:p>
        </w:tc>
        <w:tc>
          <w:tcPr>
            <w:tcW w:w="1278" w:type="pct"/>
            <w:tcBorders>
              <w:top w:val="nil"/>
              <w:left w:val="nil"/>
              <w:bottom w:val="single" w:sz="4" w:space="0" w:color="auto"/>
              <w:right w:val="single" w:sz="4" w:space="0" w:color="auto"/>
            </w:tcBorders>
            <w:shd w:val="clear" w:color="auto" w:fill="auto"/>
            <w:vAlign w:val="center"/>
            <w:hideMark/>
            <w:tcPrChange w:id="702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1A3CD90" w14:textId="77777777" w:rsidR="001A7CD7" w:rsidRPr="00F77B86" w:rsidRDefault="001A7CD7" w:rsidP="001A7CD7">
            <w:pPr>
              <w:spacing w:after="0" w:line="240" w:lineRule="auto"/>
              <w:jc w:val="left"/>
              <w:rPr>
                <w:ins w:id="7027" w:author="ilham.nur@office.ui.ac.id" w:date="2023-03-28T22:19:00Z"/>
                <w:rFonts w:eastAsia="Times New Roman" w:cs="Times New Roman"/>
                <w:b/>
                <w:bCs/>
                <w:color w:val="000000"/>
                <w:sz w:val="20"/>
                <w:szCs w:val="20"/>
                <w:rPrChange w:id="7028" w:author="ilham.nur@office.ui.ac.id" w:date="2023-03-28T22:19:00Z">
                  <w:rPr>
                    <w:ins w:id="7029" w:author="ilham.nur@office.ui.ac.id" w:date="2023-03-28T22:19:00Z"/>
                    <w:rFonts w:eastAsia="Times New Roman" w:cs="Times New Roman"/>
                    <w:b/>
                    <w:bCs/>
                    <w:color w:val="000000"/>
                    <w:szCs w:val="24"/>
                  </w:rPr>
                </w:rPrChange>
              </w:rPr>
            </w:pPr>
            <w:ins w:id="7030" w:author="ilham.nur@office.ui.ac.id" w:date="2023-03-28T22:19:00Z">
              <w:r w:rsidRPr="00F77B86">
                <w:rPr>
                  <w:rFonts w:eastAsia="Times New Roman" w:cs="Times New Roman"/>
                  <w:b/>
                  <w:bCs/>
                  <w:color w:val="000000"/>
                  <w:sz w:val="20"/>
                  <w:szCs w:val="20"/>
                  <w:rPrChange w:id="7031" w:author="ilham.nur@office.ui.ac.id" w:date="2023-03-28T22:19:00Z">
                    <w:rPr>
                      <w:rFonts w:eastAsia="Times New Roman" w:cs="Times New Roman"/>
                      <w:b/>
                      <w:bCs/>
                      <w:color w:val="000000"/>
                      <w:szCs w:val="24"/>
                    </w:rPr>
                  </w:rPrChange>
                </w:rPr>
                <w:t xml:space="preserve"> Rp                                  37,786,500.00 </w:t>
              </w:r>
            </w:ins>
          </w:p>
        </w:tc>
      </w:tr>
      <w:tr w:rsidR="001A7CD7" w:rsidRPr="00F77B86" w14:paraId="65648974" w14:textId="77777777" w:rsidTr="001A7CD7">
        <w:trPr>
          <w:trHeight w:val="315"/>
          <w:ins w:id="7032" w:author="ilham.nur@office.ui.ac.id" w:date="2023-03-28T22:19:00Z"/>
          <w:trPrChange w:id="703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03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266E098" w14:textId="77777777" w:rsidR="001A7CD7" w:rsidRPr="00F77B86" w:rsidRDefault="001A7CD7" w:rsidP="001A7CD7">
            <w:pPr>
              <w:spacing w:after="0" w:line="240" w:lineRule="auto"/>
              <w:rPr>
                <w:ins w:id="7035" w:author="ilham.nur@office.ui.ac.id" w:date="2023-03-28T22:19:00Z"/>
                <w:rFonts w:eastAsia="Times New Roman" w:cs="Times New Roman"/>
                <w:color w:val="000000"/>
                <w:sz w:val="20"/>
                <w:szCs w:val="20"/>
                <w:rPrChange w:id="7036" w:author="ilham.nur@office.ui.ac.id" w:date="2023-03-28T22:19:00Z">
                  <w:rPr>
                    <w:ins w:id="7037" w:author="ilham.nur@office.ui.ac.id" w:date="2023-03-28T22:19:00Z"/>
                    <w:rFonts w:eastAsia="Times New Roman" w:cs="Times New Roman"/>
                    <w:color w:val="000000"/>
                    <w:szCs w:val="24"/>
                  </w:rPr>
                </w:rPrChange>
              </w:rPr>
            </w:pPr>
            <w:ins w:id="7038" w:author="ilham.nur@office.ui.ac.id" w:date="2023-03-28T22:19:00Z">
              <w:r w:rsidRPr="00F77B86">
                <w:rPr>
                  <w:rFonts w:eastAsia="Times New Roman" w:cs="Times New Roman"/>
                  <w:color w:val="000000"/>
                  <w:sz w:val="20"/>
                  <w:szCs w:val="20"/>
                  <w:rPrChange w:id="7039" w:author="ilham.nur@office.ui.ac.id" w:date="2023-03-28T22:19:00Z">
                    <w:rPr>
                      <w:rFonts w:eastAsia="Times New Roman" w:cs="Times New Roman"/>
                      <w:color w:val="000000"/>
                      <w:szCs w:val="24"/>
                    </w:rPr>
                  </w:rPrChange>
                </w:rPr>
                <w:t>Simulasi 24</w:t>
              </w:r>
            </w:ins>
          </w:p>
        </w:tc>
        <w:tc>
          <w:tcPr>
            <w:tcW w:w="901" w:type="pct"/>
            <w:tcBorders>
              <w:top w:val="nil"/>
              <w:left w:val="nil"/>
              <w:bottom w:val="single" w:sz="4" w:space="0" w:color="auto"/>
              <w:right w:val="single" w:sz="4" w:space="0" w:color="auto"/>
            </w:tcBorders>
            <w:shd w:val="clear" w:color="auto" w:fill="auto"/>
            <w:noWrap/>
            <w:vAlign w:val="bottom"/>
            <w:hideMark/>
            <w:tcPrChange w:id="704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FC2F152" w14:textId="77777777" w:rsidR="001A7CD7" w:rsidRPr="00F77B86" w:rsidRDefault="001A7CD7" w:rsidP="001A7CD7">
            <w:pPr>
              <w:spacing w:after="0" w:line="240" w:lineRule="auto"/>
              <w:jc w:val="right"/>
              <w:rPr>
                <w:ins w:id="7041" w:author="ilham.nur@office.ui.ac.id" w:date="2023-03-28T22:19:00Z"/>
                <w:rFonts w:eastAsia="Times New Roman" w:cs="Times New Roman"/>
                <w:color w:val="000000"/>
                <w:sz w:val="20"/>
                <w:szCs w:val="20"/>
                <w:rPrChange w:id="7042" w:author="ilham.nur@office.ui.ac.id" w:date="2023-03-28T22:19:00Z">
                  <w:rPr>
                    <w:ins w:id="7043" w:author="ilham.nur@office.ui.ac.id" w:date="2023-03-28T22:19:00Z"/>
                    <w:rFonts w:ascii="Calibri" w:eastAsia="Times New Roman" w:hAnsi="Calibri" w:cs="Calibri"/>
                    <w:color w:val="000000"/>
                    <w:sz w:val="22"/>
                  </w:rPr>
                </w:rPrChange>
              </w:rPr>
            </w:pPr>
            <w:ins w:id="7044" w:author="ilham.nur@office.ui.ac.id" w:date="2023-03-28T22:19:00Z">
              <w:r w:rsidRPr="00F77B86">
                <w:rPr>
                  <w:rFonts w:eastAsia="Times New Roman" w:cs="Times New Roman"/>
                  <w:color w:val="000000"/>
                  <w:sz w:val="20"/>
                  <w:szCs w:val="20"/>
                  <w:rPrChange w:id="7045" w:author="ilham.nur@office.ui.ac.id" w:date="2023-03-28T22:19:00Z">
                    <w:rPr>
                      <w:rFonts w:ascii="Calibri" w:eastAsia="Times New Roman" w:hAnsi="Calibri" w:cs="Calibri"/>
                      <w:color w:val="000000"/>
                      <w:sz w:val="22"/>
                    </w:rPr>
                  </w:rPrChange>
                </w:rPr>
                <w:t>13.10</w:t>
              </w:r>
            </w:ins>
          </w:p>
        </w:tc>
        <w:tc>
          <w:tcPr>
            <w:tcW w:w="901" w:type="pct"/>
            <w:tcBorders>
              <w:top w:val="nil"/>
              <w:left w:val="nil"/>
              <w:bottom w:val="single" w:sz="4" w:space="0" w:color="auto"/>
              <w:right w:val="single" w:sz="4" w:space="0" w:color="auto"/>
            </w:tcBorders>
            <w:shd w:val="clear" w:color="auto" w:fill="auto"/>
            <w:vAlign w:val="center"/>
            <w:hideMark/>
            <w:tcPrChange w:id="704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4B0C947" w14:textId="77777777" w:rsidR="001A7CD7" w:rsidRPr="00F77B86" w:rsidRDefault="001A7CD7" w:rsidP="001A7CD7">
            <w:pPr>
              <w:spacing w:after="0" w:line="240" w:lineRule="auto"/>
              <w:jc w:val="right"/>
              <w:rPr>
                <w:ins w:id="7047" w:author="ilham.nur@office.ui.ac.id" w:date="2023-03-28T22:19:00Z"/>
                <w:rFonts w:eastAsia="Times New Roman" w:cs="Times New Roman"/>
                <w:b/>
                <w:bCs/>
                <w:color w:val="000000"/>
                <w:sz w:val="20"/>
                <w:szCs w:val="20"/>
                <w:rPrChange w:id="7048" w:author="ilham.nur@office.ui.ac.id" w:date="2023-03-28T22:19:00Z">
                  <w:rPr>
                    <w:ins w:id="7049" w:author="ilham.nur@office.ui.ac.id" w:date="2023-03-28T22:19:00Z"/>
                    <w:rFonts w:eastAsia="Times New Roman" w:cs="Times New Roman"/>
                    <w:b/>
                    <w:bCs/>
                    <w:color w:val="000000"/>
                    <w:szCs w:val="24"/>
                  </w:rPr>
                </w:rPrChange>
              </w:rPr>
            </w:pPr>
            <w:ins w:id="7050" w:author="ilham.nur@office.ui.ac.id" w:date="2023-03-28T22:19:00Z">
              <w:r w:rsidRPr="00F77B86">
                <w:rPr>
                  <w:rFonts w:eastAsia="Times New Roman" w:cs="Times New Roman"/>
                  <w:b/>
                  <w:bCs/>
                  <w:color w:val="000000"/>
                  <w:sz w:val="20"/>
                  <w:szCs w:val="20"/>
                  <w:rPrChange w:id="7051" w:author="ilham.nur@office.ui.ac.id" w:date="2023-03-28T22:19:00Z">
                    <w:rPr>
                      <w:rFonts w:eastAsia="Times New Roman" w:cs="Times New Roman"/>
                      <w:b/>
                      <w:bCs/>
                      <w:color w:val="000000"/>
                      <w:szCs w:val="24"/>
                    </w:rPr>
                  </w:rPrChange>
                </w:rPr>
                <w:t>2200.8</w:t>
              </w:r>
            </w:ins>
          </w:p>
        </w:tc>
        <w:tc>
          <w:tcPr>
            <w:tcW w:w="901" w:type="pct"/>
            <w:tcBorders>
              <w:top w:val="nil"/>
              <w:left w:val="nil"/>
              <w:bottom w:val="single" w:sz="4" w:space="0" w:color="auto"/>
              <w:right w:val="single" w:sz="4" w:space="0" w:color="auto"/>
            </w:tcBorders>
            <w:shd w:val="clear" w:color="auto" w:fill="auto"/>
            <w:vAlign w:val="center"/>
            <w:hideMark/>
            <w:tcPrChange w:id="705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D26979D" w14:textId="77777777" w:rsidR="001A7CD7" w:rsidRPr="00F77B86" w:rsidRDefault="001A7CD7" w:rsidP="001A7CD7">
            <w:pPr>
              <w:spacing w:after="0" w:line="240" w:lineRule="auto"/>
              <w:rPr>
                <w:ins w:id="7053" w:author="ilham.nur@office.ui.ac.id" w:date="2023-03-28T22:19:00Z"/>
                <w:rFonts w:eastAsia="Times New Roman" w:cs="Times New Roman"/>
                <w:color w:val="000000"/>
                <w:sz w:val="20"/>
                <w:szCs w:val="20"/>
                <w:rPrChange w:id="7054" w:author="ilham.nur@office.ui.ac.id" w:date="2023-03-28T22:19:00Z">
                  <w:rPr>
                    <w:ins w:id="7055" w:author="ilham.nur@office.ui.ac.id" w:date="2023-03-28T22:19:00Z"/>
                    <w:rFonts w:eastAsia="Times New Roman" w:cs="Times New Roman"/>
                    <w:color w:val="000000"/>
                    <w:szCs w:val="24"/>
                  </w:rPr>
                </w:rPrChange>
              </w:rPr>
            </w:pPr>
            <w:ins w:id="7056" w:author="ilham.nur@office.ui.ac.id" w:date="2023-03-28T22:19:00Z">
              <w:r w:rsidRPr="00F77B86">
                <w:rPr>
                  <w:rFonts w:eastAsia="Times New Roman" w:cs="Times New Roman"/>
                  <w:color w:val="000000"/>
                  <w:sz w:val="20"/>
                  <w:szCs w:val="20"/>
                  <w:rPrChange w:id="7057" w:author="ilham.nur@office.ui.ac.id" w:date="2023-03-28T22:19:00Z">
                    <w:rPr>
                      <w:rFonts w:eastAsia="Times New Roman" w:cs="Times New Roman"/>
                      <w:color w:val="000000"/>
                      <w:szCs w:val="24"/>
                    </w:rPr>
                  </w:rPrChange>
                </w:rPr>
                <w:t xml:space="preserve"> $                                3,241 </w:t>
              </w:r>
            </w:ins>
          </w:p>
        </w:tc>
        <w:tc>
          <w:tcPr>
            <w:tcW w:w="1278" w:type="pct"/>
            <w:tcBorders>
              <w:top w:val="nil"/>
              <w:left w:val="nil"/>
              <w:bottom w:val="single" w:sz="4" w:space="0" w:color="auto"/>
              <w:right w:val="single" w:sz="4" w:space="0" w:color="auto"/>
            </w:tcBorders>
            <w:shd w:val="clear" w:color="auto" w:fill="auto"/>
            <w:vAlign w:val="center"/>
            <w:hideMark/>
            <w:tcPrChange w:id="705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C932E4F" w14:textId="77777777" w:rsidR="001A7CD7" w:rsidRPr="00F77B86" w:rsidRDefault="001A7CD7" w:rsidP="001A7CD7">
            <w:pPr>
              <w:spacing w:after="0" w:line="240" w:lineRule="auto"/>
              <w:jc w:val="left"/>
              <w:rPr>
                <w:ins w:id="7059" w:author="ilham.nur@office.ui.ac.id" w:date="2023-03-28T22:19:00Z"/>
                <w:rFonts w:eastAsia="Times New Roman" w:cs="Times New Roman"/>
                <w:b/>
                <w:bCs/>
                <w:color w:val="000000"/>
                <w:sz w:val="20"/>
                <w:szCs w:val="20"/>
                <w:rPrChange w:id="7060" w:author="ilham.nur@office.ui.ac.id" w:date="2023-03-28T22:19:00Z">
                  <w:rPr>
                    <w:ins w:id="7061" w:author="ilham.nur@office.ui.ac.id" w:date="2023-03-28T22:19:00Z"/>
                    <w:rFonts w:eastAsia="Times New Roman" w:cs="Times New Roman"/>
                    <w:b/>
                    <w:bCs/>
                    <w:color w:val="000000"/>
                    <w:szCs w:val="24"/>
                  </w:rPr>
                </w:rPrChange>
              </w:rPr>
            </w:pPr>
            <w:ins w:id="7062" w:author="ilham.nur@office.ui.ac.id" w:date="2023-03-28T22:19:00Z">
              <w:r w:rsidRPr="00F77B86">
                <w:rPr>
                  <w:rFonts w:eastAsia="Times New Roman" w:cs="Times New Roman"/>
                  <w:b/>
                  <w:bCs/>
                  <w:color w:val="000000"/>
                  <w:sz w:val="20"/>
                  <w:szCs w:val="20"/>
                  <w:rPrChange w:id="7063" w:author="ilham.nur@office.ui.ac.id" w:date="2023-03-28T22:19:00Z">
                    <w:rPr>
                      <w:rFonts w:eastAsia="Times New Roman" w:cs="Times New Roman"/>
                      <w:b/>
                      <w:bCs/>
                      <w:color w:val="000000"/>
                      <w:szCs w:val="24"/>
                    </w:rPr>
                  </w:rPrChange>
                </w:rPr>
                <w:t xml:space="preserve"> Rp                                  48,616,500.00 </w:t>
              </w:r>
            </w:ins>
          </w:p>
        </w:tc>
      </w:tr>
      <w:tr w:rsidR="001A7CD7" w:rsidRPr="00F77B86" w14:paraId="398872CB" w14:textId="77777777" w:rsidTr="001A7CD7">
        <w:trPr>
          <w:trHeight w:val="315"/>
          <w:ins w:id="7064" w:author="ilham.nur@office.ui.ac.id" w:date="2023-03-28T22:19:00Z"/>
          <w:trPrChange w:id="706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06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CFA119D" w14:textId="77777777" w:rsidR="001A7CD7" w:rsidRPr="00F77B86" w:rsidRDefault="001A7CD7" w:rsidP="001A7CD7">
            <w:pPr>
              <w:spacing w:after="0" w:line="240" w:lineRule="auto"/>
              <w:rPr>
                <w:ins w:id="7067" w:author="ilham.nur@office.ui.ac.id" w:date="2023-03-28T22:19:00Z"/>
                <w:rFonts w:eastAsia="Times New Roman" w:cs="Times New Roman"/>
                <w:color w:val="000000"/>
                <w:sz w:val="20"/>
                <w:szCs w:val="20"/>
                <w:rPrChange w:id="7068" w:author="ilham.nur@office.ui.ac.id" w:date="2023-03-28T22:19:00Z">
                  <w:rPr>
                    <w:ins w:id="7069" w:author="ilham.nur@office.ui.ac.id" w:date="2023-03-28T22:19:00Z"/>
                    <w:rFonts w:eastAsia="Times New Roman" w:cs="Times New Roman"/>
                    <w:color w:val="000000"/>
                    <w:szCs w:val="24"/>
                  </w:rPr>
                </w:rPrChange>
              </w:rPr>
            </w:pPr>
            <w:ins w:id="7070" w:author="ilham.nur@office.ui.ac.id" w:date="2023-03-28T22:19:00Z">
              <w:r w:rsidRPr="00F77B86">
                <w:rPr>
                  <w:rFonts w:eastAsia="Times New Roman" w:cs="Times New Roman"/>
                  <w:color w:val="000000"/>
                  <w:sz w:val="20"/>
                  <w:szCs w:val="20"/>
                  <w:rPrChange w:id="7071" w:author="ilham.nur@office.ui.ac.id" w:date="2023-03-28T22:19:00Z">
                    <w:rPr>
                      <w:rFonts w:eastAsia="Times New Roman" w:cs="Times New Roman"/>
                      <w:color w:val="000000"/>
                      <w:szCs w:val="24"/>
                    </w:rPr>
                  </w:rPrChange>
                </w:rPr>
                <w:t>Simulasi 25</w:t>
              </w:r>
            </w:ins>
          </w:p>
        </w:tc>
        <w:tc>
          <w:tcPr>
            <w:tcW w:w="901" w:type="pct"/>
            <w:tcBorders>
              <w:top w:val="nil"/>
              <w:left w:val="nil"/>
              <w:bottom w:val="single" w:sz="4" w:space="0" w:color="auto"/>
              <w:right w:val="single" w:sz="4" w:space="0" w:color="auto"/>
            </w:tcBorders>
            <w:shd w:val="clear" w:color="auto" w:fill="auto"/>
            <w:noWrap/>
            <w:vAlign w:val="bottom"/>
            <w:hideMark/>
            <w:tcPrChange w:id="707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0829226" w14:textId="77777777" w:rsidR="001A7CD7" w:rsidRPr="00F77B86" w:rsidRDefault="001A7CD7" w:rsidP="001A7CD7">
            <w:pPr>
              <w:spacing w:after="0" w:line="240" w:lineRule="auto"/>
              <w:jc w:val="right"/>
              <w:rPr>
                <w:ins w:id="7073" w:author="ilham.nur@office.ui.ac.id" w:date="2023-03-28T22:19:00Z"/>
                <w:rFonts w:eastAsia="Times New Roman" w:cs="Times New Roman"/>
                <w:color w:val="000000"/>
                <w:sz w:val="20"/>
                <w:szCs w:val="20"/>
                <w:rPrChange w:id="7074" w:author="ilham.nur@office.ui.ac.id" w:date="2023-03-28T22:19:00Z">
                  <w:rPr>
                    <w:ins w:id="7075" w:author="ilham.nur@office.ui.ac.id" w:date="2023-03-28T22:19:00Z"/>
                    <w:rFonts w:ascii="Calibri" w:eastAsia="Times New Roman" w:hAnsi="Calibri" w:cs="Calibri"/>
                    <w:color w:val="000000"/>
                    <w:sz w:val="22"/>
                  </w:rPr>
                </w:rPrChange>
              </w:rPr>
            </w:pPr>
            <w:ins w:id="7076" w:author="ilham.nur@office.ui.ac.id" w:date="2023-03-28T22:19:00Z">
              <w:r w:rsidRPr="00F77B86">
                <w:rPr>
                  <w:rFonts w:eastAsia="Times New Roman" w:cs="Times New Roman"/>
                  <w:color w:val="000000"/>
                  <w:sz w:val="20"/>
                  <w:szCs w:val="20"/>
                  <w:rPrChange w:id="7077" w:author="ilham.nur@office.ui.ac.id" w:date="2023-03-28T22:19:00Z">
                    <w:rPr>
                      <w:rFonts w:ascii="Calibri" w:eastAsia="Times New Roman" w:hAnsi="Calibri" w:cs="Calibri"/>
                      <w:color w:val="000000"/>
                      <w:sz w:val="22"/>
                    </w:rPr>
                  </w:rPrChange>
                </w:rPr>
                <w:t>10.60</w:t>
              </w:r>
            </w:ins>
          </w:p>
        </w:tc>
        <w:tc>
          <w:tcPr>
            <w:tcW w:w="901" w:type="pct"/>
            <w:tcBorders>
              <w:top w:val="nil"/>
              <w:left w:val="nil"/>
              <w:bottom w:val="single" w:sz="4" w:space="0" w:color="auto"/>
              <w:right w:val="single" w:sz="4" w:space="0" w:color="auto"/>
            </w:tcBorders>
            <w:shd w:val="clear" w:color="auto" w:fill="auto"/>
            <w:vAlign w:val="center"/>
            <w:hideMark/>
            <w:tcPrChange w:id="707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C2D74AD" w14:textId="77777777" w:rsidR="001A7CD7" w:rsidRPr="00F77B86" w:rsidRDefault="001A7CD7" w:rsidP="001A7CD7">
            <w:pPr>
              <w:spacing w:after="0" w:line="240" w:lineRule="auto"/>
              <w:jc w:val="right"/>
              <w:rPr>
                <w:ins w:id="7079" w:author="ilham.nur@office.ui.ac.id" w:date="2023-03-28T22:19:00Z"/>
                <w:rFonts w:eastAsia="Times New Roman" w:cs="Times New Roman"/>
                <w:b/>
                <w:bCs/>
                <w:color w:val="000000"/>
                <w:sz w:val="20"/>
                <w:szCs w:val="20"/>
                <w:rPrChange w:id="7080" w:author="ilham.nur@office.ui.ac.id" w:date="2023-03-28T22:19:00Z">
                  <w:rPr>
                    <w:ins w:id="7081" w:author="ilham.nur@office.ui.ac.id" w:date="2023-03-28T22:19:00Z"/>
                    <w:rFonts w:eastAsia="Times New Roman" w:cs="Times New Roman"/>
                    <w:b/>
                    <w:bCs/>
                    <w:color w:val="000000"/>
                    <w:szCs w:val="24"/>
                  </w:rPr>
                </w:rPrChange>
              </w:rPr>
            </w:pPr>
            <w:ins w:id="7082" w:author="ilham.nur@office.ui.ac.id" w:date="2023-03-28T22:19:00Z">
              <w:r w:rsidRPr="00F77B86">
                <w:rPr>
                  <w:rFonts w:eastAsia="Times New Roman" w:cs="Times New Roman"/>
                  <w:b/>
                  <w:bCs/>
                  <w:color w:val="000000"/>
                  <w:sz w:val="20"/>
                  <w:szCs w:val="20"/>
                  <w:rPrChange w:id="7083" w:author="ilham.nur@office.ui.ac.id" w:date="2023-03-28T22:19:00Z">
                    <w:rPr>
                      <w:rFonts w:eastAsia="Times New Roman" w:cs="Times New Roman"/>
                      <w:b/>
                      <w:bCs/>
                      <w:color w:val="000000"/>
                      <w:szCs w:val="24"/>
                    </w:rPr>
                  </w:rPrChange>
                </w:rPr>
                <w:t>1780.8</w:t>
              </w:r>
            </w:ins>
          </w:p>
        </w:tc>
        <w:tc>
          <w:tcPr>
            <w:tcW w:w="901" w:type="pct"/>
            <w:tcBorders>
              <w:top w:val="nil"/>
              <w:left w:val="nil"/>
              <w:bottom w:val="single" w:sz="4" w:space="0" w:color="auto"/>
              <w:right w:val="single" w:sz="4" w:space="0" w:color="auto"/>
            </w:tcBorders>
            <w:shd w:val="clear" w:color="auto" w:fill="auto"/>
            <w:vAlign w:val="center"/>
            <w:hideMark/>
            <w:tcPrChange w:id="708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6E1E584" w14:textId="77777777" w:rsidR="001A7CD7" w:rsidRPr="00F77B86" w:rsidRDefault="001A7CD7" w:rsidP="001A7CD7">
            <w:pPr>
              <w:spacing w:after="0" w:line="240" w:lineRule="auto"/>
              <w:rPr>
                <w:ins w:id="7085" w:author="ilham.nur@office.ui.ac.id" w:date="2023-03-28T22:19:00Z"/>
                <w:rFonts w:eastAsia="Times New Roman" w:cs="Times New Roman"/>
                <w:color w:val="000000"/>
                <w:sz w:val="20"/>
                <w:szCs w:val="20"/>
                <w:rPrChange w:id="7086" w:author="ilham.nur@office.ui.ac.id" w:date="2023-03-28T22:19:00Z">
                  <w:rPr>
                    <w:ins w:id="7087" w:author="ilham.nur@office.ui.ac.id" w:date="2023-03-28T22:19:00Z"/>
                    <w:rFonts w:eastAsia="Times New Roman" w:cs="Times New Roman"/>
                    <w:color w:val="000000"/>
                    <w:szCs w:val="24"/>
                  </w:rPr>
                </w:rPrChange>
              </w:rPr>
            </w:pPr>
            <w:ins w:id="7088" w:author="ilham.nur@office.ui.ac.id" w:date="2023-03-28T22:19:00Z">
              <w:r w:rsidRPr="00F77B86">
                <w:rPr>
                  <w:rFonts w:eastAsia="Times New Roman" w:cs="Times New Roman"/>
                  <w:color w:val="000000"/>
                  <w:sz w:val="20"/>
                  <w:szCs w:val="20"/>
                  <w:rPrChange w:id="7089" w:author="ilham.nur@office.ui.ac.id" w:date="2023-03-28T22:19:00Z">
                    <w:rPr>
                      <w:rFonts w:eastAsia="Times New Roman" w:cs="Times New Roman"/>
                      <w:color w:val="000000"/>
                      <w:szCs w:val="24"/>
                    </w:rPr>
                  </w:rPrChange>
                </w:rPr>
                <w:t xml:space="preserve"> $                                2,230 </w:t>
              </w:r>
            </w:ins>
          </w:p>
        </w:tc>
        <w:tc>
          <w:tcPr>
            <w:tcW w:w="1278" w:type="pct"/>
            <w:tcBorders>
              <w:top w:val="nil"/>
              <w:left w:val="nil"/>
              <w:bottom w:val="single" w:sz="4" w:space="0" w:color="auto"/>
              <w:right w:val="single" w:sz="4" w:space="0" w:color="auto"/>
            </w:tcBorders>
            <w:shd w:val="clear" w:color="auto" w:fill="auto"/>
            <w:vAlign w:val="center"/>
            <w:hideMark/>
            <w:tcPrChange w:id="709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32EE80A" w14:textId="77777777" w:rsidR="001A7CD7" w:rsidRPr="00F77B86" w:rsidRDefault="001A7CD7" w:rsidP="001A7CD7">
            <w:pPr>
              <w:spacing w:after="0" w:line="240" w:lineRule="auto"/>
              <w:jc w:val="left"/>
              <w:rPr>
                <w:ins w:id="7091" w:author="ilham.nur@office.ui.ac.id" w:date="2023-03-28T22:19:00Z"/>
                <w:rFonts w:eastAsia="Times New Roman" w:cs="Times New Roman"/>
                <w:b/>
                <w:bCs/>
                <w:color w:val="000000"/>
                <w:sz w:val="20"/>
                <w:szCs w:val="20"/>
                <w:rPrChange w:id="7092" w:author="ilham.nur@office.ui.ac.id" w:date="2023-03-28T22:19:00Z">
                  <w:rPr>
                    <w:ins w:id="7093" w:author="ilham.nur@office.ui.ac.id" w:date="2023-03-28T22:19:00Z"/>
                    <w:rFonts w:eastAsia="Times New Roman" w:cs="Times New Roman"/>
                    <w:b/>
                    <w:bCs/>
                    <w:color w:val="000000"/>
                    <w:szCs w:val="24"/>
                  </w:rPr>
                </w:rPrChange>
              </w:rPr>
            </w:pPr>
            <w:ins w:id="7094" w:author="ilham.nur@office.ui.ac.id" w:date="2023-03-28T22:19:00Z">
              <w:r w:rsidRPr="00F77B86">
                <w:rPr>
                  <w:rFonts w:eastAsia="Times New Roman" w:cs="Times New Roman"/>
                  <w:b/>
                  <w:bCs/>
                  <w:color w:val="000000"/>
                  <w:sz w:val="20"/>
                  <w:szCs w:val="20"/>
                  <w:rPrChange w:id="7095" w:author="ilham.nur@office.ui.ac.id" w:date="2023-03-28T22:19:00Z">
                    <w:rPr>
                      <w:rFonts w:eastAsia="Times New Roman" w:cs="Times New Roman"/>
                      <w:b/>
                      <w:bCs/>
                      <w:color w:val="000000"/>
                      <w:szCs w:val="24"/>
                    </w:rPr>
                  </w:rPrChange>
                </w:rPr>
                <w:t xml:space="preserve"> Rp                                  33,442,500.00 </w:t>
              </w:r>
            </w:ins>
          </w:p>
        </w:tc>
      </w:tr>
      <w:tr w:rsidR="001A7CD7" w:rsidRPr="00F77B86" w14:paraId="089FA311" w14:textId="77777777" w:rsidTr="001A7CD7">
        <w:trPr>
          <w:trHeight w:val="315"/>
          <w:ins w:id="7096" w:author="ilham.nur@office.ui.ac.id" w:date="2023-03-28T22:19:00Z"/>
          <w:trPrChange w:id="709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09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2A8A134" w14:textId="77777777" w:rsidR="001A7CD7" w:rsidRPr="00F77B86" w:rsidRDefault="001A7CD7" w:rsidP="001A7CD7">
            <w:pPr>
              <w:spacing w:after="0" w:line="240" w:lineRule="auto"/>
              <w:rPr>
                <w:ins w:id="7099" w:author="ilham.nur@office.ui.ac.id" w:date="2023-03-28T22:19:00Z"/>
                <w:rFonts w:eastAsia="Times New Roman" w:cs="Times New Roman"/>
                <w:color w:val="000000"/>
                <w:sz w:val="20"/>
                <w:szCs w:val="20"/>
                <w:rPrChange w:id="7100" w:author="ilham.nur@office.ui.ac.id" w:date="2023-03-28T22:19:00Z">
                  <w:rPr>
                    <w:ins w:id="7101" w:author="ilham.nur@office.ui.ac.id" w:date="2023-03-28T22:19:00Z"/>
                    <w:rFonts w:eastAsia="Times New Roman" w:cs="Times New Roman"/>
                    <w:color w:val="000000"/>
                    <w:szCs w:val="24"/>
                  </w:rPr>
                </w:rPrChange>
              </w:rPr>
            </w:pPr>
            <w:ins w:id="7102" w:author="ilham.nur@office.ui.ac.id" w:date="2023-03-28T22:19:00Z">
              <w:r w:rsidRPr="00F77B86">
                <w:rPr>
                  <w:rFonts w:eastAsia="Times New Roman" w:cs="Times New Roman"/>
                  <w:color w:val="000000"/>
                  <w:sz w:val="20"/>
                  <w:szCs w:val="20"/>
                  <w:rPrChange w:id="7103" w:author="ilham.nur@office.ui.ac.id" w:date="2023-03-28T22:19:00Z">
                    <w:rPr>
                      <w:rFonts w:eastAsia="Times New Roman" w:cs="Times New Roman"/>
                      <w:color w:val="000000"/>
                      <w:szCs w:val="24"/>
                    </w:rPr>
                  </w:rPrChange>
                </w:rPr>
                <w:t>Simulasi 26</w:t>
              </w:r>
            </w:ins>
          </w:p>
        </w:tc>
        <w:tc>
          <w:tcPr>
            <w:tcW w:w="901" w:type="pct"/>
            <w:tcBorders>
              <w:top w:val="nil"/>
              <w:left w:val="nil"/>
              <w:bottom w:val="single" w:sz="4" w:space="0" w:color="auto"/>
              <w:right w:val="single" w:sz="4" w:space="0" w:color="auto"/>
            </w:tcBorders>
            <w:shd w:val="clear" w:color="auto" w:fill="auto"/>
            <w:noWrap/>
            <w:vAlign w:val="bottom"/>
            <w:hideMark/>
            <w:tcPrChange w:id="710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A3D0EFF" w14:textId="77777777" w:rsidR="001A7CD7" w:rsidRPr="00F77B86" w:rsidRDefault="001A7CD7" w:rsidP="001A7CD7">
            <w:pPr>
              <w:spacing w:after="0" w:line="240" w:lineRule="auto"/>
              <w:jc w:val="right"/>
              <w:rPr>
                <w:ins w:id="7105" w:author="ilham.nur@office.ui.ac.id" w:date="2023-03-28T22:19:00Z"/>
                <w:rFonts w:eastAsia="Times New Roman" w:cs="Times New Roman"/>
                <w:color w:val="000000"/>
                <w:sz w:val="20"/>
                <w:szCs w:val="20"/>
                <w:rPrChange w:id="7106" w:author="ilham.nur@office.ui.ac.id" w:date="2023-03-28T22:19:00Z">
                  <w:rPr>
                    <w:ins w:id="7107" w:author="ilham.nur@office.ui.ac.id" w:date="2023-03-28T22:19:00Z"/>
                    <w:rFonts w:ascii="Calibri" w:eastAsia="Times New Roman" w:hAnsi="Calibri" w:cs="Calibri"/>
                    <w:color w:val="000000"/>
                    <w:sz w:val="22"/>
                  </w:rPr>
                </w:rPrChange>
              </w:rPr>
            </w:pPr>
            <w:ins w:id="7108" w:author="ilham.nur@office.ui.ac.id" w:date="2023-03-28T22:19:00Z">
              <w:r w:rsidRPr="00F77B86">
                <w:rPr>
                  <w:rFonts w:eastAsia="Times New Roman" w:cs="Times New Roman"/>
                  <w:color w:val="000000"/>
                  <w:sz w:val="20"/>
                  <w:szCs w:val="20"/>
                  <w:rPrChange w:id="7109" w:author="ilham.nur@office.ui.ac.id" w:date="2023-03-28T22:19:00Z">
                    <w:rPr>
                      <w:rFonts w:ascii="Calibri" w:eastAsia="Times New Roman" w:hAnsi="Calibri" w:cs="Calibri"/>
                      <w:color w:val="000000"/>
                      <w:sz w:val="22"/>
                    </w:rPr>
                  </w:rPrChange>
                </w:rPr>
                <w:t>7.40</w:t>
              </w:r>
            </w:ins>
          </w:p>
        </w:tc>
        <w:tc>
          <w:tcPr>
            <w:tcW w:w="901" w:type="pct"/>
            <w:tcBorders>
              <w:top w:val="nil"/>
              <w:left w:val="nil"/>
              <w:bottom w:val="single" w:sz="4" w:space="0" w:color="auto"/>
              <w:right w:val="single" w:sz="4" w:space="0" w:color="auto"/>
            </w:tcBorders>
            <w:shd w:val="clear" w:color="auto" w:fill="auto"/>
            <w:vAlign w:val="center"/>
            <w:hideMark/>
            <w:tcPrChange w:id="711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37534EF" w14:textId="77777777" w:rsidR="001A7CD7" w:rsidRPr="00F77B86" w:rsidRDefault="001A7CD7" w:rsidP="001A7CD7">
            <w:pPr>
              <w:spacing w:after="0" w:line="240" w:lineRule="auto"/>
              <w:jc w:val="right"/>
              <w:rPr>
                <w:ins w:id="7111" w:author="ilham.nur@office.ui.ac.id" w:date="2023-03-28T22:19:00Z"/>
                <w:rFonts w:eastAsia="Times New Roman" w:cs="Times New Roman"/>
                <w:b/>
                <w:bCs/>
                <w:color w:val="000000"/>
                <w:sz w:val="20"/>
                <w:szCs w:val="20"/>
                <w:rPrChange w:id="7112" w:author="ilham.nur@office.ui.ac.id" w:date="2023-03-28T22:19:00Z">
                  <w:rPr>
                    <w:ins w:id="7113" w:author="ilham.nur@office.ui.ac.id" w:date="2023-03-28T22:19:00Z"/>
                    <w:rFonts w:eastAsia="Times New Roman" w:cs="Times New Roman"/>
                    <w:b/>
                    <w:bCs/>
                    <w:color w:val="000000"/>
                    <w:szCs w:val="24"/>
                  </w:rPr>
                </w:rPrChange>
              </w:rPr>
            </w:pPr>
            <w:ins w:id="7114" w:author="ilham.nur@office.ui.ac.id" w:date="2023-03-28T22:19:00Z">
              <w:r w:rsidRPr="00F77B86">
                <w:rPr>
                  <w:rFonts w:eastAsia="Times New Roman" w:cs="Times New Roman"/>
                  <w:b/>
                  <w:bCs/>
                  <w:color w:val="000000"/>
                  <w:sz w:val="20"/>
                  <w:szCs w:val="20"/>
                  <w:rPrChange w:id="7115" w:author="ilham.nur@office.ui.ac.id" w:date="2023-03-28T22:19:00Z">
                    <w:rPr>
                      <w:rFonts w:eastAsia="Times New Roman" w:cs="Times New Roman"/>
                      <w:b/>
                      <w:bCs/>
                      <w:color w:val="000000"/>
                      <w:szCs w:val="24"/>
                    </w:rPr>
                  </w:rPrChange>
                </w:rPr>
                <w:t>1243.2</w:t>
              </w:r>
            </w:ins>
          </w:p>
        </w:tc>
        <w:tc>
          <w:tcPr>
            <w:tcW w:w="901" w:type="pct"/>
            <w:tcBorders>
              <w:top w:val="nil"/>
              <w:left w:val="nil"/>
              <w:bottom w:val="single" w:sz="4" w:space="0" w:color="auto"/>
              <w:right w:val="single" w:sz="4" w:space="0" w:color="auto"/>
            </w:tcBorders>
            <w:shd w:val="clear" w:color="auto" w:fill="auto"/>
            <w:vAlign w:val="center"/>
            <w:hideMark/>
            <w:tcPrChange w:id="711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27CAF08" w14:textId="77777777" w:rsidR="001A7CD7" w:rsidRPr="00F77B86" w:rsidRDefault="001A7CD7" w:rsidP="001A7CD7">
            <w:pPr>
              <w:spacing w:after="0" w:line="240" w:lineRule="auto"/>
              <w:rPr>
                <w:ins w:id="7117" w:author="ilham.nur@office.ui.ac.id" w:date="2023-03-28T22:19:00Z"/>
                <w:rFonts w:eastAsia="Times New Roman" w:cs="Times New Roman"/>
                <w:color w:val="000000"/>
                <w:sz w:val="20"/>
                <w:szCs w:val="20"/>
                <w:rPrChange w:id="7118" w:author="ilham.nur@office.ui.ac.id" w:date="2023-03-28T22:19:00Z">
                  <w:rPr>
                    <w:ins w:id="7119" w:author="ilham.nur@office.ui.ac.id" w:date="2023-03-28T22:19:00Z"/>
                    <w:rFonts w:eastAsia="Times New Roman" w:cs="Times New Roman"/>
                    <w:color w:val="000000"/>
                    <w:szCs w:val="24"/>
                  </w:rPr>
                </w:rPrChange>
              </w:rPr>
            </w:pPr>
            <w:ins w:id="7120" w:author="ilham.nur@office.ui.ac.id" w:date="2023-03-28T22:19:00Z">
              <w:r w:rsidRPr="00F77B86">
                <w:rPr>
                  <w:rFonts w:eastAsia="Times New Roman" w:cs="Times New Roman"/>
                  <w:color w:val="000000"/>
                  <w:sz w:val="20"/>
                  <w:szCs w:val="20"/>
                  <w:rPrChange w:id="7121" w:author="ilham.nur@office.ui.ac.id" w:date="2023-03-28T22:19:00Z">
                    <w:rPr>
                      <w:rFonts w:eastAsia="Times New Roman" w:cs="Times New Roman"/>
                      <w:color w:val="000000"/>
                      <w:szCs w:val="24"/>
                    </w:rPr>
                  </w:rPrChange>
                </w:rPr>
                <w:t xml:space="preserve"> $                                2,193 </w:t>
              </w:r>
            </w:ins>
          </w:p>
        </w:tc>
        <w:tc>
          <w:tcPr>
            <w:tcW w:w="1278" w:type="pct"/>
            <w:tcBorders>
              <w:top w:val="nil"/>
              <w:left w:val="nil"/>
              <w:bottom w:val="single" w:sz="4" w:space="0" w:color="auto"/>
              <w:right w:val="single" w:sz="4" w:space="0" w:color="auto"/>
            </w:tcBorders>
            <w:shd w:val="clear" w:color="auto" w:fill="auto"/>
            <w:vAlign w:val="center"/>
            <w:hideMark/>
            <w:tcPrChange w:id="712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453A9A3" w14:textId="77777777" w:rsidR="001A7CD7" w:rsidRPr="00F77B86" w:rsidRDefault="001A7CD7" w:rsidP="001A7CD7">
            <w:pPr>
              <w:spacing w:after="0" w:line="240" w:lineRule="auto"/>
              <w:jc w:val="left"/>
              <w:rPr>
                <w:ins w:id="7123" w:author="ilham.nur@office.ui.ac.id" w:date="2023-03-28T22:19:00Z"/>
                <w:rFonts w:eastAsia="Times New Roman" w:cs="Times New Roman"/>
                <w:b/>
                <w:bCs/>
                <w:color w:val="000000"/>
                <w:sz w:val="20"/>
                <w:szCs w:val="20"/>
                <w:rPrChange w:id="7124" w:author="ilham.nur@office.ui.ac.id" w:date="2023-03-28T22:19:00Z">
                  <w:rPr>
                    <w:ins w:id="7125" w:author="ilham.nur@office.ui.ac.id" w:date="2023-03-28T22:19:00Z"/>
                    <w:rFonts w:eastAsia="Times New Roman" w:cs="Times New Roman"/>
                    <w:b/>
                    <w:bCs/>
                    <w:color w:val="000000"/>
                    <w:szCs w:val="24"/>
                  </w:rPr>
                </w:rPrChange>
              </w:rPr>
            </w:pPr>
            <w:ins w:id="7126" w:author="ilham.nur@office.ui.ac.id" w:date="2023-03-28T22:19:00Z">
              <w:r w:rsidRPr="00F77B86">
                <w:rPr>
                  <w:rFonts w:eastAsia="Times New Roman" w:cs="Times New Roman"/>
                  <w:b/>
                  <w:bCs/>
                  <w:color w:val="000000"/>
                  <w:sz w:val="20"/>
                  <w:szCs w:val="20"/>
                  <w:rPrChange w:id="7127" w:author="ilham.nur@office.ui.ac.id" w:date="2023-03-28T22:19:00Z">
                    <w:rPr>
                      <w:rFonts w:eastAsia="Times New Roman" w:cs="Times New Roman"/>
                      <w:b/>
                      <w:bCs/>
                      <w:color w:val="000000"/>
                      <w:szCs w:val="24"/>
                    </w:rPr>
                  </w:rPrChange>
                </w:rPr>
                <w:t xml:space="preserve"> Rp                                  32,898,000.00 </w:t>
              </w:r>
            </w:ins>
          </w:p>
        </w:tc>
      </w:tr>
      <w:tr w:rsidR="001A7CD7" w:rsidRPr="00F77B86" w14:paraId="0A54DD2D" w14:textId="77777777" w:rsidTr="001A7CD7">
        <w:trPr>
          <w:trHeight w:val="315"/>
          <w:ins w:id="7128" w:author="ilham.nur@office.ui.ac.id" w:date="2023-03-28T22:19:00Z"/>
          <w:trPrChange w:id="712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13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F3F7646" w14:textId="77777777" w:rsidR="001A7CD7" w:rsidRPr="00F77B86" w:rsidRDefault="001A7CD7" w:rsidP="001A7CD7">
            <w:pPr>
              <w:spacing w:after="0" w:line="240" w:lineRule="auto"/>
              <w:rPr>
                <w:ins w:id="7131" w:author="ilham.nur@office.ui.ac.id" w:date="2023-03-28T22:19:00Z"/>
                <w:rFonts w:eastAsia="Times New Roman" w:cs="Times New Roman"/>
                <w:color w:val="000000"/>
                <w:sz w:val="20"/>
                <w:szCs w:val="20"/>
                <w:rPrChange w:id="7132" w:author="ilham.nur@office.ui.ac.id" w:date="2023-03-28T22:19:00Z">
                  <w:rPr>
                    <w:ins w:id="7133" w:author="ilham.nur@office.ui.ac.id" w:date="2023-03-28T22:19:00Z"/>
                    <w:rFonts w:eastAsia="Times New Roman" w:cs="Times New Roman"/>
                    <w:color w:val="000000"/>
                    <w:szCs w:val="24"/>
                  </w:rPr>
                </w:rPrChange>
              </w:rPr>
            </w:pPr>
            <w:ins w:id="7134" w:author="ilham.nur@office.ui.ac.id" w:date="2023-03-28T22:19:00Z">
              <w:r w:rsidRPr="00F77B86">
                <w:rPr>
                  <w:rFonts w:eastAsia="Times New Roman" w:cs="Times New Roman"/>
                  <w:color w:val="000000"/>
                  <w:sz w:val="20"/>
                  <w:szCs w:val="20"/>
                  <w:rPrChange w:id="7135" w:author="ilham.nur@office.ui.ac.id" w:date="2023-03-28T22:19:00Z">
                    <w:rPr>
                      <w:rFonts w:eastAsia="Times New Roman" w:cs="Times New Roman"/>
                      <w:color w:val="000000"/>
                      <w:szCs w:val="24"/>
                    </w:rPr>
                  </w:rPrChange>
                </w:rPr>
                <w:t>Simulasi 27</w:t>
              </w:r>
            </w:ins>
          </w:p>
        </w:tc>
        <w:tc>
          <w:tcPr>
            <w:tcW w:w="901" w:type="pct"/>
            <w:tcBorders>
              <w:top w:val="nil"/>
              <w:left w:val="nil"/>
              <w:bottom w:val="single" w:sz="4" w:space="0" w:color="auto"/>
              <w:right w:val="single" w:sz="4" w:space="0" w:color="auto"/>
            </w:tcBorders>
            <w:shd w:val="clear" w:color="auto" w:fill="auto"/>
            <w:noWrap/>
            <w:vAlign w:val="bottom"/>
            <w:hideMark/>
            <w:tcPrChange w:id="713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0A956FC" w14:textId="77777777" w:rsidR="001A7CD7" w:rsidRPr="00F77B86" w:rsidRDefault="001A7CD7" w:rsidP="001A7CD7">
            <w:pPr>
              <w:spacing w:after="0" w:line="240" w:lineRule="auto"/>
              <w:jc w:val="right"/>
              <w:rPr>
                <w:ins w:id="7137" w:author="ilham.nur@office.ui.ac.id" w:date="2023-03-28T22:19:00Z"/>
                <w:rFonts w:eastAsia="Times New Roman" w:cs="Times New Roman"/>
                <w:color w:val="000000"/>
                <w:sz w:val="20"/>
                <w:szCs w:val="20"/>
                <w:rPrChange w:id="7138" w:author="ilham.nur@office.ui.ac.id" w:date="2023-03-28T22:19:00Z">
                  <w:rPr>
                    <w:ins w:id="7139" w:author="ilham.nur@office.ui.ac.id" w:date="2023-03-28T22:19:00Z"/>
                    <w:rFonts w:ascii="Calibri" w:eastAsia="Times New Roman" w:hAnsi="Calibri" w:cs="Calibri"/>
                    <w:color w:val="000000"/>
                    <w:sz w:val="22"/>
                  </w:rPr>
                </w:rPrChange>
              </w:rPr>
            </w:pPr>
            <w:ins w:id="7140" w:author="ilham.nur@office.ui.ac.id" w:date="2023-03-28T22:19:00Z">
              <w:r w:rsidRPr="00F77B86">
                <w:rPr>
                  <w:rFonts w:eastAsia="Times New Roman" w:cs="Times New Roman"/>
                  <w:color w:val="000000"/>
                  <w:sz w:val="20"/>
                  <w:szCs w:val="20"/>
                  <w:rPrChange w:id="7141" w:author="ilham.nur@office.ui.ac.id" w:date="2023-03-28T22:19:00Z">
                    <w:rPr>
                      <w:rFonts w:ascii="Calibri" w:eastAsia="Times New Roman" w:hAnsi="Calibri" w:cs="Calibri"/>
                      <w:color w:val="000000"/>
                      <w:sz w:val="22"/>
                    </w:rPr>
                  </w:rPrChange>
                </w:rPr>
                <w:t>6.20</w:t>
              </w:r>
            </w:ins>
          </w:p>
        </w:tc>
        <w:tc>
          <w:tcPr>
            <w:tcW w:w="901" w:type="pct"/>
            <w:tcBorders>
              <w:top w:val="nil"/>
              <w:left w:val="nil"/>
              <w:bottom w:val="single" w:sz="4" w:space="0" w:color="auto"/>
              <w:right w:val="single" w:sz="4" w:space="0" w:color="auto"/>
            </w:tcBorders>
            <w:shd w:val="clear" w:color="auto" w:fill="auto"/>
            <w:vAlign w:val="center"/>
            <w:hideMark/>
            <w:tcPrChange w:id="714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B7AEF9E" w14:textId="77777777" w:rsidR="001A7CD7" w:rsidRPr="00F77B86" w:rsidRDefault="001A7CD7" w:rsidP="001A7CD7">
            <w:pPr>
              <w:spacing w:after="0" w:line="240" w:lineRule="auto"/>
              <w:jc w:val="right"/>
              <w:rPr>
                <w:ins w:id="7143" w:author="ilham.nur@office.ui.ac.id" w:date="2023-03-28T22:19:00Z"/>
                <w:rFonts w:eastAsia="Times New Roman" w:cs="Times New Roman"/>
                <w:b/>
                <w:bCs/>
                <w:color w:val="000000"/>
                <w:sz w:val="20"/>
                <w:szCs w:val="20"/>
                <w:rPrChange w:id="7144" w:author="ilham.nur@office.ui.ac.id" w:date="2023-03-28T22:19:00Z">
                  <w:rPr>
                    <w:ins w:id="7145" w:author="ilham.nur@office.ui.ac.id" w:date="2023-03-28T22:19:00Z"/>
                    <w:rFonts w:eastAsia="Times New Roman" w:cs="Times New Roman"/>
                    <w:b/>
                    <w:bCs/>
                    <w:color w:val="000000"/>
                    <w:szCs w:val="24"/>
                  </w:rPr>
                </w:rPrChange>
              </w:rPr>
            </w:pPr>
            <w:ins w:id="7146" w:author="ilham.nur@office.ui.ac.id" w:date="2023-03-28T22:19:00Z">
              <w:r w:rsidRPr="00F77B86">
                <w:rPr>
                  <w:rFonts w:eastAsia="Times New Roman" w:cs="Times New Roman"/>
                  <w:b/>
                  <w:bCs/>
                  <w:color w:val="000000"/>
                  <w:sz w:val="20"/>
                  <w:szCs w:val="20"/>
                  <w:rPrChange w:id="7147" w:author="ilham.nur@office.ui.ac.id" w:date="2023-03-28T22:19:00Z">
                    <w:rPr>
                      <w:rFonts w:eastAsia="Times New Roman" w:cs="Times New Roman"/>
                      <w:b/>
                      <w:bCs/>
                      <w:color w:val="000000"/>
                      <w:szCs w:val="24"/>
                    </w:rPr>
                  </w:rPrChange>
                </w:rPr>
                <w:t>1041.6</w:t>
              </w:r>
            </w:ins>
          </w:p>
        </w:tc>
        <w:tc>
          <w:tcPr>
            <w:tcW w:w="901" w:type="pct"/>
            <w:tcBorders>
              <w:top w:val="nil"/>
              <w:left w:val="nil"/>
              <w:bottom w:val="single" w:sz="4" w:space="0" w:color="auto"/>
              <w:right w:val="single" w:sz="4" w:space="0" w:color="auto"/>
            </w:tcBorders>
            <w:shd w:val="clear" w:color="auto" w:fill="auto"/>
            <w:vAlign w:val="center"/>
            <w:hideMark/>
            <w:tcPrChange w:id="714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64753CC" w14:textId="77777777" w:rsidR="001A7CD7" w:rsidRPr="00F77B86" w:rsidRDefault="001A7CD7" w:rsidP="001A7CD7">
            <w:pPr>
              <w:spacing w:after="0" w:line="240" w:lineRule="auto"/>
              <w:rPr>
                <w:ins w:id="7149" w:author="ilham.nur@office.ui.ac.id" w:date="2023-03-28T22:19:00Z"/>
                <w:rFonts w:eastAsia="Times New Roman" w:cs="Times New Roman"/>
                <w:color w:val="000000"/>
                <w:sz w:val="20"/>
                <w:szCs w:val="20"/>
                <w:rPrChange w:id="7150" w:author="ilham.nur@office.ui.ac.id" w:date="2023-03-28T22:19:00Z">
                  <w:rPr>
                    <w:ins w:id="7151" w:author="ilham.nur@office.ui.ac.id" w:date="2023-03-28T22:19:00Z"/>
                    <w:rFonts w:eastAsia="Times New Roman" w:cs="Times New Roman"/>
                    <w:color w:val="000000"/>
                    <w:szCs w:val="24"/>
                  </w:rPr>
                </w:rPrChange>
              </w:rPr>
            </w:pPr>
            <w:ins w:id="7152" w:author="ilham.nur@office.ui.ac.id" w:date="2023-03-28T22:19:00Z">
              <w:r w:rsidRPr="00F77B86">
                <w:rPr>
                  <w:rFonts w:eastAsia="Times New Roman" w:cs="Times New Roman"/>
                  <w:color w:val="000000"/>
                  <w:sz w:val="20"/>
                  <w:szCs w:val="20"/>
                  <w:rPrChange w:id="7153" w:author="ilham.nur@office.ui.ac.id" w:date="2023-03-28T22:19:00Z">
                    <w:rPr>
                      <w:rFonts w:eastAsia="Times New Roman" w:cs="Times New Roman"/>
                      <w:color w:val="000000"/>
                      <w:szCs w:val="24"/>
                    </w:rPr>
                  </w:rPrChange>
                </w:rPr>
                <w:t xml:space="preserve"> $                                1,918 </w:t>
              </w:r>
            </w:ins>
          </w:p>
        </w:tc>
        <w:tc>
          <w:tcPr>
            <w:tcW w:w="1278" w:type="pct"/>
            <w:tcBorders>
              <w:top w:val="nil"/>
              <w:left w:val="nil"/>
              <w:bottom w:val="single" w:sz="4" w:space="0" w:color="auto"/>
              <w:right w:val="single" w:sz="4" w:space="0" w:color="auto"/>
            </w:tcBorders>
            <w:shd w:val="clear" w:color="auto" w:fill="auto"/>
            <w:vAlign w:val="center"/>
            <w:hideMark/>
            <w:tcPrChange w:id="715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96672F5" w14:textId="77777777" w:rsidR="001A7CD7" w:rsidRPr="00F77B86" w:rsidRDefault="001A7CD7" w:rsidP="001A7CD7">
            <w:pPr>
              <w:spacing w:after="0" w:line="240" w:lineRule="auto"/>
              <w:jc w:val="left"/>
              <w:rPr>
                <w:ins w:id="7155" w:author="ilham.nur@office.ui.ac.id" w:date="2023-03-28T22:19:00Z"/>
                <w:rFonts w:eastAsia="Times New Roman" w:cs="Times New Roman"/>
                <w:b/>
                <w:bCs/>
                <w:color w:val="000000"/>
                <w:sz w:val="20"/>
                <w:szCs w:val="20"/>
                <w:rPrChange w:id="7156" w:author="ilham.nur@office.ui.ac.id" w:date="2023-03-28T22:19:00Z">
                  <w:rPr>
                    <w:ins w:id="7157" w:author="ilham.nur@office.ui.ac.id" w:date="2023-03-28T22:19:00Z"/>
                    <w:rFonts w:eastAsia="Times New Roman" w:cs="Times New Roman"/>
                    <w:b/>
                    <w:bCs/>
                    <w:color w:val="000000"/>
                    <w:szCs w:val="24"/>
                  </w:rPr>
                </w:rPrChange>
              </w:rPr>
            </w:pPr>
            <w:ins w:id="7158" w:author="ilham.nur@office.ui.ac.id" w:date="2023-03-28T22:19:00Z">
              <w:r w:rsidRPr="00F77B86">
                <w:rPr>
                  <w:rFonts w:eastAsia="Times New Roman" w:cs="Times New Roman"/>
                  <w:b/>
                  <w:bCs/>
                  <w:color w:val="000000"/>
                  <w:sz w:val="20"/>
                  <w:szCs w:val="20"/>
                  <w:rPrChange w:id="7159" w:author="ilham.nur@office.ui.ac.id" w:date="2023-03-28T22:19:00Z">
                    <w:rPr>
                      <w:rFonts w:eastAsia="Times New Roman" w:cs="Times New Roman"/>
                      <w:b/>
                      <w:bCs/>
                      <w:color w:val="000000"/>
                      <w:szCs w:val="24"/>
                    </w:rPr>
                  </w:rPrChange>
                </w:rPr>
                <w:t xml:space="preserve"> Rp                                  28,762,500.00 </w:t>
              </w:r>
            </w:ins>
          </w:p>
        </w:tc>
      </w:tr>
      <w:tr w:rsidR="001A7CD7" w:rsidRPr="00F77B86" w14:paraId="39A08445" w14:textId="77777777" w:rsidTr="001A7CD7">
        <w:trPr>
          <w:trHeight w:val="315"/>
          <w:ins w:id="7160" w:author="ilham.nur@office.ui.ac.id" w:date="2023-03-28T22:19:00Z"/>
          <w:trPrChange w:id="716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16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4B5B55A" w14:textId="77777777" w:rsidR="001A7CD7" w:rsidRPr="00F77B86" w:rsidRDefault="001A7CD7" w:rsidP="001A7CD7">
            <w:pPr>
              <w:spacing w:after="0" w:line="240" w:lineRule="auto"/>
              <w:rPr>
                <w:ins w:id="7163" w:author="ilham.nur@office.ui.ac.id" w:date="2023-03-28T22:19:00Z"/>
                <w:rFonts w:eastAsia="Times New Roman" w:cs="Times New Roman"/>
                <w:color w:val="000000"/>
                <w:sz w:val="20"/>
                <w:szCs w:val="20"/>
                <w:rPrChange w:id="7164" w:author="ilham.nur@office.ui.ac.id" w:date="2023-03-28T22:19:00Z">
                  <w:rPr>
                    <w:ins w:id="7165" w:author="ilham.nur@office.ui.ac.id" w:date="2023-03-28T22:19:00Z"/>
                    <w:rFonts w:eastAsia="Times New Roman" w:cs="Times New Roman"/>
                    <w:color w:val="000000"/>
                    <w:szCs w:val="24"/>
                  </w:rPr>
                </w:rPrChange>
              </w:rPr>
            </w:pPr>
            <w:ins w:id="7166" w:author="ilham.nur@office.ui.ac.id" w:date="2023-03-28T22:19:00Z">
              <w:r w:rsidRPr="00F77B86">
                <w:rPr>
                  <w:rFonts w:eastAsia="Times New Roman" w:cs="Times New Roman"/>
                  <w:color w:val="000000"/>
                  <w:sz w:val="20"/>
                  <w:szCs w:val="20"/>
                  <w:rPrChange w:id="7167" w:author="ilham.nur@office.ui.ac.id" w:date="2023-03-28T22:19:00Z">
                    <w:rPr>
                      <w:rFonts w:eastAsia="Times New Roman" w:cs="Times New Roman"/>
                      <w:color w:val="000000"/>
                      <w:szCs w:val="24"/>
                    </w:rPr>
                  </w:rPrChange>
                </w:rPr>
                <w:t>Simulasi 28</w:t>
              </w:r>
            </w:ins>
          </w:p>
        </w:tc>
        <w:tc>
          <w:tcPr>
            <w:tcW w:w="901" w:type="pct"/>
            <w:tcBorders>
              <w:top w:val="nil"/>
              <w:left w:val="nil"/>
              <w:bottom w:val="single" w:sz="4" w:space="0" w:color="auto"/>
              <w:right w:val="single" w:sz="4" w:space="0" w:color="auto"/>
            </w:tcBorders>
            <w:shd w:val="clear" w:color="auto" w:fill="auto"/>
            <w:noWrap/>
            <w:vAlign w:val="bottom"/>
            <w:hideMark/>
            <w:tcPrChange w:id="716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9FB2BC3" w14:textId="77777777" w:rsidR="001A7CD7" w:rsidRPr="00F77B86" w:rsidRDefault="001A7CD7" w:rsidP="001A7CD7">
            <w:pPr>
              <w:spacing w:after="0" w:line="240" w:lineRule="auto"/>
              <w:jc w:val="right"/>
              <w:rPr>
                <w:ins w:id="7169" w:author="ilham.nur@office.ui.ac.id" w:date="2023-03-28T22:19:00Z"/>
                <w:rFonts w:eastAsia="Times New Roman" w:cs="Times New Roman"/>
                <w:color w:val="000000"/>
                <w:sz w:val="20"/>
                <w:szCs w:val="20"/>
                <w:rPrChange w:id="7170" w:author="ilham.nur@office.ui.ac.id" w:date="2023-03-28T22:19:00Z">
                  <w:rPr>
                    <w:ins w:id="7171" w:author="ilham.nur@office.ui.ac.id" w:date="2023-03-28T22:19:00Z"/>
                    <w:rFonts w:ascii="Calibri" w:eastAsia="Times New Roman" w:hAnsi="Calibri" w:cs="Calibri"/>
                    <w:color w:val="000000"/>
                    <w:sz w:val="22"/>
                  </w:rPr>
                </w:rPrChange>
              </w:rPr>
            </w:pPr>
            <w:ins w:id="7172" w:author="ilham.nur@office.ui.ac.id" w:date="2023-03-28T22:19:00Z">
              <w:r w:rsidRPr="00F77B86">
                <w:rPr>
                  <w:rFonts w:eastAsia="Times New Roman" w:cs="Times New Roman"/>
                  <w:color w:val="000000"/>
                  <w:sz w:val="20"/>
                  <w:szCs w:val="20"/>
                  <w:rPrChange w:id="7173" w:author="ilham.nur@office.ui.ac.id" w:date="2023-03-28T22:19:00Z">
                    <w:rPr>
                      <w:rFonts w:ascii="Calibri" w:eastAsia="Times New Roman" w:hAnsi="Calibri" w:cs="Calibri"/>
                      <w:color w:val="000000"/>
                      <w:sz w:val="22"/>
                    </w:rPr>
                  </w:rPrChange>
                </w:rPr>
                <w:t>9.00</w:t>
              </w:r>
            </w:ins>
          </w:p>
        </w:tc>
        <w:tc>
          <w:tcPr>
            <w:tcW w:w="901" w:type="pct"/>
            <w:tcBorders>
              <w:top w:val="nil"/>
              <w:left w:val="nil"/>
              <w:bottom w:val="single" w:sz="4" w:space="0" w:color="auto"/>
              <w:right w:val="single" w:sz="4" w:space="0" w:color="auto"/>
            </w:tcBorders>
            <w:shd w:val="clear" w:color="auto" w:fill="auto"/>
            <w:vAlign w:val="center"/>
            <w:hideMark/>
            <w:tcPrChange w:id="717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3CAD199" w14:textId="77777777" w:rsidR="001A7CD7" w:rsidRPr="00F77B86" w:rsidRDefault="001A7CD7" w:rsidP="001A7CD7">
            <w:pPr>
              <w:spacing w:after="0" w:line="240" w:lineRule="auto"/>
              <w:jc w:val="right"/>
              <w:rPr>
                <w:ins w:id="7175" w:author="ilham.nur@office.ui.ac.id" w:date="2023-03-28T22:19:00Z"/>
                <w:rFonts w:eastAsia="Times New Roman" w:cs="Times New Roman"/>
                <w:b/>
                <w:bCs/>
                <w:color w:val="000000"/>
                <w:sz w:val="20"/>
                <w:szCs w:val="20"/>
                <w:rPrChange w:id="7176" w:author="ilham.nur@office.ui.ac.id" w:date="2023-03-28T22:19:00Z">
                  <w:rPr>
                    <w:ins w:id="7177" w:author="ilham.nur@office.ui.ac.id" w:date="2023-03-28T22:19:00Z"/>
                    <w:rFonts w:eastAsia="Times New Roman" w:cs="Times New Roman"/>
                    <w:b/>
                    <w:bCs/>
                    <w:color w:val="000000"/>
                    <w:szCs w:val="24"/>
                  </w:rPr>
                </w:rPrChange>
              </w:rPr>
            </w:pPr>
            <w:ins w:id="7178" w:author="ilham.nur@office.ui.ac.id" w:date="2023-03-28T22:19:00Z">
              <w:r w:rsidRPr="00F77B86">
                <w:rPr>
                  <w:rFonts w:eastAsia="Times New Roman" w:cs="Times New Roman"/>
                  <w:b/>
                  <w:bCs/>
                  <w:color w:val="000000"/>
                  <w:sz w:val="20"/>
                  <w:szCs w:val="20"/>
                  <w:rPrChange w:id="7179" w:author="ilham.nur@office.ui.ac.id" w:date="2023-03-28T22:19:00Z">
                    <w:rPr>
                      <w:rFonts w:eastAsia="Times New Roman" w:cs="Times New Roman"/>
                      <w:b/>
                      <w:bCs/>
                      <w:color w:val="000000"/>
                      <w:szCs w:val="24"/>
                    </w:rPr>
                  </w:rPrChange>
                </w:rPr>
                <w:t>1512</w:t>
              </w:r>
            </w:ins>
          </w:p>
        </w:tc>
        <w:tc>
          <w:tcPr>
            <w:tcW w:w="901" w:type="pct"/>
            <w:tcBorders>
              <w:top w:val="nil"/>
              <w:left w:val="nil"/>
              <w:bottom w:val="single" w:sz="4" w:space="0" w:color="auto"/>
              <w:right w:val="single" w:sz="4" w:space="0" w:color="auto"/>
            </w:tcBorders>
            <w:shd w:val="clear" w:color="auto" w:fill="auto"/>
            <w:vAlign w:val="center"/>
            <w:hideMark/>
            <w:tcPrChange w:id="718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6D7BADE" w14:textId="77777777" w:rsidR="001A7CD7" w:rsidRPr="00F77B86" w:rsidRDefault="001A7CD7" w:rsidP="001A7CD7">
            <w:pPr>
              <w:spacing w:after="0" w:line="240" w:lineRule="auto"/>
              <w:rPr>
                <w:ins w:id="7181" w:author="ilham.nur@office.ui.ac.id" w:date="2023-03-28T22:19:00Z"/>
                <w:rFonts w:eastAsia="Times New Roman" w:cs="Times New Roman"/>
                <w:color w:val="000000"/>
                <w:sz w:val="20"/>
                <w:szCs w:val="20"/>
                <w:rPrChange w:id="7182" w:author="ilham.nur@office.ui.ac.id" w:date="2023-03-28T22:19:00Z">
                  <w:rPr>
                    <w:ins w:id="7183" w:author="ilham.nur@office.ui.ac.id" w:date="2023-03-28T22:19:00Z"/>
                    <w:rFonts w:eastAsia="Times New Roman" w:cs="Times New Roman"/>
                    <w:color w:val="000000"/>
                    <w:szCs w:val="24"/>
                  </w:rPr>
                </w:rPrChange>
              </w:rPr>
            </w:pPr>
            <w:ins w:id="7184" w:author="ilham.nur@office.ui.ac.id" w:date="2023-03-28T22:19:00Z">
              <w:r w:rsidRPr="00F77B86">
                <w:rPr>
                  <w:rFonts w:eastAsia="Times New Roman" w:cs="Times New Roman"/>
                  <w:color w:val="000000"/>
                  <w:sz w:val="20"/>
                  <w:szCs w:val="20"/>
                  <w:rPrChange w:id="7185" w:author="ilham.nur@office.ui.ac.id" w:date="2023-03-28T22:19:00Z">
                    <w:rPr>
                      <w:rFonts w:eastAsia="Times New Roman" w:cs="Times New Roman"/>
                      <w:color w:val="000000"/>
                      <w:szCs w:val="24"/>
                    </w:rPr>
                  </w:rPrChange>
                </w:rPr>
                <w:t xml:space="preserve"> $                                2,361 </w:t>
              </w:r>
            </w:ins>
          </w:p>
        </w:tc>
        <w:tc>
          <w:tcPr>
            <w:tcW w:w="1278" w:type="pct"/>
            <w:tcBorders>
              <w:top w:val="nil"/>
              <w:left w:val="nil"/>
              <w:bottom w:val="single" w:sz="4" w:space="0" w:color="auto"/>
              <w:right w:val="single" w:sz="4" w:space="0" w:color="auto"/>
            </w:tcBorders>
            <w:shd w:val="clear" w:color="auto" w:fill="auto"/>
            <w:vAlign w:val="center"/>
            <w:hideMark/>
            <w:tcPrChange w:id="718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D2899C9" w14:textId="77777777" w:rsidR="001A7CD7" w:rsidRPr="00F77B86" w:rsidRDefault="001A7CD7" w:rsidP="001A7CD7">
            <w:pPr>
              <w:spacing w:after="0" w:line="240" w:lineRule="auto"/>
              <w:jc w:val="left"/>
              <w:rPr>
                <w:ins w:id="7187" w:author="ilham.nur@office.ui.ac.id" w:date="2023-03-28T22:19:00Z"/>
                <w:rFonts w:eastAsia="Times New Roman" w:cs="Times New Roman"/>
                <w:b/>
                <w:bCs/>
                <w:color w:val="000000"/>
                <w:sz w:val="20"/>
                <w:szCs w:val="20"/>
                <w:rPrChange w:id="7188" w:author="ilham.nur@office.ui.ac.id" w:date="2023-03-28T22:19:00Z">
                  <w:rPr>
                    <w:ins w:id="7189" w:author="ilham.nur@office.ui.ac.id" w:date="2023-03-28T22:19:00Z"/>
                    <w:rFonts w:eastAsia="Times New Roman" w:cs="Times New Roman"/>
                    <w:b/>
                    <w:bCs/>
                    <w:color w:val="000000"/>
                    <w:szCs w:val="24"/>
                  </w:rPr>
                </w:rPrChange>
              </w:rPr>
            </w:pPr>
            <w:ins w:id="7190" w:author="ilham.nur@office.ui.ac.id" w:date="2023-03-28T22:19:00Z">
              <w:r w:rsidRPr="00F77B86">
                <w:rPr>
                  <w:rFonts w:eastAsia="Times New Roman" w:cs="Times New Roman"/>
                  <w:b/>
                  <w:bCs/>
                  <w:color w:val="000000"/>
                  <w:sz w:val="20"/>
                  <w:szCs w:val="20"/>
                  <w:rPrChange w:id="7191" w:author="ilham.nur@office.ui.ac.id" w:date="2023-03-28T22:19:00Z">
                    <w:rPr>
                      <w:rFonts w:eastAsia="Times New Roman" w:cs="Times New Roman"/>
                      <w:b/>
                      <w:bCs/>
                      <w:color w:val="000000"/>
                      <w:szCs w:val="24"/>
                    </w:rPr>
                  </w:rPrChange>
                </w:rPr>
                <w:t xml:space="preserve"> Rp                                  35,410,500.00 </w:t>
              </w:r>
            </w:ins>
          </w:p>
        </w:tc>
      </w:tr>
      <w:tr w:rsidR="001A7CD7" w:rsidRPr="00F77B86" w14:paraId="38B26ED5" w14:textId="77777777" w:rsidTr="001A7CD7">
        <w:trPr>
          <w:trHeight w:val="315"/>
          <w:ins w:id="7192" w:author="ilham.nur@office.ui.ac.id" w:date="2023-03-28T22:19:00Z"/>
          <w:trPrChange w:id="719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19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DFF1325" w14:textId="77777777" w:rsidR="001A7CD7" w:rsidRPr="00F77B86" w:rsidRDefault="001A7CD7" w:rsidP="001A7CD7">
            <w:pPr>
              <w:spacing w:after="0" w:line="240" w:lineRule="auto"/>
              <w:rPr>
                <w:ins w:id="7195" w:author="ilham.nur@office.ui.ac.id" w:date="2023-03-28T22:19:00Z"/>
                <w:rFonts w:eastAsia="Times New Roman" w:cs="Times New Roman"/>
                <w:color w:val="000000"/>
                <w:sz w:val="20"/>
                <w:szCs w:val="20"/>
                <w:rPrChange w:id="7196" w:author="ilham.nur@office.ui.ac.id" w:date="2023-03-28T22:19:00Z">
                  <w:rPr>
                    <w:ins w:id="7197" w:author="ilham.nur@office.ui.ac.id" w:date="2023-03-28T22:19:00Z"/>
                    <w:rFonts w:eastAsia="Times New Roman" w:cs="Times New Roman"/>
                    <w:color w:val="000000"/>
                    <w:szCs w:val="24"/>
                  </w:rPr>
                </w:rPrChange>
              </w:rPr>
            </w:pPr>
            <w:ins w:id="7198" w:author="ilham.nur@office.ui.ac.id" w:date="2023-03-28T22:19:00Z">
              <w:r w:rsidRPr="00F77B86">
                <w:rPr>
                  <w:rFonts w:eastAsia="Times New Roman" w:cs="Times New Roman"/>
                  <w:color w:val="000000"/>
                  <w:sz w:val="20"/>
                  <w:szCs w:val="20"/>
                  <w:rPrChange w:id="7199" w:author="ilham.nur@office.ui.ac.id" w:date="2023-03-28T22:19:00Z">
                    <w:rPr>
                      <w:rFonts w:eastAsia="Times New Roman" w:cs="Times New Roman"/>
                      <w:color w:val="000000"/>
                      <w:szCs w:val="24"/>
                    </w:rPr>
                  </w:rPrChange>
                </w:rPr>
                <w:t>Simulasi 29</w:t>
              </w:r>
            </w:ins>
          </w:p>
        </w:tc>
        <w:tc>
          <w:tcPr>
            <w:tcW w:w="901" w:type="pct"/>
            <w:tcBorders>
              <w:top w:val="nil"/>
              <w:left w:val="nil"/>
              <w:bottom w:val="single" w:sz="4" w:space="0" w:color="auto"/>
              <w:right w:val="single" w:sz="4" w:space="0" w:color="auto"/>
            </w:tcBorders>
            <w:shd w:val="clear" w:color="auto" w:fill="auto"/>
            <w:noWrap/>
            <w:vAlign w:val="bottom"/>
            <w:hideMark/>
            <w:tcPrChange w:id="720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D8E689B" w14:textId="77777777" w:rsidR="001A7CD7" w:rsidRPr="00F77B86" w:rsidRDefault="001A7CD7" w:rsidP="001A7CD7">
            <w:pPr>
              <w:spacing w:after="0" w:line="240" w:lineRule="auto"/>
              <w:jc w:val="right"/>
              <w:rPr>
                <w:ins w:id="7201" w:author="ilham.nur@office.ui.ac.id" w:date="2023-03-28T22:19:00Z"/>
                <w:rFonts w:eastAsia="Times New Roman" w:cs="Times New Roman"/>
                <w:color w:val="000000"/>
                <w:sz w:val="20"/>
                <w:szCs w:val="20"/>
                <w:rPrChange w:id="7202" w:author="ilham.nur@office.ui.ac.id" w:date="2023-03-28T22:19:00Z">
                  <w:rPr>
                    <w:ins w:id="7203" w:author="ilham.nur@office.ui.ac.id" w:date="2023-03-28T22:19:00Z"/>
                    <w:rFonts w:ascii="Calibri" w:eastAsia="Times New Roman" w:hAnsi="Calibri" w:cs="Calibri"/>
                    <w:color w:val="000000"/>
                    <w:sz w:val="22"/>
                  </w:rPr>
                </w:rPrChange>
              </w:rPr>
            </w:pPr>
            <w:ins w:id="7204" w:author="ilham.nur@office.ui.ac.id" w:date="2023-03-28T22:19:00Z">
              <w:r w:rsidRPr="00F77B86">
                <w:rPr>
                  <w:rFonts w:eastAsia="Times New Roman" w:cs="Times New Roman"/>
                  <w:color w:val="000000"/>
                  <w:sz w:val="20"/>
                  <w:szCs w:val="20"/>
                  <w:rPrChange w:id="7205" w:author="ilham.nur@office.ui.ac.id" w:date="2023-03-28T22:19:00Z">
                    <w:rPr>
                      <w:rFonts w:ascii="Calibri" w:eastAsia="Times New Roman" w:hAnsi="Calibri" w:cs="Calibri"/>
                      <w:color w:val="000000"/>
                      <w:sz w:val="22"/>
                    </w:rPr>
                  </w:rPrChange>
                </w:rPr>
                <w:t>7.80</w:t>
              </w:r>
            </w:ins>
          </w:p>
        </w:tc>
        <w:tc>
          <w:tcPr>
            <w:tcW w:w="901" w:type="pct"/>
            <w:tcBorders>
              <w:top w:val="nil"/>
              <w:left w:val="nil"/>
              <w:bottom w:val="single" w:sz="4" w:space="0" w:color="auto"/>
              <w:right w:val="single" w:sz="4" w:space="0" w:color="auto"/>
            </w:tcBorders>
            <w:shd w:val="clear" w:color="auto" w:fill="auto"/>
            <w:vAlign w:val="center"/>
            <w:hideMark/>
            <w:tcPrChange w:id="720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B4FC6F1" w14:textId="77777777" w:rsidR="001A7CD7" w:rsidRPr="00F77B86" w:rsidRDefault="001A7CD7" w:rsidP="001A7CD7">
            <w:pPr>
              <w:spacing w:after="0" w:line="240" w:lineRule="auto"/>
              <w:jc w:val="right"/>
              <w:rPr>
                <w:ins w:id="7207" w:author="ilham.nur@office.ui.ac.id" w:date="2023-03-28T22:19:00Z"/>
                <w:rFonts w:eastAsia="Times New Roman" w:cs="Times New Roman"/>
                <w:b/>
                <w:bCs/>
                <w:color w:val="000000"/>
                <w:sz w:val="20"/>
                <w:szCs w:val="20"/>
                <w:rPrChange w:id="7208" w:author="ilham.nur@office.ui.ac.id" w:date="2023-03-28T22:19:00Z">
                  <w:rPr>
                    <w:ins w:id="7209" w:author="ilham.nur@office.ui.ac.id" w:date="2023-03-28T22:19:00Z"/>
                    <w:rFonts w:eastAsia="Times New Roman" w:cs="Times New Roman"/>
                    <w:b/>
                    <w:bCs/>
                    <w:color w:val="000000"/>
                    <w:szCs w:val="24"/>
                  </w:rPr>
                </w:rPrChange>
              </w:rPr>
            </w:pPr>
            <w:ins w:id="7210" w:author="ilham.nur@office.ui.ac.id" w:date="2023-03-28T22:19:00Z">
              <w:r w:rsidRPr="00F77B86">
                <w:rPr>
                  <w:rFonts w:eastAsia="Times New Roman" w:cs="Times New Roman"/>
                  <w:b/>
                  <w:bCs/>
                  <w:color w:val="000000"/>
                  <w:sz w:val="20"/>
                  <w:szCs w:val="20"/>
                  <w:rPrChange w:id="7211" w:author="ilham.nur@office.ui.ac.id" w:date="2023-03-28T22:19:00Z">
                    <w:rPr>
                      <w:rFonts w:eastAsia="Times New Roman" w:cs="Times New Roman"/>
                      <w:b/>
                      <w:bCs/>
                      <w:color w:val="000000"/>
                      <w:szCs w:val="24"/>
                    </w:rPr>
                  </w:rPrChange>
                </w:rPr>
                <w:t>1310.4</w:t>
              </w:r>
            </w:ins>
          </w:p>
        </w:tc>
        <w:tc>
          <w:tcPr>
            <w:tcW w:w="901" w:type="pct"/>
            <w:tcBorders>
              <w:top w:val="nil"/>
              <w:left w:val="nil"/>
              <w:bottom w:val="single" w:sz="4" w:space="0" w:color="auto"/>
              <w:right w:val="single" w:sz="4" w:space="0" w:color="auto"/>
            </w:tcBorders>
            <w:shd w:val="clear" w:color="auto" w:fill="auto"/>
            <w:vAlign w:val="center"/>
            <w:hideMark/>
            <w:tcPrChange w:id="721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E8FF413" w14:textId="77777777" w:rsidR="001A7CD7" w:rsidRPr="00F77B86" w:rsidRDefault="001A7CD7" w:rsidP="001A7CD7">
            <w:pPr>
              <w:spacing w:after="0" w:line="240" w:lineRule="auto"/>
              <w:rPr>
                <w:ins w:id="7213" w:author="ilham.nur@office.ui.ac.id" w:date="2023-03-28T22:19:00Z"/>
                <w:rFonts w:eastAsia="Times New Roman" w:cs="Times New Roman"/>
                <w:color w:val="000000"/>
                <w:sz w:val="20"/>
                <w:szCs w:val="20"/>
                <w:rPrChange w:id="7214" w:author="ilham.nur@office.ui.ac.id" w:date="2023-03-28T22:19:00Z">
                  <w:rPr>
                    <w:ins w:id="7215" w:author="ilham.nur@office.ui.ac.id" w:date="2023-03-28T22:19:00Z"/>
                    <w:rFonts w:eastAsia="Times New Roman" w:cs="Times New Roman"/>
                    <w:color w:val="000000"/>
                    <w:szCs w:val="24"/>
                  </w:rPr>
                </w:rPrChange>
              </w:rPr>
            </w:pPr>
            <w:ins w:id="7216" w:author="ilham.nur@office.ui.ac.id" w:date="2023-03-28T22:19:00Z">
              <w:r w:rsidRPr="00F77B86">
                <w:rPr>
                  <w:rFonts w:eastAsia="Times New Roman" w:cs="Times New Roman"/>
                  <w:color w:val="000000"/>
                  <w:sz w:val="20"/>
                  <w:szCs w:val="20"/>
                  <w:rPrChange w:id="7217" w:author="ilham.nur@office.ui.ac.id" w:date="2023-03-28T22:19:00Z">
                    <w:rPr>
                      <w:rFonts w:eastAsia="Times New Roman" w:cs="Times New Roman"/>
                      <w:color w:val="000000"/>
                      <w:szCs w:val="24"/>
                    </w:rPr>
                  </w:rPrChange>
                </w:rPr>
                <w:t xml:space="preserve"> $                                2,085 </w:t>
              </w:r>
            </w:ins>
          </w:p>
        </w:tc>
        <w:tc>
          <w:tcPr>
            <w:tcW w:w="1278" w:type="pct"/>
            <w:tcBorders>
              <w:top w:val="nil"/>
              <w:left w:val="nil"/>
              <w:bottom w:val="single" w:sz="4" w:space="0" w:color="auto"/>
              <w:right w:val="single" w:sz="4" w:space="0" w:color="auto"/>
            </w:tcBorders>
            <w:shd w:val="clear" w:color="auto" w:fill="auto"/>
            <w:vAlign w:val="center"/>
            <w:hideMark/>
            <w:tcPrChange w:id="721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39365BA" w14:textId="77777777" w:rsidR="001A7CD7" w:rsidRPr="00F77B86" w:rsidRDefault="001A7CD7" w:rsidP="001A7CD7">
            <w:pPr>
              <w:spacing w:after="0" w:line="240" w:lineRule="auto"/>
              <w:jc w:val="left"/>
              <w:rPr>
                <w:ins w:id="7219" w:author="ilham.nur@office.ui.ac.id" w:date="2023-03-28T22:19:00Z"/>
                <w:rFonts w:eastAsia="Times New Roman" w:cs="Times New Roman"/>
                <w:b/>
                <w:bCs/>
                <w:color w:val="000000"/>
                <w:sz w:val="20"/>
                <w:szCs w:val="20"/>
                <w:rPrChange w:id="7220" w:author="ilham.nur@office.ui.ac.id" w:date="2023-03-28T22:19:00Z">
                  <w:rPr>
                    <w:ins w:id="7221" w:author="ilham.nur@office.ui.ac.id" w:date="2023-03-28T22:19:00Z"/>
                    <w:rFonts w:eastAsia="Times New Roman" w:cs="Times New Roman"/>
                    <w:b/>
                    <w:bCs/>
                    <w:color w:val="000000"/>
                    <w:szCs w:val="24"/>
                  </w:rPr>
                </w:rPrChange>
              </w:rPr>
            </w:pPr>
            <w:ins w:id="7222" w:author="ilham.nur@office.ui.ac.id" w:date="2023-03-28T22:19:00Z">
              <w:r w:rsidRPr="00F77B86">
                <w:rPr>
                  <w:rFonts w:eastAsia="Times New Roman" w:cs="Times New Roman"/>
                  <w:b/>
                  <w:bCs/>
                  <w:color w:val="000000"/>
                  <w:sz w:val="20"/>
                  <w:szCs w:val="20"/>
                  <w:rPrChange w:id="7223" w:author="ilham.nur@office.ui.ac.id" w:date="2023-03-28T22:19:00Z">
                    <w:rPr>
                      <w:rFonts w:eastAsia="Times New Roman" w:cs="Times New Roman"/>
                      <w:b/>
                      <w:bCs/>
                      <w:color w:val="000000"/>
                      <w:szCs w:val="24"/>
                    </w:rPr>
                  </w:rPrChange>
                </w:rPr>
                <w:t xml:space="preserve"> Rp                                  31,269,000.00 </w:t>
              </w:r>
            </w:ins>
          </w:p>
        </w:tc>
      </w:tr>
      <w:tr w:rsidR="001A7CD7" w:rsidRPr="00F77B86" w14:paraId="6C506F80" w14:textId="77777777" w:rsidTr="001A7CD7">
        <w:trPr>
          <w:trHeight w:val="315"/>
          <w:ins w:id="7224" w:author="ilham.nur@office.ui.ac.id" w:date="2023-03-28T22:19:00Z"/>
          <w:trPrChange w:id="722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22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052A830" w14:textId="77777777" w:rsidR="001A7CD7" w:rsidRPr="00F77B86" w:rsidRDefault="001A7CD7" w:rsidP="001A7CD7">
            <w:pPr>
              <w:spacing w:after="0" w:line="240" w:lineRule="auto"/>
              <w:rPr>
                <w:ins w:id="7227" w:author="ilham.nur@office.ui.ac.id" w:date="2023-03-28T22:19:00Z"/>
                <w:rFonts w:eastAsia="Times New Roman" w:cs="Times New Roman"/>
                <w:color w:val="000000"/>
                <w:sz w:val="20"/>
                <w:szCs w:val="20"/>
                <w:rPrChange w:id="7228" w:author="ilham.nur@office.ui.ac.id" w:date="2023-03-28T22:19:00Z">
                  <w:rPr>
                    <w:ins w:id="7229" w:author="ilham.nur@office.ui.ac.id" w:date="2023-03-28T22:19:00Z"/>
                    <w:rFonts w:eastAsia="Times New Roman" w:cs="Times New Roman"/>
                    <w:color w:val="000000"/>
                    <w:szCs w:val="24"/>
                  </w:rPr>
                </w:rPrChange>
              </w:rPr>
            </w:pPr>
            <w:ins w:id="7230" w:author="ilham.nur@office.ui.ac.id" w:date="2023-03-28T22:19:00Z">
              <w:r w:rsidRPr="00F77B86">
                <w:rPr>
                  <w:rFonts w:eastAsia="Times New Roman" w:cs="Times New Roman"/>
                  <w:color w:val="000000"/>
                  <w:sz w:val="20"/>
                  <w:szCs w:val="20"/>
                  <w:rPrChange w:id="7231" w:author="ilham.nur@office.ui.ac.id" w:date="2023-03-28T22:19:00Z">
                    <w:rPr>
                      <w:rFonts w:eastAsia="Times New Roman" w:cs="Times New Roman"/>
                      <w:color w:val="000000"/>
                      <w:szCs w:val="24"/>
                    </w:rPr>
                  </w:rPrChange>
                </w:rPr>
                <w:t>Simulasi 30</w:t>
              </w:r>
            </w:ins>
          </w:p>
        </w:tc>
        <w:tc>
          <w:tcPr>
            <w:tcW w:w="901" w:type="pct"/>
            <w:tcBorders>
              <w:top w:val="nil"/>
              <w:left w:val="nil"/>
              <w:bottom w:val="single" w:sz="4" w:space="0" w:color="auto"/>
              <w:right w:val="single" w:sz="4" w:space="0" w:color="auto"/>
            </w:tcBorders>
            <w:shd w:val="clear" w:color="auto" w:fill="auto"/>
            <w:noWrap/>
            <w:vAlign w:val="bottom"/>
            <w:hideMark/>
            <w:tcPrChange w:id="723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E0B05DD" w14:textId="77777777" w:rsidR="001A7CD7" w:rsidRPr="00F77B86" w:rsidRDefault="001A7CD7" w:rsidP="001A7CD7">
            <w:pPr>
              <w:spacing w:after="0" w:line="240" w:lineRule="auto"/>
              <w:jc w:val="right"/>
              <w:rPr>
                <w:ins w:id="7233" w:author="ilham.nur@office.ui.ac.id" w:date="2023-03-28T22:19:00Z"/>
                <w:rFonts w:eastAsia="Times New Roman" w:cs="Times New Roman"/>
                <w:color w:val="000000"/>
                <w:sz w:val="20"/>
                <w:szCs w:val="20"/>
                <w:rPrChange w:id="7234" w:author="ilham.nur@office.ui.ac.id" w:date="2023-03-28T22:19:00Z">
                  <w:rPr>
                    <w:ins w:id="7235" w:author="ilham.nur@office.ui.ac.id" w:date="2023-03-28T22:19:00Z"/>
                    <w:rFonts w:ascii="Calibri" w:eastAsia="Times New Roman" w:hAnsi="Calibri" w:cs="Calibri"/>
                    <w:color w:val="000000"/>
                    <w:sz w:val="22"/>
                  </w:rPr>
                </w:rPrChange>
              </w:rPr>
            </w:pPr>
            <w:ins w:id="7236" w:author="ilham.nur@office.ui.ac.id" w:date="2023-03-28T22:19:00Z">
              <w:r w:rsidRPr="00F77B86">
                <w:rPr>
                  <w:rFonts w:eastAsia="Times New Roman" w:cs="Times New Roman"/>
                  <w:color w:val="000000"/>
                  <w:sz w:val="20"/>
                  <w:szCs w:val="20"/>
                  <w:rPrChange w:id="7237" w:author="ilham.nur@office.ui.ac.id" w:date="2023-03-28T22:19:00Z">
                    <w:rPr>
                      <w:rFonts w:ascii="Calibri" w:eastAsia="Times New Roman" w:hAnsi="Calibri" w:cs="Calibri"/>
                      <w:color w:val="000000"/>
                      <w:sz w:val="22"/>
                    </w:rPr>
                  </w:rPrChange>
                </w:rPr>
                <w:t>6.00</w:t>
              </w:r>
            </w:ins>
          </w:p>
        </w:tc>
        <w:tc>
          <w:tcPr>
            <w:tcW w:w="901" w:type="pct"/>
            <w:tcBorders>
              <w:top w:val="nil"/>
              <w:left w:val="nil"/>
              <w:bottom w:val="single" w:sz="4" w:space="0" w:color="auto"/>
              <w:right w:val="single" w:sz="4" w:space="0" w:color="auto"/>
            </w:tcBorders>
            <w:shd w:val="clear" w:color="auto" w:fill="auto"/>
            <w:vAlign w:val="center"/>
            <w:hideMark/>
            <w:tcPrChange w:id="723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7ECD39D" w14:textId="77777777" w:rsidR="001A7CD7" w:rsidRPr="00F77B86" w:rsidRDefault="001A7CD7" w:rsidP="001A7CD7">
            <w:pPr>
              <w:spacing w:after="0" w:line="240" w:lineRule="auto"/>
              <w:jc w:val="right"/>
              <w:rPr>
                <w:ins w:id="7239" w:author="ilham.nur@office.ui.ac.id" w:date="2023-03-28T22:19:00Z"/>
                <w:rFonts w:eastAsia="Times New Roman" w:cs="Times New Roman"/>
                <w:b/>
                <w:bCs/>
                <w:color w:val="000000"/>
                <w:sz w:val="20"/>
                <w:szCs w:val="20"/>
                <w:rPrChange w:id="7240" w:author="ilham.nur@office.ui.ac.id" w:date="2023-03-28T22:19:00Z">
                  <w:rPr>
                    <w:ins w:id="7241" w:author="ilham.nur@office.ui.ac.id" w:date="2023-03-28T22:19:00Z"/>
                    <w:rFonts w:eastAsia="Times New Roman" w:cs="Times New Roman"/>
                    <w:b/>
                    <w:bCs/>
                    <w:color w:val="000000"/>
                    <w:szCs w:val="24"/>
                  </w:rPr>
                </w:rPrChange>
              </w:rPr>
            </w:pPr>
            <w:ins w:id="7242" w:author="ilham.nur@office.ui.ac.id" w:date="2023-03-28T22:19:00Z">
              <w:r w:rsidRPr="00F77B86">
                <w:rPr>
                  <w:rFonts w:eastAsia="Times New Roman" w:cs="Times New Roman"/>
                  <w:b/>
                  <w:bCs/>
                  <w:color w:val="000000"/>
                  <w:sz w:val="20"/>
                  <w:szCs w:val="20"/>
                  <w:rPrChange w:id="7243" w:author="ilham.nur@office.ui.ac.id" w:date="2023-03-28T22:19:00Z">
                    <w:rPr>
                      <w:rFonts w:eastAsia="Times New Roman" w:cs="Times New Roman"/>
                      <w:b/>
                      <w:bCs/>
                      <w:color w:val="000000"/>
                      <w:szCs w:val="24"/>
                    </w:rPr>
                  </w:rPrChange>
                </w:rPr>
                <w:t>1008</w:t>
              </w:r>
            </w:ins>
          </w:p>
        </w:tc>
        <w:tc>
          <w:tcPr>
            <w:tcW w:w="901" w:type="pct"/>
            <w:tcBorders>
              <w:top w:val="nil"/>
              <w:left w:val="nil"/>
              <w:bottom w:val="single" w:sz="4" w:space="0" w:color="auto"/>
              <w:right w:val="single" w:sz="4" w:space="0" w:color="auto"/>
            </w:tcBorders>
            <w:shd w:val="clear" w:color="auto" w:fill="auto"/>
            <w:vAlign w:val="center"/>
            <w:hideMark/>
            <w:tcPrChange w:id="724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37F1045" w14:textId="77777777" w:rsidR="001A7CD7" w:rsidRPr="00F77B86" w:rsidRDefault="001A7CD7" w:rsidP="001A7CD7">
            <w:pPr>
              <w:spacing w:after="0" w:line="240" w:lineRule="auto"/>
              <w:rPr>
                <w:ins w:id="7245" w:author="ilham.nur@office.ui.ac.id" w:date="2023-03-28T22:19:00Z"/>
                <w:rFonts w:eastAsia="Times New Roman" w:cs="Times New Roman"/>
                <w:color w:val="000000"/>
                <w:sz w:val="20"/>
                <w:szCs w:val="20"/>
                <w:rPrChange w:id="7246" w:author="ilham.nur@office.ui.ac.id" w:date="2023-03-28T22:19:00Z">
                  <w:rPr>
                    <w:ins w:id="7247" w:author="ilham.nur@office.ui.ac.id" w:date="2023-03-28T22:19:00Z"/>
                    <w:rFonts w:eastAsia="Times New Roman" w:cs="Times New Roman"/>
                    <w:color w:val="000000"/>
                    <w:szCs w:val="24"/>
                  </w:rPr>
                </w:rPrChange>
              </w:rPr>
            </w:pPr>
            <w:ins w:id="7248" w:author="ilham.nur@office.ui.ac.id" w:date="2023-03-28T22:19:00Z">
              <w:r w:rsidRPr="00F77B86">
                <w:rPr>
                  <w:rFonts w:eastAsia="Times New Roman" w:cs="Times New Roman"/>
                  <w:color w:val="000000"/>
                  <w:sz w:val="20"/>
                  <w:szCs w:val="20"/>
                  <w:rPrChange w:id="7249" w:author="ilham.nur@office.ui.ac.id" w:date="2023-03-28T22:19:00Z">
                    <w:rPr>
                      <w:rFonts w:eastAsia="Times New Roman" w:cs="Times New Roman"/>
                      <w:color w:val="000000"/>
                      <w:szCs w:val="24"/>
                    </w:rPr>
                  </w:rPrChange>
                </w:rPr>
                <w:t xml:space="preserve"> $                                1,646 </w:t>
              </w:r>
            </w:ins>
          </w:p>
        </w:tc>
        <w:tc>
          <w:tcPr>
            <w:tcW w:w="1278" w:type="pct"/>
            <w:tcBorders>
              <w:top w:val="nil"/>
              <w:left w:val="nil"/>
              <w:bottom w:val="single" w:sz="4" w:space="0" w:color="auto"/>
              <w:right w:val="single" w:sz="4" w:space="0" w:color="auto"/>
            </w:tcBorders>
            <w:shd w:val="clear" w:color="auto" w:fill="auto"/>
            <w:vAlign w:val="center"/>
            <w:hideMark/>
            <w:tcPrChange w:id="725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C9FDF91" w14:textId="77777777" w:rsidR="001A7CD7" w:rsidRPr="00F77B86" w:rsidRDefault="001A7CD7" w:rsidP="001A7CD7">
            <w:pPr>
              <w:spacing w:after="0" w:line="240" w:lineRule="auto"/>
              <w:jc w:val="left"/>
              <w:rPr>
                <w:ins w:id="7251" w:author="ilham.nur@office.ui.ac.id" w:date="2023-03-28T22:19:00Z"/>
                <w:rFonts w:eastAsia="Times New Roman" w:cs="Times New Roman"/>
                <w:b/>
                <w:bCs/>
                <w:color w:val="000000"/>
                <w:sz w:val="20"/>
                <w:szCs w:val="20"/>
                <w:rPrChange w:id="7252" w:author="ilham.nur@office.ui.ac.id" w:date="2023-03-28T22:19:00Z">
                  <w:rPr>
                    <w:ins w:id="7253" w:author="ilham.nur@office.ui.ac.id" w:date="2023-03-28T22:19:00Z"/>
                    <w:rFonts w:eastAsia="Times New Roman" w:cs="Times New Roman"/>
                    <w:b/>
                    <w:bCs/>
                    <w:color w:val="000000"/>
                    <w:szCs w:val="24"/>
                  </w:rPr>
                </w:rPrChange>
              </w:rPr>
            </w:pPr>
            <w:ins w:id="7254" w:author="ilham.nur@office.ui.ac.id" w:date="2023-03-28T22:19:00Z">
              <w:r w:rsidRPr="00F77B86">
                <w:rPr>
                  <w:rFonts w:eastAsia="Times New Roman" w:cs="Times New Roman"/>
                  <w:b/>
                  <w:bCs/>
                  <w:color w:val="000000"/>
                  <w:sz w:val="20"/>
                  <w:szCs w:val="20"/>
                  <w:rPrChange w:id="7255" w:author="ilham.nur@office.ui.ac.id" w:date="2023-03-28T22:19:00Z">
                    <w:rPr>
                      <w:rFonts w:eastAsia="Times New Roman" w:cs="Times New Roman"/>
                      <w:b/>
                      <w:bCs/>
                      <w:color w:val="000000"/>
                      <w:szCs w:val="24"/>
                    </w:rPr>
                  </w:rPrChange>
                </w:rPr>
                <w:t xml:space="preserve"> Rp                                  24,682,500.00 </w:t>
              </w:r>
            </w:ins>
          </w:p>
        </w:tc>
      </w:tr>
      <w:tr w:rsidR="001A7CD7" w:rsidRPr="00F77B86" w14:paraId="41A51570" w14:textId="77777777" w:rsidTr="001A7CD7">
        <w:trPr>
          <w:trHeight w:val="315"/>
          <w:ins w:id="7256" w:author="ilham.nur@office.ui.ac.id" w:date="2023-03-28T22:19:00Z"/>
          <w:trPrChange w:id="725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25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4D279AF" w14:textId="77777777" w:rsidR="001A7CD7" w:rsidRPr="00F77B86" w:rsidRDefault="001A7CD7" w:rsidP="001A7CD7">
            <w:pPr>
              <w:spacing w:after="0" w:line="240" w:lineRule="auto"/>
              <w:rPr>
                <w:ins w:id="7259" w:author="ilham.nur@office.ui.ac.id" w:date="2023-03-28T22:19:00Z"/>
                <w:rFonts w:eastAsia="Times New Roman" w:cs="Times New Roman"/>
                <w:color w:val="000000"/>
                <w:sz w:val="20"/>
                <w:szCs w:val="20"/>
                <w:rPrChange w:id="7260" w:author="ilham.nur@office.ui.ac.id" w:date="2023-03-28T22:19:00Z">
                  <w:rPr>
                    <w:ins w:id="7261" w:author="ilham.nur@office.ui.ac.id" w:date="2023-03-28T22:19:00Z"/>
                    <w:rFonts w:eastAsia="Times New Roman" w:cs="Times New Roman"/>
                    <w:color w:val="000000"/>
                    <w:szCs w:val="24"/>
                  </w:rPr>
                </w:rPrChange>
              </w:rPr>
            </w:pPr>
            <w:ins w:id="7262" w:author="ilham.nur@office.ui.ac.id" w:date="2023-03-28T22:19:00Z">
              <w:r w:rsidRPr="00F77B86">
                <w:rPr>
                  <w:rFonts w:eastAsia="Times New Roman" w:cs="Times New Roman"/>
                  <w:color w:val="000000"/>
                  <w:sz w:val="20"/>
                  <w:szCs w:val="20"/>
                  <w:rPrChange w:id="7263" w:author="ilham.nur@office.ui.ac.id" w:date="2023-03-28T22:19:00Z">
                    <w:rPr>
                      <w:rFonts w:eastAsia="Times New Roman" w:cs="Times New Roman"/>
                      <w:color w:val="000000"/>
                      <w:szCs w:val="24"/>
                    </w:rPr>
                  </w:rPrChange>
                </w:rPr>
                <w:t>Simulasi 31</w:t>
              </w:r>
            </w:ins>
          </w:p>
        </w:tc>
        <w:tc>
          <w:tcPr>
            <w:tcW w:w="901" w:type="pct"/>
            <w:tcBorders>
              <w:top w:val="nil"/>
              <w:left w:val="nil"/>
              <w:bottom w:val="single" w:sz="4" w:space="0" w:color="auto"/>
              <w:right w:val="single" w:sz="4" w:space="0" w:color="auto"/>
            </w:tcBorders>
            <w:shd w:val="clear" w:color="auto" w:fill="auto"/>
            <w:noWrap/>
            <w:vAlign w:val="bottom"/>
            <w:hideMark/>
            <w:tcPrChange w:id="726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99315E6" w14:textId="77777777" w:rsidR="001A7CD7" w:rsidRPr="00F77B86" w:rsidRDefault="001A7CD7" w:rsidP="001A7CD7">
            <w:pPr>
              <w:spacing w:after="0" w:line="240" w:lineRule="auto"/>
              <w:jc w:val="right"/>
              <w:rPr>
                <w:ins w:id="7265" w:author="ilham.nur@office.ui.ac.id" w:date="2023-03-28T22:19:00Z"/>
                <w:rFonts w:eastAsia="Times New Roman" w:cs="Times New Roman"/>
                <w:color w:val="000000"/>
                <w:sz w:val="20"/>
                <w:szCs w:val="20"/>
                <w:rPrChange w:id="7266" w:author="ilham.nur@office.ui.ac.id" w:date="2023-03-28T22:19:00Z">
                  <w:rPr>
                    <w:ins w:id="7267" w:author="ilham.nur@office.ui.ac.id" w:date="2023-03-28T22:19:00Z"/>
                    <w:rFonts w:ascii="Calibri" w:eastAsia="Times New Roman" w:hAnsi="Calibri" w:cs="Calibri"/>
                    <w:color w:val="000000"/>
                    <w:sz w:val="22"/>
                  </w:rPr>
                </w:rPrChange>
              </w:rPr>
            </w:pPr>
            <w:ins w:id="7268" w:author="ilham.nur@office.ui.ac.id" w:date="2023-03-28T22:19:00Z">
              <w:r w:rsidRPr="00F77B86">
                <w:rPr>
                  <w:rFonts w:eastAsia="Times New Roman" w:cs="Times New Roman"/>
                  <w:color w:val="000000"/>
                  <w:sz w:val="20"/>
                  <w:szCs w:val="20"/>
                  <w:rPrChange w:id="7269" w:author="ilham.nur@office.ui.ac.id" w:date="2023-03-28T22:19:00Z">
                    <w:rPr>
                      <w:rFonts w:ascii="Calibri" w:eastAsia="Times New Roman" w:hAnsi="Calibri" w:cs="Calibri"/>
                      <w:color w:val="000000"/>
                      <w:sz w:val="22"/>
                    </w:rPr>
                  </w:rPrChange>
                </w:rPr>
                <w:t>13.20</w:t>
              </w:r>
            </w:ins>
          </w:p>
        </w:tc>
        <w:tc>
          <w:tcPr>
            <w:tcW w:w="901" w:type="pct"/>
            <w:tcBorders>
              <w:top w:val="nil"/>
              <w:left w:val="nil"/>
              <w:bottom w:val="single" w:sz="4" w:space="0" w:color="auto"/>
              <w:right w:val="single" w:sz="4" w:space="0" w:color="auto"/>
            </w:tcBorders>
            <w:shd w:val="clear" w:color="auto" w:fill="auto"/>
            <w:vAlign w:val="center"/>
            <w:hideMark/>
            <w:tcPrChange w:id="727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ABC04E7" w14:textId="77777777" w:rsidR="001A7CD7" w:rsidRPr="00F77B86" w:rsidRDefault="001A7CD7" w:rsidP="001A7CD7">
            <w:pPr>
              <w:spacing w:after="0" w:line="240" w:lineRule="auto"/>
              <w:jc w:val="right"/>
              <w:rPr>
                <w:ins w:id="7271" w:author="ilham.nur@office.ui.ac.id" w:date="2023-03-28T22:19:00Z"/>
                <w:rFonts w:eastAsia="Times New Roman" w:cs="Times New Roman"/>
                <w:b/>
                <w:bCs/>
                <w:color w:val="000000"/>
                <w:sz w:val="20"/>
                <w:szCs w:val="20"/>
                <w:rPrChange w:id="7272" w:author="ilham.nur@office.ui.ac.id" w:date="2023-03-28T22:19:00Z">
                  <w:rPr>
                    <w:ins w:id="7273" w:author="ilham.nur@office.ui.ac.id" w:date="2023-03-28T22:19:00Z"/>
                    <w:rFonts w:eastAsia="Times New Roman" w:cs="Times New Roman"/>
                    <w:b/>
                    <w:bCs/>
                    <w:color w:val="000000"/>
                    <w:szCs w:val="24"/>
                  </w:rPr>
                </w:rPrChange>
              </w:rPr>
            </w:pPr>
            <w:ins w:id="7274" w:author="ilham.nur@office.ui.ac.id" w:date="2023-03-28T22:19:00Z">
              <w:r w:rsidRPr="00F77B86">
                <w:rPr>
                  <w:rFonts w:eastAsia="Times New Roman" w:cs="Times New Roman"/>
                  <w:b/>
                  <w:bCs/>
                  <w:color w:val="000000"/>
                  <w:sz w:val="20"/>
                  <w:szCs w:val="20"/>
                  <w:rPrChange w:id="7275" w:author="ilham.nur@office.ui.ac.id" w:date="2023-03-28T22:19:00Z">
                    <w:rPr>
                      <w:rFonts w:eastAsia="Times New Roman" w:cs="Times New Roman"/>
                      <w:b/>
                      <w:bCs/>
                      <w:color w:val="000000"/>
                      <w:szCs w:val="24"/>
                    </w:rPr>
                  </w:rPrChange>
                </w:rPr>
                <w:t>2217.6</w:t>
              </w:r>
            </w:ins>
          </w:p>
        </w:tc>
        <w:tc>
          <w:tcPr>
            <w:tcW w:w="901" w:type="pct"/>
            <w:tcBorders>
              <w:top w:val="nil"/>
              <w:left w:val="nil"/>
              <w:bottom w:val="single" w:sz="4" w:space="0" w:color="auto"/>
              <w:right w:val="single" w:sz="4" w:space="0" w:color="auto"/>
            </w:tcBorders>
            <w:shd w:val="clear" w:color="auto" w:fill="auto"/>
            <w:vAlign w:val="center"/>
            <w:hideMark/>
            <w:tcPrChange w:id="727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A14DE92" w14:textId="77777777" w:rsidR="001A7CD7" w:rsidRPr="00F77B86" w:rsidRDefault="001A7CD7" w:rsidP="001A7CD7">
            <w:pPr>
              <w:spacing w:after="0" w:line="240" w:lineRule="auto"/>
              <w:rPr>
                <w:ins w:id="7277" w:author="ilham.nur@office.ui.ac.id" w:date="2023-03-28T22:19:00Z"/>
                <w:rFonts w:eastAsia="Times New Roman" w:cs="Times New Roman"/>
                <w:color w:val="000000"/>
                <w:sz w:val="20"/>
                <w:szCs w:val="20"/>
                <w:rPrChange w:id="7278" w:author="ilham.nur@office.ui.ac.id" w:date="2023-03-28T22:19:00Z">
                  <w:rPr>
                    <w:ins w:id="7279" w:author="ilham.nur@office.ui.ac.id" w:date="2023-03-28T22:19:00Z"/>
                    <w:rFonts w:eastAsia="Times New Roman" w:cs="Times New Roman"/>
                    <w:color w:val="000000"/>
                    <w:szCs w:val="24"/>
                  </w:rPr>
                </w:rPrChange>
              </w:rPr>
            </w:pPr>
            <w:ins w:id="7280" w:author="ilham.nur@office.ui.ac.id" w:date="2023-03-28T22:19:00Z">
              <w:r w:rsidRPr="00F77B86">
                <w:rPr>
                  <w:rFonts w:eastAsia="Times New Roman" w:cs="Times New Roman"/>
                  <w:color w:val="000000"/>
                  <w:sz w:val="20"/>
                  <w:szCs w:val="20"/>
                  <w:rPrChange w:id="7281" w:author="ilham.nur@office.ui.ac.id" w:date="2023-03-28T22:19:00Z">
                    <w:rPr>
                      <w:rFonts w:eastAsia="Times New Roman" w:cs="Times New Roman"/>
                      <w:color w:val="000000"/>
                      <w:szCs w:val="24"/>
                    </w:rPr>
                  </w:rPrChange>
                </w:rPr>
                <w:t xml:space="preserve"> $                                2,836 </w:t>
              </w:r>
            </w:ins>
          </w:p>
        </w:tc>
        <w:tc>
          <w:tcPr>
            <w:tcW w:w="1278" w:type="pct"/>
            <w:tcBorders>
              <w:top w:val="nil"/>
              <w:left w:val="nil"/>
              <w:bottom w:val="single" w:sz="4" w:space="0" w:color="auto"/>
              <w:right w:val="single" w:sz="4" w:space="0" w:color="auto"/>
            </w:tcBorders>
            <w:shd w:val="clear" w:color="auto" w:fill="auto"/>
            <w:vAlign w:val="center"/>
            <w:hideMark/>
            <w:tcPrChange w:id="728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DAB59E9" w14:textId="77777777" w:rsidR="001A7CD7" w:rsidRPr="00F77B86" w:rsidRDefault="001A7CD7" w:rsidP="001A7CD7">
            <w:pPr>
              <w:spacing w:after="0" w:line="240" w:lineRule="auto"/>
              <w:jc w:val="left"/>
              <w:rPr>
                <w:ins w:id="7283" w:author="ilham.nur@office.ui.ac.id" w:date="2023-03-28T22:19:00Z"/>
                <w:rFonts w:eastAsia="Times New Roman" w:cs="Times New Roman"/>
                <w:b/>
                <w:bCs/>
                <w:color w:val="000000"/>
                <w:sz w:val="20"/>
                <w:szCs w:val="20"/>
                <w:rPrChange w:id="7284" w:author="ilham.nur@office.ui.ac.id" w:date="2023-03-28T22:19:00Z">
                  <w:rPr>
                    <w:ins w:id="7285" w:author="ilham.nur@office.ui.ac.id" w:date="2023-03-28T22:19:00Z"/>
                    <w:rFonts w:eastAsia="Times New Roman" w:cs="Times New Roman"/>
                    <w:b/>
                    <w:bCs/>
                    <w:color w:val="000000"/>
                    <w:szCs w:val="24"/>
                  </w:rPr>
                </w:rPrChange>
              </w:rPr>
            </w:pPr>
            <w:ins w:id="7286" w:author="ilham.nur@office.ui.ac.id" w:date="2023-03-28T22:19:00Z">
              <w:r w:rsidRPr="00F77B86">
                <w:rPr>
                  <w:rFonts w:eastAsia="Times New Roman" w:cs="Times New Roman"/>
                  <w:b/>
                  <w:bCs/>
                  <w:color w:val="000000"/>
                  <w:sz w:val="20"/>
                  <w:szCs w:val="20"/>
                  <w:rPrChange w:id="7287" w:author="ilham.nur@office.ui.ac.id" w:date="2023-03-28T22:19:00Z">
                    <w:rPr>
                      <w:rFonts w:eastAsia="Times New Roman" w:cs="Times New Roman"/>
                      <w:b/>
                      <w:bCs/>
                      <w:color w:val="000000"/>
                      <w:szCs w:val="24"/>
                    </w:rPr>
                  </w:rPrChange>
                </w:rPr>
                <w:t xml:space="preserve"> Rp                                  42,537,000.00 </w:t>
              </w:r>
            </w:ins>
          </w:p>
        </w:tc>
      </w:tr>
      <w:tr w:rsidR="001A7CD7" w:rsidRPr="00F77B86" w14:paraId="4245771C" w14:textId="77777777" w:rsidTr="001A7CD7">
        <w:trPr>
          <w:trHeight w:val="315"/>
          <w:ins w:id="7288" w:author="ilham.nur@office.ui.ac.id" w:date="2023-03-28T22:19:00Z"/>
          <w:trPrChange w:id="728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29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53442B3" w14:textId="77777777" w:rsidR="001A7CD7" w:rsidRPr="00F77B86" w:rsidRDefault="001A7CD7" w:rsidP="001A7CD7">
            <w:pPr>
              <w:spacing w:after="0" w:line="240" w:lineRule="auto"/>
              <w:rPr>
                <w:ins w:id="7291" w:author="ilham.nur@office.ui.ac.id" w:date="2023-03-28T22:19:00Z"/>
                <w:rFonts w:eastAsia="Times New Roman" w:cs="Times New Roman"/>
                <w:color w:val="000000"/>
                <w:sz w:val="20"/>
                <w:szCs w:val="20"/>
                <w:rPrChange w:id="7292" w:author="ilham.nur@office.ui.ac.id" w:date="2023-03-28T22:19:00Z">
                  <w:rPr>
                    <w:ins w:id="7293" w:author="ilham.nur@office.ui.ac.id" w:date="2023-03-28T22:19:00Z"/>
                    <w:rFonts w:eastAsia="Times New Roman" w:cs="Times New Roman"/>
                    <w:color w:val="000000"/>
                    <w:szCs w:val="24"/>
                  </w:rPr>
                </w:rPrChange>
              </w:rPr>
            </w:pPr>
            <w:ins w:id="7294" w:author="ilham.nur@office.ui.ac.id" w:date="2023-03-28T22:19:00Z">
              <w:r w:rsidRPr="00F77B86">
                <w:rPr>
                  <w:rFonts w:eastAsia="Times New Roman" w:cs="Times New Roman"/>
                  <w:color w:val="000000"/>
                  <w:sz w:val="20"/>
                  <w:szCs w:val="20"/>
                  <w:rPrChange w:id="7295" w:author="ilham.nur@office.ui.ac.id" w:date="2023-03-28T22:19:00Z">
                    <w:rPr>
                      <w:rFonts w:eastAsia="Times New Roman" w:cs="Times New Roman"/>
                      <w:color w:val="000000"/>
                      <w:szCs w:val="24"/>
                    </w:rPr>
                  </w:rPrChange>
                </w:rPr>
                <w:t>Simulasi 32</w:t>
              </w:r>
            </w:ins>
          </w:p>
        </w:tc>
        <w:tc>
          <w:tcPr>
            <w:tcW w:w="901" w:type="pct"/>
            <w:tcBorders>
              <w:top w:val="nil"/>
              <w:left w:val="nil"/>
              <w:bottom w:val="single" w:sz="4" w:space="0" w:color="auto"/>
              <w:right w:val="single" w:sz="4" w:space="0" w:color="auto"/>
            </w:tcBorders>
            <w:shd w:val="clear" w:color="auto" w:fill="auto"/>
            <w:noWrap/>
            <w:vAlign w:val="bottom"/>
            <w:hideMark/>
            <w:tcPrChange w:id="729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0EFC522" w14:textId="77777777" w:rsidR="001A7CD7" w:rsidRPr="00F77B86" w:rsidRDefault="001A7CD7" w:rsidP="001A7CD7">
            <w:pPr>
              <w:spacing w:after="0" w:line="240" w:lineRule="auto"/>
              <w:jc w:val="right"/>
              <w:rPr>
                <w:ins w:id="7297" w:author="ilham.nur@office.ui.ac.id" w:date="2023-03-28T22:19:00Z"/>
                <w:rFonts w:eastAsia="Times New Roman" w:cs="Times New Roman"/>
                <w:color w:val="000000"/>
                <w:sz w:val="20"/>
                <w:szCs w:val="20"/>
                <w:rPrChange w:id="7298" w:author="ilham.nur@office.ui.ac.id" w:date="2023-03-28T22:19:00Z">
                  <w:rPr>
                    <w:ins w:id="7299" w:author="ilham.nur@office.ui.ac.id" w:date="2023-03-28T22:19:00Z"/>
                    <w:rFonts w:ascii="Calibri" w:eastAsia="Times New Roman" w:hAnsi="Calibri" w:cs="Calibri"/>
                    <w:color w:val="000000"/>
                    <w:sz w:val="22"/>
                  </w:rPr>
                </w:rPrChange>
              </w:rPr>
            </w:pPr>
            <w:ins w:id="7300" w:author="ilham.nur@office.ui.ac.id" w:date="2023-03-28T22:19:00Z">
              <w:r w:rsidRPr="00F77B86">
                <w:rPr>
                  <w:rFonts w:eastAsia="Times New Roman" w:cs="Times New Roman"/>
                  <w:color w:val="000000"/>
                  <w:sz w:val="20"/>
                  <w:szCs w:val="20"/>
                  <w:rPrChange w:id="7301" w:author="ilham.nur@office.ui.ac.id" w:date="2023-03-28T22:19:00Z">
                    <w:rPr>
                      <w:rFonts w:ascii="Calibri" w:eastAsia="Times New Roman" w:hAnsi="Calibri" w:cs="Calibri"/>
                      <w:color w:val="000000"/>
                      <w:sz w:val="22"/>
                    </w:rPr>
                  </w:rPrChange>
                </w:rPr>
                <w:t>6.60</w:t>
              </w:r>
            </w:ins>
          </w:p>
        </w:tc>
        <w:tc>
          <w:tcPr>
            <w:tcW w:w="901" w:type="pct"/>
            <w:tcBorders>
              <w:top w:val="nil"/>
              <w:left w:val="nil"/>
              <w:bottom w:val="single" w:sz="4" w:space="0" w:color="auto"/>
              <w:right w:val="single" w:sz="4" w:space="0" w:color="auto"/>
            </w:tcBorders>
            <w:shd w:val="clear" w:color="auto" w:fill="auto"/>
            <w:vAlign w:val="center"/>
            <w:hideMark/>
            <w:tcPrChange w:id="730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96AB026" w14:textId="77777777" w:rsidR="001A7CD7" w:rsidRPr="00F77B86" w:rsidRDefault="001A7CD7" w:rsidP="001A7CD7">
            <w:pPr>
              <w:spacing w:after="0" w:line="240" w:lineRule="auto"/>
              <w:jc w:val="right"/>
              <w:rPr>
                <w:ins w:id="7303" w:author="ilham.nur@office.ui.ac.id" w:date="2023-03-28T22:19:00Z"/>
                <w:rFonts w:eastAsia="Times New Roman" w:cs="Times New Roman"/>
                <w:b/>
                <w:bCs/>
                <w:color w:val="000000"/>
                <w:sz w:val="20"/>
                <w:szCs w:val="20"/>
                <w:rPrChange w:id="7304" w:author="ilham.nur@office.ui.ac.id" w:date="2023-03-28T22:19:00Z">
                  <w:rPr>
                    <w:ins w:id="7305" w:author="ilham.nur@office.ui.ac.id" w:date="2023-03-28T22:19:00Z"/>
                    <w:rFonts w:eastAsia="Times New Roman" w:cs="Times New Roman"/>
                    <w:b/>
                    <w:bCs/>
                    <w:color w:val="000000"/>
                    <w:szCs w:val="24"/>
                  </w:rPr>
                </w:rPrChange>
              </w:rPr>
            </w:pPr>
            <w:ins w:id="7306" w:author="ilham.nur@office.ui.ac.id" w:date="2023-03-28T22:19:00Z">
              <w:r w:rsidRPr="00F77B86">
                <w:rPr>
                  <w:rFonts w:eastAsia="Times New Roman" w:cs="Times New Roman"/>
                  <w:b/>
                  <w:bCs/>
                  <w:color w:val="000000"/>
                  <w:sz w:val="20"/>
                  <w:szCs w:val="20"/>
                  <w:rPrChange w:id="7307" w:author="ilham.nur@office.ui.ac.id" w:date="2023-03-28T22:19:00Z">
                    <w:rPr>
                      <w:rFonts w:eastAsia="Times New Roman" w:cs="Times New Roman"/>
                      <w:b/>
                      <w:bCs/>
                      <w:color w:val="000000"/>
                      <w:szCs w:val="24"/>
                    </w:rPr>
                  </w:rPrChange>
                </w:rPr>
                <w:t>1108.8</w:t>
              </w:r>
            </w:ins>
          </w:p>
        </w:tc>
        <w:tc>
          <w:tcPr>
            <w:tcW w:w="901" w:type="pct"/>
            <w:tcBorders>
              <w:top w:val="nil"/>
              <w:left w:val="nil"/>
              <w:bottom w:val="single" w:sz="4" w:space="0" w:color="auto"/>
              <w:right w:val="single" w:sz="4" w:space="0" w:color="auto"/>
            </w:tcBorders>
            <w:shd w:val="clear" w:color="auto" w:fill="auto"/>
            <w:vAlign w:val="center"/>
            <w:hideMark/>
            <w:tcPrChange w:id="730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CF472F4" w14:textId="77777777" w:rsidR="001A7CD7" w:rsidRPr="00F77B86" w:rsidRDefault="001A7CD7" w:rsidP="001A7CD7">
            <w:pPr>
              <w:spacing w:after="0" w:line="240" w:lineRule="auto"/>
              <w:rPr>
                <w:ins w:id="7309" w:author="ilham.nur@office.ui.ac.id" w:date="2023-03-28T22:19:00Z"/>
                <w:rFonts w:eastAsia="Times New Roman" w:cs="Times New Roman"/>
                <w:color w:val="000000"/>
                <w:sz w:val="20"/>
                <w:szCs w:val="20"/>
                <w:rPrChange w:id="7310" w:author="ilham.nur@office.ui.ac.id" w:date="2023-03-28T22:19:00Z">
                  <w:rPr>
                    <w:ins w:id="7311" w:author="ilham.nur@office.ui.ac.id" w:date="2023-03-28T22:19:00Z"/>
                    <w:rFonts w:eastAsia="Times New Roman" w:cs="Times New Roman"/>
                    <w:color w:val="000000"/>
                    <w:szCs w:val="24"/>
                  </w:rPr>
                </w:rPrChange>
              </w:rPr>
            </w:pPr>
            <w:ins w:id="7312" w:author="ilham.nur@office.ui.ac.id" w:date="2023-03-28T22:19:00Z">
              <w:r w:rsidRPr="00F77B86">
                <w:rPr>
                  <w:rFonts w:eastAsia="Times New Roman" w:cs="Times New Roman"/>
                  <w:color w:val="000000"/>
                  <w:sz w:val="20"/>
                  <w:szCs w:val="20"/>
                  <w:rPrChange w:id="7313" w:author="ilham.nur@office.ui.ac.id" w:date="2023-03-28T22:19:00Z">
                    <w:rPr>
                      <w:rFonts w:eastAsia="Times New Roman" w:cs="Times New Roman"/>
                      <w:color w:val="000000"/>
                      <w:szCs w:val="24"/>
                    </w:rPr>
                  </w:rPrChange>
                </w:rPr>
                <w:t xml:space="preserve"> $                                1,411 </w:t>
              </w:r>
            </w:ins>
          </w:p>
        </w:tc>
        <w:tc>
          <w:tcPr>
            <w:tcW w:w="1278" w:type="pct"/>
            <w:tcBorders>
              <w:top w:val="nil"/>
              <w:left w:val="nil"/>
              <w:bottom w:val="single" w:sz="4" w:space="0" w:color="auto"/>
              <w:right w:val="single" w:sz="4" w:space="0" w:color="auto"/>
            </w:tcBorders>
            <w:shd w:val="clear" w:color="auto" w:fill="auto"/>
            <w:vAlign w:val="center"/>
            <w:hideMark/>
            <w:tcPrChange w:id="731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8EAC99D" w14:textId="77777777" w:rsidR="001A7CD7" w:rsidRPr="00F77B86" w:rsidRDefault="001A7CD7" w:rsidP="001A7CD7">
            <w:pPr>
              <w:spacing w:after="0" w:line="240" w:lineRule="auto"/>
              <w:jc w:val="left"/>
              <w:rPr>
                <w:ins w:id="7315" w:author="ilham.nur@office.ui.ac.id" w:date="2023-03-28T22:19:00Z"/>
                <w:rFonts w:eastAsia="Times New Roman" w:cs="Times New Roman"/>
                <w:b/>
                <w:bCs/>
                <w:color w:val="000000"/>
                <w:sz w:val="20"/>
                <w:szCs w:val="20"/>
                <w:rPrChange w:id="7316" w:author="ilham.nur@office.ui.ac.id" w:date="2023-03-28T22:19:00Z">
                  <w:rPr>
                    <w:ins w:id="7317" w:author="ilham.nur@office.ui.ac.id" w:date="2023-03-28T22:19:00Z"/>
                    <w:rFonts w:eastAsia="Times New Roman" w:cs="Times New Roman"/>
                    <w:b/>
                    <w:bCs/>
                    <w:color w:val="000000"/>
                    <w:szCs w:val="24"/>
                  </w:rPr>
                </w:rPrChange>
              </w:rPr>
            </w:pPr>
            <w:ins w:id="7318" w:author="ilham.nur@office.ui.ac.id" w:date="2023-03-28T22:19:00Z">
              <w:r w:rsidRPr="00F77B86">
                <w:rPr>
                  <w:rFonts w:eastAsia="Times New Roman" w:cs="Times New Roman"/>
                  <w:b/>
                  <w:bCs/>
                  <w:color w:val="000000"/>
                  <w:sz w:val="20"/>
                  <w:szCs w:val="20"/>
                  <w:rPrChange w:id="7319" w:author="ilham.nur@office.ui.ac.id" w:date="2023-03-28T22:19:00Z">
                    <w:rPr>
                      <w:rFonts w:eastAsia="Times New Roman" w:cs="Times New Roman"/>
                      <w:b/>
                      <w:bCs/>
                      <w:color w:val="000000"/>
                      <w:szCs w:val="24"/>
                    </w:rPr>
                  </w:rPrChange>
                </w:rPr>
                <w:t xml:space="preserve"> Rp                                  21,157,500.00 </w:t>
              </w:r>
            </w:ins>
          </w:p>
        </w:tc>
      </w:tr>
      <w:tr w:rsidR="001A7CD7" w:rsidRPr="00F77B86" w14:paraId="0CB0EEDA" w14:textId="77777777" w:rsidTr="001A7CD7">
        <w:trPr>
          <w:trHeight w:val="315"/>
          <w:ins w:id="7320" w:author="ilham.nur@office.ui.ac.id" w:date="2023-03-28T22:19:00Z"/>
          <w:trPrChange w:id="732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32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DF7364C" w14:textId="77777777" w:rsidR="001A7CD7" w:rsidRPr="00F77B86" w:rsidRDefault="001A7CD7" w:rsidP="001A7CD7">
            <w:pPr>
              <w:spacing w:after="0" w:line="240" w:lineRule="auto"/>
              <w:rPr>
                <w:ins w:id="7323" w:author="ilham.nur@office.ui.ac.id" w:date="2023-03-28T22:19:00Z"/>
                <w:rFonts w:eastAsia="Times New Roman" w:cs="Times New Roman"/>
                <w:color w:val="000000"/>
                <w:sz w:val="20"/>
                <w:szCs w:val="20"/>
                <w:rPrChange w:id="7324" w:author="ilham.nur@office.ui.ac.id" w:date="2023-03-28T22:19:00Z">
                  <w:rPr>
                    <w:ins w:id="7325" w:author="ilham.nur@office.ui.ac.id" w:date="2023-03-28T22:19:00Z"/>
                    <w:rFonts w:eastAsia="Times New Roman" w:cs="Times New Roman"/>
                    <w:color w:val="000000"/>
                    <w:szCs w:val="24"/>
                  </w:rPr>
                </w:rPrChange>
              </w:rPr>
            </w:pPr>
            <w:ins w:id="7326" w:author="ilham.nur@office.ui.ac.id" w:date="2023-03-28T22:19:00Z">
              <w:r w:rsidRPr="00F77B86">
                <w:rPr>
                  <w:rFonts w:eastAsia="Times New Roman" w:cs="Times New Roman"/>
                  <w:color w:val="000000"/>
                  <w:sz w:val="20"/>
                  <w:szCs w:val="20"/>
                  <w:rPrChange w:id="7327" w:author="ilham.nur@office.ui.ac.id" w:date="2023-03-28T22:19:00Z">
                    <w:rPr>
                      <w:rFonts w:eastAsia="Times New Roman" w:cs="Times New Roman"/>
                      <w:color w:val="000000"/>
                      <w:szCs w:val="24"/>
                    </w:rPr>
                  </w:rPrChange>
                </w:rPr>
                <w:t>Simulasi 33</w:t>
              </w:r>
            </w:ins>
          </w:p>
        </w:tc>
        <w:tc>
          <w:tcPr>
            <w:tcW w:w="901" w:type="pct"/>
            <w:tcBorders>
              <w:top w:val="nil"/>
              <w:left w:val="nil"/>
              <w:bottom w:val="single" w:sz="4" w:space="0" w:color="auto"/>
              <w:right w:val="single" w:sz="4" w:space="0" w:color="auto"/>
            </w:tcBorders>
            <w:shd w:val="clear" w:color="auto" w:fill="auto"/>
            <w:noWrap/>
            <w:vAlign w:val="bottom"/>
            <w:hideMark/>
            <w:tcPrChange w:id="732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FEB0C9B" w14:textId="77777777" w:rsidR="001A7CD7" w:rsidRPr="00F77B86" w:rsidRDefault="001A7CD7" w:rsidP="001A7CD7">
            <w:pPr>
              <w:spacing w:after="0" w:line="240" w:lineRule="auto"/>
              <w:jc w:val="right"/>
              <w:rPr>
                <w:ins w:id="7329" w:author="ilham.nur@office.ui.ac.id" w:date="2023-03-28T22:19:00Z"/>
                <w:rFonts w:eastAsia="Times New Roman" w:cs="Times New Roman"/>
                <w:color w:val="000000"/>
                <w:sz w:val="20"/>
                <w:szCs w:val="20"/>
                <w:rPrChange w:id="7330" w:author="ilham.nur@office.ui.ac.id" w:date="2023-03-28T22:19:00Z">
                  <w:rPr>
                    <w:ins w:id="7331" w:author="ilham.nur@office.ui.ac.id" w:date="2023-03-28T22:19:00Z"/>
                    <w:rFonts w:ascii="Calibri" w:eastAsia="Times New Roman" w:hAnsi="Calibri" w:cs="Calibri"/>
                    <w:color w:val="000000"/>
                    <w:sz w:val="22"/>
                  </w:rPr>
                </w:rPrChange>
              </w:rPr>
            </w:pPr>
            <w:ins w:id="7332" w:author="ilham.nur@office.ui.ac.id" w:date="2023-03-28T22:19:00Z">
              <w:r w:rsidRPr="00F77B86">
                <w:rPr>
                  <w:rFonts w:eastAsia="Times New Roman" w:cs="Times New Roman"/>
                  <w:color w:val="000000"/>
                  <w:sz w:val="20"/>
                  <w:szCs w:val="20"/>
                  <w:rPrChange w:id="7333" w:author="ilham.nur@office.ui.ac.id" w:date="2023-03-28T22:19:00Z">
                    <w:rPr>
                      <w:rFonts w:ascii="Calibri" w:eastAsia="Times New Roman" w:hAnsi="Calibri" w:cs="Calibri"/>
                      <w:color w:val="000000"/>
                      <w:sz w:val="22"/>
                    </w:rPr>
                  </w:rPrChange>
                </w:rPr>
                <w:t>10.60</w:t>
              </w:r>
            </w:ins>
          </w:p>
        </w:tc>
        <w:tc>
          <w:tcPr>
            <w:tcW w:w="901" w:type="pct"/>
            <w:tcBorders>
              <w:top w:val="nil"/>
              <w:left w:val="nil"/>
              <w:bottom w:val="single" w:sz="4" w:space="0" w:color="auto"/>
              <w:right w:val="single" w:sz="4" w:space="0" w:color="auto"/>
            </w:tcBorders>
            <w:shd w:val="clear" w:color="auto" w:fill="auto"/>
            <w:vAlign w:val="center"/>
            <w:hideMark/>
            <w:tcPrChange w:id="733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74F47B0" w14:textId="77777777" w:rsidR="001A7CD7" w:rsidRPr="00F77B86" w:rsidRDefault="001A7CD7" w:rsidP="001A7CD7">
            <w:pPr>
              <w:spacing w:after="0" w:line="240" w:lineRule="auto"/>
              <w:jc w:val="right"/>
              <w:rPr>
                <w:ins w:id="7335" w:author="ilham.nur@office.ui.ac.id" w:date="2023-03-28T22:19:00Z"/>
                <w:rFonts w:eastAsia="Times New Roman" w:cs="Times New Roman"/>
                <w:b/>
                <w:bCs/>
                <w:color w:val="000000"/>
                <w:sz w:val="20"/>
                <w:szCs w:val="20"/>
                <w:rPrChange w:id="7336" w:author="ilham.nur@office.ui.ac.id" w:date="2023-03-28T22:19:00Z">
                  <w:rPr>
                    <w:ins w:id="7337" w:author="ilham.nur@office.ui.ac.id" w:date="2023-03-28T22:19:00Z"/>
                    <w:rFonts w:eastAsia="Times New Roman" w:cs="Times New Roman"/>
                    <w:b/>
                    <w:bCs/>
                    <w:color w:val="000000"/>
                    <w:szCs w:val="24"/>
                  </w:rPr>
                </w:rPrChange>
              </w:rPr>
            </w:pPr>
            <w:ins w:id="7338" w:author="ilham.nur@office.ui.ac.id" w:date="2023-03-28T22:19:00Z">
              <w:r w:rsidRPr="00F77B86">
                <w:rPr>
                  <w:rFonts w:eastAsia="Times New Roman" w:cs="Times New Roman"/>
                  <w:b/>
                  <w:bCs/>
                  <w:color w:val="000000"/>
                  <w:sz w:val="20"/>
                  <w:szCs w:val="20"/>
                  <w:rPrChange w:id="7339" w:author="ilham.nur@office.ui.ac.id" w:date="2023-03-28T22:19:00Z">
                    <w:rPr>
                      <w:rFonts w:eastAsia="Times New Roman" w:cs="Times New Roman"/>
                      <w:b/>
                      <w:bCs/>
                      <w:color w:val="000000"/>
                      <w:szCs w:val="24"/>
                    </w:rPr>
                  </w:rPrChange>
                </w:rPr>
                <w:t>1780.8</w:t>
              </w:r>
            </w:ins>
          </w:p>
        </w:tc>
        <w:tc>
          <w:tcPr>
            <w:tcW w:w="901" w:type="pct"/>
            <w:tcBorders>
              <w:top w:val="nil"/>
              <w:left w:val="nil"/>
              <w:bottom w:val="single" w:sz="4" w:space="0" w:color="auto"/>
              <w:right w:val="single" w:sz="4" w:space="0" w:color="auto"/>
            </w:tcBorders>
            <w:shd w:val="clear" w:color="auto" w:fill="auto"/>
            <w:vAlign w:val="center"/>
            <w:hideMark/>
            <w:tcPrChange w:id="734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77DF950" w14:textId="77777777" w:rsidR="001A7CD7" w:rsidRPr="00F77B86" w:rsidRDefault="001A7CD7" w:rsidP="001A7CD7">
            <w:pPr>
              <w:spacing w:after="0" w:line="240" w:lineRule="auto"/>
              <w:rPr>
                <w:ins w:id="7341" w:author="ilham.nur@office.ui.ac.id" w:date="2023-03-28T22:19:00Z"/>
                <w:rFonts w:eastAsia="Times New Roman" w:cs="Times New Roman"/>
                <w:color w:val="000000"/>
                <w:sz w:val="20"/>
                <w:szCs w:val="20"/>
                <w:rPrChange w:id="7342" w:author="ilham.nur@office.ui.ac.id" w:date="2023-03-28T22:19:00Z">
                  <w:rPr>
                    <w:ins w:id="7343" w:author="ilham.nur@office.ui.ac.id" w:date="2023-03-28T22:19:00Z"/>
                    <w:rFonts w:eastAsia="Times New Roman" w:cs="Times New Roman"/>
                    <w:color w:val="000000"/>
                    <w:szCs w:val="24"/>
                  </w:rPr>
                </w:rPrChange>
              </w:rPr>
            </w:pPr>
            <w:ins w:id="7344" w:author="ilham.nur@office.ui.ac.id" w:date="2023-03-28T22:19:00Z">
              <w:r w:rsidRPr="00F77B86">
                <w:rPr>
                  <w:rFonts w:eastAsia="Times New Roman" w:cs="Times New Roman"/>
                  <w:color w:val="000000"/>
                  <w:sz w:val="20"/>
                  <w:szCs w:val="20"/>
                  <w:rPrChange w:id="7345" w:author="ilham.nur@office.ui.ac.id" w:date="2023-03-28T22:19:00Z">
                    <w:rPr>
                      <w:rFonts w:eastAsia="Times New Roman" w:cs="Times New Roman"/>
                      <w:color w:val="000000"/>
                      <w:szCs w:val="24"/>
                    </w:rPr>
                  </w:rPrChange>
                </w:rPr>
                <w:t xml:space="preserve"> $                                2,010 </w:t>
              </w:r>
            </w:ins>
          </w:p>
        </w:tc>
        <w:tc>
          <w:tcPr>
            <w:tcW w:w="1278" w:type="pct"/>
            <w:tcBorders>
              <w:top w:val="nil"/>
              <w:left w:val="nil"/>
              <w:bottom w:val="single" w:sz="4" w:space="0" w:color="auto"/>
              <w:right w:val="single" w:sz="4" w:space="0" w:color="auto"/>
            </w:tcBorders>
            <w:shd w:val="clear" w:color="auto" w:fill="auto"/>
            <w:vAlign w:val="center"/>
            <w:hideMark/>
            <w:tcPrChange w:id="734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6D24BC0" w14:textId="77777777" w:rsidR="001A7CD7" w:rsidRPr="00F77B86" w:rsidRDefault="001A7CD7" w:rsidP="001A7CD7">
            <w:pPr>
              <w:spacing w:after="0" w:line="240" w:lineRule="auto"/>
              <w:jc w:val="left"/>
              <w:rPr>
                <w:ins w:id="7347" w:author="ilham.nur@office.ui.ac.id" w:date="2023-03-28T22:19:00Z"/>
                <w:rFonts w:eastAsia="Times New Roman" w:cs="Times New Roman"/>
                <w:b/>
                <w:bCs/>
                <w:color w:val="000000"/>
                <w:sz w:val="20"/>
                <w:szCs w:val="20"/>
                <w:rPrChange w:id="7348" w:author="ilham.nur@office.ui.ac.id" w:date="2023-03-28T22:19:00Z">
                  <w:rPr>
                    <w:ins w:id="7349" w:author="ilham.nur@office.ui.ac.id" w:date="2023-03-28T22:19:00Z"/>
                    <w:rFonts w:eastAsia="Times New Roman" w:cs="Times New Roman"/>
                    <w:b/>
                    <w:bCs/>
                    <w:color w:val="000000"/>
                    <w:szCs w:val="24"/>
                  </w:rPr>
                </w:rPrChange>
              </w:rPr>
            </w:pPr>
            <w:ins w:id="7350" w:author="ilham.nur@office.ui.ac.id" w:date="2023-03-28T22:19:00Z">
              <w:r w:rsidRPr="00F77B86">
                <w:rPr>
                  <w:rFonts w:eastAsia="Times New Roman" w:cs="Times New Roman"/>
                  <w:b/>
                  <w:bCs/>
                  <w:color w:val="000000"/>
                  <w:sz w:val="20"/>
                  <w:szCs w:val="20"/>
                  <w:rPrChange w:id="7351" w:author="ilham.nur@office.ui.ac.id" w:date="2023-03-28T22:19:00Z">
                    <w:rPr>
                      <w:rFonts w:eastAsia="Times New Roman" w:cs="Times New Roman"/>
                      <w:b/>
                      <w:bCs/>
                      <w:color w:val="000000"/>
                      <w:szCs w:val="24"/>
                    </w:rPr>
                  </w:rPrChange>
                </w:rPr>
                <w:t xml:space="preserve"> Rp                                  30,148,500.00 </w:t>
              </w:r>
            </w:ins>
          </w:p>
        </w:tc>
      </w:tr>
      <w:tr w:rsidR="001A7CD7" w:rsidRPr="00F77B86" w14:paraId="7195F6E9" w14:textId="77777777" w:rsidTr="001A7CD7">
        <w:trPr>
          <w:trHeight w:val="315"/>
          <w:ins w:id="7352" w:author="ilham.nur@office.ui.ac.id" w:date="2023-03-28T22:19:00Z"/>
          <w:trPrChange w:id="735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35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AC7DC76" w14:textId="77777777" w:rsidR="001A7CD7" w:rsidRPr="00F77B86" w:rsidRDefault="001A7CD7" w:rsidP="001A7CD7">
            <w:pPr>
              <w:spacing w:after="0" w:line="240" w:lineRule="auto"/>
              <w:rPr>
                <w:ins w:id="7355" w:author="ilham.nur@office.ui.ac.id" w:date="2023-03-28T22:19:00Z"/>
                <w:rFonts w:eastAsia="Times New Roman" w:cs="Times New Roman"/>
                <w:color w:val="000000"/>
                <w:sz w:val="20"/>
                <w:szCs w:val="20"/>
                <w:rPrChange w:id="7356" w:author="ilham.nur@office.ui.ac.id" w:date="2023-03-28T22:19:00Z">
                  <w:rPr>
                    <w:ins w:id="7357" w:author="ilham.nur@office.ui.ac.id" w:date="2023-03-28T22:19:00Z"/>
                    <w:rFonts w:eastAsia="Times New Roman" w:cs="Times New Roman"/>
                    <w:color w:val="000000"/>
                    <w:szCs w:val="24"/>
                  </w:rPr>
                </w:rPrChange>
              </w:rPr>
            </w:pPr>
            <w:ins w:id="7358" w:author="ilham.nur@office.ui.ac.id" w:date="2023-03-28T22:19:00Z">
              <w:r w:rsidRPr="00F77B86">
                <w:rPr>
                  <w:rFonts w:eastAsia="Times New Roman" w:cs="Times New Roman"/>
                  <w:color w:val="000000"/>
                  <w:sz w:val="20"/>
                  <w:szCs w:val="20"/>
                  <w:rPrChange w:id="7359" w:author="ilham.nur@office.ui.ac.id" w:date="2023-03-28T22:19:00Z">
                    <w:rPr>
                      <w:rFonts w:eastAsia="Times New Roman" w:cs="Times New Roman"/>
                      <w:color w:val="000000"/>
                      <w:szCs w:val="24"/>
                    </w:rPr>
                  </w:rPrChange>
                </w:rPr>
                <w:t>Simulasi 34</w:t>
              </w:r>
            </w:ins>
          </w:p>
        </w:tc>
        <w:tc>
          <w:tcPr>
            <w:tcW w:w="901" w:type="pct"/>
            <w:tcBorders>
              <w:top w:val="nil"/>
              <w:left w:val="nil"/>
              <w:bottom w:val="single" w:sz="4" w:space="0" w:color="auto"/>
              <w:right w:val="single" w:sz="4" w:space="0" w:color="auto"/>
            </w:tcBorders>
            <w:shd w:val="clear" w:color="auto" w:fill="auto"/>
            <w:noWrap/>
            <w:vAlign w:val="bottom"/>
            <w:hideMark/>
            <w:tcPrChange w:id="736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0618EB4" w14:textId="77777777" w:rsidR="001A7CD7" w:rsidRPr="00F77B86" w:rsidRDefault="001A7CD7" w:rsidP="001A7CD7">
            <w:pPr>
              <w:spacing w:after="0" w:line="240" w:lineRule="auto"/>
              <w:jc w:val="right"/>
              <w:rPr>
                <w:ins w:id="7361" w:author="ilham.nur@office.ui.ac.id" w:date="2023-03-28T22:19:00Z"/>
                <w:rFonts w:eastAsia="Times New Roman" w:cs="Times New Roman"/>
                <w:color w:val="000000"/>
                <w:sz w:val="20"/>
                <w:szCs w:val="20"/>
                <w:rPrChange w:id="7362" w:author="ilham.nur@office.ui.ac.id" w:date="2023-03-28T22:19:00Z">
                  <w:rPr>
                    <w:ins w:id="7363" w:author="ilham.nur@office.ui.ac.id" w:date="2023-03-28T22:19:00Z"/>
                    <w:rFonts w:ascii="Calibri" w:eastAsia="Times New Roman" w:hAnsi="Calibri" w:cs="Calibri"/>
                    <w:color w:val="000000"/>
                    <w:sz w:val="22"/>
                  </w:rPr>
                </w:rPrChange>
              </w:rPr>
            </w:pPr>
            <w:ins w:id="7364" w:author="ilham.nur@office.ui.ac.id" w:date="2023-03-28T22:19:00Z">
              <w:r w:rsidRPr="00F77B86">
                <w:rPr>
                  <w:rFonts w:eastAsia="Times New Roman" w:cs="Times New Roman"/>
                  <w:color w:val="000000"/>
                  <w:sz w:val="20"/>
                  <w:szCs w:val="20"/>
                  <w:rPrChange w:id="7365" w:author="ilham.nur@office.ui.ac.id" w:date="2023-03-28T22:19:00Z">
                    <w:rPr>
                      <w:rFonts w:ascii="Calibri" w:eastAsia="Times New Roman" w:hAnsi="Calibri" w:cs="Calibri"/>
                      <w:color w:val="000000"/>
                      <w:sz w:val="22"/>
                    </w:rPr>
                  </w:rPrChange>
                </w:rPr>
                <w:t>11.70</w:t>
              </w:r>
            </w:ins>
          </w:p>
        </w:tc>
        <w:tc>
          <w:tcPr>
            <w:tcW w:w="901" w:type="pct"/>
            <w:tcBorders>
              <w:top w:val="nil"/>
              <w:left w:val="nil"/>
              <w:bottom w:val="single" w:sz="4" w:space="0" w:color="auto"/>
              <w:right w:val="single" w:sz="4" w:space="0" w:color="auto"/>
            </w:tcBorders>
            <w:shd w:val="clear" w:color="auto" w:fill="auto"/>
            <w:vAlign w:val="center"/>
            <w:hideMark/>
            <w:tcPrChange w:id="736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9AC88B4" w14:textId="77777777" w:rsidR="001A7CD7" w:rsidRPr="00F77B86" w:rsidRDefault="001A7CD7" w:rsidP="001A7CD7">
            <w:pPr>
              <w:spacing w:after="0" w:line="240" w:lineRule="auto"/>
              <w:jc w:val="right"/>
              <w:rPr>
                <w:ins w:id="7367" w:author="ilham.nur@office.ui.ac.id" w:date="2023-03-28T22:19:00Z"/>
                <w:rFonts w:eastAsia="Times New Roman" w:cs="Times New Roman"/>
                <w:b/>
                <w:bCs/>
                <w:color w:val="000000"/>
                <w:sz w:val="20"/>
                <w:szCs w:val="20"/>
                <w:rPrChange w:id="7368" w:author="ilham.nur@office.ui.ac.id" w:date="2023-03-28T22:19:00Z">
                  <w:rPr>
                    <w:ins w:id="7369" w:author="ilham.nur@office.ui.ac.id" w:date="2023-03-28T22:19:00Z"/>
                    <w:rFonts w:eastAsia="Times New Roman" w:cs="Times New Roman"/>
                    <w:b/>
                    <w:bCs/>
                    <w:color w:val="000000"/>
                    <w:szCs w:val="24"/>
                  </w:rPr>
                </w:rPrChange>
              </w:rPr>
            </w:pPr>
            <w:ins w:id="7370" w:author="ilham.nur@office.ui.ac.id" w:date="2023-03-28T22:19:00Z">
              <w:r w:rsidRPr="00F77B86">
                <w:rPr>
                  <w:rFonts w:eastAsia="Times New Roman" w:cs="Times New Roman"/>
                  <w:b/>
                  <w:bCs/>
                  <w:color w:val="000000"/>
                  <w:sz w:val="20"/>
                  <w:szCs w:val="20"/>
                  <w:rPrChange w:id="7371" w:author="ilham.nur@office.ui.ac.id" w:date="2023-03-28T22:19:00Z">
                    <w:rPr>
                      <w:rFonts w:eastAsia="Times New Roman" w:cs="Times New Roman"/>
                      <w:b/>
                      <w:bCs/>
                      <w:color w:val="000000"/>
                      <w:szCs w:val="24"/>
                    </w:rPr>
                  </w:rPrChange>
                </w:rPr>
                <w:t>1965.6</w:t>
              </w:r>
            </w:ins>
          </w:p>
        </w:tc>
        <w:tc>
          <w:tcPr>
            <w:tcW w:w="901" w:type="pct"/>
            <w:tcBorders>
              <w:top w:val="nil"/>
              <w:left w:val="nil"/>
              <w:bottom w:val="single" w:sz="4" w:space="0" w:color="auto"/>
              <w:right w:val="single" w:sz="4" w:space="0" w:color="auto"/>
            </w:tcBorders>
            <w:shd w:val="clear" w:color="auto" w:fill="auto"/>
            <w:vAlign w:val="center"/>
            <w:hideMark/>
            <w:tcPrChange w:id="737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B0517CB" w14:textId="77777777" w:rsidR="001A7CD7" w:rsidRPr="00F77B86" w:rsidRDefault="001A7CD7" w:rsidP="001A7CD7">
            <w:pPr>
              <w:spacing w:after="0" w:line="240" w:lineRule="auto"/>
              <w:rPr>
                <w:ins w:id="7373" w:author="ilham.nur@office.ui.ac.id" w:date="2023-03-28T22:19:00Z"/>
                <w:rFonts w:eastAsia="Times New Roman" w:cs="Times New Roman"/>
                <w:color w:val="000000"/>
                <w:sz w:val="20"/>
                <w:szCs w:val="20"/>
                <w:rPrChange w:id="7374" w:author="ilham.nur@office.ui.ac.id" w:date="2023-03-28T22:19:00Z">
                  <w:rPr>
                    <w:ins w:id="7375" w:author="ilham.nur@office.ui.ac.id" w:date="2023-03-28T22:19:00Z"/>
                    <w:rFonts w:eastAsia="Times New Roman" w:cs="Times New Roman"/>
                    <w:color w:val="000000"/>
                    <w:szCs w:val="24"/>
                  </w:rPr>
                </w:rPrChange>
              </w:rPr>
            </w:pPr>
            <w:ins w:id="7376" w:author="ilham.nur@office.ui.ac.id" w:date="2023-03-28T22:19:00Z">
              <w:r w:rsidRPr="00F77B86">
                <w:rPr>
                  <w:rFonts w:eastAsia="Times New Roman" w:cs="Times New Roman"/>
                  <w:color w:val="000000"/>
                  <w:sz w:val="20"/>
                  <w:szCs w:val="20"/>
                  <w:rPrChange w:id="7377" w:author="ilham.nur@office.ui.ac.id" w:date="2023-03-28T22:19:00Z">
                    <w:rPr>
                      <w:rFonts w:eastAsia="Times New Roman" w:cs="Times New Roman"/>
                      <w:color w:val="000000"/>
                      <w:szCs w:val="24"/>
                    </w:rPr>
                  </w:rPrChange>
                </w:rPr>
                <w:t xml:space="preserve"> $                                1,962 </w:t>
              </w:r>
            </w:ins>
          </w:p>
        </w:tc>
        <w:tc>
          <w:tcPr>
            <w:tcW w:w="1278" w:type="pct"/>
            <w:tcBorders>
              <w:top w:val="nil"/>
              <w:left w:val="nil"/>
              <w:bottom w:val="single" w:sz="4" w:space="0" w:color="auto"/>
              <w:right w:val="single" w:sz="4" w:space="0" w:color="auto"/>
            </w:tcBorders>
            <w:shd w:val="clear" w:color="auto" w:fill="auto"/>
            <w:vAlign w:val="center"/>
            <w:hideMark/>
            <w:tcPrChange w:id="737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D6E7546" w14:textId="77777777" w:rsidR="001A7CD7" w:rsidRPr="00F77B86" w:rsidRDefault="001A7CD7" w:rsidP="001A7CD7">
            <w:pPr>
              <w:spacing w:after="0" w:line="240" w:lineRule="auto"/>
              <w:jc w:val="left"/>
              <w:rPr>
                <w:ins w:id="7379" w:author="ilham.nur@office.ui.ac.id" w:date="2023-03-28T22:19:00Z"/>
                <w:rFonts w:eastAsia="Times New Roman" w:cs="Times New Roman"/>
                <w:b/>
                <w:bCs/>
                <w:color w:val="000000"/>
                <w:sz w:val="20"/>
                <w:szCs w:val="20"/>
                <w:rPrChange w:id="7380" w:author="ilham.nur@office.ui.ac.id" w:date="2023-03-28T22:19:00Z">
                  <w:rPr>
                    <w:ins w:id="7381" w:author="ilham.nur@office.ui.ac.id" w:date="2023-03-28T22:19:00Z"/>
                    <w:rFonts w:eastAsia="Times New Roman" w:cs="Times New Roman"/>
                    <w:b/>
                    <w:bCs/>
                    <w:color w:val="000000"/>
                    <w:szCs w:val="24"/>
                  </w:rPr>
                </w:rPrChange>
              </w:rPr>
            </w:pPr>
            <w:ins w:id="7382" w:author="ilham.nur@office.ui.ac.id" w:date="2023-03-28T22:19:00Z">
              <w:r w:rsidRPr="00F77B86">
                <w:rPr>
                  <w:rFonts w:eastAsia="Times New Roman" w:cs="Times New Roman"/>
                  <w:b/>
                  <w:bCs/>
                  <w:color w:val="000000"/>
                  <w:sz w:val="20"/>
                  <w:szCs w:val="20"/>
                  <w:rPrChange w:id="7383" w:author="ilham.nur@office.ui.ac.id" w:date="2023-03-28T22:19:00Z">
                    <w:rPr>
                      <w:rFonts w:eastAsia="Times New Roman" w:cs="Times New Roman"/>
                      <w:b/>
                      <w:bCs/>
                      <w:color w:val="000000"/>
                      <w:szCs w:val="24"/>
                    </w:rPr>
                  </w:rPrChange>
                </w:rPr>
                <w:t xml:space="preserve"> Rp                                  29,431,500.00 </w:t>
              </w:r>
            </w:ins>
          </w:p>
        </w:tc>
      </w:tr>
      <w:tr w:rsidR="001A7CD7" w:rsidRPr="00F77B86" w14:paraId="05CE0D88" w14:textId="77777777" w:rsidTr="001A7CD7">
        <w:trPr>
          <w:trHeight w:val="315"/>
          <w:ins w:id="7384" w:author="ilham.nur@office.ui.ac.id" w:date="2023-03-28T22:19:00Z"/>
          <w:trPrChange w:id="738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38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12E4BD9" w14:textId="77777777" w:rsidR="001A7CD7" w:rsidRPr="00F77B86" w:rsidRDefault="001A7CD7" w:rsidP="001A7CD7">
            <w:pPr>
              <w:spacing w:after="0" w:line="240" w:lineRule="auto"/>
              <w:rPr>
                <w:ins w:id="7387" w:author="ilham.nur@office.ui.ac.id" w:date="2023-03-28T22:19:00Z"/>
                <w:rFonts w:eastAsia="Times New Roman" w:cs="Times New Roman"/>
                <w:color w:val="000000"/>
                <w:sz w:val="20"/>
                <w:szCs w:val="20"/>
                <w:rPrChange w:id="7388" w:author="ilham.nur@office.ui.ac.id" w:date="2023-03-28T22:19:00Z">
                  <w:rPr>
                    <w:ins w:id="7389" w:author="ilham.nur@office.ui.ac.id" w:date="2023-03-28T22:19:00Z"/>
                    <w:rFonts w:eastAsia="Times New Roman" w:cs="Times New Roman"/>
                    <w:color w:val="000000"/>
                    <w:szCs w:val="24"/>
                  </w:rPr>
                </w:rPrChange>
              </w:rPr>
            </w:pPr>
            <w:ins w:id="7390" w:author="ilham.nur@office.ui.ac.id" w:date="2023-03-28T22:19:00Z">
              <w:r w:rsidRPr="00F77B86">
                <w:rPr>
                  <w:rFonts w:eastAsia="Times New Roman" w:cs="Times New Roman"/>
                  <w:color w:val="000000"/>
                  <w:sz w:val="20"/>
                  <w:szCs w:val="20"/>
                  <w:rPrChange w:id="7391" w:author="ilham.nur@office.ui.ac.id" w:date="2023-03-28T22:19:00Z">
                    <w:rPr>
                      <w:rFonts w:eastAsia="Times New Roman" w:cs="Times New Roman"/>
                      <w:color w:val="000000"/>
                      <w:szCs w:val="24"/>
                    </w:rPr>
                  </w:rPrChange>
                </w:rPr>
                <w:t>Simulasi 35</w:t>
              </w:r>
            </w:ins>
          </w:p>
        </w:tc>
        <w:tc>
          <w:tcPr>
            <w:tcW w:w="901" w:type="pct"/>
            <w:tcBorders>
              <w:top w:val="nil"/>
              <w:left w:val="nil"/>
              <w:bottom w:val="single" w:sz="4" w:space="0" w:color="auto"/>
              <w:right w:val="single" w:sz="4" w:space="0" w:color="auto"/>
            </w:tcBorders>
            <w:shd w:val="clear" w:color="auto" w:fill="auto"/>
            <w:noWrap/>
            <w:vAlign w:val="bottom"/>
            <w:hideMark/>
            <w:tcPrChange w:id="739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8207969" w14:textId="77777777" w:rsidR="001A7CD7" w:rsidRPr="00F77B86" w:rsidRDefault="001A7CD7" w:rsidP="001A7CD7">
            <w:pPr>
              <w:spacing w:after="0" w:line="240" w:lineRule="auto"/>
              <w:jc w:val="right"/>
              <w:rPr>
                <w:ins w:id="7393" w:author="ilham.nur@office.ui.ac.id" w:date="2023-03-28T22:19:00Z"/>
                <w:rFonts w:eastAsia="Times New Roman" w:cs="Times New Roman"/>
                <w:color w:val="000000"/>
                <w:sz w:val="20"/>
                <w:szCs w:val="20"/>
                <w:rPrChange w:id="7394" w:author="ilham.nur@office.ui.ac.id" w:date="2023-03-28T22:19:00Z">
                  <w:rPr>
                    <w:ins w:id="7395" w:author="ilham.nur@office.ui.ac.id" w:date="2023-03-28T22:19:00Z"/>
                    <w:rFonts w:ascii="Calibri" w:eastAsia="Times New Roman" w:hAnsi="Calibri" w:cs="Calibri"/>
                    <w:color w:val="000000"/>
                    <w:sz w:val="22"/>
                  </w:rPr>
                </w:rPrChange>
              </w:rPr>
            </w:pPr>
            <w:ins w:id="7396" w:author="ilham.nur@office.ui.ac.id" w:date="2023-03-28T22:19:00Z">
              <w:r w:rsidRPr="00F77B86">
                <w:rPr>
                  <w:rFonts w:eastAsia="Times New Roman" w:cs="Times New Roman"/>
                  <w:color w:val="000000"/>
                  <w:sz w:val="20"/>
                  <w:szCs w:val="20"/>
                  <w:rPrChange w:id="7397" w:author="ilham.nur@office.ui.ac.id" w:date="2023-03-28T22:19:00Z">
                    <w:rPr>
                      <w:rFonts w:ascii="Calibri" w:eastAsia="Times New Roman" w:hAnsi="Calibri" w:cs="Calibri"/>
                      <w:color w:val="000000"/>
                      <w:sz w:val="22"/>
                    </w:rPr>
                  </w:rPrChange>
                </w:rPr>
                <w:t>6.10</w:t>
              </w:r>
            </w:ins>
          </w:p>
        </w:tc>
        <w:tc>
          <w:tcPr>
            <w:tcW w:w="901" w:type="pct"/>
            <w:tcBorders>
              <w:top w:val="nil"/>
              <w:left w:val="nil"/>
              <w:bottom w:val="single" w:sz="4" w:space="0" w:color="auto"/>
              <w:right w:val="single" w:sz="4" w:space="0" w:color="auto"/>
            </w:tcBorders>
            <w:shd w:val="clear" w:color="auto" w:fill="auto"/>
            <w:vAlign w:val="center"/>
            <w:hideMark/>
            <w:tcPrChange w:id="739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0DE5FC0" w14:textId="77777777" w:rsidR="001A7CD7" w:rsidRPr="00F77B86" w:rsidRDefault="001A7CD7" w:rsidP="001A7CD7">
            <w:pPr>
              <w:spacing w:after="0" w:line="240" w:lineRule="auto"/>
              <w:jc w:val="right"/>
              <w:rPr>
                <w:ins w:id="7399" w:author="ilham.nur@office.ui.ac.id" w:date="2023-03-28T22:19:00Z"/>
                <w:rFonts w:eastAsia="Times New Roman" w:cs="Times New Roman"/>
                <w:b/>
                <w:bCs/>
                <w:color w:val="000000"/>
                <w:sz w:val="20"/>
                <w:szCs w:val="20"/>
                <w:rPrChange w:id="7400" w:author="ilham.nur@office.ui.ac.id" w:date="2023-03-28T22:19:00Z">
                  <w:rPr>
                    <w:ins w:id="7401" w:author="ilham.nur@office.ui.ac.id" w:date="2023-03-28T22:19:00Z"/>
                    <w:rFonts w:eastAsia="Times New Roman" w:cs="Times New Roman"/>
                    <w:b/>
                    <w:bCs/>
                    <w:color w:val="000000"/>
                    <w:szCs w:val="24"/>
                  </w:rPr>
                </w:rPrChange>
              </w:rPr>
            </w:pPr>
            <w:ins w:id="7402" w:author="ilham.nur@office.ui.ac.id" w:date="2023-03-28T22:19:00Z">
              <w:r w:rsidRPr="00F77B86">
                <w:rPr>
                  <w:rFonts w:eastAsia="Times New Roman" w:cs="Times New Roman"/>
                  <w:b/>
                  <w:bCs/>
                  <w:color w:val="000000"/>
                  <w:sz w:val="20"/>
                  <w:szCs w:val="20"/>
                  <w:rPrChange w:id="7403" w:author="ilham.nur@office.ui.ac.id" w:date="2023-03-28T22:19:00Z">
                    <w:rPr>
                      <w:rFonts w:eastAsia="Times New Roman" w:cs="Times New Roman"/>
                      <w:b/>
                      <w:bCs/>
                      <w:color w:val="000000"/>
                      <w:szCs w:val="24"/>
                    </w:rPr>
                  </w:rPrChange>
                </w:rPr>
                <w:t>1024.8</w:t>
              </w:r>
            </w:ins>
          </w:p>
        </w:tc>
        <w:tc>
          <w:tcPr>
            <w:tcW w:w="901" w:type="pct"/>
            <w:tcBorders>
              <w:top w:val="nil"/>
              <w:left w:val="nil"/>
              <w:bottom w:val="single" w:sz="4" w:space="0" w:color="auto"/>
              <w:right w:val="single" w:sz="4" w:space="0" w:color="auto"/>
            </w:tcBorders>
            <w:shd w:val="clear" w:color="auto" w:fill="auto"/>
            <w:vAlign w:val="center"/>
            <w:hideMark/>
            <w:tcPrChange w:id="740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E0C21D7" w14:textId="77777777" w:rsidR="001A7CD7" w:rsidRPr="00F77B86" w:rsidRDefault="001A7CD7" w:rsidP="001A7CD7">
            <w:pPr>
              <w:spacing w:after="0" w:line="240" w:lineRule="auto"/>
              <w:rPr>
                <w:ins w:id="7405" w:author="ilham.nur@office.ui.ac.id" w:date="2023-03-28T22:19:00Z"/>
                <w:rFonts w:eastAsia="Times New Roman" w:cs="Times New Roman"/>
                <w:color w:val="000000"/>
                <w:sz w:val="20"/>
                <w:szCs w:val="20"/>
                <w:rPrChange w:id="7406" w:author="ilham.nur@office.ui.ac.id" w:date="2023-03-28T22:19:00Z">
                  <w:rPr>
                    <w:ins w:id="7407" w:author="ilham.nur@office.ui.ac.id" w:date="2023-03-28T22:19:00Z"/>
                    <w:rFonts w:eastAsia="Times New Roman" w:cs="Times New Roman"/>
                    <w:color w:val="000000"/>
                    <w:szCs w:val="24"/>
                  </w:rPr>
                </w:rPrChange>
              </w:rPr>
            </w:pPr>
            <w:ins w:id="7408" w:author="ilham.nur@office.ui.ac.id" w:date="2023-03-28T22:19:00Z">
              <w:r w:rsidRPr="00F77B86">
                <w:rPr>
                  <w:rFonts w:eastAsia="Times New Roman" w:cs="Times New Roman"/>
                  <w:color w:val="000000"/>
                  <w:sz w:val="20"/>
                  <w:szCs w:val="20"/>
                  <w:rPrChange w:id="7409" w:author="ilham.nur@office.ui.ac.id" w:date="2023-03-28T22:19:00Z">
                    <w:rPr>
                      <w:rFonts w:eastAsia="Times New Roman" w:cs="Times New Roman"/>
                      <w:color w:val="000000"/>
                      <w:szCs w:val="24"/>
                    </w:rPr>
                  </w:rPrChange>
                </w:rPr>
                <w:t xml:space="preserve"> $                                1,673 </w:t>
              </w:r>
            </w:ins>
          </w:p>
        </w:tc>
        <w:tc>
          <w:tcPr>
            <w:tcW w:w="1278" w:type="pct"/>
            <w:tcBorders>
              <w:top w:val="nil"/>
              <w:left w:val="nil"/>
              <w:bottom w:val="single" w:sz="4" w:space="0" w:color="auto"/>
              <w:right w:val="single" w:sz="4" w:space="0" w:color="auto"/>
            </w:tcBorders>
            <w:shd w:val="clear" w:color="auto" w:fill="auto"/>
            <w:vAlign w:val="center"/>
            <w:hideMark/>
            <w:tcPrChange w:id="741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27B0DD2" w14:textId="77777777" w:rsidR="001A7CD7" w:rsidRPr="00F77B86" w:rsidRDefault="001A7CD7" w:rsidP="001A7CD7">
            <w:pPr>
              <w:spacing w:after="0" w:line="240" w:lineRule="auto"/>
              <w:jc w:val="left"/>
              <w:rPr>
                <w:ins w:id="7411" w:author="ilham.nur@office.ui.ac.id" w:date="2023-03-28T22:19:00Z"/>
                <w:rFonts w:eastAsia="Times New Roman" w:cs="Times New Roman"/>
                <w:b/>
                <w:bCs/>
                <w:color w:val="000000"/>
                <w:sz w:val="20"/>
                <w:szCs w:val="20"/>
                <w:rPrChange w:id="7412" w:author="ilham.nur@office.ui.ac.id" w:date="2023-03-28T22:19:00Z">
                  <w:rPr>
                    <w:ins w:id="7413" w:author="ilham.nur@office.ui.ac.id" w:date="2023-03-28T22:19:00Z"/>
                    <w:rFonts w:eastAsia="Times New Roman" w:cs="Times New Roman"/>
                    <w:b/>
                    <w:bCs/>
                    <w:color w:val="000000"/>
                    <w:szCs w:val="24"/>
                  </w:rPr>
                </w:rPrChange>
              </w:rPr>
            </w:pPr>
            <w:ins w:id="7414" w:author="ilham.nur@office.ui.ac.id" w:date="2023-03-28T22:19:00Z">
              <w:r w:rsidRPr="00F77B86">
                <w:rPr>
                  <w:rFonts w:eastAsia="Times New Roman" w:cs="Times New Roman"/>
                  <w:b/>
                  <w:bCs/>
                  <w:color w:val="000000"/>
                  <w:sz w:val="20"/>
                  <w:szCs w:val="20"/>
                  <w:rPrChange w:id="7415" w:author="ilham.nur@office.ui.ac.id" w:date="2023-03-28T22:19:00Z">
                    <w:rPr>
                      <w:rFonts w:eastAsia="Times New Roman" w:cs="Times New Roman"/>
                      <w:b/>
                      <w:bCs/>
                      <w:color w:val="000000"/>
                      <w:szCs w:val="24"/>
                    </w:rPr>
                  </w:rPrChange>
                </w:rPr>
                <w:t xml:space="preserve"> Rp                                  25,098,000.00 </w:t>
              </w:r>
            </w:ins>
          </w:p>
        </w:tc>
      </w:tr>
      <w:tr w:rsidR="001A7CD7" w:rsidRPr="00F77B86" w14:paraId="1CB9F36A" w14:textId="77777777" w:rsidTr="001A7CD7">
        <w:trPr>
          <w:trHeight w:val="315"/>
          <w:ins w:id="7416" w:author="ilham.nur@office.ui.ac.id" w:date="2023-03-28T22:19:00Z"/>
          <w:trPrChange w:id="741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41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CE9BE85" w14:textId="77777777" w:rsidR="001A7CD7" w:rsidRPr="00F77B86" w:rsidRDefault="001A7CD7" w:rsidP="001A7CD7">
            <w:pPr>
              <w:spacing w:after="0" w:line="240" w:lineRule="auto"/>
              <w:rPr>
                <w:ins w:id="7419" w:author="ilham.nur@office.ui.ac.id" w:date="2023-03-28T22:19:00Z"/>
                <w:rFonts w:eastAsia="Times New Roman" w:cs="Times New Roman"/>
                <w:color w:val="000000"/>
                <w:sz w:val="20"/>
                <w:szCs w:val="20"/>
                <w:rPrChange w:id="7420" w:author="ilham.nur@office.ui.ac.id" w:date="2023-03-28T22:19:00Z">
                  <w:rPr>
                    <w:ins w:id="7421" w:author="ilham.nur@office.ui.ac.id" w:date="2023-03-28T22:19:00Z"/>
                    <w:rFonts w:eastAsia="Times New Roman" w:cs="Times New Roman"/>
                    <w:color w:val="000000"/>
                    <w:szCs w:val="24"/>
                  </w:rPr>
                </w:rPrChange>
              </w:rPr>
            </w:pPr>
            <w:ins w:id="7422" w:author="ilham.nur@office.ui.ac.id" w:date="2023-03-28T22:19:00Z">
              <w:r w:rsidRPr="00F77B86">
                <w:rPr>
                  <w:rFonts w:eastAsia="Times New Roman" w:cs="Times New Roman"/>
                  <w:color w:val="000000"/>
                  <w:sz w:val="20"/>
                  <w:szCs w:val="20"/>
                  <w:rPrChange w:id="7423" w:author="ilham.nur@office.ui.ac.id" w:date="2023-03-28T22:19:00Z">
                    <w:rPr>
                      <w:rFonts w:eastAsia="Times New Roman" w:cs="Times New Roman"/>
                      <w:color w:val="000000"/>
                      <w:szCs w:val="24"/>
                    </w:rPr>
                  </w:rPrChange>
                </w:rPr>
                <w:t>Simulasi 36</w:t>
              </w:r>
            </w:ins>
          </w:p>
        </w:tc>
        <w:tc>
          <w:tcPr>
            <w:tcW w:w="901" w:type="pct"/>
            <w:tcBorders>
              <w:top w:val="nil"/>
              <w:left w:val="nil"/>
              <w:bottom w:val="single" w:sz="4" w:space="0" w:color="auto"/>
              <w:right w:val="single" w:sz="4" w:space="0" w:color="auto"/>
            </w:tcBorders>
            <w:shd w:val="clear" w:color="auto" w:fill="auto"/>
            <w:noWrap/>
            <w:vAlign w:val="bottom"/>
            <w:hideMark/>
            <w:tcPrChange w:id="742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E3EE349" w14:textId="77777777" w:rsidR="001A7CD7" w:rsidRPr="00F77B86" w:rsidRDefault="001A7CD7" w:rsidP="001A7CD7">
            <w:pPr>
              <w:spacing w:after="0" w:line="240" w:lineRule="auto"/>
              <w:jc w:val="right"/>
              <w:rPr>
                <w:ins w:id="7425" w:author="ilham.nur@office.ui.ac.id" w:date="2023-03-28T22:19:00Z"/>
                <w:rFonts w:eastAsia="Times New Roman" w:cs="Times New Roman"/>
                <w:color w:val="000000"/>
                <w:sz w:val="20"/>
                <w:szCs w:val="20"/>
                <w:rPrChange w:id="7426" w:author="ilham.nur@office.ui.ac.id" w:date="2023-03-28T22:19:00Z">
                  <w:rPr>
                    <w:ins w:id="7427" w:author="ilham.nur@office.ui.ac.id" w:date="2023-03-28T22:19:00Z"/>
                    <w:rFonts w:ascii="Calibri" w:eastAsia="Times New Roman" w:hAnsi="Calibri" w:cs="Calibri"/>
                    <w:color w:val="000000"/>
                    <w:sz w:val="22"/>
                  </w:rPr>
                </w:rPrChange>
              </w:rPr>
            </w:pPr>
            <w:ins w:id="7428" w:author="ilham.nur@office.ui.ac.id" w:date="2023-03-28T22:19:00Z">
              <w:r w:rsidRPr="00F77B86">
                <w:rPr>
                  <w:rFonts w:eastAsia="Times New Roman" w:cs="Times New Roman"/>
                  <w:color w:val="000000"/>
                  <w:sz w:val="20"/>
                  <w:szCs w:val="20"/>
                  <w:rPrChange w:id="7429" w:author="ilham.nur@office.ui.ac.id" w:date="2023-03-28T22:19:00Z">
                    <w:rPr>
                      <w:rFonts w:ascii="Calibri" w:eastAsia="Times New Roman" w:hAnsi="Calibri" w:cs="Calibri"/>
                      <w:color w:val="000000"/>
                      <w:sz w:val="22"/>
                    </w:rPr>
                  </w:rPrChange>
                </w:rPr>
                <w:t>9.80</w:t>
              </w:r>
            </w:ins>
          </w:p>
        </w:tc>
        <w:tc>
          <w:tcPr>
            <w:tcW w:w="901" w:type="pct"/>
            <w:tcBorders>
              <w:top w:val="nil"/>
              <w:left w:val="nil"/>
              <w:bottom w:val="single" w:sz="4" w:space="0" w:color="auto"/>
              <w:right w:val="single" w:sz="4" w:space="0" w:color="auto"/>
            </w:tcBorders>
            <w:shd w:val="clear" w:color="auto" w:fill="auto"/>
            <w:vAlign w:val="center"/>
            <w:hideMark/>
            <w:tcPrChange w:id="743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DA241BD" w14:textId="77777777" w:rsidR="001A7CD7" w:rsidRPr="00F77B86" w:rsidRDefault="001A7CD7" w:rsidP="001A7CD7">
            <w:pPr>
              <w:spacing w:after="0" w:line="240" w:lineRule="auto"/>
              <w:jc w:val="right"/>
              <w:rPr>
                <w:ins w:id="7431" w:author="ilham.nur@office.ui.ac.id" w:date="2023-03-28T22:19:00Z"/>
                <w:rFonts w:eastAsia="Times New Roman" w:cs="Times New Roman"/>
                <w:b/>
                <w:bCs/>
                <w:color w:val="000000"/>
                <w:sz w:val="20"/>
                <w:szCs w:val="20"/>
                <w:rPrChange w:id="7432" w:author="ilham.nur@office.ui.ac.id" w:date="2023-03-28T22:19:00Z">
                  <w:rPr>
                    <w:ins w:id="7433" w:author="ilham.nur@office.ui.ac.id" w:date="2023-03-28T22:19:00Z"/>
                    <w:rFonts w:eastAsia="Times New Roman" w:cs="Times New Roman"/>
                    <w:b/>
                    <w:bCs/>
                    <w:color w:val="000000"/>
                    <w:szCs w:val="24"/>
                  </w:rPr>
                </w:rPrChange>
              </w:rPr>
            </w:pPr>
            <w:ins w:id="7434" w:author="ilham.nur@office.ui.ac.id" w:date="2023-03-28T22:19:00Z">
              <w:r w:rsidRPr="00F77B86">
                <w:rPr>
                  <w:rFonts w:eastAsia="Times New Roman" w:cs="Times New Roman"/>
                  <w:b/>
                  <w:bCs/>
                  <w:color w:val="000000"/>
                  <w:sz w:val="20"/>
                  <w:szCs w:val="20"/>
                  <w:rPrChange w:id="7435" w:author="ilham.nur@office.ui.ac.id" w:date="2023-03-28T22:19:00Z">
                    <w:rPr>
                      <w:rFonts w:eastAsia="Times New Roman" w:cs="Times New Roman"/>
                      <w:b/>
                      <w:bCs/>
                      <w:color w:val="000000"/>
                      <w:szCs w:val="24"/>
                    </w:rPr>
                  </w:rPrChange>
                </w:rPr>
                <w:t>1646.4</w:t>
              </w:r>
            </w:ins>
          </w:p>
        </w:tc>
        <w:tc>
          <w:tcPr>
            <w:tcW w:w="901" w:type="pct"/>
            <w:tcBorders>
              <w:top w:val="nil"/>
              <w:left w:val="nil"/>
              <w:bottom w:val="single" w:sz="4" w:space="0" w:color="auto"/>
              <w:right w:val="single" w:sz="4" w:space="0" w:color="auto"/>
            </w:tcBorders>
            <w:shd w:val="clear" w:color="auto" w:fill="auto"/>
            <w:vAlign w:val="center"/>
            <w:hideMark/>
            <w:tcPrChange w:id="743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4C09773" w14:textId="77777777" w:rsidR="001A7CD7" w:rsidRPr="00F77B86" w:rsidRDefault="001A7CD7" w:rsidP="001A7CD7">
            <w:pPr>
              <w:spacing w:after="0" w:line="240" w:lineRule="auto"/>
              <w:rPr>
                <w:ins w:id="7437" w:author="ilham.nur@office.ui.ac.id" w:date="2023-03-28T22:19:00Z"/>
                <w:rFonts w:eastAsia="Times New Roman" w:cs="Times New Roman"/>
                <w:color w:val="000000"/>
                <w:sz w:val="20"/>
                <w:szCs w:val="20"/>
                <w:rPrChange w:id="7438" w:author="ilham.nur@office.ui.ac.id" w:date="2023-03-28T22:19:00Z">
                  <w:rPr>
                    <w:ins w:id="7439" w:author="ilham.nur@office.ui.ac.id" w:date="2023-03-28T22:19:00Z"/>
                    <w:rFonts w:eastAsia="Times New Roman" w:cs="Times New Roman"/>
                    <w:color w:val="000000"/>
                    <w:szCs w:val="24"/>
                  </w:rPr>
                </w:rPrChange>
              </w:rPr>
            </w:pPr>
            <w:ins w:id="7440" w:author="ilham.nur@office.ui.ac.id" w:date="2023-03-28T22:19:00Z">
              <w:r w:rsidRPr="00F77B86">
                <w:rPr>
                  <w:rFonts w:eastAsia="Times New Roman" w:cs="Times New Roman"/>
                  <w:color w:val="000000"/>
                  <w:sz w:val="20"/>
                  <w:szCs w:val="20"/>
                  <w:rPrChange w:id="7441" w:author="ilham.nur@office.ui.ac.id" w:date="2023-03-28T22:19:00Z">
                    <w:rPr>
                      <w:rFonts w:eastAsia="Times New Roman" w:cs="Times New Roman"/>
                      <w:color w:val="000000"/>
                      <w:szCs w:val="24"/>
                    </w:rPr>
                  </w:rPrChange>
                </w:rPr>
                <w:t xml:space="preserve"> $                                2,372 </w:t>
              </w:r>
            </w:ins>
          </w:p>
        </w:tc>
        <w:tc>
          <w:tcPr>
            <w:tcW w:w="1278" w:type="pct"/>
            <w:tcBorders>
              <w:top w:val="nil"/>
              <w:left w:val="nil"/>
              <w:bottom w:val="single" w:sz="4" w:space="0" w:color="auto"/>
              <w:right w:val="single" w:sz="4" w:space="0" w:color="auto"/>
            </w:tcBorders>
            <w:shd w:val="clear" w:color="auto" w:fill="auto"/>
            <w:vAlign w:val="center"/>
            <w:hideMark/>
            <w:tcPrChange w:id="744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B7EDB91" w14:textId="77777777" w:rsidR="001A7CD7" w:rsidRPr="00F77B86" w:rsidRDefault="001A7CD7" w:rsidP="001A7CD7">
            <w:pPr>
              <w:spacing w:after="0" w:line="240" w:lineRule="auto"/>
              <w:jc w:val="left"/>
              <w:rPr>
                <w:ins w:id="7443" w:author="ilham.nur@office.ui.ac.id" w:date="2023-03-28T22:19:00Z"/>
                <w:rFonts w:eastAsia="Times New Roman" w:cs="Times New Roman"/>
                <w:b/>
                <w:bCs/>
                <w:color w:val="000000"/>
                <w:sz w:val="20"/>
                <w:szCs w:val="20"/>
                <w:rPrChange w:id="7444" w:author="ilham.nur@office.ui.ac.id" w:date="2023-03-28T22:19:00Z">
                  <w:rPr>
                    <w:ins w:id="7445" w:author="ilham.nur@office.ui.ac.id" w:date="2023-03-28T22:19:00Z"/>
                    <w:rFonts w:eastAsia="Times New Roman" w:cs="Times New Roman"/>
                    <w:b/>
                    <w:bCs/>
                    <w:color w:val="000000"/>
                    <w:szCs w:val="24"/>
                  </w:rPr>
                </w:rPrChange>
              </w:rPr>
            </w:pPr>
            <w:ins w:id="7446" w:author="ilham.nur@office.ui.ac.id" w:date="2023-03-28T22:19:00Z">
              <w:r w:rsidRPr="00F77B86">
                <w:rPr>
                  <w:rFonts w:eastAsia="Times New Roman" w:cs="Times New Roman"/>
                  <w:b/>
                  <w:bCs/>
                  <w:color w:val="000000"/>
                  <w:sz w:val="20"/>
                  <w:szCs w:val="20"/>
                  <w:rPrChange w:id="7447" w:author="ilham.nur@office.ui.ac.id" w:date="2023-03-28T22:19:00Z">
                    <w:rPr>
                      <w:rFonts w:eastAsia="Times New Roman" w:cs="Times New Roman"/>
                      <w:b/>
                      <w:bCs/>
                      <w:color w:val="000000"/>
                      <w:szCs w:val="24"/>
                    </w:rPr>
                  </w:rPrChange>
                </w:rPr>
                <w:t xml:space="preserve"> Rp                                  35,580,000.00 </w:t>
              </w:r>
            </w:ins>
          </w:p>
        </w:tc>
      </w:tr>
      <w:tr w:rsidR="001A7CD7" w:rsidRPr="00F77B86" w14:paraId="3065F40E" w14:textId="77777777" w:rsidTr="001A7CD7">
        <w:trPr>
          <w:trHeight w:val="315"/>
          <w:ins w:id="7448" w:author="ilham.nur@office.ui.ac.id" w:date="2023-03-28T22:19:00Z"/>
          <w:trPrChange w:id="744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45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4BBE3A7" w14:textId="77777777" w:rsidR="001A7CD7" w:rsidRPr="00F77B86" w:rsidRDefault="001A7CD7" w:rsidP="001A7CD7">
            <w:pPr>
              <w:spacing w:after="0" w:line="240" w:lineRule="auto"/>
              <w:rPr>
                <w:ins w:id="7451" w:author="ilham.nur@office.ui.ac.id" w:date="2023-03-28T22:19:00Z"/>
                <w:rFonts w:eastAsia="Times New Roman" w:cs="Times New Roman"/>
                <w:color w:val="000000"/>
                <w:sz w:val="20"/>
                <w:szCs w:val="20"/>
                <w:rPrChange w:id="7452" w:author="ilham.nur@office.ui.ac.id" w:date="2023-03-28T22:19:00Z">
                  <w:rPr>
                    <w:ins w:id="7453" w:author="ilham.nur@office.ui.ac.id" w:date="2023-03-28T22:19:00Z"/>
                    <w:rFonts w:eastAsia="Times New Roman" w:cs="Times New Roman"/>
                    <w:color w:val="000000"/>
                    <w:szCs w:val="24"/>
                  </w:rPr>
                </w:rPrChange>
              </w:rPr>
            </w:pPr>
            <w:ins w:id="7454" w:author="ilham.nur@office.ui.ac.id" w:date="2023-03-28T22:19:00Z">
              <w:r w:rsidRPr="00F77B86">
                <w:rPr>
                  <w:rFonts w:eastAsia="Times New Roman" w:cs="Times New Roman"/>
                  <w:color w:val="000000"/>
                  <w:sz w:val="20"/>
                  <w:szCs w:val="20"/>
                  <w:rPrChange w:id="7455" w:author="ilham.nur@office.ui.ac.id" w:date="2023-03-28T22:19:00Z">
                    <w:rPr>
                      <w:rFonts w:eastAsia="Times New Roman" w:cs="Times New Roman"/>
                      <w:color w:val="000000"/>
                      <w:szCs w:val="24"/>
                    </w:rPr>
                  </w:rPrChange>
                </w:rPr>
                <w:t>Simulasi 37</w:t>
              </w:r>
            </w:ins>
          </w:p>
        </w:tc>
        <w:tc>
          <w:tcPr>
            <w:tcW w:w="901" w:type="pct"/>
            <w:tcBorders>
              <w:top w:val="nil"/>
              <w:left w:val="nil"/>
              <w:bottom w:val="single" w:sz="4" w:space="0" w:color="auto"/>
              <w:right w:val="single" w:sz="4" w:space="0" w:color="auto"/>
            </w:tcBorders>
            <w:shd w:val="clear" w:color="auto" w:fill="auto"/>
            <w:noWrap/>
            <w:vAlign w:val="bottom"/>
            <w:hideMark/>
            <w:tcPrChange w:id="745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71955B5" w14:textId="77777777" w:rsidR="001A7CD7" w:rsidRPr="00F77B86" w:rsidRDefault="001A7CD7" w:rsidP="001A7CD7">
            <w:pPr>
              <w:spacing w:after="0" w:line="240" w:lineRule="auto"/>
              <w:jc w:val="right"/>
              <w:rPr>
                <w:ins w:id="7457" w:author="ilham.nur@office.ui.ac.id" w:date="2023-03-28T22:19:00Z"/>
                <w:rFonts w:eastAsia="Times New Roman" w:cs="Times New Roman"/>
                <w:color w:val="000000"/>
                <w:sz w:val="20"/>
                <w:szCs w:val="20"/>
                <w:rPrChange w:id="7458" w:author="ilham.nur@office.ui.ac.id" w:date="2023-03-28T22:19:00Z">
                  <w:rPr>
                    <w:ins w:id="7459" w:author="ilham.nur@office.ui.ac.id" w:date="2023-03-28T22:19:00Z"/>
                    <w:rFonts w:ascii="Calibri" w:eastAsia="Times New Roman" w:hAnsi="Calibri" w:cs="Calibri"/>
                    <w:color w:val="000000"/>
                    <w:sz w:val="22"/>
                  </w:rPr>
                </w:rPrChange>
              </w:rPr>
            </w:pPr>
            <w:ins w:id="7460" w:author="ilham.nur@office.ui.ac.id" w:date="2023-03-28T22:19:00Z">
              <w:r w:rsidRPr="00F77B86">
                <w:rPr>
                  <w:rFonts w:eastAsia="Times New Roman" w:cs="Times New Roman"/>
                  <w:color w:val="000000"/>
                  <w:sz w:val="20"/>
                  <w:szCs w:val="20"/>
                  <w:rPrChange w:id="7461" w:author="ilham.nur@office.ui.ac.id" w:date="2023-03-28T22:19:00Z">
                    <w:rPr>
                      <w:rFonts w:ascii="Calibri" w:eastAsia="Times New Roman" w:hAnsi="Calibri" w:cs="Calibri"/>
                      <w:color w:val="000000"/>
                      <w:sz w:val="22"/>
                    </w:rPr>
                  </w:rPrChange>
                </w:rPr>
                <w:t>10.80</w:t>
              </w:r>
            </w:ins>
          </w:p>
        </w:tc>
        <w:tc>
          <w:tcPr>
            <w:tcW w:w="901" w:type="pct"/>
            <w:tcBorders>
              <w:top w:val="nil"/>
              <w:left w:val="nil"/>
              <w:bottom w:val="single" w:sz="4" w:space="0" w:color="auto"/>
              <w:right w:val="single" w:sz="4" w:space="0" w:color="auto"/>
            </w:tcBorders>
            <w:shd w:val="clear" w:color="auto" w:fill="auto"/>
            <w:vAlign w:val="center"/>
            <w:hideMark/>
            <w:tcPrChange w:id="746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1F9EB02" w14:textId="77777777" w:rsidR="001A7CD7" w:rsidRPr="00F77B86" w:rsidRDefault="001A7CD7" w:rsidP="001A7CD7">
            <w:pPr>
              <w:spacing w:after="0" w:line="240" w:lineRule="auto"/>
              <w:jc w:val="right"/>
              <w:rPr>
                <w:ins w:id="7463" w:author="ilham.nur@office.ui.ac.id" w:date="2023-03-28T22:19:00Z"/>
                <w:rFonts w:eastAsia="Times New Roman" w:cs="Times New Roman"/>
                <w:b/>
                <w:bCs/>
                <w:color w:val="000000"/>
                <w:sz w:val="20"/>
                <w:szCs w:val="20"/>
                <w:rPrChange w:id="7464" w:author="ilham.nur@office.ui.ac.id" w:date="2023-03-28T22:19:00Z">
                  <w:rPr>
                    <w:ins w:id="7465" w:author="ilham.nur@office.ui.ac.id" w:date="2023-03-28T22:19:00Z"/>
                    <w:rFonts w:eastAsia="Times New Roman" w:cs="Times New Roman"/>
                    <w:b/>
                    <w:bCs/>
                    <w:color w:val="000000"/>
                    <w:szCs w:val="24"/>
                  </w:rPr>
                </w:rPrChange>
              </w:rPr>
            </w:pPr>
            <w:ins w:id="7466" w:author="ilham.nur@office.ui.ac.id" w:date="2023-03-28T22:19:00Z">
              <w:r w:rsidRPr="00F77B86">
                <w:rPr>
                  <w:rFonts w:eastAsia="Times New Roman" w:cs="Times New Roman"/>
                  <w:b/>
                  <w:bCs/>
                  <w:color w:val="000000"/>
                  <w:sz w:val="20"/>
                  <w:szCs w:val="20"/>
                  <w:rPrChange w:id="7467" w:author="ilham.nur@office.ui.ac.id" w:date="2023-03-28T22:19:00Z">
                    <w:rPr>
                      <w:rFonts w:eastAsia="Times New Roman" w:cs="Times New Roman"/>
                      <w:b/>
                      <w:bCs/>
                      <w:color w:val="000000"/>
                      <w:szCs w:val="24"/>
                    </w:rPr>
                  </w:rPrChange>
                </w:rPr>
                <w:t>1814.4</w:t>
              </w:r>
            </w:ins>
          </w:p>
        </w:tc>
        <w:tc>
          <w:tcPr>
            <w:tcW w:w="901" w:type="pct"/>
            <w:tcBorders>
              <w:top w:val="nil"/>
              <w:left w:val="nil"/>
              <w:bottom w:val="single" w:sz="4" w:space="0" w:color="auto"/>
              <w:right w:val="single" w:sz="4" w:space="0" w:color="auto"/>
            </w:tcBorders>
            <w:shd w:val="clear" w:color="auto" w:fill="auto"/>
            <w:vAlign w:val="center"/>
            <w:hideMark/>
            <w:tcPrChange w:id="746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BB94E91" w14:textId="77777777" w:rsidR="001A7CD7" w:rsidRPr="00F77B86" w:rsidRDefault="001A7CD7" w:rsidP="001A7CD7">
            <w:pPr>
              <w:spacing w:after="0" w:line="240" w:lineRule="auto"/>
              <w:rPr>
                <w:ins w:id="7469" w:author="ilham.nur@office.ui.ac.id" w:date="2023-03-28T22:19:00Z"/>
                <w:rFonts w:eastAsia="Times New Roman" w:cs="Times New Roman"/>
                <w:color w:val="000000"/>
                <w:sz w:val="20"/>
                <w:szCs w:val="20"/>
                <w:rPrChange w:id="7470" w:author="ilham.nur@office.ui.ac.id" w:date="2023-03-28T22:19:00Z">
                  <w:rPr>
                    <w:ins w:id="7471" w:author="ilham.nur@office.ui.ac.id" w:date="2023-03-28T22:19:00Z"/>
                    <w:rFonts w:eastAsia="Times New Roman" w:cs="Times New Roman"/>
                    <w:color w:val="000000"/>
                    <w:szCs w:val="24"/>
                  </w:rPr>
                </w:rPrChange>
              </w:rPr>
            </w:pPr>
            <w:ins w:id="7472" w:author="ilham.nur@office.ui.ac.id" w:date="2023-03-28T22:19:00Z">
              <w:r w:rsidRPr="00F77B86">
                <w:rPr>
                  <w:rFonts w:eastAsia="Times New Roman" w:cs="Times New Roman"/>
                  <w:color w:val="000000"/>
                  <w:sz w:val="20"/>
                  <w:szCs w:val="20"/>
                  <w:rPrChange w:id="7473" w:author="ilham.nur@office.ui.ac.id" w:date="2023-03-28T22:19:00Z">
                    <w:rPr>
                      <w:rFonts w:eastAsia="Times New Roman" w:cs="Times New Roman"/>
                      <w:color w:val="000000"/>
                      <w:szCs w:val="24"/>
                    </w:rPr>
                  </w:rPrChange>
                </w:rPr>
                <w:t xml:space="preserve"> $                                2,599 </w:t>
              </w:r>
            </w:ins>
          </w:p>
        </w:tc>
        <w:tc>
          <w:tcPr>
            <w:tcW w:w="1278" w:type="pct"/>
            <w:tcBorders>
              <w:top w:val="nil"/>
              <w:left w:val="nil"/>
              <w:bottom w:val="single" w:sz="4" w:space="0" w:color="auto"/>
              <w:right w:val="single" w:sz="4" w:space="0" w:color="auto"/>
            </w:tcBorders>
            <w:shd w:val="clear" w:color="auto" w:fill="auto"/>
            <w:vAlign w:val="center"/>
            <w:hideMark/>
            <w:tcPrChange w:id="747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F07FC47" w14:textId="77777777" w:rsidR="001A7CD7" w:rsidRPr="00F77B86" w:rsidRDefault="001A7CD7" w:rsidP="001A7CD7">
            <w:pPr>
              <w:spacing w:after="0" w:line="240" w:lineRule="auto"/>
              <w:jc w:val="left"/>
              <w:rPr>
                <w:ins w:id="7475" w:author="ilham.nur@office.ui.ac.id" w:date="2023-03-28T22:19:00Z"/>
                <w:rFonts w:eastAsia="Times New Roman" w:cs="Times New Roman"/>
                <w:b/>
                <w:bCs/>
                <w:color w:val="000000"/>
                <w:sz w:val="20"/>
                <w:szCs w:val="20"/>
                <w:rPrChange w:id="7476" w:author="ilham.nur@office.ui.ac.id" w:date="2023-03-28T22:19:00Z">
                  <w:rPr>
                    <w:ins w:id="7477" w:author="ilham.nur@office.ui.ac.id" w:date="2023-03-28T22:19:00Z"/>
                    <w:rFonts w:eastAsia="Times New Roman" w:cs="Times New Roman"/>
                    <w:b/>
                    <w:bCs/>
                    <w:color w:val="000000"/>
                    <w:szCs w:val="24"/>
                  </w:rPr>
                </w:rPrChange>
              </w:rPr>
            </w:pPr>
            <w:ins w:id="7478" w:author="ilham.nur@office.ui.ac.id" w:date="2023-03-28T22:19:00Z">
              <w:r w:rsidRPr="00F77B86">
                <w:rPr>
                  <w:rFonts w:eastAsia="Times New Roman" w:cs="Times New Roman"/>
                  <w:b/>
                  <w:bCs/>
                  <w:color w:val="000000"/>
                  <w:sz w:val="20"/>
                  <w:szCs w:val="20"/>
                  <w:rPrChange w:id="7479" w:author="ilham.nur@office.ui.ac.id" w:date="2023-03-28T22:19:00Z">
                    <w:rPr>
                      <w:rFonts w:eastAsia="Times New Roman" w:cs="Times New Roman"/>
                      <w:b/>
                      <w:bCs/>
                      <w:color w:val="000000"/>
                      <w:szCs w:val="24"/>
                    </w:rPr>
                  </w:rPrChange>
                </w:rPr>
                <w:t xml:space="preserve"> Rp                                  38,979,000.00 </w:t>
              </w:r>
            </w:ins>
          </w:p>
        </w:tc>
      </w:tr>
      <w:tr w:rsidR="001A7CD7" w:rsidRPr="00F77B86" w14:paraId="6F6F6CBB" w14:textId="77777777" w:rsidTr="001A7CD7">
        <w:trPr>
          <w:trHeight w:val="315"/>
          <w:ins w:id="7480" w:author="ilham.nur@office.ui.ac.id" w:date="2023-03-28T22:19:00Z"/>
          <w:trPrChange w:id="748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48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25082C5" w14:textId="77777777" w:rsidR="001A7CD7" w:rsidRPr="00F77B86" w:rsidRDefault="001A7CD7" w:rsidP="001A7CD7">
            <w:pPr>
              <w:spacing w:after="0" w:line="240" w:lineRule="auto"/>
              <w:rPr>
                <w:ins w:id="7483" w:author="ilham.nur@office.ui.ac.id" w:date="2023-03-28T22:19:00Z"/>
                <w:rFonts w:eastAsia="Times New Roman" w:cs="Times New Roman"/>
                <w:color w:val="000000"/>
                <w:sz w:val="20"/>
                <w:szCs w:val="20"/>
                <w:rPrChange w:id="7484" w:author="ilham.nur@office.ui.ac.id" w:date="2023-03-28T22:19:00Z">
                  <w:rPr>
                    <w:ins w:id="7485" w:author="ilham.nur@office.ui.ac.id" w:date="2023-03-28T22:19:00Z"/>
                    <w:rFonts w:eastAsia="Times New Roman" w:cs="Times New Roman"/>
                    <w:color w:val="000000"/>
                    <w:szCs w:val="24"/>
                  </w:rPr>
                </w:rPrChange>
              </w:rPr>
            </w:pPr>
            <w:ins w:id="7486" w:author="ilham.nur@office.ui.ac.id" w:date="2023-03-28T22:19:00Z">
              <w:r w:rsidRPr="00F77B86">
                <w:rPr>
                  <w:rFonts w:eastAsia="Times New Roman" w:cs="Times New Roman"/>
                  <w:color w:val="000000"/>
                  <w:sz w:val="20"/>
                  <w:szCs w:val="20"/>
                  <w:rPrChange w:id="7487" w:author="ilham.nur@office.ui.ac.id" w:date="2023-03-28T22:19:00Z">
                    <w:rPr>
                      <w:rFonts w:eastAsia="Times New Roman" w:cs="Times New Roman"/>
                      <w:color w:val="000000"/>
                      <w:szCs w:val="24"/>
                    </w:rPr>
                  </w:rPrChange>
                </w:rPr>
                <w:t>Simulasi 38</w:t>
              </w:r>
            </w:ins>
          </w:p>
        </w:tc>
        <w:tc>
          <w:tcPr>
            <w:tcW w:w="901" w:type="pct"/>
            <w:tcBorders>
              <w:top w:val="nil"/>
              <w:left w:val="nil"/>
              <w:bottom w:val="single" w:sz="4" w:space="0" w:color="auto"/>
              <w:right w:val="single" w:sz="4" w:space="0" w:color="auto"/>
            </w:tcBorders>
            <w:shd w:val="clear" w:color="auto" w:fill="auto"/>
            <w:noWrap/>
            <w:vAlign w:val="bottom"/>
            <w:hideMark/>
            <w:tcPrChange w:id="748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5B5968E" w14:textId="77777777" w:rsidR="001A7CD7" w:rsidRPr="00F77B86" w:rsidRDefault="001A7CD7" w:rsidP="001A7CD7">
            <w:pPr>
              <w:spacing w:after="0" w:line="240" w:lineRule="auto"/>
              <w:jc w:val="right"/>
              <w:rPr>
                <w:ins w:id="7489" w:author="ilham.nur@office.ui.ac.id" w:date="2023-03-28T22:19:00Z"/>
                <w:rFonts w:eastAsia="Times New Roman" w:cs="Times New Roman"/>
                <w:color w:val="000000"/>
                <w:sz w:val="20"/>
                <w:szCs w:val="20"/>
                <w:rPrChange w:id="7490" w:author="ilham.nur@office.ui.ac.id" w:date="2023-03-28T22:19:00Z">
                  <w:rPr>
                    <w:ins w:id="7491" w:author="ilham.nur@office.ui.ac.id" w:date="2023-03-28T22:19:00Z"/>
                    <w:rFonts w:ascii="Calibri" w:eastAsia="Times New Roman" w:hAnsi="Calibri" w:cs="Calibri"/>
                    <w:color w:val="000000"/>
                    <w:sz w:val="22"/>
                  </w:rPr>
                </w:rPrChange>
              </w:rPr>
            </w:pPr>
            <w:ins w:id="7492" w:author="ilham.nur@office.ui.ac.id" w:date="2023-03-28T22:19:00Z">
              <w:r w:rsidRPr="00F77B86">
                <w:rPr>
                  <w:rFonts w:eastAsia="Times New Roman" w:cs="Times New Roman"/>
                  <w:color w:val="000000"/>
                  <w:sz w:val="20"/>
                  <w:szCs w:val="20"/>
                  <w:rPrChange w:id="7493" w:author="ilham.nur@office.ui.ac.id" w:date="2023-03-28T22:19:00Z">
                    <w:rPr>
                      <w:rFonts w:ascii="Calibri" w:eastAsia="Times New Roman" w:hAnsi="Calibri" w:cs="Calibri"/>
                      <w:color w:val="000000"/>
                      <w:sz w:val="22"/>
                    </w:rPr>
                  </w:rPrChange>
                </w:rPr>
                <w:t>7.70</w:t>
              </w:r>
            </w:ins>
          </w:p>
        </w:tc>
        <w:tc>
          <w:tcPr>
            <w:tcW w:w="901" w:type="pct"/>
            <w:tcBorders>
              <w:top w:val="nil"/>
              <w:left w:val="nil"/>
              <w:bottom w:val="single" w:sz="4" w:space="0" w:color="auto"/>
              <w:right w:val="single" w:sz="4" w:space="0" w:color="auto"/>
            </w:tcBorders>
            <w:shd w:val="clear" w:color="auto" w:fill="auto"/>
            <w:vAlign w:val="center"/>
            <w:hideMark/>
            <w:tcPrChange w:id="749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25DC15E" w14:textId="77777777" w:rsidR="001A7CD7" w:rsidRPr="00F77B86" w:rsidRDefault="001A7CD7" w:rsidP="001A7CD7">
            <w:pPr>
              <w:spacing w:after="0" w:line="240" w:lineRule="auto"/>
              <w:jc w:val="right"/>
              <w:rPr>
                <w:ins w:id="7495" w:author="ilham.nur@office.ui.ac.id" w:date="2023-03-28T22:19:00Z"/>
                <w:rFonts w:eastAsia="Times New Roman" w:cs="Times New Roman"/>
                <w:b/>
                <w:bCs/>
                <w:color w:val="000000"/>
                <w:sz w:val="20"/>
                <w:szCs w:val="20"/>
                <w:rPrChange w:id="7496" w:author="ilham.nur@office.ui.ac.id" w:date="2023-03-28T22:19:00Z">
                  <w:rPr>
                    <w:ins w:id="7497" w:author="ilham.nur@office.ui.ac.id" w:date="2023-03-28T22:19:00Z"/>
                    <w:rFonts w:eastAsia="Times New Roman" w:cs="Times New Roman"/>
                    <w:b/>
                    <w:bCs/>
                    <w:color w:val="000000"/>
                    <w:szCs w:val="24"/>
                  </w:rPr>
                </w:rPrChange>
              </w:rPr>
            </w:pPr>
            <w:ins w:id="7498" w:author="ilham.nur@office.ui.ac.id" w:date="2023-03-28T22:19:00Z">
              <w:r w:rsidRPr="00F77B86">
                <w:rPr>
                  <w:rFonts w:eastAsia="Times New Roman" w:cs="Times New Roman"/>
                  <w:b/>
                  <w:bCs/>
                  <w:color w:val="000000"/>
                  <w:sz w:val="20"/>
                  <w:szCs w:val="20"/>
                  <w:rPrChange w:id="7499" w:author="ilham.nur@office.ui.ac.id" w:date="2023-03-28T22:19:00Z">
                    <w:rPr>
                      <w:rFonts w:eastAsia="Times New Roman" w:cs="Times New Roman"/>
                      <w:b/>
                      <w:bCs/>
                      <w:color w:val="000000"/>
                      <w:szCs w:val="24"/>
                    </w:rPr>
                  </w:rPrChange>
                </w:rPr>
                <w:t>1293.6</w:t>
              </w:r>
            </w:ins>
          </w:p>
        </w:tc>
        <w:tc>
          <w:tcPr>
            <w:tcW w:w="901" w:type="pct"/>
            <w:tcBorders>
              <w:top w:val="nil"/>
              <w:left w:val="nil"/>
              <w:bottom w:val="single" w:sz="4" w:space="0" w:color="auto"/>
              <w:right w:val="single" w:sz="4" w:space="0" w:color="auto"/>
            </w:tcBorders>
            <w:shd w:val="clear" w:color="auto" w:fill="auto"/>
            <w:vAlign w:val="center"/>
            <w:hideMark/>
            <w:tcPrChange w:id="750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1D00FAF" w14:textId="77777777" w:rsidR="001A7CD7" w:rsidRPr="00F77B86" w:rsidRDefault="001A7CD7" w:rsidP="001A7CD7">
            <w:pPr>
              <w:spacing w:after="0" w:line="240" w:lineRule="auto"/>
              <w:rPr>
                <w:ins w:id="7501" w:author="ilham.nur@office.ui.ac.id" w:date="2023-03-28T22:19:00Z"/>
                <w:rFonts w:eastAsia="Times New Roman" w:cs="Times New Roman"/>
                <w:color w:val="000000"/>
                <w:sz w:val="20"/>
                <w:szCs w:val="20"/>
                <w:rPrChange w:id="7502" w:author="ilham.nur@office.ui.ac.id" w:date="2023-03-28T22:19:00Z">
                  <w:rPr>
                    <w:ins w:id="7503" w:author="ilham.nur@office.ui.ac.id" w:date="2023-03-28T22:19:00Z"/>
                    <w:rFonts w:eastAsia="Times New Roman" w:cs="Times New Roman"/>
                    <w:color w:val="000000"/>
                    <w:szCs w:val="24"/>
                  </w:rPr>
                </w:rPrChange>
              </w:rPr>
            </w:pPr>
            <w:ins w:id="7504" w:author="ilham.nur@office.ui.ac.id" w:date="2023-03-28T22:19:00Z">
              <w:r w:rsidRPr="00F77B86">
                <w:rPr>
                  <w:rFonts w:eastAsia="Times New Roman" w:cs="Times New Roman"/>
                  <w:color w:val="000000"/>
                  <w:sz w:val="20"/>
                  <w:szCs w:val="20"/>
                  <w:rPrChange w:id="7505" w:author="ilham.nur@office.ui.ac.id" w:date="2023-03-28T22:19:00Z">
                    <w:rPr>
                      <w:rFonts w:eastAsia="Times New Roman" w:cs="Times New Roman"/>
                      <w:color w:val="000000"/>
                      <w:szCs w:val="24"/>
                    </w:rPr>
                  </w:rPrChange>
                </w:rPr>
                <w:t xml:space="preserve"> $                                1,751 </w:t>
              </w:r>
            </w:ins>
          </w:p>
        </w:tc>
        <w:tc>
          <w:tcPr>
            <w:tcW w:w="1278" w:type="pct"/>
            <w:tcBorders>
              <w:top w:val="nil"/>
              <w:left w:val="nil"/>
              <w:bottom w:val="single" w:sz="4" w:space="0" w:color="auto"/>
              <w:right w:val="single" w:sz="4" w:space="0" w:color="auto"/>
            </w:tcBorders>
            <w:shd w:val="clear" w:color="auto" w:fill="auto"/>
            <w:vAlign w:val="center"/>
            <w:hideMark/>
            <w:tcPrChange w:id="750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5F692ED" w14:textId="77777777" w:rsidR="001A7CD7" w:rsidRPr="00F77B86" w:rsidRDefault="001A7CD7" w:rsidP="001A7CD7">
            <w:pPr>
              <w:spacing w:after="0" w:line="240" w:lineRule="auto"/>
              <w:jc w:val="left"/>
              <w:rPr>
                <w:ins w:id="7507" w:author="ilham.nur@office.ui.ac.id" w:date="2023-03-28T22:19:00Z"/>
                <w:rFonts w:eastAsia="Times New Roman" w:cs="Times New Roman"/>
                <w:b/>
                <w:bCs/>
                <w:color w:val="000000"/>
                <w:sz w:val="20"/>
                <w:szCs w:val="20"/>
                <w:rPrChange w:id="7508" w:author="ilham.nur@office.ui.ac.id" w:date="2023-03-28T22:19:00Z">
                  <w:rPr>
                    <w:ins w:id="7509" w:author="ilham.nur@office.ui.ac.id" w:date="2023-03-28T22:19:00Z"/>
                    <w:rFonts w:eastAsia="Times New Roman" w:cs="Times New Roman"/>
                    <w:b/>
                    <w:bCs/>
                    <w:color w:val="000000"/>
                    <w:szCs w:val="24"/>
                  </w:rPr>
                </w:rPrChange>
              </w:rPr>
            </w:pPr>
            <w:ins w:id="7510" w:author="ilham.nur@office.ui.ac.id" w:date="2023-03-28T22:19:00Z">
              <w:r w:rsidRPr="00F77B86">
                <w:rPr>
                  <w:rFonts w:eastAsia="Times New Roman" w:cs="Times New Roman"/>
                  <w:b/>
                  <w:bCs/>
                  <w:color w:val="000000"/>
                  <w:sz w:val="20"/>
                  <w:szCs w:val="20"/>
                  <w:rPrChange w:id="7511" w:author="ilham.nur@office.ui.ac.id" w:date="2023-03-28T22:19:00Z">
                    <w:rPr>
                      <w:rFonts w:eastAsia="Times New Roman" w:cs="Times New Roman"/>
                      <w:b/>
                      <w:bCs/>
                      <w:color w:val="000000"/>
                      <w:szCs w:val="24"/>
                    </w:rPr>
                  </w:rPrChange>
                </w:rPr>
                <w:t xml:space="preserve"> Rp                                  26,263,500.00 </w:t>
              </w:r>
            </w:ins>
          </w:p>
        </w:tc>
      </w:tr>
      <w:tr w:rsidR="001A7CD7" w:rsidRPr="00F77B86" w14:paraId="2448E74F" w14:textId="77777777" w:rsidTr="001A7CD7">
        <w:trPr>
          <w:trHeight w:val="315"/>
          <w:ins w:id="7512" w:author="ilham.nur@office.ui.ac.id" w:date="2023-03-28T22:19:00Z"/>
          <w:trPrChange w:id="751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51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0AB2B96" w14:textId="77777777" w:rsidR="001A7CD7" w:rsidRPr="00F77B86" w:rsidRDefault="001A7CD7" w:rsidP="001A7CD7">
            <w:pPr>
              <w:spacing w:after="0" w:line="240" w:lineRule="auto"/>
              <w:rPr>
                <w:ins w:id="7515" w:author="ilham.nur@office.ui.ac.id" w:date="2023-03-28T22:19:00Z"/>
                <w:rFonts w:eastAsia="Times New Roman" w:cs="Times New Roman"/>
                <w:color w:val="000000"/>
                <w:sz w:val="20"/>
                <w:szCs w:val="20"/>
                <w:rPrChange w:id="7516" w:author="ilham.nur@office.ui.ac.id" w:date="2023-03-28T22:19:00Z">
                  <w:rPr>
                    <w:ins w:id="7517" w:author="ilham.nur@office.ui.ac.id" w:date="2023-03-28T22:19:00Z"/>
                    <w:rFonts w:eastAsia="Times New Roman" w:cs="Times New Roman"/>
                    <w:color w:val="000000"/>
                    <w:szCs w:val="24"/>
                  </w:rPr>
                </w:rPrChange>
              </w:rPr>
            </w:pPr>
            <w:ins w:id="7518" w:author="ilham.nur@office.ui.ac.id" w:date="2023-03-28T22:19:00Z">
              <w:r w:rsidRPr="00F77B86">
                <w:rPr>
                  <w:rFonts w:eastAsia="Times New Roman" w:cs="Times New Roman"/>
                  <w:color w:val="000000"/>
                  <w:sz w:val="20"/>
                  <w:szCs w:val="20"/>
                  <w:rPrChange w:id="7519" w:author="ilham.nur@office.ui.ac.id" w:date="2023-03-28T22:19:00Z">
                    <w:rPr>
                      <w:rFonts w:eastAsia="Times New Roman" w:cs="Times New Roman"/>
                      <w:color w:val="000000"/>
                      <w:szCs w:val="24"/>
                    </w:rPr>
                  </w:rPrChange>
                </w:rPr>
                <w:t>Simulasi 39</w:t>
              </w:r>
            </w:ins>
          </w:p>
        </w:tc>
        <w:tc>
          <w:tcPr>
            <w:tcW w:w="901" w:type="pct"/>
            <w:tcBorders>
              <w:top w:val="nil"/>
              <w:left w:val="nil"/>
              <w:bottom w:val="single" w:sz="4" w:space="0" w:color="auto"/>
              <w:right w:val="single" w:sz="4" w:space="0" w:color="auto"/>
            </w:tcBorders>
            <w:shd w:val="clear" w:color="auto" w:fill="auto"/>
            <w:noWrap/>
            <w:vAlign w:val="bottom"/>
            <w:hideMark/>
            <w:tcPrChange w:id="752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1B3D176" w14:textId="77777777" w:rsidR="001A7CD7" w:rsidRPr="00F77B86" w:rsidRDefault="001A7CD7" w:rsidP="001A7CD7">
            <w:pPr>
              <w:spacing w:after="0" w:line="240" w:lineRule="auto"/>
              <w:jc w:val="right"/>
              <w:rPr>
                <w:ins w:id="7521" w:author="ilham.nur@office.ui.ac.id" w:date="2023-03-28T22:19:00Z"/>
                <w:rFonts w:eastAsia="Times New Roman" w:cs="Times New Roman"/>
                <w:color w:val="000000"/>
                <w:sz w:val="20"/>
                <w:szCs w:val="20"/>
                <w:rPrChange w:id="7522" w:author="ilham.nur@office.ui.ac.id" w:date="2023-03-28T22:19:00Z">
                  <w:rPr>
                    <w:ins w:id="7523" w:author="ilham.nur@office.ui.ac.id" w:date="2023-03-28T22:19:00Z"/>
                    <w:rFonts w:ascii="Calibri" w:eastAsia="Times New Roman" w:hAnsi="Calibri" w:cs="Calibri"/>
                    <w:color w:val="000000"/>
                    <w:sz w:val="22"/>
                  </w:rPr>
                </w:rPrChange>
              </w:rPr>
            </w:pPr>
            <w:ins w:id="7524" w:author="ilham.nur@office.ui.ac.id" w:date="2023-03-28T22:19:00Z">
              <w:r w:rsidRPr="00F77B86">
                <w:rPr>
                  <w:rFonts w:eastAsia="Times New Roman" w:cs="Times New Roman"/>
                  <w:color w:val="000000"/>
                  <w:sz w:val="20"/>
                  <w:szCs w:val="20"/>
                  <w:rPrChange w:id="7525" w:author="ilham.nur@office.ui.ac.id" w:date="2023-03-28T22:19:00Z">
                    <w:rPr>
                      <w:rFonts w:ascii="Calibri" w:eastAsia="Times New Roman" w:hAnsi="Calibri" w:cs="Calibri"/>
                      <w:color w:val="000000"/>
                      <w:sz w:val="22"/>
                    </w:rPr>
                  </w:rPrChange>
                </w:rPr>
                <w:t>8.50</w:t>
              </w:r>
            </w:ins>
          </w:p>
        </w:tc>
        <w:tc>
          <w:tcPr>
            <w:tcW w:w="901" w:type="pct"/>
            <w:tcBorders>
              <w:top w:val="nil"/>
              <w:left w:val="nil"/>
              <w:bottom w:val="single" w:sz="4" w:space="0" w:color="auto"/>
              <w:right w:val="single" w:sz="4" w:space="0" w:color="auto"/>
            </w:tcBorders>
            <w:shd w:val="clear" w:color="auto" w:fill="auto"/>
            <w:vAlign w:val="center"/>
            <w:hideMark/>
            <w:tcPrChange w:id="752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A779001" w14:textId="77777777" w:rsidR="001A7CD7" w:rsidRPr="00F77B86" w:rsidRDefault="001A7CD7" w:rsidP="001A7CD7">
            <w:pPr>
              <w:spacing w:after="0" w:line="240" w:lineRule="auto"/>
              <w:jc w:val="right"/>
              <w:rPr>
                <w:ins w:id="7527" w:author="ilham.nur@office.ui.ac.id" w:date="2023-03-28T22:19:00Z"/>
                <w:rFonts w:eastAsia="Times New Roman" w:cs="Times New Roman"/>
                <w:b/>
                <w:bCs/>
                <w:color w:val="000000"/>
                <w:sz w:val="20"/>
                <w:szCs w:val="20"/>
                <w:rPrChange w:id="7528" w:author="ilham.nur@office.ui.ac.id" w:date="2023-03-28T22:19:00Z">
                  <w:rPr>
                    <w:ins w:id="7529" w:author="ilham.nur@office.ui.ac.id" w:date="2023-03-28T22:19:00Z"/>
                    <w:rFonts w:eastAsia="Times New Roman" w:cs="Times New Roman"/>
                    <w:b/>
                    <w:bCs/>
                    <w:color w:val="000000"/>
                    <w:szCs w:val="24"/>
                  </w:rPr>
                </w:rPrChange>
              </w:rPr>
            </w:pPr>
            <w:ins w:id="7530" w:author="ilham.nur@office.ui.ac.id" w:date="2023-03-28T22:19:00Z">
              <w:r w:rsidRPr="00F77B86">
                <w:rPr>
                  <w:rFonts w:eastAsia="Times New Roman" w:cs="Times New Roman"/>
                  <w:b/>
                  <w:bCs/>
                  <w:color w:val="000000"/>
                  <w:sz w:val="20"/>
                  <w:szCs w:val="20"/>
                  <w:rPrChange w:id="7531" w:author="ilham.nur@office.ui.ac.id" w:date="2023-03-28T22:19:00Z">
                    <w:rPr>
                      <w:rFonts w:eastAsia="Times New Roman" w:cs="Times New Roman"/>
                      <w:b/>
                      <w:bCs/>
                      <w:color w:val="000000"/>
                      <w:szCs w:val="24"/>
                    </w:rPr>
                  </w:rPrChange>
                </w:rPr>
                <w:t>1428</w:t>
              </w:r>
            </w:ins>
          </w:p>
        </w:tc>
        <w:tc>
          <w:tcPr>
            <w:tcW w:w="901" w:type="pct"/>
            <w:tcBorders>
              <w:top w:val="nil"/>
              <w:left w:val="nil"/>
              <w:bottom w:val="single" w:sz="4" w:space="0" w:color="auto"/>
              <w:right w:val="single" w:sz="4" w:space="0" w:color="auto"/>
            </w:tcBorders>
            <w:shd w:val="clear" w:color="auto" w:fill="auto"/>
            <w:vAlign w:val="center"/>
            <w:hideMark/>
            <w:tcPrChange w:id="753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7DC6508" w14:textId="77777777" w:rsidR="001A7CD7" w:rsidRPr="00F77B86" w:rsidRDefault="001A7CD7" w:rsidP="001A7CD7">
            <w:pPr>
              <w:spacing w:after="0" w:line="240" w:lineRule="auto"/>
              <w:rPr>
                <w:ins w:id="7533" w:author="ilham.nur@office.ui.ac.id" w:date="2023-03-28T22:19:00Z"/>
                <w:rFonts w:eastAsia="Times New Roman" w:cs="Times New Roman"/>
                <w:color w:val="000000"/>
                <w:sz w:val="20"/>
                <w:szCs w:val="20"/>
                <w:rPrChange w:id="7534" w:author="ilham.nur@office.ui.ac.id" w:date="2023-03-28T22:19:00Z">
                  <w:rPr>
                    <w:ins w:id="7535" w:author="ilham.nur@office.ui.ac.id" w:date="2023-03-28T22:19:00Z"/>
                    <w:rFonts w:eastAsia="Times New Roman" w:cs="Times New Roman"/>
                    <w:color w:val="000000"/>
                    <w:szCs w:val="24"/>
                  </w:rPr>
                </w:rPrChange>
              </w:rPr>
            </w:pPr>
            <w:ins w:id="7536" w:author="ilham.nur@office.ui.ac.id" w:date="2023-03-28T22:19:00Z">
              <w:r w:rsidRPr="00F77B86">
                <w:rPr>
                  <w:rFonts w:eastAsia="Times New Roman" w:cs="Times New Roman"/>
                  <w:color w:val="000000"/>
                  <w:sz w:val="20"/>
                  <w:szCs w:val="20"/>
                  <w:rPrChange w:id="7537" w:author="ilham.nur@office.ui.ac.id" w:date="2023-03-28T22:19:00Z">
                    <w:rPr>
                      <w:rFonts w:eastAsia="Times New Roman" w:cs="Times New Roman"/>
                      <w:color w:val="000000"/>
                      <w:szCs w:val="24"/>
                    </w:rPr>
                  </w:rPrChange>
                </w:rPr>
                <w:t xml:space="preserve"> $                                2,134 </w:t>
              </w:r>
            </w:ins>
          </w:p>
        </w:tc>
        <w:tc>
          <w:tcPr>
            <w:tcW w:w="1278" w:type="pct"/>
            <w:tcBorders>
              <w:top w:val="nil"/>
              <w:left w:val="nil"/>
              <w:bottom w:val="single" w:sz="4" w:space="0" w:color="auto"/>
              <w:right w:val="single" w:sz="4" w:space="0" w:color="auto"/>
            </w:tcBorders>
            <w:shd w:val="clear" w:color="auto" w:fill="auto"/>
            <w:vAlign w:val="center"/>
            <w:hideMark/>
            <w:tcPrChange w:id="753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D1CC89D" w14:textId="77777777" w:rsidR="001A7CD7" w:rsidRPr="00F77B86" w:rsidRDefault="001A7CD7" w:rsidP="001A7CD7">
            <w:pPr>
              <w:spacing w:after="0" w:line="240" w:lineRule="auto"/>
              <w:jc w:val="left"/>
              <w:rPr>
                <w:ins w:id="7539" w:author="ilham.nur@office.ui.ac.id" w:date="2023-03-28T22:19:00Z"/>
                <w:rFonts w:eastAsia="Times New Roman" w:cs="Times New Roman"/>
                <w:b/>
                <w:bCs/>
                <w:color w:val="000000"/>
                <w:sz w:val="20"/>
                <w:szCs w:val="20"/>
                <w:rPrChange w:id="7540" w:author="ilham.nur@office.ui.ac.id" w:date="2023-03-28T22:19:00Z">
                  <w:rPr>
                    <w:ins w:id="7541" w:author="ilham.nur@office.ui.ac.id" w:date="2023-03-28T22:19:00Z"/>
                    <w:rFonts w:eastAsia="Times New Roman" w:cs="Times New Roman"/>
                    <w:b/>
                    <w:bCs/>
                    <w:color w:val="000000"/>
                    <w:szCs w:val="24"/>
                  </w:rPr>
                </w:rPrChange>
              </w:rPr>
            </w:pPr>
            <w:ins w:id="7542" w:author="ilham.nur@office.ui.ac.id" w:date="2023-03-28T22:19:00Z">
              <w:r w:rsidRPr="00F77B86">
                <w:rPr>
                  <w:rFonts w:eastAsia="Times New Roman" w:cs="Times New Roman"/>
                  <w:b/>
                  <w:bCs/>
                  <w:color w:val="000000"/>
                  <w:sz w:val="20"/>
                  <w:szCs w:val="20"/>
                  <w:rPrChange w:id="7543" w:author="ilham.nur@office.ui.ac.id" w:date="2023-03-28T22:19:00Z">
                    <w:rPr>
                      <w:rFonts w:eastAsia="Times New Roman" w:cs="Times New Roman"/>
                      <w:b/>
                      <w:bCs/>
                      <w:color w:val="000000"/>
                      <w:szCs w:val="24"/>
                    </w:rPr>
                  </w:rPrChange>
                </w:rPr>
                <w:t xml:space="preserve"> Rp                                  32,011,500.00 </w:t>
              </w:r>
            </w:ins>
          </w:p>
        </w:tc>
      </w:tr>
      <w:tr w:rsidR="001A7CD7" w:rsidRPr="00F77B86" w14:paraId="463AA0EC" w14:textId="77777777" w:rsidTr="001A7CD7">
        <w:trPr>
          <w:trHeight w:val="315"/>
          <w:ins w:id="7544" w:author="ilham.nur@office.ui.ac.id" w:date="2023-03-28T22:19:00Z"/>
          <w:trPrChange w:id="754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54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BDE84FD" w14:textId="77777777" w:rsidR="001A7CD7" w:rsidRPr="00F77B86" w:rsidRDefault="001A7CD7" w:rsidP="001A7CD7">
            <w:pPr>
              <w:spacing w:after="0" w:line="240" w:lineRule="auto"/>
              <w:rPr>
                <w:ins w:id="7547" w:author="ilham.nur@office.ui.ac.id" w:date="2023-03-28T22:19:00Z"/>
                <w:rFonts w:eastAsia="Times New Roman" w:cs="Times New Roman"/>
                <w:color w:val="000000"/>
                <w:sz w:val="20"/>
                <w:szCs w:val="20"/>
                <w:rPrChange w:id="7548" w:author="ilham.nur@office.ui.ac.id" w:date="2023-03-28T22:19:00Z">
                  <w:rPr>
                    <w:ins w:id="7549" w:author="ilham.nur@office.ui.ac.id" w:date="2023-03-28T22:19:00Z"/>
                    <w:rFonts w:eastAsia="Times New Roman" w:cs="Times New Roman"/>
                    <w:color w:val="000000"/>
                    <w:szCs w:val="24"/>
                  </w:rPr>
                </w:rPrChange>
              </w:rPr>
            </w:pPr>
            <w:ins w:id="7550" w:author="ilham.nur@office.ui.ac.id" w:date="2023-03-28T22:19:00Z">
              <w:r w:rsidRPr="00F77B86">
                <w:rPr>
                  <w:rFonts w:eastAsia="Times New Roman" w:cs="Times New Roman"/>
                  <w:color w:val="000000"/>
                  <w:sz w:val="20"/>
                  <w:szCs w:val="20"/>
                  <w:rPrChange w:id="7551" w:author="ilham.nur@office.ui.ac.id" w:date="2023-03-28T22:19:00Z">
                    <w:rPr>
                      <w:rFonts w:eastAsia="Times New Roman" w:cs="Times New Roman"/>
                      <w:color w:val="000000"/>
                      <w:szCs w:val="24"/>
                    </w:rPr>
                  </w:rPrChange>
                </w:rPr>
                <w:t>Simulasi 40</w:t>
              </w:r>
            </w:ins>
          </w:p>
        </w:tc>
        <w:tc>
          <w:tcPr>
            <w:tcW w:w="901" w:type="pct"/>
            <w:tcBorders>
              <w:top w:val="nil"/>
              <w:left w:val="nil"/>
              <w:bottom w:val="single" w:sz="4" w:space="0" w:color="auto"/>
              <w:right w:val="single" w:sz="4" w:space="0" w:color="auto"/>
            </w:tcBorders>
            <w:shd w:val="clear" w:color="auto" w:fill="auto"/>
            <w:noWrap/>
            <w:vAlign w:val="bottom"/>
            <w:hideMark/>
            <w:tcPrChange w:id="755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42A095BB" w14:textId="77777777" w:rsidR="001A7CD7" w:rsidRPr="00F77B86" w:rsidRDefault="001A7CD7" w:rsidP="001A7CD7">
            <w:pPr>
              <w:spacing w:after="0" w:line="240" w:lineRule="auto"/>
              <w:jc w:val="right"/>
              <w:rPr>
                <w:ins w:id="7553" w:author="ilham.nur@office.ui.ac.id" w:date="2023-03-28T22:19:00Z"/>
                <w:rFonts w:eastAsia="Times New Roman" w:cs="Times New Roman"/>
                <w:color w:val="000000"/>
                <w:sz w:val="20"/>
                <w:szCs w:val="20"/>
                <w:rPrChange w:id="7554" w:author="ilham.nur@office.ui.ac.id" w:date="2023-03-28T22:19:00Z">
                  <w:rPr>
                    <w:ins w:id="7555" w:author="ilham.nur@office.ui.ac.id" w:date="2023-03-28T22:19:00Z"/>
                    <w:rFonts w:ascii="Calibri" w:eastAsia="Times New Roman" w:hAnsi="Calibri" w:cs="Calibri"/>
                    <w:color w:val="000000"/>
                    <w:sz w:val="22"/>
                  </w:rPr>
                </w:rPrChange>
              </w:rPr>
            </w:pPr>
            <w:ins w:id="7556" w:author="ilham.nur@office.ui.ac.id" w:date="2023-03-28T22:19:00Z">
              <w:r w:rsidRPr="00F77B86">
                <w:rPr>
                  <w:rFonts w:eastAsia="Times New Roman" w:cs="Times New Roman"/>
                  <w:color w:val="000000"/>
                  <w:sz w:val="20"/>
                  <w:szCs w:val="20"/>
                  <w:rPrChange w:id="7557" w:author="ilham.nur@office.ui.ac.id" w:date="2023-03-28T22:19:00Z">
                    <w:rPr>
                      <w:rFonts w:ascii="Calibri" w:eastAsia="Times New Roman" w:hAnsi="Calibri" w:cs="Calibri"/>
                      <w:color w:val="000000"/>
                      <w:sz w:val="22"/>
                    </w:rPr>
                  </w:rPrChange>
                </w:rPr>
                <w:t>5.80</w:t>
              </w:r>
            </w:ins>
          </w:p>
        </w:tc>
        <w:tc>
          <w:tcPr>
            <w:tcW w:w="901" w:type="pct"/>
            <w:tcBorders>
              <w:top w:val="nil"/>
              <w:left w:val="nil"/>
              <w:bottom w:val="single" w:sz="4" w:space="0" w:color="auto"/>
              <w:right w:val="single" w:sz="4" w:space="0" w:color="auto"/>
            </w:tcBorders>
            <w:shd w:val="clear" w:color="auto" w:fill="auto"/>
            <w:vAlign w:val="center"/>
            <w:hideMark/>
            <w:tcPrChange w:id="755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59D0D23" w14:textId="77777777" w:rsidR="001A7CD7" w:rsidRPr="00F77B86" w:rsidRDefault="001A7CD7" w:rsidP="001A7CD7">
            <w:pPr>
              <w:spacing w:after="0" w:line="240" w:lineRule="auto"/>
              <w:jc w:val="right"/>
              <w:rPr>
                <w:ins w:id="7559" w:author="ilham.nur@office.ui.ac.id" w:date="2023-03-28T22:19:00Z"/>
                <w:rFonts w:eastAsia="Times New Roman" w:cs="Times New Roman"/>
                <w:b/>
                <w:bCs/>
                <w:color w:val="000000"/>
                <w:sz w:val="20"/>
                <w:szCs w:val="20"/>
                <w:rPrChange w:id="7560" w:author="ilham.nur@office.ui.ac.id" w:date="2023-03-28T22:19:00Z">
                  <w:rPr>
                    <w:ins w:id="7561" w:author="ilham.nur@office.ui.ac.id" w:date="2023-03-28T22:19:00Z"/>
                    <w:rFonts w:eastAsia="Times New Roman" w:cs="Times New Roman"/>
                    <w:b/>
                    <w:bCs/>
                    <w:color w:val="000000"/>
                    <w:szCs w:val="24"/>
                  </w:rPr>
                </w:rPrChange>
              </w:rPr>
            </w:pPr>
            <w:ins w:id="7562" w:author="ilham.nur@office.ui.ac.id" w:date="2023-03-28T22:19:00Z">
              <w:r w:rsidRPr="00F77B86">
                <w:rPr>
                  <w:rFonts w:eastAsia="Times New Roman" w:cs="Times New Roman"/>
                  <w:b/>
                  <w:bCs/>
                  <w:color w:val="000000"/>
                  <w:sz w:val="20"/>
                  <w:szCs w:val="20"/>
                  <w:rPrChange w:id="7563" w:author="ilham.nur@office.ui.ac.id" w:date="2023-03-28T22:19:00Z">
                    <w:rPr>
                      <w:rFonts w:eastAsia="Times New Roman" w:cs="Times New Roman"/>
                      <w:b/>
                      <w:bCs/>
                      <w:color w:val="000000"/>
                      <w:szCs w:val="24"/>
                    </w:rPr>
                  </w:rPrChange>
                </w:rPr>
                <w:t>974.4</w:t>
              </w:r>
            </w:ins>
          </w:p>
        </w:tc>
        <w:tc>
          <w:tcPr>
            <w:tcW w:w="901" w:type="pct"/>
            <w:tcBorders>
              <w:top w:val="nil"/>
              <w:left w:val="nil"/>
              <w:bottom w:val="single" w:sz="4" w:space="0" w:color="auto"/>
              <w:right w:val="single" w:sz="4" w:space="0" w:color="auto"/>
            </w:tcBorders>
            <w:shd w:val="clear" w:color="auto" w:fill="auto"/>
            <w:vAlign w:val="center"/>
            <w:hideMark/>
            <w:tcPrChange w:id="756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50DC844" w14:textId="77777777" w:rsidR="001A7CD7" w:rsidRPr="00F77B86" w:rsidRDefault="001A7CD7" w:rsidP="001A7CD7">
            <w:pPr>
              <w:spacing w:after="0" w:line="240" w:lineRule="auto"/>
              <w:rPr>
                <w:ins w:id="7565" w:author="ilham.nur@office.ui.ac.id" w:date="2023-03-28T22:19:00Z"/>
                <w:rFonts w:eastAsia="Times New Roman" w:cs="Times New Roman"/>
                <w:color w:val="000000"/>
                <w:sz w:val="20"/>
                <w:szCs w:val="20"/>
                <w:rPrChange w:id="7566" w:author="ilham.nur@office.ui.ac.id" w:date="2023-03-28T22:19:00Z">
                  <w:rPr>
                    <w:ins w:id="7567" w:author="ilham.nur@office.ui.ac.id" w:date="2023-03-28T22:19:00Z"/>
                    <w:rFonts w:eastAsia="Times New Roman" w:cs="Times New Roman"/>
                    <w:color w:val="000000"/>
                    <w:szCs w:val="24"/>
                  </w:rPr>
                </w:rPrChange>
              </w:rPr>
            </w:pPr>
            <w:ins w:id="7568" w:author="ilham.nur@office.ui.ac.id" w:date="2023-03-28T22:19:00Z">
              <w:r w:rsidRPr="00F77B86">
                <w:rPr>
                  <w:rFonts w:eastAsia="Times New Roman" w:cs="Times New Roman"/>
                  <w:color w:val="000000"/>
                  <w:sz w:val="20"/>
                  <w:szCs w:val="20"/>
                  <w:rPrChange w:id="7569" w:author="ilham.nur@office.ui.ac.id" w:date="2023-03-28T22:19:00Z">
                    <w:rPr>
                      <w:rFonts w:eastAsia="Times New Roman" w:cs="Times New Roman"/>
                      <w:color w:val="000000"/>
                      <w:szCs w:val="24"/>
                    </w:rPr>
                  </w:rPrChange>
                </w:rPr>
                <w:t xml:space="preserve"> $                                1,976 </w:t>
              </w:r>
            </w:ins>
          </w:p>
        </w:tc>
        <w:tc>
          <w:tcPr>
            <w:tcW w:w="1278" w:type="pct"/>
            <w:tcBorders>
              <w:top w:val="nil"/>
              <w:left w:val="nil"/>
              <w:bottom w:val="single" w:sz="4" w:space="0" w:color="auto"/>
              <w:right w:val="single" w:sz="4" w:space="0" w:color="auto"/>
            </w:tcBorders>
            <w:shd w:val="clear" w:color="auto" w:fill="auto"/>
            <w:vAlign w:val="center"/>
            <w:hideMark/>
            <w:tcPrChange w:id="757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CC8964B" w14:textId="77777777" w:rsidR="001A7CD7" w:rsidRPr="00F77B86" w:rsidRDefault="001A7CD7" w:rsidP="001A7CD7">
            <w:pPr>
              <w:spacing w:after="0" w:line="240" w:lineRule="auto"/>
              <w:jc w:val="left"/>
              <w:rPr>
                <w:ins w:id="7571" w:author="ilham.nur@office.ui.ac.id" w:date="2023-03-28T22:19:00Z"/>
                <w:rFonts w:eastAsia="Times New Roman" w:cs="Times New Roman"/>
                <w:b/>
                <w:bCs/>
                <w:color w:val="000000"/>
                <w:sz w:val="20"/>
                <w:szCs w:val="20"/>
                <w:rPrChange w:id="7572" w:author="ilham.nur@office.ui.ac.id" w:date="2023-03-28T22:19:00Z">
                  <w:rPr>
                    <w:ins w:id="7573" w:author="ilham.nur@office.ui.ac.id" w:date="2023-03-28T22:19:00Z"/>
                    <w:rFonts w:eastAsia="Times New Roman" w:cs="Times New Roman"/>
                    <w:b/>
                    <w:bCs/>
                    <w:color w:val="000000"/>
                    <w:szCs w:val="24"/>
                  </w:rPr>
                </w:rPrChange>
              </w:rPr>
            </w:pPr>
            <w:ins w:id="7574" w:author="ilham.nur@office.ui.ac.id" w:date="2023-03-28T22:19:00Z">
              <w:r w:rsidRPr="00F77B86">
                <w:rPr>
                  <w:rFonts w:eastAsia="Times New Roman" w:cs="Times New Roman"/>
                  <w:b/>
                  <w:bCs/>
                  <w:color w:val="000000"/>
                  <w:sz w:val="20"/>
                  <w:szCs w:val="20"/>
                  <w:rPrChange w:id="7575" w:author="ilham.nur@office.ui.ac.id" w:date="2023-03-28T22:19:00Z">
                    <w:rPr>
                      <w:rFonts w:eastAsia="Times New Roman" w:cs="Times New Roman"/>
                      <w:b/>
                      <w:bCs/>
                      <w:color w:val="000000"/>
                      <w:szCs w:val="24"/>
                    </w:rPr>
                  </w:rPrChange>
                </w:rPr>
                <w:t xml:space="preserve"> Rp                                  29,637,000.00 </w:t>
              </w:r>
            </w:ins>
          </w:p>
        </w:tc>
      </w:tr>
      <w:tr w:rsidR="001A7CD7" w:rsidRPr="00F77B86" w14:paraId="7079C373" w14:textId="77777777" w:rsidTr="001A7CD7">
        <w:trPr>
          <w:trHeight w:val="315"/>
          <w:ins w:id="7576" w:author="ilham.nur@office.ui.ac.id" w:date="2023-03-28T22:19:00Z"/>
          <w:trPrChange w:id="757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57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23C6A3B" w14:textId="77777777" w:rsidR="001A7CD7" w:rsidRPr="00F77B86" w:rsidRDefault="001A7CD7" w:rsidP="001A7CD7">
            <w:pPr>
              <w:spacing w:after="0" w:line="240" w:lineRule="auto"/>
              <w:jc w:val="left"/>
              <w:rPr>
                <w:ins w:id="7579" w:author="ilham.nur@office.ui.ac.id" w:date="2023-03-28T22:19:00Z"/>
                <w:rFonts w:eastAsia="Times New Roman" w:cs="Times New Roman"/>
                <w:b/>
                <w:bCs/>
                <w:color w:val="000000"/>
                <w:sz w:val="20"/>
                <w:szCs w:val="20"/>
                <w:rPrChange w:id="7580" w:author="ilham.nur@office.ui.ac.id" w:date="2023-03-28T22:19:00Z">
                  <w:rPr>
                    <w:ins w:id="7581" w:author="ilham.nur@office.ui.ac.id" w:date="2023-03-28T22:19:00Z"/>
                    <w:rFonts w:eastAsia="Times New Roman" w:cs="Times New Roman"/>
                    <w:b/>
                    <w:bCs/>
                    <w:color w:val="000000"/>
                    <w:szCs w:val="24"/>
                  </w:rPr>
                </w:rPrChange>
              </w:rPr>
            </w:pPr>
            <w:ins w:id="7582" w:author="ilham.nur@office.ui.ac.id" w:date="2023-03-28T22:19:00Z">
              <w:r w:rsidRPr="00F77B86">
                <w:rPr>
                  <w:rFonts w:eastAsia="Times New Roman" w:cs="Times New Roman"/>
                  <w:b/>
                  <w:bCs/>
                  <w:color w:val="000000"/>
                  <w:sz w:val="20"/>
                  <w:szCs w:val="20"/>
                  <w:rPrChange w:id="7583" w:author="ilham.nur@office.ui.ac.id" w:date="2023-03-28T22:19:00Z">
                    <w:rPr>
                      <w:rFonts w:eastAsia="Times New Roman" w:cs="Times New Roman"/>
                      <w:b/>
                      <w:bCs/>
                      <w:color w:val="000000"/>
                      <w:szCs w:val="24"/>
                    </w:rPr>
                  </w:rPrChange>
                </w:rPr>
                <w:t>Proses To Be</w:t>
              </w:r>
            </w:ins>
          </w:p>
        </w:tc>
        <w:tc>
          <w:tcPr>
            <w:tcW w:w="901" w:type="pct"/>
            <w:tcBorders>
              <w:top w:val="nil"/>
              <w:left w:val="nil"/>
              <w:bottom w:val="single" w:sz="4" w:space="0" w:color="auto"/>
              <w:right w:val="single" w:sz="4" w:space="0" w:color="auto"/>
            </w:tcBorders>
            <w:shd w:val="clear" w:color="auto" w:fill="auto"/>
            <w:vAlign w:val="center"/>
            <w:hideMark/>
            <w:tcPrChange w:id="758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2C433DF" w14:textId="77777777" w:rsidR="001A7CD7" w:rsidRPr="00F77B86" w:rsidRDefault="001A7CD7" w:rsidP="001A7CD7">
            <w:pPr>
              <w:spacing w:after="0" w:line="240" w:lineRule="auto"/>
              <w:jc w:val="left"/>
              <w:rPr>
                <w:ins w:id="7585" w:author="ilham.nur@office.ui.ac.id" w:date="2023-03-28T22:19:00Z"/>
                <w:rFonts w:eastAsia="Times New Roman" w:cs="Times New Roman"/>
                <w:b/>
                <w:bCs/>
                <w:color w:val="000000"/>
                <w:sz w:val="20"/>
                <w:szCs w:val="20"/>
                <w:rPrChange w:id="7586" w:author="ilham.nur@office.ui.ac.id" w:date="2023-03-28T22:19:00Z">
                  <w:rPr>
                    <w:ins w:id="7587" w:author="ilham.nur@office.ui.ac.id" w:date="2023-03-28T22:19:00Z"/>
                    <w:rFonts w:eastAsia="Times New Roman" w:cs="Times New Roman"/>
                    <w:b/>
                    <w:bCs/>
                    <w:color w:val="000000"/>
                    <w:szCs w:val="24"/>
                  </w:rPr>
                </w:rPrChange>
              </w:rPr>
            </w:pPr>
            <w:ins w:id="7588" w:author="ilham.nur@office.ui.ac.id" w:date="2023-03-28T22:19:00Z">
              <w:r w:rsidRPr="00F77B86">
                <w:rPr>
                  <w:rFonts w:eastAsia="Times New Roman" w:cs="Times New Roman"/>
                  <w:b/>
                  <w:bCs/>
                  <w:color w:val="000000"/>
                  <w:sz w:val="20"/>
                  <w:szCs w:val="20"/>
                  <w:rPrChange w:id="7589" w:author="ilham.nur@office.ui.ac.id" w:date="2023-03-28T22:19:00Z">
                    <w:rPr>
                      <w:rFonts w:eastAsia="Times New Roman" w:cs="Times New Roman"/>
                      <w:b/>
                      <w:bCs/>
                      <w:color w:val="000000"/>
                      <w:szCs w:val="24"/>
                    </w:rPr>
                  </w:rPrChange>
                </w:rPr>
                <w:t> </w:t>
              </w:r>
            </w:ins>
          </w:p>
        </w:tc>
        <w:tc>
          <w:tcPr>
            <w:tcW w:w="901" w:type="pct"/>
            <w:tcBorders>
              <w:top w:val="nil"/>
              <w:left w:val="nil"/>
              <w:bottom w:val="single" w:sz="4" w:space="0" w:color="auto"/>
              <w:right w:val="single" w:sz="4" w:space="0" w:color="auto"/>
            </w:tcBorders>
            <w:shd w:val="clear" w:color="auto" w:fill="auto"/>
            <w:vAlign w:val="center"/>
            <w:hideMark/>
            <w:tcPrChange w:id="759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C06D511" w14:textId="77777777" w:rsidR="001A7CD7" w:rsidRPr="00F77B86" w:rsidRDefault="001A7CD7" w:rsidP="001A7CD7">
            <w:pPr>
              <w:spacing w:after="0" w:line="240" w:lineRule="auto"/>
              <w:jc w:val="right"/>
              <w:rPr>
                <w:ins w:id="7591" w:author="ilham.nur@office.ui.ac.id" w:date="2023-03-28T22:19:00Z"/>
                <w:rFonts w:eastAsia="Times New Roman" w:cs="Times New Roman"/>
                <w:b/>
                <w:bCs/>
                <w:color w:val="000000"/>
                <w:sz w:val="20"/>
                <w:szCs w:val="20"/>
                <w:rPrChange w:id="7592" w:author="ilham.nur@office.ui.ac.id" w:date="2023-03-28T22:19:00Z">
                  <w:rPr>
                    <w:ins w:id="7593" w:author="ilham.nur@office.ui.ac.id" w:date="2023-03-28T22:19:00Z"/>
                    <w:rFonts w:eastAsia="Times New Roman" w:cs="Times New Roman"/>
                    <w:b/>
                    <w:bCs/>
                    <w:color w:val="000000"/>
                    <w:szCs w:val="24"/>
                  </w:rPr>
                </w:rPrChange>
              </w:rPr>
            </w:pPr>
            <w:ins w:id="7594" w:author="ilham.nur@office.ui.ac.id" w:date="2023-03-28T22:19:00Z">
              <w:r w:rsidRPr="00F77B86">
                <w:rPr>
                  <w:rFonts w:eastAsia="Times New Roman" w:cs="Times New Roman"/>
                  <w:b/>
                  <w:bCs/>
                  <w:color w:val="000000"/>
                  <w:sz w:val="20"/>
                  <w:szCs w:val="20"/>
                  <w:rPrChange w:id="7595" w:author="ilham.nur@office.ui.ac.id" w:date="2023-03-28T22:19:00Z">
                    <w:rPr>
                      <w:rFonts w:eastAsia="Times New Roman" w:cs="Times New Roman"/>
                      <w:b/>
                      <w:bCs/>
                      <w:color w:val="000000"/>
                      <w:szCs w:val="24"/>
                    </w:rPr>
                  </w:rPrChange>
                </w:rPr>
                <w:t>0</w:t>
              </w:r>
            </w:ins>
          </w:p>
        </w:tc>
        <w:tc>
          <w:tcPr>
            <w:tcW w:w="901" w:type="pct"/>
            <w:tcBorders>
              <w:top w:val="nil"/>
              <w:left w:val="nil"/>
              <w:bottom w:val="single" w:sz="4" w:space="0" w:color="auto"/>
              <w:right w:val="single" w:sz="4" w:space="0" w:color="auto"/>
            </w:tcBorders>
            <w:shd w:val="clear" w:color="auto" w:fill="auto"/>
            <w:vAlign w:val="center"/>
            <w:hideMark/>
            <w:tcPrChange w:id="759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D28CC1C" w14:textId="77777777" w:rsidR="001A7CD7" w:rsidRPr="00F77B86" w:rsidRDefault="001A7CD7" w:rsidP="001A7CD7">
            <w:pPr>
              <w:spacing w:after="0" w:line="240" w:lineRule="auto"/>
              <w:rPr>
                <w:ins w:id="7597" w:author="ilham.nur@office.ui.ac.id" w:date="2023-03-28T22:19:00Z"/>
                <w:rFonts w:eastAsia="Times New Roman" w:cs="Times New Roman"/>
                <w:color w:val="000000"/>
                <w:sz w:val="20"/>
                <w:szCs w:val="20"/>
                <w:rPrChange w:id="7598" w:author="ilham.nur@office.ui.ac.id" w:date="2023-03-28T22:19:00Z">
                  <w:rPr>
                    <w:ins w:id="7599" w:author="ilham.nur@office.ui.ac.id" w:date="2023-03-28T22:19:00Z"/>
                    <w:rFonts w:eastAsia="Times New Roman" w:cs="Times New Roman"/>
                    <w:color w:val="000000"/>
                    <w:szCs w:val="24"/>
                  </w:rPr>
                </w:rPrChange>
              </w:rPr>
            </w:pPr>
            <w:ins w:id="7600" w:author="ilham.nur@office.ui.ac.id" w:date="2023-03-28T22:19:00Z">
              <w:r w:rsidRPr="00F77B86">
                <w:rPr>
                  <w:rFonts w:eastAsia="Times New Roman" w:cs="Times New Roman"/>
                  <w:color w:val="000000"/>
                  <w:sz w:val="20"/>
                  <w:szCs w:val="20"/>
                  <w:rPrChange w:id="7601" w:author="ilham.nur@office.ui.ac.id" w:date="2023-03-28T22:19:00Z">
                    <w:rPr>
                      <w:rFonts w:eastAsia="Times New Roman" w:cs="Times New Roman"/>
                      <w:color w:val="000000"/>
                      <w:szCs w:val="24"/>
                    </w:rPr>
                  </w:rPrChange>
                </w:rPr>
                <w:t> </w:t>
              </w:r>
            </w:ins>
          </w:p>
        </w:tc>
        <w:tc>
          <w:tcPr>
            <w:tcW w:w="1278" w:type="pct"/>
            <w:tcBorders>
              <w:top w:val="nil"/>
              <w:left w:val="nil"/>
              <w:bottom w:val="single" w:sz="4" w:space="0" w:color="auto"/>
              <w:right w:val="single" w:sz="4" w:space="0" w:color="auto"/>
            </w:tcBorders>
            <w:shd w:val="clear" w:color="auto" w:fill="auto"/>
            <w:vAlign w:val="center"/>
            <w:hideMark/>
            <w:tcPrChange w:id="760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12B2D69" w14:textId="77777777" w:rsidR="001A7CD7" w:rsidRPr="00F77B86" w:rsidRDefault="001A7CD7" w:rsidP="001A7CD7">
            <w:pPr>
              <w:spacing w:after="0" w:line="240" w:lineRule="auto"/>
              <w:jc w:val="left"/>
              <w:rPr>
                <w:ins w:id="7603" w:author="ilham.nur@office.ui.ac.id" w:date="2023-03-28T22:19:00Z"/>
                <w:rFonts w:eastAsia="Times New Roman" w:cs="Times New Roman"/>
                <w:b/>
                <w:bCs/>
                <w:color w:val="000000"/>
                <w:sz w:val="20"/>
                <w:szCs w:val="20"/>
                <w:rPrChange w:id="7604" w:author="ilham.nur@office.ui.ac.id" w:date="2023-03-28T22:19:00Z">
                  <w:rPr>
                    <w:ins w:id="7605" w:author="ilham.nur@office.ui.ac.id" w:date="2023-03-28T22:19:00Z"/>
                    <w:rFonts w:eastAsia="Times New Roman" w:cs="Times New Roman"/>
                    <w:b/>
                    <w:bCs/>
                    <w:color w:val="000000"/>
                    <w:szCs w:val="24"/>
                  </w:rPr>
                </w:rPrChange>
              </w:rPr>
            </w:pPr>
            <w:ins w:id="7606" w:author="ilham.nur@office.ui.ac.id" w:date="2023-03-28T22:19:00Z">
              <w:r w:rsidRPr="00F77B86">
                <w:rPr>
                  <w:rFonts w:eastAsia="Times New Roman" w:cs="Times New Roman"/>
                  <w:b/>
                  <w:bCs/>
                  <w:color w:val="000000"/>
                  <w:sz w:val="20"/>
                  <w:szCs w:val="20"/>
                  <w:rPrChange w:id="7607" w:author="ilham.nur@office.ui.ac.id" w:date="2023-03-28T22:19:00Z">
                    <w:rPr>
                      <w:rFonts w:eastAsia="Times New Roman" w:cs="Times New Roman"/>
                      <w:b/>
                      <w:bCs/>
                      <w:color w:val="000000"/>
                      <w:szCs w:val="24"/>
                    </w:rPr>
                  </w:rPrChange>
                </w:rPr>
                <w:t xml:space="preserve"> Rp                                                      -   </w:t>
              </w:r>
            </w:ins>
          </w:p>
        </w:tc>
      </w:tr>
      <w:tr w:rsidR="001A7CD7" w:rsidRPr="00F77B86" w14:paraId="601E6B4F" w14:textId="77777777" w:rsidTr="001A7CD7">
        <w:trPr>
          <w:trHeight w:val="315"/>
          <w:ins w:id="7608" w:author="ilham.nur@office.ui.ac.id" w:date="2023-03-28T22:19:00Z"/>
          <w:trPrChange w:id="760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61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A4BF65D" w14:textId="77777777" w:rsidR="001A7CD7" w:rsidRPr="00F77B86" w:rsidRDefault="001A7CD7" w:rsidP="001A7CD7">
            <w:pPr>
              <w:spacing w:after="0" w:line="240" w:lineRule="auto"/>
              <w:rPr>
                <w:ins w:id="7611" w:author="ilham.nur@office.ui.ac.id" w:date="2023-03-28T22:19:00Z"/>
                <w:rFonts w:eastAsia="Times New Roman" w:cs="Times New Roman"/>
                <w:color w:val="000000"/>
                <w:sz w:val="20"/>
                <w:szCs w:val="20"/>
                <w:rPrChange w:id="7612" w:author="ilham.nur@office.ui.ac.id" w:date="2023-03-28T22:19:00Z">
                  <w:rPr>
                    <w:ins w:id="7613" w:author="ilham.nur@office.ui.ac.id" w:date="2023-03-28T22:19:00Z"/>
                    <w:rFonts w:eastAsia="Times New Roman" w:cs="Times New Roman"/>
                    <w:color w:val="000000"/>
                    <w:szCs w:val="24"/>
                  </w:rPr>
                </w:rPrChange>
              </w:rPr>
            </w:pPr>
            <w:ins w:id="7614" w:author="ilham.nur@office.ui.ac.id" w:date="2023-03-28T22:19:00Z">
              <w:r w:rsidRPr="00F77B86">
                <w:rPr>
                  <w:rFonts w:eastAsia="Times New Roman" w:cs="Times New Roman"/>
                  <w:color w:val="000000"/>
                  <w:sz w:val="20"/>
                  <w:szCs w:val="20"/>
                  <w:rPrChange w:id="7615" w:author="ilham.nur@office.ui.ac.id" w:date="2023-03-28T22:19:00Z">
                    <w:rPr>
                      <w:rFonts w:eastAsia="Times New Roman" w:cs="Times New Roman"/>
                      <w:color w:val="000000"/>
                      <w:szCs w:val="24"/>
                    </w:rPr>
                  </w:rPrChange>
                </w:rPr>
                <w:t>Simulasi 1</w:t>
              </w:r>
            </w:ins>
          </w:p>
        </w:tc>
        <w:tc>
          <w:tcPr>
            <w:tcW w:w="901" w:type="pct"/>
            <w:tcBorders>
              <w:top w:val="nil"/>
              <w:left w:val="nil"/>
              <w:bottom w:val="single" w:sz="4" w:space="0" w:color="auto"/>
              <w:right w:val="single" w:sz="4" w:space="0" w:color="auto"/>
            </w:tcBorders>
            <w:shd w:val="clear" w:color="auto" w:fill="auto"/>
            <w:noWrap/>
            <w:vAlign w:val="bottom"/>
            <w:hideMark/>
            <w:tcPrChange w:id="761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F36F5E0" w14:textId="77777777" w:rsidR="001A7CD7" w:rsidRPr="00F77B86" w:rsidRDefault="001A7CD7" w:rsidP="001A7CD7">
            <w:pPr>
              <w:spacing w:after="0" w:line="240" w:lineRule="auto"/>
              <w:jc w:val="right"/>
              <w:rPr>
                <w:ins w:id="7617" w:author="ilham.nur@office.ui.ac.id" w:date="2023-03-28T22:19:00Z"/>
                <w:rFonts w:eastAsia="Times New Roman" w:cs="Times New Roman"/>
                <w:color w:val="000000"/>
                <w:sz w:val="20"/>
                <w:szCs w:val="20"/>
                <w:rPrChange w:id="7618" w:author="ilham.nur@office.ui.ac.id" w:date="2023-03-28T22:19:00Z">
                  <w:rPr>
                    <w:ins w:id="7619" w:author="ilham.nur@office.ui.ac.id" w:date="2023-03-28T22:19:00Z"/>
                    <w:rFonts w:ascii="Calibri" w:eastAsia="Times New Roman" w:hAnsi="Calibri" w:cs="Calibri"/>
                    <w:color w:val="000000"/>
                    <w:sz w:val="22"/>
                  </w:rPr>
                </w:rPrChange>
              </w:rPr>
            </w:pPr>
            <w:ins w:id="7620" w:author="ilham.nur@office.ui.ac.id" w:date="2023-03-28T22:19:00Z">
              <w:r w:rsidRPr="00F77B86">
                <w:rPr>
                  <w:rFonts w:eastAsia="Times New Roman" w:cs="Times New Roman"/>
                  <w:color w:val="000000"/>
                  <w:sz w:val="20"/>
                  <w:szCs w:val="20"/>
                  <w:rPrChange w:id="7621" w:author="ilham.nur@office.ui.ac.id" w:date="2023-03-28T22:19:00Z">
                    <w:rPr>
                      <w:rFonts w:ascii="Calibri" w:eastAsia="Times New Roman" w:hAnsi="Calibri" w:cs="Calibri"/>
                      <w:color w:val="000000"/>
                      <w:sz w:val="22"/>
                    </w:rPr>
                  </w:rPrChange>
                </w:rPr>
                <w:t>4.20</w:t>
              </w:r>
            </w:ins>
          </w:p>
        </w:tc>
        <w:tc>
          <w:tcPr>
            <w:tcW w:w="901" w:type="pct"/>
            <w:tcBorders>
              <w:top w:val="nil"/>
              <w:left w:val="nil"/>
              <w:bottom w:val="single" w:sz="4" w:space="0" w:color="auto"/>
              <w:right w:val="single" w:sz="4" w:space="0" w:color="auto"/>
            </w:tcBorders>
            <w:shd w:val="clear" w:color="auto" w:fill="auto"/>
            <w:vAlign w:val="center"/>
            <w:hideMark/>
            <w:tcPrChange w:id="762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A834CAC" w14:textId="77777777" w:rsidR="001A7CD7" w:rsidRPr="00F77B86" w:rsidRDefault="001A7CD7" w:rsidP="001A7CD7">
            <w:pPr>
              <w:spacing w:after="0" w:line="240" w:lineRule="auto"/>
              <w:jc w:val="right"/>
              <w:rPr>
                <w:ins w:id="7623" w:author="ilham.nur@office.ui.ac.id" w:date="2023-03-28T22:19:00Z"/>
                <w:rFonts w:eastAsia="Times New Roman" w:cs="Times New Roman"/>
                <w:b/>
                <w:bCs/>
                <w:color w:val="000000"/>
                <w:sz w:val="20"/>
                <w:szCs w:val="20"/>
                <w:rPrChange w:id="7624" w:author="ilham.nur@office.ui.ac.id" w:date="2023-03-28T22:19:00Z">
                  <w:rPr>
                    <w:ins w:id="7625" w:author="ilham.nur@office.ui.ac.id" w:date="2023-03-28T22:19:00Z"/>
                    <w:rFonts w:eastAsia="Times New Roman" w:cs="Times New Roman"/>
                    <w:b/>
                    <w:bCs/>
                    <w:color w:val="000000"/>
                    <w:szCs w:val="24"/>
                  </w:rPr>
                </w:rPrChange>
              </w:rPr>
            </w:pPr>
            <w:ins w:id="7626" w:author="ilham.nur@office.ui.ac.id" w:date="2023-03-28T22:19:00Z">
              <w:r w:rsidRPr="00F77B86">
                <w:rPr>
                  <w:rFonts w:eastAsia="Times New Roman" w:cs="Times New Roman"/>
                  <w:b/>
                  <w:bCs/>
                  <w:color w:val="000000"/>
                  <w:sz w:val="20"/>
                  <w:szCs w:val="20"/>
                  <w:rPrChange w:id="7627" w:author="ilham.nur@office.ui.ac.id" w:date="2023-03-28T22:19:00Z">
                    <w:rPr>
                      <w:rFonts w:eastAsia="Times New Roman" w:cs="Times New Roman"/>
                      <w:b/>
                      <w:bCs/>
                      <w:color w:val="000000"/>
                      <w:szCs w:val="24"/>
                    </w:rPr>
                  </w:rPrChange>
                </w:rPr>
                <w:t>705.6</w:t>
              </w:r>
            </w:ins>
          </w:p>
        </w:tc>
        <w:tc>
          <w:tcPr>
            <w:tcW w:w="901" w:type="pct"/>
            <w:tcBorders>
              <w:top w:val="nil"/>
              <w:left w:val="nil"/>
              <w:bottom w:val="single" w:sz="4" w:space="0" w:color="auto"/>
              <w:right w:val="single" w:sz="4" w:space="0" w:color="auto"/>
            </w:tcBorders>
            <w:shd w:val="clear" w:color="auto" w:fill="auto"/>
            <w:vAlign w:val="center"/>
            <w:hideMark/>
            <w:tcPrChange w:id="762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A212219" w14:textId="77777777" w:rsidR="001A7CD7" w:rsidRPr="00F77B86" w:rsidRDefault="001A7CD7" w:rsidP="001A7CD7">
            <w:pPr>
              <w:spacing w:after="0" w:line="240" w:lineRule="auto"/>
              <w:rPr>
                <w:ins w:id="7629" w:author="ilham.nur@office.ui.ac.id" w:date="2023-03-28T22:19:00Z"/>
                <w:rFonts w:eastAsia="Times New Roman" w:cs="Times New Roman"/>
                <w:color w:val="000000"/>
                <w:sz w:val="20"/>
                <w:szCs w:val="20"/>
                <w:rPrChange w:id="7630" w:author="ilham.nur@office.ui.ac.id" w:date="2023-03-28T22:19:00Z">
                  <w:rPr>
                    <w:ins w:id="7631" w:author="ilham.nur@office.ui.ac.id" w:date="2023-03-28T22:19:00Z"/>
                    <w:rFonts w:eastAsia="Times New Roman" w:cs="Times New Roman"/>
                    <w:color w:val="000000"/>
                    <w:szCs w:val="24"/>
                  </w:rPr>
                </w:rPrChange>
              </w:rPr>
            </w:pPr>
            <w:ins w:id="7632" w:author="ilham.nur@office.ui.ac.id" w:date="2023-03-28T22:19:00Z">
              <w:r w:rsidRPr="00F77B86">
                <w:rPr>
                  <w:rFonts w:eastAsia="Times New Roman" w:cs="Times New Roman"/>
                  <w:color w:val="000000"/>
                  <w:sz w:val="20"/>
                  <w:szCs w:val="20"/>
                  <w:rPrChange w:id="7633" w:author="ilham.nur@office.ui.ac.id" w:date="2023-03-28T22:19:00Z">
                    <w:rPr>
                      <w:rFonts w:eastAsia="Times New Roman" w:cs="Times New Roman"/>
                      <w:color w:val="000000"/>
                      <w:szCs w:val="24"/>
                    </w:rPr>
                  </w:rPrChange>
                </w:rPr>
                <w:t xml:space="preserve"> $                                1,206 </w:t>
              </w:r>
            </w:ins>
          </w:p>
        </w:tc>
        <w:tc>
          <w:tcPr>
            <w:tcW w:w="1278" w:type="pct"/>
            <w:tcBorders>
              <w:top w:val="nil"/>
              <w:left w:val="nil"/>
              <w:bottom w:val="single" w:sz="4" w:space="0" w:color="auto"/>
              <w:right w:val="single" w:sz="4" w:space="0" w:color="auto"/>
            </w:tcBorders>
            <w:shd w:val="clear" w:color="auto" w:fill="auto"/>
            <w:vAlign w:val="center"/>
            <w:hideMark/>
            <w:tcPrChange w:id="763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425FB17" w14:textId="77777777" w:rsidR="001A7CD7" w:rsidRPr="00F77B86" w:rsidRDefault="001A7CD7" w:rsidP="001A7CD7">
            <w:pPr>
              <w:spacing w:after="0" w:line="240" w:lineRule="auto"/>
              <w:jc w:val="left"/>
              <w:rPr>
                <w:ins w:id="7635" w:author="ilham.nur@office.ui.ac.id" w:date="2023-03-28T22:19:00Z"/>
                <w:rFonts w:eastAsia="Times New Roman" w:cs="Times New Roman"/>
                <w:b/>
                <w:bCs/>
                <w:color w:val="000000"/>
                <w:sz w:val="20"/>
                <w:szCs w:val="20"/>
                <w:rPrChange w:id="7636" w:author="ilham.nur@office.ui.ac.id" w:date="2023-03-28T22:19:00Z">
                  <w:rPr>
                    <w:ins w:id="7637" w:author="ilham.nur@office.ui.ac.id" w:date="2023-03-28T22:19:00Z"/>
                    <w:rFonts w:eastAsia="Times New Roman" w:cs="Times New Roman"/>
                    <w:b/>
                    <w:bCs/>
                    <w:color w:val="000000"/>
                    <w:szCs w:val="24"/>
                  </w:rPr>
                </w:rPrChange>
              </w:rPr>
            </w:pPr>
            <w:ins w:id="7638" w:author="ilham.nur@office.ui.ac.id" w:date="2023-03-28T22:19:00Z">
              <w:r w:rsidRPr="00F77B86">
                <w:rPr>
                  <w:rFonts w:eastAsia="Times New Roman" w:cs="Times New Roman"/>
                  <w:b/>
                  <w:bCs/>
                  <w:color w:val="000000"/>
                  <w:sz w:val="20"/>
                  <w:szCs w:val="20"/>
                  <w:rPrChange w:id="7639" w:author="ilham.nur@office.ui.ac.id" w:date="2023-03-28T22:19:00Z">
                    <w:rPr>
                      <w:rFonts w:eastAsia="Times New Roman" w:cs="Times New Roman"/>
                      <w:b/>
                      <w:bCs/>
                      <w:color w:val="000000"/>
                      <w:szCs w:val="24"/>
                    </w:rPr>
                  </w:rPrChange>
                </w:rPr>
                <w:t xml:space="preserve"> Rp                                  18,088,500.00 </w:t>
              </w:r>
            </w:ins>
          </w:p>
        </w:tc>
      </w:tr>
      <w:tr w:rsidR="001A7CD7" w:rsidRPr="00F77B86" w14:paraId="3EB08F62" w14:textId="77777777" w:rsidTr="001A7CD7">
        <w:trPr>
          <w:trHeight w:val="315"/>
          <w:ins w:id="7640" w:author="ilham.nur@office.ui.ac.id" w:date="2023-03-28T22:19:00Z"/>
          <w:trPrChange w:id="764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64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A079A42" w14:textId="77777777" w:rsidR="001A7CD7" w:rsidRPr="00F77B86" w:rsidRDefault="001A7CD7" w:rsidP="001A7CD7">
            <w:pPr>
              <w:spacing w:after="0" w:line="240" w:lineRule="auto"/>
              <w:rPr>
                <w:ins w:id="7643" w:author="ilham.nur@office.ui.ac.id" w:date="2023-03-28T22:19:00Z"/>
                <w:rFonts w:eastAsia="Times New Roman" w:cs="Times New Roman"/>
                <w:color w:val="000000"/>
                <w:sz w:val="20"/>
                <w:szCs w:val="20"/>
                <w:rPrChange w:id="7644" w:author="ilham.nur@office.ui.ac.id" w:date="2023-03-28T22:19:00Z">
                  <w:rPr>
                    <w:ins w:id="7645" w:author="ilham.nur@office.ui.ac.id" w:date="2023-03-28T22:19:00Z"/>
                    <w:rFonts w:eastAsia="Times New Roman" w:cs="Times New Roman"/>
                    <w:color w:val="000000"/>
                    <w:szCs w:val="24"/>
                  </w:rPr>
                </w:rPrChange>
              </w:rPr>
            </w:pPr>
            <w:ins w:id="7646" w:author="ilham.nur@office.ui.ac.id" w:date="2023-03-28T22:19:00Z">
              <w:r w:rsidRPr="00F77B86">
                <w:rPr>
                  <w:rFonts w:eastAsia="Times New Roman" w:cs="Times New Roman"/>
                  <w:color w:val="000000"/>
                  <w:sz w:val="20"/>
                  <w:szCs w:val="20"/>
                  <w:rPrChange w:id="7647" w:author="ilham.nur@office.ui.ac.id" w:date="2023-03-28T22:19:00Z">
                    <w:rPr>
                      <w:rFonts w:eastAsia="Times New Roman" w:cs="Times New Roman"/>
                      <w:color w:val="000000"/>
                      <w:szCs w:val="24"/>
                    </w:rPr>
                  </w:rPrChange>
                </w:rPr>
                <w:t>Simulasi 2</w:t>
              </w:r>
            </w:ins>
          </w:p>
        </w:tc>
        <w:tc>
          <w:tcPr>
            <w:tcW w:w="901" w:type="pct"/>
            <w:tcBorders>
              <w:top w:val="nil"/>
              <w:left w:val="nil"/>
              <w:bottom w:val="single" w:sz="4" w:space="0" w:color="auto"/>
              <w:right w:val="single" w:sz="4" w:space="0" w:color="auto"/>
            </w:tcBorders>
            <w:shd w:val="clear" w:color="auto" w:fill="auto"/>
            <w:noWrap/>
            <w:vAlign w:val="bottom"/>
            <w:hideMark/>
            <w:tcPrChange w:id="764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0B5804F" w14:textId="77777777" w:rsidR="001A7CD7" w:rsidRPr="00F77B86" w:rsidRDefault="001A7CD7" w:rsidP="001A7CD7">
            <w:pPr>
              <w:spacing w:after="0" w:line="240" w:lineRule="auto"/>
              <w:jc w:val="right"/>
              <w:rPr>
                <w:ins w:id="7649" w:author="ilham.nur@office.ui.ac.id" w:date="2023-03-28T22:19:00Z"/>
                <w:rFonts w:eastAsia="Times New Roman" w:cs="Times New Roman"/>
                <w:color w:val="000000"/>
                <w:sz w:val="20"/>
                <w:szCs w:val="20"/>
                <w:rPrChange w:id="7650" w:author="ilham.nur@office.ui.ac.id" w:date="2023-03-28T22:19:00Z">
                  <w:rPr>
                    <w:ins w:id="7651" w:author="ilham.nur@office.ui.ac.id" w:date="2023-03-28T22:19:00Z"/>
                    <w:rFonts w:ascii="Calibri" w:eastAsia="Times New Roman" w:hAnsi="Calibri" w:cs="Calibri"/>
                    <w:color w:val="000000"/>
                    <w:sz w:val="22"/>
                  </w:rPr>
                </w:rPrChange>
              </w:rPr>
            </w:pPr>
            <w:ins w:id="7652" w:author="ilham.nur@office.ui.ac.id" w:date="2023-03-28T22:19:00Z">
              <w:r w:rsidRPr="00F77B86">
                <w:rPr>
                  <w:rFonts w:eastAsia="Times New Roman" w:cs="Times New Roman"/>
                  <w:color w:val="000000"/>
                  <w:sz w:val="20"/>
                  <w:szCs w:val="20"/>
                  <w:rPrChange w:id="7653" w:author="ilham.nur@office.ui.ac.id" w:date="2023-03-28T22:19:00Z">
                    <w:rPr>
                      <w:rFonts w:ascii="Calibri" w:eastAsia="Times New Roman" w:hAnsi="Calibri" w:cs="Calibri"/>
                      <w:color w:val="000000"/>
                      <w:sz w:val="22"/>
                    </w:rPr>
                  </w:rPrChange>
                </w:rPr>
                <w:t>5.60</w:t>
              </w:r>
            </w:ins>
          </w:p>
        </w:tc>
        <w:tc>
          <w:tcPr>
            <w:tcW w:w="901" w:type="pct"/>
            <w:tcBorders>
              <w:top w:val="nil"/>
              <w:left w:val="nil"/>
              <w:bottom w:val="single" w:sz="4" w:space="0" w:color="auto"/>
              <w:right w:val="single" w:sz="4" w:space="0" w:color="auto"/>
            </w:tcBorders>
            <w:shd w:val="clear" w:color="auto" w:fill="auto"/>
            <w:vAlign w:val="center"/>
            <w:hideMark/>
            <w:tcPrChange w:id="765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E084897" w14:textId="77777777" w:rsidR="001A7CD7" w:rsidRPr="00F77B86" w:rsidRDefault="001A7CD7" w:rsidP="001A7CD7">
            <w:pPr>
              <w:spacing w:after="0" w:line="240" w:lineRule="auto"/>
              <w:jc w:val="right"/>
              <w:rPr>
                <w:ins w:id="7655" w:author="ilham.nur@office.ui.ac.id" w:date="2023-03-28T22:19:00Z"/>
                <w:rFonts w:eastAsia="Times New Roman" w:cs="Times New Roman"/>
                <w:b/>
                <w:bCs/>
                <w:color w:val="000000"/>
                <w:sz w:val="20"/>
                <w:szCs w:val="20"/>
                <w:rPrChange w:id="7656" w:author="ilham.nur@office.ui.ac.id" w:date="2023-03-28T22:19:00Z">
                  <w:rPr>
                    <w:ins w:id="7657" w:author="ilham.nur@office.ui.ac.id" w:date="2023-03-28T22:19:00Z"/>
                    <w:rFonts w:eastAsia="Times New Roman" w:cs="Times New Roman"/>
                    <w:b/>
                    <w:bCs/>
                    <w:color w:val="000000"/>
                    <w:szCs w:val="24"/>
                  </w:rPr>
                </w:rPrChange>
              </w:rPr>
            </w:pPr>
            <w:ins w:id="7658" w:author="ilham.nur@office.ui.ac.id" w:date="2023-03-28T22:19:00Z">
              <w:r w:rsidRPr="00F77B86">
                <w:rPr>
                  <w:rFonts w:eastAsia="Times New Roman" w:cs="Times New Roman"/>
                  <w:b/>
                  <w:bCs/>
                  <w:color w:val="000000"/>
                  <w:sz w:val="20"/>
                  <w:szCs w:val="20"/>
                  <w:rPrChange w:id="7659" w:author="ilham.nur@office.ui.ac.id" w:date="2023-03-28T22:19:00Z">
                    <w:rPr>
                      <w:rFonts w:eastAsia="Times New Roman" w:cs="Times New Roman"/>
                      <w:b/>
                      <w:bCs/>
                      <w:color w:val="000000"/>
                      <w:szCs w:val="24"/>
                    </w:rPr>
                  </w:rPrChange>
                </w:rPr>
                <w:t>940.8</w:t>
              </w:r>
            </w:ins>
          </w:p>
        </w:tc>
        <w:tc>
          <w:tcPr>
            <w:tcW w:w="901" w:type="pct"/>
            <w:tcBorders>
              <w:top w:val="nil"/>
              <w:left w:val="nil"/>
              <w:bottom w:val="single" w:sz="4" w:space="0" w:color="auto"/>
              <w:right w:val="single" w:sz="4" w:space="0" w:color="auto"/>
            </w:tcBorders>
            <w:shd w:val="clear" w:color="auto" w:fill="auto"/>
            <w:vAlign w:val="center"/>
            <w:hideMark/>
            <w:tcPrChange w:id="766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ED5A64B" w14:textId="77777777" w:rsidR="001A7CD7" w:rsidRPr="00F77B86" w:rsidRDefault="001A7CD7" w:rsidP="001A7CD7">
            <w:pPr>
              <w:spacing w:after="0" w:line="240" w:lineRule="auto"/>
              <w:rPr>
                <w:ins w:id="7661" w:author="ilham.nur@office.ui.ac.id" w:date="2023-03-28T22:19:00Z"/>
                <w:rFonts w:eastAsia="Times New Roman" w:cs="Times New Roman"/>
                <w:color w:val="000000"/>
                <w:sz w:val="20"/>
                <w:szCs w:val="20"/>
                <w:rPrChange w:id="7662" w:author="ilham.nur@office.ui.ac.id" w:date="2023-03-28T22:19:00Z">
                  <w:rPr>
                    <w:ins w:id="7663" w:author="ilham.nur@office.ui.ac.id" w:date="2023-03-28T22:19:00Z"/>
                    <w:rFonts w:eastAsia="Times New Roman" w:cs="Times New Roman"/>
                    <w:color w:val="000000"/>
                    <w:szCs w:val="24"/>
                  </w:rPr>
                </w:rPrChange>
              </w:rPr>
            </w:pPr>
            <w:ins w:id="7664" w:author="ilham.nur@office.ui.ac.id" w:date="2023-03-28T22:19:00Z">
              <w:r w:rsidRPr="00F77B86">
                <w:rPr>
                  <w:rFonts w:eastAsia="Times New Roman" w:cs="Times New Roman"/>
                  <w:color w:val="000000"/>
                  <w:sz w:val="20"/>
                  <w:szCs w:val="20"/>
                  <w:rPrChange w:id="7665" w:author="ilham.nur@office.ui.ac.id" w:date="2023-03-28T22:19:00Z">
                    <w:rPr>
                      <w:rFonts w:eastAsia="Times New Roman" w:cs="Times New Roman"/>
                      <w:color w:val="000000"/>
                      <w:szCs w:val="24"/>
                    </w:rPr>
                  </w:rPrChange>
                </w:rPr>
                <w:t xml:space="preserve"> $                                1,311 </w:t>
              </w:r>
            </w:ins>
          </w:p>
        </w:tc>
        <w:tc>
          <w:tcPr>
            <w:tcW w:w="1278" w:type="pct"/>
            <w:tcBorders>
              <w:top w:val="nil"/>
              <w:left w:val="nil"/>
              <w:bottom w:val="single" w:sz="4" w:space="0" w:color="auto"/>
              <w:right w:val="single" w:sz="4" w:space="0" w:color="auto"/>
            </w:tcBorders>
            <w:shd w:val="clear" w:color="auto" w:fill="auto"/>
            <w:vAlign w:val="center"/>
            <w:hideMark/>
            <w:tcPrChange w:id="766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5595221" w14:textId="77777777" w:rsidR="001A7CD7" w:rsidRPr="00F77B86" w:rsidRDefault="001A7CD7" w:rsidP="001A7CD7">
            <w:pPr>
              <w:spacing w:after="0" w:line="240" w:lineRule="auto"/>
              <w:jc w:val="left"/>
              <w:rPr>
                <w:ins w:id="7667" w:author="ilham.nur@office.ui.ac.id" w:date="2023-03-28T22:19:00Z"/>
                <w:rFonts w:eastAsia="Times New Roman" w:cs="Times New Roman"/>
                <w:b/>
                <w:bCs/>
                <w:color w:val="000000"/>
                <w:sz w:val="20"/>
                <w:szCs w:val="20"/>
                <w:rPrChange w:id="7668" w:author="ilham.nur@office.ui.ac.id" w:date="2023-03-28T22:19:00Z">
                  <w:rPr>
                    <w:ins w:id="7669" w:author="ilham.nur@office.ui.ac.id" w:date="2023-03-28T22:19:00Z"/>
                    <w:rFonts w:eastAsia="Times New Roman" w:cs="Times New Roman"/>
                    <w:b/>
                    <w:bCs/>
                    <w:color w:val="000000"/>
                    <w:szCs w:val="24"/>
                  </w:rPr>
                </w:rPrChange>
              </w:rPr>
            </w:pPr>
            <w:ins w:id="7670" w:author="ilham.nur@office.ui.ac.id" w:date="2023-03-28T22:19:00Z">
              <w:r w:rsidRPr="00F77B86">
                <w:rPr>
                  <w:rFonts w:eastAsia="Times New Roman" w:cs="Times New Roman"/>
                  <w:b/>
                  <w:bCs/>
                  <w:color w:val="000000"/>
                  <w:sz w:val="20"/>
                  <w:szCs w:val="20"/>
                  <w:rPrChange w:id="7671" w:author="ilham.nur@office.ui.ac.id" w:date="2023-03-28T22:19:00Z">
                    <w:rPr>
                      <w:rFonts w:eastAsia="Times New Roman" w:cs="Times New Roman"/>
                      <w:b/>
                      <w:bCs/>
                      <w:color w:val="000000"/>
                      <w:szCs w:val="24"/>
                    </w:rPr>
                  </w:rPrChange>
                </w:rPr>
                <w:t xml:space="preserve"> Rp                                  19,666,500.00 </w:t>
              </w:r>
            </w:ins>
          </w:p>
        </w:tc>
      </w:tr>
      <w:tr w:rsidR="001A7CD7" w:rsidRPr="00F77B86" w14:paraId="32F95CAB" w14:textId="77777777" w:rsidTr="001A7CD7">
        <w:trPr>
          <w:trHeight w:val="315"/>
          <w:ins w:id="7672" w:author="ilham.nur@office.ui.ac.id" w:date="2023-03-28T22:19:00Z"/>
          <w:trPrChange w:id="767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67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67982D0" w14:textId="77777777" w:rsidR="001A7CD7" w:rsidRPr="00F77B86" w:rsidRDefault="001A7CD7" w:rsidP="001A7CD7">
            <w:pPr>
              <w:spacing w:after="0" w:line="240" w:lineRule="auto"/>
              <w:rPr>
                <w:ins w:id="7675" w:author="ilham.nur@office.ui.ac.id" w:date="2023-03-28T22:19:00Z"/>
                <w:rFonts w:eastAsia="Times New Roman" w:cs="Times New Roman"/>
                <w:color w:val="000000"/>
                <w:sz w:val="20"/>
                <w:szCs w:val="20"/>
                <w:rPrChange w:id="7676" w:author="ilham.nur@office.ui.ac.id" w:date="2023-03-28T22:19:00Z">
                  <w:rPr>
                    <w:ins w:id="7677" w:author="ilham.nur@office.ui.ac.id" w:date="2023-03-28T22:19:00Z"/>
                    <w:rFonts w:eastAsia="Times New Roman" w:cs="Times New Roman"/>
                    <w:color w:val="000000"/>
                    <w:szCs w:val="24"/>
                  </w:rPr>
                </w:rPrChange>
              </w:rPr>
            </w:pPr>
            <w:ins w:id="7678" w:author="ilham.nur@office.ui.ac.id" w:date="2023-03-28T22:19:00Z">
              <w:r w:rsidRPr="00F77B86">
                <w:rPr>
                  <w:rFonts w:eastAsia="Times New Roman" w:cs="Times New Roman"/>
                  <w:color w:val="000000"/>
                  <w:sz w:val="20"/>
                  <w:szCs w:val="20"/>
                  <w:rPrChange w:id="7679" w:author="ilham.nur@office.ui.ac.id" w:date="2023-03-28T22:19:00Z">
                    <w:rPr>
                      <w:rFonts w:eastAsia="Times New Roman" w:cs="Times New Roman"/>
                      <w:color w:val="000000"/>
                      <w:szCs w:val="24"/>
                    </w:rPr>
                  </w:rPrChange>
                </w:rPr>
                <w:t>Simulasi 3</w:t>
              </w:r>
            </w:ins>
          </w:p>
        </w:tc>
        <w:tc>
          <w:tcPr>
            <w:tcW w:w="901" w:type="pct"/>
            <w:tcBorders>
              <w:top w:val="nil"/>
              <w:left w:val="nil"/>
              <w:bottom w:val="single" w:sz="4" w:space="0" w:color="auto"/>
              <w:right w:val="single" w:sz="4" w:space="0" w:color="auto"/>
            </w:tcBorders>
            <w:shd w:val="clear" w:color="auto" w:fill="auto"/>
            <w:noWrap/>
            <w:vAlign w:val="bottom"/>
            <w:hideMark/>
            <w:tcPrChange w:id="768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4E9C21BB" w14:textId="77777777" w:rsidR="001A7CD7" w:rsidRPr="00F77B86" w:rsidRDefault="001A7CD7" w:rsidP="001A7CD7">
            <w:pPr>
              <w:spacing w:after="0" w:line="240" w:lineRule="auto"/>
              <w:jc w:val="right"/>
              <w:rPr>
                <w:ins w:id="7681" w:author="ilham.nur@office.ui.ac.id" w:date="2023-03-28T22:19:00Z"/>
                <w:rFonts w:eastAsia="Times New Roman" w:cs="Times New Roman"/>
                <w:color w:val="000000"/>
                <w:sz w:val="20"/>
                <w:szCs w:val="20"/>
                <w:rPrChange w:id="7682" w:author="ilham.nur@office.ui.ac.id" w:date="2023-03-28T22:19:00Z">
                  <w:rPr>
                    <w:ins w:id="7683" w:author="ilham.nur@office.ui.ac.id" w:date="2023-03-28T22:19:00Z"/>
                    <w:rFonts w:ascii="Calibri" w:eastAsia="Times New Roman" w:hAnsi="Calibri" w:cs="Calibri"/>
                    <w:color w:val="000000"/>
                    <w:sz w:val="22"/>
                  </w:rPr>
                </w:rPrChange>
              </w:rPr>
            </w:pPr>
            <w:ins w:id="7684" w:author="ilham.nur@office.ui.ac.id" w:date="2023-03-28T22:19:00Z">
              <w:r w:rsidRPr="00F77B86">
                <w:rPr>
                  <w:rFonts w:eastAsia="Times New Roman" w:cs="Times New Roman"/>
                  <w:color w:val="000000"/>
                  <w:sz w:val="20"/>
                  <w:szCs w:val="20"/>
                  <w:rPrChange w:id="7685" w:author="ilham.nur@office.ui.ac.id" w:date="2023-03-28T22:19:00Z">
                    <w:rPr>
                      <w:rFonts w:ascii="Calibri" w:eastAsia="Times New Roman" w:hAnsi="Calibri" w:cs="Calibri"/>
                      <w:color w:val="000000"/>
                      <w:sz w:val="22"/>
                    </w:rPr>
                  </w:rPrChange>
                </w:rPr>
                <w:t>6.50</w:t>
              </w:r>
            </w:ins>
          </w:p>
        </w:tc>
        <w:tc>
          <w:tcPr>
            <w:tcW w:w="901" w:type="pct"/>
            <w:tcBorders>
              <w:top w:val="nil"/>
              <w:left w:val="nil"/>
              <w:bottom w:val="single" w:sz="4" w:space="0" w:color="auto"/>
              <w:right w:val="single" w:sz="4" w:space="0" w:color="auto"/>
            </w:tcBorders>
            <w:shd w:val="clear" w:color="auto" w:fill="auto"/>
            <w:vAlign w:val="center"/>
            <w:hideMark/>
            <w:tcPrChange w:id="768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6C6D74D" w14:textId="77777777" w:rsidR="001A7CD7" w:rsidRPr="00F77B86" w:rsidRDefault="001A7CD7" w:rsidP="001A7CD7">
            <w:pPr>
              <w:spacing w:after="0" w:line="240" w:lineRule="auto"/>
              <w:jc w:val="right"/>
              <w:rPr>
                <w:ins w:id="7687" w:author="ilham.nur@office.ui.ac.id" w:date="2023-03-28T22:19:00Z"/>
                <w:rFonts w:eastAsia="Times New Roman" w:cs="Times New Roman"/>
                <w:b/>
                <w:bCs/>
                <w:color w:val="000000"/>
                <w:sz w:val="20"/>
                <w:szCs w:val="20"/>
                <w:rPrChange w:id="7688" w:author="ilham.nur@office.ui.ac.id" w:date="2023-03-28T22:19:00Z">
                  <w:rPr>
                    <w:ins w:id="7689" w:author="ilham.nur@office.ui.ac.id" w:date="2023-03-28T22:19:00Z"/>
                    <w:rFonts w:eastAsia="Times New Roman" w:cs="Times New Roman"/>
                    <w:b/>
                    <w:bCs/>
                    <w:color w:val="000000"/>
                    <w:szCs w:val="24"/>
                  </w:rPr>
                </w:rPrChange>
              </w:rPr>
            </w:pPr>
            <w:ins w:id="7690" w:author="ilham.nur@office.ui.ac.id" w:date="2023-03-28T22:19:00Z">
              <w:r w:rsidRPr="00F77B86">
                <w:rPr>
                  <w:rFonts w:eastAsia="Times New Roman" w:cs="Times New Roman"/>
                  <w:b/>
                  <w:bCs/>
                  <w:color w:val="000000"/>
                  <w:sz w:val="20"/>
                  <w:szCs w:val="20"/>
                  <w:rPrChange w:id="7691" w:author="ilham.nur@office.ui.ac.id" w:date="2023-03-28T22:19:00Z">
                    <w:rPr>
                      <w:rFonts w:eastAsia="Times New Roman" w:cs="Times New Roman"/>
                      <w:b/>
                      <w:bCs/>
                      <w:color w:val="000000"/>
                      <w:szCs w:val="24"/>
                    </w:rPr>
                  </w:rPrChange>
                </w:rPr>
                <w:t>1092</w:t>
              </w:r>
            </w:ins>
          </w:p>
        </w:tc>
        <w:tc>
          <w:tcPr>
            <w:tcW w:w="901" w:type="pct"/>
            <w:tcBorders>
              <w:top w:val="nil"/>
              <w:left w:val="nil"/>
              <w:bottom w:val="single" w:sz="4" w:space="0" w:color="auto"/>
              <w:right w:val="single" w:sz="4" w:space="0" w:color="auto"/>
            </w:tcBorders>
            <w:shd w:val="clear" w:color="auto" w:fill="auto"/>
            <w:vAlign w:val="center"/>
            <w:hideMark/>
            <w:tcPrChange w:id="769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53E930B" w14:textId="77777777" w:rsidR="001A7CD7" w:rsidRPr="00F77B86" w:rsidRDefault="001A7CD7" w:rsidP="001A7CD7">
            <w:pPr>
              <w:spacing w:after="0" w:line="240" w:lineRule="auto"/>
              <w:rPr>
                <w:ins w:id="7693" w:author="ilham.nur@office.ui.ac.id" w:date="2023-03-28T22:19:00Z"/>
                <w:rFonts w:eastAsia="Times New Roman" w:cs="Times New Roman"/>
                <w:color w:val="000000"/>
                <w:sz w:val="20"/>
                <w:szCs w:val="20"/>
                <w:rPrChange w:id="7694" w:author="ilham.nur@office.ui.ac.id" w:date="2023-03-28T22:19:00Z">
                  <w:rPr>
                    <w:ins w:id="7695" w:author="ilham.nur@office.ui.ac.id" w:date="2023-03-28T22:19:00Z"/>
                    <w:rFonts w:eastAsia="Times New Roman" w:cs="Times New Roman"/>
                    <w:color w:val="000000"/>
                    <w:szCs w:val="24"/>
                  </w:rPr>
                </w:rPrChange>
              </w:rPr>
            </w:pPr>
            <w:ins w:id="7696" w:author="ilham.nur@office.ui.ac.id" w:date="2023-03-28T22:19:00Z">
              <w:r w:rsidRPr="00F77B86">
                <w:rPr>
                  <w:rFonts w:eastAsia="Times New Roman" w:cs="Times New Roman"/>
                  <w:color w:val="000000"/>
                  <w:sz w:val="20"/>
                  <w:szCs w:val="20"/>
                  <w:rPrChange w:id="7697" w:author="ilham.nur@office.ui.ac.id" w:date="2023-03-28T22:19:00Z">
                    <w:rPr>
                      <w:rFonts w:eastAsia="Times New Roman" w:cs="Times New Roman"/>
                      <w:color w:val="000000"/>
                      <w:szCs w:val="24"/>
                    </w:rPr>
                  </w:rPrChange>
                </w:rPr>
                <w:t xml:space="preserve"> $                                1,661 </w:t>
              </w:r>
            </w:ins>
          </w:p>
        </w:tc>
        <w:tc>
          <w:tcPr>
            <w:tcW w:w="1278" w:type="pct"/>
            <w:tcBorders>
              <w:top w:val="nil"/>
              <w:left w:val="nil"/>
              <w:bottom w:val="single" w:sz="4" w:space="0" w:color="auto"/>
              <w:right w:val="single" w:sz="4" w:space="0" w:color="auto"/>
            </w:tcBorders>
            <w:shd w:val="clear" w:color="auto" w:fill="auto"/>
            <w:vAlign w:val="center"/>
            <w:hideMark/>
            <w:tcPrChange w:id="769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C9BE050" w14:textId="77777777" w:rsidR="001A7CD7" w:rsidRPr="00F77B86" w:rsidRDefault="001A7CD7" w:rsidP="001A7CD7">
            <w:pPr>
              <w:spacing w:after="0" w:line="240" w:lineRule="auto"/>
              <w:jc w:val="left"/>
              <w:rPr>
                <w:ins w:id="7699" w:author="ilham.nur@office.ui.ac.id" w:date="2023-03-28T22:19:00Z"/>
                <w:rFonts w:eastAsia="Times New Roman" w:cs="Times New Roman"/>
                <w:b/>
                <w:bCs/>
                <w:color w:val="000000"/>
                <w:sz w:val="20"/>
                <w:szCs w:val="20"/>
                <w:rPrChange w:id="7700" w:author="ilham.nur@office.ui.ac.id" w:date="2023-03-28T22:19:00Z">
                  <w:rPr>
                    <w:ins w:id="7701" w:author="ilham.nur@office.ui.ac.id" w:date="2023-03-28T22:19:00Z"/>
                    <w:rFonts w:eastAsia="Times New Roman" w:cs="Times New Roman"/>
                    <w:b/>
                    <w:bCs/>
                    <w:color w:val="000000"/>
                    <w:szCs w:val="24"/>
                  </w:rPr>
                </w:rPrChange>
              </w:rPr>
            </w:pPr>
            <w:ins w:id="7702" w:author="ilham.nur@office.ui.ac.id" w:date="2023-03-28T22:19:00Z">
              <w:r w:rsidRPr="00F77B86">
                <w:rPr>
                  <w:rFonts w:eastAsia="Times New Roman" w:cs="Times New Roman"/>
                  <w:b/>
                  <w:bCs/>
                  <w:color w:val="000000"/>
                  <w:sz w:val="20"/>
                  <w:szCs w:val="20"/>
                  <w:rPrChange w:id="7703" w:author="ilham.nur@office.ui.ac.id" w:date="2023-03-28T22:19:00Z">
                    <w:rPr>
                      <w:rFonts w:eastAsia="Times New Roman" w:cs="Times New Roman"/>
                      <w:b/>
                      <w:bCs/>
                      <w:color w:val="000000"/>
                      <w:szCs w:val="24"/>
                    </w:rPr>
                  </w:rPrChange>
                </w:rPr>
                <w:t xml:space="preserve"> Rp                                  24,915,000.00 </w:t>
              </w:r>
            </w:ins>
          </w:p>
        </w:tc>
      </w:tr>
      <w:tr w:rsidR="001A7CD7" w:rsidRPr="00F77B86" w14:paraId="444F0F73" w14:textId="77777777" w:rsidTr="001A7CD7">
        <w:trPr>
          <w:trHeight w:val="315"/>
          <w:ins w:id="7704" w:author="ilham.nur@office.ui.ac.id" w:date="2023-03-28T22:19:00Z"/>
          <w:trPrChange w:id="770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70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364CC7D" w14:textId="77777777" w:rsidR="001A7CD7" w:rsidRPr="00F77B86" w:rsidRDefault="001A7CD7" w:rsidP="001A7CD7">
            <w:pPr>
              <w:spacing w:after="0" w:line="240" w:lineRule="auto"/>
              <w:rPr>
                <w:ins w:id="7707" w:author="ilham.nur@office.ui.ac.id" w:date="2023-03-28T22:19:00Z"/>
                <w:rFonts w:eastAsia="Times New Roman" w:cs="Times New Roman"/>
                <w:color w:val="000000"/>
                <w:sz w:val="20"/>
                <w:szCs w:val="20"/>
                <w:rPrChange w:id="7708" w:author="ilham.nur@office.ui.ac.id" w:date="2023-03-28T22:19:00Z">
                  <w:rPr>
                    <w:ins w:id="7709" w:author="ilham.nur@office.ui.ac.id" w:date="2023-03-28T22:19:00Z"/>
                    <w:rFonts w:eastAsia="Times New Roman" w:cs="Times New Roman"/>
                    <w:color w:val="000000"/>
                    <w:szCs w:val="24"/>
                  </w:rPr>
                </w:rPrChange>
              </w:rPr>
            </w:pPr>
            <w:ins w:id="7710" w:author="ilham.nur@office.ui.ac.id" w:date="2023-03-28T22:19:00Z">
              <w:r w:rsidRPr="00F77B86">
                <w:rPr>
                  <w:rFonts w:eastAsia="Times New Roman" w:cs="Times New Roman"/>
                  <w:color w:val="000000"/>
                  <w:sz w:val="20"/>
                  <w:szCs w:val="20"/>
                  <w:rPrChange w:id="7711" w:author="ilham.nur@office.ui.ac.id" w:date="2023-03-28T22:19:00Z">
                    <w:rPr>
                      <w:rFonts w:eastAsia="Times New Roman" w:cs="Times New Roman"/>
                      <w:color w:val="000000"/>
                      <w:szCs w:val="24"/>
                    </w:rPr>
                  </w:rPrChange>
                </w:rPr>
                <w:t>Simulasi 4</w:t>
              </w:r>
            </w:ins>
          </w:p>
        </w:tc>
        <w:tc>
          <w:tcPr>
            <w:tcW w:w="901" w:type="pct"/>
            <w:tcBorders>
              <w:top w:val="nil"/>
              <w:left w:val="nil"/>
              <w:bottom w:val="single" w:sz="4" w:space="0" w:color="auto"/>
              <w:right w:val="single" w:sz="4" w:space="0" w:color="auto"/>
            </w:tcBorders>
            <w:shd w:val="clear" w:color="auto" w:fill="auto"/>
            <w:noWrap/>
            <w:vAlign w:val="bottom"/>
            <w:hideMark/>
            <w:tcPrChange w:id="771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D058C02" w14:textId="77777777" w:rsidR="001A7CD7" w:rsidRPr="00F77B86" w:rsidRDefault="001A7CD7" w:rsidP="001A7CD7">
            <w:pPr>
              <w:spacing w:after="0" w:line="240" w:lineRule="auto"/>
              <w:jc w:val="right"/>
              <w:rPr>
                <w:ins w:id="7713" w:author="ilham.nur@office.ui.ac.id" w:date="2023-03-28T22:19:00Z"/>
                <w:rFonts w:eastAsia="Times New Roman" w:cs="Times New Roman"/>
                <w:color w:val="000000"/>
                <w:sz w:val="20"/>
                <w:szCs w:val="20"/>
                <w:rPrChange w:id="7714" w:author="ilham.nur@office.ui.ac.id" w:date="2023-03-28T22:19:00Z">
                  <w:rPr>
                    <w:ins w:id="7715" w:author="ilham.nur@office.ui.ac.id" w:date="2023-03-28T22:19:00Z"/>
                    <w:rFonts w:ascii="Calibri" w:eastAsia="Times New Roman" w:hAnsi="Calibri" w:cs="Calibri"/>
                    <w:color w:val="000000"/>
                    <w:sz w:val="22"/>
                  </w:rPr>
                </w:rPrChange>
              </w:rPr>
            </w:pPr>
            <w:ins w:id="7716" w:author="ilham.nur@office.ui.ac.id" w:date="2023-03-28T22:19:00Z">
              <w:r w:rsidRPr="00F77B86">
                <w:rPr>
                  <w:rFonts w:eastAsia="Times New Roman" w:cs="Times New Roman"/>
                  <w:color w:val="000000"/>
                  <w:sz w:val="20"/>
                  <w:szCs w:val="20"/>
                  <w:rPrChange w:id="7717" w:author="ilham.nur@office.ui.ac.id" w:date="2023-03-28T22:19:00Z">
                    <w:rPr>
                      <w:rFonts w:ascii="Calibri" w:eastAsia="Times New Roman" w:hAnsi="Calibri" w:cs="Calibri"/>
                      <w:color w:val="000000"/>
                      <w:sz w:val="22"/>
                    </w:rPr>
                  </w:rPrChange>
                </w:rPr>
                <w:t>6.80</w:t>
              </w:r>
            </w:ins>
          </w:p>
        </w:tc>
        <w:tc>
          <w:tcPr>
            <w:tcW w:w="901" w:type="pct"/>
            <w:tcBorders>
              <w:top w:val="nil"/>
              <w:left w:val="nil"/>
              <w:bottom w:val="single" w:sz="4" w:space="0" w:color="auto"/>
              <w:right w:val="single" w:sz="4" w:space="0" w:color="auto"/>
            </w:tcBorders>
            <w:shd w:val="clear" w:color="auto" w:fill="auto"/>
            <w:vAlign w:val="center"/>
            <w:hideMark/>
            <w:tcPrChange w:id="771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8D91633" w14:textId="77777777" w:rsidR="001A7CD7" w:rsidRPr="00F77B86" w:rsidRDefault="001A7CD7" w:rsidP="001A7CD7">
            <w:pPr>
              <w:spacing w:after="0" w:line="240" w:lineRule="auto"/>
              <w:jc w:val="right"/>
              <w:rPr>
                <w:ins w:id="7719" w:author="ilham.nur@office.ui.ac.id" w:date="2023-03-28T22:19:00Z"/>
                <w:rFonts w:eastAsia="Times New Roman" w:cs="Times New Roman"/>
                <w:b/>
                <w:bCs/>
                <w:color w:val="000000"/>
                <w:sz w:val="20"/>
                <w:szCs w:val="20"/>
                <w:rPrChange w:id="7720" w:author="ilham.nur@office.ui.ac.id" w:date="2023-03-28T22:19:00Z">
                  <w:rPr>
                    <w:ins w:id="7721" w:author="ilham.nur@office.ui.ac.id" w:date="2023-03-28T22:19:00Z"/>
                    <w:rFonts w:eastAsia="Times New Roman" w:cs="Times New Roman"/>
                    <w:b/>
                    <w:bCs/>
                    <w:color w:val="000000"/>
                    <w:szCs w:val="24"/>
                  </w:rPr>
                </w:rPrChange>
              </w:rPr>
            </w:pPr>
            <w:ins w:id="7722" w:author="ilham.nur@office.ui.ac.id" w:date="2023-03-28T22:19:00Z">
              <w:r w:rsidRPr="00F77B86">
                <w:rPr>
                  <w:rFonts w:eastAsia="Times New Roman" w:cs="Times New Roman"/>
                  <w:b/>
                  <w:bCs/>
                  <w:color w:val="000000"/>
                  <w:sz w:val="20"/>
                  <w:szCs w:val="20"/>
                  <w:rPrChange w:id="7723" w:author="ilham.nur@office.ui.ac.id" w:date="2023-03-28T22:19:00Z">
                    <w:rPr>
                      <w:rFonts w:eastAsia="Times New Roman" w:cs="Times New Roman"/>
                      <w:b/>
                      <w:bCs/>
                      <w:color w:val="000000"/>
                      <w:szCs w:val="24"/>
                    </w:rPr>
                  </w:rPrChange>
                </w:rPr>
                <w:t>1142.4</w:t>
              </w:r>
            </w:ins>
          </w:p>
        </w:tc>
        <w:tc>
          <w:tcPr>
            <w:tcW w:w="901" w:type="pct"/>
            <w:tcBorders>
              <w:top w:val="nil"/>
              <w:left w:val="nil"/>
              <w:bottom w:val="single" w:sz="4" w:space="0" w:color="auto"/>
              <w:right w:val="single" w:sz="4" w:space="0" w:color="auto"/>
            </w:tcBorders>
            <w:shd w:val="clear" w:color="auto" w:fill="auto"/>
            <w:vAlign w:val="center"/>
            <w:hideMark/>
            <w:tcPrChange w:id="772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B35648B" w14:textId="77777777" w:rsidR="001A7CD7" w:rsidRPr="00F77B86" w:rsidRDefault="001A7CD7" w:rsidP="001A7CD7">
            <w:pPr>
              <w:spacing w:after="0" w:line="240" w:lineRule="auto"/>
              <w:rPr>
                <w:ins w:id="7725" w:author="ilham.nur@office.ui.ac.id" w:date="2023-03-28T22:19:00Z"/>
                <w:rFonts w:eastAsia="Times New Roman" w:cs="Times New Roman"/>
                <w:color w:val="000000"/>
                <w:sz w:val="20"/>
                <w:szCs w:val="20"/>
                <w:rPrChange w:id="7726" w:author="ilham.nur@office.ui.ac.id" w:date="2023-03-28T22:19:00Z">
                  <w:rPr>
                    <w:ins w:id="7727" w:author="ilham.nur@office.ui.ac.id" w:date="2023-03-28T22:19:00Z"/>
                    <w:rFonts w:eastAsia="Times New Roman" w:cs="Times New Roman"/>
                    <w:color w:val="000000"/>
                    <w:szCs w:val="24"/>
                  </w:rPr>
                </w:rPrChange>
              </w:rPr>
            </w:pPr>
            <w:ins w:id="7728" w:author="ilham.nur@office.ui.ac.id" w:date="2023-03-28T22:19:00Z">
              <w:r w:rsidRPr="00F77B86">
                <w:rPr>
                  <w:rFonts w:eastAsia="Times New Roman" w:cs="Times New Roman"/>
                  <w:color w:val="000000"/>
                  <w:sz w:val="20"/>
                  <w:szCs w:val="20"/>
                  <w:rPrChange w:id="7729" w:author="ilham.nur@office.ui.ac.id" w:date="2023-03-28T22:19:00Z">
                    <w:rPr>
                      <w:rFonts w:eastAsia="Times New Roman" w:cs="Times New Roman"/>
                      <w:color w:val="000000"/>
                      <w:szCs w:val="24"/>
                    </w:rPr>
                  </w:rPrChange>
                </w:rPr>
                <w:t xml:space="preserve"> $                                1,694 </w:t>
              </w:r>
            </w:ins>
          </w:p>
        </w:tc>
        <w:tc>
          <w:tcPr>
            <w:tcW w:w="1278" w:type="pct"/>
            <w:tcBorders>
              <w:top w:val="nil"/>
              <w:left w:val="nil"/>
              <w:bottom w:val="single" w:sz="4" w:space="0" w:color="auto"/>
              <w:right w:val="single" w:sz="4" w:space="0" w:color="auto"/>
            </w:tcBorders>
            <w:shd w:val="clear" w:color="auto" w:fill="auto"/>
            <w:vAlign w:val="center"/>
            <w:hideMark/>
            <w:tcPrChange w:id="773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A5EDCF3" w14:textId="77777777" w:rsidR="001A7CD7" w:rsidRPr="00F77B86" w:rsidRDefault="001A7CD7" w:rsidP="001A7CD7">
            <w:pPr>
              <w:spacing w:after="0" w:line="240" w:lineRule="auto"/>
              <w:jc w:val="left"/>
              <w:rPr>
                <w:ins w:id="7731" w:author="ilham.nur@office.ui.ac.id" w:date="2023-03-28T22:19:00Z"/>
                <w:rFonts w:eastAsia="Times New Roman" w:cs="Times New Roman"/>
                <w:b/>
                <w:bCs/>
                <w:color w:val="000000"/>
                <w:sz w:val="20"/>
                <w:szCs w:val="20"/>
                <w:rPrChange w:id="7732" w:author="ilham.nur@office.ui.ac.id" w:date="2023-03-28T22:19:00Z">
                  <w:rPr>
                    <w:ins w:id="7733" w:author="ilham.nur@office.ui.ac.id" w:date="2023-03-28T22:19:00Z"/>
                    <w:rFonts w:eastAsia="Times New Roman" w:cs="Times New Roman"/>
                    <w:b/>
                    <w:bCs/>
                    <w:color w:val="000000"/>
                    <w:szCs w:val="24"/>
                  </w:rPr>
                </w:rPrChange>
              </w:rPr>
            </w:pPr>
            <w:ins w:id="7734" w:author="ilham.nur@office.ui.ac.id" w:date="2023-03-28T22:19:00Z">
              <w:r w:rsidRPr="00F77B86">
                <w:rPr>
                  <w:rFonts w:eastAsia="Times New Roman" w:cs="Times New Roman"/>
                  <w:b/>
                  <w:bCs/>
                  <w:color w:val="000000"/>
                  <w:sz w:val="20"/>
                  <w:szCs w:val="20"/>
                  <w:rPrChange w:id="7735" w:author="ilham.nur@office.ui.ac.id" w:date="2023-03-28T22:19:00Z">
                    <w:rPr>
                      <w:rFonts w:eastAsia="Times New Roman" w:cs="Times New Roman"/>
                      <w:b/>
                      <w:bCs/>
                      <w:color w:val="000000"/>
                      <w:szCs w:val="24"/>
                    </w:rPr>
                  </w:rPrChange>
                </w:rPr>
                <w:t xml:space="preserve"> Rp                                  25,416,000.00 </w:t>
              </w:r>
            </w:ins>
          </w:p>
        </w:tc>
      </w:tr>
      <w:tr w:rsidR="001A7CD7" w:rsidRPr="00F77B86" w14:paraId="76E8B7B3" w14:textId="77777777" w:rsidTr="001A7CD7">
        <w:trPr>
          <w:trHeight w:val="315"/>
          <w:ins w:id="7736" w:author="ilham.nur@office.ui.ac.id" w:date="2023-03-28T22:19:00Z"/>
          <w:trPrChange w:id="773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73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81078F5" w14:textId="77777777" w:rsidR="001A7CD7" w:rsidRPr="00F77B86" w:rsidRDefault="001A7CD7" w:rsidP="001A7CD7">
            <w:pPr>
              <w:spacing w:after="0" w:line="240" w:lineRule="auto"/>
              <w:rPr>
                <w:ins w:id="7739" w:author="ilham.nur@office.ui.ac.id" w:date="2023-03-28T22:19:00Z"/>
                <w:rFonts w:eastAsia="Times New Roman" w:cs="Times New Roman"/>
                <w:color w:val="000000"/>
                <w:sz w:val="20"/>
                <w:szCs w:val="20"/>
                <w:rPrChange w:id="7740" w:author="ilham.nur@office.ui.ac.id" w:date="2023-03-28T22:19:00Z">
                  <w:rPr>
                    <w:ins w:id="7741" w:author="ilham.nur@office.ui.ac.id" w:date="2023-03-28T22:19:00Z"/>
                    <w:rFonts w:eastAsia="Times New Roman" w:cs="Times New Roman"/>
                    <w:color w:val="000000"/>
                    <w:szCs w:val="24"/>
                  </w:rPr>
                </w:rPrChange>
              </w:rPr>
            </w:pPr>
            <w:ins w:id="7742" w:author="ilham.nur@office.ui.ac.id" w:date="2023-03-28T22:19:00Z">
              <w:r w:rsidRPr="00F77B86">
                <w:rPr>
                  <w:rFonts w:eastAsia="Times New Roman" w:cs="Times New Roman"/>
                  <w:color w:val="000000"/>
                  <w:sz w:val="20"/>
                  <w:szCs w:val="20"/>
                  <w:rPrChange w:id="7743" w:author="ilham.nur@office.ui.ac.id" w:date="2023-03-28T22:19:00Z">
                    <w:rPr>
                      <w:rFonts w:eastAsia="Times New Roman" w:cs="Times New Roman"/>
                      <w:color w:val="000000"/>
                      <w:szCs w:val="24"/>
                    </w:rPr>
                  </w:rPrChange>
                </w:rPr>
                <w:t>Simulasi 5</w:t>
              </w:r>
            </w:ins>
          </w:p>
        </w:tc>
        <w:tc>
          <w:tcPr>
            <w:tcW w:w="901" w:type="pct"/>
            <w:tcBorders>
              <w:top w:val="nil"/>
              <w:left w:val="nil"/>
              <w:bottom w:val="single" w:sz="4" w:space="0" w:color="auto"/>
              <w:right w:val="single" w:sz="4" w:space="0" w:color="auto"/>
            </w:tcBorders>
            <w:shd w:val="clear" w:color="auto" w:fill="auto"/>
            <w:noWrap/>
            <w:vAlign w:val="bottom"/>
            <w:hideMark/>
            <w:tcPrChange w:id="774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AFD221A" w14:textId="77777777" w:rsidR="001A7CD7" w:rsidRPr="00F77B86" w:rsidRDefault="001A7CD7" w:rsidP="001A7CD7">
            <w:pPr>
              <w:spacing w:after="0" w:line="240" w:lineRule="auto"/>
              <w:jc w:val="right"/>
              <w:rPr>
                <w:ins w:id="7745" w:author="ilham.nur@office.ui.ac.id" w:date="2023-03-28T22:19:00Z"/>
                <w:rFonts w:eastAsia="Times New Roman" w:cs="Times New Roman"/>
                <w:color w:val="000000"/>
                <w:sz w:val="20"/>
                <w:szCs w:val="20"/>
                <w:rPrChange w:id="7746" w:author="ilham.nur@office.ui.ac.id" w:date="2023-03-28T22:19:00Z">
                  <w:rPr>
                    <w:ins w:id="7747" w:author="ilham.nur@office.ui.ac.id" w:date="2023-03-28T22:19:00Z"/>
                    <w:rFonts w:ascii="Calibri" w:eastAsia="Times New Roman" w:hAnsi="Calibri" w:cs="Calibri"/>
                    <w:color w:val="000000"/>
                    <w:sz w:val="22"/>
                  </w:rPr>
                </w:rPrChange>
              </w:rPr>
            </w:pPr>
            <w:ins w:id="7748" w:author="ilham.nur@office.ui.ac.id" w:date="2023-03-28T22:19:00Z">
              <w:r w:rsidRPr="00F77B86">
                <w:rPr>
                  <w:rFonts w:eastAsia="Times New Roman" w:cs="Times New Roman"/>
                  <w:color w:val="000000"/>
                  <w:sz w:val="20"/>
                  <w:szCs w:val="20"/>
                  <w:rPrChange w:id="7749" w:author="ilham.nur@office.ui.ac.id" w:date="2023-03-28T22:19:00Z">
                    <w:rPr>
                      <w:rFonts w:ascii="Calibri" w:eastAsia="Times New Roman" w:hAnsi="Calibri" w:cs="Calibri"/>
                      <w:color w:val="000000"/>
                      <w:sz w:val="22"/>
                    </w:rPr>
                  </w:rPrChange>
                </w:rPr>
                <w:t>3.80</w:t>
              </w:r>
            </w:ins>
          </w:p>
        </w:tc>
        <w:tc>
          <w:tcPr>
            <w:tcW w:w="901" w:type="pct"/>
            <w:tcBorders>
              <w:top w:val="nil"/>
              <w:left w:val="nil"/>
              <w:bottom w:val="single" w:sz="4" w:space="0" w:color="auto"/>
              <w:right w:val="single" w:sz="4" w:space="0" w:color="auto"/>
            </w:tcBorders>
            <w:shd w:val="clear" w:color="auto" w:fill="auto"/>
            <w:vAlign w:val="center"/>
            <w:hideMark/>
            <w:tcPrChange w:id="775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C1203C7" w14:textId="77777777" w:rsidR="001A7CD7" w:rsidRPr="00F77B86" w:rsidRDefault="001A7CD7" w:rsidP="001A7CD7">
            <w:pPr>
              <w:spacing w:after="0" w:line="240" w:lineRule="auto"/>
              <w:jc w:val="right"/>
              <w:rPr>
                <w:ins w:id="7751" w:author="ilham.nur@office.ui.ac.id" w:date="2023-03-28T22:19:00Z"/>
                <w:rFonts w:eastAsia="Times New Roman" w:cs="Times New Roman"/>
                <w:b/>
                <w:bCs/>
                <w:color w:val="000000"/>
                <w:sz w:val="20"/>
                <w:szCs w:val="20"/>
                <w:rPrChange w:id="7752" w:author="ilham.nur@office.ui.ac.id" w:date="2023-03-28T22:19:00Z">
                  <w:rPr>
                    <w:ins w:id="7753" w:author="ilham.nur@office.ui.ac.id" w:date="2023-03-28T22:19:00Z"/>
                    <w:rFonts w:eastAsia="Times New Roman" w:cs="Times New Roman"/>
                    <w:b/>
                    <w:bCs/>
                    <w:color w:val="000000"/>
                    <w:szCs w:val="24"/>
                  </w:rPr>
                </w:rPrChange>
              </w:rPr>
            </w:pPr>
            <w:ins w:id="7754" w:author="ilham.nur@office.ui.ac.id" w:date="2023-03-28T22:19:00Z">
              <w:r w:rsidRPr="00F77B86">
                <w:rPr>
                  <w:rFonts w:eastAsia="Times New Roman" w:cs="Times New Roman"/>
                  <w:b/>
                  <w:bCs/>
                  <w:color w:val="000000"/>
                  <w:sz w:val="20"/>
                  <w:szCs w:val="20"/>
                  <w:rPrChange w:id="7755" w:author="ilham.nur@office.ui.ac.id" w:date="2023-03-28T22:19:00Z">
                    <w:rPr>
                      <w:rFonts w:eastAsia="Times New Roman" w:cs="Times New Roman"/>
                      <w:b/>
                      <w:bCs/>
                      <w:color w:val="000000"/>
                      <w:szCs w:val="24"/>
                    </w:rPr>
                  </w:rPrChange>
                </w:rPr>
                <w:t>638.4</w:t>
              </w:r>
            </w:ins>
          </w:p>
        </w:tc>
        <w:tc>
          <w:tcPr>
            <w:tcW w:w="901" w:type="pct"/>
            <w:tcBorders>
              <w:top w:val="nil"/>
              <w:left w:val="nil"/>
              <w:bottom w:val="single" w:sz="4" w:space="0" w:color="auto"/>
              <w:right w:val="single" w:sz="4" w:space="0" w:color="auto"/>
            </w:tcBorders>
            <w:shd w:val="clear" w:color="auto" w:fill="auto"/>
            <w:vAlign w:val="center"/>
            <w:hideMark/>
            <w:tcPrChange w:id="775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A27DC4E" w14:textId="77777777" w:rsidR="001A7CD7" w:rsidRPr="00F77B86" w:rsidRDefault="001A7CD7" w:rsidP="001A7CD7">
            <w:pPr>
              <w:spacing w:after="0" w:line="240" w:lineRule="auto"/>
              <w:rPr>
                <w:ins w:id="7757" w:author="ilham.nur@office.ui.ac.id" w:date="2023-03-28T22:19:00Z"/>
                <w:rFonts w:eastAsia="Times New Roman" w:cs="Times New Roman"/>
                <w:color w:val="000000"/>
                <w:sz w:val="20"/>
                <w:szCs w:val="20"/>
                <w:rPrChange w:id="7758" w:author="ilham.nur@office.ui.ac.id" w:date="2023-03-28T22:19:00Z">
                  <w:rPr>
                    <w:ins w:id="7759" w:author="ilham.nur@office.ui.ac.id" w:date="2023-03-28T22:19:00Z"/>
                    <w:rFonts w:eastAsia="Times New Roman" w:cs="Times New Roman"/>
                    <w:color w:val="000000"/>
                    <w:szCs w:val="24"/>
                  </w:rPr>
                </w:rPrChange>
              </w:rPr>
            </w:pPr>
            <w:ins w:id="7760" w:author="ilham.nur@office.ui.ac.id" w:date="2023-03-28T22:19:00Z">
              <w:r w:rsidRPr="00F77B86">
                <w:rPr>
                  <w:rFonts w:eastAsia="Times New Roman" w:cs="Times New Roman"/>
                  <w:color w:val="000000"/>
                  <w:sz w:val="20"/>
                  <w:szCs w:val="20"/>
                  <w:rPrChange w:id="7761" w:author="ilham.nur@office.ui.ac.id" w:date="2023-03-28T22:19:00Z">
                    <w:rPr>
                      <w:rFonts w:eastAsia="Times New Roman" w:cs="Times New Roman"/>
                      <w:color w:val="000000"/>
                      <w:szCs w:val="24"/>
                    </w:rPr>
                  </w:rPrChange>
                </w:rPr>
                <w:t xml:space="preserve"> $                                1,206 </w:t>
              </w:r>
            </w:ins>
          </w:p>
        </w:tc>
        <w:tc>
          <w:tcPr>
            <w:tcW w:w="1278" w:type="pct"/>
            <w:tcBorders>
              <w:top w:val="nil"/>
              <w:left w:val="nil"/>
              <w:bottom w:val="single" w:sz="4" w:space="0" w:color="auto"/>
              <w:right w:val="single" w:sz="4" w:space="0" w:color="auto"/>
            </w:tcBorders>
            <w:shd w:val="clear" w:color="auto" w:fill="auto"/>
            <w:vAlign w:val="center"/>
            <w:hideMark/>
            <w:tcPrChange w:id="776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63B95A5" w14:textId="77777777" w:rsidR="001A7CD7" w:rsidRPr="00F77B86" w:rsidRDefault="001A7CD7" w:rsidP="001A7CD7">
            <w:pPr>
              <w:spacing w:after="0" w:line="240" w:lineRule="auto"/>
              <w:jc w:val="left"/>
              <w:rPr>
                <w:ins w:id="7763" w:author="ilham.nur@office.ui.ac.id" w:date="2023-03-28T22:19:00Z"/>
                <w:rFonts w:eastAsia="Times New Roman" w:cs="Times New Roman"/>
                <w:b/>
                <w:bCs/>
                <w:color w:val="000000"/>
                <w:sz w:val="20"/>
                <w:szCs w:val="20"/>
                <w:rPrChange w:id="7764" w:author="ilham.nur@office.ui.ac.id" w:date="2023-03-28T22:19:00Z">
                  <w:rPr>
                    <w:ins w:id="7765" w:author="ilham.nur@office.ui.ac.id" w:date="2023-03-28T22:19:00Z"/>
                    <w:rFonts w:eastAsia="Times New Roman" w:cs="Times New Roman"/>
                    <w:b/>
                    <w:bCs/>
                    <w:color w:val="000000"/>
                    <w:szCs w:val="24"/>
                  </w:rPr>
                </w:rPrChange>
              </w:rPr>
            </w:pPr>
            <w:ins w:id="7766" w:author="ilham.nur@office.ui.ac.id" w:date="2023-03-28T22:19:00Z">
              <w:r w:rsidRPr="00F77B86">
                <w:rPr>
                  <w:rFonts w:eastAsia="Times New Roman" w:cs="Times New Roman"/>
                  <w:b/>
                  <w:bCs/>
                  <w:color w:val="000000"/>
                  <w:sz w:val="20"/>
                  <w:szCs w:val="20"/>
                  <w:rPrChange w:id="7767" w:author="ilham.nur@office.ui.ac.id" w:date="2023-03-28T22:19:00Z">
                    <w:rPr>
                      <w:rFonts w:eastAsia="Times New Roman" w:cs="Times New Roman"/>
                      <w:b/>
                      <w:bCs/>
                      <w:color w:val="000000"/>
                      <w:szCs w:val="24"/>
                    </w:rPr>
                  </w:rPrChange>
                </w:rPr>
                <w:t xml:space="preserve"> Rp                                  18,096,000.00 </w:t>
              </w:r>
            </w:ins>
          </w:p>
        </w:tc>
      </w:tr>
      <w:tr w:rsidR="001A7CD7" w:rsidRPr="00F77B86" w14:paraId="6E214D2B" w14:textId="77777777" w:rsidTr="001A7CD7">
        <w:trPr>
          <w:trHeight w:val="315"/>
          <w:ins w:id="7768" w:author="ilham.nur@office.ui.ac.id" w:date="2023-03-28T22:19:00Z"/>
          <w:trPrChange w:id="776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77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8DC4948" w14:textId="77777777" w:rsidR="001A7CD7" w:rsidRPr="00F77B86" w:rsidRDefault="001A7CD7" w:rsidP="001A7CD7">
            <w:pPr>
              <w:spacing w:after="0" w:line="240" w:lineRule="auto"/>
              <w:rPr>
                <w:ins w:id="7771" w:author="ilham.nur@office.ui.ac.id" w:date="2023-03-28T22:19:00Z"/>
                <w:rFonts w:eastAsia="Times New Roman" w:cs="Times New Roman"/>
                <w:color w:val="000000"/>
                <w:sz w:val="20"/>
                <w:szCs w:val="20"/>
                <w:rPrChange w:id="7772" w:author="ilham.nur@office.ui.ac.id" w:date="2023-03-28T22:19:00Z">
                  <w:rPr>
                    <w:ins w:id="7773" w:author="ilham.nur@office.ui.ac.id" w:date="2023-03-28T22:19:00Z"/>
                    <w:rFonts w:eastAsia="Times New Roman" w:cs="Times New Roman"/>
                    <w:color w:val="000000"/>
                    <w:szCs w:val="24"/>
                  </w:rPr>
                </w:rPrChange>
              </w:rPr>
            </w:pPr>
            <w:ins w:id="7774" w:author="ilham.nur@office.ui.ac.id" w:date="2023-03-28T22:19:00Z">
              <w:r w:rsidRPr="00F77B86">
                <w:rPr>
                  <w:rFonts w:eastAsia="Times New Roman" w:cs="Times New Roman"/>
                  <w:color w:val="000000"/>
                  <w:sz w:val="20"/>
                  <w:szCs w:val="20"/>
                  <w:rPrChange w:id="7775" w:author="ilham.nur@office.ui.ac.id" w:date="2023-03-28T22:19:00Z">
                    <w:rPr>
                      <w:rFonts w:eastAsia="Times New Roman" w:cs="Times New Roman"/>
                      <w:color w:val="000000"/>
                      <w:szCs w:val="24"/>
                    </w:rPr>
                  </w:rPrChange>
                </w:rPr>
                <w:t>Simulasi 6</w:t>
              </w:r>
            </w:ins>
          </w:p>
        </w:tc>
        <w:tc>
          <w:tcPr>
            <w:tcW w:w="901" w:type="pct"/>
            <w:tcBorders>
              <w:top w:val="nil"/>
              <w:left w:val="nil"/>
              <w:bottom w:val="single" w:sz="4" w:space="0" w:color="auto"/>
              <w:right w:val="single" w:sz="4" w:space="0" w:color="auto"/>
            </w:tcBorders>
            <w:shd w:val="clear" w:color="auto" w:fill="auto"/>
            <w:noWrap/>
            <w:vAlign w:val="bottom"/>
            <w:hideMark/>
            <w:tcPrChange w:id="777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5F447B8" w14:textId="77777777" w:rsidR="001A7CD7" w:rsidRPr="00F77B86" w:rsidRDefault="001A7CD7" w:rsidP="001A7CD7">
            <w:pPr>
              <w:spacing w:after="0" w:line="240" w:lineRule="auto"/>
              <w:jc w:val="right"/>
              <w:rPr>
                <w:ins w:id="7777" w:author="ilham.nur@office.ui.ac.id" w:date="2023-03-28T22:19:00Z"/>
                <w:rFonts w:eastAsia="Times New Roman" w:cs="Times New Roman"/>
                <w:color w:val="000000"/>
                <w:sz w:val="20"/>
                <w:szCs w:val="20"/>
                <w:rPrChange w:id="7778" w:author="ilham.nur@office.ui.ac.id" w:date="2023-03-28T22:19:00Z">
                  <w:rPr>
                    <w:ins w:id="7779" w:author="ilham.nur@office.ui.ac.id" w:date="2023-03-28T22:19:00Z"/>
                    <w:rFonts w:ascii="Calibri" w:eastAsia="Times New Roman" w:hAnsi="Calibri" w:cs="Calibri"/>
                    <w:color w:val="000000"/>
                    <w:sz w:val="22"/>
                  </w:rPr>
                </w:rPrChange>
              </w:rPr>
            </w:pPr>
            <w:ins w:id="7780" w:author="ilham.nur@office.ui.ac.id" w:date="2023-03-28T22:19:00Z">
              <w:r w:rsidRPr="00F77B86">
                <w:rPr>
                  <w:rFonts w:eastAsia="Times New Roman" w:cs="Times New Roman"/>
                  <w:color w:val="000000"/>
                  <w:sz w:val="20"/>
                  <w:szCs w:val="20"/>
                  <w:rPrChange w:id="7781" w:author="ilham.nur@office.ui.ac.id" w:date="2023-03-28T22:19:00Z">
                    <w:rPr>
                      <w:rFonts w:ascii="Calibri" w:eastAsia="Times New Roman" w:hAnsi="Calibri" w:cs="Calibri"/>
                      <w:color w:val="000000"/>
                      <w:sz w:val="22"/>
                    </w:rPr>
                  </w:rPrChange>
                </w:rPr>
                <w:t>4.90</w:t>
              </w:r>
            </w:ins>
          </w:p>
        </w:tc>
        <w:tc>
          <w:tcPr>
            <w:tcW w:w="901" w:type="pct"/>
            <w:tcBorders>
              <w:top w:val="nil"/>
              <w:left w:val="nil"/>
              <w:bottom w:val="single" w:sz="4" w:space="0" w:color="auto"/>
              <w:right w:val="single" w:sz="4" w:space="0" w:color="auto"/>
            </w:tcBorders>
            <w:shd w:val="clear" w:color="auto" w:fill="auto"/>
            <w:vAlign w:val="center"/>
            <w:hideMark/>
            <w:tcPrChange w:id="778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7701B49" w14:textId="77777777" w:rsidR="001A7CD7" w:rsidRPr="00F77B86" w:rsidRDefault="001A7CD7" w:rsidP="001A7CD7">
            <w:pPr>
              <w:spacing w:after="0" w:line="240" w:lineRule="auto"/>
              <w:jc w:val="right"/>
              <w:rPr>
                <w:ins w:id="7783" w:author="ilham.nur@office.ui.ac.id" w:date="2023-03-28T22:19:00Z"/>
                <w:rFonts w:eastAsia="Times New Roman" w:cs="Times New Roman"/>
                <w:b/>
                <w:bCs/>
                <w:color w:val="000000"/>
                <w:sz w:val="20"/>
                <w:szCs w:val="20"/>
                <w:rPrChange w:id="7784" w:author="ilham.nur@office.ui.ac.id" w:date="2023-03-28T22:19:00Z">
                  <w:rPr>
                    <w:ins w:id="7785" w:author="ilham.nur@office.ui.ac.id" w:date="2023-03-28T22:19:00Z"/>
                    <w:rFonts w:eastAsia="Times New Roman" w:cs="Times New Roman"/>
                    <w:b/>
                    <w:bCs/>
                    <w:color w:val="000000"/>
                    <w:szCs w:val="24"/>
                  </w:rPr>
                </w:rPrChange>
              </w:rPr>
            </w:pPr>
            <w:ins w:id="7786" w:author="ilham.nur@office.ui.ac.id" w:date="2023-03-28T22:19:00Z">
              <w:r w:rsidRPr="00F77B86">
                <w:rPr>
                  <w:rFonts w:eastAsia="Times New Roman" w:cs="Times New Roman"/>
                  <w:b/>
                  <w:bCs/>
                  <w:color w:val="000000"/>
                  <w:sz w:val="20"/>
                  <w:szCs w:val="20"/>
                  <w:rPrChange w:id="7787" w:author="ilham.nur@office.ui.ac.id" w:date="2023-03-28T22:19:00Z">
                    <w:rPr>
                      <w:rFonts w:eastAsia="Times New Roman" w:cs="Times New Roman"/>
                      <w:b/>
                      <w:bCs/>
                      <w:color w:val="000000"/>
                      <w:szCs w:val="24"/>
                    </w:rPr>
                  </w:rPrChange>
                </w:rPr>
                <w:t>823.2</w:t>
              </w:r>
            </w:ins>
          </w:p>
        </w:tc>
        <w:tc>
          <w:tcPr>
            <w:tcW w:w="901" w:type="pct"/>
            <w:tcBorders>
              <w:top w:val="nil"/>
              <w:left w:val="nil"/>
              <w:bottom w:val="single" w:sz="4" w:space="0" w:color="auto"/>
              <w:right w:val="single" w:sz="4" w:space="0" w:color="auto"/>
            </w:tcBorders>
            <w:shd w:val="clear" w:color="auto" w:fill="auto"/>
            <w:vAlign w:val="center"/>
            <w:hideMark/>
            <w:tcPrChange w:id="778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2D39744" w14:textId="77777777" w:rsidR="001A7CD7" w:rsidRPr="00F77B86" w:rsidRDefault="001A7CD7" w:rsidP="001A7CD7">
            <w:pPr>
              <w:spacing w:after="0" w:line="240" w:lineRule="auto"/>
              <w:rPr>
                <w:ins w:id="7789" w:author="ilham.nur@office.ui.ac.id" w:date="2023-03-28T22:19:00Z"/>
                <w:rFonts w:eastAsia="Times New Roman" w:cs="Times New Roman"/>
                <w:color w:val="000000"/>
                <w:sz w:val="20"/>
                <w:szCs w:val="20"/>
                <w:rPrChange w:id="7790" w:author="ilham.nur@office.ui.ac.id" w:date="2023-03-28T22:19:00Z">
                  <w:rPr>
                    <w:ins w:id="7791" w:author="ilham.nur@office.ui.ac.id" w:date="2023-03-28T22:19:00Z"/>
                    <w:rFonts w:eastAsia="Times New Roman" w:cs="Times New Roman"/>
                    <w:color w:val="000000"/>
                    <w:szCs w:val="24"/>
                  </w:rPr>
                </w:rPrChange>
              </w:rPr>
            </w:pPr>
            <w:ins w:id="7792" w:author="ilham.nur@office.ui.ac.id" w:date="2023-03-28T22:19:00Z">
              <w:r w:rsidRPr="00F77B86">
                <w:rPr>
                  <w:rFonts w:eastAsia="Times New Roman" w:cs="Times New Roman"/>
                  <w:color w:val="000000"/>
                  <w:sz w:val="20"/>
                  <w:szCs w:val="20"/>
                  <w:rPrChange w:id="7793" w:author="ilham.nur@office.ui.ac.id" w:date="2023-03-28T22:19:00Z">
                    <w:rPr>
                      <w:rFonts w:eastAsia="Times New Roman" w:cs="Times New Roman"/>
                      <w:color w:val="000000"/>
                      <w:szCs w:val="24"/>
                    </w:rPr>
                  </w:rPrChange>
                </w:rPr>
                <w:t xml:space="preserve"> $                                1,266 </w:t>
              </w:r>
            </w:ins>
          </w:p>
        </w:tc>
        <w:tc>
          <w:tcPr>
            <w:tcW w:w="1278" w:type="pct"/>
            <w:tcBorders>
              <w:top w:val="nil"/>
              <w:left w:val="nil"/>
              <w:bottom w:val="single" w:sz="4" w:space="0" w:color="auto"/>
              <w:right w:val="single" w:sz="4" w:space="0" w:color="auto"/>
            </w:tcBorders>
            <w:shd w:val="clear" w:color="auto" w:fill="auto"/>
            <w:vAlign w:val="center"/>
            <w:hideMark/>
            <w:tcPrChange w:id="779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A5EB3B8" w14:textId="77777777" w:rsidR="001A7CD7" w:rsidRPr="00F77B86" w:rsidRDefault="001A7CD7" w:rsidP="001A7CD7">
            <w:pPr>
              <w:spacing w:after="0" w:line="240" w:lineRule="auto"/>
              <w:jc w:val="left"/>
              <w:rPr>
                <w:ins w:id="7795" w:author="ilham.nur@office.ui.ac.id" w:date="2023-03-28T22:19:00Z"/>
                <w:rFonts w:eastAsia="Times New Roman" w:cs="Times New Roman"/>
                <w:b/>
                <w:bCs/>
                <w:color w:val="000000"/>
                <w:sz w:val="20"/>
                <w:szCs w:val="20"/>
                <w:rPrChange w:id="7796" w:author="ilham.nur@office.ui.ac.id" w:date="2023-03-28T22:19:00Z">
                  <w:rPr>
                    <w:ins w:id="7797" w:author="ilham.nur@office.ui.ac.id" w:date="2023-03-28T22:19:00Z"/>
                    <w:rFonts w:eastAsia="Times New Roman" w:cs="Times New Roman"/>
                    <w:b/>
                    <w:bCs/>
                    <w:color w:val="000000"/>
                    <w:szCs w:val="24"/>
                  </w:rPr>
                </w:rPrChange>
              </w:rPr>
            </w:pPr>
            <w:ins w:id="7798" w:author="ilham.nur@office.ui.ac.id" w:date="2023-03-28T22:19:00Z">
              <w:r w:rsidRPr="00F77B86">
                <w:rPr>
                  <w:rFonts w:eastAsia="Times New Roman" w:cs="Times New Roman"/>
                  <w:b/>
                  <w:bCs/>
                  <w:color w:val="000000"/>
                  <w:sz w:val="20"/>
                  <w:szCs w:val="20"/>
                  <w:rPrChange w:id="7799" w:author="ilham.nur@office.ui.ac.id" w:date="2023-03-28T22:19:00Z">
                    <w:rPr>
                      <w:rFonts w:eastAsia="Times New Roman" w:cs="Times New Roman"/>
                      <w:b/>
                      <w:bCs/>
                      <w:color w:val="000000"/>
                      <w:szCs w:val="24"/>
                    </w:rPr>
                  </w:rPrChange>
                </w:rPr>
                <w:t xml:space="preserve"> Rp                                  18,982,500.00 </w:t>
              </w:r>
            </w:ins>
          </w:p>
        </w:tc>
      </w:tr>
      <w:tr w:rsidR="001A7CD7" w:rsidRPr="00F77B86" w14:paraId="1710AF78" w14:textId="77777777" w:rsidTr="001A7CD7">
        <w:trPr>
          <w:trHeight w:val="315"/>
          <w:ins w:id="7800" w:author="ilham.nur@office.ui.ac.id" w:date="2023-03-28T22:19:00Z"/>
          <w:trPrChange w:id="780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80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E9A6BB7" w14:textId="77777777" w:rsidR="001A7CD7" w:rsidRPr="00F77B86" w:rsidRDefault="001A7CD7" w:rsidP="001A7CD7">
            <w:pPr>
              <w:spacing w:after="0" w:line="240" w:lineRule="auto"/>
              <w:rPr>
                <w:ins w:id="7803" w:author="ilham.nur@office.ui.ac.id" w:date="2023-03-28T22:19:00Z"/>
                <w:rFonts w:eastAsia="Times New Roman" w:cs="Times New Roman"/>
                <w:color w:val="000000"/>
                <w:sz w:val="20"/>
                <w:szCs w:val="20"/>
                <w:rPrChange w:id="7804" w:author="ilham.nur@office.ui.ac.id" w:date="2023-03-28T22:19:00Z">
                  <w:rPr>
                    <w:ins w:id="7805" w:author="ilham.nur@office.ui.ac.id" w:date="2023-03-28T22:19:00Z"/>
                    <w:rFonts w:eastAsia="Times New Roman" w:cs="Times New Roman"/>
                    <w:color w:val="000000"/>
                    <w:szCs w:val="24"/>
                  </w:rPr>
                </w:rPrChange>
              </w:rPr>
            </w:pPr>
            <w:ins w:id="7806" w:author="ilham.nur@office.ui.ac.id" w:date="2023-03-28T22:19:00Z">
              <w:r w:rsidRPr="00F77B86">
                <w:rPr>
                  <w:rFonts w:eastAsia="Times New Roman" w:cs="Times New Roman"/>
                  <w:color w:val="000000"/>
                  <w:sz w:val="20"/>
                  <w:szCs w:val="20"/>
                  <w:rPrChange w:id="7807" w:author="ilham.nur@office.ui.ac.id" w:date="2023-03-28T22:19:00Z">
                    <w:rPr>
                      <w:rFonts w:eastAsia="Times New Roman" w:cs="Times New Roman"/>
                      <w:color w:val="000000"/>
                      <w:szCs w:val="24"/>
                    </w:rPr>
                  </w:rPrChange>
                </w:rPr>
                <w:t>Simulasi 7</w:t>
              </w:r>
            </w:ins>
          </w:p>
        </w:tc>
        <w:tc>
          <w:tcPr>
            <w:tcW w:w="901" w:type="pct"/>
            <w:tcBorders>
              <w:top w:val="nil"/>
              <w:left w:val="nil"/>
              <w:bottom w:val="single" w:sz="4" w:space="0" w:color="auto"/>
              <w:right w:val="single" w:sz="4" w:space="0" w:color="auto"/>
            </w:tcBorders>
            <w:shd w:val="clear" w:color="auto" w:fill="auto"/>
            <w:noWrap/>
            <w:vAlign w:val="bottom"/>
            <w:hideMark/>
            <w:tcPrChange w:id="780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52314D6" w14:textId="77777777" w:rsidR="001A7CD7" w:rsidRPr="00F77B86" w:rsidRDefault="001A7CD7" w:rsidP="001A7CD7">
            <w:pPr>
              <w:spacing w:after="0" w:line="240" w:lineRule="auto"/>
              <w:jc w:val="right"/>
              <w:rPr>
                <w:ins w:id="7809" w:author="ilham.nur@office.ui.ac.id" w:date="2023-03-28T22:19:00Z"/>
                <w:rFonts w:eastAsia="Times New Roman" w:cs="Times New Roman"/>
                <w:color w:val="000000"/>
                <w:sz w:val="20"/>
                <w:szCs w:val="20"/>
                <w:rPrChange w:id="7810" w:author="ilham.nur@office.ui.ac.id" w:date="2023-03-28T22:19:00Z">
                  <w:rPr>
                    <w:ins w:id="7811" w:author="ilham.nur@office.ui.ac.id" w:date="2023-03-28T22:19:00Z"/>
                    <w:rFonts w:ascii="Calibri" w:eastAsia="Times New Roman" w:hAnsi="Calibri" w:cs="Calibri"/>
                    <w:color w:val="000000"/>
                    <w:sz w:val="22"/>
                  </w:rPr>
                </w:rPrChange>
              </w:rPr>
            </w:pPr>
            <w:ins w:id="7812" w:author="ilham.nur@office.ui.ac.id" w:date="2023-03-28T22:19:00Z">
              <w:r w:rsidRPr="00F77B86">
                <w:rPr>
                  <w:rFonts w:eastAsia="Times New Roman" w:cs="Times New Roman"/>
                  <w:color w:val="000000"/>
                  <w:sz w:val="20"/>
                  <w:szCs w:val="20"/>
                  <w:rPrChange w:id="7813" w:author="ilham.nur@office.ui.ac.id" w:date="2023-03-28T22:19:00Z">
                    <w:rPr>
                      <w:rFonts w:ascii="Calibri" w:eastAsia="Times New Roman" w:hAnsi="Calibri" w:cs="Calibri"/>
                      <w:color w:val="000000"/>
                      <w:sz w:val="22"/>
                    </w:rPr>
                  </w:rPrChange>
                </w:rPr>
                <w:t>5.40</w:t>
              </w:r>
            </w:ins>
          </w:p>
        </w:tc>
        <w:tc>
          <w:tcPr>
            <w:tcW w:w="901" w:type="pct"/>
            <w:tcBorders>
              <w:top w:val="nil"/>
              <w:left w:val="nil"/>
              <w:bottom w:val="single" w:sz="4" w:space="0" w:color="auto"/>
              <w:right w:val="single" w:sz="4" w:space="0" w:color="auto"/>
            </w:tcBorders>
            <w:shd w:val="clear" w:color="auto" w:fill="auto"/>
            <w:vAlign w:val="center"/>
            <w:hideMark/>
            <w:tcPrChange w:id="781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DE328EA" w14:textId="77777777" w:rsidR="001A7CD7" w:rsidRPr="00F77B86" w:rsidRDefault="001A7CD7" w:rsidP="001A7CD7">
            <w:pPr>
              <w:spacing w:after="0" w:line="240" w:lineRule="auto"/>
              <w:jc w:val="right"/>
              <w:rPr>
                <w:ins w:id="7815" w:author="ilham.nur@office.ui.ac.id" w:date="2023-03-28T22:19:00Z"/>
                <w:rFonts w:eastAsia="Times New Roman" w:cs="Times New Roman"/>
                <w:b/>
                <w:bCs/>
                <w:color w:val="000000"/>
                <w:sz w:val="20"/>
                <w:szCs w:val="20"/>
                <w:rPrChange w:id="7816" w:author="ilham.nur@office.ui.ac.id" w:date="2023-03-28T22:19:00Z">
                  <w:rPr>
                    <w:ins w:id="7817" w:author="ilham.nur@office.ui.ac.id" w:date="2023-03-28T22:19:00Z"/>
                    <w:rFonts w:eastAsia="Times New Roman" w:cs="Times New Roman"/>
                    <w:b/>
                    <w:bCs/>
                    <w:color w:val="000000"/>
                    <w:szCs w:val="24"/>
                  </w:rPr>
                </w:rPrChange>
              </w:rPr>
            </w:pPr>
            <w:ins w:id="7818" w:author="ilham.nur@office.ui.ac.id" w:date="2023-03-28T22:19:00Z">
              <w:r w:rsidRPr="00F77B86">
                <w:rPr>
                  <w:rFonts w:eastAsia="Times New Roman" w:cs="Times New Roman"/>
                  <w:b/>
                  <w:bCs/>
                  <w:color w:val="000000"/>
                  <w:sz w:val="20"/>
                  <w:szCs w:val="20"/>
                  <w:rPrChange w:id="7819" w:author="ilham.nur@office.ui.ac.id" w:date="2023-03-28T22:19:00Z">
                    <w:rPr>
                      <w:rFonts w:eastAsia="Times New Roman" w:cs="Times New Roman"/>
                      <w:b/>
                      <w:bCs/>
                      <w:color w:val="000000"/>
                      <w:szCs w:val="24"/>
                    </w:rPr>
                  </w:rPrChange>
                </w:rPr>
                <w:t>907.2</w:t>
              </w:r>
            </w:ins>
          </w:p>
        </w:tc>
        <w:tc>
          <w:tcPr>
            <w:tcW w:w="901" w:type="pct"/>
            <w:tcBorders>
              <w:top w:val="nil"/>
              <w:left w:val="nil"/>
              <w:bottom w:val="single" w:sz="4" w:space="0" w:color="auto"/>
              <w:right w:val="single" w:sz="4" w:space="0" w:color="auto"/>
            </w:tcBorders>
            <w:shd w:val="clear" w:color="auto" w:fill="auto"/>
            <w:vAlign w:val="center"/>
            <w:hideMark/>
            <w:tcPrChange w:id="782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EA5644F" w14:textId="77777777" w:rsidR="001A7CD7" w:rsidRPr="00F77B86" w:rsidRDefault="001A7CD7" w:rsidP="001A7CD7">
            <w:pPr>
              <w:spacing w:after="0" w:line="240" w:lineRule="auto"/>
              <w:rPr>
                <w:ins w:id="7821" w:author="ilham.nur@office.ui.ac.id" w:date="2023-03-28T22:19:00Z"/>
                <w:rFonts w:eastAsia="Times New Roman" w:cs="Times New Roman"/>
                <w:color w:val="000000"/>
                <w:sz w:val="20"/>
                <w:szCs w:val="20"/>
                <w:rPrChange w:id="7822" w:author="ilham.nur@office.ui.ac.id" w:date="2023-03-28T22:19:00Z">
                  <w:rPr>
                    <w:ins w:id="7823" w:author="ilham.nur@office.ui.ac.id" w:date="2023-03-28T22:19:00Z"/>
                    <w:rFonts w:eastAsia="Times New Roman" w:cs="Times New Roman"/>
                    <w:color w:val="000000"/>
                    <w:szCs w:val="24"/>
                  </w:rPr>
                </w:rPrChange>
              </w:rPr>
            </w:pPr>
            <w:ins w:id="7824" w:author="ilham.nur@office.ui.ac.id" w:date="2023-03-28T22:19:00Z">
              <w:r w:rsidRPr="00F77B86">
                <w:rPr>
                  <w:rFonts w:eastAsia="Times New Roman" w:cs="Times New Roman"/>
                  <w:color w:val="000000"/>
                  <w:sz w:val="20"/>
                  <w:szCs w:val="20"/>
                  <w:rPrChange w:id="7825" w:author="ilham.nur@office.ui.ac.id" w:date="2023-03-28T22:19:00Z">
                    <w:rPr>
                      <w:rFonts w:eastAsia="Times New Roman" w:cs="Times New Roman"/>
                      <w:color w:val="000000"/>
                      <w:szCs w:val="24"/>
                    </w:rPr>
                  </w:rPrChange>
                </w:rPr>
                <w:t xml:space="preserve"> $                                1,264 </w:t>
              </w:r>
            </w:ins>
          </w:p>
        </w:tc>
        <w:tc>
          <w:tcPr>
            <w:tcW w:w="1278" w:type="pct"/>
            <w:tcBorders>
              <w:top w:val="nil"/>
              <w:left w:val="nil"/>
              <w:bottom w:val="single" w:sz="4" w:space="0" w:color="auto"/>
              <w:right w:val="single" w:sz="4" w:space="0" w:color="auto"/>
            </w:tcBorders>
            <w:shd w:val="clear" w:color="auto" w:fill="auto"/>
            <w:vAlign w:val="center"/>
            <w:hideMark/>
            <w:tcPrChange w:id="782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A061998" w14:textId="77777777" w:rsidR="001A7CD7" w:rsidRPr="00F77B86" w:rsidRDefault="001A7CD7" w:rsidP="001A7CD7">
            <w:pPr>
              <w:spacing w:after="0" w:line="240" w:lineRule="auto"/>
              <w:jc w:val="left"/>
              <w:rPr>
                <w:ins w:id="7827" w:author="ilham.nur@office.ui.ac.id" w:date="2023-03-28T22:19:00Z"/>
                <w:rFonts w:eastAsia="Times New Roman" w:cs="Times New Roman"/>
                <w:b/>
                <w:bCs/>
                <w:color w:val="000000"/>
                <w:sz w:val="20"/>
                <w:szCs w:val="20"/>
                <w:rPrChange w:id="7828" w:author="ilham.nur@office.ui.ac.id" w:date="2023-03-28T22:19:00Z">
                  <w:rPr>
                    <w:ins w:id="7829" w:author="ilham.nur@office.ui.ac.id" w:date="2023-03-28T22:19:00Z"/>
                    <w:rFonts w:eastAsia="Times New Roman" w:cs="Times New Roman"/>
                    <w:b/>
                    <w:bCs/>
                    <w:color w:val="000000"/>
                    <w:szCs w:val="24"/>
                  </w:rPr>
                </w:rPrChange>
              </w:rPr>
            </w:pPr>
            <w:ins w:id="7830" w:author="ilham.nur@office.ui.ac.id" w:date="2023-03-28T22:19:00Z">
              <w:r w:rsidRPr="00F77B86">
                <w:rPr>
                  <w:rFonts w:eastAsia="Times New Roman" w:cs="Times New Roman"/>
                  <w:b/>
                  <w:bCs/>
                  <w:color w:val="000000"/>
                  <w:sz w:val="20"/>
                  <w:szCs w:val="20"/>
                  <w:rPrChange w:id="7831" w:author="ilham.nur@office.ui.ac.id" w:date="2023-03-28T22:19:00Z">
                    <w:rPr>
                      <w:rFonts w:eastAsia="Times New Roman" w:cs="Times New Roman"/>
                      <w:b/>
                      <w:bCs/>
                      <w:color w:val="000000"/>
                      <w:szCs w:val="24"/>
                    </w:rPr>
                  </w:rPrChange>
                </w:rPr>
                <w:t xml:space="preserve"> Rp                                  18,960,000.00 </w:t>
              </w:r>
            </w:ins>
          </w:p>
        </w:tc>
      </w:tr>
      <w:tr w:rsidR="001A7CD7" w:rsidRPr="00F77B86" w14:paraId="407E297E" w14:textId="77777777" w:rsidTr="001A7CD7">
        <w:trPr>
          <w:trHeight w:val="315"/>
          <w:ins w:id="7832" w:author="ilham.nur@office.ui.ac.id" w:date="2023-03-28T22:19:00Z"/>
          <w:trPrChange w:id="783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83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6283A80" w14:textId="77777777" w:rsidR="001A7CD7" w:rsidRPr="00F77B86" w:rsidRDefault="001A7CD7" w:rsidP="001A7CD7">
            <w:pPr>
              <w:spacing w:after="0" w:line="240" w:lineRule="auto"/>
              <w:rPr>
                <w:ins w:id="7835" w:author="ilham.nur@office.ui.ac.id" w:date="2023-03-28T22:19:00Z"/>
                <w:rFonts w:eastAsia="Times New Roman" w:cs="Times New Roman"/>
                <w:color w:val="000000"/>
                <w:sz w:val="20"/>
                <w:szCs w:val="20"/>
                <w:rPrChange w:id="7836" w:author="ilham.nur@office.ui.ac.id" w:date="2023-03-28T22:19:00Z">
                  <w:rPr>
                    <w:ins w:id="7837" w:author="ilham.nur@office.ui.ac.id" w:date="2023-03-28T22:19:00Z"/>
                    <w:rFonts w:eastAsia="Times New Roman" w:cs="Times New Roman"/>
                    <w:color w:val="000000"/>
                    <w:szCs w:val="24"/>
                  </w:rPr>
                </w:rPrChange>
              </w:rPr>
            </w:pPr>
            <w:ins w:id="7838" w:author="ilham.nur@office.ui.ac.id" w:date="2023-03-28T22:19:00Z">
              <w:r w:rsidRPr="00F77B86">
                <w:rPr>
                  <w:rFonts w:eastAsia="Times New Roman" w:cs="Times New Roman"/>
                  <w:color w:val="000000"/>
                  <w:sz w:val="20"/>
                  <w:szCs w:val="20"/>
                  <w:rPrChange w:id="7839" w:author="ilham.nur@office.ui.ac.id" w:date="2023-03-28T22:19:00Z">
                    <w:rPr>
                      <w:rFonts w:eastAsia="Times New Roman" w:cs="Times New Roman"/>
                      <w:color w:val="000000"/>
                      <w:szCs w:val="24"/>
                    </w:rPr>
                  </w:rPrChange>
                </w:rPr>
                <w:t>Simulasi 8</w:t>
              </w:r>
            </w:ins>
          </w:p>
        </w:tc>
        <w:tc>
          <w:tcPr>
            <w:tcW w:w="901" w:type="pct"/>
            <w:tcBorders>
              <w:top w:val="nil"/>
              <w:left w:val="nil"/>
              <w:bottom w:val="single" w:sz="4" w:space="0" w:color="auto"/>
              <w:right w:val="single" w:sz="4" w:space="0" w:color="auto"/>
            </w:tcBorders>
            <w:shd w:val="clear" w:color="auto" w:fill="auto"/>
            <w:noWrap/>
            <w:vAlign w:val="bottom"/>
            <w:hideMark/>
            <w:tcPrChange w:id="784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0592B47" w14:textId="77777777" w:rsidR="001A7CD7" w:rsidRPr="00F77B86" w:rsidRDefault="001A7CD7" w:rsidP="001A7CD7">
            <w:pPr>
              <w:spacing w:after="0" w:line="240" w:lineRule="auto"/>
              <w:jc w:val="right"/>
              <w:rPr>
                <w:ins w:id="7841" w:author="ilham.nur@office.ui.ac.id" w:date="2023-03-28T22:19:00Z"/>
                <w:rFonts w:eastAsia="Times New Roman" w:cs="Times New Roman"/>
                <w:color w:val="000000"/>
                <w:sz w:val="20"/>
                <w:szCs w:val="20"/>
                <w:rPrChange w:id="7842" w:author="ilham.nur@office.ui.ac.id" w:date="2023-03-28T22:19:00Z">
                  <w:rPr>
                    <w:ins w:id="7843" w:author="ilham.nur@office.ui.ac.id" w:date="2023-03-28T22:19:00Z"/>
                    <w:rFonts w:ascii="Calibri" w:eastAsia="Times New Roman" w:hAnsi="Calibri" w:cs="Calibri"/>
                    <w:color w:val="000000"/>
                    <w:sz w:val="22"/>
                  </w:rPr>
                </w:rPrChange>
              </w:rPr>
            </w:pPr>
            <w:ins w:id="7844" w:author="ilham.nur@office.ui.ac.id" w:date="2023-03-28T22:19:00Z">
              <w:r w:rsidRPr="00F77B86">
                <w:rPr>
                  <w:rFonts w:eastAsia="Times New Roman" w:cs="Times New Roman"/>
                  <w:color w:val="000000"/>
                  <w:sz w:val="20"/>
                  <w:szCs w:val="20"/>
                  <w:rPrChange w:id="7845" w:author="ilham.nur@office.ui.ac.id" w:date="2023-03-28T22:19:00Z">
                    <w:rPr>
                      <w:rFonts w:ascii="Calibri" w:eastAsia="Times New Roman" w:hAnsi="Calibri" w:cs="Calibri"/>
                      <w:color w:val="000000"/>
                      <w:sz w:val="22"/>
                    </w:rPr>
                  </w:rPrChange>
                </w:rPr>
                <w:t>4.20</w:t>
              </w:r>
            </w:ins>
          </w:p>
        </w:tc>
        <w:tc>
          <w:tcPr>
            <w:tcW w:w="901" w:type="pct"/>
            <w:tcBorders>
              <w:top w:val="nil"/>
              <w:left w:val="nil"/>
              <w:bottom w:val="single" w:sz="4" w:space="0" w:color="auto"/>
              <w:right w:val="single" w:sz="4" w:space="0" w:color="auto"/>
            </w:tcBorders>
            <w:shd w:val="clear" w:color="auto" w:fill="auto"/>
            <w:vAlign w:val="center"/>
            <w:hideMark/>
            <w:tcPrChange w:id="784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7DDF01F" w14:textId="77777777" w:rsidR="001A7CD7" w:rsidRPr="00F77B86" w:rsidRDefault="001A7CD7" w:rsidP="001A7CD7">
            <w:pPr>
              <w:spacing w:after="0" w:line="240" w:lineRule="auto"/>
              <w:jc w:val="right"/>
              <w:rPr>
                <w:ins w:id="7847" w:author="ilham.nur@office.ui.ac.id" w:date="2023-03-28T22:19:00Z"/>
                <w:rFonts w:eastAsia="Times New Roman" w:cs="Times New Roman"/>
                <w:b/>
                <w:bCs/>
                <w:color w:val="000000"/>
                <w:sz w:val="20"/>
                <w:szCs w:val="20"/>
                <w:rPrChange w:id="7848" w:author="ilham.nur@office.ui.ac.id" w:date="2023-03-28T22:19:00Z">
                  <w:rPr>
                    <w:ins w:id="7849" w:author="ilham.nur@office.ui.ac.id" w:date="2023-03-28T22:19:00Z"/>
                    <w:rFonts w:eastAsia="Times New Roman" w:cs="Times New Roman"/>
                    <w:b/>
                    <w:bCs/>
                    <w:color w:val="000000"/>
                    <w:szCs w:val="24"/>
                  </w:rPr>
                </w:rPrChange>
              </w:rPr>
            </w:pPr>
            <w:ins w:id="7850" w:author="ilham.nur@office.ui.ac.id" w:date="2023-03-28T22:19:00Z">
              <w:r w:rsidRPr="00F77B86">
                <w:rPr>
                  <w:rFonts w:eastAsia="Times New Roman" w:cs="Times New Roman"/>
                  <w:b/>
                  <w:bCs/>
                  <w:color w:val="000000"/>
                  <w:sz w:val="20"/>
                  <w:szCs w:val="20"/>
                  <w:rPrChange w:id="7851" w:author="ilham.nur@office.ui.ac.id" w:date="2023-03-28T22:19:00Z">
                    <w:rPr>
                      <w:rFonts w:eastAsia="Times New Roman" w:cs="Times New Roman"/>
                      <w:b/>
                      <w:bCs/>
                      <w:color w:val="000000"/>
                      <w:szCs w:val="24"/>
                    </w:rPr>
                  </w:rPrChange>
                </w:rPr>
                <w:t>705.6</w:t>
              </w:r>
            </w:ins>
          </w:p>
        </w:tc>
        <w:tc>
          <w:tcPr>
            <w:tcW w:w="901" w:type="pct"/>
            <w:tcBorders>
              <w:top w:val="nil"/>
              <w:left w:val="nil"/>
              <w:bottom w:val="single" w:sz="4" w:space="0" w:color="auto"/>
              <w:right w:val="single" w:sz="4" w:space="0" w:color="auto"/>
            </w:tcBorders>
            <w:shd w:val="clear" w:color="auto" w:fill="auto"/>
            <w:vAlign w:val="center"/>
            <w:hideMark/>
            <w:tcPrChange w:id="785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851D159" w14:textId="77777777" w:rsidR="001A7CD7" w:rsidRPr="00F77B86" w:rsidRDefault="001A7CD7" w:rsidP="001A7CD7">
            <w:pPr>
              <w:spacing w:after="0" w:line="240" w:lineRule="auto"/>
              <w:rPr>
                <w:ins w:id="7853" w:author="ilham.nur@office.ui.ac.id" w:date="2023-03-28T22:19:00Z"/>
                <w:rFonts w:eastAsia="Times New Roman" w:cs="Times New Roman"/>
                <w:color w:val="000000"/>
                <w:sz w:val="20"/>
                <w:szCs w:val="20"/>
                <w:rPrChange w:id="7854" w:author="ilham.nur@office.ui.ac.id" w:date="2023-03-28T22:19:00Z">
                  <w:rPr>
                    <w:ins w:id="7855" w:author="ilham.nur@office.ui.ac.id" w:date="2023-03-28T22:19:00Z"/>
                    <w:rFonts w:eastAsia="Times New Roman" w:cs="Times New Roman"/>
                    <w:color w:val="000000"/>
                    <w:szCs w:val="24"/>
                  </w:rPr>
                </w:rPrChange>
              </w:rPr>
            </w:pPr>
            <w:ins w:id="7856" w:author="ilham.nur@office.ui.ac.id" w:date="2023-03-28T22:19:00Z">
              <w:r w:rsidRPr="00F77B86">
                <w:rPr>
                  <w:rFonts w:eastAsia="Times New Roman" w:cs="Times New Roman"/>
                  <w:color w:val="000000"/>
                  <w:sz w:val="20"/>
                  <w:szCs w:val="20"/>
                  <w:rPrChange w:id="7857" w:author="ilham.nur@office.ui.ac.id" w:date="2023-03-28T22:19:00Z">
                    <w:rPr>
                      <w:rFonts w:eastAsia="Times New Roman" w:cs="Times New Roman"/>
                      <w:color w:val="000000"/>
                      <w:szCs w:val="24"/>
                    </w:rPr>
                  </w:rPrChange>
                </w:rPr>
                <w:t xml:space="preserve"> $                                1,043 </w:t>
              </w:r>
            </w:ins>
          </w:p>
        </w:tc>
        <w:tc>
          <w:tcPr>
            <w:tcW w:w="1278" w:type="pct"/>
            <w:tcBorders>
              <w:top w:val="nil"/>
              <w:left w:val="nil"/>
              <w:bottom w:val="single" w:sz="4" w:space="0" w:color="auto"/>
              <w:right w:val="single" w:sz="4" w:space="0" w:color="auto"/>
            </w:tcBorders>
            <w:shd w:val="clear" w:color="auto" w:fill="auto"/>
            <w:vAlign w:val="center"/>
            <w:hideMark/>
            <w:tcPrChange w:id="785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5D8FD68" w14:textId="77777777" w:rsidR="001A7CD7" w:rsidRPr="00F77B86" w:rsidRDefault="001A7CD7" w:rsidP="001A7CD7">
            <w:pPr>
              <w:spacing w:after="0" w:line="240" w:lineRule="auto"/>
              <w:jc w:val="left"/>
              <w:rPr>
                <w:ins w:id="7859" w:author="ilham.nur@office.ui.ac.id" w:date="2023-03-28T22:19:00Z"/>
                <w:rFonts w:eastAsia="Times New Roman" w:cs="Times New Roman"/>
                <w:b/>
                <w:bCs/>
                <w:color w:val="000000"/>
                <w:sz w:val="20"/>
                <w:szCs w:val="20"/>
                <w:rPrChange w:id="7860" w:author="ilham.nur@office.ui.ac.id" w:date="2023-03-28T22:19:00Z">
                  <w:rPr>
                    <w:ins w:id="7861" w:author="ilham.nur@office.ui.ac.id" w:date="2023-03-28T22:19:00Z"/>
                    <w:rFonts w:eastAsia="Times New Roman" w:cs="Times New Roman"/>
                    <w:b/>
                    <w:bCs/>
                    <w:color w:val="000000"/>
                    <w:szCs w:val="24"/>
                  </w:rPr>
                </w:rPrChange>
              </w:rPr>
            </w:pPr>
            <w:ins w:id="7862" w:author="ilham.nur@office.ui.ac.id" w:date="2023-03-28T22:19:00Z">
              <w:r w:rsidRPr="00F77B86">
                <w:rPr>
                  <w:rFonts w:eastAsia="Times New Roman" w:cs="Times New Roman"/>
                  <w:b/>
                  <w:bCs/>
                  <w:color w:val="000000"/>
                  <w:sz w:val="20"/>
                  <w:szCs w:val="20"/>
                  <w:rPrChange w:id="7863" w:author="ilham.nur@office.ui.ac.id" w:date="2023-03-28T22:19:00Z">
                    <w:rPr>
                      <w:rFonts w:eastAsia="Times New Roman" w:cs="Times New Roman"/>
                      <w:b/>
                      <w:bCs/>
                      <w:color w:val="000000"/>
                      <w:szCs w:val="24"/>
                    </w:rPr>
                  </w:rPrChange>
                </w:rPr>
                <w:t xml:space="preserve"> Rp                                  15,649,500.00 </w:t>
              </w:r>
            </w:ins>
          </w:p>
        </w:tc>
      </w:tr>
      <w:tr w:rsidR="001A7CD7" w:rsidRPr="00F77B86" w14:paraId="74C9BE9E" w14:textId="77777777" w:rsidTr="001A7CD7">
        <w:trPr>
          <w:trHeight w:val="315"/>
          <w:ins w:id="7864" w:author="ilham.nur@office.ui.ac.id" w:date="2023-03-28T22:19:00Z"/>
          <w:trPrChange w:id="786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86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30A8EC8" w14:textId="77777777" w:rsidR="001A7CD7" w:rsidRPr="00F77B86" w:rsidRDefault="001A7CD7" w:rsidP="001A7CD7">
            <w:pPr>
              <w:spacing w:after="0" w:line="240" w:lineRule="auto"/>
              <w:rPr>
                <w:ins w:id="7867" w:author="ilham.nur@office.ui.ac.id" w:date="2023-03-28T22:19:00Z"/>
                <w:rFonts w:eastAsia="Times New Roman" w:cs="Times New Roman"/>
                <w:color w:val="000000"/>
                <w:sz w:val="20"/>
                <w:szCs w:val="20"/>
                <w:rPrChange w:id="7868" w:author="ilham.nur@office.ui.ac.id" w:date="2023-03-28T22:19:00Z">
                  <w:rPr>
                    <w:ins w:id="7869" w:author="ilham.nur@office.ui.ac.id" w:date="2023-03-28T22:19:00Z"/>
                    <w:rFonts w:eastAsia="Times New Roman" w:cs="Times New Roman"/>
                    <w:color w:val="000000"/>
                    <w:szCs w:val="24"/>
                  </w:rPr>
                </w:rPrChange>
              </w:rPr>
            </w:pPr>
            <w:ins w:id="7870" w:author="ilham.nur@office.ui.ac.id" w:date="2023-03-28T22:19:00Z">
              <w:r w:rsidRPr="00F77B86">
                <w:rPr>
                  <w:rFonts w:eastAsia="Times New Roman" w:cs="Times New Roman"/>
                  <w:color w:val="000000"/>
                  <w:sz w:val="20"/>
                  <w:szCs w:val="20"/>
                  <w:rPrChange w:id="7871" w:author="ilham.nur@office.ui.ac.id" w:date="2023-03-28T22:19:00Z">
                    <w:rPr>
                      <w:rFonts w:eastAsia="Times New Roman" w:cs="Times New Roman"/>
                      <w:color w:val="000000"/>
                      <w:szCs w:val="24"/>
                    </w:rPr>
                  </w:rPrChange>
                </w:rPr>
                <w:t>Simulasi 9</w:t>
              </w:r>
            </w:ins>
          </w:p>
        </w:tc>
        <w:tc>
          <w:tcPr>
            <w:tcW w:w="901" w:type="pct"/>
            <w:tcBorders>
              <w:top w:val="nil"/>
              <w:left w:val="nil"/>
              <w:bottom w:val="single" w:sz="4" w:space="0" w:color="auto"/>
              <w:right w:val="single" w:sz="4" w:space="0" w:color="auto"/>
            </w:tcBorders>
            <w:shd w:val="clear" w:color="auto" w:fill="auto"/>
            <w:noWrap/>
            <w:vAlign w:val="bottom"/>
            <w:hideMark/>
            <w:tcPrChange w:id="787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714577E" w14:textId="77777777" w:rsidR="001A7CD7" w:rsidRPr="00F77B86" w:rsidRDefault="001A7CD7" w:rsidP="001A7CD7">
            <w:pPr>
              <w:spacing w:after="0" w:line="240" w:lineRule="auto"/>
              <w:jc w:val="right"/>
              <w:rPr>
                <w:ins w:id="7873" w:author="ilham.nur@office.ui.ac.id" w:date="2023-03-28T22:19:00Z"/>
                <w:rFonts w:eastAsia="Times New Roman" w:cs="Times New Roman"/>
                <w:color w:val="000000"/>
                <w:sz w:val="20"/>
                <w:szCs w:val="20"/>
                <w:rPrChange w:id="7874" w:author="ilham.nur@office.ui.ac.id" w:date="2023-03-28T22:19:00Z">
                  <w:rPr>
                    <w:ins w:id="7875" w:author="ilham.nur@office.ui.ac.id" w:date="2023-03-28T22:19:00Z"/>
                    <w:rFonts w:ascii="Calibri" w:eastAsia="Times New Roman" w:hAnsi="Calibri" w:cs="Calibri"/>
                    <w:color w:val="000000"/>
                    <w:sz w:val="22"/>
                  </w:rPr>
                </w:rPrChange>
              </w:rPr>
            </w:pPr>
            <w:ins w:id="7876" w:author="ilham.nur@office.ui.ac.id" w:date="2023-03-28T22:19:00Z">
              <w:r w:rsidRPr="00F77B86">
                <w:rPr>
                  <w:rFonts w:eastAsia="Times New Roman" w:cs="Times New Roman"/>
                  <w:color w:val="000000"/>
                  <w:sz w:val="20"/>
                  <w:szCs w:val="20"/>
                  <w:rPrChange w:id="7877" w:author="ilham.nur@office.ui.ac.id" w:date="2023-03-28T22:19:00Z">
                    <w:rPr>
                      <w:rFonts w:ascii="Calibri" w:eastAsia="Times New Roman" w:hAnsi="Calibri" w:cs="Calibri"/>
                      <w:color w:val="000000"/>
                      <w:sz w:val="22"/>
                    </w:rPr>
                  </w:rPrChange>
                </w:rPr>
                <w:t>4.30</w:t>
              </w:r>
            </w:ins>
          </w:p>
        </w:tc>
        <w:tc>
          <w:tcPr>
            <w:tcW w:w="901" w:type="pct"/>
            <w:tcBorders>
              <w:top w:val="nil"/>
              <w:left w:val="nil"/>
              <w:bottom w:val="single" w:sz="4" w:space="0" w:color="auto"/>
              <w:right w:val="single" w:sz="4" w:space="0" w:color="auto"/>
            </w:tcBorders>
            <w:shd w:val="clear" w:color="auto" w:fill="auto"/>
            <w:vAlign w:val="center"/>
            <w:hideMark/>
            <w:tcPrChange w:id="787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26D1F2B" w14:textId="77777777" w:rsidR="001A7CD7" w:rsidRPr="00F77B86" w:rsidRDefault="001A7CD7" w:rsidP="001A7CD7">
            <w:pPr>
              <w:spacing w:after="0" w:line="240" w:lineRule="auto"/>
              <w:jc w:val="right"/>
              <w:rPr>
                <w:ins w:id="7879" w:author="ilham.nur@office.ui.ac.id" w:date="2023-03-28T22:19:00Z"/>
                <w:rFonts w:eastAsia="Times New Roman" w:cs="Times New Roman"/>
                <w:b/>
                <w:bCs/>
                <w:color w:val="000000"/>
                <w:sz w:val="20"/>
                <w:szCs w:val="20"/>
                <w:rPrChange w:id="7880" w:author="ilham.nur@office.ui.ac.id" w:date="2023-03-28T22:19:00Z">
                  <w:rPr>
                    <w:ins w:id="7881" w:author="ilham.nur@office.ui.ac.id" w:date="2023-03-28T22:19:00Z"/>
                    <w:rFonts w:eastAsia="Times New Roman" w:cs="Times New Roman"/>
                    <w:b/>
                    <w:bCs/>
                    <w:color w:val="000000"/>
                    <w:szCs w:val="24"/>
                  </w:rPr>
                </w:rPrChange>
              </w:rPr>
            </w:pPr>
            <w:ins w:id="7882" w:author="ilham.nur@office.ui.ac.id" w:date="2023-03-28T22:19:00Z">
              <w:r w:rsidRPr="00F77B86">
                <w:rPr>
                  <w:rFonts w:eastAsia="Times New Roman" w:cs="Times New Roman"/>
                  <w:b/>
                  <w:bCs/>
                  <w:color w:val="000000"/>
                  <w:sz w:val="20"/>
                  <w:szCs w:val="20"/>
                  <w:rPrChange w:id="7883" w:author="ilham.nur@office.ui.ac.id" w:date="2023-03-28T22:19:00Z">
                    <w:rPr>
                      <w:rFonts w:eastAsia="Times New Roman" w:cs="Times New Roman"/>
                      <w:b/>
                      <w:bCs/>
                      <w:color w:val="000000"/>
                      <w:szCs w:val="24"/>
                    </w:rPr>
                  </w:rPrChange>
                </w:rPr>
                <w:t>722.4</w:t>
              </w:r>
            </w:ins>
          </w:p>
        </w:tc>
        <w:tc>
          <w:tcPr>
            <w:tcW w:w="901" w:type="pct"/>
            <w:tcBorders>
              <w:top w:val="nil"/>
              <w:left w:val="nil"/>
              <w:bottom w:val="single" w:sz="4" w:space="0" w:color="auto"/>
              <w:right w:val="single" w:sz="4" w:space="0" w:color="auto"/>
            </w:tcBorders>
            <w:shd w:val="clear" w:color="auto" w:fill="auto"/>
            <w:vAlign w:val="center"/>
            <w:hideMark/>
            <w:tcPrChange w:id="788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F517669" w14:textId="77777777" w:rsidR="001A7CD7" w:rsidRPr="00F77B86" w:rsidRDefault="001A7CD7" w:rsidP="001A7CD7">
            <w:pPr>
              <w:spacing w:after="0" w:line="240" w:lineRule="auto"/>
              <w:rPr>
                <w:ins w:id="7885" w:author="ilham.nur@office.ui.ac.id" w:date="2023-03-28T22:19:00Z"/>
                <w:rFonts w:eastAsia="Times New Roman" w:cs="Times New Roman"/>
                <w:color w:val="000000"/>
                <w:sz w:val="20"/>
                <w:szCs w:val="20"/>
                <w:rPrChange w:id="7886" w:author="ilham.nur@office.ui.ac.id" w:date="2023-03-28T22:19:00Z">
                  <w:rPr>
                    <w:ins w:id="7887" w:author="ilham.nur@office.ui.ac.id" w:date="2023-03-28T22:19:00Z"/>
                    <w:rFonts w:eastAsia="Times New Roman" w:cs="Times New Roman"/>
                    <w:color w:val="000000"/>
                    <w:szCs w:val="24"/>
                  </w:rPr>
                </w:rPrChange>
              </w:rPr>
            </w:pPr>
            <w:ins w:id="7888" w:author="ilham.nur@office.ui.ac.id" w:date="2023-03-28T22:19:00Z">
              <w:r w:rsidRPr="00F77B86">
                <w:rPr>
                  <w:rFonts w:eastAsia="Times New Roman" w:cs="Times New Roman"/>
                  <w:color w:val="000000"/>
                  <w:sz w:val="20"/>
                  <w:szCs w:val="20"/>
                  <w:rPrChange w:id="7889" w:author="ilham.nur@office.ui.ac.id" w:date="2023-03-28T22:19:00Z">
                    <w:rPr>
                      <w:rFonts w:eastAsia="Times New Roman" w:cs="Times New Roman"/>
                      <w:color w:val="000000"/>
                      <w:szCs w:val="24"/>
                    </w:rPr>
                  </w:rPrChange>
                </w:rPr>
                <w:t xml:space="preserve"> $                                1,056 </w:t>
              </w:r>
            </w:ins>
          </w:p>
        </w:tc>
        <w:tc>
          <w:tcPr>
            <w:tcW w:w="1278" w:type="pct"/>
            <w:tcBorders>
              <w:top w:val="nil"/>
              <w:left w:val="nil"/>
              <w:bottom w:val="single" w:sz="4" w:space="0" w:color="auto"/>
              <w:right w:val="single" w:sz="4" w:space="0" w:color="auto"/>
            </w:tcBorders>
            <w:shd w:val="clear" w:color="auto" w:fill="auto"/>
            <w:vAlign w:val="center"/>
            <w:hideMark/>
            <w:tcPrChange w:id="789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338600E" w14:textId="77777777" w:rsidR="001A7CD7" w:rsidRPr="00F77B86" w:rsidRDefault="001A7CD7" w:rsidP="001A7CD7">
            <w:pPr>
              <w:spacing w:after="0" w:line="240" w:lineRule="auto"/>
              <w:jc w:val="left"/>
              <w:rPr>
                <w:ins w:id="7891" w:author="ilham.nur@office.ui.ac.id" w:date="2023-03-28T22:19:00Z"/>
                <w:rFonts w:eastAsia="Times New Roman" w:cs="Times New Roman"/>
                <w:b/>
                <w:bCs/>
                <w:color w:val="000000"/>
                <w:sz w:val="20"/>
                <w:szCs w:val="20"/>
                <w:rPrChange w:id="7892" w:author="ilham.nur@office.ui.ac.id" w:date="2023-03-28T22:19:00Z">
                  <w:rPr>
                    <w:ins w:id="7893" w:author="ilham.nur@office.ui.ac.id" w:date="2023-03-28T22:19:00Z"/>
                    <w:rFonts w:eastAsia="Times New Roman" w:cs="Times New Roman"/>
                    <w:b/>
                    <w:bCs/>
                    <w:color w:val="000000"/>
                    <w:szCs w:val="24"/>
                  </w:rPr>
                </w:rPrChange>
              </w:rPr>
            </w:pPr>
            <w:ins w:id="7894" w:author="ilham.nur@office.ui.ac.id" w:date="2023-03-28T22:19:00Z">
              <w:r w:rsidRPr="00F77B86">
                <w:rPr>
                  <w:rFonts w:eastAsia="Times New Roman" w:cs="Times New Roman"/>
                  <w:b/>
                  <w:bCs/>
                  <w:color w:val="000000"/>
                  <w:sz w:val="20"/>
                  <w:szCs w:val="20"/>
                  <w:rPrChange w:id="7895" w:author="ilham.nur@office.ui.ac.id" w:date="2023-03-28T22:19:00Z">
                    <w:rPr>
                      <w:rFonts w:eastAsia="Times New Roman" w:cs="Times New Roman"/>
                      <w:b/>
                      <w:bCs/>
                      <w:color w:val="000000"/>
                      <w:szCs w:val="24"/>
                    </w:rPr>
                  </w:rPrChange>
                </w:rPr>
                <w:t xml:space="preserve"> Rp                                  15,841,500.00 </w:t>
              </w:r>
            </w:ins>
          </w:p>
        </w:tc>
      </w:tr>
      <w:tr w:rsidR="001A7CD7" w:rsidRPr="00F77B86" w14:paraId="3EFFEF1B" w14:textId="77777777" w:rsidTr="001A7CD7">
        <w:trPr>
          <w:trHeight w:val="315"/>
          <w:ins w:id="7896" w:author="ilham.nur@office.ui.ac.id" w:date="2023-03-28T22:19:00Z"/>
          <w:trPrChange w:id="789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89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AA2A2D0" w14:textId="77777777" w:rsidR="001A7CD7" w:rsidRPr="00F77B86" w:rsidRDefault="001A7CD7" w:rsidP="001A7CD7">
            <w:pPr>
              <w:spacing w:after="0" w:line="240" w:lineRule="auto"/>
              <w:rPr>
                <w:ins w:id="7899" w:author="ilham.nur@office.ui.ac.id" w:date="2023-03-28T22:19:00Z"/>
                <w:rFonts w:eastAsia="Times New Roman" w:cs="Times New Roman"/>
                <w:color w:val="000000"/>
                <w:sz w:val="20"/>
                <w:szCs w:val="20"/>
                <w:rPrChange w:id="7900" w:author="ilham.nur@office.ui.ac.id" w:date="2023-03-28T22:19:00Z">
                  <w:rPr>
                    <w:ins w:id="7901" w:author="ilham.nur@office.ui.ac.id" w:date="2023-03-28T22:19:00Z"/>
                    <w:rFonts w:eastAsia="Times New Roman" w:cs="Times New Roman"/>
                    <w:color w:val="000000"/>
                    <w:szCs w:val="24"/>
                  </w:rPr>
                </w:rPrChange>
              </w:rPr>
            </w:pPr>
            <w:ins w:id="7902" w:author="ilham.nur@office.ui.ac.id" w:date="2023-03-28T22:19:00Z">
              <w:r w:rsidRPr="00F77B86">
                <w:rPr>
                  <w:rFonts w:eastAsia="Times New Roman" w:cs="Times New Roman"/>
                  <w:color w:val="000000"/>
                  <w:sz w:val="20"/>
                  <w:szCs w:val="20"/>
                  <w:rPrChange w:id="7903" w:author="ilham.nur@office.ui.ac.id" w:date="2023-03-28T22:19:00Z">
                    <w:rPr>
                      <w:rFonts w:eastAsia="Times New Roman" w:cs="Times New Roman"/>
                      <w:color w:val="000000"/>
                      <w:szCs w:val="24"/>
                    </w:rPr>
                  </w:rPrChange>
                </w:rPr>
                <w:lastRenderedPageBreak/>
                <w:t>Simulasi 10</w:t>
              </w:r>
            </w:ins>
          </w:p>
        </w:tc>
        <w:tc>
          <w:tcPr>
            <w:tcW w:w="901" w:type="pct"/>
            <w:tcBorders>
              <w:top w:val="nil"/>
              <w:left w:val="nil"/>
              <w:bottom w:val="single" w:sz="4" w:space="0" w:color="auto"/>
              <w:right w:val="single" w:sz="4" w:space="0" w:color="auto"/>
            </w:tcBorders>
            <w:shd w:val="clear" w:color="auto" w:fill="auto"/>
            <w:noWrap/>
            <w:vAlign w:val="bottom"/>
            <w:hideMark/>
            <w:tcPrChange w:id="790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4C4D09A9" w14:textId="77777777" w:rsidR="001A7CD7" w:rsidRPr="00F77B86" w:rsidRDefault="001A7CD7" w:rsidP="001A7CD7">
            <w:pPr>
              <w:spacing w:after="0" w:line="240" w:lineRule="auto"/>
              <w:jc w:val="right"/>
              <w:rPr>
                <w:ins w:id="7905" w:author="ilham.nur@office.ui.ac.id" w:date="2023-03-28T22:19:00Z"/>
                <w:rFonts w:eastAsia="Times New Roman" w:cs="Times New Roman"/>
                <w:color w:val="000000"/>
                <w:sz w:val="20"/>
                <w:szCs w:val="20"/>
                <w:rPrChange w:id="7906" w:author="ilham.nur@office.ui.ac.id" w:date="2023-03-28T22:19:00Z">
                  <w:rPr>
                    <w:ins w:id="7907" w:author="ilham.nur@office.ui.ac.id" w:date="2023-03-28T22:19:00Z"/>
                    <w:rFonts w:ascii="Calibri" w:eastAsia="Times New Roman" w:hAnsi="Calibri" w:cs="Calibri"/>
                    <w:color w:val="000000"/>
                    <w:sz w:val="22"/>
                  </w:rPr>
                </w:rPrChange>
              </w:rPr>
            </w:pPr>
            <w:ins w:id="7908" w:author="ilham.nur@office.ui.ac.id" w:date="2023-03-28T22:19:00Z">
              <w:r w:rsidRPr="00F77B86">
                <w:rPr>
                  <w:rFonts w:eastAsia="Times New Roman" w:cs="Times New Roman"/>
                  <w:color w:val="000000"/>
                  <w:sz w:val="20"/>
                  <w:szCs w:val="20"/>
                  <w:rPrChange w:id="7909" w:author="ilham.nur@office.ui.ac.id" w:date="2023-03-28T22:19:00Z">
                    <w:rPr>
                      <w:rFonts w:ascii="Calibri" w:eastAsia="Times New Roman" w:hAnsi="Calibri" w:cs="Calibri"/>
                      <w:color w:val="000000"/>
                      <w:sz w:val="22"/>
                    </w:rPr>
                  </w:rPrChange>
                </w:rPr>
                <w:t>4.30</w:t>
              </w:r>
            </w:ins>
          </w:p>
        </w:tc>
        <w:tc>
          <w:tcPr>
            <w:tcW w:w="901" w:type="pct"/>
            <w:tcBorders>
              <w:top w:val="nil"/>
              <w:left w:val="nil"/>
              <w:bottom w:val="single" w:sz="4" w:space="0" w:color="auto"/>
              <w:right w:val="single" w:sz="4" w:space="0" w:color="auto"/>
            </w:tcBorders>
            <w:shd w:val="clear" w:color="auto" w:fill="auto"/>
            <w:vAlign w:val="center"/>
            <w:hideMark/>
            <w:tcPrChange w:id="791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2787B3A" w14:textId="77777777" w:rsidR="001A7CD7" w:rsidRPr="00F77B86" w:rsidRDefault="001A7CD7" w:rsidP="001A7CD7">
            <w:pPr>
              <w:spacing w:after="0" w:line="240" w:lineRule="auto"/>
              <w:jc w:val="right"/>
              <w:rPr>
                <w:ins w:id="7911" w:author="ilham.nur@office.ui.ac.id" w:date="2023-03-28T22:19:00Z"/>
                <w:rFonts w:eastAsia="Times New Roman" w:cs="Times New Roman"/>
                <w:b/>
                <w:bCs/>
                <w:color w:val="000000"/>
                <w:sz w:val="20"/>
                <w:szCs w:val="20"/>
                <w:rPrChange w:id="7912" w:author="ilham.nur@office.ui.ac.id" w:date="2023-03-28T22:19:00Z">
                  <w:rPr>
                    <w:ins w:id="7913" w:author="ilham.nur@office.ui.ac.id" w:date="2023-03-28T22:19:00Z"/>
                    <w:rFonts w:eastAsia="Times New Roman" w:cs="Times New Roman"/>
                    <w:b/>
                    <w:bCs/>
                    <w:color w:val="000000"/>
                    <w:szCs w:val="24"/>
                  </w:rPr>
                </w:rPrChange>
              </w:rPr>
            </w:pPr>
            <w:ins w:id="7914" w:author="ilham.nur@office.ui.ac.id" w:date="2023-03-28T22:19:00Z">
              <w:r w:rsidRPr="00F77B86">
                <w:rPr>
                  <w:rFonts w:eastAsia="Times New Roman" w:cs="Times New Roman"/>
                  <w:b/>
                  <w:bCs/>
                  <w:color w:val="000000"/>
                  <w:sz w:val="20"/>
                  <w:szCs w:val="20"/>
                  <w:rPrChange w:id="7915" w:author="ilham.nur@office.ui.ac.id" w:date="2023-03-28T22:19:00Z">
                    <w:rPr>
                      <w:rFonts w:eastAsia="Times New Roman" w:cs="Times New Roman"/>
                      <w:b/>
                      <w:bCs/>
                      <w:color w:val="000000"/>
                      <w:szCs w:val="24"/>
                    </w:rPr>
                  </w:rPrChange>
                </w:rPr>
                <w:t>722.4</w:t>
              </w:r>
            </w:ins>
          </w:p>
        </w:tc>
        <w:tc>
          <w:tcPr>
            <w:tcW w:w="901" w:type="pct"/>
            <w:tcBorders>
              <w:top w:val="nil"/>
              <w:left w:val="nil"/>
              <w:bottom w:val="single" w:sz="4" w:space="0" w:color="auto"/>
              <w:right w:val="single" w:sz="4" w:space="0" w:color="auto"/>
            </w:tcBorders>
            <w:shd w:val="clear" w:color="auto" w:fill="auto"/>
            <w:vAlign w:val="center"/>
            <w:hideMark/>
            <w:tcPrChange w:id="791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31C29F4" w14:textId="77777777" w:rsidR="001A7CD7" w:rsidRPr="00F77B86" w:rsidRDefault="001A7CD7" w:rsidP="001A7CD7">
            <w:pPr>
              <w:spacing w:after="0" w:line="240" w:lineRule="auto"/>
              <w:rPr>
                <w:ins w:id="7917" w:author="ilham.nur@office.ui.ac.id" w:date="2023-03-28T22:19:00Z"/>
                <w:rFonts w:eastAsia="Times New Roman" w:cs="Times New Roman"/>
                <w:color w:val="000000"/>
                <w:sz w:val="20"/>
                <w:szCs w:val="20"/>
                <w:rPrChange w:id="7918" w:author="ilham.nur@office.ui.ac.id" w:date="2023-03-28T22:19:00Z">
                  <w:rPr>
                    <w:ins w:id="7919" w:author="ilham.nur@office.ui.ac.id" w:date="2023-03-28T22:19:00Z"/>
                    <w:rFonts w:eastAsia="Times New Roman" w:cs="Times New Roman"/>
                    <w:color w:val="000000"/>
                    <w:szCs w:val="24"/>
                  </w:rPr>
                </w:rPrChange>
              </w:rPr>
            </w:pPr>
            <w:ins w:id="7920" w:author="ilham.nur@office.ui.ac.id" w:date="2023-03-28T22:19:00Z">
              <w:r w:rsidRPr="00F77B86">
                <w:rPr>
                  <w:rFonts w:eastAsia="Times New Roman" w:cs="Times New Roman"/>
                  <w:color w:val="000000"/>
                  <w:sz w:val="20"/>
                  <w:szCs w:val="20"/>
                  <w:rPrChange w:id="7921" w:author="ilham.nur@office.ui.ac.id" w:date="2023-03-28T22:19:00Z">
                    <w:rPr>
                      <w:rFonts w:eastAsia="Times New Roman" w:cs="Times New Roman"/>
                      <w:color w:val="000000"/>
                      <w:szCs w:val="24"/>
                    </w:rPr>
                  </w:rPrChange>
                </w:rPr>
                <w:t xml:space="preserve"> $                                1,074 </w:t>
              </w:r>
            </w:ins>
          </w:p>
        </w:tc>
        <w:tc>
          <w:tcPr>
            <w:tcW w:w="1278" w:type="pct"/>
            <w:tcBorders>
              <w:top w:val="nil"/>
              <w:left w:val="nil"/>
              <w:bottom w:val="single" w:sz="4" w:space="0" w:color="auto"/>
              <w:right w:val="single" w:sz="4" w:space="0" w:color="auto"/>
            </w:tcBorders>
            <w:shd w:val="clear" w:color="auto" w:fill="auto"/>
            <w:vAlign w:val="center"/>
            <w:hideMark/>
            <w:tcPrChange w:id="792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A822CDE" w14:textId="77777777" w:rsidR="001A7CD7" w:rsidRPr="00F77B86" w:rsidRDefault="001A7CD7" w:rsidP="001A7CD7">
            <w:pPr>
              <w:spacing w:after="0" w:line="240" w:lineRule="auto"/>
              <w:jc w:val="left"/>
              <w:rPr>
                <w:ins w:id="7923" w:author="ilham.nur@office.ui.ac.id" w:date="2023-03-28T22:19:00Z"/>
                <w:rFonts w:eastAsia="Times New Roman" w:cs="Times New Roman"/>
                <w:b/>
                <w:bCs/>
                <w:color w:val="000000"/>
                <w:sz w:val="20"/>
                <w:szCs w:val="20"/>
                <w:rPrChange w:id="7924" w:author="ilham.nur@office.ui.ac.id" w:date="2023-03-28T22:19:00Z">
                  <w:rPr>
                    <w:ins w:id="7925" w:author="ilham.nur@office.ui.ac.id" w:date="2023-03-28T22:19:00Z"/>
                    <w:rFonts w:eastAsia="Times New Roman" w:cs="Times New Roman"/>
                    <w:b/>
                    <w:bCs/>
                    <w:color w:val="000000"/>
                    <w:szCs w:val="24"/>
                  </w:rPr>
                </w:rPrChange>
              </w:rPr>
            </w:pPr>
            <w:ins w:id="7926" w:author="ilham.nur@office.ui.ac.id" w:date="2023-03-28T22:19:00Z">
              <w:r w:rsidRPr="00F77B86">
                <w:rPr>
                  <w:rFonts w:eastAsia="Times New Roman" w:cs="Times New Roman"/>
                  <w:b/>
                  <w:bCs/>
                  <w:color w:val="000000"/>
                  <w:sz w:val="20"/>
                  <w:szCs w:val="20"/>
                  <w:rPrChange w:id="7927" w:author="ilham.nur@office.ui.ac.id" w:date="2023-03-28T22:19:00Z">
                    <w:rPr>
                      <w:rFonts w:eastAsia="Times New Roman" w:cs="Times New Roman"/>
                      <w:b/>
                      <w:bCs/>
                      <w:color w:val="000000"/>
                      <w:szCs w:val="24"/>
                    </w:rPr>
                  </w:rPrChange>
                </w:rPr>
                <w:t xml:space="preserve"> Rp                                  16,113,000.00 </w:t>
              </w:r>
            </w:ins>
          </w:p>
        </w:tc>
      </w:tr>
      <w:tr w:rsidR="001A7CD7" w:rsidRPr="00F77B86" w14:paraId="6DF6356D" w14:textId="77777777" w:rsidTr="001A7CD7">
        <w:trPr>
          <w:trHeight w:val="315"/>
          <w:ins w:id="7928" w:author="ilham.nur@office.ui.ac.id" w:date="2023-03-28T22:19:00Z"/>
          <w:trPrChange w:id="792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93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B84A9F5" w14:textId="77777777" w:rsidR="001A7CD7" w:rsidRPr="00F77B86" w:rsidRDefault="001A7CD7" w:rsidP="001A7CD7">
            <w:pPr>
              <w:spacing w:after="0" w:line="240" w:lineRule="auto"/>
              <w:rPr>
                <w:ins w:id="7931" w:author="ilham.nur@office.ui.ac.id" w:date="2023-03-28T22:19:00Z"/>
                <w:rFonts w:eastAsia="Times New Roman" w:cs="Times New Roman"/>
                <w:color w:val="000000"/>
                <w:sz w:val="20"/>
                <w:szCs w:val="20"/>
                <w:rPrChange w:id="7932" w:author="ilham.nur@office.ui.ac.id" w:date="2023-03-28T22:19:00Z">
                  <w:rPr>
                    <w:ins w:id="7933" w:author="ilham.nur@office.ui.ac.id" w:date="2023-03-28T22:19:00Z"/>
                    <w:rFonts w:eastAsia="Times New Roman" w:cs="Times New Roman"/>
                    <w:color w:val="000000"/>
                    <w:szCs w:val="24"/>
                  </w:rPr>
                </w:rPrChange>
              </w:rPr>
            </w:pPr>
            <w:ins w:id="7934" w:author="ilham.nur@office.ui.ac.id" w:date="2023-03-28T22:19:00Z">
              <w:r w:rsidRPr="00F77B86">
                <w:rPr>
                  <w:rFonts w:eastAsia="Times New Roman" w:cs="Times New Roman"/>
                  <w:color w:val="000000"/>
                  <w:sz w:val="20"/>
                  <w:szCs w:val="20"/>
                  <w:rPrChange w:id="7935" w:author="ilham.nur@office.ui.ac.id" w:date="2023-03-28T22:19:00Z">
                    <w:rPr>
                      <w:rFonts w:eastAsia="Times New Roman" w:cs="Times New Roman"/>
                      <w:color w:val="000000"/>
                      <w:szCs w:val="24"/>
                    </w:rPr>
                  </w:rPrChange>
                </w:rPr>
                <w:t>Simulasi 11</w:t>
              </w:r>
            </w:ins>
          </w:p>
        </w:tc>
        <w:tc>
          <w:tcPr>
            <w:tcW w:w="901" w:type="pct"/>
            <w:tcBorders>
              <w:top w:val="nil"/>
              <w:left w:val="nil"/>
              <w:bottom w:val="single" w:sz="4" w:space="0" w:color="auto"/>
              <w:right w:val="single" w:sz="4" w:space="0" w:color="auto"/>
            </w:tcBorders>
            <w:shd w:val="clear" w:color="auto" w:fill="auto"/>
            <w:noWrap/>
            <w:vAlign w:val="bottom"/>
            <w:hideMark/>
            <w:tcPrChange w:id="793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B792353" w14:textId="77777777" w:rsidR="001A7CD7" w:rsidRPr="00F77B86" w:rsidRDefault="001A7CD7" w:rsidP="001A7CD7">
            <w:pPr>
              <w:spacing w:after="0" w:line="240" w:lineRule="auto"/>
              <w:jc w:val="right"/>
              <w:rPr>
                <w:ins w:id="7937" w:author="ilham.nur@office.ui.ac.id" w:date="2023-03-28T22:19:00Z"/>
                <w:rFonts w:eastAsia="Times New Roman" w:cs="Times New Roman"/>
                <w:color w:val="000000"/>
                <w:sz w:val="20"/>
                <w:szCs w:val="20"/>
                <w:rPrChange w:id="7938" w:author="ilham.nur@office.ui.ac.id" w:date="2023-03-28T22:19:00Z">
                  <w:rPr>
                    <w:ins w:id="7939" w:author="ilham.nur@office.ui.ac.id" w:date="2023-03-28T22:19:00Z"/>
                    <w:rFonts w:ascii="Calibri" w:eastAsia="Times New Roman" w:hAnsi="Calibri" w:cs="Calibri"/>
                    <w:color w:val="000000"/>
                    <w:sz w:val="22"/>
                  </w:rPr>
                </w:rPrChange>
              </w:rPr>
            </w:pPr>
            <w:ins w:id="7940" w:author="ilham.nur@office.ui.ac.id" w:date="2023-03-28T22:19:00Z">
              <w:r w:rsidRPr="00F77B86">
                <w:rPr>
                  <w:rFonts w:eastAsia="Times New Roman" w:cs="Times New Roman"/>
                  <w:color w:val="000000"/>
                  <w:sz w:val="20"/>
                  <w:szCs w:val="20"/>
                  <w:rPrChange w:id="7941" w:author="ilham.nur@office.ui.ac.id" w:date="2023-03-28T22:19:00Z">
                    <w:rPr>
                      <w:rFonts w:ascii="Calibri" w:eastAsia="Times New Roman" w:hAnsi="Calibri" w:cs="Calibri"/>
                      <w:color w:val="000000"/>
                      <w:sz w:val="22"/>
                    </w:rPr>
                  </w:rPrChange>
                </w:rPr>
                <w:t>4.50</w:t>
              </w:r>
            </w:ins>
          </w:p>
        </w:tc>
        <w:tc>
          <w:tcPr>
            <w:tcW w:w="901" w:type="pct"/>
            <w:tcBorders>
              <w:top w:val="nil"/>
              <w:left w:val="nil"/>
              <w:bottom w:val="single" w:sz="4" w:space="0" w:color="auto"/>
              <w:right w:val="single" w:sz="4" w:space="0" w:color="auto"/>
            </w:tcBorders>
            <w:shd w:val="clear" w:color="auto" w:fill="auto"/>
            <w:vAlign w:val="center"/>
            <w:hideMark/>
            <w:tcPrChange w:id="794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14D02CA" w14:textId="77777777" w:rsidR="001A7CD7" w:rsidRPr="00F77B86" w:rsidRDefault="001A7CD7" w:rsidP="001A7CD7">
            <w:pPr>
              <w:spacing w:after="0" w:line="240" w:lineRule="auto"/>
              <w:jc w:val="right"/>
              <w:rPr>
                <w:ins w:id="7943" w:author="ilham.nur@office.ui.ac.id" w:date="2023-03-28T22:19:00Z"/>
                <w:rFonts w:eastAsia="Times New Roman" w:cs="Times New Roman"/>
                <w:b/>
                <w:bCs/>
                <w:color w:val="000000"/>
                <w:sz w:val="20"/>
                <w:szCs w:val="20"/>
                <w:rPrChange w:id="7944" w:author="ilham.nur@office.ui.ac.id" w:date="2023-03-28T22:19:00Z">
                  <w:rPr>
                    <w:ins w:id="7945" w:author="ilham.nur@office.ui.ac.id" w:date="2023-03-28T22:19:00Z"/>
                    <w:rFonts w:eastAsia="Times New Roman" w:cs="Times New Roman"/>
                    <w:b/>
                    <w:bCs/>
                    <w:color w:val="000000"/>
                    <w:szCs w:val="24"/>
                  </w:rPr>
                </w:rPrChange>
              </w:rPr>
            </w:pPr>
            <w:ins w:id="7946" w:author="ilham.nur@office.ui.ac.id" w:date="2023-03-28T22:19:00Z">
              <w:r w:rsidRPr="00F77B86">
                <w:rPr>
                  <w:rFonts w:eastAsia="Times New Roman" w:cs="Times New Roman"/>
                  <w:b/>
                  <w:bCs/>
                  <w:color w:val="000000"/>
                  <w:sz w:val="20"/>
                  <w:szCs w:val="20"/>
                  <w:rPrChange w:id="7947" w:author="ilham.nur@office.ui.ac.id" w:date="2023-03-28T22:19:00Z">
                    <w:rPr>
                      <w:rFonts w:eastAsia="Times New Roman" w:cs="Times New Roman"/>
                      <w:b/>
                      <w:bCs/>
                      <w:color w:val="000000"/>
                      <w:szCs w:val="24"/>
                    </w:rPr>
                  </w:rPrChange>
                </w:rPr>
                <w:t>756</w:t>
              </w:r>
            </w:ins>
          </w:p>
        </w:tc>
        <w:tc>
          <w:tcPr>
            <w:tcW w:w="901" w:type="pct"/>
            <w:tcBorders>
              <w:top w:val="nil"/>
              <w:left w:val="nil"/>
              <w:bottom w:val="single" w:sz="4" w:space="0" w:color="auto"/>
              <w:right w:val="single" w:sz="4" w:space="0" w:color="auto"/>
            </w:tcBorders>
            <w:shd w:val="clear" w:color="auto" w:fill="auto"/>
            <w:vAlign w:val="center"/>
            <w:hideMark/>
            <w:tcPrChange w:id="794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270DED7" w14:textId="77777777" w:rsidR="001A7CD7" w:rsidRPr="00F77B86" w:rsidRDefault="001A7CD7" w:rsidP="001A7CD7">
            <w:pPr>
              <w:spacing w:after="0" w:line="240" w:lineRule="auto"/>
              <w:rPr>
                <w:ins w:id="7949" w:author="ilham.nur@office.ui.ac.id" w:date="2023-03-28T22:19:00Z"/>
                <w:rFonts w:eastAsia="Times New Roman" w:cs="Times New Roman"/>
                <w:color w:val="000000"/>
                <w:sz w:val="20"/>
                <w:szCs w:val="20"/>
                <w:rPrChange w:id="7950" w:author="ilham.nur@office.ui.ac.id" w:date="2023-03-28T22:19:00Z">
                  <w:rPr>
                    <w:ins w:id="7951" w:author="ilham.nur@office.ui.ac.id" w:date="2023-03-28T22:19:00Z"/>
                    <w:rFonts w:eastAsia="Times New Roman" w:cs="Times New Roman"/>
                    <w:color w:val="000000"/>
                    <w:szCs w:val="24"/>
                  </w:rPr>
                </w:rPrChange>
              </w:rPr>
            </w:pPr>
            <w:ins w:id="7952" w:author="ilham.nur@office.ui.ac.id" w:date="2023-03-28T22:19:00Z">
              <w:r w:rsidRPr="00F77B86">
                <w:rPr>
                  <w:rFonts w:eastAsia="Times New Roman" w:cs="Times New Roman"/>
                  <w:color w:val="000000"/>
                  <w:sz w:val="20"/>
                  <w:szCs w:val="20"/>
                  <w:rPrChange w:id="7953" w:author="ilham.nur@office.ui.ac.id" w:date="2023-03-28T22:19:00Z">
                    <w:rPr>
                      <w:rFonts w:eastAsia="Times New Roman" w:cs="Times New Roman"/>
                      <w:color w:val="000000"/>
                      <w:szCs w:val="24"/>
                    </w:rPr>
                  </w:rPrChange>
                </w:rPr>
                <w:t xml:space="preserve"> $                                1,205 </w:t>
              </w:r>
            </w:ins>
          </w:p>
        </w:tc>
        <w:tc>
          <w:tcPr>
            <w:tcW w:w="1278" w:type="pct"/>
            <w:tcBorders>
              <w:top w:val="nil"/>
              <w:left w:val="nil"/>
              <w:bottom w:val="single" w:sz="4" w:space="0" w:color="auto"/>
              <w:right w:val="single" w:sz="4" w:space="0" w:color="auto"/>
            </w:tcBorders>
            <w:shd w:val="clear" w:color="auto" w:fill="auto"/>
            <w:vAlign w:val="center"/>
            <w:hideMark/>
            <w:tcPrChange w:id="795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F21C7AF" w14:textId="77777777" w:rsidR="001A7CD7" w:rsidRPr="00F77B86" w:rsidRDefault="001A7CD7" w:rsidP="001A7CD7">
            <w:pPr>
              <w:spacing w:after="0" w:line="240" w:lineRule="auto"/>
              <w:jc w:val="left"/>
              <w:rPr>
                <w:ins w:id="7955" w:author="ilham.nur@office.ui.ac.id" w:date="2023-03-28T22:19:00Z"/>
                <w:rFonts w:eastAsia="Times New Roman" w:cs="Times New Roman"/>
                <w:b/>
                <w:bCs/>
                <w:color w:val="000000"/>
                <w:sz w:val="20"/>
                <w:szCs w:val="20"/>
                <w:rPrChange w:id="7956" w:author="ilham.nur@office.ui.ac.id" w:date="2023-03-28T22:19:00Z">
                  <w:rPr>
                    <w:ins w:id="7957" w:author="ilham.nur@office.ui.ac.id" w:date="2023-03-28T22:19:00Z"/>
                    <w:rFonts w:eastAsia="Times New Roman" w:cs="Times New Roman"/>
                    <w:b/>
                    <w:bCs/>
                    <w:color w:val="000000"/>
                    <w:szCs w:val="24"/>
                  </w:rPr>
                </w:rPrChange>
              </w:rPr>
            </w:pPr>
            <w:ins w:id="7958" w:author="ilham.nur@office.ui.ac.id" w:date="2023-03-28T22:19:00Z">
              <w:r w:rsidRPr="00F77B86">
                <w:rPr>
                  <w:rFonts w:eastAsia="Times New Roman" w:cs="Times New Roman"/>
                  <w:b/>
                  <w:bCs/>
                  <w:color w:val="000000"/>
                  <w:sz w:val="20"/>
                  <w:szCs w:val="20"/>
                  <w:rPrChange w:id="7959" w:author="ilham.nur@office.ui.ac.id" w:date="2023-03-28T22:19:00Z">
                    <w:rPr>
                      <w:rFonts w:eastAsia="Times New Roman" w:cs="Times New Roman"/>
                      <w:b/>
                      <w:bCs/>
                      <w:color w:val="000000"/>
                      <w:szCs w:val="24"/>
                    </w:rPr>
                  </w:rPrChange>
                </w:rPr>
                <w:t xml:space="preserve"> Rp                                  18,078,000.00 </w:t>
              </w:r>
            </w:ins>
          </w:p>
        </w:tc>
      </w:tr>
      <w:tr w:rsidR="001A7CD7" w:rsidRPr="00F77B86" w14:paraId="00817743" w14:textId="77777777" w:rsidTr="001A7CD7">
        <w:trPr>
          <w:trHeight w:val="315"/>
          <w:ins w:id="7960" w:author="ilham.nur@office.ui.ac.id" w:date="2023-03-28T22:19:00Z"/>
          <w:trPrChange w:id="796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96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96C80EC" w14:textId="77777777" w:rsidR="001A7CD7" w:rsidRPr="00F77B86" w:rsidRDefault="001A7CD7" w:rsidP="001A7CD7">
            <w:pPr>
              <w:spacing w:after="0" w:line="240" w:lineRule="auto"/>
              <w:rPr>
                <w:ins w:id="7963" w:author="ilham.nur@office.ui.ac.id" w:date="2023-03-28T22:19:00Z"/>
                <w:rFonts w:eastAsia="Times New Roman" w:cs="Times New Roman"/>
                <w:color w:val="000000"/>
                <w:sz w:val="20"/>
                <w:szCs w:val="20"/>
                <w:rPrChange w:id="7964" w:author="ilham.nur@office.ui.ac.id" w:date="2023-03-28T22:19:00Z">
                  <w:rPr>
                    <w:ins w:id="7965" w:author="ilham.nur@office.ui.ac.id" w:date="2023-03-28T22:19:00Z"/>
                    <w:rFonts w:eastAsia="Times New Roman" w:cs="Times New Roman"/>
                    <w:color w:val="000000"/>
                    <w:szCs w:val="24"/>
                  </w:rPr>
                </w:rPrChange>
              </w:rPr>
            </w:pPr>
            <w:ins w:id="7966" w:author="ilham.nur@office.ui.ac.id" w:date="2023-03-28T22:19:00Z">
              <w:r w:rsidRPr="00F77B86">
                <w:rPr>
                  <w:rFonts w:eastAsia="Times New Roman" w:cs="Times New Roman"/>
                  <w:color w:val="000000"/>
                  <w:sz w:val="20"/>
                  <w:szCs w:val="20"/>
                  <w:rPrChange w:id="7967" w:author="ilham.nur@office.ui.ac.id" w:date="2023-03-28T22:19:00Z">
                    <w:rPr>
                      <w:rFonts w:eastAsia="Times New Roman" w:cs="Times New Roman"/>
                      <w:color w:val="000000"/>
                      <w:szCs w:val="24"/>
                    </w:rPr>
                  </w:rPrChange>
                </w:rPr>
                <w:t>Simulasi 12</w:t>
              </w:r>
            </w:ins>
          </w:p>
        </w:tc>
        <w:tc>
          <w:tcPr>
            <w:tcW w:w="901" w:type="pct"/>
            <w:tcBorders>
              <w:top w:val="nil"/>
              <w:left w:val="nil"/>
              <w:bottom w:val="single" w:sz="4" w:space="0" w:color="auto"/>
              <w:right w:val="single" w:sz="4" w:space="0" w:color="auto"/>
            </w:tcBorders>
            <w:shd w:val="clear" w:color="auto" w:fill="auto"/>
            <w:noWrap/>
            <w:vAlign w:val="bottom"/>
            <w:hideMark/>
            <w:tcPrChange w:id="796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29AADFB" w14:textId="77777777" w:rsidR="001A7CD7" w:rsidRPr="00F77B86" w:rsidRDefault="001A7CD7" w:rsidP="001A7CD7">
            <w:pPr>
              <w:spacing w:after="0" w:line="240" w:lineRule="auto"/>
              <w:jc w:val="right"/>
              <w:rPr>
                <w:ins w:id="7969" w:author="ilham.nur@office.ui.ac.id" w:date="2023-03-28T22:19:00Z"/>
                <w:rFonts w:eastAsia="Times New Roman" w:cs="Times New Roman"/>
                <w:color w:val="000000"/>
                <w:sz w:val="20"/>
                <w:szCs w:val="20"/>
                <w:rPrChange w:id="7970" w:author="ilham.nur@office.ui.ac.id" w:date="2023-03-28T22:19:00Z">
                  <w:rPr>
                    <w:ins w:id="7971" w:author="ilham.nur@office.ui.ac.id" w:date="2023-03-28T22:19:00Z"/>
                    <w:rFonts w:ascii="Calibri" w:eastAsia="Times New Roman" w:hAnsi="Calibri" w:cs="Calibri"/>
                    <w:color w:val="000000"/>
                    <w:sz w:val="22"/>
                  </w:rPr>
                </w:rPrChange>
              </w:rPr>
            </w:pPr>
            <w:ins w:id="7972" w:author="ilham.nur@office.ui.ac.id" w:date="2023-03-28T22:19:00Z">
              <w:r w:rsidRPr="00F77B86">
                <w:rPr>
                  <w:rFonts w:eastAsia="Times New Roman" w:cs="Times New Roman"/>
                  <w:color w:val="000000"/>
                  <w:sz w:val="20"/>
                  <w:szCs w:val="20"/>
                  <w:rPrChange w:id="7973" w:author="ilham.nur@office.ui.ac.id" w:date="2023-03-28T22:19:00Z">
                    <w:rPr>
                      <w:rFonts w:ascii="Calibri" w:eastAsia="Times New Roman" w:hAnsi="Calibri" w:cs="Calibri"/>
                      <w:color w:val="000000"/>
                      <w:sz w:val="22"/>
                    </w:rPr>
                  </w:rPrChange>
                </w:rPr>
                <w:t>4.40</w:t>
              </w:r>
            </w:ins>
          </w:p>
        </w:tc>
        <w:tc>
          <w:tcPr>
            <w:tcW w:w="901" w:type="pct"/>
            <w:tcBorders>
              <w:top w:val="nil"/>
              <w:left w:val="nil"/>
              <w:bottom w:val="single" w:sz="4" w:space="0" w:color="auto"/>
              <w:right w:val="single" w:sz="4" w:space="0" w:color="auto"/>
            </w:tcBorders>
            <w:shd w:val="clear" w:color="auto" w:fill="auto"/>
            <w:vAlign w:val="center"/>
            <w:hideMark/>
            <w:tcPrChange w:id="797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31164A1" w14:textId="77777777" w:rsidR="001A7CD7" w:rsidRPr="00F77B86" w:rsidRDefault="001A7CD7" w:rsidP="001A7CD7">
            <w:pPr>
              <w:spacing w:after="0" w:line="240" w:lineRule="auto"/>
              <w:jc w:val="right"/>
              <w:rPr>
                <w:ins w:id="7975" w:author="ilham.nur@office.ui.ac.id" w:date="2023-03-28T22:19:00Z"/>
                <w:rFonts w:eastAsia="Times New Roman" w:cs="Times New Roman"/>
                <w:b/>
                <w:bCs/>
                <w:color w:val="000000"/>
                <w:sz w:val="20"/>
                <w:szCs w:val="20"/>
                <w:rPrChange w:id="7976" w:author="ilham.nur@office.ui.ac.id" w:date="2023-03-28T22:19:00Z">
                  <w:rPr>
                    <w:ins w:id="7977" w:author="ilham.nur@office.ui.ac.id" w:date="2023-03-28T22:19:00Z"/>
                    <w:rFonts w:eastAsia="Times New Roman" w:cs="Times New Roman"/>
                    <w:b/>
                    <w:bCs/>
                    <w:color w:val="000000"/>
                    <w:szCs w:val="24"/>
                  </w:rPr>
                </w:rPrChange>
              </w:rPr>
            </w:pPr>
            <w:ins w:id="7978" w:author="ilham.nur@office.ui.ac.id" w:date="2023-03-28T22:19:00Z">
              <w:r w:rsidRPr="00F77B86">
                <w:rPr>
                  <w:rFonts w:eastAsia="Times New Roman" w:cs="Times New Roman"/>
                  <w:b/>
                  <w:bCs/>
                  <w:color w:val="000000"/>
                  <w:sz w:val="20"/>
                  <w:szCs w:val="20"/>
                  <w:rPrChange w:id="7979" w:author="ilham.nur@office.ui.ac.id" w:date="2023-03-28T22:19:00Z">
                    <w:rPr>
                      <w:rFonts w:eastAsia="Times New Roman" w:cs="Times New Roman"/>
                      <w:b/>
                      <w:bCs/>
                      <w:color w:val="000000"/>
                      <w:szCs w:val="24"/>
                    </w:rPr>
                  </w:rPrChange>
                </w:rPr>
                <w:t>739.2</w:t>
              </w:r>
            </w:ins>
          </w:p>
        </w:tc>
        <w:tc>
          <w:tcPr>
            <w:tcW w:w="901" w:type="pct"/>
            <w:tcBorders>
              <w:top w:val="nil"/>
              <w:left w:val="nil"/>
              <w:bottom w:val="single" w:sz="4" w:space="0" w:color="auto"/>
              <w:right w:val="single" w:sz="4" w:space="0" w:color="auto"/>
            </w:tcBorders>
            <w:shd w:val="clear" w:color="auto" w:fill="auto"/>
            <w:vAlign w:val="center"/>
            <w:hideMark/>
            <w:tcPrChange w:id="798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D4E4470" w14:textId="77777777" w:rsidR="001A7CD7" w:rsidRPr="00F77B86" w:rsidRDefault="001A7CD7" w:rsidP="001A7CD7">
            <w:pPr>
              <w:spacing w:after="0" w:line="240" w:lineRule="auto"/>
              <w:rPr>
                <w:ins w:id="7981" w:author="ilham.nur@office.ui.ac.id" w:date="2023-03-28T22:19:00Z"/>
                <w:rFonts w:eastAsia="Times New Roman" w:cs="Times New Roman"/>
                <w:color w:val="000000"/>
                <w:sz w:val="20"/>
                <w:szCs w:val="20"/>
                <w:rPrChange w:id="7982" w:author="ilham.nur@office.ui.ac.id" w:date="2023-03-28T22:19:00Z">
                  <w:rPr>
                    <w:ins w:id="7983" w:author="ilham.nur@office.ui.ac.id" w:date="2023-03-28T22:19:00Z"/>
                    <w:rFonts w:eastAsia="Times New Roman" w:cs="Times New Roman"/>
                    <w:color w:val="000000"/>
                    <w:szCs w:val="24"/>
                  </w:rPr>
                </w:rPrChange>
              </w:rPr>
            </w:pPr>
            <w:ins w:id="7984" w:author="ilham.nur@office.ui.ac.id" w:date="2023-03-28T22:19:00Z">
              <w:r w:rsidRPr="00F77B86">
                <w:rPr>
                  <w:rFonts w:eastAsia="Times New Roman" w:cs="Times New Roman"/>
                  <w:color w:val="000000"/>
                  <w:sz w:val="20"/>
                  <w:szCs w:val="20"/>
                  <w:rPrChange w:id="7985" w:author="ilham.nur@office.ui.ac.id" w:date="2023-03-28T22:19:00Z">
                    <w:rPr>
                      <w:rFonts w:eastAsia="Times New Roman" w:cs="Times New Roman"/>
                      <w:color w:val="000000"/>
                      <w:szCs w:val="24"/>
                    </w:rPr>
                  </w:rPrChange>
                </w:rPr>
                <w:t xml:space="preserve"> $                                1,078 </w:t>
              </w:r>
            </w:ins>
          </w:p>
        </w:tc>
        <w:tc>
          <w:tcPr>
            <w:tcW w:w="1278" w:type="pct"/>
            <w:tcBorders>
              <w:top w:val="nil"/>
              <w:left w:val="nil"/>
              <w:bottom w:val="single" w:sz="4" w:space="0" w:color="auto"/>
              <w:right w:val="single" w:sz="4" w:space="0" w:color="auto"/>
            </w:tcBorders>
            <w:shd w:val="clear" w:color="auto" w:fill="auto"/>
            <w:vAlign w:val="center"/>
            <w:hideMark/>
            <w:tcPrChange w:id="798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EA44F41" w14:textId="77777777" w:rsidR="001A7CD7" w:rsidRPr="00F77B86" w:rsidRDefault="001A7CD7" w:rsidP="001A7CD7">
            <w:pPr>
              <w:spacing w:after="0" w:line="240" w:lineRule="auto"/>
              <w:jc w:val="left"/>
              <w:rPr>
                <w:ins w:id="7987" w:author="ilham.nur@office.ui.ac.id" w:date="2023-03-28T22:19:00Z"/>
                <w:rFonts w:eastAsia="Times New Roman" w:cs="Times New Roman"/>
                <w:b/>
                <w:bCs/>
                <w:color w:val="000000"/>
                <w:sz w:val="20"/>
                <w:szCs w:val="20"/>
                <w:rPrChange w:id="7988" w:author="ilham.nur@office.ui.ac.id" w:date="2023-03-28T22:19:00Z">
                  <w:rPr>
                    <w:ins w:id="7989" w:author="ilham.nur@office.ui.ac.id" w:date="2023-03-28T22:19:00Z"/>
                    <w:rFonts w:eastAsia="Times New Roman" w:cs="Times New Roman"/>
                    <w:b/>
                    <w:bCs/>
                    <w:color w:val="000000"/>
                    <w:szCs w:val="24"/>
                  </w:rPr>
                </w:rPrChange>
              </w:rPr>
            </w:pPr>
            <w:ins w:id="7990" w:author="ilham.nur@office.ui.ac.id" w:date="2023-03-28T22:19:00Z">
              <w:r w:rsidRPr="00F77B86">
                <w:rPr>
                  <w:rFonts w:eastAsia="Times New Roman" w:cs="Times New Roman"/>
                  <w:b/>
                  <w:bCs/>
                  <w:color w:val="000000"/>
                  <w:sz w:val="20"/>
                  <w:szCs w:val="20"/>
                  <w:rPrChange w:id="7991" w:author="ilham.nur@office.ui.ac.id" w:date="2023-03-28T22:19:00Z">
                    <w:rPr>
                      <w:rFonts w:eastAsia="Times New Roman" w:cs="Times New Roman"/>
                      <w:b/>
                      <w:bCs/>
                      <w:color w:val="000000"/>
                      <w:szCs w:val="24"/>
                    </w:rPr>
                  </w:rPrChange>
                </w:rPr>
                <w:t xml:space="preserve"> Rp                                  16,173,000.00 </w:t>
              </w:r>
            </w:ins>
          </w:p>
        </w:tc>
      </w:tr>
      <w:tr w:rsidR="001A7CD7" w:rsidRPr="00F77B86" w14:paraId="29E73779" w14:textId="77777777" w:rsidTr="001A7CD7">
        <w:trPr>
          <w:trHeight w:val="315"/>
          <w:ins w:id="7992" w:author="ilham.nur@office.ui.ac.id" w:date="2023-03-28T22:19:00Z"/>
          <w:trPrChange w:id="799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799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1C9088E" w14:textId="77777777" w:rsidR="001A7CD7" w:rsidRPr="00F77B86" w:rsidRDefault="001A7CD7" w:rsidP="001A7CD7">
            <w:pPr>
              <w:spacing w:after="0" w:line="240" w:lineRule="auto"/>
              <w:rPr>
                <w:ins w:id="7995" w:author="ilham.nur@office.ui.ac.id" w:date="2023-03-28T22:19:00Z"/>
                <w:rFonts w:eastAsia="Times New Roman" w:cs="Times New Roman"/>
                <w:color w:val="000000"/>
                <w:sz w:val="20"/>
                <w:szCs w:val="20"/>
                <w:rPrChange w:id="7996" w:author="ilham.nur@office.ui.ac.id" w:date="2023-03-28T22:19:00Z">
                  <w:rPr>
                    <w:ins w:id="7997" w:author="ilham.nur@office.ui.ac.id" w:date="2023-03-28T22:19:00Z"/>
                    <w:rFonts w:eastAsia="Times New Roman" w:cs="Times New Roman"/>
                    <w:color w:val="000000"/>
                    <w:szCs w:val="24"/>
                  </w:rPr>
                </w:rPrChange>
              </w:rPr>
            </w:pPr>
            <w:ins w:id="7998" w:author="ilham.nur@office.ui.ac.id" w:date="2023-03-28T22:19:00Z">
              <w:r w:rsidRPr="00F77B86">
                <w:rPr>
                  <w:rFonts w:eastAsia="Times New Roman" w:cs="Times New Roman"/>
                  <w:color w:val="000000"/>
                  <w:sz w:val="20"/>
                  <w:szCs w:val="20"/>
                  <w:rPrChange w:id="7999" w:author="ilham.nur@office.ui.ac.id" w:date="2023-03-28T22:19:00Z">
                    <w:rPr>
                      <w:rFonts w:eastAsia="Times New Roman" w:cs="Times New Roman"/>
                      <w:color w:val="000000"/>
                      <w:szCs w:val="24"/>
                    </w:rPr>
                  </w:rPrChange>
                </w:rPr>
                <w:t>Simulasi 13</w:t>
              </w:r>
            </w:ins>
          </w:p>
        </w:tc>
        <w:tc>
          <w:tcPr>
            <w:tcW w:w="901" w:type="pct"/>
            <w:tcBorders>
              <w:top w:val="nil"/>
              <w:left w:val="nil"/>
              <w:bottom w:val="single" w:sz="4" w:space="0" w:color="auto"/>
              <w:right w:val="single" w:sz="4" w:space="0" w:color="auto"/>
            </w:tcBorders>
            <w:shd w:val="clear" w:color="auto" w:fill="auto"/>
            <w:noWrap/>
            <w:vAlign w:val="bottom"/>
            <w:hideMark/>
            <w:tcPrChange w:id="800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859E071" w14:textId="77777777" w:rsidR="001A7CD7" w:rsidRPr="00F77B86" w:rsidRDefault="001A7CD7" w:rsidP="001A7CD7">
            <w:pPr>
              <w:spacing w:after="0" w:line="240" w:lineRule="auto"/>
              <w:jc w:val="right"/>
              <w:rPr>
                <w:ins w:id="8001" w:author="ilham.nur@office.ui.ac.id" w:date="2023-03-28T22:19:00Z"/>
                <w:rFonts w:eastAsia="Times New Roman" w:cs="Times New Roman"/>
                <w:color w:val="000000"/>
                <w:sz w:val="20"/>
                <w:szCs w:val="20"/>
                <w:rPrChange w:id="8002" w:author="ilham.nur@office.ui.ac.id" w:date="2023-03-28T22:19:00Z">
                  <w:rPr>
                    <w:ins w:id="8003" w:author="ilham.nur@office.ui.ac.id" w:date="2023-03-28T22:19:00Z"/>
                    <w:rFonts w:ascii="Calibri" w:eastAsia="Times New Roman" w:hAnsi="Calibri" w:cs="Calibri"/>
                    <w:color w:val="000000"/>
                    <w:sz w:val="22"/>
                  </w:rPr>
                </w:rPrChange>
              </w:rPr>
            </w:pPr>
            <w:ins w:id="8004" w:author="ilham.nur@office.ui.ac.id" w:date="2023-03-28T22:19:00Z">
              <w:r w:rsidRPr="00F77B86">
                <w:rPr>
                  <w:rFonts w:eastAsia="Times New Roman" w:cs="Times New Roman"/>
                  <w:color w:val="000000"/>
                  <w:sz w:val="20"/>
                  <w:szCs w:val="20"/>
                  <w:rPrChange w:id="8005" w:author="ilham.nur@office.ui.ac.id" w:date="2023-03-28T22:19:00Z">
                    <w:rPr>
                      <w:rFonts w:ascii="Calibri" w:eastAsia="Times New Roman" w:hAnsi="Calibri" w:cs="Calibri"/>
                      <w:color w:val="000000"/>
                      <w:sz w:val="22"/>
                    </w:rPr>
                  </w:rPrChange>
                </w:rPr>
                <w:t>7.10</w:t>
              </w:r>
            </w:ins>
          </w:p>
        </w:tc>
        <w:tc>
          <w:tcPr>
            <w:tcW w:w="901" w:type="pct"/>
            <w:tcBorders>
              <w:top w:val="nil"/>
              <w:left w:val="nil"/>
              <w:bottom w:val="single" w:sz="4" w:space="0" w:color="auto"/>
              <w:right w:val="single" w:sz="4" w:space="0" w:color="auto"/>
            </w:tcBorders>
            <w:shd w:val="clear" w:color="auto" w:fill="auto"/>
            <w:vAlign w:val="center"/>
            <w:hideMark/>
            <w:tcPrChange w:id="800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B041E82" w14:textId="77777777" w:rsidR="001A7CD7" w:rsidRPr="00F77B86" w:rsidRDefault="001A7CD7" w:rsidP="001A7CD7">
            <w:pPr>
              <w:spacing w:after="0" w:line="240" w:lineRule="auto"/>
              <w:jc w:val="right"/>
              <w:rPr>
                <w:ins w:id="8007" w:author="ilham.nur@office.ui.ac.id" w:date="2023-03-28T22:19:00Z"/>
                <w:rFonts w:eastAsia="Times New Roman" w:cs="Times New Roman"/>
                <w:b/>
                <w:bCs/>
                <w:color w:val="000000"/>
                <w:sz w:val="20"/>
                <w:szCs w:val="20"/>
                <w:rPrChange w:id="8008" w:author="ilham.nur@office.ui.ac.id" w:date="2023-03-28T22:19:00Z">
                  <w:rPr>
                    <w:ins w:id="8009" w:author="ilham.nur@office.ui.ac.id" w:date="2023-03-28T22:19:00Z"/>
                    <w:rFonts w:eastAsia="Times New Roman" w:cs="Times New Roman"/>
                    <w:b/>
                    <w:bCs/>
                    <w:color w:val="000000"/>
                    <w:szCs w:val="24"/>
                  </w:rPr>
                </w:rPrChange>
              </w:rPr>
            </w:pPr>
            <w:ins w:id="8010" w:author="ilham.nur@office.ui.ac.id" w:date="2023-03-28T22:19:00Z">
              <w:r w:rsidRPr="00F77B86">
                <w:rPr>
                  <w:rFonts w:eastAsia="Times New Roman" w:cs="Times New Roman"/>
                  <w:b/>
                  <w:bCs/>
                  <w:color w:val="000000"/>
                  <w:sz w:val="20"/>
                  <w:szCs w:val="20"/>
                  <w:rPrChange w:id="8011" w:author="ilham.nur@office.ui.ac.id" w:date="2023-03-28T22:19:00Z">
                    <w:rPr>
                      <w:rFonts w:eastAsia="Times New Roman" w:cs="Times New Roman"/>
                      <w:b/>
                      <w:bCs/>
                      <w:color w:val="000000"/>
                      <w:szCs w:val="24"/>
                    </w:rPr>
                  </w:rPrChange>
                </w:rPr>
                <w:t>1192.8</w:t>
              </w:r>
            </w:ins>
          </w:p>
        </w:tc>
        <w:tc>
          <w:tcPr>
            <w:tcW w:w="901" w:type="pct"/>
            <w:tcBorders>
              <w:top w:val="nil"/>
              <w:left w:val="nil"/>
              <w:bottom w:val="single" w:sz="4" w:space="0" w:color="auto"/>
              <w:right w:val="single" w:sz="4" w:space="0" w:color="auto"/>
            </w:tcBorders>
            <w:shd w:val="clear" w:color="auto" w:fill="auto"/>
            <w:vAlign w:val="center"/>
            <w:hideMark/>
            <w:tcPrChange w:id="801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8134F68" w14:textId="77777777" w:rsidR="001A7CD7" w:rsidRPr="00F77B86" w:rsidRDefault="001A7CD7" w:rsidP="001A7CD7">
            <w:pPr>
              <w:spacing w:after="0" w:line="240" w:lineRule="auto"/>
              <w:rPr>
                <w:ins w:id="8013" w:author="ilham.nur@office.ui.ac.id" w:date="2023-03-28T22:19:00Z"/>
                <w:rFonts w:eastAsia="Times New Roman" w:cs="Times New Roman"/>
                <w:color w:val="000000"/>
                <w:sz w:val="20"/>
                <w:szCs w:val="20"/>
                <w:rPrChange w:id="8014" w:author="ilham.nur@office.ui.ac.id" w:date="2023-03-28T22:19:00Z">
                  <w:rPr>
                    <w:ins w:id="8015" w:author="ilham.nur@office.ui.ac.id" w:date="2023-03-28T22:19:00Z"/>
                    <w:rFonts w:eastAsia="Times New Roman" w:cs="Times New Roman"/>
                    <w:color w:val="000000"/>
                    <w:szCs w:val="24"/>
                  </w:rPr>
                </w:rPrChange>
              </w:rPr>
            </w:pPr>
            <w:ins w:id="8016" w:author="ilham.nur@office.ui.ac.id" w:date="2023-03-28T22:19:00Z">
              <w:r w:rsidRPr="00F77B86">
                <w:rPr>
                  <w:rFonts w:eastAsia="Times New Roman" w:cs="Times New Roman"/>
                  <w:color w:val="000000"/>
                  <w:sz w:val="20"/>
                  <w:szCs w:val="20"/>
                  <w:rPrChange w:id="8017" w:author="ilham.nur@office.ui.ac.id" w:date="2023-03-28T22:19:00Z">
                    <w:rPr>
                      <w:rFonts w:eastAsia="Times New Roman" w:cs="Times New Roman"/>
                      <w:color w:val="000000"/>
                      <w:szCs w:val="24"/>
                    </w:rPr>
                  </w:rPrChange>
                </w:rPr>
                <w:t xml:space="preserve"> $                                1,686 </w:t>
              </w:r>
            </w:ins>
          </w:p>
        </w:tc>
        <w:tc>
          <w:tcPr>
            <w:tcW w:w="1278" w:type="pct"/>
            <w:tcBorders>
              <w:top w:val="nil"/>
              <w:left w:val="nil"/>
              <w:bottom w:val="single" w:sz="4" w:space="0" w:color="auto"/>
              <w:right w:val="single" w:sz="4" w:space="0" w:color="auto"/>
            </w:tcBorders>
            <w:shd w:val="clear" w:color="auto" w:fill="auto"/>
            <w:vAlign w:val="center"/>
            <w:hideMark/>
            <w:tcPrChange w:id="801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7DA39C7" w14:textId="77777777" w:rsidR="001A7CD7" w:rsidRPr="00F77B86" w:rsidRDefault="001A7CD7" w:rsidP="001A7CD7">
            <w:pPr>
              <w:spacing w:after="0" w:line="240" w:lineRule="auto"/>
              <w:jc w:val="left"/>
              <w:rPr>
                <w:ins w:id="8019" w:author="ilham.nur@office.ui.ac.id" w:date="2023-03-28T22:19:00Z"/>
                <w:rFonts w:eastAsia="Times New Roman" w:cs="Times New Roman"/>
                <w:b/>
                <w:bCs/>
                <w:color w:val="000000"/>
                <w:sz w:val="20"/>
                <w:szCs w:val="20"/>
                <w:rPrChange w:id="8020" w:author="ilham.nur@office.ui.ac.id" w:date="2023-03-28T22:19:00Z">
                  <w:rPr>
                    <w:ins w:id="8021" w:author="ilham.nur@office.ui.ac.id" w:date="2023-03-28T22:19:00Z"/>
                    <w:rFonts w:eastAsia="Times New Roman" w:cs="Times New Roman"/>
                    <w:b/>
                    <w:bCs/>
                    <w:color w:val="000000"/>
                    <w:szCs w:val="24"/>
                  </w:rPr>
                </w:rPrChange>
              </w:rPr>
            </w:pPr>
            <w:ins w:id="8022" w:author="ilham.nur@office.ui.ac.id" w:date="2023-03-28T22:19:00Z">
              <w:r w:rsidRPr="00F77B86">
                <w:rPr>
                  <w:rFonts w:eastAsia="Times New Roman" w:cs="Times New Roman"/>
                  <w:b/>
                  <w:bCs/>
                  <w:color w:val="000000"/>
                  <w:sz w:val="20"/>
                  <w:szCs w:val="20"/>
                  <w:rPrChange w:id="8023" w:author="ilham.nur@office.ui.ac.id" w:date="2023-03-28T22:19:00Z">
                    <w:rPr>
                      <w:rFonts w:eastAsia="Times New Roman" w:cs="Times New Roman"/>
                      <w:b/>
                      <w:bCs/>
                      <w:color w:val="000000"/>
                      <w:szCs w:val="24"/>
                    </w:rPr>
                  </w:rPrChange>
                </w:rPr>
                <w:t xml:space="preserve"> Rp                                  25,290,000.00 </w:t>
              </w:r>
            </w:ins>
          </w:p>
        </w:tc>
      </w:tr>
      <w:tr w:rsidR="001A7CD7" w:rsidRPr="00F77B86" w14:paraId="7FEFCED6" w14:textId="77777777" w:rsidTr="001A7CD7">
        <w:trPr>
          <w:trHeight w:val="315"/>
          <w:ins w:id="8024" w:author="ilham.nur@office.ui.ac.id" w:date="2023-03-28T22:19:00Z"/>
          <w:trPrChange w:id="802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02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647EEEE" w14:textId="77777777" w:rsidR="001A7CD7" w:rsidRPr="00F77B86" w:rsidRDefault="001A7CD7" w:rsidP="001A7CD7">
            <w:pPr>
              <w:spacing w:after="0" w:line="240" w:lineRule="auto"/>
              <w:rPr>
                <w:ins w:id="8027" w:author="ilham.nur@office.ui.ac.id" w:date="2023-03-28T22:19:00Z"/>
                <w:rFonts w:eastAsia="Times New Roman" w:cs="Times New Roman"/>
                <w:color w:val="000000"/>
                <w:sz w:val="20"/>
                <w:szCs w:val="20"/>
                <w:rPrChange w:id="8028" w:author="ilham.nur@office.ui.ac.id" w:date="2023-03-28T22:19:00Z">
                  <w:rPr>
                    <w:ins w:id="8029" w:author="ilham.nur@office.ui.ac.id" w:date="2023-03-28T22:19:00Z"/>
                    <w:rFonts w:eastAsia="Times New Roman" w:cs="Times New Roman"/>
                    <w:color w:val="000000"/>
                    <w:szCs w:val="24"/>
                  </w:rPr>
                </w:rPrChange>
              </w:rPr>
            </w:pPr>
            <w:ins w:id="8030" w:author="ilham.nur@office.ui.ac.id" w:date="2023-03-28T22:19:00Z">
              <w:r w:rsidRPr="00F77B86">
                <w:rPr>
                  <w:rFonts w:eastAsia="Times New Roman" w:cs="Times New Roman"/>
                  <w:color w:val="000000"/>
                  <w:sz w:val="20"/>
                  <w:szCs w:val="20"/>
                  <w:rPrChange w:id="8031" w:author="ilham.nur@office.ui.ac.id" w:date="2023-03-28T22:19:00Z">
                    <w:rPr>
                      <w:rFonts w:eastAsia="Times New Roman" w:cs="Times New Roman"/>
                      <w:color w:val="000000"/>
                      <w:szCs w:val="24"/>
                    </w:rPr>
                  </w:rPrChange>
                </w:rPr>
                <w:t>Simulasi 14</w:t>
              </w:r>
            </w:ins>
          </w:p>
        </w:tc>
        <w:tc>
          <w:tcPr>
            <w:tcW w:w="901" w:type="pct"/>
            <w:tcBorders>
              <w:top w:val="nil"/>
              <w:left w:val="nil"/>
              <w:bottom w:val="single" w:sz="4" w:space="0" w:color="auto"/>
              <w:right w:val="single" w:sz="4" w:space="0" w:color="auto"/>
            </w:tcBorders>
            <w:shd w:val="clear" w:color="auto" w:fill="auto"/>
            <w:noWrap/>
            <w:vAlign w:val="bottom"/>
            <w:hideMark/>
            <w:tcPrChange w:id="803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0A5EF5D" w14:textId="77777777" w:rsidR="001A7CD7" w:rsidRPr="00F77B86" w:rsidRDefault="001A7CD7" w:rsidP="001A7CD7">
            <w:pPr>
              <w:spacing w:after="0" w:line="240" w:lineRule="auto"/>
              <w:jc w:val="right"/>
              <w:rPr>
                <w:ins w:id="8033" w:author="ilham.nur@office.ui.ac.id" w:date="2023-03-28T22:19:00Z"/>
                <w:rFonts w:eastAsia="Times New Roman" w:cs="Times New Roman"/>
                <w:color w:val="000000"/>
                <w:sz w:val="20"/>
                <w:szCs w:val="20"/>
                <w:rPrChange w:id="8034" w:author="ilham.nur@office.ui.ac.id" w:date="2023-03-28T22:19:00Z">
                  <w:rPr>
                    <w:ins w:id="8035" w:author="ilham.nur@office.ui.ac.id" w:date="2023-03-28T22:19:00Z"/>
                    <w:rFonts w:ascii="Calibri" w:eastAsia="Times New Roman" w:hAnsi="Calibri" w:cs="Calibri"/>
                    <w:color w:val="000000"/>
                    <w:sz w:val="22"/>
                  </w:rPr>
                </w:rPrChange>
              </w:rPr>
            </w:pPr>
            <w:ins w:id="8036" w:author="ilham.nur@office.ui.ac.id" w:date="2023-03-28T22:19:00Z">
              <w:r w:rsidRPr="00F77B86">
                <w:rPr>
                  <w:rFonts w:eastAsia="Times New Roman" w:cs="Times New Roman"/>
                  <w:color w:val="000000"/>
                  <w:sz w:val="20"/>
                  <w:szCs w:val="20"/>
                  <w:rPrChange w:id="8037" w:author="ilham.nur@office.ui.ac.id" w:date="2023-03-28T22:19:00Z">
                    <w:rPr>
                      <w:rFonts w:ascii="Calibri" w:eastAsia="Times New Roman" w:hAnsi="Calibri" w:cs="Calibri"/>
                      <w:color w:val="000000"/>
                      <w:sz w:val="22"/>
                    </w:rPr>
                  </w:rPrChange>
                </w:rPr>
                <w:t>2.60</w:t>
              </w:r>
            </w:ins>
          </w:p>
        </w:tc>
        <w:tc>
          <w:tcPr>
            <w:tcW w:w="901" w:type="pct"/>
            <w:tcBorders>
              <w:top w:val="nil"/>
              <w:left w:val="nil"/>
              <w:bottom w:val="single" w:sz="4" w:space="0" w:color="auto"/>
              <w:right w:val="single" w:sz="4" w:space="0" w:color="auto"/>
            </w:tcBorders>
            <w:shd w:val="clear" w:color="auto" w:fill="auto"/>
            <w:vAlign w:val="center"/>
            <w:hideMark/>
            <w:tcPrChange w:id="803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8DC8086" w14:textId="77777777" w:rsidR="001A7CD7" w:rsidRPr="00F77B86" w:rsidRDefault="001A7CD7" w:rsidP="001A7CD7">
            <w:pPr>
              <w:spacing w:after="0" w:line="240" w:lineRule="auto"/>
              <w:jc w:val="right"/>
              <w:rPr>
                <w:ins w:id="8039" w:author="ilham.nur@office.ui.ac.id" w:date="2023-03-28T22:19:00Z"/>
                <w:rFonts w:eastAsia="Times New Roman" w:cs="Times New Roman"/>
                <w:b/>
                <w:bCs/>
                <w:color w:val="000000"/>
                <w:sz w:val="20"/>
                <w:szCs w:val="20"/>
                <w:rPrChange w:id="8040" w:author="ilham.nur@office.ui.ac.id" w:date="2023-03-28T22:19:00Z">
                  <w:rPr>
                    <w:ins w:id="8041" w:author="ilham.nur@office.ui.ac.id" w:date="2023-03-28T22:19:00Z"/>
                    <w:rFonts w:eastAsia="Times New Roman" w:cs="Times New Roman"/>
                    <w:b/>
                    <w:bCs/>
                    <w:color w:val="000000"/>
                    <w:szCs w:val="24"/>
                  </w:rPr>
                </w:rPrChange>
              </w:rPr>
            </w:pPr>
            <w:ins w:id="8042" w:author="ilham.nur@office.ui.ac.id" w:date="2023-03-28T22:19:00Z">
              <w:r w:rsidRPr="00F77B86">
                <w:rPr>
                  <w:rFonts w:eastAsia="Times New Roman" w:cs="Times New Roman"/>
                  <w:b/>
                  <w:bCs/>
                  <w:color w:val="000000"/>
                  <w:sz w:val="20"/>
                  <w:szCs w:val="20"/>
                  <w:rPrChange w:id="8043" w:author="ilham.nur@office.ui.ac.id" w:date="2023-03-28T22:19:00Z">
                    <w:rPr>
                      <w:rFonts w:eastAsia="Times New Roman" w:cs="Times New Roman"/>
                      <w:b/>
                      <w:bCs/>
                      <w:color w:val="000000"/>
                      <w:szCs w:val="24"/>
                    </w:rPr>
                  </w:rPrChange>
                </w:rPr>
                <w:t>436.8</w:t>
              </w:r>
            </w:ins>
          </w:p>
        </w:tc>
        <w:tc>
          <w:tcPr>
            <w:tcW w:w="901" w:type="pct"/>
            <w:tcBorders>
              <w:top w:val="nil"/>
              <w:left w:val="nil"/>
              <w:bottom w:val="single" w:sz="4" w:space="0" w:color="auto"/>
              <w:right w:val="single" w:sz="4" w:space="0" w:color="auto"/>
            </w:tcBorders>
            <w:shd w:val="clear" w:color="auto" w:fill="auto"/>
            <w:vAlign w:val="center"/>
            <w:hideMark/>
            <w:tcPrChange w:id="804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E3B884B" w14:textId="77777777" w:rsidR="001A7CD7" w:rsidRPr="00F77B86" w:rsidRDefault="001A7CD7" w:rsidP="001A7CD7">
            <w:pPr>
              <w:spacing w:after="0" w:line="240" w:lineRule="auto"/>
              <w:rPr>
                <w:ins w:id="8045" w:author="ilham.nur@office.ui.ac.id" w:date="2023-03-28T22:19:00Z"/>
                <w:rFonts w:eastAsia="Times New Roman" w:cs="Times New Roman"/>
                <w:color w:val="000000"/>
                <w:sz w:val="20"/>
                <w:szCs w:val="20"/>
                <w:rPrChange w:id="8046" w:author="ilham.nur@office.ui.ac.id" w:date="2023-03-28T22:19:00Z">
                  <w:rPr>
                    <w:ins w:id="8047" w:author="ilham.nur@office.ui.ac.id" w:date="2023-03-28T22:19:00Z"/>
                    <w:rFonts w:eastAsia="Times New Roman" w:cs="Times New Roman"/>
                    <w:color w:val="000000"/>
                    <w:szCs w:val="24"/>
                  </w:rPr>
                </w:rPrChange>
              </w:rPr>
            </w:pPr>
            <w:ins w:id="8048" w:author="ilham.nur@office.ui.ac.id" w:date="2023-03-28T22:19:00Z">
              <w:r w:rsidRPr="00F77B86">
                <w:rPr>
                  <w:rFonts w:eastAsia="Times New Roman" w:cs="Times New Roman"/>
                  <w:color w:val="000000"/>
                  <w:sz w:val="20"/>
                  <w:szCs w:val="20"/>
                  <w:rPrChange w:id="8049" w:author="ilham.nur@office.ui.ac.id" w:date="2023-03-28T22:19:00Z">
                    <w:rPr>
                      <w:rFonts w:eastAsia="Times New Roman" w:cs="Times New Roman"/>
                      <w:color w:val="000000"/>
                      <w:szCs w:val="24"/>
                    </w:rPr>
                  </w:rPrChange>
                </w:rPr>
                <w:t xml:space="preserve"> $                                   754 </w:t>
              </w:r>
            </w:ins>
          </w:p>
        </w:tc>
        <w:tc>
          <w:tcPr>
            <w:tcW w:w="1278" w:type="pct"/>
            <w:tcBorders>
              <w:top w:val="nil"/>
              <w:left w:val="nil"/>
              <w:bottom w:val="single" w:sz="4" w:space="0" w:color="auto"/>
              <w:right w:val="single" w:sz="4" w:space="0" w:color="auto"/>
            </w:tcBorders>
            <w:shd w:val="clear" w:color="auto" w:fill="auto"/>
            <w:vAlign w:val="center"/>
            <w:hideMark/>
            <w:tcPrChange w:id="805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CE8897F" w14:textId="77777777" w:rsidR="001A7CD7" w:rsidRPr="00F77B86" w:rsidRDefault="001A7CD7" w:rsidP="001A7CD7">
            <w:pPr>
              <w:spacing w:after="0" w:line="240" w:lineRule="auto"/>
              <w:jc w:val="left"/>
              <w:rPr>
                <w:ins w:id="8051" w:author="ilham.nur@office.ui.ac.id" w:date="2023-03-28T22:19:00Z"/>
                <w:rFonts w:eastAsia="Times New Roman" w:cs="Times New Roman"/>
                <w:b/>
                <w:bCs/>
                <w:color w:val="000000"/>
                <w:sz w:val="20"/>
                <w:szCs w:val="20"/>
                <w:rPrChange w:id="8052" w:author="ilham.nur@office.ui.ac.id" w:date="2023-03-28T22:19:00Z">
                  <w:rPr>
                    <w:ins w:id="8053" w:author="ilham.nur@office.ui.ac.id" w:date="2023-03-28T22:19:00Z"/>
                    <w:rFonts w:eastAsia="Times New Roman" w:cs="Times New Roman"/>
                    <w:b/>
                    <w:bCs/>
                    <w:color w:val="000000"/>
                    <w:szCs w:val="24"/>
                  </w:rPr>
                </w:rPrChange>
              </w:rPr>
            </w:pPr>
            <w:ins w:id="8054" w:author="ilham.nur@office.ui.ac.id" w:date="2023-03-28T22:19:00Z">
              <w:r w:rsidRPr="00F77B86">
                <w:rPr>
                  <w:rFonts w:eastAsia="Times New Roman" w:cs="Times New Roman"/>
                  <w:b/>
                  <w:bCs/>
                  <w:color w:val="000000"/>
                  <w:sz w:val="20"/>
                  <w:szCs w:val="20"/>
                  <w:rPrChange w:id="8055" w:author="ilham.nur@office.ui.ac.id" w:date="2023-03-28T22:19:00Z">
                    <w:rPr>
                      <w:rFonts w:eastAsia="Times New Roman" w:cs="Times New Roman"/>
                      <w:b/>
                      <w:bCs/>
                      <w:color w:val="000000"/>
                      <w:szCs w:val="24"/>
                    </w:rPr>
                  </w:rPrChange>
                </w:rPr>
                <w:t xml:space="preserve"> Rp                                  11,313,000.00 </w:t>
              </w:r>
            </w:ins>
          </w:p>
        </w:tc>
      </w:tr>
      <w:tr w:rsidR="001A7CD7" w:rsidRPr="00F77B86" w14:paraId="6FEDE31B" w14:textId="77777777" w:rsidTr="001A7CD7">
        <w:trPr>
          <w:trHeight w:val="315"/>
          <w:ins w:id="8056" w:author="ilham.nur@office.ui.ac.id" w:date="2023-03-28T22:19:00Z"/>
          <w:trPrChange w:id="805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05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DDED1C4" w14:textId="77777777" w:rsidR="001A7CD7" w:rsidRPr="00F77B86" w:rsidRDefault="001A7CD7" w:rsidP="001A7CD7">
            <w:pPr>
              <w:spacing w:after="0" w:line="240" w:lineRule="auto"/>
              <w:rPr>
                <w:ins w:id="8059" w:author="ilham.nur@office.ui.ac.id" w:date="2023-03-28T22:19:00Z"/>
                <w:rFonts w:eastAsia="Times New Roman" w:cs="Times New Roman"/>
                <w:color w:val="000000"/>
                <w:sz w:val="20"/>
                <w:szCs w:val="20"/>
                <w:rPrChange w:id="8060" w:author="ilham.nur@office.ui.ac.id" w:date="2023-03-28T22:19:00Z">
                  <w:rPr>
                    <w:ins w:id="8061" w:author="ilham.nur@office.ui.ac.id" w:date="2023-03-28T22:19:00Z"/>
                    <w:rFonts w:eastAsia="Times New Roman" w:cs="Times New Roman"/>
                    <w:color w:val="000000"/>
                    <w:szCs w:val="24"/>
                  </w:rPr>
                </w:rPrChange>
              </w:rPr>
            </w:pPr>
            <w:ins w:id="8062" w:author="ilham.nur@office.ui.ac.id" w:date="2023-03-28T22:19:00Z">
              <w:r w:rsidRPr="00F77B86">
                <w:rPr>
                  <w:rFonts w:eastAsia="Times New Roman" w:cs="Times New Roman"/>
                  <w:color w:val="000000"/>
                  <w:sz w:val="20"/>
                  <w:szCs w:val="20"/>
                  <w:rPrChange w:id="8063" w:author="ilham.nur@office.ui.ac.id" w:date="2023-03-28T22:19:00Z">
                    <w:rPr>
                      <w:rFonts w:eastAsia="Times New Roman" w:cs="Times New Roman"/>
                      <w:color w:val="000000"/>
                      <w:szCs w:val="24"/>
                    </w:rPr>
                  </w:rPrChange>
                </w:rPr>
                <w:t>Simulasi 15</w:t>
              </w:r>
            </w:ins>
          </w:p>
        </w:tc>
        <w:tc>
          <w:tcPr>
            <w:tcW w:w="901" w:type="pct"/>
            <w:tcBorders>
              <w:top w:val="nil"/>
              <w:left w:val="nil"/>
              <w:bottom w:val="single" w:sz="4" w:space="0" w:color="auto"/>
              <w:right w:val="single" w:sz="4" w:space="0" w:color="auto"/>
            </w:tcBorders>
            <w:shd w:val="clear" w:color="auto" w:fill="auto"/>
            <w:noWrap/>
            <w:vAlign w:val="bottom"/>
            <w:hideMark/>
            <w:tcPrChange w:id="806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82226F1" w14:textId="77777777" w:rsidR="001A7CD7" w:rsidRPr="00F77B86" w:rsidRDefault="001A7CD7" w:rsidP="001A7CD7">
            <w:pPr>
              <w:spacing w:after="0" w:line="240" w:lineRule="auto"/>
              <w:jc w:val="right"/>
              <w:rPr>
                <w:ins w:id="8065" w:author="ilham.nur@office.ui.ac.id" w:date="2023-03-28T22:19:00Z"/>
                <w:rFonts w:eastAsia="Times New Roman" w:cs="Times New Roman"/>
                <w:color w:val="000000"/>
                <w:sz w:val="20"/>
                <w:szCs w:val="20"/>
                <w:rPrChange w:id="8066" w:author="ilham.nur@office.ui.ac.id" w:date="2023-03-28T22:19:00Z">
                  <w:rPr>
                    <w:ins w:id="8067" w:author="ilham.nur@office.ui.ac.id" w:date="2023-03-28T22:19:00Z"/>
                    <w:rFonts w:ascii="Calibri" w:eastAsia="Times New Roman" w:hAnsi="Calibri" w:cs="Calibri"/>
                    <w:color w:val="000000"/>
                    <w:sz w:val="22"/>
                  </w:rPr>
                </w:rPrChange>
              </w:rPr>
            </w:pPr>
            <w:ins w:id="8068" w:author="ilham.nur@office.ui.ac.id" w:date="2023-03-28T22:19:00Z">
              <w:r w:rsidRPr="00F77B86">
                <w:rPr>
                  <w:rFonts w:eastAsia="Times New Roman" w:cs="Times New Roman"/>
                  <w:color w:val="000000"/>
                  <w:sz w:val="20"/>
                  <w:szCs w:val="20"/>
                  <w:rPrChange w:id="8069" w:author="ilham.nur@office.ui.ac.id" w:date="2023-03-28T22:19:00Z">
                    <w:rPr>
                      <w:rFonts w:ascii="Calibri" w:eastAsia="Times New Roman" w:hAnsi="Calibri" w:cs="Calibri"/>
                      <w:color w:val="000000"/>
                      <w:sz w:val="22"/>
                    </w:rPr>
                  </w:rPrChange>
                </w:rPr>
                <w:t>6.80</w:t>
              </w:r>
            </w:ins>
          </w:p>
        </w:tc>
        <w:tc>
          <w:tcPr>
            <w:tcW w:w="901" w:type="pct"/>
            <w:tcBorders>
              <w:top w:val="nil"/>
              <w:left w:val="nil"/>
              <w:bottom w:val="single" w:sz="4" w:space="0" w:color="auto"/>
              <w:right w:val="single" w:sz="4" w:space="0" w:color="auto"/>
            </w:tcBorders>
            <w:shd w:val="clear" w:color="auto" w:fill="auto"/>
            <w:vAlign w:val="center"/>
            <w:hideMark/>
            <w:tcPrChange w:id="807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13CC41E" w14:textId="77777777" w:rsidR="001A7CD7" w:rsidRPr="00F77B86" w:rsidRDefault="001A7CD7" w:rsidP="001A7CD7">
            <w:pPr>
              <w:spacing w:after="0" w:line="240" w:lineRule="auto"/>
              <w:jc w:val="right"/>
              <w:rPr>
                <w:ins w:id="8071" w:author="ilham.nur@office.ui.ac.id" w:date="2023-03-28T22:19:00Z"/>
                <w:rFonts w:eastAsia="Times New Roman" w:cs="Times New Roman"/>
                <w:b/>
                <w:bCs/>
                <w:color w:val="000000"/>
                <w:sz w:val="20"/>
                <w:szCs w:val="20"/>
                <w:rPrChange w:id="8072" w:author="ilham.nur@office.ui.ac.id" w:date="2023-03-28T22:19:00Z">
                  <w:rPr>
                    <w:ins w:id="8073" w:author="ilham.nur@office.ui.ac.id" w:date="2023-03-28T22:19:00Z"/>
                    <w:rFonts w:eastAsia="Times New Roman" w:cs="Times New Roman"/>
                    <w:b/>
                    <w:bCs/>
                    <w:color w:val="000000"/>
                    <w:szCs w:val="24"/>
                  </w:rPr>
                </w:rPrChange>
              </w:rPr>
            </w:pPr>
            <w:ins w:id="8074" w:author="ilham.nur@office.ui.ac.id" w:date="2023-03-28T22:19:00Z">
              <w:r w:rsidRPr="00F77B86">
                <w:rPr>
                  <w:rFonts w:eastAsia="Times New Roman" w:cs="Times New Roman"/>
                  <w:b/>
                  <w:bCs/>
                  <w:color w:val="000000"/>
                  <w:sz w:val="20"/>
                  <w:szCs w:val="20"/>
                  <w:rPrChange w:id="8075" w:author="ilham.nur@office.ui.ac.id" w:date="2023-03-28T22:19:00Z">
                    <w:rPr>
                      <w:rFonts w:eastAsia="Times New Roman" w:cs="Times New Roman"/>
                      <w:b/>
                      <w:bCs/>
                      <w:color w:val="000000"/>
                      <w:szCs w:val="24"/>
                    </w:rPr>
                  </w:rPrChange>
                </w:rPr>
                <w:t>1142.4</w:t>
              </w:r>
            </w:ins>
          </w:p>
        </w:tc>
        <w:tc>
          <w:tcPr>
            <w:tcW w:w="901" w:type="pct"/>
            <w:tcBorders>
              <w:top w:val="nil"/>
              <w:left w:val="nil"/>
              <w:bottom w:val="single" w:sz="4" w:space="0" w:color="auto"/>
              <w:right w:val="single" w:sz="4" w:space="0" w:color="auto"/>
            </w:tcBorders>
            <w:shd w:val="clear" w:color="auto" w:fill="auto"/>
            <w:vAlign w:val="center"/>
            <w:hideMark/>
            <w:tcPrChange w:id="807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33C8134" w14:textId="77777777" w:rsidR="001A7CD7" w:rsidRPr="00F77B86" w:rsidRDefault="001A7CD7" w:rsidP="001A7CD7">
            <w:pPr>
              <w:spacing w:after="0" w:line="240" w:lineRule="auto"/>
              <w:rPr>
                <w:ins w:id="8077" w:author="ilham.nur@office.ui.ac.id" w:date="2023-03-28T22:19:00Z"/>
                <w:rFonts w:eastAsia="Times New Roman" w:cs="Times New Roman"/>
                <w:color w:val="000000"/>
                <w:sz w:val="20"/>
                <w:szCs w:val="20"/>
                <w:rPrChange w:id="8078" w:author="ilham.nur@office.ui.ac.id" w:date="2023-03-28T22:19:00Z">
                  <w:rPr>
                    <w:ins w:id="8079" w:author="ilham.nur@office.ui.ac.id" w:date="2023-03-28T22:19:00Z"/>
                    <w:rFonts w:eastAsia="Times New Roman" w:cs="Times New Roman"/>
                    <w:color w:val="000000"/>
                    <w:szCs w:val="24"/>
                  </w:rPr>
                </w:rPrChange>
              </w:rPr>
            </w:pPr>
            <w:ins w:id="8080" w:author="ilham.nur@office.ui.ac.id" w:date="2023-03-28T22:19:00Z">
              <w:r w:rsidRPr="00F77B86">
                <w:rPr>
                  <w:rFonts w:eastAsia="Times New Roman" w:cs="Times New Roman"/>
                  <w:color w:val="000000"/>
                  <w:sz w:val="20"/>
                  <w:szCs w:val="20"/>
                  <w:rPrChange w:id="8081" w:author="ilham.nur@office.ui.ac.id" w:date="2023-03-28T22:19:00Z">
                    <w:rPr>
                      <w:rFonts w:eastAsia="Times New Roman" w:cs="Times New Roman"/>
                      <w:color w:val="000000"/>
                      <w:szCs w:val="24"/>
                    </w:rPr>
                  </w:rPrChange>
                </w:rPr>
                <w:t xml:space="preserve"> $                                1,498 </w:t>
              </w:r>
            </w:ins>
          </w:p>
        </w:tc>
        <w:tc>
          <w:tcPr>
            <w:tcW w:w="1278" w:type="pct"/>
            <w:tcBorders>
              <w:top w:val="nil"/>
              <w:left w:val="nil"/>
              <w:bottom w:val="single" w:sz="4" w:space="0" w:color="auto"/>
              <w:right w:val="single" w:sz="4" w:space="0" w:color="auto"/>
            </w:tcBorders>
            <w:shd w:val="clear" w:color="auto" w:fill="auto"/>
            <w:vAlign w:val="center"/>
            <w:hideMark/>
            <w:tcPrChange w:id="808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3355440" w14:textId="77777777" w:rsidR="001A7CD7" w:rsidRPr="00F77B86" w:rsidRDefault="001A7CD7" w:rsidP="001A7CD7">
            <w:pPr>
              <w:spacing w:after="0" w:line="240" w:lineRule="auto"/>
              <w:jc w:val="left"/>
              <w:rPr>
                <w:ins w:id="8083" w:author="ilham.nur@office.ui.ac.id" w:date="2023-03-28T22:19:00Z"/>
                <w:rFonts w:eastAsia="Times New Roman" w:cs="Times New Roman"/>
                <w:b/>
                <w:bCs/>
                <w:color w:val="000000"/>
                <w:sz w:val="20"/>
                <w:szCs w:val="20"/>
                <w:rPrChange w:id="8084" w:author="ilham.nur@office.ui.ac.id" w:date="2023-03-28T22:19:00Z">
                  <w:rPr>
                    <w:ins w:id="8085" w:author="ilham.nur@office.ui.ac.id" w:date="2023-03-28T22:19:00Z"/>
                    <w:rFonts w:eastAsia="Times New Roman" w:cs="Times New Roman"/>
                    <w:b/>
                    <w:bCs/>
                    <w:color w:val="000000"/>
                    <w:szCs w:val="24"/>
                  </w:rPr>
                </w:rPrChange>
              </w:rPr>
            </w:pPr>
            <w:ins w:id="8086" w:author="ilham.nur@office.ui.ac.id" w:date="2023-03-28T22:19:00Z">
              <w:r w:rsidRPr="00F77B86">
                <w:rPr>
                  <w:rFonts w:eastAsia="Times New Roman" w:cs="Times New Roman"/>
                  <w:b/>
                  <w:bCs/>
                  <w:color w:val="000000"/>
                  <w:sz w:val="20"/>
                  <w:szCs w:val="20"/>
                  <w:rPrChange w:id="8087" w:author="ilham.nur@office.ui.ac.id" w:date="2023-03-28T22:19:00Z">
                    <w:rPr>
                      <w:rFonts w:eastAsia="Times New Roman" w:cs="Times New Roman"/>
                      <w:b/>
                      <w:bCs/>
                      <w:color w:val="000000"/>
                      <w:szCs w:val="24"/>
                    </w:rPr>
                  </w:rPrChange>
                </w:rPr>
                <w:t xml:space="preserve"> Rp                                  22,465,500.00 </w:t>
              </w:r>
            </w:ins>
          </w:p>
        </w:tc>
      </w:tr>
      <w:tr w:rsidR="001A7CD7" w:rsidRPr="00F77B86" w14:paraId="0FF49612" w14:textId="77777777" w:rsidTr="001A7CD7">
        <w:trPr>
          <w:trHeight w:val="315"/>
          <w:ins w:id="8088" w:author="ilham.nur@office.ui.ac.id" w:date="2023-03-28T22:19:00Z"/>
          <w:trPrChange w:id="808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09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42E7B12" w14:textId="77777777" w:rsidR="001A7CD7" w:rsidRPr="00F77B86" w:rsidRDefault="001A7CD7" w:rsidP="001A7CD7">
            <w:pPr>
              <w:spacing w:after="0" w:line="240" w:lineRule="auto"/>
              <w:rPr>
                <w:ins w:id="8091" w:author="ilham.nur@office.ui.ac.id" w:date="2023-03-28T22:19:00Z"/>
                <w:rFonts w:eastAsia="Times New Roman" w:cs="Times New Roman"/>
                <w:color w:val="000000"/>
                <w:sz w:val="20"/>
                <w:szCs w:val="20"/>
                <w:rPrChange w:id="8092" w:author="ilham.nur@office.ui.ac.id" w:date="2023-03-28T22:19:00Z">
                  <w:rPr>
                    <w:ins w:id="8093" w:author="ilham.nur@office.ui.ac.id" w:date="2023-03-28T22:19:00Z"/>
                    <w:rFonts w:eastAsia="Times New Roman" w:cs="Times New Roman"/>
                    <w:color w:val="000000"/>
                    <w:szCs w:val="24"/>
                  </w:rPr>
                </w:rPrChange>
              </w:rPr>
            </w:pPr>
            <w:ins w:id="8094" w:author="ilham.nur@office.ui.ac.id" w:date="2023-03-28T22:19:00Z">
              <w:r w:rsidRPr="00F77B86">
                <w:rPr>
                  <w:rFonts w:eastAsia="Times New Roman" w:cs="Times New Roman"/>
                  <w:color w:val="000000"/>
                  <w:sz w:val="20"/>
                  <w:szCs w:val="20"/>
                  <w:rPrChange w:id="8095" w:author="ilham.nur@office.ui.ac.id" w:date="2023-03-28T22:19:00Z">
                    <w:rPr>
                      <w:rFonts w:eastAsia="Times New Roman" w:cs="Times New Roman"/>
                      <w:color w:val="000000"/>
                      <w:szCs w:val="24"/>
                    </w:rPr>
                  </w:rPrChange>
                </w:rPr>
                <w:t>Simulasi 16</w:t>
              </w:r>
            </w:ins>
          </w:p>
        </w:tc>
        <w:tc>
          <w:tcPr>
            <w:tcW w:w="901" w:type="pct"/>
            <w:tcBorders>
              <w:top w:val="nil"/>
              <w:left w:val="nil"/>
              <w:bottom w:val="single" w:sz="4" w:space="0" w:color="auto"/>
              <w:right w:val="single" w:sz="4" w:space="0" w:color="auto"/>
            </w:tcBorders>
            <w:shd w:val="clear" w:color="auto" w:fill="auto"/>
            <w:noWrap/>
            <w:vAlign w:val="bottom"/>
            <w:hideMark/>
            <w:tcPrChange w:id="809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634298B" w14:textId="77777777" w:rsidR="001A7CD7" w:rsidRPr="00F77B86" w:rsidRDefault="001A7CD7" w:rsidP="001A7CD7">
            <w:pPr>
              <w:spacing w:after="0" w:line="240" w:lineRule="auto"/>
              <w:jc w:val="right"/>
              <w:rPr>
                <w:ins w:id="8097" w:author="ilham.nur@office.ui.ac.id" w:date="2023-03-28T22:19:00Z"/>
                <w:rFonts w:eastAsia="Times New Roman" w:cs="Times New Roman"/>
                <w:color w:val="000000"/>
                <w:sz w:val="20"/>
                <w:szCs w:val="20"/>
                <w:rPrChange w:id="8098" w:author="ilham.nur@office.ui.ac.id" w:date="2023-03-28T22:19:00Z">
                  <w:rPr>
                    <w:ins w:id="8099" w:author="ilham.nur@office.ui.ac.id" w:date="2023-03-28T22:19:00Z"/>
                    <w:rFonts w:ascii="Calibri" w:eastAsia="Times New Roman" w:hAnsi="Calibri" w:cs="Calibri"/>
                    <w:color w:val="000000"/>
                    <w:sz w:val="22"/>
                  </w:rPr>
                </w:rPrChange>
              </w:rPr>
            </w:pPr>
            <w:ins w:id="8100" w:author="ilham.nur@office.ui.ac.id" w:date="2023-03-28T22:19:00Z">
              <w:r w:rsidRPr="00F77B86">
                <w:rPr>
                  <w:rFonts w:eastAsia="Times New Roman" w:cs="Times New Roman"/>
                  <w:color w:val="000000"/>
                  <w:sz w:val="20"/>
                  <w:szCs w:val="20"/>
                  <w:rPrChange w:id="8101" w:author="ilham.nur@office.ui.ac.id" w:date="2023-03-28T22:19:00Z">
                    <w:rPr>
                      <w:rFonts w:ascii="Calibri" w:eastAsia="Times New Roman" w:hAnsi="Calibri" w:cs="Calibri"/>
                      <w:color w:val="000000"/>
                      <w:sz w:val="22"/>
                    </w:rPr>
                  </w:rPrChange>
                </w:rPr>
                <w:t>5.30</w:t>
              </w:r>
            </w:ins>
          </w:p>
        </w:tc>
        <w:tc>
          <w:tcPr>
            <w:tcW w:w="901" w:type="pct"/>
            <w:tcBorders>
              <w:top w:val="nil"/>
              <w:left w:val="nil"/>
              <w:bottom w:val="single" w:sz="4" w:space="0" w:color="auto"/>
              <w:right w:val="single" w:sz="4" w:space="0" w:color="auto"/>
            </w:tcBorders>
            <w:shd w:val="clear" w:color="auto" w:fill="auto"/>
            <w:vAlign w:val="center"/>
            <w:hideMark/>
            <w:tcPrChange w:id="810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A2AA8B1" w14:textId="77777777" w:rsidR="001A7CD7" w:rsidRPr="00F77B86" w:rsidRDefault="001A7CD7" w:rsidP="001A7CD7">
            <w:pPr>
              <w:spacing w:after="0" w:line="240" w:lineRule="auto"/>
              <w:jc w:val="right"/>
              <w:rPr>
                <w:ins w:id="8103" w:author="ilham.nur@office.ui.ac.id" w:date="2023-03-28T22:19:00Z"/>
                <w:rFonts w:eastAsia="Times New Roman" w:cs="Times New Roman"/>
                <w:b/>
                <w:bCs/>
                <w:color w:val="000000"/>
                <w:sz w:val="20"/>
                <w:szCs w:val="20"/>
                <w:rPrChange w:id="8104" w:author="ilham.nur@office.ui.ac.id" w:date="2023-03-28T22:19:00Z">
                  <w:rPr>
                    <w:ins w:id="8105" w:author="ilham.nur@office.ui.ac.id" w:date="2023-03-28T22:19:00Z"/>
                    <w:rFonts w:eastAsia="Times New Roman" w:cs="Times New Roman"/>
                    <w:b/>
                    <w:bCs/>
                    <w:color w:val="000000"/>
                    <w:szCs w:val="24"/>
                  </w:rPr>
                </w:rPrChange>
              </w:rPr>
            </w:pPr>
            <w:ins w:id="8106" w:author="ilham.nur@office.ui.ac.id" w:date="2023-03-28T22:19:00Z">
              <w:r w:rsidRPr="00F77B86">
                <w:rPr>
                  <w:rFonts w:eastAsia="Times New Roman" w:cs="Times New Roman"/>
                  <w:b/>
                  <w:bCs/>
                  <w:color w:val="000000"/>
                  <w:sz w:val="20"/>
                  <w:szCs w:val="20"/>
                  <w:rPrChange w:id="8107" w:author="ilham.nur@office.ui.ac.id" w:date="2023-03-28T22:19:00Z">
                    <w:rPr>
                      <w:rFonts w:eastAsia="Times New Roman" w:cs="Times New Roman"/>
                      <w:b/>
                      <w:bCs/>
                      <w:color w:val="000000"/>
                      <w:szCs w:val="24"/>
                    </w:rPr>
                  </w:rPrChange>
                </w:rPr>
                <w:t>890.4</w:t>
              </w:r>
            </w:ins>
          </w:p>
        </w:tc>
        <w:tc>
          <w:tcPr>
            <w:tcW w:w="901" w:type="pct"/>
            <w:tcBorders>
              <w:top w:val="nil"/>
              <w:left w:val="nil"/>
              <w:bottom w:val="single" w:sz="4" w:space="0" w:color="auto"/>
              <w:right w:val="single" w:sz="4" w:space="0" w:color="auto"/>
            </w:tcBorders>
            <w:shd w:val="clear" w:color="auto" w:fill="auto"/>
            <w:vAlign w:val="center"/>
            <w:hideMark/>
            <w:tcPrChange w:id="810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196570E" w14:textId="77777777" w:rsidR="001A7CD7" w:rsidRPr="00F77B86" w:rsidRDefault="001A7CD7" w:rsidP="001A7CD7">
            <w:pPr>
              <w:spacing w:after="0" w:line="240" w:lineRule="auto"/>
              <w:rPr>
                <w:ins w:id="8109" w:author="ilham.nur@office.ui.ac.id" w:date="2023-03-28T22:19:00Z"/>
                <w:rFonts w:eastAsia="Times New Roman" w:cs="Times New Roman"/>
                <w:color w:val="000000"/>
                <w:sz w:val="20"/>
                <w:szCs w:val="20"/>
                <w:rPrChange w:id="8110" w:author="ilham.nur@office.ui.ac.id" w:date="2023-03-28T22:19:00Z">
                  <w:rPr>
                    <w:ins w:id="8111" w:author="ilham.nur@office.ui.ac.id" w:date="2023-03-28T22:19:00Z"/>
                    <w:rFonts w:eastAsia="Times New Roman" w:cs="Times New Roman"/>
                    <w:color w:val="000000"/>
                    <w:szCs w:val="24"/>
                  </w:rPr>
                </w:rPrChange>
              </w:rPr>
            </w:pPr>
            <w:ins w:id="8112" w:author="ilham.nur@office.ui.ac.id" w:date="2023-03-28T22:19:00Z">
              <w:r w:rsidRPr="00F77B86">
                <w:rPr>
                  <w:rFonts w:eastAsia="Times New Roman" w:cs="Times New Roman"/>
                  <w:color w:val="000000"/>
                  <w:sz w:val="20"/>
                  <w:szCs w:val="20"/>
                  <w:rPrChange w:id="8113" w:author="ilham.nur@office.ui.ac.id" w:date="2023-03-28T22:19:00Z">
                    <w:rPr>
                      <w:rFonts w:eastAsia="Times New Roman" w:cs="Times New Roman"/>
                      <w:color w:val="000000"/>
                      <w:szCs w:val="24"/>
                    </w:rPr>
                  </w:rPrChange>
                </w:rPr>
                <w:t xml:space="preserve"> $                                1,246 </w:t>
              </w:r>
            </w:ins>
          </w:p>
        </w:tc>
        <w:tc>
          <w:tcPr>
            <w:tcW w:w="1278" w:type="pct"/>
            <w:tcBorders>
              <w:top w:val="nil"/>
              <w:left w:val="nil"/>
              <w:bottom w:val="single" w:sz="4" w:space="0" w:color="auto"/>
              <w:right w:val="single" w:sz="4" w:space="0" w:color="auto"/>
            </w:tcBorders>
            <w:shd w:val="clear" w:color="auto" w:fill="auto"/>
            <w:vAlign w:val="center"/>
            <w:hideMark/>
            <w:tcPrChange w:id="811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F969C3D" w14:textId="77777777" w:rsidR="001A7CD7" w:rsidRPr="00F77B86" w:rsidRDefault="001A7CD7" w:rsidP="001A7CD7">
            <w:pPr>
              <w:spacing w:after="0" w:line="240" w:lineRule="auto"/>
              <w:jc w:val="left"/>
              <w:rPr>
                <w:ins w:id="8115" w:author="ilham.nur@office.ui.ac.id" w:date="2023-03-28T22:19:00Z"/>
                <w:rFonts w:eastAsia="Times New Roman" w:cs="Times New Roman"/>
                <w:b/>
                <w:bCs/>
                <w:color w:val="000000"/>
                <w:sz w:val="20"/>
                <w:szCs w:val="20"/>
                <w:rPrChange w:id="8116" w:author="ilham.nur@office.ui.ac.id" w:date="2023-03-28T22:19:00Z">
                  <w:rPr>
                    <w:ins w:id="8117" w:author="ilham.nur@office.ui.ac.id" w:date="2023-03-28T22:19:00Z"/>
                    <w:rFonts w:eastAsia="Times New Roman" w:cs="Times New Roman"/>
                    <w:b/>
                    <w:bCs/>
                    <w:color w:val="000000"/>
                    <w:szCs w:val="24"/>
                  </w:rPr>
                </w:rPrChange>
              </w:rPr>
            </w:pPr>
            <w:ins w:id="8118" w:author="ilham.nur@office.ui.ac.id" w:date="2023-03-28T22:19:00Z">
              <w:r w:rsidRPr="00F77B86">
                <w:rPr>
                  <w:rFonts w:eastAsia="Times New Roman" w:cs="Times New Roman"/>
                  <w:b/>
                  <w:bCs/>
                  <w:color w:val="000000"/>
                  <w:sz w:val="20"/>
                  <w:szCs w:val="20"/>
                  <w:rPrChange w:id="8119" w:author="ilham.nur@office.ui.ac.id" w:date="2023-03-28T22:19:00Z">
                    <w:rPr>
                      <w:rFonts w:eastAsia="Times New Roman" w:cs="Times New Roman"/>
                      <w:b/>
                      <w:bCs/>
                      <w:color w:val="000000"/>
                      <w:szCs w:val="24"/>
                    </w:rPr>
                  </w:rPrChange>
                </w:rPr>
                <w:t xml:space="preserve"> Rp                                  18,690,000.00 </w:t>
              </w:r>
            </w:ins>
          </w:p>
        </w:tc>
      </w:tr>
      <w:tr w:rsidR="001A7CD7" w:rsidRPr="00F77B86" w14:paraId="734AD91A" w14:textId="77777777" w:rsidTr="001A7CD7">
        <w:trPr>
          <w:trHeight w:val="315"/>
          <w:ins w:id="8120" w:author="ilham.nur@office.ui.ac.id" w:date="2023-03-28T22:19:00Z"/>
          <w:trPrChange w:id="812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12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52DF613" w14:textId="77777777" w:rsidR="001A7CD7" w:rsidRPr="00F77B86" w:rsidRDefault="001A7CD7" w:rsidP="001A7CD7">
            <w:pPr>
              <w:spacing w:after="0" w:line="240" w:lineRule="auto"/>
              <w:rPr>
                <w:ins w:id="8123" w:author="ilham.nur@office.ui.ac.id" w:date="2023-03-28T22:19:00Z"/>
                <w:rFonts w:eastAsia="Times New Roman" w:cs="Times New Roman"/>
                <w:color w:val="000000"/>
                <w:sz w:val="20"/>
                <w:szCs w:val="20"/>
                <w:rPrChange w:id="8124" w:author="ilham.nur@office.ui.ac.id" w:date="2023-03-28T22:19:00Z">
                  <w:rPr>
                    <w:ins w:id="8125" w:author="ilham.nur@office.ui.ac.id" w:date="2023-03-28T22:19:00Z"/>
                    <w:rFonts w:eastAsia="Times New Roman" w:cs="Times New Roman"/>
                    <w:color w:val="000000"/>
                    <w:szCs w:val="24"/>
                  </w:rPr>
                </w:rPrChange>
              </w:rPr>
            </w:pPr>
            <w:ins w:id="8126" w:author="ilham.nur@office.ui.ac.id" w:date="2023-03-28T22:19:00Z">
              <w:r w:rsidRPr="00F77B86">
                <w:rPr>
                  <w:rFonts w:eastAsia="Times New Roman" w:cs="Times New Roman"/>
                  <w:color w:val="000000"/>
                  <w:sz w:val="20"/>
                  <w:szCs w:val="20"/>
                  <w:rPrChange w:id="8127" w:author="ilham.nur@office.ui.ac.id" w:date="2023-03-28T22:19:00Z">
                    <w:rPr>
                      <w:rFonts w:eastAsia="Times New Roman" w:cs="Times New Roman"/>
                      <w:color w:val="000000"/>
                      <w:szCs w:val="24"/>
                    </w:rPr>
                  </w:rPrChange>
                </w:rPr>
                <w:t>Simulasi 17</w:t>
              </w:r>
            </w:ins>
          </w:p>
        </w:tc>
        <w:tc>
          <w:tcPr>
            <w:tcW w:w="901" w:type="pct"/>
            <w:tcBorders>
              <w:top w:val="nil"/>
              <w:left w:val="nil"/>
              <w:bottom w:val="single" w:sz="4" w:space="0" w:color="auto"/>
              <w:right w:val="single" w:sz="4" w:space="0" w:color="auto"/>
            </w:tcBorders>
            <w:shd w:val="clear" w:color="auto" w:fill="auto"/>
            <w:noWrap/>
            <w:vAlign w:val="bottom"/>
            <w:hideMark/>
            <w:tcPrChange w:id="812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F45FFF5" w14:textId="77777777" w:rsidR="001A7CD7" w:rsidRPr="00F77B86" w:rsidRDefault="001A7CD7" w:rsidP="001A7CD7">
            <w:pPr>
              <w:spacing w:after="0" w:line="240" w:lineRule="auto"/>
              <w:jc w:val="right"/>
              <w:rPr>
                <w:ins w:id="8129" w:author="ilham.nur@office.ui.ac.id" w:date="2023-03-28T22:19:00Z"/>
                <w:rFonts w:eastAsia="Times New Roman" w:cs="Times New Roman"/>
                <w:color w:val="000000"/>
                <w:sz w:val="20"/>
                <w:szCs w:val="20"/>
                <w:rPrChange w:id="8130" w:author="ilham.nur@office.ui.ac.id" w:date="2023-03-28T22:19:00Z">
                  <w:rPr>
                    <w:ins w:id="8131" w:author="ilham.nur@office.ui.ac.id" w:date="2023-03-28T22:19:00Z"/>
                    <w:rFonts w:ascii="Calibri" w:eastAsia="Times New Roman" w:hAnsi="Calibri" w:cs="Calibri"/>
                    <w:color w:val="000000"/>
                    <w:sz w:val="22"/>
                  </w:rPr>
                </w:rPrChange>
              </w:rPr>
            </w:pPr>
            <w:ins w:id="8132" w:author="ilham.nur@office.ui.ac.id" w:date="2023-03-28T22:19:00Z">
              <w:r w:rsidRPr="00F77B86">
                <w:rPr>
                  <w:rFonts w:eastAsia="Times New Roman" w:cs="Times New Roman"/>
                  <w:color w:val="000000"/>
                  <w:sz w:val="20"/>
                  <w:szCs w:val="20"/>
                  <w:rPrChange w:id="8133" w:author="ilham.nur@office.ui.ac.id" w:date="2023-03-28T22:19:00Z">
                    <w:rPr>
                      <w:rFonts w:ascii="Calibri" w:eastAsia="Times New Roman" w:hAnsi="Calibri" w:cs="Calibri"/>
                      <w:color w:val="000000"/>
                      <w:sz w:val="22"/>
                    </w:rPr>
                  </w:rPrChange>
                </w:rPr>
                <w:t>5.00</w:t>
              </w:r>
            </w:ins>
          </w:p>
        </w:tc>
        <w:tc>
          <w:tcPr>
            <w:tcW w:w="901" w:type="pct"/>
            <w:tcBorders>
              <w:top w:val="nil"/>
              <w:left w:val="nil"/>
              <w:bottom w:val="single" w:sz="4" w:space="0" w:color="auto"/>
              <w:right w:val="single" w:sz="4" w:space="0" w:color="auto"/>
            </w:tcBorders>
            <w:shd w:val="clear" w:color="auto" w:fill="auto"/>
            <w:vAlign w:val="center"/>
            <w:hideMark/>
            <w:tcPrChange w:id="813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B7937A9" w14:textId="77777777" w:rsidR="001A7CD7" w:rsidRPr="00F77B86" w:rsidRDefault="001A7CD7" w:rsidP="001A7CD7">
            <w:pPr>
              <w:spacing w:after="0" w:line="240" w:lineRule="auto"/>
              <w:jc w:val="right"/>
              <w:rPr>
                <w:ins w:id="8135" w:author="ilham.nur@office.ui.ac.id" w:date="2023-03-28T22:19:00Z"/>
                <w:rFonts w:eastAsia="Times New Roman" w:cs="Times New Roman"/>
                <w:b/>
                <w:bCs/>
                <w:color w:val="000000"/>
                <w:sz w:val="20"/>
                <w:szCs w:val="20"/>
                <w:rPrChange w:id="8136" w:author="ilham.nur@office.ui.ac.id" w:date="2023-03-28T22:19:00Z">
                  <w:rPr>
                    <w:ins w:id="8137" w:author="ilham.nur@office.ui.ac.id" w:date="2023-03-28T22:19:00Z"/>
                    <w:rFonts w:eastAsia="Times New Roman" w:cs="Times New Roman"/>
                    <w:b/>
                    <w:bCs/>
                    <w:color w:val="000000"/>
                    <w:szCs w:val="24"/>
                  </w:rPr>
                </w:rPrChange>
              </w:rPr>
            </w:pPr>
            <w:ins w:id="8138" w:author="ilham.nur@office.ui.ac.id" w:date="2023-03-28T22:19:00Z">
              <w:r w:rsidRPr="00F77B86">
                <w:rPr>
                  <w:rFonts w:eastAsia="Times New Roman" w:cs="Times New Roman"/>
                  <w:b/>
                  <w:bCs/>
                  <w:color w:val="000000"/>
                  <w:sz w:val="20"/>
                  <w:szCs w:val="20"/>
                  <w:rPrChange w:id="8139" w:author="ilham.nur@office.ui.ac.id" w:date="2023-03-28T22:19:00Z">
                    <w:rPr>
                      <w:rFonts w:eastAsia="Times New Roman" w:cs="Times New Roman"/>
                      <w:b/>
                      <w:bCs/>
                      <w:color w:val="000000"/>
                      <w:szCs w:val="24"/>
                    </w:rPr>
                  </w:rPrChange>
                </w:rPr>
                <w:t>840</w:t>
              </w:r>
            </w:ins>
          </w:p>
        </w:tc>
        <w:tc>
          <w:tcPr>
            <w:tcW w:w="901" w:type="pct"/>
            <w:tcBorders>
              <w:top w:val="nil"/>
              <w:left w:val="nil"/>
              <w:bottom w:val="single" w:sz="4" w:space="0" w:color="auto"/>
              <w:right w:val="single" w:sz="4" w:space="0" w:color="auto"/>
            </w:tcBorders>
            <w:shd w:val="clear" w:color="auto" w:fill="auto"/>
            <w:vAlign w:val="center"/>
            <w:hideMark/>
            <w:tcPrChange w:id="814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459508B" w14:textId="77777777" w:rsidR="001A7CD7" w:rsidRPr="00F77B86" w:rsidRDefault="001A7CD7" w:rsidP="001A7CD7">
            <w:pPr>
              <w:spacing w:after="0" w:line="240" w:lineRule="auto"/>
              <w:rPr>
                <w:ins w:id="8141" w:author="ilham.nur@office.ui.ac.id" w:date="2023-03-28T22:19:00Z"/>
                <w:rFonts w:eastAsia="Times New Roman" w:cs="Times New Roman"/>
                <w:color w:val="000000"/>
                <w:sz w:val="20"/>
                <w:szCs w:val="20"/>
                <w:rPrChange w:id="8142" w:author="ilham.nur@office.ui.ac.id" w:date="2023-03-28T22:19:00Z">
                  <w:rPr>
                    <w:ins w:id="8143" w:author="ilham.nur@office.ui.ac.id" w:date="2023-03-28T22:19:00Z"/>
                    <w:rFonts w:eastAsia="Times New Roman" w:cs="Times New Roman"/>
                    <w:color w:val="000000"/>
                    <w:szCs w:val="24"/>
                  </w:rPr>
                </w:rPrChange>
              </w:rPr>
            </w:pPr>
            <w:ins w:id="8144" w:author="ilham.nur@office.ui.ac.id" w:date="2023-03-28T22:19:00Z">
              <w:r w:rsidRPr="00F77B86">
                <w:rPr>
                  <w:rFonts w:eastAsia="Times New Roman" w:cs="Times New Roman"/>
                  <w:color w:val="000000"/>
                  <w:sz w:val="20"/>
                  <w:szCs w:val="20"/>
                  <w:rPrChange w:id="8145" w:author="ilham.nur@office.ui.ac.id" w:date="2023-03-28T22:19:00Z">
                    <w:rPr>
                      <w:rFonts w:eastAsia="Times New Roman" w:cs="Times New Roman"/>
                      <w:color w:val="000000"/>
                      <w:szCs w:val="24"/>
                    </w:rPr>
                  </w:rPrChange>
                </w:rPr>
                <w:t xml:space="preserve"> $                                1,193 </w:t>
              </w:r>
            </w:ins>
          </w:p>
        </w:tc>
        <w:tc>
          <w:tcPr>
            <w:tcW w:w="1278" w:type="pct"/>
            <w:tcBorders>
              <w:top w:val="nil"/>
              <w:left w:val="nil"/>
              <w:bottom w:val="single" w:sz="4" w:space="0" w:color="auto"/>
              <w:right w:val="single" w:sz="4" w:space="0" w:color="auto"/>
            </w:tcBorders>
            <w:shd w:val="clear" w:color="auto" w:fill="auto"/>
            <w:vAlign w:val="center"/>
            <w:hideMark/>
            <w:tcPrChange w:id="814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173D1F8" w14:textId="77777777" w:rsidR="001A7CD7" w:rsidRPr="00F77B86" w:rsidRDefault="001A7CD7" w:rsidP="001A7CD7">
            <w:pPr>
              <w:spacing w:after="0" w:line="240" w:lineRule="auto"/>
              <w:jc w:val="left"/>
              <w:rPr>
                <w:ins w:id="8147" w:author="ilham.nur@office.ui.ac.id" w:date="2023-03-28T22:19:00Z"/>
                <w:rFonts w:eastAsia="Times New Roman" w:cs="Times New Roman"/>
                <w:b/>
                <w:bCs/>
                <w:color w:val="000000"/>
                <w:sz w:val="20"/>
                <w:szCs w:val="20"/>
                <w:rPrChange w:id="8148" w:author="ilham.nur@office.ui.ac.id" w:date="2023-03-28T22:19:00Z">
                  <w:rPr>
                    <w:ins w:id="8149" w:author="ilham.nur@office.ui.ac.id" w:date="2023-03-28T22:19:00Z"/>
                    <w:rFonts w:eastAsia="Times New Roman" w:cs="Times New Roman"/>
                    <w:b/>
                    <w:bCs/>
                    <w:color w:val="000000"/>
                    <w:szCs w:val="24"/>
                  </w:rPr>
                </w:rPrChange>
              </w:rPr>
            </w:pPr>
            <w:ins w:id="8150" w:author="ilham.nur@office.ui.ac.id" w:date="2023-03-28T22:19:00Z">
              <w:r w:rsidRPr="00F77B86">
                <w:rPr>
                  <w:rFonts w:eastAsia="Times New Roman" w:cs="Times New Roman"/>
                  <w:b/>
                  <w:bCs/>
                  <w:color w:val="000000"/>
                  <w:sz w:val="20"/>
                  <w:szCs w:val="20"/>
                  <w:rPrChange w:id="8151" w:author="ilham.nur@office.ui.ac.id" w:date="2023-03-28T22:19:00Z">
                    <w:rPr>
                      <w:rFonts w:eastAsia="Times New Roman" w:cs="Times New Roman"/>
                      <w:b/>
                      <w:bCs/>
                      <w:color w:val="000000"/>
                      <w:szCs w:val="24"/>
                    </w:rPr>
                  </w:rPrChange>
                </w:rPr>
                <w:t xml:space="preserve"> Rp                                  17,892,000.00 </w:t>
              </w:r>
            </w:ins>
          </w:p>
        </w:tc>
      </w:tr>
      <w:tr w:rsidR="001A7CD7" w:rsidRPr="00F77B86" w14:paraId="0E4B0E79" w14:textId="77777777" w:rsidTr="001A7CD7">
        <w:trPr>
          <w:trHeight w:val="315"/>
          <w:ins w:id="8152" w:author="ilham.nur@office.ui.ac.id" w:date="2023-03-28T22:19:00Z"/>
          <w:trPrChange w:id="815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15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977BBA0" w14:textId="77777777" w:rsidR="001A7CD7" w:rsidRPr="00F77B86" w:rsidRDefault="001A7CD7" w:rsidP="001A7CD7">
            <w:pPr>
              <w:spacing w:after="0" w:line="240" w:lineRule="auto"/>
              <w:rPr>
                <w:ins w:id="8155" w:author="ilham.nur@office.ui.ac.id" w:date="2023-03-28T22:19:00Z"/>
                <w:rFonts w:eastAsia="Times New Roman" w:cs="Times New Roman"/>
                <w:color w:val="000000"/>
                <w:sz w:val="20"/>
                <w:szCs w:val="20"/>
                <w:rPrChange w:id="8156" w:author="ilham.nur@office.ui.ac.id" w:date="2023-03-28T22:19:00Z">
                  <w:rPr>
                    <w:ins w:id="8157" w:author="ilham.nur@office.ui.ac.id" w:date="2023-03-28T22:19:00Z"/>
                    <w:rFonts w:eastAsia="Times New Roman" w:cs="Times New Roman"/>
                    <w:color w:val="000000"/>
                    <w:szCs w:val="24"/>
                  </w:rPr>
                </w:rPrChange>
              </w:rPr>
            </w:pPr>
            <w:ins w:id="8158" w:author="ilham.nur@office.ui.ac.id" w:date="2023-03-28T22:19:00Z">
              <w:r w:rsidRPr="00F77B86">
                <w:rPr>
                  <w:rFonts w:eastAsia="Times New Roman" w:cs="Times New Roman"/>
                  <w:color w:val="000000"/>
                  <w:sz w:val="20"/>
                  <w:szCs w:val="20"/>
                  <w:rPrChange w:id="8159" w:author="ilham.nur@office.ui.ac.id" w:date="2023-03-28T22:19:00Z">
                    <w:rPr>
                      <w:rFonts w:eastAsia="Times New Roman" w:cs="Times New Roman"/>
                      <w:color w:val="000000"/>
                      <w:szCs w:val="24"/>
                    </w:rPr>
                  </w:rPrChange>
                </w:rPr>
                <w:t>Simulasi 18</w:t>
              </w:r>
            </w:ins>
          </w:p>
        </w:tc>
        <w:tc>
          <w:tcPr>
            <w:tcW w:w="901" w:type="pct"/>
            <w:tcBorders>
              <w:top w:val="nil"/>
              <w:left w:val="nil"/>
              <w:bottom w:val="single" w:sz="4" w:space="0" w:color="auto"/>
              <w:right w:val="single" w:sz="4" w:space="0" w:color="auto"/>
            </w:tcBorders>
            <w:shd w:val="clear" w:color="auto" w:fill="auto"/>
            <w:noWrap/>
            <w:vAlign w:val="bottom"/>
            <w:hideMark/>
            <w:tcPrChange w:id="816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165A24C" w14:textId="77777777" w:rsidR="001A7CD7" w:rsidRPr="00F77B86" w:rsidRDefault="001A7CD7" w:rsidP="001A7CD7">
            <w:pPr>
              <w:spacing w:after="0" w:line="240" w:lineRule="auto"/>
              <w:jc w:val="right"/>
              <w:rPr>
                <w:ins w:id="8161" w:author="ilham.nur@office.ui.ac.id" w:date="2023-03-28T22:19:00Z"/>
                <w:rFonts w:eastAsia="Times New Roman" w:cs="Times New Roman"/>
                <w:color w:val="000000"/>
                <w:sz w:val="20"/>
                <w:szCs w:val="20"/>
                <w:rPrChange w:id="8162" w:author="ilham.nur@office.ui.ac.id" w:date="2023-03-28T22:19:00Z">
                  <w:rPr>
                    <w:ins w:id="8163" w:author="ilham.nur@office.ui.ac.id" w:date="2023-03-28T22:19:00Z"/>
                    <w:rFonts w:ascii="Calibri" w:eastAsia="Times New Roman" w:hAnsi="Calibri" w:cs="Calibri"/>
                    <w:color w:val="000000"/>
                    <w:sz w:val="22"/>
                  </w:rPr>
                </w:rPrChange>
              </w:rPr>
            </w:pPr>
            <w:ins w:id="8164" w:author="ilham.nur@office.ui.ac.id" w:date="2023-03-28T22:19:00Z">
              <w:r w:rsidRPr="00F77B86">
                <w:rPr>
                  <w:rFonts w:eastAsia="Times New Roman" w:cs="Times New Roman"/>
                  <w:color w:val="000000"/>
                  <w:sz w:val="20"/>
                  <w:szCs w:val="20"/>
                  <w:rPrChange w:id="8165" w:author="ilham.nur@office.ui.ac.id" w:date="2023-03-28T22:19:00Z">
                    <w:rPr>
                      <w:rFonts w:ascii="Calibri" w:eastAsia="Times New Roman" w:hAnsi="Calibri" w:cs="Calibri"/>
                      <w:color w:val="000000"/>
                      <w:sz w:val="22"/>
                    </w:rPr>
                  </w:rPrChange>
                </w:rPr>
                <w:t>3.50</w:t>
              </w:r>
            </w:ins>
          </w:p>
        </w:tc>
        <w:tc>
          <w:tcPr>
            <w:tcW w:w="901" w:type="pct"/>
            <w:tcBorders>
              <w:top w:val="nil"/>
              <w:left w:val="nil"/>
              <w:bottom w:val="single" w:sz="4" w:space="0" w:color="auto"/>
              <w:right w:val="single" w:sz="4" w:space="0" w:color="auto"/>
            </w:tcBorders>
            <w:shd w:val="clear" w:color="auto" w:fill="auto"/>
            <w:vAlign w:val="center"/>
            <w:hideMark/>
            <w:tcPrChange w:id="816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31007CA" w14:textId="77777777" w:rsidR="001A7CD7" w:rsidRPr="00F77B86" w:rsidRDefault="001A7CD7" w:rsidP="001A7CD7">
            <w:pPr>
              <w:spacing w:after="0" w:line="240" w:lineRule="auto"/>
              <w:jc w:val="right"/>
              <w:rPr>
                <w:ins w:id="8167" w:author="ilham.nur@office.ui.ac.id" w:date="2023-03-28T22:19:00Z"/>
                <w:rFonts w:eastAsia="Times New Roman" w:cs="Times New Roman"/>
                <w:b/>
                <w:bCs/>
                <w:color w:val="000000"/>
                <w:sz w:val="20"/>
                <w:szCs w:val="20"/>
                <w:rPrChange w:id="8168" w:author="ilham.nur@office.ui.ac.id" w:date="2023-03-28T22:19:00Z">
                  <w:rPr>
                    <w:ins w:id="8169" w:author="ilham.nur@office.ui.ac.id" w:date="2023-03-28T22:19:00Z"/>
                    <w:rFonts w:eastAsia="Times New Roman" w:cs="Times New Roman"/>
                    <w:b/>
                    <w:bCs/>
                    <w:color w:val="000000"/>
                    <w:szCs w:val="24"/>
                  </w:rPr>
                </w:rPrChange>
              </w:rPr>
            </w:pPr>
            <w:ins w:id="8170" w:author="ilham.nur@office.ui.ac.id" w:date="2023-03-28T22:19:00Z">
              <w:r w:rsidRPr="00F77B86">
                <w:rPr>
                  <w:rFonts w:eastAsia="Times New Roman" w:cs="Times New Roman"/>
                  <w:b/>
                  <w:bCs/>
                  <w:color w:val="000000"/>
                  <w:sz w:val="20"/>
                  <w:szCs w:val="20"/>
                  <w:rPrChange w:id="8171" w:author="ilham.nur@office.ui.ac.id" w:date="2023-03-28T22:19:00Z">
                    <w:rPr>
                      <w:rFonts w:eastAsia="Times New Roman" w:cs="Times New Roman"/>
                      <w:b/>
                      <w:bCs/>
                      <w:color w:val="000000"/>
                      <w:szCs w:val="24"/>
                    </w:rPr>
                  </w:rPrChange>
                </w:rPr>
                <w:t>588</w:t>
              </w:r>
            </w:ins>
          </w:p>
        </w:tc>
        <w:tc>
          <w:tcPr>
            <w:tcW w:w="901" w:type="pct"/>
            <w:tcBorders>
              <w:top w:val="nil"/>
              <w:left w:val="nil"/>
              <w:bottom w:val="single" w:sz="4" w:space="0" w:color="auto"/>
              <w:right w:val="single" w:sz="4" w:space="0" w:color="auto"/>
            </w:tcBorders>
            <w:shd w:val="clear" w:color="auto" w:fill="auto"/>
            <w:vAlign w:val="center"/>
            <w:hideMark/>
            <w:tcPrChange w:id="817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907A37B" w14:textId="77777777" w:rsidR="001A7CD7" w:rsidRPr="00F77B86" w:rsidRDefault="001A7CD7" w:rsidP="001A7CD7">
            <w:pPr>
              <w:spacing w:after="0" w:line="240" w:lineRule="auto"/>
              <w:rPr>
                <w:ins w:id="8173" w:author="ilham.nur@office.ui.ac.id" w:date="2023-03-28T22:19:00Z"/>
                <w:rFonts w:eastAsia="Times New Roman" w:cs="Times New Roman"/>
                <w:color w:val="000000"/>
                <w:sz w:val="20"/>
                <w:szCs w:val="20"/>
                <w:rPrChange w:id="8174" w:author="ilham.nur@office.ui.ac.id" w:date="2023-03-28T22:19:00Z">
                  <w:rPr>
                    <w:ins w:id="8175" w:author="ilham.nur@office.ui.ac.id" w:date="2023-03-28T22:19:00Z"/>
                    <w:rFonts w:eastAsia="Times New Roman" w:cs="Times New Roman"/>
                    <w:color w:val="000000"/>
                    <w:szCs w:val="24"/>
                  </w:rPr>
                </w:rPrChange>
              </w:rPr>
            </w:pPr>
            <w:ins w:id="8176" w:author="ilham.nur@office.ui.ac.id" w:date="2023-03-28T22:19:00Z">
              <w:r w:rsidRPr="00F77B86">
                <w:rPr>
                  <w:rFonts w:eastAsia="Times New Roman" w:cs="Times New Roman"/>
                  <w:color w:val="000000"/>
                  <w:sz w:val="20"/>
                  <w:szCs w:val="20"/>
                  <w:rPrChange w:id="8177" w:author="ilham.nur@office.ui.ac.id" w:date="2023-03-28T22:19:00Z">
                    <w:rPr>
                      <w:rFonts w:eastAsia="Times New Roman" w:cs="Times New Roman"/>
                      <w:color w:val="000000"/>
                      <w:szCs w:val="24"/>
                    </w:rPr>
                  </w:rPrChange>
                </w:rPr>
                <w:t xml:space="preserve"> $                                   975 </w:t>
              </w:r>
            </w:ins>
          </w:p>
        </w:tc>
        <w:tc>
          <w:tcPr>
            <w:tcW w:w="1278" w:type="pct"/>
            <w:tcBorders>
              <w:top w:val="nil"/>
              <w:left w:val="nil"/>
              <w:bottom w:val="single" w:sz="4" w:space="0" w:color="auto"/>
              <w:right w:val="single" w:sz="4" w:space="0" w:color="auto"/>
            </w:tcBorders>
            <w:shd w:val="clear" w:color="auto" w:fill="auto"/>
            <w:vAlign w:val="center"/>
            <w:hideMark/>
            <w:tcPrChange w:id="817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5176A05" w14:textId="77777777" w:rsidR="001A7CD7" w:rsidRPr="00F77B86" w:rsidRDefault="001A7CD7" w:rsidP="001A7CD7">
            <w:pPr>
              <w:spacing w:after="0" w:line="240" w:lineRule="auto"/>
              <w:jc w:val="left"/>
              <w:rPr>
                <w:ins w:id="8179" w:author="ilham.nur@office.ui.ac.id" w:date="2023-03-28T22:19:00Z"/>
                <w:rFonts w:eastAsia="Times New Roman" w:cs="Times New Roman"/>
                <w:b/>
                <w:bCs/>
                <w:color w:val="000000"/>
                <w:sz w:val="20"/>
                <w:szCs w:val="20"/>
                <w:rPrChange w:id="8180" w:author="ilham.nur@office.ui.ac.id" w:date="2023-03-28T22:19:00Z">
                  <w:rPr>
                    <w:ins w:id="8181" w:author="ilham.nur@office.ui.ac.id" w:date="2023-03-28T22:19:00Z"/>
                    <w:rFonts w:eastAsia="Times New Roman" w:cs="Times New Roman"/>
                    <w:b/>
                    <w:bCs/>
                    <w:color w:val="000000"/>
                    <w:szCs w:val="24"/>
                  </w:rPr>
                </w:rPrChange>
              </w:rPr>
            </w:pPr>
            <w:ins w:id="8182" w:author="ilham.nur@office.ui.ac.id" w:date="2023-03-28T22:19:00Z">
              <w:r w:rsidRPr="00F77B86">
                <w:rPr>
                  <w:rFonts w:eastAsia="Times New Roman" w:cs="Times New Roman"/>
                  <w:b/>
                  <w:bCs/>
                  <w:color w:val="000000"/>
                  <w:sz w:val="20"/>
                  <w:szCs w:val="20"/>
                  <w:rPrChange w:id="8183" w:author="ilham.nur@office.ui.ac.id" w:date="2023-03-28T22:19:00Z">
                    <w:rPr>
                      <w:rFonts w:eastAsia="Times New Roman" w:cs="Times New Roman"/>
                      <w:b/>
                      <w:bCs/>
                      <w:color w:val="000000"/>
                      <w:szCs w:val="24"/>
                    </w:rPr>
                  </w:rPrChange>
                </w:rPr>
                <w:t xml:space="preserve"> Rp                                  14,629,500.00 </w:t>
              </w:r>
            </w:ins>
          </w:p>
        </w:tc>
      </w:tr>
      <w:tr w:rsidR="001A7CD7" w:rsidRPr="00F77B86" w14:paraId="3AF170BF" w14:textId="77777777" w:rsidTr="001A7CD7">
        <w:trPr>
          <w:trHeight w:val="315"/>
          <w:ins w:id="8184" w:author="ilham.nur@office.ui.ac.id" w:date="2023-03-28T22:19:00Z"/>
          <w:trPrChange w:id="818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18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076E476" w14:textId="77777777" w:rsidR="001A7CD7" w:rsidRPr="00F77B86" w:rsidRDefault="001A7CD7" w:rsidP="001A7CD7">
            <w:pPr>
              <w:spacing w:after="0" w:line="240" w:lineRule="auto"/>
              <w:rPr>
                <w:ins w:id="8187" w:author="ilham.nur@office.ui.ac.id" w:date="2023-03-28T22:19:00Z"/>
                <w:rFonts w:eastAsia="Times New Roman" w:cs="Times New Roman"/>
                <w:color w:val="000000"/>
                <w:sz w:val="20"/>
                <w:szCs w:val="20"/>
                <w:rPrChange w:id="8188" w:author="ilham.nur@office.ui.ac.id" w:date="2023-03-28T22:19:00Z">
                  <w:rPr>
                    <w:ins w:id="8189" w:author="ilham.nur@office.ui.ac.id" w:date="2023-03-28T22:19:00Z"/>
                    <w:rFonts w:eastAsia="Times New Roman" w:cs="Times New Roman"/>
                    <w:color w:val="000000"/>
                    <w:szCs w:val="24"/>
                  </w:rPr>
                </w:rPrChange>
              </w:rPr>
            </w:pPr>
            <w:ins w:id="8190" w:author="ilham.nur@office.ui.ac.id" w:date="2023-03-28T22:19:00Z">
              <w:r w:rsidRPr="00F77B86">
                <w:rPr>
                  <w:rFonts w:eastAsia="Times New Roman" w:cs="Times New Roman"/>
                  <w:color w:val="000000"/>
                  <w:sz w:val="20"/>
                  <w:szCs w:val="20"/>
                  <w:rPrChange w:id="8191" w:author="ilham.nur@office.ui.ac.id" w:date="2023-03-28T22:19:00Z">
                    <w:rPr>
                      <w:rFonts w:eastAsia="Times New Roman" w:cs="Times New Roman"/>
                      <w:color w:val="000000"/>
                      <w:szCs w:val="24"/>
                    </w:rPr>
                  </w:rPrChange>
                </w:rPr>
                <w:t>Simulasi 19</w:t>
              </w:r>
            </w:ins>
          </w:p>
        </w:tc>
        <w:tc>
          <w:tcPr>
            <w:tcW w:w="901" w:type="pct"/>
            <w:tcBorders>
              <w:top w:val="nil"/>
              <w:left w:val="nil"/>
              <w:bottom w:val="single" w:sz="4" w:space="0" w:color="auto"/>
              <w:right w:val="single" w:sz="4" w:space="0" w:color="auto"/>
            </w:tcBorders>
            <w:shd w:val="clear" w:color="auto" w:fill="auto"/>
            <w:noWrap/>
            <w:vAlign w:val="bottom"/>
            <w:hideMark/>
            <w:tcPrChange w:id="819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C277F07" w14:textId="77777777" w:rsidR="001A7CD7" w:rsidRPr="00F77B86" w:rsidRDefault="001A7CD7" w:rsidP="001A7CD7">
            <w:pPr>
              <w:spacing w:after="0" w:line="240" w:lineRule="auto"/>
              <w:jc w:val="right"/>
              <w:rPr>
                <w:ins w:id="8193" w:author="ilham.nur@office.ui.ac.id" w:date="2023-03-28T22:19:00Z"/>
                <w:rFonts w:eastAsia="Times New Roman" w:cs="Times New Roman"/>
                <w:color w:val="000000"/>
                <w:sz w:val="20"/>
                <w:szCs w:val="20"/>
                <w:rPrChange w:id="8194" w:author="ilham.nur@office.ui.ac.id" w:date="2023-03-28T22:19:00Z">
                  <w:rPr>
                    <w:ins w:id="8195" w:author="ilham.nur@office.ui.ac.id" w:date="2023-03-28T22:19:00Z"/>
                    <w:rFonts w:ascii="Calibri" w:eastAsia="Times New Roman" w:hAnsi="Calibri" w:cs="Calibri"/>
                    <w:color w:val="000000"/>
                    <w:sz w:val="22"/>
                  </w:rPr>
                </w:rPrChange>
              </w:rPr>
            </w:pPr>
            <w:ins w:id="8196" w:author="ilham.nur@office.ui.ac.id" w:date="2023-03-28T22:19:00Z">
              <w:r w:rsidRPr="00F77B86">
                <w:rPr>
                  <w:rFonts w:eastAsia="Times New Roman" w:cs="Times New Roman"/>
                  <w:color w:val="000000"/>
                  <w:sz w:val="20"/>
                  <w:szCs w:val="20"/>
                  <w:rPrChange w:id="8197" w:author="ilham.nur@office.ui.ac.id" w:date="2023-03-28T22:19:00Z">
                    <w:rPr>
                      <w:rFonts w:ascii="Calibri" w:eastAsia="Times New Roman" w:hAnsi="Calibri" w:cs="Calibri"/>
                      <w:color w:val="000000"/>
                      <w:sz w:val="22"/>
                    </w:rPr>
                  </w:rPrChange>
                </w:rPr>
                <w:t>6.30</w:t>
              </w:r>
            </w:ins>
          </w:p>
        </w:tc>
        <w:tc>
          <w:tcPr>
            <w:tcW w:w="901" w:type="pct"/>
            <w:tcBorders>
              <w:top w:val="nil"/>
              <w:left w:val="nil"/>
              <w:bottom w:val="single" w:sz="4" w:space="0" w:color="auto"/>
              <w:right w:val="single" w:sz="4" w:space="0" w:color="auto"/>
            </w:tcBorders>
            <w:shd w:val="clear" w:color="auto" w:fill="auto"/>
            <w:vAlign w:val="center"/>
            <w:hideMark/>
            <w:tcPrChange w:id="819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240E245" w14:textId="77777777" w:rsidR="001A7CD7" w:rsidRPr="00F77B86" w:rsidRDefault="001A7CD7" w:rsidP="001A7CD7">
            <w:pPr>
              <w:spacing w:after="0" w:line="240" w:lineRule="auto"/>
              <w:jc w:val="right"/>
              <w:rPr>
                <w:ins w:id="8199" w:author="ilham.nur@office.ui.ac.id" w:date="2023-03-28T22:19:00Z"/>
                <w:rFonts w:eastAsia="Times New Roman" w:cs="Times New Roman"/>
                <w:b/>
                <w:bCs/>
                <w:color w:val="000000"/>
                <w:sz w:val="20"/>
                <w:szCs w:val="20"/>
                <w:rPrChange w:id="8200" w:author="ilham.nur@office.ui.ac.id" w:date="2023-03-28T22:19:00Z">
                  <w:rPr>
                    <w:ins w:id="8201" w:author="ilham.nur@office.ui.ac.id" w:date="2023-03-28T22:19:00Z"/>
                    <w:rFonts w:eastAsia="Times New Roman" w:cs="Times New Roman"/>
                    <w:b/>
                    <w:bCs/>
                    <w:color w:val="000000"/>
                    <w:szCs w:val="24"/>
                  </w:rPr>
                </w:rPrChange>
              </w:rPr>
            </w:pPr>
            <w:ins w:id="8202" w:author="ilham.nur@office.ui.ac.id" w:date="2023-03-28T22:19:00Z">
              <w:r w:rsidRPr="00F77B86">
                <w:rPr>
                  <w:rFonts w:eastAsia="Times New Roman" w:cs="Times New Roman"/>
                  <w:b/>
                  <w:bCs/>
                  <w:color w:val="000000"/>
                  <w:sz w:val="20"/>
                  <w:szCs w:val="20"/>
                  <w:rPrChange w:id="8203" w:author="ilham.nur@office.ui.ac.id" w:date="2023-03-28T22:19:00Z">
                    <w:rPr>
                      <w:rFonts w:eastAsia="Times New Roman" w:cs="Times New Roman"/>
                      <w:b/>
                      <w:bCs/>
                      <w:color w:val="000000"/>
                      <w:szCs w:val="24"/>
                    </w:rPr>
                  </w:rPrChange>
                </w:rPr>
                <w:t>1058.4</w:t>
              </w:r>
            </w:ins>
          </w:p>
        </w:tc>
        <w:tc>
          <w:tcPr>
            <w:tcW w:w="901" w:type="pct"/>
            <w:tcBorders>
              <w:top w:val="nil"/>
              <w:left w:val="nil"/>
              <w:bottom w:val="single" w:sz="4" w:space="0" w:color="auto"/>
              <w:right w:val="single" w:sz="4" w:space="0" w:color="auto"/>
            </w:tcBorders>
            <w:shd w:val="clear" w:color="auto" w:fill="auto"/>
            <w:vAlign w:val="center"/>
            <w:hideMark/>
            <w:tcPrChange w:id="820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E3549C7" w14:textId="77777777" w:rsidR="001A7CD7" w:rsidRPr="00F77B86" w:rsidRDefault="001A7CD7" w:rsidP="001A7CD7">
            <w:pPr>
              <w:spacing w:after="0" w:line="240" w:lineRule="auto"/>
              <w:rPr>
                <w:ins w:id="8205" w:author="ilham.nur@office.ui.ac.id" w:date="2023-03-28T22:19:00Z"/>
                <w:rFonts w:eastAsia="Times New Roman" w:cs="Times New Roman"/>
                <w:color w:val="000000"/>
                <w:sz w:val="20"/>
                <w:szCs w:val="20"/>
                <w:rPrChange w:id="8206" w:author="ilham.nur@office.ui.ac.id" w:date="2023-03-28T22:19:00Z">
                  <w:rPr>
                    <w:ins w:id="8207" w:author="ilham.nur@office.ui.ac.id" w:date="2023-03-28T22:19:00Z"/>
                    <w:rFonts w:eastAsia="Times New Roman" w:cs="Times New Roman"/>
                    <w:color w:val="000000"/>
                    <w:szCs w:val="24"/>
                  </w:rPr>
                </w:rPrChange>
              </w:rPr>
            </w:pPr>
            <w:ins w:id="8208" w:author="ilham.nur@office.ui.ac.id" w:date="2023-03-28T22:19:00Z">
              <w:r w:rsidRPr="00F77B86">
                <w:rPr>
                  <w:rFonts w:eastAsia="Times New Roman" w:cs="Times New Roman"/>
                  <w:color w:val="000000"/>
                  <w:sz w:val="20"/>
                  <w:szCs w:val="20"/>
                  <w:rPrChange w:id="8209" w:author="ilham.nur@office.ui.ac.id" w:date="2023-03-28T22:19:00Z">
                    <w:rPr>
                      <w:rFonts w:eastAsia="Times New Roman" w:cs="Times New Roman"/>
                      <w:color w:val="000000"/>
                      <w:szCs w:val="24"/>
                    </w:rPr>
                  </w:rPrChange>
                </w:rPr>
                <w:t xml:space="preserve"> $                                1,056 </w:t>
              </w:r>
            </w:ins>
          </w:p>
        </w:tc>
        <w:tc>
          <w:tcPr>
            <w:tcW w:w="1278" w:type="pct"/>
            <w:tcBorders>
              <w:top w:val="nil"/>
              <w:left w:val="nil"/>
              <w:bottom w:val="single" w:sz="4" w:space="0" w:color="auto"/>
              <w:right w:val="single" w:sz="4" w:space="0" w:color="auto"/>
            </w:tcBorders>
            <w:shd w:val="clear" w:color="auto" w:fill="auto"/>
            <w:vAlign w:val="center"/>
            <w:hideMark/>
            <w:tcPrChange w:id="821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D5C59E4" w14:textId="77777777" w:rsidR="001A7CD7" w:rsidRPr="00F77B86" w:rsidRDefault="001A7CD7" w:rsidP="001A7CD7">
            <w:pPr>
              <w:spacing w:after="0" w:line="240" w:lineRule="auto"/>
              <w:jc w:val="left"/>
              <w:rPr>
                <w:ins w:id="8211" w:author="ilham.nur@office.ui.ac.id" w:date="2023-03-28T22:19:00Z"/>
                <w:rFonts w:eastAsia="Times New Roman" w:cs="Times New Roman"/>
                <w:b/>
                <w:bCs/>
                <w:color w:val="000000"/>
                <w:sz w:val="20"/>
                <w:szCs w:val="20"/>
                <w:rPrChange w:id="8212" w:author="ilham.nur@office.ui.ac.id" w:date="2023-03-28T22:19:00Z">
                  <w:rPr>
                    <w:ins w:id="8213" w:author="ilham.nur@office.ui.ac.id" w:date="2023-03-28T22:19:00Z"/>
                    <w:rFonts w:eastAsia="Times New Roman" w:cs="Times New Roman"/>
                    <w:b/>
                    <w:bCs/>
                    <w:color w:val="000000"/>
                    <w:szCs w:val="24"/>
                  </w:rPr>
                </w:rPrChange>
              </w:rPr>
            </w:pPr>
            <w:ins w:id="8214" w:author="ilham.nur@office.ui.ac.id" w:date="2023-03-28T22:19:00Z">
              <w:r w:rsidRPr="00F77B86">
                <w:rPr>
                  <w:rFonts w:eastAsia="Times New Roman" w:cs="Times New Roman"/>
                  <w:b/>
                  <w:bCs/>
                  <w:color w:val="000000"/>
                  <w:sz w:val="20"/>
                  <w:szCs w:val="20"/>
                  <w:rPrChange w:id="8215" w:author="ilham.nur@office.ui.ac.id" w:date="2023-03-28T22:19:00Z">
                    <w:rPr>
                      <w:rFonts w:eastAsia="Times New Roman" w:cs="Times New Roman"/>
                      <w:b/>
                      <w:bCs/>
                      <w:color w:val="000000"/>
                      <w:szCs w:val="24"/>
                    </w:rPr>
                  </w:rPrChange>
                </w:rPr>
                <w:t xml:space="preserve"> Rp                                  15,844,500.00 </w:t>
              </w:r>
            </w:ins>
          </w:p>
        </w:tc>
      </w:tr>
      <w:tr w:rsidR="001A7CD7" w:rsidRPr="00F77B86" w14:paraId="7510C963" w14:textId="77777777" w:rsidTr="001A7CD7">
        <w:trPr>
          <w:trHeight w:val="315"/>
          <w:ins w:id="8216" w:author="ilham.nur@office.ui.ac.id" w:date="2023-03-28T22:19:00Z"/>
          <w:trPrChange w:id="821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21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B7F1EF6" w14:textId="77777777" w:rsidR="001A7CD7" w:rsidRPr="00F77B86" w:rsidRDefault="001A7CD7" w:rsidP="001A7CD7">
            <w:pPr>
              <w:spacing w:after="0" w:line="240" w:lineRule="auto"/>
              <w:rPr>
                <w:ins w:id="8219" w:author="ilham.nur@office.ui.ac.id" w:date="2023-03-28T22:19:00Z"/>
                <w:rFonts w:eastAsia="Times New Roman" w:cs="Times New Roman"/>
                <w:color w:val="000000"/>
                <w:sz w:val="20"/>
                <w:szCs w:val="20"/>
                <w:rPrChange w:id="8220" w:author="ilham.nur@office.ui.ac.id" w:date="2023-03-28T22:19:00Z">
                  <w:rPr>
                    <w:ins w:id="8221" w:author="ilham.nur@office.ui.ac.id" w:date="2023-03-28T22:19:00Z"/>
                    <w:rFonts w:eastAsia="Times New Roman" w:cs="Times New Roman"/>
                    <w:color w:val="000000"/>
                    <w:szCs w:val="24"/>
                  </w:rPr>
                </w:rPrChange>
              </w:rPr>
            </w:pPr>
            <w:ins w:id="8222" w:author="ilham.nur@office.ui.ac.id" w:date="2023-03-28T22:19:00Z">
              <w:r w:rsidRPr="00F77B86">
                <w:rPr>
                  <w:rFonts w:eastAsia="Times New Roman" w:cs="Times New Roman"/>
                  <w:color w:val="000000"/>
                  <w:sz w:val="20"/>
                  <w:szCs w:val="20"/>
                  <w:rPrChange w:id="8223" w:author="ilham.nur@office.ui.ac.id" w:date="2023-03-28T22:19:00Z">
                    <w:rPr>
                      <w:rFonts w:eastAsia="Times New Roman" w:cs="Times New Roman"/>
                      <w:color w:val="000000"/>
                      <w:szCs w:val="24"/>
                    </w:rPr>
                  </w:rPrChange>
                </w:rPr>
                <w:t>Simulasi 20</w:t>
              </w:r>
            </w:ins>
          </w:p>
        </w:tc>
        <w:tc>
          <w:tcPr>
            <w:tcW w:w="901" w:type="pct"/>
            <w:tcBorders>
              <w:top w:val="nil"/>
              <w:left w:val="nil"/>
              <w:bottom w:val="single" w:sz="4" w:space="0" w:color="auto"/>
              <w:right w:val="single" w:sz="4" w:space="0" w:color="auto"/>
            </w:tcBorders>
            <w:shd w:val="clear" w:color="auto" w:fill="auto"/>
            <w:noWrap/>
            <w:vAlign w:val="bottom"/>
            <w:hideMark/>
            <w:tcPrChange w:id="822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6D39976" w14:textId="77777777" w:rsidR="001A7CD7" w:rsidRPr="00F77B86" w:rsidRDefault="001A7CD7" w:rsidP="001A7CD7">
            <w:pPr>
              <w:spacing w:after="0" w:line="240" w:lineRule="auto"/>
              <w:jc w:val="right"/>
              <w:rPr>
                <w:ins w:id="8225" w:author="ilham.nur@office.ui.ac.id" w:date="2023-03-28T22:19:00Z"/>
                <w:rFonts w:eastAsia="Times New Roman" w:cs="Times New Roman"/>
                <w:color w:val="000000"/>
                <w:sz w:val="20"/>
                <w:szCs w:val="20"/>
                <w:rPrChange w:id="8226" w:author="ilham.nur@office.ui.ac.id" w:date="2023-03-28T22:19:00Z">
                  <w:rPr>
                    <w:ins w:id="8227" w:author="ilham.nur@office.ui.ac.id" w:date="2023-03-28T22:19:00Z"/>
                    <w:rFonts w:ascii="Calibri" w:eastAsia="Times New Roman" w:hAnsi="Calibri" w:cs="Calibri"/>
                    <w:color w:val="000000"/>
                    <w:sz w:val="22"/>
                  </w:rPr>
                </w:rPrChange>
              </w:rPr>
            </w:pPr>
            <w:ins w:id="8228" w:author="ilham.nur@office.ui.ac.id" w:date="2023-03-28T22:19:00Z">
              <w:r w:rsidRPr="00F77B86">
                <w:rPr>
                  <w:rFonts w:eastAsia="Times New Roman" w:cs="Times New Roman"/>
                  <w:color w:val="000000"/>
                  <w:sz w:val="20"/>
                  <w:szCs w:val="20"/>
                  <w:rPrChange w:id="8229" w:author="ilham.nur@office.ui.ac.id" w:date="2023-03-28T22:19:00Z">
                    <w:rPr>
                      <w:rFonts w:ascii="Calibri" w:eastAsia="Times New Roman" w:hAnsi="Calibri" w:cs="Calibri"/>
                      <w:color w:val="000000"/>
                      <w:sz w:val="22"/>
                    </w:rPr>
                  </w:rPrChange>
                </w:rPr>
                <w:t>5.30</w:t>
              </w:r>
            </w:ins>
          </w:p>
        </w:tc>
        <w:tc>
          <w:tcPr>
            <w:tcW w:w="901" w:type="pct"/>
            <w:tcBorders>
              <w:top w:val="nil"/>
              <w:left w:val="nil"/>
              <w:bottom w:val="single" w:sz="4" w:space="0" w:color="auto"/>
              <w:right w:val="single" w:sz="4" w:space="0" w:color="auto"/>
            </w:tcBorders>
            <w:shd w:val="clear" w:color="auto" w:fill="auto"/>
            <w:vAlign w:val="center"/>
            <w:hideMark/>
            <w:tcPrChange w:id="823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EB31264" w14:textId="77777777" w:rsidR="001A7CD7" w:rsidRPr="00F77B86" w:rsidRDefault="001A7CD7" w:rsidP="001A7CD7">
            <w:pPr>
              <w:spacing w:after="0" w:line="240" w:lineRule="auto"/>
              <w:jc w:val="right"/>
              <w:rPr>
                <w:ins w:id="8231" w:author="ilham.nur@office.ui.ac.id" w:date="2023-03-28T22:19:00Z"/>
                <w:rFonts w:eastAsia="Times New Roman" w:cs="Times New Roman"/>
                <w:b/>
                <w:bCs/>
                <w:color w:val="000000"/>
                <w:sz w:val="20"/>
                <w:szCs w:val="20"/>
                <w:rPrChange w:id="8232" w:author="ilham.nur@office.ui.ac.id" w:date="2023-03-28T22:19:00Z">
                  <w:rPr>
                    <w:ins w:id="8233" w:author="ilham.nur@office.ui.ac.id" w:date="2023-03-28T22:19:00Z"/>
                    <w:rFonts w:eastAsia="Times New Roman" w:cs="Times New Roman"/>
                    <w:b/>
                    <w:bCs/>
                    <w:color w:val="000000"/>
                    <w:szCs w:val="24"/>
                  </w:rPr>
                </w:rPrChange>
              </w:rPr>
            </w:pPr>
            <w:ins w:id="8234" w:author="ilham.nur@office.ui.ac.id" w:date="2023-03-28T22:19:00Z">
              <w:r w:rsidRPr="00F77B86">
                <w:rPr>
                  <w:rFonts w:eastAsia="Times New Roman" w:cs="Times New Roman"/>
                  <w:b/>
                  <w:bCs/>
                  <w:color w:val="000000"/>
                  <w:sz w:val="20"/>
                  <w:szCs w:val="20"/>
                  <w:rPrChange w:id="8235" w:author="ilham.nur@office.ui.ac.id" w:date="2023-03-28T22:19:00Z">
                    <w:rPr>
                      <w:rFonts w:eastAsia="Times New Roman" w:cs="Times New Roman"/>
                      <w:b/>
                      <w:bCs/>
                      <w:color w:val="000000"/>
                      <w:szCs w:val="24"/>
                    </w:rPr>
                  </w:rPrChange>
                </w:rPr>
                <w:t>890.4</w:t>
              </w:r>
            </w:ins>
          </w:p>
        </w:tc>
        <w:tc>
          <w:tcPr>
            <w:tcW w:w="901" w:type="pct"/>
            <w:tcBorders>
              <w:top w:val="nil"/>
              <w:left w:val="nil"/>
              <w:bottom w:val="single" w:sz="4" w:space="0" w:color="auto"/>
              <w:right w:val="single" w:sz="4" w:space="0" w:color="auto"/>
            </w:tcBorders>
            <w:shd w:val="clear" w:color="auto" w:fill="auto"/>
            <w:vAlign w:val="center"/>
            <w:hideMark/>
            <w:tcPrChange w:id="823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6D56DF4" w14:textId="77777777" w:rsidR="001A7CD7" w:rsidRPr="00F77B86" w:rsidRDefault="001A7CD7" w:rsidP="001A7CD7">
            <w:pPr>
              <w:spacing w:after="0" w:line="240" w:lineRule="auto"/>
              <w:rPr>
                <w:ins w:id="8237" w:author="ilham.nur@office.ui.ac.id" w:date="2023-03-28T22:19:00Z"/>
                <w:rFonts w:eastAsia="Times New Roman" w:cs="Times New Roman"/>
                <w:color w:val="000000"/>
                <w:sz w:val="20"/>
                <w:szCs w:val="20"/>
                <w:rPrChange w:id="8238" w:author="ilham.nur@office.ui.ac.id" w:date="2023-03-28T22:19:00Z">
                  <w:rPr>
                    <w:ins w:id="8239" w:author="ilham.nur@office.ui.ac.id" w:date="2023-03-28T22:19:00Z"/>
                    <w:rFonts w:eastAsia="Times New Roman" w:cs="Times New Roman"/>
                    <w:color w:val="000000"/>
                    <w:szCs w:val="24"/>
                  </w:rPr>
                </w:rPrChange>
              </w:rPr>
            </w:pPr>
            <w:ins w:id="8240" w:author="ilham.nur@office.ui.ac.id" w:date="2023-03-28T22:19:00Z">
              <w:r w:rsidRPr="00F77B86">
                <w:rPr>
                  <w:rFonts w:eastAsia="Times New Roman" w:cs="Times New Roman"/>
                  <w:color w:val="000000"/>
                  <w:sz w:val="20"/>
                  <w:szCs w:val="20"/>
                  <w:rPrChange w:id="8241" w:author="ilham.nur@office.ui.ac.id" w:date="2023-03-28T22:19:00Z">
                    <w:rPr>
                      <w:rFonts w:eastAsia="Times New Roman" w:cs="Times New Roman"/>
                      <w:color w:val="000000"/>
                      <w:szCs w:val="24"/>
                    </w:rPr>
                  </w:rPrChange>
                </w:rPr>
                <w:t xml:space="preserve"> $                                1,434 </w:t>
              </w:r>
            </w:ins>
          </w:p>
        </w:tc>
        <w:tc>
          <w:tcPr>
            <w:tcW w:w="1278" w:type="pct"/>
            <w:tcBorders>
              <w:top w:val="nil"/>
              <w:left w:val="nil"/>
              <w:bottom w:val="single" w:sz="4" w:space="0" w:color="auto"/>
              <w:right w:val="single" w:sz="4" w:space="0" w:color="auto"/>
            </w:tcBorders>
            <w:shd w:val="clear" w:color="auto" w:fill="auto"/>
            <w:vAlign w:val="center"/>
            <w:hideMark/>
            <w:tcPrChange w:id="824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4E80B93" w14:textId="77777777" w:rsidR="001A7CD7" w:rsidRPr="00F77B86" w:rsidRDefault="001A7CD7" w:rsidP="001A7CD7">
            <w:pPr>
              <w:spacing w:after="0" w:line="240" w:lineRule="auto"/>
              <w:jc w:val="left"/>
              <w:rPr>
                <w:ins w:id="8243" w:author="ilham.nur@office.ui.ac.id" w:date="2023-03-28T22:19:00Z"/>
                <w:rFonts w:eastAsia="Times New Roman" w:cs="Times New Roman"/>
                <w:b/>
                <w:bCs/>
                <w:color w:val="000000"/>
                <w:sz w:val="20"/>
                <w:szCs w:val="20"/>
                <w:rPrChange w:id="8244" w:author="ilham.nur@office.ui.ac.id" w:date="2023-03-28T22:19:00Z">
                  <w:rPr>
                    <w:ins w:id="8245" w:author="ilham.nur@office.ui.ac.id" w:date="2023-03-28T22:19:00Z"/>
                    <w:rFonts w:eastAsia="Times New Roman" w:cs="Times New Roman"/>
                    <w:b/>
                    <w:bCs/>
                    <w:color w:val="000000"/>
                    <w:szCs w:val="24"/>
                  </w:rPr>
                </w:rPrChange>
              </w:rPr>
            </w:pPr>
            <w:ins w:id="8246" w:author="ilham.nur@office.ui.ac.id" w:date="2023-03-28T22:19:00Z">
              <w:r w:rsidRPr="00F77B86">
                <w:rPr>
                  <w:rFonts w:eastAsia="Times New Roman" w:cs="Times New Roman"/>
                  <w:b/>
                  <w:bCs/>
                  <w:color w:val="000000"/>
                  <w:sz w:val="20"/>
                  <w:szCs w:val="20"/>
                  <w:rPrChange w:id="8247" w:author="ilham.nur@office.ui.ac.id" w:date="2023-03-28T22:19:00Z">
                    <w:rPr>
                      <w:rFonts w:eastAsia="Times New Roman" w:cs="Times New Roman"/>
                      <w:b/>
                      <w:bCs/>
                      <w:color w:val="000000"/>
                      <w:szCs w:val="24"/>
                    </w:rPr>
                  </w:rPrChange>
                </w:rPr>
                <w:t xml:space="preserve"> Rp                                  21,516,000.00 </w:t>
              </w:r>
            </w:ins>
          </w:p>
        </w:tc>
      </w:tr>
      <w:tr w:rsidR="001A7CD7" w:rsidRPr="00F77B86" w14:paraId="1BC936B6" w14:textId="77777777" w:rsidTr="001A7CD7">
        <w:trPr>
          <w:trHeight w:val="315"/>
          <w:ins w:id="8248" w:author="ilham.nur@office.ui.ac.id" w:date="2023-03-28T22:19:00Z"/>
          <w:trPrChange w:id="824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25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00AC3A4" w14:textId="77777777" w:rsidR="001A7CD7" w:rsidRPr="00F77B86" w:rsidRDefault="001A7CD7" w:rsidP="001A7CD7">
            <w:pPr>
              <w:spacing w:after="0" w:line="240" w:lineRule="auto"/>
              <w:rPr>
                <w:ins w:id="8251" w:author="ilham.nur@office.ui.ac.id" w:date="2023-03-28T22:19:00Z"/>
                <w:rFonts w:eastAsia="Times New Roman" w:cs="Times New Roman"/>
                <w:color w:val="000000"/>
                <w:sz w:val="20"/>
                <w:szCs w:val="20"/>
                <w:rPrChange w:id="8252" w:author="ilham.nur@office.ui.ac.id" w:date="2023-03-28T22:19:00Z">
                  <w:rPr>
                    <w:ins w:id="8253" w:author="ilham.nur@office.ui.ac.id" w:date="2023-03-28T22:19:00Z"/>
                    <w:rFonts w:eastAsia="Times New Roman" w:cs="Times New Roman"/>
                    <w:color w:val="000000"/>
                    <w:szCs w:val="24"/>
                  </w:rPr>
                </w:rPrChange>
              </w:rPr>
            </w:pPr>
            <w:ins w:id="8254" w:author="ilham.nur@office.ui.ac.id" w:date="2023-03-28T22:19:00Z">
              <w:r w:rsidRPr="00F77B86">
                <w:rPr>
                  <w:rFonts w:eastAsia="Times New Roman" w:cs="Times New Roman"/>
                  <w:color w:val="000000"/>
                  <w:sz w:val="20"/>
                  <w:szCs w:val="20"/>
                  <w:rPrChange w:id="8255" w:author="ilham.nur@office.ui.ac.id" w:date="2023-03-28T22:19:00Z">
                    <w:rPr>
                      <w:rFonts w:eastAsia="Times New Roman" w:cs="Times New Roman"/>
                      <w:color w:val="000000"/>
                      <w:szCs w:val="24"/>
                    </w:rPr>
                  </w:rPrChange>
                </w:rPr>
                <w:t>Simulasi 21</w:t>
              </w:r>
            </w:ins>
          </w:p>
        </w:tc>
        <w:tc>
          <w:tcPr>
            <w:tcW w:w="901" w:type="pct"/>
            <w:tcBorders>
              <w:top w:val="nil"/>
              <w:left w:val="nil"/>
              <w:bottom w:val="single" w:sz="4" w:space="0" w:color="auto"/>
              <w:right w:val="single" w:sz="4" w:space="0" w:color="auto"/>
            </w:tcBorders>
            <w:shd w:val="clear" w:color="auto" w:fill="auto"/>
            <w:noWrap/>
            <w:vAlign w:val="bottom"/>
            <w:hideMark/>
            <w:tcPrChange w:id="825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8003AFA" w14:textId="77777777" w:rsidR="001A7CD7" w:rsidRPr="00F77B86" w:rsidRDefault="001A7CD7" w:rsidP="001A7CD7">
            <w:pPr>
              <w:spacing w:after="0" w:line="240" w:lineRule="auto"/>
              <w:jc w:val="right"/>
              <w:rPr>
                <w:ins w:id="8257" w:author="ilham.nur@office.ui.ac.id" w:date="2023-03-28T22:19:00Z"/>
                <w:rFonts w:eastAsia="Times New Roman" w:cs="Times New Roman"/>
                <w:color w:val="000000"/>
                <w:sz w:val="20"/>
                <w:szCs w:val="20"/>
                <w:rPrChange w:id="8258" w:author="ilham.nur@office.ui.ac.id" w:date="2023-03-28T22:19:00Z">
                  <w:rPr>
                    <w:ins w:id="8259" w:author="ilham.nur@office.ui.ac.id" w:date="2023-03-28T22:19:00Z"/>
                    <w:rFonts w:ascii="Calibri" w:eastAsia="Times New Roman" w:hAnsi="Calibri" w:cs="Calibri"/>
                    <w:color w:val="000000"/>
                    <w:sz w:val="22"/>
                  </w:rPr>
                </w:rPrChange>
              </w:rPr>
            </w:pPr>
            <w:ins w:id="8260" w:author="ilham.nur@office.ui.ac.id" w:date="2023-03-28T22:19:00Z">
              <w:r w:rsidRPr="00F77B86">
                <w:rPr>
                  <w:rFonts w:eastAsia="Times New Roman" w:cs="Times New Roman"/>
                  <w:color w:val="000000"/>
                  <w:sz w:val="20"/>
                  <w:szCs w:val="20"/>
                  <w:rPrChange w:id="8261" w:author="ilham.nur@office.ui.ac.id" w:date="2023-03-28T22:19:00Z">
                    <w:rPr>
                      <w:rFonts w:ascii="Calibri" w:eastAsia="Times New Roman" w:hAnsi="Calibri" w:cs="Calibri"/>
                      <w:color w:val="000000"/>
                      <w:sz w:val="22"/>
                    </w:rPr>
                  </w:rPrChange>
                </w:rPr>
                <w:t>8.40</w:t>
              </w:r>
            </w:ins>
          </w:p>
        </w:tc>
        <w:tc>
          <w:tcPr>
            <w:tcW w:w="901" w:type="pct"/>
            <w:tcBorders>
              <w:top w:val="nil"/>
              <w:left w:val="nil"/>
              <w:bottom w:val="single" w:sz="4" w:space="0" w:color="auto"/>
              <w:right w:val="single" w:sz="4" w:space="0" w:color="auto"/>
            </w:tcBorders>
            <w:shd w:val="clear" w:color="auto" w:fill="auto"/>
            <w:vAlign w:val="center"/>
            <w:hideMark/>
            <w:tcPrChange w:id="826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BE35ED7" w14:textId="77777777" w:rsidR="001A7CD7" w:rsidRPr="00F77B86" w:rsidRDefault="001A7CD7" w:rsidP="001A7CD7">
            <w:pPr>
              <w:spacing w:after="0" w:line="240" w:lineRule="auto"/>
              <w:jc w:val="right"/>
              <w:rPr>
                <w:ins w:id="8263" w:author="ilham.nur@office.ui.ac.id" w:date="2023-03-28T22:19:00Z"/>
                <w:rFonts w:eastAsia="Times New Roman" w:cs="Times New Roman"/>
                <w:b/>
                <w:bCs/>
                <w:color w:val="000000"/>
                <w:sz w:val="20"/>
                <w:szCs w:val="20"/>
                <w:rPrChange w:id="8264" w:author="ilham.nur@office.ui.ac.id" w:date="2023-03-28T22:19:00Z">
                  <w:rPr>
                    <w:ins w:id="8265" w:author="ilham.nur@office.ui.ac.id" w:date="2023-03-28T22:19:00Z"/>
                    <w:rFonts w:eastAsia="Times New Roman" w:cs="Times New Roman"/>
                    <w:b/>
                    <w:bCs/>
                    <w:color w:val="000000"/>
                    <w:szCs w:val="24"/>
                  </w:rPr>
                </w:rPrChange>
              </w:rPr>
            </w:pPr>
            <w:ins w:id="8266" w:author="ilham.nur@office.ui.ac.id" w:date="2023-03-28T22:19:00Z">
              <w:r w:rsidRPr="00F77B86">
                <w:rPr>
                  <w:rFonts w:eastAsia="Times New Roman" w:cs="Times New Roman"/>
                  <w:b/>
                  <w:bCs/>
                  <w:color w:val="000000"/>
                  <w:sz w:val="20"/>
                  <w:szCs w:val="20"/>
                  <w:rPrChange w:id="8267" w:author="ilham.nur@office.ui.ac.id" w:date="2023-03-28T22:19:00Z">
                    <w:rPr>
                      <w:rFonts w:eastAsia="Times New Roman" w:cs="Times New Roman"/>
                      <w:b/>
                      <w:bCs/>
                      <w:color w:val="000000"/>
                      <w:szCs w:val="24"/>
                    </w:rPr>
                  </w:rPrChange>
                </w:rPr>
                <w:t>1411.2</w:t>
              </w:r>
            </w:ins>
          </w:p>
        </w:tc>
        <w:tc>
          <w:tcPr>
            <w:tcW w:w="901" w:type="pct"/>
            <w:tcBorders>
              <w:top w:val="nil"/>
              <w:left w:val="nil"/>
              <w:bottom w:val="single" w:sz="4" w:space="0" w:color="auto"/>
              <w:right w:val="single" w:sz="4" w:space="0" w:color="auto"/>
            </w:tcBorders>
            <w:shd w:val="clear" w:color="auto" w:fill="auto"/>
            <w:vAlign w:val="center"/>
            <w:hideMark/>
            <w:tcPrChange w:id="826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CBA25A9" w14:textId="77777777" w:rsidR="001A7CD7" w:rsidRPr="00F77B86" w:rsidRDefault="001A7CD7" w:rsidP="001A7CD7">
            <w:pPr>
              <w:spacing w:after="0" w:line="240" w:lineRule="auto"/>
              <w:rPr>
                <w:ins w:id="8269" w:author="ilham.nur@office.ui.ac.id" w:date="2023-03-28T22:19:00Z"/>
                <w:rFonts w:eastAsia="Times New Roman" w:cs="Times New Roman"/>
                <w:color w:val="000000"/>
                <w:sz w:val="20"/>
                <w:szCs w:val="20"/>
                <w:rPrChange w:id="8270" w:author="ilham.nur@office.ui.ac.id" w:date="2023-03-28T22:19:00Z">
                  <w:rPr>
                    <w:ins w:id="8271" w:author="ilham.nur@office.ui.ac.id" w:date="2023-03-28T22:19:00Z"/>
                    <w:rFonts w:eastAsia="Times New Roman" w:cs="Times New Roman"/>
                    <w:color w:val="000000"/>
                    <w:szCs w:val="24"/>
                  </w:rPr>
                </w:rPrChange>
              </w:rPr>
            </w:pPr>
            <w:ins w:id="8272" w:author="ilham.nur@office.ui.ac.id" w:date="2023-03-28T22:19:00Z">
              <w:r w:rsidRPr="00F77B86">
                <w:rPr>
                  <w:rFonts w:eastAsia="Times New Roman" w:cs="Times New Roman"/>
                  <w:color w:val="000000"/>
                  <w:sz w:val="20"/>
                  <w:szCs w:val="20"/>
                  <w:rPrChange w:id="8273" w:author="ilham.nur@office.ui.ac.id" w:date="2023-03-28T22:19:00Z">
                    <w:rPr>
                      <w:rFonts w:eastAsia="Times New Roman" w:cs="Times New Roman"/>
                      <w:color w:val="000000"/>
                      <w:szCs w:val="24"/>
                    </w:rPr>
                  </w:rPrChange>
                </w:rPr>
                <w:t xml:space="preserve"> $                                1,310 </w:t>
              </w:r>
            </w:ins>
          </w:p>
        </w:tc>
        <w:tc>
          <w:tcPr>
            <w:tcW w:w="1278" w:type="pct"/>
            <w:tcBorders>
              <w:top w:val="nil"/>
              <w:left w:val="nil"/>
              <w:bottom w:val="single" w:sz="4" w:space="0" w:color="auto"/>
              <w:right w:val="single" w:sz="4" w:space="0" w:color="auto"/>
            </w:tcBorders>
            <w:shd w:val="clear" w:color="auto" w:fill="auto"/>
            <w:vAlign w:val="center"/>
            <w:hideMark/>
            <w:tcPrChange w:id="827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C43B025" w14:textId="77777777" w:rsidR="001A7CD7" w:rsidRPr="00F77B86" w:rsidRDefault="001A7CD7" w:rsidP="001A7CD7">
            <w:pPr>
              <w:spacing w:after="0" w:line="240" w:lineRule="auto"/>
              <w:jc w:val="left"/>
              <w:rPr>
                <w:ins w:id="8275" w:author="ilham.nur@office.ui.ac.id" w:date="2023-03-28T22:19:00Z"/>
                <w:rFonts w:eastAsia="Times New Roman" w:cs="Times New Roman"/>
                <w:b/>
                <w:bCs/>
                <w:color w:val="000000"/>
                <w:sz w:val="20"/>
                <w:szCs w:val="20"/>
                <w:rPrChange w:id="8276" w:author="ilham.nur@office.ui.ac.id" w:date="2023-03-28T22:19:00Z">
                  <w:rPr>
                    <w:ins w:id="8277" w:author="ilham.nur@office.ui.ac.id" w:date="2023-03-28T22:19:00Z"/>
                    <w:rFonts w:eastAsia="Times New Roman" w:cs="Times New Roman"/>
                    <w:b/>
                    <w:bCs/>
                    <w:color w:val="000000"/>
                    <w:szCs w:val="24"/>
                  </w:rPr>
                </w:rPrChange>
              </w:rPr>
            </w:pPr>
            <w:ins w:id="8278" w:author="ilham.nur@office.ui.ac.id" w:date="2023-03-28T22:19:00Z">
              <w:r w:rsidRPr="00F77B86">
                <w:rPr>
                  <w:rFonts w:eastAsia="Times New Roman" w:cs="Times New Roman"/>
                  <w:b/>
                  <w:bCs/>
                  <w:color w:val="000000"/>
                  <w:sz w:val="20"/>
                  <w:szCs w:val="20"/>
                  <w:rPrChange w:id="8279" w:author="ilham.nur@office.ui.ac.id" w:date="2023-03-28T22:19:00Z">
                    <w:rPr>
                      <w:rFonts w:eastAsia="Times New Roman" w:cs="Times New Roman"/>
                      <w:b/>
                      <w:bCs/>
                      <w:color w:val="000000"/>
                      <w:szCs w:val="24"/>
                    </w:rPr>
                  </w:rPrChange>
                </w:rPr>
                <w:t xml:space="preserve"> Rp                                  19,650,000.00 </w:t>
              </w:r>
            </w:ins>
          </w:p>
        </w:tc>
      </w:tr>
      <w:tr w:rsidR="001A7CD7" w:rsidRPr="00F77B86" w14:paraId="7D1C9D41" w14:textId="77777777" w:rsidTr="001A7CD7">
        <w:trPr>
          <w:trHeight w:val="315"/>
          <w:ins w:id="8280" w:author="ilham.nur@office.ui.ac.id" w:date="2023-03-28T22:19:00Z"/>
          <w:trPrChange w:id="828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28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144B199" w14:textId="77777777" w:rsidR="001A7CD7" w:rsidRPr="00F77B86" w:rsidRDefault="001A7CD7" w:rsidP="001A7CD7">
            <w:pPr>
              <w:spacing w:after="0" w:line="240" w:lineRule="auto"/>
              <w:rPr>
                <w:ins w:id="8283" w:author="ilham.nur@office.ui.ac.id" w:date="2023-03-28T22:19:00Z"/>
                <w:rFonts w:eastAsia="Times New Roman" w:cs="Times New Roman"/>
                <w:color w:val="000000"/>
                <w:sz w:val="20"/>
                <w:szCs w:val="20"/>
                <w:rPrChange w:id="8284" w:author="ilham.nur@office.ui.ac.id" w:date="2023-03-28T22:19:00Z">
                  <w:rPr>
                    <w:ins w:id="8285" w:author="ilham.nur@office.ui.ac.id" w:date="2023-03-28T22:19:00Z"/>
                    <w:rFonts w:eastAsia="Times New Roman" w:cs="Times New Roman"/>
                    <w:color w:val="000000"/>
                    <w:szCs w:val="24"/>
                  </w:rPr>
                </w:rPrChange>
              </w:rPr>
            </w:pPr>
            <w:ins w:id="8286" w:author="ilham.nur@office.ui.ac.id" w:date="2023-03-28T22:19:00Z">
              <w:r w:rsidRPr="00F77B86">
                <w:rPr>
                  <w:rFonts w:eastAsia="Times New Roman" w:cs="Times New Roman"/>
                  <w:color w:val="000000"/>
                  <w:sz w:val="20"/>
                  <w:szCs w:val="20"/>
                  <w:rPrChange w:id="8287" w:author="ilham.nur@office.ui.ac.id" w:date="2023-03-28T22:19:00Z">
                    <w:rPr>
                      <w:rFonts w:eastAsia="Times New Roman" w:cs="Times New Roman"/>
                      <w:color w:val="000000"/>
                      <w:szCs w:val="24"/>
                    </w:rPr>
                  </w:rPrChange>
                </w:rPr>
                <w:t>Simulasi 22</w:t>
              </w:r>
            </w:ins>
          </w:p>
        </w:tc>
        <w:tc>
          <w:tcPr>
            <w:tcW w:w="901" w:type="pct"/>
            <w:tcBorders>
              <w:top w:val="nil"/>
              <w:left w:val="nil"/>
              <w:bottom w:val="single" w:sz="4" w:space="0" w:color="auto"/>
              <w:right w:val="single" w:sz="4" w:space="0" w:color="auto"/>
            </w:tcBorders>
            <w:shd w:val="clear" w:color="auto" w:fill="auto"/>
            <w:noWrap/>
            <w:vAlign w:val="bottom"/>
            <w:hideMark/>
            <w:tcPrChange w:id="828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35DE704" w14:textId="77777777" w:rsidR="001A7CD7" w:rsidRPr="00F77B86" w:rsidRDefault="001A7CD7" w:rsidP="001A7CD7">
            <w:pPr>
              <w:spacing w:after="0" w:line="240" w:lineRule="auto"/>
              <w:jc w:val="right"/>
              <w:rPr>
                <w:ins w:id="8289" w:author="ilham.nur@office.ui.ac.id" w:date="2023-03-28T22:19:00Z"/>
                <w:rFonts w:eastAsia="Times New Roman" w:cs="Times New Roman"/>
                <w:color w:val="000000"/>
                <w:sz w:val="20"/>
                <w:szCs w:val="20"/>
                <w:rPrChange w:id="8290" w:author="ilham.nur@office.ui.ac.id" w:date="2023-03-28T22:19:00Z">
                  <w:rPr>
                    <w:ins w:id="8291" w:author="ilham.nur@office.ui.ac.id" w:date="2023-03-28T22:19:00Z"/>
                    <w:rFonts w:ascii="Calibri" w:eastAsia="Times New Roman" w:hAnsi="Calibri" w:cs="Calibri"/>
                    <w:color w:val="000000"/>
                    <w:sz w:val="22"/>
                  </w:rPr>
                </w:rPrChange>
              </w:rPr>
            </w:pPr>
            <w:ins w:id="8292" w:author="ilham.nur@office.ui.ac.id" w:date="2023-03-28T22:19:00Z">
              <w:r w:rsidRPr="00F77B86">
                <w:rPr>
                  <w:rFonts w:eastAsia="Times New Roman" w:cs="Times New Roman"/>
                  <w:color w:val="000000"/>
                  <w:sz w:val="20"/>
                  <w:szCs w:val="20"/>
                  <w:rPrChange w:id="8293" w:author="ilham.nur@office.ui.ac.id" w:date="2023-03-28T22:19:00Z">
                    <w:rPr>
                      <w:rFonts w:ascii="Calibri" w:eastAsia="Times New Roman" w:hAnsi="Calibri" w:cs="Calibri"/>
                      <w:color w:val="000000"/>
                      <w:sz w:val="22"/>
                    </w:rPr>
                  </w:rPrChange>
                </w:rPr>
                <w:t>6.30</w:t>
              </w:r>
            </w:ins>
          </w:p>
        </w:tc>
        <w:tc>
          <w:tcPr>
            <w:tcW w:w="901" w:type="pct"/>
            <w:tcBorders>
              <w:top w:val="nil"/>
              <w:left w:val="nil"/>
              <w:bottom w:val="single" w:sz="4" w:space="0" w:color="auto"/>
              <w:right w:val="single" w:sz="4" w:space="0" w:color="auto"/>
            </w:tcBorders>
            <w:shd w:val="clear" w:color="auto" w:fill="auto"/>
            <w:vAlign w:val="center"/>
            <w:hideMark/>
            <w:tcPrChange w:id="829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4745348" w14:textId="77777777" w:rsidR="001A7CD7" w:rsidRPr="00F77B86" w:rsidRDefault="001A7CD7" w:rsidP="001A7CD7">
            <w:pPr>
              <w:spacing w:after="0" w:line="240" w:lineRule="auto"/>
              <w:jc w:val="right"/>
              <w:rPr>
                <w:ins w:id="8295" w:author="ilham.nur@office.ui.ac.id" w:date="2023-03-28T22:19:00Z"/>
                <w:rFonts w:eastAsia="Times New Roman" w:cs="Times New Roman"/>
                <w:b/>
                <w:bCs/>
                <w:color w:val="000000"/>
                <w:sz w:val="20"/>
                <w:szCs w:val="20"/>
                <w:rPrChange w:id="8296" w:author="ilham.nur@office.ui.ac.id" w:date="2023-03-28T22:19:00Z">
                  <w:rPr>
                    <w:ins w:id="8297" w:author="ilham.nur@office.ui.ac.id" w:date="2023-03-28T22:19:00Z"/>
                    <w:rFonts w:eastAsia="Times New Roman" w:cs="Times New Roman"/>
                    <w:b/>
                    <w:bCs/>
                    <w:color w:val="000000"/>
                    <w:szCs w:val="24"/>
                  </w:rPr>
                </w:rPrChange>
              </w:rPr>
            </w:pPr>
            <w:ins w:id="8298" w:author="ilham.nur@office.ui.ac.id" w:date="2023-03-28T22:19:00Z">
              <w:r w:rsidRPr="00F77B86">
                <w:rPr>
                  <w:rFonts w:eastAsia="Times New Roman" w:cs="Times New Roman"/>
                  <w:b/>
                  <w:bCs/>
                  <w:color w:val="000000"/>
                  <w:sz w:val="20"/>
                  <w:szCs w:val="20"/>
                  <w:rPrChange w:id="8299" w:author="ilham.nur@office.ui.ac.id" w:date="2023-03-28T22:19:00Z">
                    <w:rPr>
                      <w:rFonts w:eastAsia="Times New Roman" w:cs="Times New Roman"/>
                      <w:b/>
                      <w:bCs/>
                      <w:color w:val="000000"/>
                      <w:szCs w:val="24"/>
                    </w:rPr>
                  </w:rPrChange>
                </w:rPr>
                <w:t>1058.4</w:t>
              </w:r>
            </w:ins>
          </w:p>
        </w:tc>
        <w:tc>
          <w:tcPr>
            <w:tcW w:w="901" w:type="pct"/>
            <w:tcBorders>
              <w:top w:val="nil"/>
              <w:left w:val="nil"/>
              <w:bottom w:val="single" w:sz="4" w:space="0" w:color="auto"/>
              <w:right w:val="single" w:sz="4" w:space="0" w:color="auto"/>
            </w:tcBorders>
            <w:shd w:val="clear" w:color="auto" w:fill="auto"/>
            <w:vAlign w:val="center"/>
            <w:hideMark/>
            <w:tcPrChange w:id="830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DABA7EE" w14:textId="77777777" w:rsidR="001A7CD7" w:rsidRPr="00F77B86" w:rsidRDefault="001A7CD7" w:rsidP="001A7CD7">
            <w:pPr>
              <w:spacing w:after="0" w:line="240" w:lineRule="auto"/>
              <w:rPr>
                <w:ins w:id="8301" w:author="ilham.nur@office.ui.ac.id" w:date="2023-03-28T22:19:00Z"/>
                <w:rFonts w:eastAsia="Times New Roman" w:cs="Times New Roman"/>
                <w:color w:val="000000"/>
                <w:sz w:val="20"/>
                <w:szCs w:val="20"/>
                <w:rPrChange w:id="8302" w:author="ilham.nur@office.ui.ac.id" w:date="2023-03-28T22:19:00Z">
                  <w:rPr>
                    <w:ins w:id="8303" w:author="ilham.nur@office.ui.ac.id" w:date="2023-03-28T22:19:00Z"/>
                    <w:rFonts w:eastAsia="Times New Roman" w:cs="Times New Roman"/>
                    <w:color w:val="000000"/>
                    <w:szCs w:val="24"/>
                  </w:rPr>
                </w:rPrChange>
              </w:rPr>
            </w:pPr>
            <w:ins w:id="8304" w:author="ilham.nur@office.ui.ac.id" w:date="2023-03-28T22:19:00Z">
              <w:r w:rsidRPr="00F77B86">
                <w:rPr>
                  <w:rFonts w:eastAsia="Times New Roman" w:cs="Times New Roman"/>
                  <w:color w:val="000000"/>
                  <w:sz w:val="20"/>
                  <w:szCs w:val="20"/>
                  <w:rPrChange w:id="8305" w:author="ilham.nur@office.ui.ac.id" w:date="2023-03-28T22:19:00Z">
                    <w:rPr>
                      <w:rFonts w:eastAsia="Times New Roman" w:cs="Times New Roman"/>
                      <w:color w:val="000000"/>
                      <w:szCs w:val="24"/>
                    </w:rPr>
                  </w:rPrChange>
                </w:rPr>
                <w:t xml:space="preserve"> $                                1,633 </w:t>
              </w:r>
            </w:ins>
          </w:p>
        </w:tc>
        <w:tc>
          <w:tcPr>
            <w:tcW w:w="1278" w:type="pct"/>
            <w:tcBorders>
              <w:top w:val="nil"/>
              <w:left w:val="nil"/>
              <w:bottom w:val="single" w:sz="4" w:space="0" w:color="auto"/>
              <w:right w:val="single" w:sz="4" w:space="0" w:color="auto"/>
            </w:tcBorders>
            <w:shd w:val="clear" w:color="auto" w:fill="auto"/>
            <w:vAlign w:val="center"/>
            <w:hideMark/>
            <w:tcPrChange w:id="830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D5626D5" w14:textId="77777777" w:rsidR="001A7CD7" w:rsidRPr="00F77B86" w:rsidRDefault="001A7CD7" w:rsidP="001A7CD7">
            <w:pPr>
              <w:spacing w:after="0" w:line="240" w:lineRule="auto"/>
              <w:jc w:val="left"/>
              <w:rPr>
                <w:ins w:id="8307" w:author="ilham.nur@office.ui.ac.id" w:date="2023-03-28T22:19:00Z"/>
                <w:rFonts w:eastAsia="Times New Roman" w:cs="Times New Roman"/>
                <w:b/>
                <w:bCs/>
                <w:color w:val="000000"/>
                <w:sz w:val="20"/>
                <w:szCs w:val="20"/>
                <w:rPrChange w:id="8308" w:author="ilham.nur@office.ui.ac.id" w:date="2023-03-28T22:19:00Z">
                  <w:rPr>
                    <w:ins w:id="8309" w:author="ilham.nur@office.ui.ac.id" w:date="2023-03-28T22:19:00Z"/>
                    <w:rFonts w:eastAsia="Times New Roman" w:cs="Times New Roman"/>
                    <w:b/>
                    <w:bCs/>
                    <w:color w:val="000000"/>
                    <w:szCs w:val="24"/>
                  </w:rPr>
                </w:rPrChange>
              </w:rPr>
            </w:pPr>
            <w:ins w:id="8310" w:author="ilham.nur@office.ui.ac.id" w:date="2023-03-28T22:19:00Z">
              <w:r w:rsidRPr="00F77B86">
                <w:rPr>
                  <w:rFonts w:eastAsia="Times New Roman" w:cs="Times New Roman"/>
                  <w:b/>
                  <w:bCs/>
                  <w:color w:val="000000"/>
                  <w:sz w:val="20"/>
                  <w:szCs w:val="20"/>
                  <w:rPrChange w:id="8311" w:author="ilham.nur@office.ui.ac.id" w:date="2023-03-28T22:19:00Z">
                    <w:rPr>
                      <w:rFonts w:eastAsia="Times New Roman" w:cs="Times New Roman"/>
                      <w:b/>
                      <w:bCs/>
                      <w:color w:val="000000"/>
                      <w:szCs w:val="24"/>
                    </w:rPr>
                  </w:rPrChange>
                </w:rPr>
                <w:t xml:space="preserve"> Rp                                  24,489,000.00 </w:t>
              </w:r>
            </w:ins>
          </w:p>
        </w:tc>
      </w:tr>
      <w:tr w:rsidR="001A7CD7" w:rsidRPr="00F77B86" w14:paraId="242F7D6A" w14:textId="77777777" w:rsidTr="001A7CD7">
        <w:trPr>
          <w:trHeight w:val="315"/>
          <w:ins w:id="8312" w:author="ilham.nur@office.ui.ac.id" w:date="2023-03-28T22:19:00Z"/>
          <w:trPrChange w:id="831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31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DC9CBAF" w14:textId="77777777" w:rsidR="001A7CD7" w:rsidRPr="00F77B86" w:rsidRDefault="001A7CD7" w:rsidP="001A7CD7">
            <w:pPr>
              <w:spacing w:after="0" w:line="240" w:lineRule="auto"/>
              <w:rPr>
                <w:ins w:id="8315" w:author="ilham.nur@office.ui.ac.id" w:date="2023-03-28T22:19:00Z"/>
                <w:rFonts w:eastAsia="Times New Roman" w:cs="Times New Roman"/>
                <w:color w:val="000000"/>
                <w:sz w:val="20"/>
                <w:szCs w:val="20"/>
                <w:rPrChange w:id="8316" w:author="ilham.nur@office.ui.ac.id" w:date="2023-03-28T22:19:00Z">
                  <w:rPr>
                    <w:ins w:id="8317" w:author="ilham.nur@office.ui.ac.id" w:date="2023-03-28T22:19:00Z"/>
                    <w:rFonts w:eastAsia="Times New Roman" w:cs="Times New Roman"/>
                    <w:color w:val="000000"/>
                    <w:szCs w:val="24"/>
                  </w:rPr>
                </w:rPrChange>
              </w:rPr>
            </w:pPr>
            <w:ins w:id="8318" w:author="ilham.nur@office.ui.ac.id" w:date="2023-03-28T22:19:00Z">
              <w:r w:rsidRPr="00F77B86">
                <w:rPr>
                  <w:rFonts w:eastAsia="Times New Roman" w:cs="Times New Roman"/>
                  <w:color w:val="000000"/>
                  <w:sz w:val="20"/>
                  <w:szCs w:val="20"/>
                  <w:rPrChange w:id="8319" w:author="ilham.nur@office.ui.ac.id" w:date="2023-03-28T22:19:00Z">
                    <w:rPr>
                      <w:rFonts w:eastAsia="Times New Roman" w:cs="Times New Roman"/>
                      <w:color w:val="000000"/>
                      <w:szCs w:val="24"/>
                    </w:rPr>
                  </w:rPrChange>
                </w:rPr>
                <w:t>Simulasi 23</w:t>
              </w:r>
            </w:ins>
          </w:p>
        </w:tc>
        <w:tc>
          <w:tcPr>
            <w:tcW w:w="901" w:type="pct"/>
            <w:tcBorders>
              <w:top w:val="nil"/>
              <w:left w:val="nil"/>
              <w:bottom w:val="single" w:sz="4" w:space="0" w:color="auto"/>
              <w:right w:val="single" w:sz="4" w:space="0" w:color="auto"/>
            </w:tcBorders>
            <w:shd w:val="clear" w:color="auto" w:fill="auto"/>
            <w:noWrap/>
            <w:vAlign w:val="bottom"/>
            <w:hideMark/>
            <w:tcPrChange w:id="832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197E931" w14:textId="77777777" w:rsidR="001A7CD7" w:rsidRPr="00F77B86" w:rsidRDefault="001A7CD7" w:rsidP="001A7CD7">
            <w:pPr>
              <w:spacing w:after="0" w:line="240" w:lineRule="auto"/>
              <w:jc w:val="right"/>
              <w:rPr>
                <w:ins w:id="8321" w:author="ilham.nur@office.ui.ac.id" w:date="2023-03-28T22:19:00Z"/>
                <w:rFonts w:eastAsia="Times New Roman" w:cs="Times New Roman"/>
                <w:color w:val="000000"/>
                <w:sz w:val="20"/>
                <w:szCs w:val="20"/>
                <w:rPrChange w:id="8322" w:author="ilham.nur@office.ui.ac.id" w:date="2023-03-28T22:19:00Z">
                  <w:rPr>
                    <w:ins w:id="8323" w:author="ilham.nur@office.ui.ac.id" w:date="2023-03-28T22:19:00Z"/>
                    <w:rFonts w:ascii="Calibri" w:eastAsia="Times New Roman" w:hAnsi="Calibri" w:cs="Calibri"/>
                    <w:color w:val="000000"/>
                    <w:sz w:val="22"/>
                  </w:rPr>
                </w:rPrChange>
              </w:rPr>
            </w:pPr>
            <w:ins w:id="8324" w:author="ilham.nur@office.ui.ac.id" w:date="2023-03-28T22:19:00Z">
              <w:r w:rsidRPr="00F77B86">
                <w:rPr>
                  <w:rFonts w:eastAsia="Times New Roman" w:cs="Times New Roman"/>
                  <w:color w:val="000000"/>
                  <w:sz w:val="20"/>
                  <w:szCs w:val="20"/>
                  <w:rPrChange w:id="8325" w:author="ilham.nur@office.ui.ac.id" w:date="2023-03-28T22:19:00Z">
                    <w:rPr>
                      <w:rFonts w:ascii="Calibri" w:eastAsia="Times New Roman" w:hAnsi="Calibri" w:cs="Calibri"/>
                      <w:color w:val="000000"/>
                      <w:sz w:val="22"/>
                    </w:rPr>
                  </w:rPrChange>
                </w:rPr>
                <w:t>3.80</w:t>
              </w:r>
            </w:ins>
          </w:p>
        </w:tc>
        <w:tc>
          <w:tcPr>
            <w:tcW w:w="901" w:type="pct"/>
            <w:tcBorders>
              <w:top w:val="nil"/>
              <w:left w:val="nil"/>
              <w:bottom w:val="single" w:sz="4" w:space="0" w:color="auto"/>
              <w:right w:val="single" w:sz="4" w:space="0" w:color="auto"/>
            </w:tcBorders>
            <w:shd w:val="clear" w:color="auto" w:fill="auto"/>
            <w:vAlign w:val="center"/>
            <w:hideMark/>
            <w:tcPrChange w:id="832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BD9D6DD" w14:textId="77777777" w:rsidR="001A7CD7" w:rsidRPr="00F77B86" w:rsidRDefault="001A7CD7" w:rsidP="001A7CD7">
            <w:pPr>
              <w:spacing w:after="0" w:line="240" w:lineRule="auto"/>
              <w:jc w:val="right"/>
              <w:rPr>
                <w:ins w:id="8327" w:author="ilham.nur@office.ui.ac.id" w:date="2023-03-28T22:19:00Z"/>
                <w:rFonts w:eastAsia="Times New Roman" w:cs="Times New Roman"/>
                <w:b/>
                <w:bCs/>
                <w:color w:val="000000"/>
                <w:sz w:val="20"/>
                <w:szCs w:val="20"/>
                <w:rPrChange w:id="8328" w:author="ilham.nur@office.ui.ac.id" w:date="2023-03-28T22:19:00Z">
                  <w:rPr>
                    <w:ins w:id="8329" w:author="ilham.nur@office.ui.ac.id" w:date="2023-03-28T22:19:00Z"/>
                    <w:rFonts w:eastAsia="Times New Roman" w:cs="Times New Roman"/>
                    <w:b/>
                    <w:bCs/>
                    <w:color w:val="000000"/>
                    <w:szCs w:val="24"/>
                  </w:rPr>
                </w:rPrChange>
              </w:rPr>
            </w:pPr>
            <w:ins w:id="8330" w:author="ilham.nur@office.ui.ac.id" w:date="2023-03-28T22:19:00Z">
              <w:r w:rsidRPr="00F77B86">
                <w:rPr>
                  <w:rFonts w:eastAsia="Times New Roman" w:cs="Times New Roman"/>
                  <w:b/>
                  <w:bCs/>
                  <w:color w:val="000000"/>
                  <w:sz w:val="20"/>
                  <w:szCs w:val="20"/>
                  <w:rPrChange w:id="8331" w:author="ilham.nur@office.ui.ac.id" w:date="2023-03-28T22:19:00Z">
                    <w:rPr>
                      <w:rFonts w:eastAsia="Times New Roman" w:cs="Times New Roman"/>
                      <w:b/>
                      <w:bCs/>
                      <w:color w:val="000000"/>
                      <w:szCs w:val="24"/>
                    </w:rPr>
                  </w:rPrChange>
                </w:rPr>
                <w:t>638.4</w:t>
              </w:r>
            </w:ins>
          </w:p>
        </w:tc>
        <w:tc>
          <w:tcPr>
            <w:tcW w:w="901" w:type="pct"/>
            <w:tcBorders>
              <w:top w:val="nil"/>
              <w:left w:val="nil"/>
              <w:bottom w:val="single" w:sz="4" w:space="0" w:color="auto"/>
              <w:right w:val="single" w:sz="4" w:space="0" w:color="auto"/>
            </w:tcBorders>
            <w:shd w:val="clear" w:color="auto" w:fill="auto"/>
            <w:vAlign w:val="center"/>
            <w:hideMark/>
            <w:tcPrChange w:id="833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F14C2DC" w14:textId="77777777" w:rsidR="001A7CD7" w:rsidRPr="00F77B86" w:rsidRDefault="001A7CD7" w:rsidP="001A7CD7">
            <w:pPr>
              <w:spacing w:after="0" w:line="240" w:lineRule="auto"/>
              <w:rPr>
                <w:ins w:id="8333" w:author="ilham.nur@office.ui.ac.id" w:date="2023-03-28T22:19:00Z"/>
                <w:rFonts w:eastAsia="Times New Roman" w:cs="Times New Roman"/>
                <w:color w:val="000000"/>
                <w:sz w:val="20"/>
                <w:szCs w:val="20"/>
                <w:rPrChange w:id="8334" w:author="ilham.nur@office.ui.ac.id" w:date="2023-03-28T22:19:00Z">
                  <w:rPr>
                    <w:ins w:id="8335" w:author="ilham.nur@office.ui.ac.id" w:date="2023-03-28T22:19:00Z"/>
                    <w:rFonts w:eastAsia="Times New Roman" w:cs="Times New Roman"/>
                    <w:color w:val="000000"/>
                    <w:szCs w:val="24"/>
                  </w:rPr>
                </w:rPrChange>
              </w:rPr>
            </w:pPr>
            <w:ins w:id="8336" w:author="ilham.nur@office.ui.ac.id" w:date="2023-03-28T22:19:00Z">
              <w:r w:rsidRPr="00F77B86">
                <w:rPr>
                  <w:rFonts w:eastAsia="Times New Roman" w:cs="Times New Roman"/>
                  <w:color w:val="000000"/>
                  <w:sz w:val="20"/>
                  <w:szCs w:val="20"/>
                  <w:rPrChange w:id="8337" w:author="ilham.nur@office.ui.ac.id" w:date="2023-03-28T22:19:00Z">
                    <w:rPr>
                      <w:rFonts w:eastAsia="Times New Roman" w:cs="Times New Roman"/>
                      <w:color w:val="000000"/>
                      <w:szCs w:val="24"/>
                    </w:rPr>
                  </w:rPrChange>
                </w:rPr>
                <w:t xml:space="preserve"> $                                1,148 </w:t>
              </w:r>
            </w:ins>
          </w:p>
        </w:tc>
        <w:tc>
          <w:tcPr>
            <w:tcW w:w="1278" w:type="pct"/>
            <w:tcBorders>
              <w:top w:val="nil"/>
              <w:left w:val="nil"/>
              <w:bottom w:val="single" w:sz="4" w:space="0" w:color="auto"/>
              <w:right w:val="single" w:sz="4" w:space="0" w:color="auto"/>
            </w:tcBorders>
            <w:shd w:val="clear" w:color="auto" w:fill="auto"/>
            <w:vAlign w:val="center"/>
            <w:hideMark/>
            <w:tcPrChange w:id="833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A84654F" w14:textId="77777777" w:rsidR="001A7CD7" w:rsidRPr="00F77B86" w:rsidRDefault="001A7CD7" w:rsidP="001A7CD7">
            <w:pPr>
              <w:spacing w:after="0" w:line="240" w:lineRule="auto"/>
              <w:jc w:val="left"/>
              <w:rPr>
                <w:ins w:id="8339" w:author="ilham.nur@office.ui.ac.id" w:date="2023-03-28T22:19:00Z"/>
                <w:rFonts w:eastAsia="Times New Roman" w:cs="Times New Roman"/>
                <w:b/>
                <w:bCs/>
                <w:color w:val="000000"/>
                <w:sz w:val="20"/>
                <w:szCs w:val="20"/>
                <w:rPrChange w:id="8340" w:author="ilham.nur@office.ui.ac.id" w:date="2023-03-28T22:19:00Z">
                  <w:rPr>
                    <w:ins w:id="8341" w:author="ilham.nur@office.ui.ac.id" w:date="2023-03-28T22:19:00Z"/>
                    <w:rFonts w:eastAsia="Times New Roman" w:cs="Times New Roman"/>
                    <w:b/>
                    <w:bCs/>
                    <w:color w:val="000000"/>
                    <w:szCs w:val="24"/>
                  </w:rPr>
                </w:rPrChange>
              </w:rPr>
            </w:pPr>
            <w:ins w:id="8342" w:author="ilham.nur@office.ui.ac.id" w:date="2023-03-28T22:19:00Z">
              <w:r w:rsidRPr="00F77B86">
                <w:rPr>
                  <w:rFonts w:eastAsia="Times New Roman" w:cs="Times New Roman"/>
                  <w:b/>
                  <w:bCs/>
                  <w:color w:val="000000"/>
                  <w:sz w:val="20"/>
                  <w:szCs w:val="20"/>
                  <w:rPrChange w:id="8343" w:author="ilham.nur@office.ui.ac.id" w:date="2023-03-28T22:19:00Z">
                    <w:rPr>
                      <w:rFonts w:eastAsia="Times New Roman" w:cs="Times New Roman"/>
                      <w:b/>
                      <w:bCs/>
                      <w:color w:val="000000"/>
                      <w:szCs w:val="24"/>
                    </w:rPr>
                  </w:rPrChange>
                </w:rPr>
                <w:t xml:space="preserve"> Rp                                  17,215,500.00 </w:t>
              </w:r>
            </w:ins>
          </w:p>
        </w:tc>
      </w:tr>
      <w:tr w:rsidR="001A7CD7" w:rsidRPr="00F77B86" w14:paraId="328CE82E" w14:textId="77777777" w:rsidTr="001A7CD7">
        <w:trPr>
          <w:trHeight w:val="315"/>
          <w:ins w:id="8344" w:author="ilham.nur@office.ui.ac.id" w:date="2023-03-28T22:19:00Z"/>
          <w:trPrChange w:id="834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34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CEB0CB2" w14:textId="77777777" w:rsidR="001A7CD7" w:rsidRPr="00F77B86" w:rsidRDefault="001A7CD7" w:rsidP="001A7CD7">
            <w:pPr>
              <w:spacing w:after="0" w:line="240" w:lineRule="auto"/>
              <w:rPr>
                <w:ins w:id="8347" w:author="ilham.nur@office.ui.ac.id" w:date="2023-03-28T22:19:00Z"/>
                <w:rFonts w:eastAsia="Times New Roman" w:cs="Times New Roman"/>
                <w:color w:val="000000"/>
                <w:sz w:val="20"/>
                <w:szCs w:val="20"/>
                <w:rPrChange w:id="8348" w:author="ilham.nur@office.ui.ac.id" w:date="2023-03-28T22:19:00Z">
                  <w:rPr>
                    <w:ins w:id="8349" w:author="ilham.nur@office.ui.ac.id" w:date="2023-03-28T22:19:00Z"/>
                    <w:rFonts w:eastAsia="Times New Roman" w:cs="Times New Roman"/>
                    <w:color w:val="000000"/>
                    <w:szCs w:val="24"/>
                  </w:rPr>
                </w:rPrChange>
              </w:rPr>
            </w:pPr>
            <w:ins w:id="8350" w:author="ilham.nur@office.ui.ac.id" w:date="2023-03-28T22:19:00Z">
              <w:r w:rsidRPr="00F77B86">
                <w:rPr>
                  <w:rFonts w:eastAsia="Times New Roman" w:cs="Times New Roman"/>
                  <w:color w:val="000000"/>
                  <w:sz w:val="20"/>
                  <w:szCs w:val="20"/>
                  <w:rPrChange w:id="8351" w:author="ilham.nur@office.ui.ac.id" w:date="2023-03-28T22:19:00Z">
                    <w:rPr>
                      <w:rFonts w:eastAsia="Times New Roman" w:cs="Times New Roman"/>
                      <w:color w:val="000000"/>
                      <w:szCs w:val="24"/>
                    </w:rPr>
                  </w:rPrChange>
                </w:rPr>
                <w:t>Simulasi 24</w:t>
              </w:r>
            </w:ins>
          </w:p>
        </w:tc>
        <w:tc>
          <w:tcPr>
            <w:tcW w:w="901" w:type="pct"/>
            <w:tcBorders>
              <w:top w:val="nil"/>
              <w:left w:val="nil"/>
              <w:bottom w:val="single" w:sz="4" w:space="0" w:color="auto"/>
              <w:right w:val="single" w:sz="4" w:space="0" w:color="auto"/>
            </w:tcBorders>
            <w:shd w:val="clear" w:color="auto" w:fill="auto"/>
            <w:noWrap/>
            <w:vAlign w:val="bottom"/>
            <w:hideMark/>
            <w:tcPrChange w:id="835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052E38D" w14:textId="77777777" w:rsidR="001A7CD7" w:rsidRPr="00F77B86" w:rsidRDefault="001A7CD7" w:rsidP="001A7CD7">
            <w:pPr>
              <w:spacing w:after="0" w:line="240" w:lineRule="auto"/>
              <w:jc w:val="right"/>
              <w:rPr>
                <w:ins w:id="8353" w:author="ilham.nur@office.ui.ac.id" w:date="2023-03-28T22:19:00Z"/>
                <w:rFonts w:eastAsia="Times New Roman" w:cs="Times New Roman"/>
                <w:color w:val="000000"/>
                <w:sz w:val="20"/>
                <w:szCs w:val="20"/>
                <w:rPrChange w:id="8354" w:author="ilham.nur@office.ui.ac.id" w:date="2023-03-28T22:19:00Z">
                  <w:rPr>
                    <w:ins w:id="8355" w:author="ilham.nur@office.ui.ac.id" w:date="2023-03-28T22:19:00Z"/>
                    <w:rFonts w:ascii="Calibri" w:eastAsia="Times New Roman" w:hAnsi="Calibri" w:cs="Calibri"/>
                    <w:color w:val="000000"/>
                    <w:sz w:val="22"/>
                  </w:rPr>
                </w:rPrChange>
              </w:rPr>
            </w:pPr>
            <w:ins w:id="8356" w:author="ilham.nur@office.ui.ac.id" w:date="2023-03-28T22:19:00Z">
              <w:r w:rsidRPr="00F77B86">
                <w:rPr>
                  <w:rFonts w:eastAsia="Times New Roman" w:cs="Times New Roman"/>
                  <w:color w:val="000000"/>
                  <w:sz w:val="20"/>
                  <w:szCs w:val="20"/>
                  <w:rPrChange w:id="8357" w:author="ilham.nur@office.ui.ac.id" w:date="2023-03-28T22:19:00Z">
                    <w:rPr>
                      <w:rFonts w:ascii="Calibri" w:eastAsia="Times New Roman" w:hAnsi="Calibri" w:cs="Calibri"/>
                      <w:color w:val="000000"/>
                      <w:sz w:val="22"/>
                    </w:rPr>
                  </w:rPrChange>
                </w:rPr>
                <w:t>3.90</w:t>
              </w:r>
            </w:ins>
          </w:p>
        </w:tc>
        <w:tc>
          <w:tcPr>
            <w:tcW w:w="901" w:type="pct"/>
            <w:tcBorders>
              <w:top w:val="nil"/>
              <w:left w:val="nil"/>
              <w:bottom w:val="single" w:sz="4" w:space="0" w:color="auto"/>
              <w:right w:val="single" w:sz="4" w:space="0" w:color="auto"/>
            </w:tcBorders>
            <w:shd w:val="clear" w:color="auto" w:fill="auto"/>
            <w:vAlign w:val="center"/>
            <w:hideMark/>
            <w:tcPrChange w:id="835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6F07EBA" w14:textId="77777777" w:rsidR="001A7CD7" w:rsidRPr="00F77B86" w:rsidRDefault="001A7CD7" w:rsidP="001A7CD7">
            <w:pPr>
              <w:spacing w:after="0" w:line="240" w:lineRule="auto"/>
              <w:jc w:val="right"/>
              <w:rPr>
                <w:ins w:id="8359" w:author="ilham.nur@office.ui.ac.id" w:date="2023-03-28T22:19:00Z"/>
                <w:rFonts w:eastAsia="Times New Roman" w:cs="Times New Roman"/>
                <w:b/>
                <w:bCs/>
                <w:color w:val="000000"/>
                <w:sz w:val="20"/>
                <w:szCs w:val="20"/>
                <w:rPrChange w:id="8360" w:author="ilham.nur@office.ui.ac.id" w:date="2023-03-28T22:19:00Z">
                  <w:rPr>
                    <w:ins w:id="8361" w:author="ilham.nur@office.ui.ac.id" w:date="2023-03-28T22:19:00Z"/>
                    <w:rFonts w:eastAsia="Times New Roman" w:cs="Times New Roman"/>
                    <w:b/>
                    <w:bCs/>
                    <w:color w:val="000000"/>
                    <w:szCs w:val="24"/>
                  </w:rPr>
                </w:rPrChange>
              </w:rPr>
            </w:pPr>
            <w:ins w:id="8362" w:author="ilham.nur@office.ui.ac.id" w:date="2023-03-28T22:19:00Z">
              <w:r w:rsidRPr="00F77B86">
                <w:rPr>
                  <w:rFonts w:eastAsia="Times New Roman" w:cs="Times New Roman"/>
                  <w:b/>
                  <w:bCs/>
                  <w:color w:val="000000"/>
                  <w:sz w:val="20"/>
                  <w:szCs w:val="20"/>
                  <w:rPrChange w:id="8363" w:author="ilham.nur@office.ui.ac.id" w:date="2023-03-28T22:19:00Z">
                    <w:rPr>
                      <w:rFonts w:eastAsia="Times New Roman" w:cs="Times New Roman"/>
                      <w:b/>
                      <w:bCs/>
                      <w:color w:val="000000"/>
                      <w:szCs w:val="24"/>
                    </w:rPr>
                  </w:rPrChange>
                </w:rPr>
                <w:t>655.2</w:t>
              </w:r>
            </w:ins>
          </w:p>
        </w:tc>
        <w:tc>
          <w:tcPr>
            <w:tcW w:w="901" w:type="pct"/>
            <w:tcBorders>
              <w:top w:val="nil"/>
              <w:left w:val="nil"/>
              <w:bottom w:val="single" w:sz="4" w:space="0" w:color="auto"/>
              <w:right w:val="single" w:sz="4" w:space="0" w:color="auto"/>
            </w:tcBorders>
            <w:shd w:val="clear" w:color="auto" w:fill="auto"/>
            <w:vAlign w:val="center"/>
            <w:hideMark/>
            <w:tcPrChange w:id="836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33A6BA1" w14:textId="77777777" w:rsidR="001A7CD7" w:rsidRPr="00F77B86" w:rsidRDefault="001A7CD7" w:rsidP="001A7CD7">
            <w:pPr>
              <w:spacing w:after="0" w:line="240" w:lineRule="auto"/>
              <w:rPr>
                <w:ins w:id="8365" w:author="ilham.nur@office.ui.ac.id" w:date="2023-03-28T22:19:00Z"/>
                <w:rFonts w:eastAsia="Times New Roman" w:cs="Times New Roman"/>
                <w:color w:val="000000"/>
                <w:sz w:val="20"/>
                <w:szCs w:val="20"/>
                <w:rPrChange w:id="8366" w:author="ilham.nur@office.ui.ac.id" w:date="2023-03-28T22:19:00Z">
                  <w:rPr>
                    <w:ins w:id="8367" w:author="ilham.nur@office.ui.ac.id" w:date="2023-03-28T22:19:00Z"/>
                    <w:rFonts w:eastAsia="Times New Roman" w:cs="Times New Roman"/>
                    <w:color w:val="000000"/>
                    <w:szCs w:val="24"/>
                  </w:rPr>
                </w:rPrChange>
              </w:rPr>
            </w:pPr>
            <w:ins w:id="8368" w:author="ilham.nur@office.ui.ac.id" w:date="2023-03-28T22:19:00Z">
              <w:r w:rsidRPr="00F77B86">
                <w:rPr>
                  <w:rFonts w:eastAsia="Times New Roman" w:cs="Times New Roman"/>
                  <w:color w:val="000000"/>
                  <w:sz w:val="20"/>
                  <w:szCs w:val="20"/>
                  <w:rPrChange w:id="8369" w:author="ilham.nur@office.ui.ac.id" w:date="2023-03-28T22:19:00Z">
                    <w:rPr>
                      <w:rFonts w:eastAsia="Times New Roman" w:cs="Times New Roman"/>
                      <w:color w:val="000000"/>
                      <w:szCs w:val="24"/>
                    </w:rPr>
                  </w:rPrChange>
                </w:rPr>
                <w:t xml:space="preserve"> $                                1,209 </w:t>
              </w:r>
            </w:ins>
          </w:p>
        </w:tc>
        <w:tc>
          <w:tcPr>
            <w:tcW w:w="1278" w:type="pct"/>
            <w:tcBorders>
              <w:top w:val="nil"/>
              <w:left w:val="nil"/>
              <w:bottom w:val="single" w:sz="4" w:space="0" w:color="auto"/>
              <w:right w:val="single" w:sz="4" w:space="0" w:color="auto"/>
            </w:tcBorders>
            <w:shd w:val="clear" w:color="auto" w:fill="auto"/>
            <w:vAlign w:val="center"/>
            <w:hideMark/>
            <w:tcPrChange w:id="837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33FD2F6" w14:textId="77777777" w:rsidR="001A7CD7" w:rsidRPr="00F77B86" w:rsidRDefault="001A7CD7" w:rsidP="001A7CD7">
            <w:pPr>
              <w:spacing w:after="0" w:line="240" w:lineRule="auto"/>
              <w:jc w:val="left"/>
              <w:rPr>
                <w:ins w:id="8371" w:author="ilham.nur@office.ui.ac.id" w:date="2023-03-28T22:19:00Z"/>
                <w:rFonts w:eastAsia="Times New Roman" w:cs="Times New Roman"/>
                <w:b/>
                <w:bCs/>
                <w:color w:val="000000"/>
                <w:sz w:val="20"/>
                <w:szCs w:val="20"/>
                <w:rPrChange w:id="8372" w:author="ilham.nur@office.ui.ac.id" w:date="2023-03-28T22:19:00Z">
                  <w:rPr>
                    <w:ins w:id="8373" w:author="ilham.nur@office.ui.ac.id" w:date="2023-03-28T22:19:00Z"/>
                    <w:rFonts w:eastAsia="Times New Roman" w:cs="Times New Roman"/>
                    <w:b/>
                    <w:bCs/>
                    <w:color w:val="000000"/>
                    <w:szCs w:val="24"/>
                  </w:rPr>
                </w:rPrChange>
              </w:rPr>
            </w:pPr>
            <w:ins w:id="8374" w:author="ilham.nur@office.ui.ac.id" w:date="2023-03-28T22:19:00Z">
              <w:r w:rsidRPr="00F77B86">
                <w:rPr>
                  <w:rFonts w:eastAsia="Times New Roman" w:cs="Times New Roman"/>
                  <w:b/>
                  <w:bCs/>
                  <w:color w:val="000000"/>
                  <w:sz w:val="20"/>
                  <w:szCs w:val="20"/>
                  <w:rPrChange w:id="8375" w:author="ilham.nur@office.ui.ac.id" w:date="2023-03-28T22:19:00Z">
                    <w:rPr>
                      <w:rFonts w:eastAsia="Times New Roman" w:cs="Times New Roman"/>
                      <w:b/>
                      <w:bCs/>
                      <w:color w:val="000000"/>
                      <w:szCs w:val="24"/>
                    </w:rPr>
                  </w:rPrChange>
                </w:rPr>
                <w:t xml:space="preserve"> Rp                                  18,135,000.00 </w:t>
              </w:r>
            </w:ins>
          </w:p>
        </w:tc>
      </w:tr>
      <w:tr w:rsidR="001A7CD7" w:rsidRPr="00F77B86" w14:paraId="740982D4" w14:textId="77777777" w:rsidTr="001A7CD7">
        <w:trPr>
          <w:trHeight w:val="315"/>
          <w:ins w:id="8376" w:author="ilham.nur@office.ui.ac.id" w:date="2023-03-28T22:19:00Z"/>
          <w:trPrChange w:id="837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37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2B40B1E" w14:textId="77777777" w:rsidR="001A7CD7" w:rsidRPr="00F77B86" w:rsidRDefault="001A7CD7" w:rsidP="001A7CD7">
            <w:pPr>
              <w:spacing w:after="0" w:line="240" w:lineRule="auto"/>
              <w:rPr>
                <w:ins w:id="8379" w:author="ilham.nur@office.ui.ac.id" w:date="2023-03-28T22:19:00Z"/>
                <w:rFonts w:eastAsia="Times New Roman" w:cs="Times New Roman"/>
                <w:color w:val="000000"/>
                <w:sz w:val="20"/>
                <w:szCs w:val="20"/>
                <w:rPrChange w:id="8380" w:author="ilham.nur@office.ui.ac.id" w:date="2023-03-28T22:19:00Z">
                  <w:rPr>
                    <w:ins w:id="8381" w:author="ilham.nur@office.ui.ac.id" w:date="2023-03-28T22:19:00Z"/>
                    <w:rFonts w:eastAsia="Times New Roman" w:cs="Times New Roman"/>
                    <w:color w:val="000000"/>
                    <w:szCs w:val="24"/>
                  </w:rPr>
                </w:rPrChange>
              </w:rPr>
            </w:pPr>
            <w:ins w:id="8382" w:author="ilham.nur@office.ui.ac.id" w:date="2023-03-28T22:19:00Z">
              <w:r w:rsidRPr="00F77B86">
                <w:rPr>
                  <w:rFonts w:eastAsia="Times New Roman" w:cs="Times New Roman"/>
                  <w:color w:val="000000"/>
                  <w:sz w:val="20"/>
                  <w:szCs w:val="20"/>
                  <w:rPrChange w:id="8383" w:author="ilham.nur@office.ui.ac.id" w:date="2023-03-28T22:19:00Z">
                    <w:rPr>
                      <w:rFonts w:eastAsia="Times New Roman" w:cs="Times New Roman"/>
                      <w:color w:val="000000"/>
                      <w:szCs w:val="24"/>
                    </w:rPr>
                  </w:rPrChange>
                </w:rPr>
                <w:t>Simulasi 25</w:t>
              </w:r>
            </w:ins>
          </w:p>
        </w:tc>
        <w:tc>
          <w:tcPr>
            <w:tcW w:w="901" w:type="pct"/>
            <w:tcBorders>
              <w:top w:val="nil"/>
              <w:left w:val="nil"/>
              <w:bottom w:val="single" w:sz="4" w:space="0" w:color="auto"/>
              <w:right w:val="single" w:sz="4" w:space="0" w:color="auto"/>
            </w:tcBorders>
            <w:shd w:val="clear" w:color="auto" w:fill="auto"/>
            <w:noWrap/>
            <w:vAlign w:val="bottom"/>
            <w:hideMark/>
            <w:tcPrChange w:id="838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01B7902" w14:textId="77777777" w:rsidR="001A7CD7" w:rsidRPr="00F77B86" w:rsidRDefault="001A7CD7" w:rsidP="001A7CD7">
            <w:pPr>
              <w:spacing w:after="0" w:line="240" w:lineRule="auto"/>
              <w:jc w:val="right"/>
              <w:rPr>
                <w:ins w:id="8385" w:author="ilham.nur@office.ui.ac.id" w:date="2023-03-28T22:19:00Z"/>
                <w:rFonts w:eastAsia="Times New Roman" w:cs="Times New Roman"/>
                <w:color w:val="000000"/>
                <w:sz w:val="20"/>
                <w:szCs w:val="20"/>
                <w:rPrChange w:id="8386" w:author="ilham.nur@office.ui.ac.id" w:date="2023-03-28T22:19:00Z">
                  <w:rPr>
                    <w:ins w:id="8387" w:author="ilham.nur@office.ui.ac.id" w:date="2023-03-28T22:19:00Z"/>
                    <w:rFonts w:ascii="Calibri" w:eastAsia="Times New Roman" w:hAnsi="Calibri" w:cs="Calibri"/>
                    <w:color w:val="000000"/>
                    <w:sz w:val="22"/>
                  </w:rPr>
                </w:rPrChange>
              </w:rPr>
            </w:pPr>
            <w:ins w:id="8388" w:author="ilham.nur@office.ui.ac.id" w:date="2023-03-28T22:19:00Z">
              <w:r w:rsidRPr="00F77B86">
                <w:rPr>
                  <w:rFonts w:eastAsia="Times New Roman" w:cs="Times New Roman"/>
                  <w:color w:val="000000"/>
                  <w:sz w:val="20"/>
                  <w:szCs w:val="20"/>
                  <w:rPrChange w:id="8389" w:author="ilham.nur@office.ui.ac.id" w:date="2023-03-28T22:19:00Z">
                    <w:rPr>
                      <w:rFonts w:ascii="Calibri" w:eastAsia="Times New Roman" w:hAnsi="Calibri" w:cs="Calibri"/>
                      <w:color w:val="000000"/>
                      <w:sz w:val="22"/>
                    </w:rPr>
                  </w:rPrChange>
                </w:rPr>
                <w:t>6.40</w:t>
              </w:r>
            </w:ins>
          </w:p>
        </w:tc>
        <w:tc>
          <w:tcPr>
            <w:tcW w:w="901" w:type="pct"/>
            <w:tcBorders>
              <w:top w:val="nil"/>
              <w:left w:val="nil"/>
              <w:bottom w:val="single" w:sz="4" w:space="0" w:color="auto"/>
              <w:right w:val="single" w:sz="4" w:space="0" w:color="auto"/>
            </w:tcBorders>
            <w:shd w:val="clear" w:color="auto" w:fill="auto"/>
            <w:vAlign w:val="center"/>
            <w:hideMark/>
            <w:tcPrChange w:id="839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8FE05EA" w14:textId="77777777" w:rsidR="001A7CD7" w:rsidRPr="00F77B86" w:rsidRDefault="001A7CD7" w:rsidP="001A7CD7">
            <w:pPr>
              <w:spacing w:after="0" w:line="240" w:lineRule="auto"/>
              <w:jc w:val="right"/>
              <w:rPr>
                <w:ins w:id="8391" w:author="ilham.nur@office.ui.ac.id" w:date="2023-03-28T22:19:00Z"/>
                <w:rFonts w:eastAsia="Times New Roman" w:cs="Times New Roman"/>
                <w:b/>
                <w:bCs/>
                <w:color w:val="000000"/>
                <w:sz w:val="20"/>
                <w:szCs w:val="20"/>
                <w:rPrChange w:id="8392" w:author="ilham.nur@office.ui.ac.id" w:date="2023-03-28T22:19:00Z">
                  <w:rPr>
                    <w:ins w:id="8393" w:author="ilham.nur@office.ui.ac.id" w:date="2023-03-28T22:19:00Z"/>
                    <w:rFonts w:eastAsia="Times New Roman" w:cs="Times New Roman"/>
                    <w:b/>
                    <w:bCs/>
                    <w:color w:val="000000"/>
                    <w:szCs w:val="24"/>
                  </w:rPr>
                </w:rPrChange>
              </w:rPr>
            </w:pPr>
            <w:ins w:id="8394" w:author="ilham.nur@office.ui.ac.id" w:date="2023-03-28T22:19:00Z">
              <w:r w:rsidRPr="00F77B86">
                <w:rPr>
                  <w:rFonts w:eastAsia="Times New Roman" w:cs="Times New Roman"/>
                  <w:b/>
                  <w:bCs/>
                  <w:color w:val="000000"/>
                  <w:sz w:val="20"/>
                  <w:szCs w:val="20"/>
                  <w:rPrChange w:id="8395" w:author="ilham.nur@office.ui.ac.id" w:date="2023-03-28T22:19:00Z">
                    <w:rPr>
                      <w:rFonts w:eastAsia="Times New Roman" w:cs="Times New Roman"/>
                      <w:b/>
                      <w:bCs/>
                      <w:color w:val="000000"/>
                      <w:szCs w:val="24"/>
                    </w:rPr>
                  </w:rPrChange>
                </w:rPr>
                <w:t>1075.2</w:t>
              </w:r>
            </w:ins>
          </w:p>
        </w:tc>
        <w:tc>
          <w:tcPr>
            <w:tcW w:w="901" w:type="pct"/>
            <w:tcBorders>
              <w:top w:val="nil"/>
              <w:left w:val="nil"/>
              <w:bottom w:val="single" w:sz="4" w:space="0" w:color="auto"/>
              <w:right w:val="single" w:sz="4" w:space="0" w:color="auto"/>
            </w:tcBorders>
            <w:shd w:val="clear" w:color="auto" w:fill="auto"/>
            <w:vAlign w:val="center"/>
            <w:hideMark/>
            <w:tcPrChange w:id="839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435A0B9" w14:textId="77777777" w:rsidR="001A7CD7" w:rsidRPr="00F77B86" w:rsidRDefault="001A7CD7" w:rsidP="001A7CD7">
            <w:pPr>
              <w:spacing w:after="0" w:line="240" w:lineRule="auto"/>
              <w:rPr>
                <w:ins w:id="8397" w:author="ilham.nur@office.ui.ac.id" w:date="2023-03-28T22:19:00Z"/>
                <w:rFonts w:eastAsia="Times New Roman" w:cs="Times New Roman"/>
                <w:color w:val="000000"/>
                <w:sz w:val="20"/>
                <w:szCs w:val="20"/>
                <w:rPrChange w:id="8398" w:author="ilham.nur@office.ui.ac.id" w:date="2023-03-28T22:19:00Z">
                  <w:rPr>
                    <w:ins w:id="8399" w:author="ilham.nur@office.ui.ac.id" w:date="2023-03-28T22:19:00Z"/>
                    <w:rFonts w:eastAsia="Times New Roman" w:cs="Times New Roman"/>
                    <w:color w:val="000000"/>
                    <w:szCs w:val="24"/>
                  </w:rPr>
                </w:rPrChange>
              </w:rPr>
            </w:pPr>
            <w:ins w:id="8400" w:author="ilham.nur@office.ui.ac.id" w:date="2023-03-28T22:19:00Z">
              <w:r w:rsidRPr="00F77B86">
                <w:rPr>
                  <w:rFonts w:eastAsia="Times New Roman" w:cs="Times New Roman"/>
                  <w:color w:val="000000"/>
                  <w:sz w:val="20"/>
                  <w:szCs w:val="20"/>
                  <w:rPrChange w:id="8401" w:author="ilham.nur@office.ui.ac.id" w:date="2023-03-28T22:19:00Z">
                    <w:rPr>
                      <w:rFonts w:eastAsia="Times New Roman" w:cs="Times New Roman"/>
                      <w:color w:val="000000"/>
                      <w:szCs w:val="24"/>
                    </w:rPr>
                  </w:rPrChange>
                </w:rPr>
                <w:t xml:space="preserve"> $                                1,540 </w:t>
              </w:r>
            </w:ins>
          </w:p>
        </w:tc>
        <w:tc>
          <w:tcPr>
            <w:tcW w:w="1278" w:type="pct"/>
            <w:tcBorders>
              <w:top w:val="nil"/>
              <w:left w:val="nil"/>
              <w:bottom w:val="single" w:sz="4" w:space="0" w:color="auto"/>
              <w:right w:val="single" w:sz="4" w:space="0" w:color="auto"/>
            </w:tcBorders>
            <w:shd w:val="clear" w:color="auto" w:fill="auto"/>
            <w:vAlign w:val="center"/>
            <w:hideMark/>
            <w:tcPrChange w:id="840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863B453" w14:textId="77777777" w:rsidR="001A7CD7" w:rsidRPr="00F77B86" w:rsidRDefault="001A7CD7" w:rsidP="001A7CD7">
            <w:pPr>
              <w:spacing w:after="0" w:line="240" w:lineRule="auto"/>
              <w:jc w:val="left"/>
              <w:rPr>
                <w:ins w:id="8403" w:author="ilham.nur@office.ui.ac.id" w:date="2023-03-28T22:19:00Z"/>
                <w:rFonts w:eastAsia="Times New Roman" w:cs="Times New Roman"/>
                <w:b/>
                <w:bCs/>
                <w:color w:val="000000"/>
                <w:sz w:val="20"/>
                <w:szCs w:val="20"/>
                <w:rPrChange w:id="8404" w:author="ilham.nur@office.ui.ac.id" w:date="2023-03-28T22:19:00Z">
                  <w:rPr>
                    <w:ins w:id="8405" w:author="ilham.nur@office.ui.ac.id" w:date="2023-03-28T22:19:00Z"/>
                    <w:rFonts w:eastAsia="Times New Roman" w:cs="Times New Roman"/>
                    <w:b/>
                    <w:bCs/>
                    <w:color w:val="000000"/>
                    <w:szCs w:val="24"/>
                  </w:rPr>
                </w:rPrChange>
              </w:rPr>
            </w:pPr>
            <w:ins w:id="8406" w:author="ilham.nur@office.ui.ac.id" w:date="2023-03-28T22:19:00Z">
              <w:r w:rsidRPr="00F77B86">
                <w:rPr>
                  <w:rFonts w:eastAsia="Times New Roman" w:cs="Times New Roman"/>
                  <w:b/>
                  <w:bCs/>
                  <w:color w:val="000000"/>
                  <w:sz w:val="20"/>
                  <w:szCs w:val="20"/>
                  <w:rPrChange w:id="8407" w:author="ilham.nur@office.ui.ac.id" w:date="2023-03-28T22:19:00Z">
                    <w:rPr>
                      <w:rFonts w:eastAsia="Times New Roman" w:cs="Times New Roman"/>
                      <w:b/>
                      <w:bCs/>
                      <w:color w:val="000000"/>
                      <w:szCs w:val="24"/>
                    </w:rPr>
                  </w:rPrChange>
                </w:rPr>
                <w:t xml:space="preserve"> Rp                                  23,094,000.00 </w:t>
              </w:r>
            </w:ins>
          </w:p>
        </w:tc>
      </w:tr>
      <w:tr w:rsidR="001A7CD7" w:rsidRPr="00F77B86" w14:paraId="49AABBD2" w14:textId="77777777" w:rsidTr="001A7CD7">
        <w:trPr>
          <w:trHeight w:val="315"/>
          <w:ins w:id="8408" w:author="ilham.nur@office.ui.ac.id" w:date="2023-03-28T22:19:00Z"/>
          <w:trPrChange w:id="840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41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BED0570" w14:textId="77777777" w:rsidR="001A7CD7" w:rsidRPr="00F77B86" w:rsidRDefault="001A7CD7" w:rsidP="001A7CD7">
            <w:pPr>
              <w:spacing w:after="0" w:line="240" w:lineRule="auto"/>
              <w:rPr>
                <w:ins w:id="8411" w:author="ilham.nur@office.ui.ac.id" w:date="2023-03-28T22:19:00Z"/>
                <w:rFonts w:eastAsia="Times New Roman" w:cs="Times New Roman"/>
                <w:color w:val="000000"/>
                <w:sz w:val="20"/>
                <w:szCs w:val="20"/>
                <w:rPrChange w:id="8412" w:author="ilham.nur@office.ui.ac.id" w:date="2023-03-28T22:19:00Z">
                  <w:rPr>
                    <w:ins w:id="8413" w:author="ilham.nur@office.ui.ac.id" w:date="2023-03-28T22:19:00Z"/>
                    <w:rFonts w:eastAsia="Times New Roman" w:cs="Times New Roman"/>
                    <w:color w:val="000000"/>
                    <w:szCs w:val="24"/>
                  </w:rPr>
                </w:rPrChange>
              </w:rPr>
            </w:pPr>
            <w:ins w:id="8414" w:author="ilham.nur@office.ui.ac.id" w:date="2023-03-28T22:19:00Z">
              <w:r w:rsidRPr="00F77B86">
                <w:rPr>
                  <w:rFonts w:eastAsia="Times New Roman" w:cs="Times New Roman"/>
                  <w:color w:val="000000"/>
                  <w:sz w:val="20"/>
                  <w:szCs w:val="20"/>
                  <w:rPrChange w:id="8415" w:author="ilham.nur@office.ui.ac.id" w:date="2023-03-28T22:19:00Z">
                    <w:rPr>
                      <w:rFonts w:eastAsia="Times New Roman" w:cs="Times New Roman"/>
                      <w:color w:val="000000"/>
                      <w:szCs w:val="24"/>
                    </w:rPr>
                  </w:rPrChange>
                </w:rPr>
                <w:t>Simulasi 26</w:t>
              </w:r>
            </w:ins>
          </w:p>
        </w:tc>
        <w:tc>
          <w:tcPr>
            <w:tcW w:w="901" w:type="pct"/>
            <w:tcBorders>
              <w:top w:val="nil"/>
              <w:left w:val="nil"/>
              <w:bottom w:val="single" w:sz="4" w:space="0" w:color="auto"/>
              <w:right w:val="single" w:sz="4" w:space="0" w:color="auto"/>
            </w:tcBorders>
            <w:shd w:val="clear" w:color="auto" w:fill="auto"/>
            <w:noWrap/>
            <w:vAlign w:val="bottom"/>
            <w:hideMark/>
            <w:tcPrChange w:id="841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EF66E6F" w14:textId="77777777" w:rsidR="001A7CD7" w:rsidRPr="00F77B86" w:rsidRDefault="001A7CD7" w:rsidP="001A7CD7">
            <w:pPr>
              <w:spacing w:after="0" w:line="240" w:lineRule="auto"/>
              <w:jc w:val="right"/>
              <w:rPr>
                <w:ins w:id="8417" w:author="ilham.nur@office.ui.ac.id" w:date="2023-03-28T22:19:00Z"/>
                <w:rFonts w:eastAsia="Times New Roman" w:cs="Times New Roman"/>
                <w:color w:val="000000"/>
                <w:sz w:val="20"/>
                <w:szCs w:val="20"/>
                <w:rPrChange w:id="8418" w:author="ilham.nur@office.ui.ac.id" w:date="2023-03-28T22:19:00Z">
                  <w:rPr>
                    <w:ins w:id="8419" w:author="ilham.nur@office.ui.ac.id" w:date="2023-03-28T22:19:00Z"/>
                    <w:rFonts w:ascii="Calibri" w:eastAsia="Times New Roman" w:hAnsi="Calibri" w:cs="Calibri"/>
                    <w:color w:val="000000"/>
                    <w:sz w:val="22"/>
                  </w:rPr>
                </w:rPrChange>
              </w:rPr>
            </w:pPr>
            <w:ins w:id="8420" w:author="ilham.nur@office.ui.ac.id" w:date="2023-03-28T22:19:00Z">
              <w:r w:rsidRPr="00F77B86">
                <w:rPr>
                  <w:rFonts w:eastAsia="Times New Roman" w:cs="Times New Roman"/>
                  <w:color w:val="000000"/>
                  <w:sz w:val="20"/>
                  <w:szCs w:val="20"/>
                  <w:rPrChange w:id="8421" w:author="ilham.nur@office.ui.ac.id" w:date="2023-03-28T22:19:00Z">
                    <w:rPr>
                      <w:rFonts w:ascii="Calibri" w:eastAsia="Times New Roman" w:hAnsi="Calibri" w:cs="Calibri"/>
                      <w:color w:val="000000"/>
                      <w:sz w:val="22"/>
                    </w:rPr>
                  </w:rPrChange>
                </w:rPr>
                <w:t>4.30</w:t>
              </w:r>
            </w:ins>
          </w:p>
        </w:tc>
        <w:tc>
          <w:tcPr>
            <w:tcW w:w="901" w:type="pct"/>
            <w:tcBorders>
              <w:top w:val="nil"/>
              <w:left w:val="nil"/>
              <w:bottom w:val="single" w:sz="4" w:space="0" w:color="auto"/>
              <w:right w:val="single" w:sz="4" w:space="0" w:color="auto"/>
            </w:tcBorders>
            <w:shd w:val="clear" w:color="auto" w:fill="auto"/>
            <w:vAlign w:val="center"/>
            <w:hideMark/>
            <w:tcPrChange w:id="842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EF75C83" w14:textId="77777777" w:rsidR="001A7CD7" w:rsidRPr="00F77B86" w:rsidRDefault="001A7CD7" w:rsidP="001A7CD7">
            <w:pPr>
              <w:spacing w:after="0" w:line="240" w:lineRule="auto"/>
              <w:jc w:val="right"/>
              <w:rPr>
                <w:ins w:id="8423" w:author="ilham.nur@office.ui.ac.id" w:date="2023-03-28T22:19:00Z"/>
                <w:rFonts w:eastAsia="Times New Roman" w:cs="Times New Roman"/>
                <w:b/>
                <w:bCs/>
                <w:color w:val="000000"/>
                <w:sz w:val="20"/>
                <w:szCs w:val="20"/>
                <w:rPrChange w:id="8424" w:author="ilham.nur@office.ui.ac.id" w:date="2023-03-28T22:19:00Z">
                  <w:rPr>
                    <w:ins w:id="8425" w:author="ilham.nur@office.ui.ac.id" w:date="2023-03-28T22:19:00Z"/>
                    <w:rFonts w:eastAsia="Times New Roman" w:cs="Times New Roman"/>
                    <w:b/>
                    <w:bCs/>
                    <w:color w:val="000000"/>
                    <w:szCs w:val="24"/>
                  </w:rPr>
                </w:rPrChange>
              </w:rPr>
            </w:pPr>
            <w:ins w:id="8426" w:author="ilham.nur@office.ui.ac.id" w:date="2023-03-28T22:19:00Z">
              <w:r w:rsidRPr="00F77B86">
                <w:rPr>
                  <w:rFonts w:eastAsia="Times New Roman" w:cs="Times New Roman"/>
                  <w:b/>
                  <w:bCs/>
                  <w:color w:val="000000"/>
                  <w:sz w:val="20"/>
                  <w:szCs w:val="20"/>
                  <w:rPrChange w:id="8427" w:author="ilham.nur@office.ui.ac.id" w:date="2023-03-28T22:19:00Z">
                    <w:rPr>
                      <w:rFonts w:eastAsia="Times New Roman" w:cs="Times New Roman"/>
                      <w:b/>
                      <w:bCs/>
                      <w:color w:val="000000"/>
                      <w:szCs w:val="24"/>
                    </w:rPr>
                  </w:rPrChange>
                </w:rPr>
                <w:t>722.4</w:t>
              </w:r>
            </w:ins>
          </w:p>
        </w:tc>
        <w:tc>
          <w:tcPr>
            <w:tcW w:w="901" w:type="pct"/>
            <w:tcBorders>
              <w:top w:val="nil"/>
              <w:left w:val="nil"/>
              <w:bottom w:val="single" w:sz="4" w:space="0" w:color="auto"/>
              <w:right w:val="single" w:sz="4" w:space="0" w:color="auto"/>
            </w:tcBorders>
            <w:shd w:val="clear" w:color="auto" w:fill="auto"/>
            <w:vAlign w:val="center"/>
            <w:hideMark/>
            <w:tcPrChange w:id="842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2A4CC4E" w14:textId="77777777" w:rsidR="001A7CD7" w:rsidRPr="00F77B86" w:rsidRDefault="001A7CD7" w:rsidP="001A7CD7">
            <w:pPr>
              <w:spacing w:after="0" w:line="240" w:lineRule="auto"/>
              <w:rPr>
                <w:ins w:id="8429" w:author="ilham.nur@office.ui.ac.id" w:date="2023-03-28T22:19:00Z"/>
                <w:rFonts w:eastAsia="Times New Roman" w:cs="Times New Roman"/>
                <w:color w:val="000000"/>
                <w:sz w:val="20"/>
                <w:szCs w:val="20"/>
                <w:rPrChange w:id="8430" w:author="ilham.nur@office.ui.ac.id" w:date="2023-03-28T22:19:00Z">
                  <w:rPr>
                    <w:ins w:id="8431" w:author="ilham.nur@office.ui.ac.id" w:date="2023-03-28T22:19:00Z"/>
                    <w:rFonts w:eastAsia="Times New Roman" w:cs="Times New Roman"/>
                    <w:color w:val="000000"/>
                    <w:szCs w:val="24"/>
                  </w:rPr>
                </w:rPrChange>
              </w:rPr>
            </w:pPr>
            <w:ins w:id="8432" w:author="ilham.nur@office.ui.ac.id" w:date="2023-03-28T22:19:00Z">
              <w:r w:rsidRPr="00F77B86">
                <w:rPr>
                  <w:rFonts w:eastAsia="Times New Roman" w:cs="Times New Roman"/>
                  <w:color w:val="000000"/>
                  <w:sz w:val="20"/>
                  <w:szCs w:val="20"/>
                  <w:rPrChange w:id="8433" w:author="ilham.nur@office.ui.ac.id" w:date="2023-03-28T22:19:00Z">
                    <w:rPr>
                      <w:rFonts w:eastAsia="Times New Roman" w:cs="Times New Roman"/>
                      <w:color w:val="000000"/>
                      <w:szCs w:val="24"/>
                    </w:rPr>
                  </w:rPrChange>
                </w:rPr>
                <w:t xml:space="preserve"> $                                1,137 </w:t>
              </w:r>
            </w:ins>
          </w:p>
        </w:tc>
        <w:tc>
          <w:tcPr>
            <w:tcW w:w="1278" w:type="pct"/>
            <w:tcBorders>
              <w:top w:val="nil"/>
              <w:left w:val="nil"/>
              <w:bottom w:val="single" w:sz="4" w:space="0" w:color="auto"/>
              <w:right w:val="single" w:sz="4" w:space="0" w:color="auto"/>
            </w:tcBorders>
            <w:shd w:val="clear" w:color="auto" w:fill="auto"/>
            <w:vAlign w:val="center"/>
            <w:hideMark/>
            <w:tcPrChange w:id="843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73EA773" w14:textId="77777777" w:rsidR="001A7CD7" w:rsidRPr="00F77B86" w:rsidRDefault="001A7CD7" w:rsidP="001A7CD7">
            <w:pPr>
              <w:spacing w:after="0" w:line="240" w:lineRule="auto"/>
              <w:jc w:val="left"/>
              <w:rPr>
                <w:ins w:id="8435" w:author="ilham.nur@office.ui.ac.id" w:date="2023-03-28T22:19:00Z"/>
                <w:rFonts w:eastAsia="Times New Roman" w:cs="Times New Roman"/>
                <w:b/>
                <w:bCs/>
                <w:color w:val="000000"/>
                <w:sz w:val="20"/>
                <w:szCs w:val="20"/>
                <w:rPrChange w:id="8436" w:author="ilham.nur@office.ui.ac.id" w:date="2023-03-28T22:19:00Z">
                  <w:rPr>
                    <w:ins w:id="8437" w:author="ilham.nur@office.ui.ac.id" w:date="2023-03-28T22:19:00Z"/>
                    <w:rFonts w:eastAsia="Times New Roman" w:cs="Times New Roman"/>
                    <w:b/>
                    <w:bCs/>
                    <w:color w:val="000000"/>
                    <w:szCs w:val="24"/>
                  </w:rPr>
                </w:rPrChange>
              </w:rPr>
            </w:pPr>
            <w:ins w:id="8438" w:author="ilham.nur@office.ui.ac.id" w:date="2023-03-28T22:19:00Z">
              <w:r w:rsidRPr="00F77B86">
                <w:rPr>
                  <w:rFonts w:eastAsia="Times New Roman" w:cs="Times New Roman"/>
                  <w:b/>
                  <w:bCs/>
                  <w:color w:val="000000"/>
                  <w:sz w:val="20"/>
                  <w:szCs w:val="20"/>
                  <w:rPrChange w:id="8439" w:author="ilham.nur@office.ui.ac.id" w:date="2023-03-28T22:19:00Z">
                    <w:rPr>
                      <w:rFonts w:eastAsia="Times New Roman" w:cs="Times New Roman"/>
                      <w:b/>
                      <w:bCs/>
                      <w:color w:val="000000"/>
                      <w:szCs w:val="24"/>
                    </w:rPr>
                  </w:rPrChange>
                </w:rPr>
                <w:t xml:space="preserve"> Rp                                  17,056,500.00 </w:t>
              </w:r>
            </w:ins>
          </w:p>
        </w:tc>
      </w:tr>
      <w:tr w:rsidR="001A7CD7" w:rsidRPr="00F77B86" w14:paraId="4EE62DCB" w14:textId="77777777" w:rsidTr="001A7CD7">
        <w:trPr>
          <w:trHeight w:val="315"/>
          <w:ins w:id="8440" w:author="ilham.nur@office.ui.ac.id" w:date="2023-03-28T22:19:00Z"/>
          <w:trPrChange w:id="844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44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5F44759" w14:textId="77777777" w:rsidR="001A7CD7" w:rsidRPr="00F77B86" w:rsidRDefault="001A7CD7" w:rsidP="001A7CD7">
            <w:pPr>
              <w:spacing w:after="0" w:line="240" w:lineRule="auto"/>
              <w:rPr>
                <w:ins w:id="8443" w:author="ilham.nur@office.ui.ac.id" w:date="2023-03-28T22:19:00Z"/>
                <w:rFonts w:eastAsia="Times New Roman" w:cs="Times New Roman"/>
                <w:color w:val="000000"/>
                <w:sz w:val="20"/>
                <w:szCs w:val="20"/>
                <w:rPrChange w:id="8444" w:author="ilham.nur@office.ui.ac.id" w:date="2023-03-28T22:19:00Z">
                  <w:rPr>
                    <w:ins w:id="8445" w:author="ilham.nur@office.ui.ac.id" w:date="2023-03-28T22:19:00Z"/>
                    <w:rFonts w:eastAsia="Times New Roman" w:cs="Times New Roman"/>
                    <w:color w:val="000000"/>
                    <w:szCs w:val="24"/>
                  </w:rPr>
                </w:rPrChange>
              </w:rPr>
            </w:pPr>
            <w:ins w:id="8446" w:author="ilham.nur@office.ui.ac.id" w:date="2023-03-28T22:19:00Z">
              <w:r w:rsidRPr="00F77B86">
                <w:rPr>
                  <w:rFonts w:eastAsia="Times New Roman" w:cs="Times New Roman"/>
                  <w:color w:val="000000"/>
                  <w:sz w:val="20"/>
                  <w:szCs w:val="20"/>
                  <w:rPrChange w:id="8447" w:author="ilham.nur@office.ui.ac.id" w:date="2023-03-28T22:19:00Z">
                    <w:rPr>
                      <w:rFonts w:eastAsia="Times New Roman" w:cs="Times New Roman"/>
                      <w:color w:val="000000"/>
                      <w:szCs w:val="24"/>
                    </w:rPr>
                  </w:rPrChange>
                </w:rPr>
                <w:t>Simulasi 27</w:t>
              </w:r>
            </w:ins>
          </w:p>
        </w:tc>
        <w:tc>
          <w:tcPr>
            <w:tcW w:w="901" w:type="pct"/>
            <w:tcBorders>
              <w:top w:val="nil"/>
              <w:left w:val="nil"/>
              <w:bottom w:val="single" w:sz="4" w:space="0" w:color="auto"/>
              <w:right w:val="single" w:sz="4" w:space="0" w:color="auto"/>
            </w:tcBorders>
            <w:shd w:val="clear" w:color="auto" w:fill="auto"/>
            <w:noWrap/>
            <w:vAlign w:val="bottom"/>
            <w:hideMark/>
            <w:tcPrChange w:id="844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761F5EC" w14:textId="77777777" w:rsidR="001A7CD7" w:rsidRPr="00F77B86" w:rsidRDefault="001A7CD7" w:rsidP="001A7CD7">
            <w:pPr>
              <w:spacing w:after="0" w:line="240" w:lineRule="auto"/>
              <w:jc w:val="right"/>
              <w:rPr>
                <w:ins w:id="8449" w:author="ilham.nur@office.ui.ac.id" w:date="2023-03-28T22:19:00Z"/>
                <w:rFonts w:eastAsia="Times New Roman" w:cs="Times New Roman"/>
                <w:color w:val="000000"/>
                <w:sz w:val="20"/>
                <w:szCs w:val="20"/>
                <w:rPrChange w:id="8450" w:author="ilham.nur@office.ui.ac.id" w:date="2023-03-28T22:19:00Z">
                  <w:rPr>
                    <w:ins w:id="8451" w:author="ilham.nur@office.ui.ac.id" w:date="2023-03-28T22:19:00Z"/>
                    <w:rFonts w:ascii="Calibri" w:eastAsia="Times New Roman" w:hAnsi="Calibri" w:cs="Calibri"/>
                    <w:color w:val="000000"/>
                    <w:sz w:val="22"/>
                  </w:rPr>
                </w:rPrChange>
              </w:rPr>
            </w:pPr>
            <w:ins w:id="8452" w:author="ilham.nur@office.ui.ac.id" w:date="2023-03-28T22:19:00Z">
              <w:r w:rsidRPr="00F77B86">
                <w:rPr>
                  <w:rFonts w:eastAsia="Times New Roman" w:cs="Times New Roman"/>
                  <w:color w:val="000000"/>
                  <w:sz w:val="20"/>
                  <w:szCs w:val="20"/>
                  <w:rPrChange w:id="8453" w:author="ilham.nur@office.ui.ac.id" w:date="2023-03-28T22:19:00Z">
                    <w:rPr>
                      <w:rFonts w:ascii="Calibri" w:eastAsia="Times New Roman" w:hAnsi="Calibri" w:cs="Calibri"/>
                      <w:color w:val="000000"/>
                      <w:sz w:val="22"/>
                    </w:rPr>
                  </w:rPrChange>
                </w:rPr>
                <w:t>4.40</w:t>
              </w:r>
            </w:ins>
          </w:p>
        </w:tc>
        <w:tc>
          <w:tcPr>
            <w:tcW w:w="901" w:type="pct"/>
            <w:tcBorders>
              <w:top w:val="nil"/>
              <w:left w:val="nil"/>
              <w:bottom w:val="single" w:sz="4" w:space="0" w:color="auto"/>
              <w:right w:val="single" w:sz="4" w:space="0" w:color="auto"/>
            </w:tcBorders>
            <w:shd w:val="clear" w:color="auto" w:fill="auto"/>
            <w:vAlign w:val="center"/>
            <w:hideMark/>
            <w:tcPrChange w:id="845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42461B7" w14:textId="77777777" w:rsidR="001A7CD7" w:rsidRPr="00F77B86" w:rsidRDefault="001A7CD7" w:rsidP="001A7CD7">
            <w:pPr>
              <w:spacing w:after="0" w:line="240" w:lineRule="auto"/>
              <w:jc w:val="right"/>
              <w:rPr>
                <w:ins w:id="8455" w:author="ilham.nur@office.ui.ac.id" w:date="2023-03-28T22:19:00Z"/>
                <w:rFonts w:eastAsia="Times New Roman" w:cs="Times New Roman"/>
                <w:b/>
                <w:bCs/>
                <w:color w:val="000000"/>
                <w:sz w:val="20"/>
                <w:szCs w:val="20"/>
                <w:rPrChange w:id="8456" w:author="ilham.nur@office.ui.ac.id" w:date="2023-03-28T22:19:00Z">
                  <w:rPr>
                    <w:ins w:id="8457" w:author="ilham.nur@office.ui.ac.id" w:date="2023-03-28T22:19:00Z"/>
                    <w:rFonts w:eastAsia="Times New Roman" w:cs="Times New Roman"/>
                    <w:b/>
                    <w:bCs/>
                    <w:color w:val="000000"/>
                    <w:szCs w:val="24"/>
                  </w:rPr>
                </w:rPrChange>
              </w:rPr>
            </w:pPr>
            <w:ins w:id="8458" w:author="ilham.nur@office.ui.ac.id" w:date="2023-03-28T22:19:00Z">
              <w:r w:rsidRPr="00F77B86">
                <w:rPr>
                  <w:rFonts w:eastAsia="Times New Roman" w:cs="Times New Roman"/>
                  <w:b/>
                  <w:bCs/>
                  <w:color w:val="000000"/>
                  <w:sz w:val="20"/>
                  <w:szCs w:val="20"/>
                  <w:rPrChange w:id="8459" w:author="ilham.nur@office.ui.ac.id" w:date="2023-03-28T22:19:00Z">
                    <w:rPr>
                      <w:rFonts w:eastAsia="Times New Roman" w:cs="Times New Roman"/>
                      <w:b/>
                      <w:bCs/>
                      <w:color w:val="000000"/>
                      <w:szCs w:val="24"/>
                    </w:rPr>
                  </w:rPrChange>
                </w:rPr>
                <w:t>739.2</w:t>
              </w:r>
            </w:ins>
          </w:p>
        </w:tc>
        <w:tc>
          <w:tcPr>
            <w:tcW w:w="901" w:type="pct"/>
            <w:tcBorders>
              <w:top w:val="nil"/>
              <w:left w:val="nil"/>
              <w:bottom w:val="single" w:sz="4" w:space="0" w:color="auto"/>
              <w:right w:val="single" w:sz="4" w:space="0" w:color="auto"/>
            </w:tcBorders>
            <w:shd w:val="clear" w:color="auto" w:fill="auto"/>
            <w:vAlign w:val="center"/>
            <w:hideMark/>
            <w:tcPrChange w:id="846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2C54A14" w14:textId="77777777" w:rsidR="001A7CD7" w:rsidRPr="00F77B86" w:rsidRDefault="001A7CD7" w:rsidP="001A7CD7">
            <w:pPr>
              <w:spacing w:after="0" w:line="240" w:lineRule="auto"/>
              <w:rPr>
                <w:ins w:id="8461" w:author="ilham.nur@office.ui.ac.id" w:date="2023-03-28T22:19:00Z"/>
                <w:rFonts w:eastAsia="Times New Roman" w:cs="Times New Roman"/>
                <w:color w:val="000000"/>
                <w:sz w:val="20"/>
                <w:szCs w:val="20"/>
                <w:rPrChange w:id="8462" w:author="ilham.nur@office.ui.ac.id" w:date="2023-03-28T22:19:00Z">
                  <w:rPr>
                    <w:ins w:id="8463" w:author="ilham.nur@office.ui.ac.id" w:date="2023-03-28T22:19:00Z"/>
                    <w:rFonts w:eastAsia="Times New Roman" w:cs="Times New Roman"/>
                    <w:color w:val="000000"/>
                    <w:szCs w:val="24"/>
                  </w:rPr>
                </w:rPrChange>
              </w:rPr>
            </w:pPr>
            <w:ins w:id="8464" w:author="ilham.nur@office.ui.ac.id" w:date="2023-03-28T22:19:00Z">
              <w:r w:rsidRPr="00F77B86">
                <w:rPr>
                  <w:rFonts w:eastAsia="Times New Roman" w:cs="Times New Roman"/>
                  <w:color w:val="000000"/>
                  <w:sz w:val="20"/>
                  <w:szCs w:val="20"/>
                  <w:rPrChange w:id="8465" w:author="ilham.nur@office.ui.ac.id" w:date="2023-03-28T22:19:00Z">
                    <w:rPr>
                      <w:rFonts w:eastAsia="Times New Roman" w:cs="Times New Roman"/>
                      <w:color w:val="000000"/>
                      <w:szCs w:val="24"/>
                    </w:rPr>
                  </w:rPrChange>
                </w:rPr>
                <w:t xml:space="preserve"> $                                1,292 </w:t>
              </w:r>
            </w:ins>
          </w:p>
        </w:tc>
        <w:tc>
          <w:tcPr>
            <w:tcW w:w="1278" w:type="pct"/>
            <w:tcBorders>
              <w:top w:val="nil"/>
              <w:left w:val="nil"/>
              <w:bottom w:val="single" w:sz="4" w:space="0" w:color="auto"/>
              <w:right w:val="single" w:sz="4" w:space="0" w:color="auto"/>
            </w:tcBorders>
            <w:shd w:val="clear" w:color="auto" w:fill="auto"/>
            <w:vAlign w:val="center"/>
            <w:hideMark/>
            <w:tcPrChange w:id="846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5B79544" w14:textId="77777777" w:rsidR="001A7CD7" w:rsidRPr="00F77B86" w:rsidRDefault="001A7CD7" w:rsidP="001A7CD7">
            <w:pPr>
              <w:spacing w:after="0" w:line="240" w:lineRule="auto"/>
              <w:jc w:val="left"/>
              <w:rPr>
                <w:ins w:id="8467" w:author="ilham.nur@office.ui.ac.id" w:date="2023-03-28T22:19:00Z"/>
                <w:rFonts w:eastAsia="Times New Roman" w:cs="Times New Roman"/>
                <w:b/>
                <w:bCs/>
                <w:color w:val="000000"/>
                <w:sz w:val="20"/>
                <w:szCs w:val="20"/>
                <w:rPrChange w:id="8468" w:author="ilham.nur@office.ui.ac.id" w:date="2023-03-28T22:19:00Z">
                  <w:rPr>
                    <w:ins w:id="8469" w:author="ilham.nur@office.ui.ac.id" w:date="2023-03-28T22:19:00Z"/>
                    <w:rFonts w:eastAsia="Times New Roman" w:cs="Times New Roman"/>
                    <w:b/>
                    <w:bCs/>
                    <w:color w:val="000000"/>
                    <w:szCs w:val="24"/>
                  </w:rPr>
                </w:rPrChange>
              </w:rPr>
            </w:pPr>
            <w:ins w:id="8470" w:author="ilham.nur@office.ui.ac.id" w:date="2023-03-28T22:19:00Z">
              <w:r w:rsidRPr="00F77B86">
                <w:rPr>
                  <w:rFonts w:eastAsia="Times New Roman" w:cs="Times New Roman"/>
                  <w:b/>
                  <w:bCs/>
                  <w:color w:val="000000"/>
                  <w:sz w:val="20"/>
                  <w:szCs w:val="20"/>
                  <w:rPrChange w:id="8471" w:author="ilham.nur@office.ui.ac.id" w:date="2023-03-28T22:19:00Z">
                    <w:rPr>
                      <w:rFonts w:eastAsia="Times New Roman" w:cs="Times New Roman"/>
                      <w:b/>
                      <w:bCs/>
                      <w:color w:val="000000"/>
                      <w:szCs w:val="24"/>
                    </w:rPr>
                  </w:rPrChange>
                </w:rPr>
                <w:t xml:space="preserve"> Rp                                  19,374,000.00 </w:t>
              </w:r>
            </w:ins>
          </w:p>
        </w:tc>
      </w:tr>
      <w:tr w:rsidR="001A7CD7" w:rsidRPr="00F77B86" w14:paraId="0C8E9A24" w14:textId="77777777" w:rsidTr="001A7CD7">
        <w:trPr>
          <w:trHeight w:val="315"/>
          <w:ins w:id="8472" w:author="ilham.nur@office.ui.ac.id" w:date="2023-03-28T22:19:00Z"/>
          <w:trPrChange w:id="847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47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F77984A" w14:textId="77777777" w:rsidR="001A7CD7" w:rsidRPr="00F77B86" w:rsidRDefault="001A7CD7" w:rsidP="001A7CD7">
            <w:pPr>
              <w:spacing w:after="0" w:line="240" w:lineRule="auto"/>
              <w:rPr>
                <w:ins w:id="8475" w:author="ilham.nur@office.ui.ac.id" w:date="2023-03-28T22:19:00Z"/>
                <w:rFonts w:eastAsia="Times New Roman" w:cs="Times New Roman"/>
                <w:color w:val="000000"/>
                <w:sz w:val="20"/>
                <w:szCs w:val="20"/>
                <w:rPrChange w:id="8476" w:author="ilham.nur@office.ui.ac.id" w:date="2023-03-28T22:19:00Z">
                  <w:rPr>
                    <w:ins w:id="8477" w:author="ilham.nur@office.ui.ac.id" w:date="2023-03-28T22:19:00Z"/>
                    <w:rFonts w:eastAsia="Times New Roman" w:cs="Times New Roman"/>
                    <w:color w:val="000000"/>
                    <w:szCs w:val="24"/>
                  </w:rPr>
                </w:rPrChange>
              </w:rPr>
            </w:pPr>
            <w:ins w:id="8478" w:author="ilham.nur@office.ui.ac.id" w:date="2023-03-28T22:19:00Z">
              <w:r w:rsidRPr="00F77B86">
                <w:rPr>
                  <w:rFonts w:eastAsia="Times New Roman" w:cs="Times New Roman"/>
                  <w:color w:val="000000"/>
                  <w:sz w:val="20"/>
                  <w:szCs w:val="20"/>
                  <w:rPrChange w:id="8479" w:author="ilham.nur@office.ui.ac.id" w:date="2023-03-28T22:19:00Z">
                    <w:rPr>
                      <w:rFonts w:eastAsia="Times New Roman" w:cs="Times New Roman"/>
                      <w:color w:val="000000"/>
                      <w:szCs w:val="24"/>
                    </w:rPr>
                  </w:rPrChange>
                </w:rPr>
                <w:t>Simulasi 28</w:t>
              </w:r>
            </w:ins>
          </w:p>
        </w:tc>
        <w:tc>
          <w:tcPr>
            <w:tcW w:w="901" w:type="pct"/>
            <w:tcBorders>
              <w:top w:val="nil"/>
              <w:left w:val="nil"/>
              <w:bottom w:val="single" w:sz="4" w:space="0" w:color="auto"/>
              <w:right w:val="single" w:sz="4" w:space="0" w:color="auto"/>
            </w:tcBorders>
            <w:shd w:val="clear" w:color="auto" w:fill="auto"/>
            <w:noWrap/>
            <w:vAlign w:val="bottom"/>
            <w:hideMark/>
            <w:tcPrChange w:id="848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A1A3D07" w14:textId="77777777" w:rsidR="001A7CD7" w:rsidRPr="00F77B86" w:rsidRDefault="001A7CD7" w:rsidP="001A7CD7">
            <w:pPr>
              <w:spacing w:after="0" w:line="240" w:lineRule="auto"/>
              <w:jc w:val="right"/>
              <w:rPr>
                <w:ins w:id="8481" w:author="ilham.nur@office.ui.ac.id" w:date="2023-03-28T22:19:00Z"/>
                <w:rFonts w:eastAsia="Times New Roman" w:cs="Times New Roman"/>
                <w:color w:val="000000"/>
                <w:sz w:val="20"/>
                <w:szCs w:val="20"/>
                <w:rPrChange w:id="8482" w:author="ilham.nur@office.ui.ac.id" w:date="2023-03-28T22:19:00Z">
                  <w:rPr>
                    <w:ins w:id="8483" w:author="ilham.nur@office.ui.ac.id" w:date="2023-03-28T22:19:00Z"/>
                    <w:rFonts w:ascii="Calibri" w:eastAsia="Times New Roman" w:hAnsi="Calibri" w:cs="Calibri"/>
                    <w:color w:val="000000"/>
                    <w:sz w:val="22"/>
                  </w:rPr>
                </w:rPrChange>
              </w:rPr>
            </w:pPr>
            <w:ins w:id="8484" w:author="ilham.nur@office.ui.ac.id" w:date="2023-03-28T22:19:00Z">
              <w:r w:rsidRPr="00F77B86">
                <w:rPr>
                  <w:rFonts w:eastAsia="Times New Roman" w:cs="Times New Roman"/>
                  <w:color w:val="000000"/>
                  <w:sz w:val="20"/>
                  <w:szCs w:val="20"/>
                  <w:rPrChange w:id="8485" w:author="ilham.nur@office.ui.ac.id" w:date="2023-03-28T22:19:00Z">
                    <w:rPr>
                      <w:rFonts w:ascii="Calibri" w:eastAsia="Times New Roman" w:hAnsi="Calibri" w:cs="Calibri"/>
                      <w:color w:val="000000"/>
                      <w:sz w:val="22"/>
                    </w:rPr>
                  </w:rPrChange>
                </w:rPr>
                <w:t>4.30</w:t>
              </w:r>
            </w:ins>
          </w:p>
        </w:tc>
        <w:tc>
          <w:tcPr>
            <w:tcW w:w="901" w:type="pct"/>
            <w:tcBorders>
              <w:top w:val="nil"/>
              <w:left w:val="nil"/>
              <w:bottom w:val="single" w:sz="4" w:space="0" w:color="auto"/>
              <w:right w:val="single" w:sz="4" w:space="0" w:color="auto"/>
            </w:tcBorders>
            <w:shd w:val="clear" w:color="auto" w:fill="auto"/>
            <w:vAlign w:val="center"/>
            <w:hideMark/>
            <w:tcPrChange w:id="848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BA40FFB" w14:textId="77777777" w:rsidR="001A7CD7" w:rsidRPr="00F77B86" w:rsidRDefault="001A7CD7" w:rsidP="001A7CD7">
            <w:pPr>
              <w:spacing w:after="0" w:line="240" w:lineRule="auto"/>
              <w:jc w:val="right"/>
              <w:rPr>
                <w:ins w:id="8487" w:author="ilham.nur@office.ui.ac.id" w:date="2023-03-28T22:19:00Z"/>
                <w:rFonts w:eastAsia="Times New Roman" w:cs="Times New Roman"/>
                <w:b/>
                <w:bCs/>
                <w:color w:val="000000"/>
                <w:sz w:val="20"/>
                <w:szCs w:val="20"/>
                <w:rPrChange w:id="8488" w:author="ilham.nur@office.ui.ac.id" w:date="2023-03-28T22:19:00Z">
                  <w:rPr>
                    <w:ins w:id="8489" w:author="ilham.nur@office.ui.ac.id" w:date="2023-03-28T22:19:00Z"/>
                    <w:rFonts w:eastAsia="Times New Roman" w:cs="Times New Roman"/>
                    <w:b/>
                    <w:bCs/>
                    <w:color w:val="000000"/>
                    <w:szCs w:val="24"/>
                  </w:rPr>
                </w:rPrChange>
              </w:rPr>
            </w:pPr>
            <w:ins w:id="8490" w:author="ilham.nur@office.ui.ac.id" w:date="2023-03-28T22:19:00Z">
              <w:r w:rsidRPr="00F77B86">
                <w:rPr>
                  <w:rFonts w:eastAsia="Times New Roman" w:cs="Times New Roman"/>
                  <w:b/>
                  <w:bCs/>
                  <w:color w:val="000000"/>
                  <w:sz w:val="20"/>
                  <w:szCs w:val="20"/>
                  <w:rPrChange w:id="8491" w:author="ilham.nur@office.ui.ac.id" w:date="2023-03-28T22:19:00Z">
                    <w:rPr>
                      <w:rFonts w:eastAsia="Times New Roman" w:cs="Times New Roman"/>
                      <w:b/>
                      <w:bCs/>
                      <w:color w:val="000000"/>
                      <w:szCs w:val="24"/>
                    </w:rPr>
                  </w:rPrChange>
                </w:rPr>
                <w:t>722.4</w:t>
              </w:r>
            </w:ins>
          </w:p>
        </w:tc>
        <w:tc>
          <w:tcPr>
            <w:tcW w:w="901" w:type="pct"/>
            <w:tcBorders>
              <w:top w:val="nil"/>
              <w:left w:val="nil"/>
              <w:bottom w:val="single" w:sz="4" w:space="0" w:color="auto"/>
              <w:right w:val="single" w:sz="4" w:space="0" w:color="auto"/>
            </w:tcBorders>
            <w:shd w:val="clear" w:color="auto" w:fill="auto"/>
            <w:vAlign w:val="center"/>
            <w:hideMark/>
            <w:tcPrChange w:id="849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005F33E" w14:textId="77777777" w:rsidR="001A7CD7" w:rsidRPr="00F77B86" w:rsidRDefault="001A7CD7" w:rsidP="001A7CD7">
            <w:pPr>
              <w:spacing w:after="0" w:line="240" w:lineRule="auto"/>
              <w:rPr>
                <w:ins w:id="8493" w:author="ilham.nur@office.ui.ac.id" w:date="2023-03-28T22:19:00Z"/>
                <w:rFonts w:eastAsia="Times New Roman" w:cs="Times New Roman"/>
                <w:color w:val="000000"/>
                <w:sz w:val="20"/>
                <w:szCs w:val="20"/>
                <w:rPrChange w:id="8494" w:author="ilham.nur@office.ui.ac.id" w:date="2023-03-28T22:19:00Z">
                  <w:rPr>
                    <w:ins w:id="8495" w:author="ilham.nur@office.ui.ac.id" w:date="2023-03-28T22:19:00Z"/>
                    <w:rFonts w:eastAsia="Times New Roman" w:cs="Times New Roman"/>
                    <w:color w:val="000000"/>
                    <w:szCs w:val="24"/>
                  </w:rPr>
                </w:rPrChange>
              </w:rPr>
            </w:pPr>
            <w:ins w:id="8496" w:author="ilham.nur@office.ui.ac.id" w:date="2023-03-28T22:19:00Z">
              <w:r w:rsidRPr="00F77B86">
                <w:rPr>
                  <w:rFonts w:eastAsia="Times New Roman" w:cs="Times New Roman"/>
                  <w:color w:val="000000"/>
                  <w:sz w:val="20"/>
                  <w:szCs w:val="20"/>
                  <w:rPrChange w:id="8497" w:author="ilham.nur@office.ui.ac.id" w:date="2023-03-28T22:19:00Z">
                    <w:rPr>
                      <w:rFonts w:eastAsia="Times New Roman" w:cs="Times New Roman"/>
                      <w:color w:val="000000"/>
                      <w:szCs w:val="24"/>
                    </w:rPr>
                  </w:rPrChange>
                </w:rPr>
                <w:t xml:space="preserve"> $                                1,294 </w:t>
              </w:r>
            </w:ins>
          </w:p>
        </w:tc>
        <w:tc>
          <w:tcPr>
            <w:tcW w:w="1278" w:type="pct"/>
            <w:tcBorders>
              <w:top w:val="nil"/>
              <w:left w:val="nil"/>
              <w:bottom w:val="single" w:sz="4" w:space="0" w:color="auto"/>
              <w:right w:val="single" w:sz="4" w:space="0" w:color="auto"/>
            </w:tcBorders>
            <w:shd w:val="clear" w:color="auto" w:fill="auto"/>
            <w:vAlign w:val="center"/>
            <w:hideMark/>
            <w:tcPrChange w:id="849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F5149F2" w14:textId="77777777" w:rsidR="001A7CD7" w:rsidRPr="00F77B86" w:rsidRDefault="001A7CD7" w:rsidP="001A7CD7">
            <w:pPr>
              <w:spacing w:after="0" w:line="240" w:lineRule="auto"/>
              <w:jc w:val="left"/>
              <w:rPr>
                <w:ins w:id="8499" w:author="ilham.nur@office.ui.ac.id" w:date="2023-03-28T22:19:00Z"/>
                <w:rFonts w:eastAsia="Times New Roman" w:cs="Times New Roman"/>
                <w:b/>
                <w:bCs/>
                <w:color w:val="000000"/>
                <w:sz w:val="20"/>
                <w:szCs w:val="20"/>
                <w:rPrChange w:id="8500" w:author="ilham.nur@office.ui.ac.id" w:date="2023-03-28T22:19:00Z">
                  <w:rPr>
                    <w:ins w:id="8501" w:author="ilham.nur@office.ui.ac.id" w:date="2023-03-28T22:19:00Z"/>
                    <w:rFonts w:eastAsia="Times New Roman" w:cs="Times New Roman"/>
                    <w:b/>
                    <w:bCs/>
                    <w:color w:val="000000"/>
                    <w:szCs w:val="24"/>
                  </w:rPr>
                </w:rPrChange>
              </w:rPr>
            </w:pPr>
            <w:ins w:id="8502" w:author="ilham.nur@office.ui.ac.id" w:date="2023-03-28T22:19:00Z">
              <w:r w:rsidRPr="00F77B86">
                <w:rPr>
                  <w:rFonts w:eastAsia="Times New Roman" w:cs="Times New Roman"/>
                  <w:b/>
                  <w:bCs/>
                  <w:color w:val="000000"/>
                  <w:sz w:val="20"/>
                  <w:szCs w:val="20"/>
                  <w:rPrChange w:id="8503" w:author="ilham.nur@office.ui.ac.id" w:date="2023-03-28T22:19:00Z">
                    <w:rPr>
                      <w:rFonts w:eastAsia="Times New Roman" w:cs="Times New Roman"/>
                      <w:b/>
                      <w:bCs/>
                      <w:color w:val="000000"/>
                      <w:szCs w:val="24"/>
                    </w:rPr>
                  </w:rPrChange>
                </w:rPr>
                <w:t xml:space="preserve"> Rp                                  19,410,000.00 </w:t>
              </w:r>
            </w:ins>
          </w:p>
        </w:tc>
      </w:tr>
      <w:tr w:rsidR="001A7CD7" w:rsidRPr="00F77B86" w14:paraId="59F06B54" w14:textId="77777777" w:rsidTr="001A7CD7">
        <w:trPr>
          <w:trHeight w:val="315"/>
          <w:ins w:id="8504" w:author="ilham.nur@office.ui.ac.id" w:date="2023-03-28T22:19:00Z"/>
          <w:trPrChange w:id="850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50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5BC06A8" w14:textId="77777777" w:rsidR="001A7CD7" w:rsidRPr="00F77B86" w:rsidRDefault="001A7CD7" w:rsidP="001A7CD7">
            <w:pPr>
              <w:spacing w:after="0" w:line="240" w:lineRule="auto"/>
              <w:rPr>
                <w:ins w:id="8507" w:author="ilham.nur@office.ui.ac.id" w:date="2023-03-28T22:19:00Z"/>
                <w:rFonts w:eastAsia="Times New Roman" w:cs="Times New Roman"/>
                <w:color w:val="000000"/>
                <w:sz w:val="20"/>
                <w:szCs w:val="20"/>
                <w:rPrChange w:id="8508" w:author="ilham.nur@office.ui.ac.id" w:date="2023-03-28T22:19:00Z">
                  <w:rPr>
                    <w:ins w:id="8509" w:author="ilham.nur@office.ui.ac.id" w:date="2023-03-28T22:19:00Z"/>
                    <w:rFonts w:eastAsia="Times New Roman" w:cs="Times New Roman"/>
                    <w:color w:val="000000"/>
                    <w:szCs w:val="24"/>
                  </w:rPr>
                </w:rPrChange>
              </w:rPr>
            </w:pPr>
            <w:ins w:id="8510" w:author="ilham.nur@office.ui.ac.id" w:date="2023-03-28T22:19:00Z">
              <w:r w:rsidRPr="00F77B86">
                <w:rPr>
                  <w:rFonts w:eastAsia="Times New Roman" w:cs="Times New Roman"/>
                  <w:color w:val="000000"/>
                  <w:sz w:val="20"/>
                  <w:szCs w:val="20"/>
                  <w:rPrChange w:id="8511" w:author="ilham.nur@office.ui.ac.id" w:date="2023-03-28T22:19:00Z">
                    <w:rPr>
                      <w:rFonts w:eastAsia="Times New Roman" w:cs="Times New Roman"/>
                      <w:color w:val="000000"/>
                      <w:szCs w:val="24"/>
                    </w:rPr>
                  </w:rPrChange>
                </w:rPr>
                <w:t>Simulasi 29</w:t>
              </w:r>
            </w:ins>
          </w:p>
        </w:tc>
        <w:tc>
          <w:tcPr>
            <w:tcW w:w="901" w:type="pct"/>
            <w:tcBorders>
              <w:top w:val="nil"/>
              <w:left w:val="nil"/>
              <w:bottom w:val="single" w:sz="4" w:space="0" w:color="auto"/>
              <w:right w:val="single" w:sz="4" w:space="0" w:color="auto"/>
            </w:tcBorders>
            <w:shd w:val="clear" w:color="auto" w:fill="auto"/>
            <w:noWrap/>
            <w:vAlign w:val="bottom"/>
            <w:hideMark/>
            <w:tcPrChange w:id="851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95841FC" w14:textId="77777777" w:rsidR="001A7CD7" w:rsidRPr="00F77B86" w:rsidRDefault="001A7CD7" w:rsidP="001A7CD7">
            <w:pPr>
              <w:spacing w:after="0" w:line="240" w:lineRule="auto"/>
              <w:jc w:val="right"/>
              <w:rPr>
                <w:ins w:id="8513" w:author="ilham.nur@office.ui.ac.id" w:date="2023-03-28T22:19:00Z"/>
                <w:rFonts w:eastAsia="Times New Roman" w:cs="Times New Roman"/>
                <w:color w:val="000000"/>
                <w:sz w:val="20"/>
                <w:szCs w:val="20"/>
                <w:rPrChange w:id="8514" w:author="ilham.nur@office.ui.ac.id" w:date="2023-03-28T22:19:00Z">
                  <w:rPr>
                    <w:ins w:id="8515" w:author="ilham.nur@office.ui.ac.id" w:date="2023-03-28T22:19:00Z"/>
                    <w:rFonts w:ascii="Calibri" w:eastAsia="Times New Roman" w:hAnsi="Calibri" w:cs="Calibri"/>
                    <w:color w:val="000000"/>
                    <w:sz w:val="22"/>
                  </w:rPr>
                </w:rPrChange>
              </w:rPr>
            </w:pPr>
            <w:ins w:id="8516" w:author="ilham.nur@office.ui.ac.id" w:date="2023-03-28T22:19:00Z">
              <w:r w:rsidRPr="00F77B86">
                <w:rPr>
                  <w:rFonts w:eastAsia="Times New Roman" w:cs="Times New Roman"/>
                  <w:color w:val="000000"/>
                  <w:sz w:val="20"/>
                  <w:szCs w:val="20"/>
                  <w:rPrChange w:id="8517" w:author="ilham.nur@office.ui.ac.id" w:date="2023-03-28T22:19:00Z">
                    <w:rPr>
                      <w:rFonts w:ascii="Calibri" w:eastAsia="Times New Roman" w:hAnsi="Calibri" w:cs="Calibri"/>
                      <w:color w:val="000000"/>
                      <w:sz w:val="22"/>
                    </w:rPr>
                  </w:rPrChange>
                </w:rPr>
                <w:t>4.80</w:t>
              </w:r>
            </w:ins>
          </w:p>
        </w:tc>
        <w:tc>
          <w:tcPr>
            <w:tcW w:w="901" w:type="pct"/>
            <w:tcBorders>
              <w:top w:val="nil"/>
              <w:left w:val="nil"/>
              <w:bottom w:val="single" w:sz="4" w:space="0" w:color="auto"/>
              <w:right w:val="single" w:sz="4" w:space="0" w:color="auto"/>
            </w:tcBorders>
            <w:shd w:val="clear" w:color="auto" w:fill="auto"/>
            <w:vAlign w:val="center"/>
            <w:hideMark/>
            <w:tcPrChange w:id="851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9E82A0D" w14:textId="77777777" w:rsidR="001A7CD7" w:rsidRPr="00F77B86" w:rsidRDefault="001A7CD7" w:rsidP="001A7CD7">
            <w:pPr>
              <w:spacing w:after="0" w:line="240" w:lineRule="auto"/>
              <w:jc w:val="right"/>
              <w:rPr>
                <w:ins w:id="8519" w:author="ilham.nur@office.ui.ac.id" w:date="2023-03-28T22:19:00Z"/>
                <w:rFonts w:eastAsia="Times New Roman" w:cs="Times New Roman"/>
                <w:b/>
                <w:bCs/>
                <w:color w:val="000000"/>
                <w:sz w:val="20"/>
                <w:szCs w:val="20"/>
                <w:rPrChange w:id="8520" w:author="ilham.nur@office.ui.ac.id" w:date="2023-03-28T22:19:00Z">
                  <w:rPr>
                    <w:ins w:id="8521" w:author="ilham.nur@office.ui.ac.id" w:date="2023-03-28T22:19:00Z"/>
                    <w:rFonts w:eastAsia="Times New Roman" w:cs="Times New Roman"/>
                    <w:b/>
                    <w:bCs/>
                    <w:color w:val="000000"/>
                    <w:szCs w:val="24"/>
                  </w:rPr>
                </w:rPrChange>
              </w:rPr>
            </w:pPr>
            <w:ins w:id="8522" w:author="ilham.nur@office.ui.ac.id" w:date="2023-03-28T22:19:00Z">
              <w:r w:rsidRPr="00F77B86">
                <w:rPr>
                  <w:rFonts w:eastAsia="Times New Roman" w:cs="Times New Roman"/>
                  <w:b/>
                  <w:bCs/>
                  <w:color w:val="000000"/>
                  <w:sz w:val="20"/>
                  <w:szCs w:val="20"/>
                  <w:rPrChange w:id="8523" w:author="ilham.nur@office.ui.ac.id" w:date="2023-03-28T22:19:00Z">
                    <w:rPr>
                      <w:rFonts w:eastAsia="Times New Roman" w:cs="Times New Roman"/>
                      <w:b/>
                      <w:bCs/>
                      <w:color w:val="000000"/>
                      <w:szCs w:val="24"/>
                    </w:rPr>
                  </w:rPrChange>
                </w:rPr>
                <w:t>806.4</w:t>
              </w:r>
            </w:ins>
          </w:p>
        </w:tc>
        <w:tc>
          <w:tcPr>
            <w:tcW w:w="901" w:type="pct"/>
            <w:tcBorders>
              <w:top w:val="nil"/>
              <w:left w:val="nil"/>
              <w:bottom w:val="single" w:sz="4" w:space="0" w:color="auto"/>
              <w:right w:val="single" w:sz="4" w:space="0" w:color="auto"/>
            </w:tcBorders>
            <w:shd w:val="clear" w:color="auto" w:fill="auto"/>
            <w:vAlign w:val="center"/>
            <w:hideMark/>
            <w:tcPrChange w:id="852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AA215D5" w14:textId="77777777" w:rsidR="001A7CD7" w:rsidRPr="00F77B86" w:rsidRDefault="001A7CD7" w:rsidP="001A7CD7">
            <w:pPr>
              <w:spacing w:after="0" w:line="240" w:lineRule="auto"/>
              <w:rPr>
                <w:ins w:id="8525" w:author="ilham.nur@office.ui.ac.id" w:date="2023-03-28T22:19:00Z"/>
                <w:rFonts w:eastAsia="Times New Roman" w:cs="Times New Roman"/>
                <w:color w:val="000000"/>
                <w:sz w:val="20"/>
                <w:szCs w:val="20"/>
                <w:rPrChange w:id="8526" w:author="ilham.nur@office.ui.ac.id" w:date="2023-03-28T22:19:00Z">
                  <w:rPr>
                    <w:ins w:id="8527" w:author="ilham.nur@office.ui.ac.id" w:date="2023-03-28T22:19:00Z"/>
                    <w:rFonts w:eastAsia="Times New Roman" w:cs="Times New Roman"/>
                    <w:color w:val="000000"/>
                    <w:szCs w:val="24"/>
                  </w:rPr>
                </w:rPrChange>
              </w:rPr>
            </w:pPr>
            <w:ins w:id="8528" w:author="ilham.nur@office.ui.ac.id" w:date="2023-03-28T22:19:00Z">
              <w:r w:rsidRPr="00F77B86">
                <w:rPr>
                  <w:rFonts w:eastAsia="Times New Roman" w:cs="Times New Roman"/>
                  <w:color w:val="000000"/>
                  <w:sz w:val="20"/>
                  <w:szCs w:val="20"/>
                  <w:rPrChange w:id="8529" w:author="ilham.nur@office.ui.ac.id" w:date="2023-03-28T22:19:00Z">
                    <w:rPr>
                      <w:rFonts w:eastAsia="Times New Roman" w:cs="Times New Roman"/>
                      <w:color w:val="000000"/>
                      <w:szCs w:val="24"/>
                    </w:rPr>
                  </w:rPrChange>
                </w:rPr>
                <w:t xml:space="preserve"> $                                1,156 </w:t>
              </w:r>
            </w:ins>
          </w:p>
        </w:tc>
        <w:tc>
          <w:tcPr>
            <w:tcW w:w="1278" w:type="pct"/>
            <w:tcBorders>
              <w:top w:val="nil"/>
              <w:left w:val="nil"/>
              <w:bottom w:val="single" w:sz="4" w:space="0" w:color="auto"/>
              <w:right w:val="single" w:sz="4" w:space="0" w:color="auto"/>
            </w:tcBorders>
            <w:shd w:val="clear" w:color="auto" w:fill="auto"/>
            <w:vAlign w:val="center"/>
            <w:hideMark/>
            <w:tcPrChange w:id="853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72C4F70" w14:textId="77777777" w:rsidR="001A7CD7" w:rsidRPr="00F77B86" w:rsidRDefault="001A7CD7" w:rsidP="001A7CD7">
            <w:pPr>
              <w:spacing w:after="0" w:line="240" w:lineRule="auto"/>
              <w:jc w:val="left"/>
              <w:rPr>
                <w:ins w:id="8531" w:author="ilham.nur@office.ui.ac.id" w:date="2023-03-28T22:19:00Z"/>
                <w:rFonts w:eastAsia="Times New Roman" w:cs="Times New Roman"/>
                <w:b/>
                <w:bCs/>
                <w:color w:val="000000"/>
                <w:sz w:val="20"/>
                <w:szCs w:val="20"/>
                <w:rPrChange w:id="8532" w:author="ilham.nur@office.ui.ac.id" w:date="2023-03-28T22:19:00Z">
                  <w:rPr>
                    <w:ins w:id="8533" w:author="ilham.nur@office.ui.ac.id" w:date="2023-03-28T22:19:00Z"/>
                    <w:rFonts w:eastAsia="Times New Roman" w:cs="Times New Roman"/>
                    <w:b/>
                    <w:bCs/>
                    <w:color w:val="000000"/>
                    <w:szCs w:val="24"/>
                  </w:rPr>
                </w:rPrChange>
              </w:rPr>
            </w:pPr>
            <w:ins w:id="8534" w:author="ilham.nur@office.ui.ac.id" w:date="2023-03-28T22:19:00Z">
              <w:r w:rsidRPr="00F77B86">
                <w:rPr>
                  <w:rFonts w:eastAsia="Times New Roman" w:cs="Times New Roman"/>
                  <w:b/>
                  <w:bCs/>
                  <w:color w:val="000000"/>
                  <w:sz w:val="20"/>
                  <w:szCs w:val="20"/>
                  <w:rPrChange w:id="8535" w:author="ilham.nur@office.ui.ac.id" w:date="2023-03-28T22:19:00Z">
                    <w:rPr>
                      <w:rFonts w:eastAsia="Times New Roman" w:cs="Times New Roman"/>
                      <w:b/>
                      <w:bCs/>
                      <w:color w:val="000000"/>
                      <w:szCs w:val="24"/>
                    </w:rPr>
                  </w:rPrChange>
                </w:rPr>
                <w:t xml:space="preserve"> Rp                                  17,341,500.00 </w:t>
              </w:r>
            </w:ins>
          </w:p>
        </w:tc>
      </w:tr>
      <w:tr w:rsidR="001A7CD7" w:rsidRPr="00F77B86" w14:paraId="25883F1F" w14:textId="77777777" w:rsidTr="001A7CD7">
        <w:trPr>
          <w:trHeight w:val="315"/>
          <w:ins w:id="8536" w:author="ilham.nur@office.ui.ac.id" w:date="2023-03-28T22:19:00Z"/>
          <w:trPrChange w:id="853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53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7526814" w14:textId="77777777" w:rsidR="001A7CD7" w:rsidRPr="00F77B86" w:rsidRDefault="001A7CD7" w:rsidP="001A7CD7">
            <w:pPr>
              <w:spacing w:after="0" w:line="240" w:lineRule="auto"/>
              <w:rPr>
                <w:ins w:id="8539" w:author="ilham.nur@office.ui.ac.id" w:date="2023-03-28T22:19:00Z"/>
                <w:rFonts w:eastAsia="Times New Roman" w:cs="Times New Roman"/>
                <w:color w:val="000000"/>
                <w:sz w:val="20"/>
                <w:szCs w:val="20"/>
                <w:rPrChange w:id="8540" w:author="ilham.nur@office.ui.ac.id" w:date="2023-03-28T22:19:00Z">
                  <w:rPr>
                    <w:ins w:id="8541" w:author="ilham.nur@office.ui.ac.id" w:date="2023-03-28T22:19:00Z"/>
                    <w:rFonts w:eastAsia="Times New Roman" w:cs="Times New Roman"/>
                    <w:color w:val="000000"/>
                    <w:szCs w:val="24"/>
                  </w:rPr>
                </w:rPrChange>
              </w:rPr>
            </w:pPr>
            <w:ins w:id="8542" w:author="ilham.nur@office.ui.ac.id" w:date="2023-03-28T22:19:00Z">
              <w:r w:rsidRPr="00F77B86">
                <w:rPr>
                  <w:rFonts w:eastAsia="Times New Roman" w:cs="Times New Roman"/>
                  <w:color w:val="000000"/>
                  <w:sz w:val="20"/>
                  <w:szCs w:val="20"/>
                  <w:rPrChange w:id="8543" w:author="ilham.nur@office.ui.ac.id" w:date="2023-03-28T22:19:00Z">
                    <w:rPr>
                      <w:rFonts w:eastAsia="Times New Roman" w:cs="Times New Roman"/>
                      <w:color w:val="000000"/>
                      <w:szCs w:val="24"/>
                    </w:rPr>
                  </w:rPrChange>
                </w:rPr>
                <w:t>Simulasi 30</w:t>
              </w:r>
            </w:ins>
          </w:p>
        </w:tc>
        <w:tc>
          <w:tcPr>
            <w:tcW w:w="901" w:type="pct"/>
            <w:tcBorders>
              <w:top w:val="nil"/>
              <w:left w:val="nil"/>
              <w:bottom w:val="single" w:sz="4" w:space="0" w:color="auto"/>
              <w:right w:val="single" w:sz="4" w:space="0" w:color="auto"/>
            </w:tcBorders>
            <w:shd w:val="clear" w:color="auto" w:fill="auto"/>
            <w:noWrap/>
            <w:vAlign w:val="bottom"/>
            <w:hideMark/>
            <w:tcPrChange w:id="854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F6FBD0E" w14:textId="77777777" w:rsidR="001A7CD7" w:rsidRPr="00F77B86" w:rsidRDefault="001A7CD7" w:rsidP="001A7CD7">
            <w:pPr>
              <w:spacing w:after="0" w:line="240" w:lineRule="auto"/>
              <w:jc w:val="right"/>
              <w:rPr>
                <w:ins w:id="8545" w:author="ilham.nur@office.ui.ac.id" w:date="2023-03-28T22:19:00Z"/>
                <w:rFonts w:eastAsia="Times New Roman" w:cs="Times New Roman"/>
                <w:color w:val="000000"/>
                <w:sz w:val="20"/>
                <w:szCs w:val="20"/>
                <w:rPrChange w:id="8546" w:author="ilham.nur@office.ui.ac.id" w:date="2023-03-28T22:19:00Z">
                  <w:rPr>
                    <w:ins w:id="8547" w:author="ilham.nur@office.ui.ac.id" w:date="2023-03-28T22:19:00Z"/>
                    <w:rFonts w:ascii="Calibri" w:eastAsia="Times New Roman" w:hAnsi="Calibri" w:cs="Calibri"/>
                    <w:color w:val="000000"/>
                    <w:sz w:val="22"/>
                  </w:rPr>
                </w:rPrChange>
              </w:rPr>
            </w:pPr>
            <w:ins w:id="8548" w:author="ilham.nur@office.ui.ac.id" w:date="2023-03-28T22:19:00Z">
              <w:r w:rsidRPr="00F77B86">
                <w:rPr>
                  <w:rFonts w:eastAsia="Times New Roman" w:cs="Times New Roman"/>
                  <w:color w:val="000000"/>
                  <w:sz w:val="20"/>
                  <w:szCs w:val="20"/>
                  <w:rPrChange w:id="8549" w:author="ilham.nur@office.ui.ac.id" w:date="2023-03-28T22:19:00Z">
                    <w:rPr>
                      <w:rFonts w:ascii="Calibri" w:eastAsia="Times New Roman" w:hAnsi="Calibri" w:cs="Calibri"/>
                      <w:color w:val="000000"/>
                      <w:sz w:val="22"/>
                    </w:rPr>
                  </w:rPrChange>
                </w:rPr>
                <w:t>3.60</w:t>
              </w:r>
            </w:ins>
          </w:p>
        </w:tc>
        <w:tc>
          <w:tcPr>
            <w:tcW w:w="901" w:type="pct"/>
            <w:tcBorders>
              <w:top w:val="nil"/>
              <w:left w:val="nil"/>
              <w:bottom w:val="single" w:sz="4" w:space="0" w:color="auto"/>
              <w:right w:val="single" w:sz="4" w:space="0" w:color="auto"/>
            </w:tcBorders>
            <w:shd w:val="clear" w:color="auto" w:fill="auto"/>
            <w:vAlign w:val="center"/>
            <w:hideMark/>
            <w:tcPrChange w:id="855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CB48A3D" w14:textId="77777777" w:rsidR="001A7CD7" w:rsidRPr="00F77B86" w:rsidRDefault="001A7CD7" w:rsidP="001A7CD7">
            <w:pPr>
              <w:spacing w:after="0" w:line="240" w:lineRule="auto"/>
              <w:jc w:val="right"/>
              <w:rPr>
                <w:ins w:id="8551" w:author="ilham.nur@office.ui.ac.id" w:date="2023-03-28T22:19:00Z"/>
                <w:rFonts w:eastAsia="Times New Roman" w:cs="Times New Roman"/>
                <w:b/>
                <w:bCs/>
                <w:color w:val="000000"/>
                <w:sz w:val="20"/>
                <w:szCs w:val="20"/>
                <w:rPrChange w:id="8552" w:author="ilham.nur@office.ui.ac.id" w:date="2023-03-28T22:19:00Z">
                  <w:rPr>
                    <w:ins w:id="8553" w:author="ilham.nur@office.ui.ac.id" w:date="2023-03-28T22:19:00Z"/>
                    <w:rFonts w:eastAsia="Times New Roman" w:cs="Times New Roman"/>
                    <w:b/>
                    <w:bCs/>
                    <w:color w:val="000000"/>
                    <w:szCs w:val="24"/>
                  </w:rPr>
                </w:rPrChange>
              </w:rPr>
            </w:pPr>
            <w:ins w:id="8554" w:author="ilham.nur@office.ui.ac.id" w:date="2023-03-28T22:19:00Z">
              <w:r w:rsidRPr="00F77B86">
                <w:rPr>
                  <w:rFonts w:eastAsia="Times New Roman" w:cs="Times New Roman"/>
                  <w:b/>
                  <w:bCs/>
                  <w:color w:val="000000"/>
                  <w:sz w:val="20"/>
                  <w:szCs w:val="20"/>
                  <w:rPrChange w:id="8555" w:author="ilham.nur@office.ui.ac.id" w:date="2023-03-28T22:19:00Z">
                    <w:rPr>
                      <w:rFonts w:eastAsia="Times New Roman" w:cs="Times New Roman"/>
                      <w:b/>
                      <w:bCs/>
                      <w:color w:val="000000"/>
                      <w:szCs w:val="24"/>
                    </w:rPr>
                  </w:rPrChange>
                </w:rPr>
                <w:t>604.8</w:t>
              </w:r>
            </w:ins>
          </w:p>
        </w:tc>
        <w:tc>
          <w:tcPr>
            <w:tcW w:w="901" w:type="pct"/>
            <w:tcBorders>
              <w:top w:val="nil"/>
              <w:left w:val="nil"/>
              <w:bottom w:val="single" w:sz="4" w:space="0" w:color="auto"/>
              <w:right w:val="single" w:sz="4" w:space="0" w:color="auto"/>
            </w:tcBorders>
            <w:shd w:val="clear" w:color="auto" w:fill="auto"/>
            <w:vAlign w:val="center"/>
            <w:hideMark/>
            <w:tcPrChange w:id="855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528434A" w14:textId="77777777" w:rsidR="001A7CD7" w:rsidRPr="00F77B86" w:rsidRDefault="001A7CD7" w:rsidP="001A7CD7">
            <w:pPr>
              <w:spacing w:after="0" w:line="240" w:lineRule="auto"/>
              <w:rPr>
                <w:ins w:id="8557" w:author="ilham.nur@office.ui.ac.id" w:date="2023-03-28T22:19:00Z"/>
                <w:rFonts w:eastAsia="Times New Roman" w:cs="Times New Roman"/>
                <w:color w:val="000000"/>
                <w:sz w:val="20"/>
                <w:szCs w:val="20"/>
                <w:rPrChange w:id="8558" w:author="ilham.nur@office.ui.ac.id" w:date="2023-03-28T22:19:00Z">
                  <w:rPr>
                    <w:ins w:id="8559" w:author="ilham.nur@office.ui.ac.id" w:date="2023-03-28T22:19:00Z"/>
                    <w:rFonts w:eastAsia="Times New Roman" w:cs="Times New Roman"/>
                    <w:color w:val="000000"/>
                    <w:szCs w:val="24"/>
                  </w:rPr>
                </w:rPrChange>
              </w:rPr>
            </w:pPr>
            <w:ins w:id="8560" w:author="ilham.nur@office.ui.ac.id" w:date="2023-03-28T22:19:00Z">
              <w:r w:rsidRPr="00F77B86">
                <w:rPr>
                  <w:rFonts w:eastAsia="Times New Roman" w:cs="Times New Roman"/>
                  <w:color w:val="000000"/>
                  <w:sz w:val="20"/>
                  <w:szCs w:val="20"/>
                  <w:rPrChange w:id="8561" w:author="ilham.nur@office.ui.ac.id" w:date="2023-03-28T22:19:00Z">
                    <w:rPr>
                      <w:rFonts w:eastAsia="Times New Roman" w:cs="Times New Roman"/>
                      <w:color w:val="000000"/>
                      <w:szCs w:val="24"/>
                    </w:rPr>
                  </w:rPrChange>
                </w:rPr>
                <w:t xml:space="preserve"> $                                1,011 </w:t>
              </w:r>
            </w:ins>
          </w:p>
        </w:tc>
        <w:tc>
          <w:tcPr>
            <w:tcW w:w="1278" w:type="pct"/>
            <w:tcBorders>
              <w:top w:val="nil"/>
              <w:left w:val="nil"/>
              <w:bottom w:val="single" w:sz="4" w:space="0" w:color="auto"/>
              <w:right w:val="single" w:sz="4" w:space="0" w:color="auto"/>
            </w:tcBorders>
            <w:shd w:val="clear" w:color="auto" w:fill="auto"/>
            <w:vAlign w:val="center"/>
            <w:hideMark/>
            <w:tcPrChange w:id="856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4AA54E9" w14:textId="77777777" w:rsidR="001A7CD7" w:rsidRPr="00F77B86" w:rsidRDefault="001A7CD7" w:rsidP="001A7CD7">
            <w:pPr>
              <w:spacing w:after="0" w:line="240" w:lineRule="auto"/>
              <w:jc w:val="left"/>
              <w:rPr>
                <w:ins w:id="8563" w:author="ilham.nur@office.ui.ac.id" w:date="2023-03-28T22:19:00Z"/>
                <w:rFonts w:eastAsia="Times New Roman" w:cs="Times New Roman"/>
                <w:b/>
                <w:bCs/>
                <w:color w:val="000000"/>
                <w:sz w:val="20"/>
                <w:szCs w:val="20"/>
                <w:rPrChange w:id="8564" w:author="ilham.nur@office.ui.ac.id" w:date="2023-03-28T22:19:00Z">
                  <w:rPr>
                    <w:ins w:id="8565" w:author="ilham.nur@office.ui.ac.id" w:date="2023-03-28T22:19:00Z"/>
                    <w:rFonts w:eastAsia="Times New Roman" w:cs="Times New Roman"/>
                    <w:b/>
                    <w:bCs/>
                    <w:color w:val="000000"/>
                    <w:szCs w:val="24"/>
                  </w:rPr>
                </w:rPrChange>
              </w:rPr>
            </w:pPr>
            <w:ins w:id="8566" w:author="ilham.nur@office.ui.ac.id" w:date="2023-03-28T22:19:00Z">
              <w:r w:rsidRPr="00F77B86">
                <w:rPr>
                  <w:rFonts w:eastAsia="Times New Roman" w:cs="Times New Roman"/>
                  <w:b/>
                  <w:bCs/>
                  <w:color w:val="000000"/>
                  <w:sz w:val="20"/>
                  <w:szCs w:val="20"/>
                  <w:rPrChange w:id="8567" w:author="ilham.nur@office.ui.ac.id" w:date="2023-03-28T22:19:00Z">
                    <w:rPr>
                      <w:rFonts w:eastAsia="Times New Roman" w:cs="Times New Roman"/>
                      <w:b/>
                      <w:bCs/>
                      <w:color w:val="000000"/>
                      <w:szCs w:val="24"/>
                    </w:rPr>
                  </w:rPrChange>
                </w:rPr>
                <w:t xml:space="preserve"> Rp                                  15,165,000.00 </w:t>
              </w:r>
            </w:ins>
          </w:p>
        </w:tc>
      </w:tr>
      <w:tr w:rsidR="001A7CD7" w:rsidRPr="00F77B86" w14:paraId="7056C8C9" w14:textId="77777777" w:rsidTr="001A7CD7">
        <w:trPr>
          <w:trHeight w:val="315"/>
          <w:ins w:id="8568" w:author="ilham.nur@office.ui.ac.id" w:date="2023-03-28T22:19:00Z"/>
          <w:trPrChange w:id="856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57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6EA3EE2" w14:textId="77777777" w:rsidR="001A7CD7" w:rsidRPr="00F77B86" w:rsidRDefault="001A7CD7" w:rsidP="001A7CD7">
            <w:pPr>
              <w:spacing w:after="0" w:line="240" w:lineRule="auto"/>
              <w:rPr>
                <w:ins w:id="8571" w:author="ilham.nur@office.ui.ac.id" w:date="2023-03-28T22:19:00Z"/>
                <w:rFonts w:eastAsia="Times New Roman" w:cs="Times New Roman"/>
                <w:color w:val="000000"/>
                <w:sz w:val="20"/>
                <w:szCs w:val="20"/>
                <w:rPrChange w:id="8572" w:author="ilham.nur@office.ui.ac.id" w:date="2023-03-28T22:19:00Z">
                  <w:rPr>
                    <w:ins w:id="8573" w:author="ilham.nur@office.ui.ac.id" w:date="2023-03-28T22:19:00Z"/>
                    <w:rFonts w:eastAsia="Times New Roman" w:cs="Times New Roman"/>
                    <w:color w:val="000000"/>
                    <w:szCs w:val="24"/>
                  </w:rPr>
                </w:rPrChange>
              </w:rPr>
            </w:pPr>
            <w:ins w:id="8574" w:author="ilham.nur@office.ui.ac.id" w:date="2023-03-28T22:19:00Z">
              <w:r w:rsidRPr="00F77B86">
                <w:rPr>
                  <w:rFonts w:eastAsia="Times New Roman" w:cs="Times New Roman"/>
                  <w:color w:val="000000"/>
                  <w:sz w:val="20"/>
                  <w:szCs w:val="20"/>
                  <w:rPrChange w:id="8575" w:author="ilham.nur@office.ui.ac.id" w:date="2023-03-28T22:19:00Z">
                    <w:rPr>
                      <w:rFonts w:eastAsia="Times New Roman" w:cs="Times New Roman"/>
                      <w:color w:val="000000"/>
                      <w:szCs w:val="24"/>
                    </w:rPr>
                  </w:rPrChange>
                </w:rPr>
                <w:t>Simulasi 31</w:t>
              </w:r>
            </w:ins>
          </w:p>
        </w:tc>
        <w:tc>
          <w:tcPr>
            <w:tcW w:w="901" w:type="pct"/>
            <w:tcBorders>
              <w:top w:val="nil"/>
              <w:left w:val="nil"/>
              <w:bottom w:val="single" w:sz="4" w:space="0" w:color="auto"/>
              <w:right w:val="single" w:sz="4" w:space="0" w:color="auto"/>
            </w:tcBorders>
            <w:shd w:val="clear" w:color="auto" w:fill="auto"/>
            <w:noWrap/>
            <w:vAlign w:val="bottom"/>
            <w:hideMark/>
            <w:tcPrChange w:id="857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37B4DE7" w14:textId="77777777" w:rsidR="001A7CD7" w:rsidRPr="00F77B86" w:rsidRDefault="001A7CD7" w:rsidP="001A7CD7">
            <w:pPr>
              <w:spacing w:after="0" w:line="240" w:lineRule="auto"/>
              <w:jc w:val="right"/>
              <w:rPr>
                <w:ins w:id="8577" w:author="ilham.nur@office.ui.ac.id" w:date="2023-03-28T22:19:00Z"/>
                <w:rFonts w:eastAsia="Times New Roman" w:cs="Times New Roman"/>
                <w:color w:val="000000"/>
                <w:sz w:val="20"/>
                <w:szCs w:val="20"/>
                <w:rPrChange w:id="8578" w:author="ilham.nur@office.ui.ac.id" w:date="2023-03-28T22:19:00Z">
                  <w:rPr>
                    <w:ins w:id="8579" w:author="ilham.nur@office.ui.ac.id" w:date="2023-03-28T22:19:00Z"/>
                    <w:rFonts w:ascii="Calibri" w:eastAsia="Times New Roman" w:hAnsi="Calibri" w:cs="Calibri"/>
                    <w:color w:val="000000"/>
                    <w:sz w:val="22"/>
                  </w:rPr>
                </w:rPrChange>
              </w:rPr>
            </w:pPr>
            <w:ins w:id="8580" w:author="ilham.nur@office.ui.ac.id" w:date="2023-03-28T22:19:00Z">
              <w:r w:rsidRPr="00F77B86">
                <w:rPr>
                  <w:rFonts w:eastAsia="Times New Roman" w:cs="Times New Roman"/>
                  <w:color w:val="000000"/>
                  <w:sz w:val="20"/>
                  <w:szCs w:val="20"/>
                  <w:rPrChange w:id="8581" w:author="ilham.nur@office.ui.ac.id" w:date="2023-03-28T22:19:00Z">
                    <w:rPr>
                      <w:rFonts w:ascii="Calibri" w:eastAsia="Times New Roman" w:hAnsi="Calibri" w:cs="Calibri"/>
                      <w:color w:val="000000"/>
                      <w:sz w:val="22"/>
                    </w:rPr>
                  </w:rPrChange>
                </w:rPr>
                <w:t>3.10</w:t>
              </w:r>
            </w:ins>
          </w:p>
        </w:tc>
        <w:tc>
          <w:tcPr>
            <w:tcW w:w="901" w:type="pct"/>
            <w:tcBorders>
              <w:top w:val="nil"/>
              <w:left w:val="nil"/>
              <w:bottom w:val="single" w:sz="4" w:space="0" w:color="auto"/>
              <w:right w:val="single" w:sz="4" w:space="0" w:color="auto"/>
            </w:tcBorders>
            <w:shd w:val="clear" w:color="auto" w:fill="auto"/>
            <w:vAlign w:val="center"/>
            <w:hideMark/>
            <w:tcPrChange w:id="858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C685CAC" w14:textId="77777777" w:rsidR="001A7CD7" w:rsidRPr="00F77B86" w:rsidRDefault="001A7CD7" w:rsidP="001A7CD7">
            <w:pPr>
              <w:spacing w:after="0" w:line="240" w:lineRule="auto"/>
              <w:jc w:val="right"/>
              <w:rPr>
                <w:ins w:id="8583" w:author="ilham.nur@office.ui.ac.id" w:date="2023-03-28T22:19:00Z"/>
                <w:rFonts w:eastAsia="Times New Roman" w:cs="Times New Roman"/>
                <w:b/>
                <w:bCs/>
                <w:color w:val="000000"/>
                <w:sz w:val="20"/>
                <w:szCs w:val="20"/>
                <w:rPrChange w:id="8584" w:author="ilham.nur@office.ui.ac.id" w:date="2023-03-28T22:19:00Z">
                  <w:rPr>
                    <w:ins w:id="8585" w:author="ilham.nur@office.ui.ac.id" w:date="2023-03-28T22:19:00Z"/>
                    <w:rFonts w:eastAsia="Times New Roman" w:cs="Times New Roman"/>
                    <w:b/>
                    <w:bCs/>
                    <w:color w:val="000000"/>
                    <w:szCs w:val="24"/>
                  </w:rPr>
                </w:rPrChange>
              </w:rPr>
            </w:pPr>
            <w:ins w:id="8586" w:author="ilham.nur@office.ui.ac.id" w:date="2023-03-28T22:19:00Z">
              <w:r w:rsidRPr="00F77B86">
                <w:rPr>
                  <w:rFonts w:eastAsia="Times New Roman" w:cs="Times New Roman"/>
                  <w:b/>
                  <w:bCs/>
                  <w:color w:val="000000"/>
                  <w:sz w:val="20"/>
                  <w:szCs w:val="20"/>
                  <w:rPrChange w:id="8587" w:author="ilham.nur@office.ui.ac.id" w:date="2023-03-28T22:19:00Z">
                    <w:rPr>
                      <w:rFonts w:eastAsia="Times New Roman" w:cs="Times New Roman"/>
                      <w:b/>
                      <w:bCs/>
                      <w:color w:val="000000"/>
                      <w:szCs w:val="24"/>
                    </w:rPr>
                  </w:rPrChange>
                </w:rPr>
                <w:t>520.8</w:t>
              </w:r>
            </w:ins>
          </w:p>
        </w:tc>
        <w:tc>
          <w:tcPr>
            <w:tcW w:w="901" w:type="pct"/>
            <w:tcBorders>
              <w:top w:val="nil"/>
              <w:left w:val="nil"/>
              <w:bottom w:val="single" w:sz="4" w:space="0" w:color="auto"/>
              <w:right w:val="single" w:sz="4" w:space="0" w:color="auto"/>
            </w:tcBorders>
            <w:shd w:val="clear" w:color="auto" w:fill="auto"/>
            <w:vAlign w:val="center"/>
            <w:hideMark/>
            <w:tcPrChange w:id="858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AB836CF" w14:textId="77777777" w:rsidR="001A7CD7" w:rsidRPr="00F77B86" w:rsidRDefault="001A7CD7" w:rsidP="001A7CD7">
            <w:pPr>
              <w:spacing w:after="0" w:line="240" w:lineRule="auto"/>
              <w:rPr>
                <w:ins w:id="8589" w:author="ilham.nur@office.ui.ac.id" w:date="2023-03-28T22:19:00Z"/>
                <w:rFonts w:eastAsia="Times New Roman" w:cs="Times New Roman"/>
                <w:color w:val="000000"/>
                <w:sz w:val="20"/>
                <w:szCs w:val="20"/>
                <w:rPrChange w:id="8590" w:author="ilham.nur@office.ui.ac.id" w:date="2023-03-28T22:19:00Z">
                  <w:rPr>
                    <w:ins w:id="8591" w:author="ilham.nur@office.ui.ac.id" w:date="2023-03-28T22:19:00Z"/>
                    <w:rFonts w:eastAsia="Times New Roman" w:cs="Times New Roman"/>
                    <w:color w:val="000000"/>
                    <w:szCs w:val="24"/>
                  </w:rPr>
                </w:rPrChange>
              </w:rPr>
            </w:pPr>
            <w:ins w:id="8592" w:author="ilham.nur@office.ui.ac.id" w:date="2023-03-28T22:19:00Z">
              <w:r w:rsidRPr="00F77B86">
                <w:rPr>
                  <w:rFonts w:eastAsia="Times New Roman" w:cs="Times New Roman"/>
                  <w:color w:val="000000"/>
                  <w:sz w:val="20"/>
                  <w:szCs w:val="20"/>
                  <w:rPrChange w:id="8593" w:author="ilham.nur@office.ui.ac.id" w:date="2023-03-28T22:19:00Z">
                    <w:rPr>
                      <w:rFonts w:eastAsia="Times New Roman" w:cs="Times New Roman"/>
                      <w:color w:val="000000"/>
                      <w:szCs w:val="24"/>
                    </w:rPr>
                  </w:rPrChange>
                </w:rPr>
                <w:t xml:space="preserve"> $                                1,004 </w:t>
              </w:r>
            </w:ins>
          </w:p>
        </w:tc>
        <w:tc>
          <w:tcPr>
            <w:tcW w:w="1278" w:type="pct"/>
            <w:tcBorders>
              <w:top w:val="nil"/>
              <w:left w:val="nil"/>
              <w:bottom w:val="single" w:sz="4" w:space="0" w:color="auto"/>
              <w:right w:val="single" w:sz="4" w:space="0" w:color="auto"/>
            </w:tcBorders>
            <w:shd w:val="clear" w:color="auto" w:fill="auto"/>
            <w:vAlign w:val="center"/>
            <w:hideMark/>
            <w:tcPrChange w:id="859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81B74A6" w14:textId="77777777" w:rsidR="001A7CD7" w:rsidRPr="00F77B86" w:rsidRDefault="001A7CD7" w:rsidP="001A7CD7">
            <w:pPr>
              <w:spacing w:after="0" w:line="240" w:lineRule="auto"/>
              <w:jc w:val="left"/>
              <w:rPr>
                <w:ins w:id="8595" w:author="ilham.nur@office.ui.ac.id" w:date="2023-03-28T22:19:00Z"/>
                <w:rFonts w:eastAsia="Times New Roman" w:cs="Times New Roman"/>
                <w:b/>
                <w:bCs/>
                <w:color w:val="000000"/>
                <w:sz w:val="20"/>
                <w:szCs w:val="20"/>
                <w:rPrChange w:id="8596" w:author="ilham.nur@office.ui.ac.id" w:date="2023-03-28T22:19:00Z">
                  <w:rPr>
                    <w:ins w:id="8597" w:author="ilham.nur@office.ui.ac.id" w:date="2023-03-28T22:19:00Z"/>
                    <w:rFonts w:eastAsia="Times New Roman" w:cs="Times New Roman"/>
                    <w:b/>
                    <w:bCs/>
                    <w:color w:val="000000"/>
                    <w:szCs w:val="24"/>
                  </w:rPr>
                </w:rPrChange>
              </w:rPr>
            </w:pPr>
            <w:ins w:id="8598" w:author="ilham.nur@office.ui.ac.id" w:date="2023-03-28T22:19:00Z">
              <w:r w:rsidRPr="00F77B86">
                <w:rPr>
                  <w:rFonts w:eastAsia="Times New Roman" w:cs="Times New Roman"/>
                  <w:b/>
                  <w:bCs/>
                  <w:color w:val="000000"/>
                  <w:sz w:val="20"/>
                  <w:szCs w:val="20"/>
                  <w:rPrChange w:id="8599" w:author="ilham.nur@office.ui.ac.id" w:date="2023-03-28T22:19:00Z">
                    <w:rPr>
                      <w:rFonts w:eastAsia="Times New Roman" w:cs="Times New Roman"/>
                      <w:b/>
                      <w:bCs/>
                      <w:color w:val="000000"/>
                      <w:szCs w:val="24"/>
                    </w:rPr>
                  </w:rPrChange>
                </w:rPr>
                <w:t xml:space="preserve"> Rp                                  15,061,500.00 </w:t>
              </w:r>
            </w:ins>
          </w:p>
        </w:tc>
      </w:tr>
      <w:tr w:rsidR="001A7CD7" w:rsidRPr="00F77B86" w14:paraId="1E8CB536" w14:textId="77777777" w:rsidTr="001A7CD7">
        <w:trPr>
          <w:trHeight w:val="315"/>
          <w:ins w:id="8600" w:author="ilham.nur@office.ui.ac.id" w:date="2023-03-28T22:19:00Z"/>
          <w:trPrChange w:id="860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60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C61C7F8" w14:textId="77777777" w:rsidR="001A7CD7" w:rsidRPr="00F77B86" w:rsidRDefault="001A7CD7" w:rsidP="001A7CD7">
            <w:pPr>
              <w:spacing w:after="0" w:line="240" w:lineRule="auto"/>
              <w:rPr>
                <w:ins w:id="8603" w:author="ilham.nur@office.ui.ac.id" w:date="2023-03-28T22:19:00Z"/>
                <w:rFonts w:eastAsia="Times New Roman" w:cs="Times New Roman"/>
                <w:color w:val="000000"/>
                <w:sz w:val="20"/>
                <w:szCs w:val="20"/>
                <w:rPrChange w:id="8604" w:author="ilham.nur@office.ui.ac.id" w:date="2023-03-28T22:19:00Z">
                  <w:rPr>
                    <w:ins w:id="8605" w:author="ilham.nur@office.ui.ac.id" w:date="2023-03-28T22:19:00Z"/>
                    <w:rFonts w:eastAsia="Times New Roman" w:cs="Times New Roman"/>
                    <w:color w:val="000000"/>
                    <w:szCs w:val="24"/>
                  </w:rPr>
                </w:rPrChange>
              </w:rPr>
            </w:pPr>
            <w:ins w:id="8606" w:author="ilham.nur@office.ui.ac.id" w:date="2023-03-28T22:19:00Z">
              <w:r w:rsidRPr="00F77B86">
                <w:rPr>
                  <w:rFonts w:eastAsia="Times New Roman" w:cs="Times New Roman"/>
                  <w:color w:val="000000"/>
                  <w:sz w:val="20"/>
                  <w:szCs w:val="20"/>
                  <w:rPrChange w:id="8607" w:author="ilham.nur@office.ui.ac.id" w:date="2023-03-28T22:19:00Z">
                    <w:rPr>
                      <w:rFonts w:eastAsia="Times New Roman" w:cs="Times New Roman"/>
                      <w:color w:val="000000"/>
                      <w:szCs w:val="24"/>
                    </w:rPr>
                  </w:rPrChange>
                </w:rPr>
                <w:t>Simulasi 32</w:t>
              </w:r>
            </w:ins>
          </w:p>
        </w:tc>
        <w:tc>
          <w:tcPr>
            <w:tcW w:w="901" w:type="pct"/>
            <w:tcBorders>
              <w:top w:val="nil"/>
              <w:left w:val="nil"/>
              <w:bottom w:val="single" w:sz="4" w:space="0" w:color="auto"/>
              <w:right w:val="single" w:sz="4" w:space="0" w:color="auto"/>
            </w:tcBorders>
            <w:shd w:val="clear" w:color="auto" w:fill="auto"/>
            <w:noWrap/>
            <w:vAlign w:val="bottom"/>
            <w:hideMark/>
            <w:tcPrChange w:id="860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E416629" w14:textId="77777777" w:rsidR="001A7CD7" w:rsidRPr="00F77B86" w:rsidRDefault="001A7CD7" w:rsidP="001A7CD7">
            <w:pPr>
              <w:spacing w:after="0" w:line="240" w:lineRule="auto"/>
              <w:jc w:val="right"/>
              <w:rPr>
                <w:ins w:id="8609" w:author="ilham.nur@office.ui.ac.id" w:date="2023-03-28T22:19:00Z"/>
                <w:rFonts w:eastAsia="Times New Roman" w:cs="Times New Roman"/>
                <w:color w:val="000000"/>
                <w:sz w:val="20"/>
                <w:szCs w:val="20"/>
                <w:rPrChange w:id="8610" w:author="ilham.nur@office.ui.ac.id" w:date="2023-03-28T22:19:00Z">
                  <w:rPr>
                    <w:ins w:id="8611" w:author="ilham.nur@office.ui.ac.id" w:date="2023-03-28T22:19:00Z"/>
                    <w:rFonts w:ascii="Calibri" w:eastAsia="Times New Roman" w:hAnsi="Calibri" w:cs="Calibri"/>
                    <w:color w:val="000000"/>
                    <w:sz w:val="22"/>
                  </w:rPr>
                </w:rPrChange>
              </w:rPr>
            </w:pPr>
            <w:ins w:id="8612" w:author="ilham.nur@office.ui.ac.id" w:date="2023-03-28T22:19:00Z">
              <w:r w:rsidRPr="00F77B86">
                <w:rPr>
                  <w:rFonts w:eastAsia="Times New Roman" w:cs="Times New Roman"/>
                  <w:color w:val="000000"/>
                  <w:sz w:val="20"/>
                  <w:szCs w:val="20"/>
                  <w:rPrChange w:id="8613" w:author="ilham.nur@office.ui.ac.id" w:date="2023-03-28T22:19:00Z">
                    <w:rPr>
                      <w:rFonts w:ascii="Calibri" w:eastAsia="Times New Roman" w:hAnsi="Calibri" w:cs="Calibri"/>
                      <w:color w:val="000000"/>
                      <w:sz w:val="22"/>
                    </w:rPr>
                  </w:rPrChange>
                </w:rPr>
                <w:t>4.00</w:t>
              </w:r>
            </w:ins>
          </w:p>
        </w:tc>
        <w:tc>
          <w:tcPr>
            <w:tcW w:w="901" w:type="pct"/>
            <w:tcBorders>
              <w:top w:val="nil"/>
              <w:left w:val="nil"/>
              <w:bottom w:val="single" w:sz="4" w:space="0" w:color="auto"/>
              <w:right w:val="single" w:sz="4" w:space="0" w:color="auto"/>
            </w:tcBorders>
            <w:shd w:val="clear" w:color="auto" w:fill="auto"/>
            <w:vAlign w:val="center"/>
            <w:hideMark/>
            <w:tcPrChange w:id="861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DF91069" w14:textId="77777777" w:rsidR="001A7CD7" w:rsidRPr="00F77B86" w:rsidRDefault="001A7CD7" w:rsidP="001A7CD7">
            <w:pPr>
              <w:spacing w:after="0" w:line="240" w:lineRule="auto"/>
              <w:jc w:val="right"/>
              <w:rPr>
                <w:ins w:id="8615" w:author="ilham.nur@office.ui.ac.id" w:date="2023-03-28T22:19:00Z"/>
                <w:rFonts w:eastAsia="Times New Roman" w:cs="Times New Roman"/>
                <w:b/>
                <w:bCs/>
                <w:color w:val="000000"/>
                <w:sz w:val="20"/>
                <w:szCs w:val="20"/>
                <w:rPrChange w:id="8616" w:author="ilham.nur@office.ui.ac.id" w:date="2023-03-28T22:19:00Z">
                  <w:rPr>
                    <w:ins w:id="8617" w:author="ilham.nur@office.ui.ac.id" w:date="2023-03-28T22:19:00Z"/>
                    <w:rFonts w:eastAsia="Times New Roman" w:cs="Times New Roman"/>
                    <w:b/>
                    <w:bCs/>
                    <w:color w:val="000000"/>
                    <w:szCs w:val="24"/>
                  </w:rPr>
                </w:rPrChange>
              </w:rPr>
            </w:pPr>
            <w:ins w:id="8618" w:author="ilham.nur@office.ui.ac.id" w:date="2023-03-28T22:19:00Z">
              <w:r w:rsidRPr="00F77B86">
                <w:rPr>
                  <w:rFonts w:eastAsia="Times New Roman" w:cs="Times New Roman"/>
                  <w:b/>
                  <w:bCs/>
                  <w:color w:val="000000"/>
                  <w:sz w:val="20"/>
                  <w:szCs w:val="20"/>
                  <w:rPrChange w:id="8619" w:author="ilham.nur@office.ui.ac.id" w:date="2023-03-28T22:19:00Z">
                    <w:rPr>
                      <w:rFonts w:eastAsia="Times New Roman" w:cs="Times New Roman"/>
                      <w:b/>
                      <w:bCs/>
                      <w:color w:val="000000"/>
                      <w:szCs w:val="24"/>
                    </w:rPr>
                  </w:rPrChange>
                </w:rPr>
                <w:t>672</w:t>
              </w:r>
            </w:ins>
          </w:p>
        </w:tc>
        <w:tc>
          <w:tcPr>
            <w:tcW w:w="901" w:type="pct"/>
            <w:tcBorders>
              <w:top w:val="nil"/>
              <w:left w:val="nil"/>
              <w:bottom w:val="single" w:sz="4" w:space="0" w:color="auto"/>
              <w:right w:val="single" w:sz="4" w:space="0" w:color="auto"/>
            </w:tcBorders>
            <w:shd w:val="clear" w:color="auto" w:fill="auto"/>
            <w:vAlign w:val="center"/>
            <w:hideMark/>
            <w:tcPrChange w:id="862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6F733A2" w14:textId="77777777" w:rsidR="001A7CD7" w:rsidRPr="00F77B86" w:rsidRDefault="001A7CD7" w:rsidP="001A7CD7">
            <w:pPr>
              <w:spacing w:after="0" w:line="240" w:lineRule="auto"/>
              <w:rPr>
                <w:ins w:id="8621" w:author="ilham.nur@office.ui.ac.id" w:date="2023-03-28T22:19:00Z"/>
                <w:rFonts w:eastAsia="Times New Roman" w:cs="Times New Roman"/>
                <w:color w:val="000000"/>
                <w:sz w:val="20"/>
                <w:szCs w:val="20"/>
                <w:rPrChange w:id="8622" w:author="ilham.nur@office.ui.ac.id" w:date="2023-03-28T22:19:00Z">
                  <w:rPr>
                    <w:ins w:id="8623" w:author="ilham.nur@office.ui.ac.id" w:date="2023-03-28T22:19:00Z"/>
                    <w:rFonts w:eastAsia="Times New Roman" w:cs="Times New Roman"/>
                    <w:color w:val="000000"/>
                    <w:szCs w:val="24"/>
                  </w:rPr>
                </w:rPrChange>
              </w:rPr>
            </w:pPr>
            <w:ins w:id="8624" w:author="ilham.nur@office.ui.ac.id" w:date="2023-03-28T22:19:00Z">
              <w:r w:rsidRPr="00F77B86">
                <w:rPr>
                  <w:rFonts w:eastAsia="Times New Roman" w:cs="Times New Roman"/>
                  <w:color w:val="000000"/>
                  <w:sz w:val="20"/>
                  <w:szCs w:val="20"/>
                  <w:rPrChange w:id="8625" w:author="ilham.nur@office.ui.ac.id" w:date="2023-03-28T22:19:00Z">
                    <w:rPr>
                      <w:rFonts w:eastAsia="Times New Roman" w:cs="Times New Roman"/>
                      <w:color w:val="000000"/>
                      <w:szCs w:val="24"/>
                    </w:rPr>
                  </w:rPrChange>
                </w:rPr>
                <w:t xml:space="preserve"> $                                1,194 </w:t>
              </w:r>
            </w:ins>
          </w:p>
        </w:tc>
        <w:tc>
          <w:tcPr>
            <w:tcW w:w="1278" w:type="pct"/>
            <w:tcBorders>
              <w:top w:val="nil"/>
              <w:left w:val="nil"/>
              <w:bottom w:val="single" w:sz="4" w:space="0" w:color="auto"/>
              <w:right w:val="single" w:sz="4" w:space="0" w:color="auto"/>
            </w:tcBorders>
            <w:shd w:val="clear" w:color="auto" w:fill="auto"/>
            <w:vAlign w:val="center"/>
            <w:hideMark/>
            <w:tcPrChange w:id="862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4849D1F" w14:textId="77777777" w:rsidR="001A7CD7" w:rsidRPr="00F77B86" w:rsidRDefault="001A7CD7" w:rsidP="001A7CD7">
            <w:pPr>
              <w:spacing w:after="0" w:line="240" w:lineRule="auto"/>
              <w:jc w:val="left"/>
              <w:rPr>
                <w:ins w:id="8627" w:author="ilham.nur@office.ui.ac.id" w:date="2023-03-28T22:19:00Z"/>
                <w:rFonts w:eastAsia="Times New Roman" w:cs="Times New Roman"/>
                <w:b/>
                <w:bCs/>
                <w:color w:val="000000"/>
                <w:sz w:val="20"/>
                <w:szCs w:val="20"/>
                <w:rPrChange w:id="8628" w:author="ilham.nur@office.ui.ac.id" w:date="2023-03-28T22:19:00Z">
                  <w:rPr>
                    <w:ins w:id="8629" w:author="ilham.nur@office.ui.ac.id" w:date="2023-03-28T22:19:00Z"/>
                    <w:rFonts w:eastAsia="Times New Roman" w:cs="Times New Roman"/>
                    <w:b/>
                    <w:bCs/>
                    <w:color w:val="000000"/>
                    <w:szCs w:val="24"/>
                  </w:rPr>
                </w:rPrChange>
              </w:rPr>
            </w:pPr>
            <w:ins w:id="8630" w:author="ilham.nur@office.ui.ac.id" w:date="2023-03-28T22:19:00Z">
              <w:r w:rsidRPr="00F77B86">
                <w:rPr>
                  <w:rFonts w:eastAsia="Times New Roman" w:cs="Times New Roman"/>
                  <w:b/>
                  <w:bCs/>
                  <w:color w:val="000000"/>
                  <w:sz w:val="20"/>
                  <w:szCs w:val="20"/>
                  <w:rPrChange w:id="8631" w:author="ilham.nur@office.ui.ac.id" w:date="2023-03-28T22:19:00Z">
                    <w:rPr>
                      <w:rFonts w:eastAsia="Times New Roman" w:cs="Times New Roman"/>
                      <w:b/>
                      <w:bCs/>
                      <w:color w:val="000000"/>
                      <w:szCs w:val="24"/>
                    </w:rPr>
                  </w:rPrChange>
                </w:rPr>
                <w:t xml:space="preserve"> Rp                                  17,908,500.00 </w:t>
              </w:r>
            </w:ins>
          </w:p>
        </w:tc>
      </w:tr>
      <w:tr w:rsidR="001A7CD7" w:rsidRPr="00F77B86" w14:paraId="691BFC90" w14:textId="77777777" w:rsidTr="001A7CD7">
        <w:trPr>
          <w:trHeight w:val="315"/>
          <w:ins w:id="8632" w:author="ilham.nur@office.ui.ac.id" w:date="2023-03-28T22:19:00Z"/>
          <w:trPrChange w:id="863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63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7109157" w14:textId="77777777" w:rsidR="001A7CD7" w:rsidRPr="00F77B86" w:rsidRDefault="001A7CD7" w:rsidP="001A7CD7">
            <w:pPr>
              <w:spacing w:after="0" w:line="240" w:lineRule="auto"/>
              <w:rPr>
                <w:ins w:id="8635" w:author="ilham.nur@office.ui.ac.id" w:date="2023-03-28T22:19:00Z"/>
                <w:rFonts w:eastAsia="Times New Roman" w:cs="Times New Roman"/>
                <w:color w:val="000000"/>
                <w:sz w:val="20"/>
                <w:szCs w:val="20"/>
                <w:rPrChange w:id="8636" w:author="ilham.nur@office.ui.ac.id" w:date="2023-03-28T22:19:00Z">
                  <w:rPr>
                    <w:ins w:id="8637" w:author="ilham.nur@office.ui.ac.id" w:date="2023-03-28T22:19:00Z"/>
                    <w:rFonts w:eastAsia="Times New Roman" w:cs="Times New Roman"/>
                    <w:color w:val="000000"/>
                    <w:szCs w:val="24"/>
                  </w:rPr>
                </w:rPrChange>
              </w:rPr>
            </w:pPr>
            <w:ins w:id="8638" w:author="ilham.nur@office.ui.ac.id" w:date="2023-03-28T22:19:00Z">
              <w:r w:rsidRPr="00F77B86">
                <w:rPr>
                  <w:rFonts w:eastAsia="Times New Roman" w:cs="Times New Roman"/>
                  <w:color w:val="000000"/>
                  <w:sz w:val="20"/>
                  <w:szCs w:val="20"/>
                  <w:rPrChange w:id="8639" w:author="ilham.nur@office.ui.ac.id" w:date="2023-03-28T22:19:00Z">
                    <w:rPr>
                      <w:rFonts w:eastAsia="Times New Roman" w:cs="Times New Roman"/>
                      <w:color w:val="000000"/>
                      <w:szCs w:val="24"/>
                    </w:rPr>
                  </w:rPrChange>
                </w:rPr>
                <w:t>Simulasi 33</w:t>
              </w:r>
            </w:ins>
          </w:p>
        </w:tc>
        <w:tc>
          <w:tcPr>
            <w:tcW w:w="901" w:type="pct"/>
            <w:tcBorders>
              <w:top w:val="nil"/>
              <w:left w:val="nil"/>
              <w:bottom w:val="single" w:sz="4" w:space="0" w:color="auto"/>
              <w:right w:val="single" w:sz="4" w:space="0" w:color="auto"/>
            </w:tcBorders>
            <w:shd w:val="clear" w:color="auto" w:fill="auto"/>
            <w:noWrap/>
            <w:vAlign w:val="bottom"/>
            <w:hideMark/>
            <w:tcPrChange w:id="864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1A47D56" w14:textId="77777777" w:rsidR="001A7CD7" w:rsidRPr="00F77B86" w:rsidRDefault="001A7CD7" w:rsidP="001A7CD7">
            <w:pPr>
              <w:spacing w:after="0" w:line="240" w:lineRule="auto"/>
              <w:jc w:val="right"/>
              <w:rPr>
                <w:ins w:id="8641" w:author="ilham.nur@office.ui.ac.id" w:date="2023-03-28T22:19:00Z"/>
                <w:rFonts w:eastAsia="Times New Roman" w:cs="Times New Roman"/>
                <w:color w:val="000000"/>
                <w:sz w:val="20"/>
                <w:szCs w:val="20"/>
                <w:rPrChange w:id="8642" w:author="ilham.nur@office.ui.ac.id" w:date="2023-03-28T22:19:00Z">
                  <w:rPr>
                    <w:ins w:id="8643" w:author="ilham.nur@office.ui.ac.id" w:date="2023-03-28T22:19:00Z"/>
                    <w:rFonts w:ascii="Calibri" w:eastAsia="Times New Roman" w:hAnsi="Calibri" w:cs="Calibri"/>
                    <w:color w:val="000000"/>
                    <w:sz w:val="22"/>
                  </w:rPr>
                </w:rPrChange>
              </w:rPr>
            </w:pPr>
            <w:ins w:id="8644" w:author="ilham.nur@office.ui.ac.id" w:date="2023-03-28T22:19:00Z">
              <w:r w:rsidRPr="00F77B86">
                <w:rPr>
                  <w:rFonts w:eastAsia="Times New Roman" w:cs="Times New Roman"/>
                  <w:color w:val="000000"/>
                  <w:sz w:val="20"/>
                  <w:szCs w:val="20"/>
                  <w:rPrChange w:id="8645" w:author="ilham.nur@office.ui.ac.id" w:date="2023-03-28T22:19:00Z">
                    <w:rPr>
                      <w:rFonts w:ascii="Calibri" w:eastAsia="Times New Roman" w:hAnsi="Calibri" w:cs="Calibri"/>
                      <w:color w:val="000000"/>
                      <w:sz w:val="22"/>
                    </w:rPr>
                  </w:rPrChange>
                </w:rPr>
                <w:t>4.00</w:t>
              </w:r>
            </w:ins>
          </w:p>
        </w:tc>
        <w:tc>
          <w:tcPr>
            <w:tcW w:w="901" w:type="pct"/>
            <w:tcBorders>
              <w:top w:val="nil"/>
              <w:left w:val="nil"/>
              <w:bottom w:val="single" w:sz="4" w:space="0" w:color="auto"/>
              <w:right w:val="single" w:sz="4" w:space="0" w:color="auto"/>
            </w:tcBorders>
            <w:shd w:val="clear" w:color="auto" w:fill="auto"/>
            <w:vAlign w:val="center"/>
            <w:hideMark/>
            <w:tcPrChange w:id="864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E693810" w14:textId="77777777" w:rsidR="001A7CD7" w:rsidRPr="00F77B86" w:rsidRDefault="001A7CD7" w:rsidP="001A7CD7">
            <w:pPr>
              <w:spacing w:after="0" w:line="240" w:lineRule="auto"/>
              <w:jc w:val="right"/>
              <w:rPr>
                <w:ins w:id="8647" w:author="ilham.nur@office.ui.ac.id" w:date="2023-03-28T22:19:00Z"/>
                <w:rFonts w:eastAsia="Times New Roman" w:cs="Times New Roman"/>
                <w:b/>
                <w:bCs/>
                <w:color w:val="000000"/>
                <w:sz w:val="20"/>
                <w:szCs w:val="20"/>
                <w:rPrChange w:id="8648" w:author="ilham.nur@office.ui.ac.id" w:date="2023-03-28T22:19:00Z">
                  <w:rPr>
                    <w:ins w:id="8649" w:author="ilham.nur@office.ui.ac.id" w:date="2023-03-28T22:19:00Z"/>
                    <w:rFonts w:eastAsia="Times New Roman" w:cs="Times New Roman"/>
                    <w:b/>
                    <w:bCs/>
                    <w:color w:val="000000"/>
                    <w:szCs w:val="24"/>
                  </w:rPr>
                </w:rPrChange>
              </w:rPr>
            </w:pPr>
            <w:ins w:id="8650" w:author="ilham.nur@office.ui.ac.id" w:date="2023-03-28T22:19:00Z">
              <w:r w:rsidRPr="00F77B86">
                <w:rPr>
                  <w:rFonts w:eastAsia="Times New Roman" w:cs="Times New Roman"/>
                  <w:b/>
                  <w:bCs/>
                  <w:color w:val="000000"/>
                  <w:sz w:val="20"/>
                  <w:szCs w:val="20"/>
                  <w:rPrChange w:id="8651" w:author="ilham.nur@office.ui.ac.id" w:date="2023-03-28T22:19:00Z">
                    <w:rPr>
                      <w:rFonts w:eastAsia="Times New Roman" w:cs="Times New Roman"/>
                      <w:b/>
                      <w:bCs/>
                      <w:color w:val="000000"/>
                      <w:szCs w:val="24"/>
                    </w:rPr>
                  </w:rPrChange>
                </w:rPr>
                <w:t>672</w:t>
              </w:r>
            </w:ins>
          </w:p>
        </w:tc>
        <w:tc>
          <w:tcPr>
            <w:tcW w:w="901" w:type="pct"/>
            <w:tcBorders>
              <w:top w:val="nil"/>
              <w:left w:val="nil"/>
              <w:bottom w:val="single" w:sz="4" w:space="0" w:color="auto"/>
              <w:right w:val="single" w:sz="4" w:space="0" w:color="auto"/>
            </w:tcBorders>
            <w:shd w:val="clear" w:color="auto" w:fill="auto"/>
            <w:vAlign w:val="center"/>
            <w:hideMark/>
            <w:tcPrChange w:id="865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598A657" w14:textId="77777777" w:rsidR="001A7CD7" w:rsidRPr="00F77B86" w:rsidRDefault="001A7CD7" w:rsidP="001A7CD7">
            <w:pPr>
              <w:spacing w:after="0" w:line="240" w:lineRule="auto"/>
              <w:rPr>
                <w:ins w:id="8653" w:author="ilham.nur@office.ui.ac.id" w:date="2023-03-28T22:19:00Z"/>
                <w:rFonts w:eastAsia="Times New Roman" w:cs="Times New Roman"/>
                <w:color w:val="000000"/>
                <w:sz w:val="20"/>
                <w:szCs w:val="20"/>
                <w:rPrChange w:id="8654" w:author="ilham.nur@office.ui.ac.id" w:date="2023-03-28T22:19:00Z">
                  <w:rPr>
                    <w:ins w:id="8655" w:author="ilham.nur@office.ui.ac.id" w:date="2023-03-28T22:19:00Z"/>
                    <w:rFonts w:eastAsia="Times New Roman" w:cs="Times New Roman"/>
                    <w:color w:val="000000"/>
                    <w:szCs w:val="24"/>
                  </w:rPr>
                </w:rPrChange>
              </w:rPr>
            </w:pPr>
            <w:ins w:id="8656" w:author="ilham.nur@office.ui.ac.id" w:date="2023-03-28T22:19:00Z">
              <w:r w:rsidRPr="00F77B86">
                <w:rPr>
                  <w:rFonts w:eastAsia="Times New Roman" w:cs="Times New Roman"/>
                  <w:color w:val="000000"/>
                  <w:sz w:val="20"/>
                  <w:szCs w:val="20"/>
                  <w:rPrChange w:id="8657" w:author="ilham.nur@office.ui.ac.id" w:date="2023-03-28T22:19:00Z">
                    <w:rPr>
                      <w:rFonts w:eastAsia="Times New Roman" w:cs="Times New Roman"/>
                      <w:color w:val="000000"/>
                      <w:szCs w:val="24"/>
                    </w:rPr>
                  </w:rPrChange>
                </w:rPr>
                <w:t xml:space="preserve"> $                                1,150 </w:t>
              </w:r>
            </w:ins>
          </w:p>
        </w:tc>
        <w:tc>
          <w:tcPr>
            <w:tcW w:w="1278" w:type="pct"/>
            <w:tcBorders>
              <w:top w:val="nil"/>
              <w:left w:val="nil"/>
              <w:bottom w:val="single" w:sz="4" w:space="0" w:color="auto"/>
              <w:right w:val="single" w:sz="4" w:space="0" w:color="auto"/>
            </w:tcBorders>
            <w:shd w:val="clear" w:color="auto" w:fill="auto"/>
            <w:vAlign w:val="center"/>
            <w:hideMark/>
            <w:tcPrChange w:id="865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C3219FE" w14:textId="77777777" w:rsidR="001A7CD7" w:rsidRPr="00F77B86" w:rsidRDefault="001A7CD7" w:rsidP="001A7CD7">
            <w:pPr>
              <w:spacing w:after="0" w:line="240" w:lineRule="auto"/>
              <w:jc w:val="left"/>
              <w:rPr>
                <w:ins w:id="8659" w:author="ilham.nur@office.ui.ac.id" w:date="2023-03-28T22:19:00Z"/>
                <w:rFonts w:eastAsia="Times New Roman" w:cs="Times New Roman"/>
                <w:b/>
                <w:bCs/>
                <w:color w:val="000000"/>
                <w:sz w:val="20"/>
                <w:szCs w:val="20"/>
                <w:rPrChange w:id="8660" w:author="ilham.nur@office.ui.ac.id" w:date="2023-03-28T22:19:00Z">
                  <w:rPr>
                    <w:ins w:id="8661" w:author="ilham.nur@office.ui.ac.id" w:date="2023-03-28T22:19:00Z"/>
                    <w:rFonts w:eastAsia="Times New Roman" w:cs="Times New Roman"/>
                    <w:b/>
                    <w:bCs/>
                    <w:color w:val="000000"/>
                    <w:szCs w:val="24"/>
                  </w:rPr>
                </w:rPrChange>
              </w:rPr>
            </w:pPr>
            <w:ins w:id="8662" w:author="ilham.nur@office.ui.ac.id" w:date="2023-03-28T22:19:00Z">
              <w:r w:rsidRPr="00F77B86">
                <w:rPr>
                  <w:rFonts w:eastAsia="Times New Roman" w:cs="Times New Roman"/>
                  <w:b/>
                  <w:bCs/>
                  <w:color w:val="000000"/>
                  <w:sz w:val="20"/>
                  <w:szCs w:val="20"/>
                  <w:rPrChange w:id="8663" w:author="ilham.nur@office.ui.ac.id" w:date="2023-03-28T22:19:00Z">
                    <w:rPr>
                      <w:rFonts w:eastAsia="Times New Roman" w:cs="Times New Roman"/>
                      <w:b/>
                      <w:bCs/>
                      <w:color w:val="000000"/>
                      <w:szCs w:val="24"/>
                    </w:rPr>
                  </w:rPrChange>
                </w:rPr>
                <w:t xml:space="preserve"> Rp                                  17,244,000.00 </w:t>
              </w:r>
            </w:ins>
          </w:p>
        </w:tc>
      </w:tr>
      <w:tr w:rsidR="001A7CD7" w:rsidRPr="00F77B86" w14:paraId="7F780CD7" w14:textId="77777777" w:rsidTr="001A7CD7">
        <w:trPr>
          <w:trHeight w:val="315"/>
          <w:ins w:id="8664" w:author="ilham.nur@office.ui.ac.id" w:date="2023-03-28T22:19:00Z"/>
          <w:trPrChange w:id="866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66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1B5119A" w14:textId="77777777" w:rsidR="001A7CD7" w:rsidRPr="00F77B86" w:rsidRDefault="001A7CD7" w:rsidP="001A7CD7">
            <w:pPr>
              <w:spacing w:after="0" w:line="240" w:lineRule="auto"/>
              <w:rPr>
                <w:ins w:id="8667" w:author="ilham.nur@office.ui.ac.id" w:date="2023-03-28T22:19:00Z"/>
                <w:rFonts w:eastAsia="Times New Roman" w:cs="Times New Roman"/>
                <w:color w:val="000000"/>
                <w:sz w:val="20"/>
                <w:szCs w:val="20"/>
                <w:rPrChange w:id="8668" w:author="ilham.nur@office.ui.ac.id" w:date="2023-03-28T22:19:00Z">
                  <w:rPr>
                    <w:ins w:id="8669" w:author="ilham.nur@office.ui.ac.id" w:date="2023-03-28T22:19:00Z"/>
                    <w:rFonts w:eastAsia="Times New Roman" w:cs="Times New Roman"/>
                    <w:color w:val="000000"/>
                    <w:szCs w:val="24"/>
                  </w:rPr>
                </w:rPrChange>
              </w:rPr>
            </w:pPr>
            <w:ins w:id="8670" w:author="ilham.nur@office.ui.ac.id" w:date="2023-03-28T22:19:00Z">
              <w:r w:rsidRPr="00F77B86">
                <w:rPr>
                  <w:rFonts w:eastAsia="Times New Roman" w:cs="Times New Roman"/>
                  <w:color w:val="000000"/>
                  <w:sz w:val="20"/>
                  <w:szCs w:val="20"/>
                  <w:rPrChange w:id="8671" w:author="ilham.nur@office.ui.ac.id" w:date="2023-03-28T22:19:00Z">
                    <w:rPr>
                      <w:rFonts w:eastAsia="Times New Roman" w:cs="Times New Roman"/>
                      <w:color w:val="000000"/>
                      <w:szCs w:val="24"/>
                    </w:rPr>
                  </w:rPrChange>
                </w:rPr>
                <w:t>Simulasi 34</w:t>
              </w:r>
            </w:ins>
          </w:p>
        </w:tc>
        <w:tc>
          <w:tcPr>
            <w:tcW w:w="901" w:type="pct"/>
            <w:tcBorders>
              <w:top w:val="nil"/>
              <w:left w:val="nil"/>
              <w:bottom w:val="single" w:sz="4" w:space="0" w:color="auto"/>
              <w:right w:val="single" w:sz="4" w:space="0" w:color="auto"/>
            </w:tcBorders>
            <w:shd w:val="clear" w:color="auto" w:fill="auto"/>
            <w:noWrap/>
            <w:vAlign w:val="bottom"/>
            <w:hideMark/>
            <w:tcPrChange w:id="867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4A71335C" w14:textId="77777777" w:rsidR="001A7CD7" w:rsidRPr="00F77B86" w:rsidRDefault="001A7CD7" w:rsidP="001A7CD7">
            <w:pPr>
              <w:spacing w:after="0" w:line="240" w:lineRule="auto"/>
              <w:jc w:val="right"/>
              <w:rPr>
                <w:ins w:id="8673" w:author="ilham.nur@office.ui.ac.id" w:date="2023-03-28T22:19:00Z"/>
                <w:rFonts w:eastAsia="Times New Roman" w:cs="Times New Roman"/>
                <w:color w:val="000000"/>
                <w:sz w:val="20"/>
                <w:szCs w:val="20"/>
                <w:rPrChange w:id="8674" w:author="ilham.nur@office.ui.ac.id" w:date="2023-03-28T22:19:00Z">
                  <w:rPr>
                    <w:ins w:id="8675" w:author="ilham.nur@office.ui.ac.id" w:date="2023-03-28T22:19:00Z"/>
                    <w:rFonts w:ascii="Calibri" w:eastAsia="Times New Roman" w:hAnsi="Calibri" w:cs="Calibri"/>
                    <w:color w:val="000000"/>
                    <w:sz w:val="22"/>
                  </w:rPr>
                </w:rPrChange>
              </w:rPr>
            </w:pPr>
            <w:ins w:id="8676" w:author="ilham.nur@office.ui.ac.id" w:date="2023-03-28T22:19:00Z">
              <w:r w:rsidRPr="00F77B86">
                <w:rPr>
                  <w:rFonts w:eastAsia="Times New Roman" w:cs="Times New Roman"/>
                  <w:color w:val="000000"/>
                  <w:sz w:val="20"/>
                  <w:szCs w:val="20"/>
                  <w:rPrChange w:id="8677" w:author="ilham.nur@office.ui.ac.id" w:date="2023-03-28T22:19:00Z">
                    <w:rPr>
                      <w:rFonts w:ascii="Calibri" w:eastAsia="Times New Roman" w:hAnsi="Calibri" w:cs="Calibri"/>
                      <w:color w:val="000000"/>
                      <w:sz w:val="22"/>
                    </w:rPr>
                  </w:rPrChange>
                </w:rPr>
                <w:t>5.20</w:t>
              </w:r>
            </w:ins>
          </w:p>
        </w:tc>
        <w:tc>
          <w:tcPr>
            <w:tcW w:w="901" w:type="pct"/>
            <w:tcBorders>
              <w:top w:val="nil"/>
              <w:left w:val="nil"/>
              <w:bottom w:val="single" w:sz="4" w:space="0" w:color="auto"/>
              <w:right w:val="single" w:sz="4" w:space="0" w:color="auto"/>
            </w:tcBorders>
            <w:shd w:val="clear" w:color="auto" w:fill="auto"/>
            <w:vAlign w:val="center"/>
            <w:hideMark/>
            <w:tcPrChange w:id="867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3CC3858" w14:textId="77777777" w:rsidR="001A7CD7" w:rsidRPr="00F77B86" w:rsidRDefault="001A7CD7" w:rsidP="001A7CD7">
            <w:pPr>
              <w:spacing w:after="0" w:line="240" w:lineRule="auto"/>
              <w:jc w:val="right"/>
              <w:rPr>
                <w:ins w:id="8679" w:author="ilham.nur@office.ui.ac.id" w:date="2023-03-28T22:19:00Z"/>
                <w:rFonts w:eastAsia="Times New Roman" w:cs="Times New Roman"/>
                <w:b/>
                <w:bCs/>
                <w:color w:val="000000"/>
                <w:sz w:val="20"/>
                <w:szCs w:val="20"/>
                <w:rPrChange w:id="8680" w:author="ilham.nur@office.ui.ac.id" w:date="2023-03-28T22:19:00Z">
                  <w:rPr>
                    <w:ins w:id="8681" w:author="ilham.nur@office.ui.ac.id" w:date="2023-03-28T22:19:00Z"/>
                    <w:rFonts w:eastAsia="Times New Roman" w:cs="Times New Roman"/>
                    <w:b/>
                    <w:bCs/>
                    <w:color w:val="000000"/>
                    <w:szCs w:val="24"/>
                  </w:rPr>
                </w:rPrChange>
              </w:rPr>
            </w:pPr>
            <w:ins w:id="8682" w:author="ilham.nur@office.ui.ac.id" w:date="2023-03-28T22:19:00Z">
              <w:r w:rsidRPr="00F77B86">
                <w:rPr>
                  <w:rFonts w:eastAsia="Times New Roman" w:cs="Times New Roman"/>
                  <w:b/>
                  <w:bCs/>
                  <w:color w:val="000000"/>
                  <w:sz w:val="20"/>
                  <w:szCs w:val="20"/>
                  <w:rPrChange w:id="8683" w:author="ilham.nur@office.ui.ac.id" w:date="2023-03-28T22:19:00Z">
                    <w:rPr>
                      <w:rFonts w:eastAsia="Times New Roman" w:cs="Times New Roman"/>
                      <w:b/>
                      <w:bCs/>
                      <w:color w:val="000000"/>
                      <w:szCs w:val="24"/>
                    </w:rPr>
                  </w:rPrChange>
                </w:rPr>
                <w:t>873.6</w:t>
              </w:r>
            </w:ins>
          </w:p>
        </w:tc>
        <w:tc>
          <w:tcPr>
            <w:tcW w:w="901" w:type="pct"/>
            <w:tcBorders>
              <w:top w:val="nil"/>
              <w:left w:val="nil"/>
              <w:bottom w:val="single" w:sz="4" w:space="0" w:color="auto"/>
              <w:right w:val="single" w:sz="4" w:space="0" w:color="auto"/>
            </w:tcBorders>
            <w:shd w:val="clear" w:color="auto" w:fill="auto"/>
            <w:vAlign w:val="center"/>
            <w:hideMark/>
            <w:tcPrChange w:id="868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C9A85B2" w14:textId="77777777" w:rsidR="001A7CD7" w:rsidRPr="00F77B86" w:rsidRDefault="001A7CD7" w:rsidP="001A7CD7">
            <w:pPr>
              <w:spacing w:after="0" w:line="240" w:lineRule="auto"/>
              <w:rPr>
                <w:ins w:id="8685" w:author="ilham.nur@office.ui.ac.id" w:date="2023-03-28T22:19:00Z"/>
                <w:rFonts w:eastAsia="Times New Roman" w:cs="Times New Roman"/>
                <w:color w:val="000000"/>
                <w:sz w:val="20"/>
                <w:szCs w:val="20"/>
                <w:rPrChange w:id="8686" w:author="ilham.nur@office.ui.ac.id" w:date="2023-03-28T22:19:00Z">
                  <w:rPr>
                    <w:ins w:id="8687" w:author="ilham.nur@office.ui.ac.id" w:date="2023-03-28T22:19:00Z"/>
                    <w:rFonts w:eastAsia="Times New Roman" w:cs="Times New Roman"/>
                    <w:color w:val="000000"/>
                    <w:szCs w:val="24"/>
                  </w:rPr>
                </w:rPrChange>
              </w:rPr>
            </w:pPr>
            <w:ins w:id="8688" w:author="ilham.nur@office.ui.ac.id" w:date="2023-03-28T22:19:00Z">
              <w:r w:rsidRPr="00F77B86">
                <w:rPr>
                  <w:rFonts w:eastAsia="Times New Roman" w:cs="Times New Roman"/>
                  <w:color w:val="000000"/>
                  <w:sz w:val="20"/>
                  <w:szCs w:val="20"/>
                  <w:rPrChange w:id="8689" w:author="ilham.nur@office.ui.ac.id" w:date="2023-03-28T22:19:00Z">
                    <w:rPr>
                      <w:rFonts w:eastAsia="Times New Roman" w:cs="Times New Roman"/>
                      <w:color w:val="000000"/>
                      <w:szCs w:val="24"/>
                    </w:rPr>
                  </w:rPrChange>
                </w:rPr>
                <w:t xml:space="preserve"> $                                1,281 </w:t>
              </w:r>
            </w:ins>
          </w:p>
        </w:tc>
        <w:tc>
          <w:tcPr>
            <w:tcW w:w="1278" w:type="pct"/>
            <w:tcBorders>
              <w:top w:val="nil"/>
              <w:left w:val="nil"/>
              <w:bottom w:val="single" w:sz="4" w:space="0" w:color="auto"/>
              <w:right w:val="single" w:sz="4" w:space="0" w:color="auto"/>
            </w:tcBorders>
            <w:shd w:val="clear" w:color="auto" w:fill="auto"/>
            <w:vAlign w:val="center"/>
            <w:hideMark/>
            <w:tcPrChange w:id="869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F07F613" w14:textId="77777777" w:rsidR="001A7CD7" w:rsidRPr="00F77B86" w:rsidRDefault="001A7CD7" w:rsidP="001A7CD7">
            <w:pPr>
              <w:spacing w:after="0" w:line="240" w:lineRule="auto"/>
              <w:jc w:val="left"/>
              <w:rPr>
                <w:ins w:id="8691" w:author="ilham.nur@office.ui.ac.id" w:date="2023-03-28T22:19:00Z"/>
                <w:rFonts w:eastAsia="Times New Roman" w:cs="Times New Roman"/>
                <w:b/>
                <w:bCs/>
                <w:color w:val="000000"/>
                <w:sz w:val="20"/>
                <w:szCs w:val="20"/>
                <w:rPrChange w:id="8692" w:author="ilham.nur@office.ui.ac.id" w:date="2023-03-28T22:19:00Z">
                  <w:rPr>
                    <w:ins w:id="8693" w:author="ilham.nur@office.ui.ac.id" w:date="2023-03-28T22:19:00Z"/>
                    <w:rFonts w:eastAsia="Times New Roman" w:cs="Times New Roman"/>
                    <w:b/>
                    <w:bCs/>
                    <w:color w:val="000000"/>
                    <w:szCs w:val="24"/>
                  </w:rPr>
                </w:rPrChange>
              </w:rPr>
            </w:pPr>
            <w:ins w:id="8694" w:author="ilham.nur@office.ui.ac.id" w:date="2023-03-28T22:19:00Z">
              <w:r w:rsidRPr="00F77B86">
                <w:rPr>
                  <w:rFonts w:eastAsia="Times New Roman" w:cs="Times New Roman"/>
                  <w:b/>
                  <w:bCs/>
                  <w:color w:val="000000"/>
                  <w:sz w:val="20"/>
                  <w:szCs w:val="20"/>
                  <w:rPrChange w:id="8695" w:author="ilham.nur@office.ui.ac.id" w:date="2023-03-28T22:19:00Z">
                    <w:rPr>
                      <w:rFonts w:eastAsia="Times New Roman" w:cs="Times New Roman"/>
                      <w:b/>
                      <w:bCs/>
                      <w:color w:val="000000"/>
                      <w:szCs w:val="24"/>
                    </w:rPr>
                  </w:rPrChange>
                </w:rPr>
                <w:t xml:space="preserve"> Rp                                  19,212,000.00 </w:t>
              </w:r>
            </w:ins>
          </w:p>
        </w:tc>
      </w:tr>
      <w:tr w:rsidR="001A7CD7" w:rsidRPr="00F77B86" w14:paraId="53E7B181" w14:textId="77777777" w:rsidTr="001A7CD7">
        <w:trPr>
          <w:trHeight w:val="315"/>
          <w:ins w:id="8696" w:author="ilham.nur@office.ui.ac.id" w:date="2023-03-28T22:19:00Z"/>
          <w:trPrChange w:id="869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69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B91A16C" w14:textId="77777777" w:rsidR="001A7CD7" w:rsidRPr="00F77B86" w:rsidRDefault="001A7CD7" w:rsidP="001A7CD7">
            <w:pPr>
              <w:spacing w:after="0" w:line="240" w:lineRule="auto"/>
              <w:rPr>
                <w:ins w:id="8699" w:author="ilham.nur@office.ui.ac.id" w:date="2023-03-28T22:19:00Z"/>
                <w:rFonts w:eastAsia="Times New Roman" w:cs="Times New Roman"/>
                <w:color w:val="000000"/>
                <w:sz w:val="20"/>
                <w:szCs w:val="20"/>
                <w:rPrChange w:id="8700" w:author="ilham.nur@office.ui.ac.id" w:date="2023-03-28T22:19:00Z">
                  <w:rPr>
                    <w:ins w:id="8701" w:author="ilham.nur@office.ui.ac.id" w:date="2023-03-28T22:19:00Z"/>
                    <w:rFonts w:eastAsia="Times New Roman" w:cs="Times New Roman"/>
                    <w:color w:val="000000"/>
                    <w:szCs w:val="24"/>
                  </w:rPr>
                </w:rPrChange>
              </w:rPr>
            </w:pPr>
            <w:ins w:id="8702" w:author="ilham.nur@office.ui.ac.id" w:date="2023-03-28T22:19:00Z">
              <w:r w:rsidRPr="00F77B86">
                <w:rPr>
                  <w:rFonts w:eastAsia="Times New Roman" w:cs="Times New Roman"/>
                  <w:color w:val="000000"/>
                  <w:sz w:val="20"/>
                  <w:szCs w:val="20"/>
                  <w:rPrChange w:id="8703" w:author="ilham.nur@office.ui.ac.id" w:date="2023-03-28T22:19:00Z">
                    <w:rPr>
                      <w:rFonts w:eastAsia="Times New Roman" w:cs="Times New Roman"/>
                      <w:color w:val="000000"/>
                      <w:szCs w:val="24"/>
                    </w:rPr>
                  </w:rPrChange>
                </w:rPr>
                <w:t>Simulasi 35</w:t>
              </w:r>
            </w:ins>
          </w:p>
        </w:tc>
        <w:tc>
          <w:tcPr>
            <w:tcW w:w="901" w:type="pct"/>
            <w:tcBorders>
              <w:top w:val="nil"/>
              <w:left w:val="nil"/>
              <w:bottom w:val="single" w:sz="4" w:space="0" w:color="auto"/>
              <w:right w:val="single" w:sz="4" w:space="0" w:color="auto"/>
            </w:tcBorders>
            <w:shd w:val="clear" w:color="auto" w:fill="auto"/>
            <w:noWrap/>
            <w:vAlign w:val="bottom"/>
            <w:hideMark/>
            <w:tcPrChange w:id="870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CEA75E3" w14:textId="77777777" w:rsidR="001A7CD7" w:rsidRPr="00F77B86" w:rsidRDefault="001A7CD7" w:rsidP="001A7CD7">
            <w:pPr>
              <w:spacing w:after="0" w:line="240" w:lineRule="auto"/>
              <w:jc w:val="right"/>
              <w:rPr>
                <w:ins w:id="8705" w:author="ilham.nur@office.ui.ac.id" w:date="2023-03-28T22:19:00Z"/>
                <w:rFonts w:eastAsia="Times New Roman" w:cs="Times New Roman"/>
                <w:color w:val="000000"/>
                <w:sz w:val="20"/>
                <w:szCs w:val="20"/>
                <w:rPrChange w:id="8706" w:author="ilham.nur@office.ui.ac.id" w:date="2023-03-28T22:19:00Z">
                  <w:rPr>
                    <w:ins w:id="8707" w:author="ilham.nur@office.ui.ac.id" w:date="2023-03-28T22:19:00Z"/>
                    <w:rFonts w:ascii="Calibri" w:eastAsia="Times New Roman" w:hAnsi="Calibri" w:cs="Calibri"/>
                    <w:color w:val="000000"/>
                    <w:sz w:val="22"/>
                  </w:rPr>
                </w:rPrChange>
              </w:rPr>
            </w:pPr>
            <w:ins w:id="8708" w:author="ilham.nur@office.ui.ac.id" w:date="2023-03-28T22:19:00Z">
              <w:r w:rsidRPr="00F77B86">
                <w:rPr>
                  <w:rFonts w:eastAsia="Times New Roman" w:cs="Times New Roman"/>
                  <w:color w:val="000000"/>
                  <w:sz w:val="20"/>
                  <w:szCs w:val="20"/>
                  <w:rPrChange w:id="8709" w:author="ilham.nur@office.ui.ac.id" w:date="2023-03-28T22:19:00Z">
                    <w:rPr>
                      <w:rFonts w:ascii="Calibri" w:eastAsia="Times New Roman" w:hAnsi="Calibri" w:cs="Calibri"/>
                      <w:color w:val="000000"/>
                      <w:sz w:val="22"/>
                    </w:rPr>
                  </w:rPrChange>
                </w:rPr>
                <w:t>2.80</w:t>
              </w:r>
            </w:ins>
          </w:p>
        </w:tc>
        <w:tc>
          <w:tcPr>
            <w:tcW w:w="901" w:type="pct"/>
            <w:tcBorders>
              <w:top w:val="nil"/>
              <w:left w:val="nil"/>
              <w:bottom w:val="single" w:sz="4" w:space="0" w:color="auto"/>
              <w:right w:val="single" w:sz="4" w:space="0" w:color="auto"/>
            </w:tcBorders>
            <w:shd w:val="clear" w:color="auto" w:fill="auto"/>
            <w:vAlign w:val="center"/>
            <w:hideMark/>
            <w:tcPrChange w:id="871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9B97483" w14:textId="77777777" w:rsidR="001A7CD7" w:rsidRPr="00F77B86" w:rsidRDefault="001A7CD7" w:rsidP="001A7CD7">
            <w:pPr>
              <w:spacing w:after="0" w:line="240" w:lineRule="auto"/>
              <w:jc w:val="right"/>
              <w:rPr>
                <w:ins w:id="8711" w:author="ilham.nur@office.ui.ac.id" w:date="2023-03-28T22:19:00Z"/>
                <w:rFonts w:eastAsia="Times New Roman" w:cs="Times New Roman"/>
                <w:b/>
                <w:bCs/>
                <w:color w:val="000000"/>
                <w:sz w:val="20"/>
                <w:szCs w:val="20"/>
                <w:rPrChange w:id="8712" w:author="ilham.nur@office.ui.ac.id" w:date="2023-03-28T22:19:00Z">
                  <w:rPr>
                    <w:ins w:id="8713" w:author="ilham.nur@office.ui.ac.id" w:date="2023-03-28T22:19:00Z"/>
                    <w:rFonts w:eastAsia="Times New Roman" w:cs="Times New Roman"/>
                    <w:b/>
                    <w:bCs/>
                    <w:color w:val="000000"/>
                    <w:szCs w:val="24"/>
                  </w:rPr>
                </w:rPrChange>
              </w:rPr>
            </w:pPr>
            <w:ins w:id="8714" w:author="ilham.nur@office.ui.ac.id" w:date="2023-03-28T22:19:00Z">
              <w:r w:rsidRPr="00F77B86">
                <w:rPr>
                  <w:rFonts w:eastAsia="Times New Roman" w:cs="Times New Roman"/>
                  <w:b/>
                  <w:bCs/>
                  <w:color w:val="000000"/>
                  <w:sz w:val="20"/>
                  <w:szCs w:val="20"/>
                  <w:rPrChange w:id="8715" w:author="ilham.nur@office.ui.ac.id" w:date="2023-03-28T22:19:00Z">
                    <w:rPr>
                      <w:rFonts w:eastAsia="Times New Roman" w:cs="Times New Roman"/>
                      <w:b/>
                      <w:bCs/>
                      <w:color w:val="000000"/>
                      <w:szCs w:val="24"/>
                    </w:rPr>
                  </w:rPrChange>
                </w:rPr>
                <w:t>470.4</w:t>
              </w:r>
            </w:ins>
          </w:p>
        </w:tc>
        <w:tc>
          <w:tcPr>
            <w:tcW w:w="901" w:type="pct"/>
            <w:tcBorders>
              <w:top w:val="nil"/>
              <w:left w:val="nil"/>
              <w:bottom w:val="single" w:sz="4" w:space="0" w:color="auto"/>
              <w:right w:val="single" w:sz="4" w:space="0" w:color="auto"/>
            </w:tcBorders>
            <w:shd w:val="clear" w:color="auto" w:fill="auto"/>
            <w:vAlign w:val="center"/>
            <w:hideMark/>
            <w:tcPrChange w:id="871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AB78069" w14:textId="77777777" w:rsidR="001A7CD7" w:rsidRPr="00F77B86" w:rsidRDefault="001A7CD7" w:rsidP="001A7CD7">
            <w:pPr>
              <w:spacing w:after="0" w:line="240" w:lineRule="auto"/>
              <w:rPr>
                <w:ins w:id="8717" w:author="ilham.nur@office.ui.ac.id" w:date="2023-03-28T22:19:00Z"/>
                <w:rFonts w:eastAsia="Times New Roman" w:cs="Times New Roman"/>
                <w:color w:val="000000"/>
                <w:sz w:val="20"/>
                <w:szCs w:val="20"/>
                <w:rPrChange w:id="8718" w:author="ilham.nur@office.ui.ac.id" w:date="2023-03-28T22:19:00Z">
                  <w:rPr>
                    <w:ins w:id="8719" w:author="ilham.nur@office.ui.ac.id" w:date="2023-03-28T22:19:00Z"/>
                    <w:rFonts w:eastAsia="Times New Roman" w:cs="Times New Roman"/>
                    <w:color w:val="000000"/>
                    <w:szCs w:val="24"/>
                  </w:rPr>
                </w:rPrChange>
              </w:rPr>
            </w:pPr>
            <w:ins w:id="8720" w:author="ilham.nur@office.ui.ac.id" w:date="2023-03-28T22:19:00Z">
              <w:r w:rsidRPr="00F77B86">
                <w:rPr>
                  <w:rFonts w:eastAsia="Times New Roman" w:cs="Times New Roman"/>
                  <w:color w:val="000000"/>
                  <w:sz w:val="20"/>
                  <w:szCs w:val="20"/>
                  <w:rPrChange w:id="8721" w:author="ilham.nur@office.ui.ac.id" w:date="2023-03-28T22:19:00Z">
                    <w:rPr>
                      <w:rFonts w:eastAsia="Times New Roman" w:cs="Times New Roman"/>
                      <w:color w:val="000000"/>
                      <w:szCs w:val="24"/>
                    </w:rPr>
                  </w:rPrChange>
                </w:rPr>
                <w:t xml:space="preserve"> $                                   978 </w:t>
              </w:r>
            </w:ins>
          </w:p>
        </w:tc>
        <w:tc>
          <w:tcPr>
            <w:tcW w:w="1278" w:type="pct"/>
            <w:tcBorders>
              <w:top w:val="nil"/>
              <w:left w:val="nil"/>
              <w:bottom w:val="single" w:sz="4" w:space="0" w:color="auto"/>
              <w:right w:val="single" w:sz="4" w:space="0" w:color="auto"/>
            </w:tcBorders>
            <w:shd w:val="clear" w:color="auto" w:fill="auto"/>
            <w:vAlign w:val="center"/>
            <w:hideMark/>
            <w:tcPrChange w:id="872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CC6062C" w14:textId="77777777" w:rsidR="001A7CD7" w:rsidRPr="00F77B86" w:rsidRDefault="001A7CD7" w:rsidP="001A7CD7">
            <w:pPr>
              <w:spacing w:after="0" w:line="240" w:lineRule="auto"/>
              <w:jc w:val="left"/>
              <w:rPr>
                <w:ins w:id="8723" w:author="ilham.nur@office.ui.ac.id" w:date="2023-03-28T22:19:00Z"/>
                <w:rFonts w:eastAsia="Times New Roman" w:cs="Times New Roman"/>
                <w:b/>
                <w:bCs/>
                <w:color w:val="000000"/>
                <w:sz w:val="20"/>
                <w:szCs w:val="20"/>
                <w:rPrChange w:id="8724" w:author="ilham.nur@office.ui.ac.id" w:date="2023-03-28T22:19:00Z">
                  <w:rPr>
                    <w:ins w:id="8725" w:author="ilham.nur@office.ui.ac.id" w:date="2023-03-28T22:19:00Z"/>
                    <w:rFonts w:eastAsia="Times New Roman" w:cs="Times New Roman"/>
                    <w:b/>
                    <w:bCs/>
                    <w:color w:val="000000"/>
                    <w:szCs w:val="24"/>
                  </w:rPr>
                </w:rPrChange>
              </w:rPr>
            </w:pPr>
            <w:ins w:id="8726" w:author="ilham.nur@office.ui.ac.id" w:date="2023-03-28T22:19:00Z">
              <w:r w:rsidRPr="00F77B86">
                <w:rPr>
                  <w:rFonts w:eastAsia="Times New Roman" w:cs="Times New Roman"/>
                  <w:b/>
                  <w:bCs/>
                  <w:color w:val="000000"/>
                  <w:sz w:val="20"/>
                  <w:szCs w:val="20"/>
                  <w:rPrChange w:id="8727" w:author="ilham.nur@office.ui.ac.id" w:date="2023-03-28T22:19:00Z">
                    <w:rPr>
                      <w:rFonts w:eastAsia="Times New Roman" w:cs="Times New Roman"/>
                      <w:b/>
                      <w:bCs/>
                      <w:color w:val="000000"/>
                      <w:szCs w:val="24"/>
                    </w:rPr>
                  </w:rPrChange>
                </w:rPr>
                <w:t xml:space="preserve"> Rp                                  14,667,000.00 </w:t>
              </w:r>
            </w:ins>
          </w:p>
        </w:tc>
      </w:tr>
      <w:tr w:rsidR="001A7CD7" w:rsidRPr="00F77B86" w14:paraId="020C1B9E" w14:textId="77777777" w:rsidTr="001A7CD7">
        <w:trPr>
          <w:trHeight w:val="315"/>
          <w:ins w:id="8728" w:author="ilham.nur@office.ui.ac.id" w:date="2023-03-28T22:19:00Z"/>
          <w:trPrChange w:id="872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73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A9194E0" w14:textId="77777777" w:rsidR="001A7CD7" w:rsidRPr="00F77B86" w:rsidRDefault="001A7CD7" w:rsidP="001A7CD7">
            <w:pPr>
              <w:spacing w:after="0" w:line="240" w:lineRule="auto"/>
              <w:rPr>
                <w:ins w:id="8731" w:author="ilham.nur@office.ui.ac.id" w:date="2023-03-28T22:19:00Z"/>
                <w:rFonts w:eastAsia="Times New Roman" w:cs="Times New Roman"/>
                <w:color w:val="000000"/>
                <w:sz w:val="20"/>
                <w:szCs w:val="20"/>
                <w:rPrChange w:id="8732" w:author="ilham.nur@office.ui.ac.id" w:date="2023-03-28T22:19:00Z">
                  <w:rPr>
                    <w:ins w:id="8733" w:author="ilham.nur@office.ui.ac.id" w:date="2023-03-28T22:19:00Z"/>
                    <w:rFonts w:eastAsia="Times New Roman" w:cs="Times New Roman"/>
                    <w:color w:val="000000"/>
                    <w:szCs w:val="24"/>
                  </w:rPr>
                </w:rPrChange>
              </w:rPr>
            </w:pPr>
            <w:ins w:id="8734" w:author="ilham.nur@office.ui.ac.id" w:date="2023-03-28T22:19:00Z">
              <w:r w:rsidRPr="00F77B86">
                <w:rPr>
                  <w:rFonts w:eastAsia="Times New Roman" w:cs="Times New Roman"/>
                  <w:color w:val="000000"/>
                  <w:sz w:val="20"/>
                  <w:szCs w:val="20"/>
                  <w:rPrChange w:id="8735" w:author="ilham.nur@office.ui.ac.id" w:date="2023-03-28T22:19:00Z">
                    <w:rPr>
                      <w:rFonts w:eastAsia="Times New Roman" w:cs="Times New Roman"/>
                      <w:color w:val="000000"/>
                      <w:szCs w:val="24"/>
                    </w:rPr>
                  </w:rPrChange>
                </w:rPr>
                <w:t>Simulasi 36</w:t>
              </w:r>
            </w:ins>
          </w:p>
        </w:tc>
        <w:tc>
          <w:tcPr>
            <w:tcW w:w="901" w:type="pct"/>
            <w:tcBorders>
              <w:top w:val="nil"/>
              <w:left w:val="nil"/>
              <w:bottom w:val="single" w:sz="4" w:space="0" w:color="auto"/>
              <w:right w:val="single" w:sz="4" w:space="0" w:color="auto"/>
            </w:tcBorders>
            <w:shd w:val="clear" w:color="auto" w:fill="auto"/>
            <w:noWrap/>
            <w:vAlign w:val="bottom"/>
            <w:hideMark/>
            <w:tcPrChange w:id="873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E094E9C" w14:textId="77777777" w:rsidR="001A7CD7" w:rsidRPr="00F77B86" w:rsidRDefault="001A7CD7" w:rsidP="001A7CD7">
            <w:pPr>
              <w:spacing w:after="0" w:line="240" w:lineRule="auto"/>
              <w:jc w:val="right"/>
              <w:rPr>
                <w:ins w:id="8737" w:author="ilham.nur@office.ui.ac.id" w:date="2023-03-28T22:19:00Z"/>
                <w:rFonts w:eastAsia="Times New Roman" w:cs="Times New Roman"/>
                <w:color w:val="000000"/>
                <w:sz w:val="20"/>
                <w:szCs w:val="20"/>
                <w:rPrChange w:id="8738" w:author="ilham.nur@office.ui.ac.id" w:date="2023-03-28T22:19:00Z">
                  <w:rPr>
                    <w:ins w:id="8739" w:author="ilham.nur@office.ui.ac.id" w:date="2023-03-28T22:19:00Z"/>
                    <w:rFonts w:ascii="Calibri" w:eastAsia="Times New Roman" w:hAnsi="Calibri" w:cs="Calibri"/>
                    <w:color w:val="000000"/>
                    <w:sz w:val="22"/>
                  </w:rPr>
                </w:rPrChange>
              </w:rPr>
            </w:pPr>
            <w:ins w:id="8740" w:author="ilham.nur@office.ui.ac.id" w:date="2023-03-28T22:19:00Z">
              <w:r w:rsidRPr="00F77B86">
                <w:rPr>
                  <w:rFonts w:eastAsia="Times New Roman" w:cs="Times New Roman"/>
                  <w:color w:val="000000"/>
                  <w:sz w:val="20"/>
                  <w:szCs w:val="20"/>
                  <w:rPrChange w:id="8741" w:author="ilham.nur@office.ui.ac.id" w:date="2023-03-28T22:19:00Z">
                    <w:rPr>
                      <w:rFonts w:ascii="Calibri" w:eastAsia="Times New Roman" w:hAnsi="Calibri" w:cs="Calibri"/>
                      <w:color w:val="000000"/>
                      <w:sz w:val="22"/>
                    </w:rPr>
                  </w:rPrChange>
                </w:rPr>
                <w:t>5.90</w:t>
              </w:r>
            </w:ins>
          </w:p>
        </w:tc>
        <w:tc>
          <w:tcPr>
            <w:tcW w:w="901" w:type="pct"/>
            <w:tcBorders>
              <w:top w:val="nil"/>
              <w:left w:val="nil"/>
              <w:bottom w:val="single" w:sz="4" w:space="0" w:color="auto"/>
              <w:right w:val="single" w:sz="4" w:space="0" w:color="auto"/>
            </w:tcBorders>
            <w:shd w:val="clear" w:color="auto" w:fill="auto"/>
            <w:vAlign w:val="center"/>
            <w:hideMark/>
            <w:tcPrChange w:id="874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6198C9E" w14:textId="77777777" w:rsidR="001A7CD7" w:rsidRPr="00F77B86" w:rsidRDefault="001A7CD7" w:rsidP="001A7CD7">
            <w:pPr>
              <w:spacing w:after="0" w:line="240" w:lineRule="auto"/>
              <w:jc w:val="right"/>
              <w:rPr>
                <w:ins w:id="8743" w:author="ilham.nur@office.ui.ac.id" w:date="2023-03-28T22:19:00Z"/>
                <w:rFonts w:eastAsia="Times New Roman" w:cs="Times New Roman"/>
                <w:b/>
                <w:bCs/>
                <w:color w:val="000000"/>
                <w:sz w:val="20"/>
                <w:szCs w:val="20"/>
                <w:rPrChange w:id="8744" w:author="ilham.nur@office.ui.ac.id" w:date="2023-03-28T22:19:00Z">
                  <w:rPr>
                    <w:ins w:id="8745" w:author="ilham.nur@office.ui.ac.id" w:date="2023-03-28T22:19:00Z"/>
                    <w:rFonts w:eastAsia="Times New Roman" w:cs="Times New Roman"/>
                    <w:b/>
                    <w:bCs/>
                    <w:color w:val="000000"/>
                    <w:szCs w:val="24"/>
                  </w:rPr>
                </w:rPrChange>
              </w:rPr>
            </w:pPr>
            <w:ins w:id="8746" w:author="ilham.nur@office.ui.ac.id" w:date="2023-03-28T22:19:00Z">
              <w:r w:rsidRPr="00F77B86">
                <w:rPr>
                  <w:rFonts w:eastAsia="Times New Roman" w:cs="Times New Roman"/>
                  <w:b/>
                  <w:bCs/>
                  <w:color w:val="000000"/>
                  <w:sz w:val="20"/>
                  <w:szCs w:val="20"/>
                  <w:rPrChange w:id="8747" w:author="ilham.nur@office.ui.ac.id" w:date="2023-03-28T22:19:00Z">
                    <w:rPr>
                      <w:rFonts w:eastAsia="Times New Roman" w:cs="Times New Roman"/>
                      <w:b/>
                      <w:bCs/>
                      <w:color w:val="000000"/>
                      <w:szCs w:val="24"/>
                    </w:rPr>
                  </w:rPrChange>
                </w:rPr>
                <w:t>991.2</w:t>
              </w:r>
            </w:ins>
          </w:p>
        </w:tc>
        <w:tc>
          <w:tcPr>
            <w:tcW w:w="901" w:type="pct"/>
            <w:tcBorders>
              <w:top w:val="nil"/>
              <w:left w:val="nil"/>
              <w:bottom w:val="single" w:sz="4" w:space="0" w:color="auto"/>
              <w:right w:val="single" w:sz="4" w:space="0" w:color="auto"/>
            </w:tcBorders>
            <w:shd w:val="clear" w:color="auto" w:fill="auto"/>
            <w:vAlign w:val="center"/>
            <w:hideMark/>
            <w:tcPrChange w:id="874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D3449FD" w14:textId="77777777" w:rsidR="001A7CD7" w:rsidRPr="00F77B86" w:rsidRDefault="001A7CD7" w:rsidP="001A7CD7">
            <w:pPr>
              <w:spacing w:after="0" w:line="240" w:lineRule="auto"/>
              <w:rPr>
                <w:ins w:id="8749" w:author="ilham.nur@office.ui.ac.id" w:date="2023-03-28T22:19:00Z"/>
                <w:rFonts w:eastAsia="Times New Roman" w:cs="Times New Roman"/>
                <w:color w:val="000000"/>
                <w:sz w:val="20"/>
                <w:szCs w:val="20"/>
                <w:rPrChange w:id="8750" w:author="ilham.nur@office.ui.ac.id" w:date="2023-03-28T22:19:00Z">
                  <w:rPr>
                    <w:ins w:id="8751" w:author="ilham.nur@office.ui.ac.id" w:date="2023-03-28T22:19:00Z"/>
                    <w:rFonts w:eastAsia="Times New Roman" w:cs="Times New Roman"/>
                    <w:color w:val="000000"/>
                    <w:szCs w:val="24"/>
                  </w:rPr>
                </w:rPrChange>
              </w:rPr>
            </w:pPr>
            <w:ins w:id="8752" w:author="ilham.nur@office.ui.ac.id" w:date="2023-03-28T22:19:00Z">
              <w:r w:rsidRPr="00F77B86">
                <w:rPr>
                  <w:rFonts w:eastAsia="Times New Roman" w:cs="Times New Roman"/>
                  <w:color w:val="000000"/>
                  <w:sz w:val="20"/>
                  <w:szCs w:val="20"/>
                  <w:rPrChange w:id="8753" w:author="ilham.nur@office.ui.ac.id" w:date="2023-03-28T22:19:00Z">
                    <w:rPr>
                      <w:rFonts w:eastAsia="Times New Roman" w:cs="Times New Roman"/>
                      <w:color w:val="000000"/>
                      <w:szCs w:val="24"/>
                    </w:rPr>
                  </w:rPrChange>
                </w:rPr>
                <w:t xml:space="preserve"> $                                1,263 </w:t>
              </w:r>
            </w:ins>
          </w:p>
        </w:tc>
        <w:tc>
          <w:tcPr>
            <w:tcW w:w="1278" w:type="pct"/>
            <w:tcBorders>
              <w:top w:val="nil"/>
              <w:left w:val="nil"/>
              <w:bottom w:val="single" w:sz="4" w:space="0" w:color="auto"/>
              <w:right w:val="single" w:sz="4" w:space="0" w:color="auto"/>
            </w:tcBorders>
            <w:shd w:val="clear" w:color="auto" w:fill="auto"/>
            <w:vAlign w:val="center"/>
            <w:hideMark/>
            <w:tcPrChange w:id="875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A073869" w14:textId="77777777" w:rsidR="001A7CD7" w:rsidRPr="00F77B86" w:rsidRDefault="001A7CD7" w:rsidP="001A7CD7">
            <w:pPr>
              <w:spacing w:after="0" w:line="240" w:lineRule="auto"/>
              <w:jc w:val="left"/>
              <w:rPr>
                <w:ins w:id="8755" w:author="ilham.nur@office.ui.ac.id" w:date="2023-03-28T22:19:00Z"/>
                <w:rFonts w:eastAsia="Times New Roman" w:cs="Times New Roman"/>
                <w:b/>
                <w:bCs/>
                <w:color w:val="000000"/>
                <w:sz w:val="20"/>
                <w:szCs w:val="20"/>
                <w:rPrChange w:id="8756" w:author="ilham.nur@office.ui.ac.id" w:date="2023-03-28T22:19:00Z">
                  <w:rPr>
                    <w:ins w:id="8757" w:author="ilham.nur@office.ui.ac.id" w:date="2023-03-28T22:19:00Z"/>
                    <w:rFonts w:eastAsia="Times New Roman" w:cs="Times New Roman"/>
                    <w:b/>
                    <w:bCs/>
                    <w:color w:val="000000"/>
                    <w:szCs w:val="24"/>
                  </w:rPr>
                </w:rPrChange>
              </w:rPr>
            </w:pPr>
            <w:ins w:id="8758" w:author="ilham.nur@office.ui.ac.id" w:date="2023-03-28T22:19:00Z">
              <w:r w:rsidRPr="00F77B86">
                <w:rPr>
                  <w:rFonts w:eastAsia="Times New Roman" w:cs="Times New Roman"/>
                  <w:b/>
                  <w:bCs/>
                  <w:color w:val="000000"/>
                  <w:sz w:val="20"/>
                  <w:szCs w:val="20"/>
                  <w:rPrChange w:id="8759" w:author="ilham.nur@office.ui.ac.id" w:date="2023-03-28T22:19:00Z">
                    <w:rPr>
                      <w:rFonts w:eastAsia="Times New Roman" w:cs="Times New Roman"/>
                      <w:b/>
                      <w:bCs/>
                      <w:color w:val="000000"/>
                      <w:szCs w:val="24"/>
                    </w:rPr>
                  </w:rPrChange>
                </w:rPr>
                <w:t xml:space="preserve"> Rp                                  18,942,000.00 </w:t>
              </w:r>
            </w:ins>
          </w:p>
        </w:tc>
      </w:tr>
      <w:tr w:rsidR="001A7CD7" w:rsidRPr="00F77B86" w14:paraId="45275DA2" w14:textId="77777777" w:rsidTr="001A7CD7">
        <w:trPr>
          <w:trHeight w:val="315"/>
          <w:ins w:id="8760" w:author="ilham.nur@office.ui.ac.id" w:date="2023-03-28T22:19:00Z"/>
          <w:trPrChange w:id="876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76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58C3F76" w14:textId="77777777" w:rsidR="001A7CD7" w:rsidRPr="00F77B86" w:rsidRDefault="001A7CD7" w:rsidP="001A7CD7">
            <w:pPr>
              <w:spacing w:after="0" w:line="240" w:lineRule="auto"/>
              <w:rPr>
                <w:ins w:id="8763" w:author="ilham.nur@office.ui.ac.id" w:date="2023-03-28T22:19:00Z"/>
                <w:rFonts w:eastAsia="Times New Roman" w:cs="Times New Roman"/>
                <w:color w:val="000000"/>
                <w:sz w:val="20"/>
                <w:szCs w:val="20"/>
                <w:rPrChange w:id="8764" w:author="ilham.nur@office.ui.ac.id" w:date="2023-03-28T22:19:00Z">
                  <w:rPr>
                    <w:ins w:id="8765" w:author="ilham.nur@office.ui.ac.id" w:date="2023-03-28T22:19:00Z"/>
                    <w:rFonts w:eastAsia="Times New Roman" w:cs="Times New Roman"/>
                    <w:color w:val="000000"/>
                    <w:szCs w:val="24"/>
                  </w:rPr>
                </w:rPrChange>
              </w:rPr>
            </w:pPr>
            <w:ins w:id="8766" w:author="ilham.nur@office.ui.ac.id" w:date="2023-03-28T22:19:00Z">
              <w:r w:rsidRPr="00F77B86">
                <w:rPr>
                  <w:rFonts w:eastAsia="Times New Roman" w:cs="Times New Roman"/>
                  <w:color w:val="000000"/>
                  <w:sz w:val="20"/>
                  <w:szCs w:val="20"/>
                  <w:rPrChange w:id="8767" w:author="ilham.nur@office.ui.ac.id" w:date="2023-03-28T22:19:00Z">
                    <w:rPr>
                      <w:rFonts w:eastAsia="Times New Roman" w:cs="Times New Roman"/>
                      <w:color w:val="000000"/>
                      <w:szCs w:val="24"/>
                    </w:rPr>
                  </w:rPrChange>
                </w:rPr>
                <w:t>Simulasi 37</w:t>
              </w:r>
            </w:ins>
          </w:p>
        </w:tc>
        <w:tc>
          <w:tcPr>
            <w:tcW w:w="901" w:type="pct"/>
            <w:tcBorders>
              <w:top w:val="nil"/>
              <w:left w:val="nil"/>
              <w:bottom w:val="single" w:sz="4" w:space="0" w:color="auto"/>
              <w:right w:val="single" w:sz="4" w:space="0" w:color="auto"/>
            </w:tcBorders>
            <w:shd w:val="clear" w:color="auto" w:fill="auto"/>
            <w:noWrap/>
            <w:vAlign w:val="bottom"/>
            <w:hideMark/>
            <w:tcPrChange w:id="876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06B5B27" w14:textId="77777777" w:rsidR="001A7CD7" w:rsidRPr="00F77B86" w:rsidRDefault="001A7CD7" w:rsidP="001A7CD7">
            <w:pPr>
              <w:spacing w:after="0" w:line="240" w:lineRule="auto"/>
              <w:jc w:val="right"/>
              <w:rPr>
                <w:ins w:id="8769" w:author="ilham.nur@office.ui.ac.id" w:date="2023-03-28T22:19:00Z"/>
                <w:rFonts w:eastAsia="Times New Roman" w:cs="Times New Roman"/>
                <w:color w:val="000000"/>
                <w:sz w:val="20"/>
                <w:szCs w:val="20"/>
                <w:rPrChange w:id="8770" w:author="ilham.nur@office.ui.ac.id" w:date="2023-03-28T22:19:00Z">
                  <w:rPr>
                    <w:ins w:id="8771" w:author="ilham.nur@office.ui.ac.id" w:date="2023-03-28T22:19:00Z"/>
                    <w:rFonts w:ascii="Calibri" w:eastAsia="Times New Roman" w:hAnsi="Calibri" w:cs="Calibri"/>
                    <w:color w:val="000000"/>
                    <w:sz w:val="22"/>
                  </w:rPr>
                </w:rPrChange>
              </w:rPr>
            </w:pPr>
            <w:ins w:id="8772" w:author="ilham.nur@office.ui.ac.id" w:date="2023-03-28T22:19:00Z">
              <w:r w:rsidRPr="00F77B86">
                <w:rPr>
                  <w:rFonts w:eastAsia="Times New Roman" w:cs="Times New Roman"/>
                  <w:color w:val="000000"/>
                  <w:sz w:val="20"/>
                  <w:szCs w:val="20"/>
                  <w:rPrChange w:id="8773" w:author="ilham.nur@office.ui.ac.id" w:date="2023-03-28T22:19:00Z">
                    <w:rPr>
                      <w:rFonts w:ascii="Calibri" w:eastAsia="Times New Roman" w:hAnsi="Calibri" w:cs="Calibri"/>
                      <w:color w:val="000000"/>
                      <w:sz w:val="22"/>
                    </w:rPr>
                  </w:rPrChange>
                </w:rPr>
                <w:t>2.10</w:t>
              </w:r>
            </w:ins>
          </w:p>
        </w:tc>
        <w:tc>
          <w:tcPr>
            <w:tcW w:w="901" w:type="pct"/>
            <w:tcBorders>
              <w:top w:val="nil"/>
              <w:left w:val="nil"/>
              <w:bottom w:val="single" w:sz="4" w:space="0" w:color="auto"/>
              <w:right w:val="single" w:sz="4" w:space="0" w:color="auto"/>
            </w:tcBorders>
            <w:shd w:val="clear" w:color="auto" w:fill="auto"/>
            <w:vAlign w:val="center"/>
            <w:hideMark/>
            <w:tcPrChange w:id="877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194A404" w14:textId="77777777" w:rsidR="001A7CD7" w:rsidRPr="00F77B86" w:rsidRDefault="001A7CD7" w:rsidP="001A7CD7">
            <w:pPr>
              <w:spacing w:after="0" w:line="240" w:lineRule="auto"/>
              <w:jc w:val="right"/>
              <w:rPr>
                <w:ins w:id="8775" w:author="ilham.nur@office.ui.ac.id" w:date="2023-03-28T22:19:00Z"/>
                <w:rFonts w:eastAsia="Times New Roman" w:cs="Times New Roman"/>
                <w:b/>
                <w:bCs/>
                <w:color w:val="000000"/>
                <w:sz w:val="20"/>
                <w:szCs w:val="20"/>
                <w:rPrChange w:id="8776" w:author="ilham.nur@office.ui.ac.id" w:date="2023-03-28T22:19:00Z">
                  <w:rPr>
                    <w:ins w:id="8777" w:author="ilham.nur@office.ui.ac.id" w:date="2023-03-28T22:19:00Z"/>
                    <w:rFonts w:eastAsia="Times New Roman" w:cs="Times New Roman"/>
                    <w:b/>
                    <w:bCs/>
                    <w:color w:val="000000"/>
                    <w:szCs w:val="24"/>
                  </w:rPr>
                </w:rPrChange>
              </w:rPr>
            </w:pPr>
            <w:ins w:id="8778" w:author="ilham.nur@office.ui.ac.id" w:date="2023-03-28T22:19:00Z">
              <w:r w:rsidRPr="00F77B86">
                <w:rPr>
                  <w:rFonts w:eastAsia="Times New Roman" w:cs="Times New Roman"/>
                  <w:b/>
                  <w:bCs/>
                  <w:color w:val="000000"/>
                  <w:sz w:val="20"/>
                  <w:szCs w:val="20"/>
                  <w:rPrChange w:id="8779" w:author="ilham.nur@office.ui.ac.id" w:date="2023-03-28T22:19:00Z">
                    <w:rPr>
                      <w:rFonts w:eastAsia="Times New Roman" w:cs="Times New Roman"/>
                      <w:b/>
                      <w:bCs/>
                      <w:color w:val="000000"/>
                      <w:szCs w:val="24"/>
                    </w:rPr>
                  </w:rPrChange>
                </w:rPr>
                <w:t>352.8</w:t>
              </w:r>
            </w:ins>
          </w:p>
        </w:tc>
        <w:tc>
          <w:tcPr>
            <w:tcW w:w="901" w:type="pct"/>
            <w:tcBorders>
              <w:top w:val="nil"/>
              <w:left w:val="nil"/>
              <w:bottom w:val="single" w:sz="4" w:space="0" w:color="auto"/>
              <w:right w:val="single" w:sz="4" w:space="0" w:color="auto"/>
            </w:tcBorders>
            <w:shd w:val="clear" w:color="auto" w:fill="auto"/>
            <w:vAlign w:val="center"/>
            <w:hideMark/>
            <w:tcPrChange w:id="878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E64CD73" w14:textId="77777777" w:rsidR="001A7CD7" w:rsidRPr="00F77B86" w:rsidRDefault="001A7CD7" w:rsidP="001A7CD7">
            <w:pPr>
              <w:spacing w:after="0" w:line="240" w:lineRule="auto"/>
              <w:rPr>
                <w:ins w:id="8781" w:author="ilham.nur@office.ui.ac.id" w:date="2023-03-28T22:19:00Z"/>
                <w:rFonts w:eastAsia="Times New Roman" w:cs="Times New Roman"/>
                <w:color w:val="000000"/>
                <w:sz w:val="20"/>
                <w:szCs w:val="20"/>
                <w:rPrChange w:id="8782" w:author="ilham.nur@office.ui.ac.id" w:date="2023-03-28T22:19:00Z">
                  <w:rPr>
                    <w:ins w:id="8783" w:author="ilham.nur@office.ui.ac.id" w:date="2023-03-28T22:19:00Z"/>
                    <w:rFonts w:eastAsia="Times New Roman" w:cs="Times New Roman"/>
                    <w:color w:val="000000"/>
                    <w:szCs w:val="24"/>
                  </w:rPr>
                </w:rPrChange>
              </w:rPr>
            </w:pPr>
            <w:ins w:id="8784" w:author="ilham.nur@office.ui.ac.id" w:date="2023-03-28T22:19:00Z">
              <w:r w:rsidRPr="00F77B86">
                <w:rPr>
                  <w:rFonts w:eastAsia="Times New Roman" w:cs="Times New Roman"/>
                  <w:color w:val="000000"/>
                  <w:sz w:val="20"/>
                  <w:szCs w:val="20"/>
                  <w:rPrChange w:id="8785" w:author="ilham.nur@office.ui.ac.id" w:date="2023-03-28T22:19:00Z">
                    <w:rPr>
                      <w:rFonts w:eastAsia="Times New Roman" w:cs="Times New Roman"/>
                      <w:color w:val="000000"/>
                      <w:szCs w:val="24"/>
                    </w:rPr>
                  </w:rPrChange>
                </w:rPr>
                <w:t xml:space="preserve"> $                                   842 </w:t>
              </w:r>
            </w:ins>
          </w:p>
        </w:tc>
        <w:tc>
          <w:tcPr>
            <w:tcW w:w="1278" w:type="pct"/>
            <w:tcBorders>
              <w:top w:val="nil"/>
              <w:left w:val="nil"/>
              <w:bottom w:val="single" w:sz="4" w:space="0" w:color="auto"/>
              <w:right w:val="single" w:sz="4" w:space="0" w:color="auto"/>
            </w:tcBorders>
            <w:shd w:val="clear" w:color="auto" w:fill="auto"/>
            <w:vAlign w:val="center"/>
            <w:hideMark/>
            <w:tcPrChange w:id="878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C2A7DC2" w14:textId="77777777" w:rsidR="001A7CD7" w:rsidRPr="00F77B86" w:rsidRDefault="001A7CD7" w:rsidP="001A7CD7">
            <w:pPr>
              <w:spacing w:after="0" w:line="240" w:lineRule="auto"/>
              <w:jc w:val="left"/>
              <w:rPr>
                <w:ins w:id="8787" w:author="ilham.nur@office.ui.ac.id" w:date="2023-03-28T22:19:00Z"/>
                <w:rFonts w:eastAsia="Times New Roman" w:cs="Times New Roman"/>
                <w:b/>
                <w:bCs/>
                <w:color w:val="000000"/>
                <w:sz w:val="20"/>
                <w:szCs w:val="20"/>
                <w:rPrChange w:id="8788" w:author="ilham.nur@office.ui.ac.id" w:date="2023-03-28T22:19:00Z">
                  <w:rPr>
                    <w:ins w:id="8789" w:author="ilham.nur@office.ui.ac.id" w:date="2023-03-28T22:19:00Z"/>
                    <w:rFonts w:eastAsia="Times New Roman" w:cs="Times New Roman"/>
                    <w:b/>
                    <w:bCs/>
                    <w:color w:val="000000"/>
                    <w:szCs w:val="24"/>
                  </w:rPr>
                </w:rPrChange>
              </w:rPr>
            </w:pPr>
            <w:ins w:id="8790" w:author="ilham.nur@office.ui.ac.id" w:date="2023-03-28T22:19:00Z">
              <w:r w:rsidRPr="00F77B86">
                <w:rPr>
                  <w:rFonts w:eastAsia="Times New Roman" w:cs="Times New Roman"/>
                  <w:b/>
                  <w:bCs/>
                  <w:color w:val="000000"/>
                  <w:sz w:val="20"/>
                  <w:szCs w:val="20"/>
                  <w:rPrChange w:id="8791" w:author="ilham.nur@office.ui.ac.id" w:date="2023-03-28T22:19:00Z">
                    <w:rPr>
                      <w:rFonts w:eastAsia="Times New Roman" w:cs="Times New Roman"/>
                      <w:b/>
                      <w:bCs/>
                      <w:color w:val="000000"/>
                      <w:szCs w:val="24"/>
                    </w:rPr>
                  </w:rPrChange>
                </w:rPr>
                <w:t xml:space="preserve"> Rp                                  12,627,000.00 </w:t>
              </w:r>
            </w:ins>
          </w:p>
        </w:tc>
      </w:tr>
      <w:tr w:rsidR="001A7CD7" w:rsidRPr="00F77B86" w14:paraId="1F163E0B" w14:textId="77777777" w:rsidTr="001A7CD7">
        <w:trPr>
          <w:trHeight w:val="315"/>
          <w:ins w:id="8792" w:author="ilham.nur@office.ui.ac.id" w:date="2023-03-28T22:19:00Z"/>
          <w:trPrChange w:id="879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79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23FE7BF" w14:textId="77777777" w:rsidR="001A7CD7" w:rsidRPr="00F77B86" w:rsidRDefault="001A7CD7" w:rsidP="001A7CD7">
            <w:pPr>
              <w:spacing w:after="0" w:line="240" w:lineRule="auto"/>
              <w:rPr>
                <w:ins w:id="8795" w:author="ilham.nur@office.ui.ac.id" w:date="2023-03-28T22:19:00Z"/>
                <w:rFonts w:eastAsia="Times New Roman" w:cs="Times New Roman"/>
                <w:color w:val="000000"/>
                <w:sz w:val="20"/>
                <w:szCs w:val="20"/>
                <w:rPrChange w:id="8796" w:author="ilham.nur@office.ui.ac.id" w:date="2023-03-28T22:19:00Z">
                  <w:rPr>
                    <w:ins w:id="8797" w:author="ilham.nur@office.ui.ac.id" w:date="2023-03-28T22:19:00Z"/>
                    <w:rFonts w:eastAsia="Times New Roman" w:cs="Times New Roman"/>
                    <w:color w:val="000000"/>
                    <w:szCs w:val="24"/>
                  </w:rPr>
                </w:rPrChange>
              </w:rPr>
            </w:pPr>
            <w:ins w:id="8798" w:author="ilham.nur@office.ui.ac.id" w:date="2023-03-28T22:19:00Z">
              <w:r w:rsidRPr="00F77B86">
                <w:rPr>
                  <w:rFonts w:eastAsia="Times New Roman" w:cs="Times New Roman"/>
                  <w:color w:val="000000"/>
                  <w:sz w:val="20"/>
                  <w:szCs w:val="20"/>
                  <w:rPrChange w:id="8799" w:author="ilham.nur@office.ui.ac.id" w:date="2023-03-28T22:19:00Z">
                    <w:rPr>
                      <w:rFonts w:eastAsia="Times New Roman" w:cs="Times New Roman"/>
                      <w:color w:val="000000"/>
                      <w:szCs w:val="24"/>
                    </w:rPr>
                  </w:rPrChange>
                </w:rPr>
                <w:lastRenderedPageBreak/>
                <w:t>Simulasi 38</w:t>
              </w:r>
            </w:ins>
          </w:p>
        </w:tc>
        <w:tc>
          <w:tcPr>
            <w:tcW w:w="901" w:type="pct"/>
            <w:tcBorders>
              <w:top w:val="nil"/>
              <w:left w:val="nil"/>
              <w:bottom w:val="single" w:sz="4" w:space="0" w:color="auto"/>
              <w:right w:val="single" w:sz="4" w:space="0" w:color="auto"/>
            </w:tcBorders>
            <w:shd w:val="clear" w:color="auto" w:fill="auto"/>
            <w:noWrap/>
            <w:vAlign w:val="bottom"/>
            <w:hideMark/>
            <w:tcPrChange w:id="880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8AA4056" w14:textId="77777777" w:rsidR="001A7CD7" w:rsidRPr="00F77B86" w:rsidRDefault="001A7CD7" w:rsidP="001A7CD7">
            <w:pPr>
              <w:spacing w:after="0" w:line="240" w:lineRule="auto"/>
              <w:jc w:val="right"/>
              <w:rPr>
                <w:ins w:id="8801" w:author="ilham.nur@office.ui.ac.id" w:date="2023-03-28T22:19:00Z"/>
                <w:rFonts w:eastAsia="Times New Roman" w:cs="Times New Roman"/>
                <w:color w:val="000000"/>
                <w:sz w:val="20"/>
                <w:szCs w:val="20"/>
                <w:rPrChange w:id="8802" w:author="ilham.nur@office.ui.ac.id" w:date="2023-03-28T22:19:00Z">
                  <w:rPr>
                    <w:ins w:id="8803" w:author="ilham.nur@office.ui.ac.id" w:date="2023-03-28T22:19:00Z"/>
                    <w:rFonts w:ascii="Calibri" w:eastAsia="Times New Roman" w:hAnsi="Calibri" w:cs="Calibri"/>
                    <w:color w:val="000000"/>
                    <w:sz w:val="22"/>
                  </w:rPr>
                </w:rPrChange>
              </w:rPr>
            </w:pPr>
            <w:ins w:id="8804" w:author="ilham.nur@office.ui.ac.id" w:date="2023-03-28T22:19:00Z">
              <w:r w:rsidRPr="00F77B86">
                <w:rPr>
                  <w:rFonts w:eastAsia="Times New Roman" w:cs="Times New Roman"/>
                  <w:color w:val="000000"/>
                  <w:sz w:val="20"/>
                  <w:szCs w:val="20"/>
                  <w:rPrChange w:id="8805" w:author="ilham.nur@office.ui.ac.id" w:date="2023-03-28T22:19:00Z">
                    <w:rPr>
                      <w:rFonts w:ascii="Calibri" w:eastAsia="Times New Roman" w:hAnsi="Calibri" w:cs="Calibri"/>
                      <w:color w:val="000000"/>
                      <w:sz w:val="22"/>
                    </w:rPr>
                  </w:rPrChange>
                </w:rPr>
                <w:t>6.80</w:t>
              </w:r>
            </w:ins>
          </w:p>
        </w:tc>
        <w:tc>
          <w:tcPr>
            <w:tcW w:w="901" w:type="pct"/>
            <w:tcBorders>
              <w:top w:val="nil"/>
              <w:left w:val="nil"/>
              <w:bottom w:val="single" w:sz="4" w:space="0" w:color="auto"/>
              <w:right w:val="single" w:sz="4" w:space="0" w:color="auto"/>
            </w:tcBorders>
            <w:shd w:val="clear" w:color="auto" w:fill="auto"/>
            <w:vAlign w:val="center"/>
            <w:hideMark/>
            <w:tcPrChange w:id="880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672F4B0" w14:textId="77777777" w:rsidR="001A7CD7" w:rsidRPr="00F77B86" w:rsidRDefault="001A7CD7" w:rsidP="001A7CD7">
            <w:pPr>
              <w:spacing w:after="0" w:line="240" w:lineRule="auto"/>
              <w:jc w:val="right"/>
              <w:rPr>
                <w:ins w:id="8807" w:author="ilham.nur@office.ui.ac.id" w:date="2023-03-28T22:19:00Z"/>
                <w:rFonts w:eastAsia="Times New Roman" w:cs="Times New Roman"/>
                <w:b/>
                <w:bCs/>
                <w:color w:val="000000"/>
                <w:sz w:val="20"/>
                <w:szCs w:val="20"/>
                <w:rPrChange w:id="8808" w:author="ilham.nur@office.ui.ac.id" w:date="2023-03-28T22:19:00Z">
                  <w:rPr>
                    <w:ins w:id="8809" w:author="ilham.nur@office.ui.ac.id" w:date="2023-03-28T22:19:00Z"/>
                    <w:rFonts w:eastAsia="Times New Roman" w:cs="Times New Roman"/>
                    <w:b/>
                    <w:bCs/>
                    <w:color w:val="000000"/>
                    <w:szCs w:val="24"/>
                  </w:rPr>
                </w:rPrChange>
              </w:rPr>
            </w:pPr>
            <w:ins w:id="8810" w:author="ilham.nur@office.ui.ac.id" w:date="2023-03-28T22:19:00Z">
              <w:r w:rsidRPr="00F77B86">
                <w:rPr>
                  <w:rFonts w:eastAsia="Times New Roman" w:cs="Times New Roman"/>
                  <w:b/>
                  <w:bCs/>
                  <w:color w:val="000000"/>
                  <w:sz w:val="20"/>
                  <w:szCs w:val="20"/>
                  <w:rPrChange w:id="8811" w:author="ilham.nur@office.ui.ac.id" w:date="2023-03-28T22:19:00Z">
                    <w:rPr>
                      <w:rFonts w:eastAsia="Times New Roman" w:cs="Times New Roman"/>
                      <w:b/>
                      <w:bCs/>
                      <w:color w:val="000000"/>
                      <w:szCs w:val="24"/>
                    </w:rPr>
                  </w:rPrChange>
                </w:rPr>
                <w:t>1142.4</w:t>
              </w:r>
            </w:ins>
          </w:p>
        </w:tc>
        <w:tc>
          <w:tcPr>
            <w:tcW w:w="901" w:type="pct"/>
            <w:tcBorders>
              <w:top w:val="nil"/>
              <w:left w:val="nil"/>
              <w:bottom w:val="single" w:sz="4" w:space="0" w:color="auto"/>
              <w:right w:val="single" w:sz="4" w:space="0" w:color="auto"/>
            </w:tcBorders>
            <w:shd w:val="clear" w:color="auto" w:fill="auto"/>
            <w:vAlign w:val="center"/>
            <w:hideMark/>
            <w:tcPrChange w:id="881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321EEC9" w14:textId="77777777" w:rsidR="001A7CD7" w:rsidRPr="00F77B86" w:rsidRDefault="001A7CD7" w:rsidP="001A7CD7">
            <w:pPr>
              <w:spacing w:after="0" w:line="240" w:lineRule="auto"/>
              <w:rPr>
                <w:ins w:id="8813" w:author="ilham.nur@office.ui.ac.id" w:date="2023-03-28T22:19:00Z"/>
                <w:rFonts w:eastAsia="Times New Roman" w:cs="Times New Roman"/>
                <w:color w:val="000000"/>
                <w:sz w:val="20"/>
                <w:szCs w:val="20"/>
                <w:rPrChange w:id="8814" w:author="ilham.nur@office.ui.ac.id" w:date="2023-03-28T22:19:00Z">
                  <w:rPr>
                    <w:ins w:id="8815" w:author="ilham.nur@office.ui.ac.id" w:date="2023-03-28T22:19:00Z"/>
                    <w:rFonts w:eastAsia="Times New Roman" w:cs="Times New Roman"/>
                    <w:color w:val="000000"/>
                    <w:szCs w:val="24"/>
                  </w:rPr>
                </w:rPrChange>
              </w:rPr>
            </w:pPr>
            <w:ins w:id="8816" w:author="ilham.nur@office.ui.ac.id" w:date="2023-03-28T22:19:00Z">
              <w:r w:rsidRPr="00F77B86">
                <w:rPr>
                  <w:rFonts w:eastAsia="Times New Roman" w:cs="Times New Roman"/>
                  <w:color w:val="000000"/>
                  <w:sz w:val="20"/>
                  <w:szCs w:val="20"/>
                  <w:rPrChange w:id="8817" w:author="ilham.nur@office.ui.ac.id" w:date="2023-03-28T22:19:00Z">
                    <w:rPr>
                      <w:rFonts w:eastAsia="Times New Roman" w:cs="Times New Roman"/>
                      <w:color w:val="000000"/>
                      <w:szCs w:val="24"/>
                    </w:rPr>
                  </w:rPrChange>
                </w:rPr>
                <w:t xml:space="preserve"> $                                2,068 </w:t>
              </w:r>
            </w:ins>
          </w:p>
        </w:tc>
        <w:tc>
          <w:tcPr>
            <w:tcW w:w="1278" w:type="pct"/>
            <w:tcBorders>
              <w:top w:val="nil"/>
              <w:left w:val="nil"/>
              <w:bottom w:val="single" w:sz="4" w:space="0" w:color="auto"/>
              <w:right w:val="single" w:sz="4" w:space="0" w:color="auto"/>
            </w:tcBorders>
            <w:shd w:val="clear" w:color="auto" w:fill="auto"/>
            <w:vAlign w:val="center"/>
            <w:hideMark/>
            <w:tcPrChange w:id="881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7D26FC2" w14:textId="77777777" w:rsidR="001A7CD7" w:rsidRPr="00F77B86" w:rsidRDefault="001A7CD7" w:rsidP="001A7CD7">
            <w:pPr>
              <w:spacing w:after="0" w:line="240" w:lineRule="auto"/>
              <w:jc w:val="left"/>
              <w:rPr>
                <w:ins w:id="8819" w:author="ilham.nur@office.ui.ac.id" w:date="2023-03-28T22:19:00Z"/>
                <w:rFonts w:eastAsia="Times New Roman" w:cs="Times New Roman"/>
                <w:b/>
                <w:bCs/>
                <w:color w:val="000000"/>
                <w:sz w:val="20"/>
                <w:szCs w:val="20"/>
                <w:rPrChange w:id="8820" w:author="ilham.nur@office.ui.ac.id" w:date="2023-03-28T22:19:00Z">
                  <w:rPr>
                    <w:ins w:id="8821" w:author="ilham.nur@office.ui.ac.id" w:date="2023-03-28T22:19:00Z"/>
                    <w:rFonts w:eastAsia="Times New Roman" w:cs="Times New Roman"/>
                    <w:b/>
                    <w:bCs/>
                    <w:color w:val="000000"/>
                    <w:szCs w:val="24"/>
                  </w:rPr>
                </w:rPrChange>
              </w:rPr>
            </w:pPr>
            <w:ins w:id="8822" w:author="ilham.nur@office.ui.ac.id" w:date="2023-03-28T22:19:00Z">
              <w:r w:rsidRPr="00F77B86">
                <w:rPr>
                  <w:rFonts w:eastAsia="Times New Roman" w:cs="Times New Roman"/>
                  <w:b/>
                  <w:bCs/>
                  <w:color w:val="000000"/>
                  <w:sz w:val="20"/>
                  <w:szCs w:val="20"/>
                  <w:rPrChange w:id="8823" w:author="ilham.nur@office.ui.ac.id" w:date="2023-03-28T22:19:00Z">
                    <w:rPr>
                      <w:rFonts w:eastAsia="Times New Roman" w:cs="Times New Roman"/>
                      <w:b/>
                      <w:bCs/>
                      <w:color w:val="000000"/>
                      <w:szCs w:val="24"/>
                    </w:rPr>
                  </w:rPrChange>
                </w:rPr>
                <w:t xml:space="preserve"> Rp                                  31,014,000.00 </w:t>
              </w:r>
            </w:ins>
          </w:p>
        </w:tc>
      </w:tr>
      <w:tr w:rsidR="001A7CD7" w:rsidRPr="00F77B86" w14:paraId="0D254489" w14:textId="77777777" w:rsidTr="001A7CD7">
        <w:trPr>
          <w:trHeight w:val="315"/>
          <w:ins w:id="8824" w:author="ilham.nur@office.ui.ac.id" w:date="2023-03-28T22:19:00Z"/>
          <w:trPrChange w:id="882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82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356FA4C" w14:textId="77777777" w:rsidR="001A7CD7" w:rsidRPr="00F77B86" w:rsidRDefault="001A7CD7" w:rsidP="001A7CD7">
            <w:pPr>
              <w:spacing w:after="0" w:line="240" w:lineRule="auto"/>
              <w:rPr>
                <w:ins w:id="8827" w:author="ilham.nur@office.ui.ac.id" w:date="2023-03-28T22:19:00Z"/>
                <w:rFonts w:eastAsia="Times New Roman" w:cs="Times New Roman"/>
                <w:color w:val="000000"/>
                <w:sz w:val="20"/>
                <w:szCs w:val="20"/>
                <w:rPrChange w:id="8828" w:author="ilham.nur@office.ui.ac.id" w:date="2023-03-28T22:19:00Z">
                  <w:rPr>
                    <w:ins w:id="8829" w:author="ilham.nur@office.ui.ac.id" w:date="2023-03-28T22:19:00Z"/>
                    <w:rFonts w:eastAsia="Times New Roman" w:cs="Times New Roman"/>
                    <w:color w:val="000000"/>
                    <w:szCs w:val="24"/>
                  </w:rPr>
                </w:rPrChange>
              </w:rPr>
            </w:pPr>
            <w:ins w:id="8830" w:author="ilham.nur@office.ui.ac.id" w:date="2023-03-28T22:19:00Z">
              <w:r w:rsidRPr="00F77B86">
                <w:rPr>
                  <w:rFonts w:eastAsia="Times New Roman" w:cs="Times New Roman"/>
                  <w:color w:val="000000"/>
                  <w:sz w:val="20"/>
                  <w:szCs w:val="20"/>
                  <w:rPrChange w:id="8831" w:author="ilham.nur@office.ui.ac.id" w:date="2023-03-28T22:19:00Z">
                    <w:rPr>
                      <w:rFonts w:eastAsia="Times New Roman" w:cs="Times New Roman"/>
                      <w:color w:val="000000"/>
                      <w:szCs w:val="24"/>
                    </w:rPr>
                  </w:rPrChange>
                </w:rPr>
                <w:t>Simulasi 39</w:t>
              </w:r>
            </w:ins>
          </w:p>
        </w:tc>
        <w:tc>
          <w:tcPr>
            <w:tcW w:w="901" w:type="pct"/>
            <w:tcBorders>
              <w:top w:val="nil"/>
              <w:left w:val="nil"/>
              <w:bottom w:val="single" w:sz="4" w:space="0" w:color="auto"/>
              <w:right w:val="single" w:sz="4" w:space="0" w:color="auto"/>
            </w:tcBorders>
            <w:shd w:val="clear" w:color="auto" w:fill="auto"/>
            <w:noWrap/>
            <w:vAlign w:val="bottom"/>
            <w:hideMark/>
            <w:tcPrChange w:id="883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ACD0855" w14:textId="77777777" w:rsidR="001A7CD7" w:rsidRPr="00F77B86" w:rsidRDefault="001A7CD7" w:rsidP="001A7CD7">
            <w:pPr>
              <w:spacing w:after="0" w:line="240" w:lineRule="auto"/>
              <w:jc w:val="right"/>
              <w:rPr>
                <w:ins w:id="8833" w:author="ilham.nur@office.ui.ac.id" w:date="2023-03-28T22:19:00Z"/>
                <w:rFonts w:eastAsia="Times New Roman" w:cs="Times New Roman"/>
                <w:color w:val="000000"/>
                <w:sz w:val="20"/>
                <w:szCs w:val="20"/>
                <w:rPrChange w:id="8834" w:author="ilham.nur@office.ui.ac.id" w:date="2023-03-28T22:19:00Z">
                  <w:rPr>
                    <w:ins w:id="8835" w:author="ilham.nur@office.ui.ac.id" w:date="2023-03-28T22:19:00Z"/>
                    <w:rFonts w:ascii="Calibri" w:eastAsia="Times New Roman" w:hAnsi="Calibri" w:cs="Calibri"/>
                    <w:color w:val="000000"/>
                    <w:sz w:val="22"/>
                  </w:rPr>
                </w:rPrChange>
              </w:rPr>
            </w:pPr>
            <w:ins w:id="8836" w:author="ilham.nur@office.ui.ac.id" w:date="2023-03-28T22:19:00Z">
              <w:r w:rsidRPr="00F77B86">
                <w:rPr>
                  <w:rFonts w:eastAsia="Times New Roman" w:cs="Times New Roman"/>
                  <w:color w:val="000000"/>
                  <w:sz w:val="20"/>
                  <w:szCs w:val="20"/>
                  <w:rPrChange w:id="8837" w:author="ilham.nur@office.ui.ac.id" w:date="2023-03-28T22:19:00Z">
                    <w:rPr>
                      <w:rFonts w:ascii="Calibri" w:eastAsia="Times New Roman" w:hAnsi="Calibri" w:cs="Calibri"/>
                      <w:color w:val="000000"/>
                      <w:sz w:val="22"/>
                    </w:rPr>
                  </w:rPrChange>
                </w:rPr>
                <w:t>5.00</w:t>
              </w:r>
            </w:ins>
          </w:p>
        </w:tc>
        <w:tc>
          <w:tcPr>
            <w:tcW w:w="901" w:type="pct"/>
            <w:tcBorders>
              <w:top w:val="nil"/>
              <w:left w:val="nil"/>
              <w:bottom w:val="single" w:sz="4" w:space="0" w:color="auto"/>
              <w:right w:val="single" w:sz="4" w:space="0" w:color="auto"/>
            </w:tcBorders>
            <w:shd w:val="clear" w:color="auto" w:fill="auto"/>
            <w:vAlign w:val="center"/>
            <w:hideMark/>
            <w:tcPrChange w:id="883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6C56CBD" w14:textId="77777777" w:rsidR="001A7CD7" w:rsidRPr="00F77B86" w:rsidRDefault="001A7CD7" w:rsidP="001A7CD7">
            <w:pPr>
              <w:spacing w:after="0" w:line="240" w:lineRule="auto"/>
              <w:jc w:val="right"/>
              <w:rPr>
                <w:ins w:id="8839" w:author="ilham.nur@office.ui.ac.id" w:date="2023-03-28T22:19:00Z"/>
                <w:rFonts w:eastAsia="Times New Roman" w:cs="Times New Roman"/>
                <w:b/>
                <w:bCs/>
                <w:color w:val="000000"/>
                <w:sz w:val="20"/>
                <w:szCs w:val="20"/>
                <w:rPrChange w:id="8840" w:author="ilham.nur@office.ui.ac.id" w:date="2023-03-28T22:19:00Z">
                  <w:rPr>
                    <w:ins w:id="8841" w:author="ilham.nur@office.ui.ac.id" w:date="2023-03-28T22:19:00Z"/>
                    <w:rFonts w:eastAsia="Times New Roman" w:cs="Times New Roman"/>
                    <w:b/>
                    <w:bCs/>
                    <w:color w:val="000000"/>
                    <w:szCs w:val="24"/>
                  </w:rPr>
                </w:rPrChange>
              </w:rPr>
            </w:pPr>
            <w:ins w:id="8842" w:author="ilham.nur@office.ui.ac.id" w:date="2023-03-28T22:19:00Z">
              <w:r w:rsidRPr="00F77B86">
                <w:rPr>
                  <w:rFonts w:eastAsia="Times New Roman" w:cs="Times New Roman"/>
                  <w:b/>
                  <w:bCs/>
                  <w:color w:val="000000"/>
                  <w:sz w:val="20"/>
                  <w:szCs w:val="20"/>
                  <w:rPrChange w:id="8843" w:author="ilham.nur@office.ui.ac.id" w:date="2023-03-28T22:19:00Z">
                    <w:rPr>
                      <w:rFonts w:eastAsia="Times New Roman" w:cs="Times New Roman"/>
                      <w:b/>
                      <w:bCs/>
                      <w:color w:val="000000"/>
                      <w:szCs w:val="24"/>
                    </w:rPr>
                  </w:rPrChange>
                </w:rPr>
                <w:t>840</w:t>
              </w:r>
            </w:ins>
          </w:p>
        </w:tc>
        <w:tc>
          <w:tcPr>
            <w:tcW w:w="901" w:type="pct"/>
            <w:tcBorders>
              <w:top w:val="nil"/>
              <w:left w:val="nil"/>
              <w:bottom w:val="single" w:sz="4" w:space="0" w:color="auto"/>
              <w:right w:val="single" w:sz="4" w:space="0" w:color="auto"/>
            </w:tcBorders>
            <w:shd w:val="clear" w:color="auto" w:fill="auto"/>
            <w:vAlign w:val="center"/>
            <w:hideMark/>
            <w:tcPrChange w:id="884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EE9498E" w14:textId="77777777" w:rsidR="001A7CD7" w:rsidRPr="00F77B86" w:rsidRDefault="001A7CD7" w:rsidP="001A7CD7">
            <w:pPr>
              <w:spacing w:after="0" w:line="240" w:lineRule="auto"/>
              <w:rPr>
                <w:ins w:id="8845" w:author="ilham.nur@office.ui.ac.id" w:date="2023-03-28T22:19:00Z"/>
                <w:rFonts w:eastAsia="Times New Roman" w:cs="Times New Roman"/>
                <w:color w:val="000000"/>
                <w:sz w:val="20"/>
                <w:szCs w:val="20"/>
                <w:rPrChange w:id="8846" w:author="ilham.nur@office.ui.ac.id" w:date="2023-03-28T22:19:00Z">
                  <w:rPr>
                    <w:ins w:id="8847" w:author="ilham.nur@office.ui.ac.id" w:date="2023-03-28T22:19:00Z"/>
                    <w:rFonts w:eastAsia="Times New Roman" w:cs="Times New Roman"/>
                    <w:color w:val="000000"/>
                    <w:szCs w:val="24"/>
                  </w:rPr>
                </w:rPrChange>
              </w:rPr>
            </w:pPr>
            <w:ins w:id="8848" w:author="ilham.nur@office.ui.ac.id" w:date="2023-03-28T22:19:00Z">
              <w:r w:rsidRPr="00F77B86">
                <w:rPr>
                  <w:rFonts w:eastAsia="Times New Roman" w:cs="Times New Roman"/>
                  <w:color w:val="000000"/>
                  <w:sz w:val="20"/>
                  <w:szCs w:val="20"/>
                  <w:rPrChange w:id="8849" w:author="ilham.nur@office.ui.ac.id" w:date="2023-03-28T22:19:00Z">
                    <w:rPr>
                      <w:rFonts w:eastAsia="Times New Roman" w:cs="Times New Roman"/>
                      <w:color w:val="000000"/>
                      <w:szCs w:val="24"/>
                    </w:rPr>
                  </w:rPrChange>
                </w:rPr>
                <w:t xml:space="preserve"> $                                1,310 </w:t>
              </w:r>
            </w:ins>
          </w:p>
        </w:tc>
        <w:tc>
          <w:tcPr>
            <w:tcW w:w="1278" w:type="pct"/>
            <w:tcBorders>
              <w:top w:val="nil"/>
              <w:left w:val="nil"/>
              <w:bottom w:val="single" w:sz="4" w:space="0" w:color="auto"/>
              <w:right w:val="single" w:sz="4" w:space="0" w:color="auto"/>
            </w:tcBorders>
            <w:shd w:val="clear" w:color="auto" w:fill="auto"/>
            <w:vAlign w:val="center"/>
            <w:hideMark/>
            <w:tcPrChange w:id="885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6B79D95" w14:textId="77777777" w:rsidR="001A7CD7" w:rsidRPr="00F77B86" w:rsidRDefault="001A7CD7" w:rsidP="001A7CD7">
            <w:pPr>
              <w:spacing w:after="0" w:line="240" w:lineRule="auto"/>
              <w:jc w:val="left"/>
              <w:rPr>
                <w:ins w:id="8851" w:author="ilham.nur@office.ui.ac.id" w:date="2023-03-28T22:19:00Z"/>
                <w:rFonts w:eastAsia="Times New Roman" w:cs="Times New Roman"/>
                <w:b/>
                <w:bCs/>
                <w:color w:val="000000"/>
                <w:sz w:val="20"/>
                <w:szCs w:val="20"/>
                <w:rPrChange w:id="8852" w:author="ilham.nur@office.ui.ac.id" w:date="2023-03-28T22:19:00Z">
                  <w:rPr>
                    <w:ins w:id="8853" w:author="ilham.nur@office.ui.ac.id" w:date="2023-03-28T22:19:00Z"/>
                    <w:rFonts w:eastAsia="Times New Roman" w:cs="Times New Roman"/>
                    <w:b/>
                    <w:bCs/>
                    <w:color w:val="000000"/>
                    <w:szCs w:val="24"/>
                  </w:rPr>
                </w:rPrChange>
              </w:rPr>
            </w:pPr>
            <w:ins w:id="8854" w:author="ilham.nur@office.ui.ac.id" w:date="2023-03-28T22:19:00Z">
              <w:r w:rsidRPr="00F77B86">
                <w:rPr>
                  <w:rFonts w:eastAsia="Times New Roman" w:cs="Times New Roman"/>
                  <w:b/>
                  <w:bCs/>
                  <w:color w:val="000000"/>
                  <w:sz w:val="20"/>
                  <w:szCs w:val="20"/>
                  <w:rPrChange w:id="8855" w:author="ilham.nur@office.ui.ac.id" w:date="2023-03-28T22:19:00Z">
                    <w:rPr>
                      <w:rFonts w:eastAsia="Times New Roman" w:cs="Times New Roman"/>
                      <w:b/>
                      <w:bCs/>
                      <w:color w:val="000000"/>
                      <w:szCs w:val="24"/>
                    </w:rPr>
                  </w:rPrChange>
                </w:rPr>
                <w:t xml:space="preserve"> Rp                                  19,642,500.00 </w:t>
              </w:r>
            </w:ins>
          </w:p>
        </w:tc>
      </w:tr>
      <w:tr w:rsidR="001A7CD7" w:rsidRPr="00F77B86" w14:paraId="53EC0C2E" w14:textId="77777777" w:rsidTr="001A7CD7">
        <w:trPr>
          <w:trHeight w:val="315"/>
          <w:ins w:id="8856" w:author="ilham.nur@office.ui.ac.id" w:date="2023-03-28T22:19:00Z"/>
          <w:trPrChange w:id="885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885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9C2E25B" w14:textId="77777777" w:rsidR="001A7CD7" w:rsidRPr="00F77B86" w:rsidRDefault="001A7CD7" w:rsidP="001A7CD7">
            <w:pPr>
              <w:spacing w:after="0" w:line="240" w:lineRule="auto"/>
              <w:rPr>
                <w:ins w:id="8859" w:author="ilham.nur@office.ui.ac.id" w:date="2023-03-28T22:19:00Z"/>
                <w:rFonts w:eastAsia="Times New Roman" w:cs="Times New Roman"/>
                <w:color w:val="000000"/>
                <w:sz w:val="20"/>
                <w:szCs w:val="20"/>
                <w:rPrChange w:id="8860" w:author="ilham.nur@office.ui.ac.id" w:date="2023-03-28T22:19:00Z">
                  <w:rPr>
                    <w:ins w:id="8861" w:author="ilham.nur@office.ui.ac.id" w:date="2023-03-28T22:19:00Z"/>
                    <w:rFonts w:eastAsia="Times New Roman" w:cs="Times New Roman"/>
                    <w:color w:val="000000"/>
                    <w:szCs w:val="24"/>
                  </w:rPr>
                </w:rPrChange>
              </w:rPr>
            </w:pPr>
            <w:ins w:id="8862" w:author="ilham.nur@office.ui.ac.id" w:date="2023-03-28T22:19:00Z">
              <w:r w:rsidRPr="00F77B86">
                <w:rPr>
                  <w:rFonts w:eastAsia="Times New Roman" w:cs="Times New Roman"/>
                  <w:color w:val="000000"/>
                  <w:sz w:val="20"/>
                  <w:szCs w:val="20"/>
                  <w:rPrChange w:id="8863" w:author="ilham.nur@office.ui.ac.id" w:date="2023-03-28T22:19:00Z">
                    <w:rPr>
                      <w:rFonts w:eastAsia="Times New Roman" w:cs="Times New Roman"/>
                      <w:color w:val="000000"/>
                      <w:szCs w:val="24"/>
                    </w:rPr>
                  </w:rPrChange>
                </w:rPr>
                <w:t>Simulasi 40</w:t>
              </w:r>
            </w:ins>
          </w:p>
        </w:tc>
        <w:tc>
          <w:tcPr>
            <w:tcW w:w="901" w:type="pct"/>
            <w:tcBorders>
              <w:top w:val="nil"/>
              <w:left w:val="nil"/>
              <w:bottom w:val="single" w:sz="4" w:space="0" w:color="auto"/>
              <w:right w:val="single" w:sz="4" w:space="0" w:color="auto"/>
            </w:tcBorders>
            <w:shd w:val="clear" w:color="auto" w:fill="auto"/>
            <w:noWrap/>
            <w:vAlign w:val="bottom"/>
            <w:hideMark/>
            <w:tcPrChange w:id="886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472ABCD" w14:textId="77777777" w:rsidR="001A7CD7" w:rsidRPr="00F77B86" w:rsidRDefault="001A7CD7" w:rsidP="001A7CD7">
            <w:pPr>
              <w:spacing w:after="0" w:line="240" w:lineRule="auto"/>
              <w:jc w:val="right"/>
              <w:rPr>
                <w:ins w:id="8865" w:author="ilham.nur@office.ui.ac.id" w:date="2023-03-28T22:19:00Z"/>
                <w:rFonts w:eastAsia="Times New Roman" w:cs="Times New Roman"/>
                <w:color w:val="000000"/>
                <w:sz w:val="20"/>
                <w:szCs w:val="20"/>
                <w:rPrChange w:id="8866" w:author="ilham.nur@office.ui.ac.id" w:date="2023-03-28T22:19:00Z">
                  <w:rPr>
                    <w:ins w:id="8867" w:author="ilham.nur@office.ui.ac.id" w:date="2023-03-28T22:19:00Z"/>
                    <w:rFonts w:ascii="Calibri" w:eastAsia="Times New Roman" w:hAnsi="Calibri" w:cs="Calibri"/>
                    <w:color w:val="000000"/>
                    <w:sz w:val="22"/>
                  </w:rPr>
                </w:rPrChange>
              </w:rPr>
            </w:pPr>
            <w:ins w:id="8868" w:author="ilham.nur@office.ui.ac.id" w:date="2023-03-28T22:19:00Z">
              <w:r w:rsidRPr="00F77B86">
                <w:rPr>
                  <w:rFonts w:eastAsia="Times New Roman" w:cs="Times New Roman"/>
                  <w:color w:val="000000"/>
                  <w:sz w:val="20"/>
                  <w:szCs w:val="20"/>
                  <w:rPrChange w:id="8869" w:author="ilham.nur@office.ui.ac.id" w:date="2023-03-28T22:19:00Z">
                    <w:rPr>
                      <w:rFonts w:ascii="Calibri" w:eastAsia="Times New Roman" w:hAnsi="Calibri" w:cs="Calibri"/>
                      <w:color w:val="000000"/>
                      <w:sz w:val="22"/>
                    </w:rPr>
                  </w:rPrChange>
                </w:rPr>
                <w:t>4.30</w:t>
              </w:r>
            </w:ins>
          </w:p>
        </w:tc>
        <w:tc>
          <w:tcPr>
            <w:tcW w:w="901" w:type="pct"/>
            <w:tcBorders>
              <w:top w:val="nil"/>
              <w:left w:val="nil"/>
              <w:bottom w:val="single" w:sz="4" w:space="0" w:color="auto"/>
              <w:right w:val="single" w:sz="4" w:space="0" w:color="auto"/>
            </w:tcBorders>
            <w:shd w:val="clear" w:color="auto" w:fill="auto"/>
            <w:vAlign w:val="center"/>
            <w:hideMark/>
            <w:tcPrChange w:id="887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E35C324" w14:textId="77777777" w:rsidR="001A7CD7" w:rsidRPr="00F77B86" w:rsidRDefault="001A7CD7" w:rsidP="001A7CD7">
            <w:pPr>
              <w:spacing w:after="0" w:line="240" w:lineRule="auto"/>
              <w:jc w:val="right"/>
              <w:rPr>
                <w:ins w:id="8871" w:author="ilham.nur@office.ui.ac.id" w:date="2023-03-28T22:19:00Z"/>
                <w:rFonts w:eastAsia="Times New Roman" w:cs="Times New Roman"/>
                <w:b/>
                <w:bCs/>
                <w:color w:val="000000"/>
                <w:sz w:val="20"/>
                <w:szCs w:val="20"/>
                <w:rPrChange w:id="8872" w:author="ilham.nur@office.ui.ac.id" w:date="2023-03-28T22:19:00Z">
                  <w:rPr>
                    <w:ins w:id="8873" w:author="ilham.nur@office.ui.ac.id" w:date="2023-03-28T22:19:00Z"/>
                    <w:rFonts w:eastAsia="Times New Roman" w:cs="Times New Roman"/>
                    <w:b/>
                    <w:bCs/>
                    <w:color w:val="000000"/>
                    <w:szCs w:val="24"/>
                  </w:rPr>
                </w:rPrChange>
              </w:rPr>
            </w:pPr>
            <w:ins w:id="8874" w:author="ilham.nur@office.ui.ac.id" w:date="2023-03-28T22:19:00Z">
              <w:r w:rsidRPr="00F77B86">
                <w:rPr>
                  <w:rFonts w:eastAsia="Times New Roman" w:cs="Times New Roman"/>
                  <w:b/>
                  <w:bCs/>
                  <w:color w:val="000000"/>
                  <w:sz w:val="20"/>
                  <w:szCs w:val="20"/>
                  <w:rPrChange w:id="8875" w:author="ilham.nur@office.ui.ac.id" w:date="2023-03-28T22:19:00Z">
                    <w:rPr>
                      <w:rFonts w:eastAsia="Times New Roman" w:cs="Times New Roman"/>
                      <w:b/>
                      <w:bCs/>
                      <w:color w:val="000000"/>
                      <w:szCs w:val="24"/>
                    </w:rPr>
                  </w:rPrChange>
                </w:rPr>
                <w:t>722.4</w:t>
              </w:r>
            </w:ins>
          </w:p>
        </w:tc>
        <w:tc>
          <w:tcPr>
            <w:tcW w:w="901" w:type="pct"/>
            <w:tcBorders>
              <w:top w:val="nil"/>
              <w:left w:val="nil"/>
              <w:bottom w:val="single" w:sz="4" w:space="0" w:color="auto"/>
              <w:right w:val="single" w:sz="4" w:space="0" w:color="auto"/>
            </w:tcBorders>
            <w:shd w:val="clear" w:color="auto" w:fill="auto"/>
            <w:vAlign w:val="center"/>
            <w:hideMark/>
            <w:tcPrChange w:id="887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F8C3D08" w14:textId="77777777" w:rsidR="001A7CD7" w:rsidRPr="00F77B86" w:rsidRDefault="001A7CD7" w:rsidP="001A7CD7">
            <w:pPr>
              <w:spacing w:after="0" w:line="240" w:lineRule="auto"/>
              <w:rPr>
                <w:ins w:id="8877" w:author="ilham.nur@office.ui.ac.id" w:date="2023-03-28T22:19:00Z"/>
                <w:rFonts w:eastAsia="Times New Roman" w:cs="Times New Roman"/>
                <w:color w:val="000000"/>
                <w:sz w:val="20"/>
                <w:szCs w:val="20"/>
                <w:rPrChange w:id="8878" w:author="ilham.nur@office.ui.ac.id" w:date="2023-03-28T22:19:00Z">
                  <w:rPr>
                    <w:ins w:id="8879" w:author="ilham.nur@office.ui.ac.id" w:date="2023-03-28T22:19:00Z"/>
                    <w:rFonts w:eastAsia="Times New Roman" w:cs="Times New Roman"/>
                    <w:color w:val="000000"/>
                    <w:szCs w:val="24"/>
                  </w:rPr>
                </w:rPrChange>
              </w:rPr>
            </w:pPr>
            <w:ins w:id="8880" w:author="ilham.nur@office.ui.ac.id" w:date="2023-03-28T22:19:00Z">
              <w:r w:rsidRPr="00F77B86">
                <w:rPr>
                  <w:rFonts w:eastAsia="Times New Roman" w:cs="Times New Roman"/>
                  <w:color w:val="000000"/>
                  <w:sz w:val="20"/>
                  <w:szCs w:val="20"/>
                  <w:rPrChange w:id="8881" w:author="ilham.nur@office.ui.ac.id" w:date="2023-03-28T22:19:00Z">
                    <w:rPr>
                      <w:rFonts w:eastAsia="Times New Roman" w:cs="Times New Roman"/>
                      <w:color w:val="000000"/>
                      <w:szCs w:val="24"/>
                    </w:rPr>
                  </w:rPrChange>
                </w:rPr>
                <w:t xml:space="preserve"> $                                   935 </w:t>
              </w:r>
            </w:ins>
          </w:p>
        </w:tc>
        <w:tc>
          <w:tcPr>
            <w:tcW w:w="1278" w:type="pct"/>
            <w:tcBorders>
              <w:top w:val="nil"/>
              <w:left w:val="nil"/>
              <w:bottom w:val="single" w:sz="4" w:space="0" w:color="auto"/>
              <w:right w:val="single" w:sz="4" w:space="0" w:color="auto"/>
            </w:tcBorders>
            <w:shd w:val="clear" w:color="auto" w:fill="auto"/>
            <w:vAlign w:val="center"/>
            <w:hideMark/>
            <w:tcPrChange w:id="888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20E269C" w14:textId="77777777" w:rsidR="001A7CD7" w:rsidRPr="00F77B86" w:rsidRDefault="001A7CD7" w:rsidP="001A7CD7">
            <w:pPr>
              <w:spacing w:after="0" w:line="240" w:lineRule="auto"/>
              <w:jc w:val="left"/>
              <w:rPr>
                <w:ins w:id="8883" w:author="ilham.nur@office.ui.ac.id" w:date="2023-03-28T22:19:00Z"/>
                <w:rFonts w:eastAsia="Times New Roman" w:cs="Times New Roman"/>
                <w:b/>
                <w:bCs/>
                <w:color w:val="000000"/>
                <w:sz w:val="20"/>
                <w:szCs w:val="20"/>
                <w:rPrChange w:id="8884" w:author="ilham.nur@office.ui.ac.id" w:date="2023-03-28T22:19:00Z">
                  <w:rPr>
                    <w:ins w:id="8885" w:author="ilham.nur@office.ui.ac.id" w:date="2023-03-28T22:19:00Z"/>
                    <w:rFonts w:eastAsia="Times New Roman" w:cs="Times New Roman"/>
                    <w:b/>
                    <w:bCs/>
                    <w:color w:val="000000"/>
                    <w:szCs w:val="24"/>
                  </w:rPr>
                </w:rPrChange>
              </w:rPr>
            </w:pPr>
            <w:ins w:id="8886" w:author="ilham.nur@office.ui.ac.id" w:date="2023-03-28T22:19:00Z">
              <w:r w:rsidRPr="00F77B86">
                <w:rPr>
                  <w:rFonts w:eastAsia="Times New Roman" w:cs="Times New Roman"/>
                  <w:b/>
                  <w:bCs/>
                  <w:color w:val="000000"/>
                  <w:sz w:val="20"/>
                  <w:szCs w:val="20"/>
                  <w:rPrChange w:id="8887" w:author="ilham.nur@office.ui.ac.id" w:date="2023-03-28T22:19:00Z">
                    <w:rPr>
                      <w:rFonts w:eastAsia="Times New Roman" w:cs="Times New Roman"/>
                      <w:b/>
                      <w:bCs/>
                      <w:color w:val="000000"/>
                      <w:szCs w:val="24"/>
                    </w:rPr>
                  </w:rPrChange>
                </w:rPr>
                <w:t xml:space="preserve"> Rp                                  14,023,500.00 </w:t>
              </w:r>
            </w:ins>
          </w:p>
        </w:tc>
      </w:tr>
    </w:tbl>
    <w:p w14:paraId="4794034D" w14:textId="77777777" w:rsidR="00A32FD9" w:rsidRPr="00A32FD9" w:rsidRDefault="00A32FD9" w:rsidP="00A32FD9"/>
    <w:sectPr w:rsidR="00A32FD9" w:rsidRPr="00A32FD9" w:rsidSect="00AD4474">
      <w:pgSz w:w="11906" w:h="16838" w:code="9"/>
      <w:pgMar w:top="1701" w:right="1701" w:bottom="1701" w:left="1701"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39" w:author="Ilham Nur Pratama" w:date="2023-05-21T07:24:00Z" w:initials="f">
    <w:p w14:paraId="7B54FD46" w14:textId="77777777" w:rsidR="00EA376F" w:rsidRDefault="00EA376F" w:rsidP="009341A4">
      <w:pPr>
        <w:pStyle w:val="CommentText"/>
        <w:jc w:val="left"/>
      </w:pPr>
      <w:r>
        <w:rPr>
          <w:rStyle w:val="CommentReference"/>
        </w:rPr>
        <w:annotationRef/>
      </w:r>
      <w:r>
        <w:t>Tabel before after optimasi</w:t>
      </w:r>
    </w:p>
  </w:comment>
  <w:comment w:id="5595" w:author="Ilham Nur Pratama" w:date="2023-05-21T07:25:00Z" w:initials="f">
    <w:p w14:paraId="48037D0B" w14:textId="77777777" w:rsidR="00EA376F" w:rsidRDefault="00EA376F" w:rsidP="001311D1">
      <w:pPr>
        <w:pStyle w:val="CommentText"/>
        <w:jc w:val="left"/>
      </w:pPr>
      <w:r>
        <w:rPr>
          <w:rStyle w:val="CommentReference"/>
        </w:rPr>
        <w:annotationRef/>
      </w:r>
      <w:r>
        <w:t>Penjelasan mendapatkan 80%</w:t>
      </w:r>
    </w:p>
  </w:comment>
  <w:comment w:id="5886" w:author="Ilham Nur Pratama" w:date="2023-05-21T07:21:00Z" w:initials="f">
    <w:p w14:paraId="0A442D7E" w14:textId="7647BB8F" w:rsidR="00D2697D" w:rsidRDefault="00D2697D" w:rsidP="00E27B43">
      <w:pPr>
        <w:pStyle w:val="CommentText"/>
        <w:jc w:val="left"/>
      </w:pPr>
      <w:r>
        <w:rPr>
          <w:rStyle w:val="CommentReference"/>
        </w:rPr>
        <w:annotationRef/>
      </w:r>
      <w:r>
        <w:t>Jawaban mengapa pakai t test</w:t>
      </w:r>
    </w:p>
  </w:comment>
  <w:comment w:id="6111" w:author="Ilham Nur Pratama" w:date="2023-05-17T20:41:00Z" w:initials="f">
    <w:p w14:paraId="38A9823D" w14:textId="00FB39AF" w:rsidR="00BA04D3" w:rsidRDefault="00BA04D3" w:rsidP="00BE4C90">
      <w:pPr>
        <w:pStyle w:val="CommentText"/>
        <w:jc w:val="left"/>
      </w:pPr>
      <w:r>
        <w:rPr>
          <w:rStyle w:val="CommentReference"/>
        </w:rPr>
        <w:annotationRef/>
      </w:r>
      <w:r>
        <w:t>Dari berapa hingga berapa?</w:t>
      </w:r>
    </w:p>
  </w:comment>
  <w:comment w:id="6112" w:author="Ilham Nur Pratama" w:date="2023-05-17T21:27:00Z" w:initials="f">
    <w:p w14:paraId="26B09244" w14:textId="77777777" w:rsidR="00E85271" w:rsidRDefault="00E85271" w:rsidP="002B3BDC">
      <w:pPr>
        <w:pStyle w:val="CommentText"/>
        <w:jc w:val="left"/>
      </w:pPr>
      <w:r>
        <w:rPr>
          <w:rStyle w:val="CommentReference"/>
        </w:rPr>
        <w:annotationRef/>
      </w:r>
      <w:r>
        <w:t>Done</w:t>
      </w:r>
    </w:p>
  </w:comment>
  <w:comment w:id="6121" w:author="Ilham Nur Pratama" w:date="2023-05-17T20:41:00Z" w:initials="f">
    <w:p w14:paraId="10A9AC78" w14:textId="1FF26CB2" w:rsidR="00BA04D3" w:rsidRDefault="00BA04D3" w:rsidP="004752E9">
      <w:pPr>
        <w:pStyle w:val="CommentText"/>
        <w:jc w:val="left"/>
      </w:pPr>
      <w:r>
        <w:rPr>
          <w:rStyle w:val="CommentReference"/>
        </w:rPr>
        <w:annotationRef/>
      </w:r>
      <w:r>
        <w:t>Disamakan format awalan</w:t>
      </w:r>
    </w:p>
  </w:comment>
  <w:comment w:id="6122" w:author="Ilham Nur Pratama" w:date="2023-05-17T21:27:00Z" w:initials="f">
    <w:p w14:paraId="33F70AF4" w14:textId="77777777" w:rsidR="00E85271" w:rsidRDefault="00E85271" w:rsidP="00406A57">
      <w:pPr>
        <w:pStyle w:val="CommentText"/>
        <w:jc w:val="left"/>
      </w:pPr>
      <w:r>
        <w:rPr>
          <w:rStyle w:val="CommentReference"/>
        </w:rPr>
        <w:annotationRef/>
      </w:r>
      <w:r>
        <w:t>done</w:t>
      </w:r>
    </w:p>
  </w:comment>
  <w:comment w:id="6146" w:author="Ilham Nur Pratama" w:date="2023-05-17T20:44:00Z" w:initials="f">
    <w:p w14:paraId="1D754868" w14:textId="6DC20C9D" w:rsidR="003D426A" w:rsidRDefault="003D426A" w:rsidP="00AE4638">
      <w:pPr>
        <w:pStyle w:val="CommentText"/>
        <w:jc w:val="left"/>
      </w:pPr>
      <w:r>
        <w:rPr>
          <w:rStyle w:val="CommentReference"/>
        </w:rPr>
        <w:annotationRef/>
      </w:r>
      <w:r>
        <w:t>Dimasukan satuan yang digunakan</w:t>
      </w:r>
    </w:p>
  </w:comment>
  <w:comment w:id="6147" w:author="Ilham Nur Pratama" w:date="2023-05-21T07:24:00Z" w:initials="f">
    <w:p w14:paraId="5949D7A2" w14:textId="77777777" w:rsidR="00EA376F" w:rsidRDefault="00EA376F" w:rsidP="002E3812">
      <w:pPr>
        <w:pStyle w:val="CommentText"/>
        <w:jc w:val="left"/>
      </w:pPr>
      <w:r>
        <w:rPr>
          <w:rStyle w:val="CommentReference"/>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54FD46" w15:done="0"/>
  <w15:commentEx w15:paraId="48037D0B" w15:done="0"/>
  <w15:commentEx w15:paraId="0A442D7E" w15:done="0"/>
  <w15:commentEx w15:paraId="38A9823D" w15:done="0"/>
  <w15:commentEx w15:paraId="26B09244" w15:paraIdParent="38A9823D" w15:done="0"/>
  <w15:commentEx w15:paraId="10A9AC78" w15:done="0"/>
  <w15:commentEx w15:paraId="33F70AF4" w15:paraIdParent="10A9AC78" w15:done="0"/>
  <w15:commentEx w15:paraId="1D754868" w15:done="0"/>
  <w15:commentEx w15:paraId="5949D7A2" w15:paraIdParent="1D7548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445C7" w16cex:dateUtc="2023-05-21T00:24:00Z"/>
  <w16cex:commentExtensible w16cex:durableId="281445E3" w16cex:dateUtc="2023-05-21T00:25:00Z"/>
  <w16cex:commentExtensible w16cex:durableId="281444E9" w16cex:dateUtc="2023-05-21T00:21:00Z"/>
  <w16cex:commentExtensible w16cex:durableId="280FBA79" w16cex:dateUtc="2023-05-17T13:41:00Z"/>
  <w16cex:commentExtensible w16cex:durableId="280FC546" w16cex:dateUtc="2023-05-17T14:27:00Z"/>
  <w16cex:commentExtensible w16cex:durableId="280FBA90" w16cex:dateUtc="2023-05-17T13:41:00Z"/>
  <w16cex:commentExtensible w16cex:durableId="280FC54B" w16cex:dateUtc="2023-05-17T14:27:00Z"/>
  <w16cex:commentExtensible w16cex:durableId="280FBB2A" w16cex:dateUtc="2023-05-17T13:44:00Z"/>
  <w16cex:commentExtensible w16cex:durableId="281445AA" w16cex:dateUtc="2023-05-21T00: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54FD46" w16cid:durableId="281445C7"/>
  <w16cid:commentId w16cid:paraId="48037D0B" w16cid:durableId="281445E3"/>
  <w16cid:commentId w16cid:paraId="0A442D7E" w16cid:durableId="281444E9"/>
  <w16cid:commentId w16cid:paraId="38A9823D" w16cid:durableId="280FBA79"/>
  <w16cid:commentId w16cid:paraId="26B09244" w16cid:durableId="280FC546"/>
  <w16cid:commentId w16cid:paraId="10A9AC78" w16cid:durableId="280FBA90"/>
  <w16cid:commentId w16cid:paraId="33F70AF4" w16cid:durableId="280FC54B"/>
  <w16cid:commentId w16cid:paraId="1D754868" w16cid:durableId="280FBB2A"/>
  <w16cid:commentId w16cid:paraId="5949D7A2" w16cid:durableId="281445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376B31" w14:textId="77777777" w:rsidR="00BC38B8" w:rsidRDefault="00BC38B8" w:rsidP="00FB2759">
      <w:pPr>
        <w:spacing w:after="0" w:line="240" w:lineRule="auto"/>
      </w:pPr>
      <w:r>
        <w:separator/>
      </w:r>
    </w:p>
  </w:endnote>
  <w:endnote w:type="continuationSeparator" w:id="0">
    <w:p w14:paraId="3C3FD2ED" w14:textId="77777777" w:rsidR="00BC38B8" w:rsidRDefault="00BC38B8" w:rsidP="00FB2759">
      <w:pPr>
        <w:spacing w:after="0" w:line="240" w:lineRule="auto"/>
      </w:pPr>
      <w:r>
        <w:continuationSeparator/>
      </w:r>
    </w:p>
  </w:endnote>
  <w:endnote w:type="continuationNotice" w:id="1">
    <w:p w14:paraId="41636EA1" w14:textId="77777777" w:rsidR="00BC38B8" w:rsidRDefault="00BC38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634746"/>
      <w:docPartObj>
        <w:docPartGallery w:val="Page Numbers (Bottom of Page)"/>
        <w:docPartUnique/>
      </w:docPartObj>
    </w:sdtPr>
    <w:sdtEndPr>
      <w:rPr>
        <w:noProof/>
      </w:rPr>
    </w:sdtEndPr>
    <w:sdtContent>
      <w:p w14:paraId="4C05D174" w14:textId="01C1B513" w:rsidR="00961B09" w:rsidRDefault="00961B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6C03F8" w14:textId="77777777" w:rsidR="00A84257" w:rsidRPr="002F3174" w:rsidRDefault="00A84257" w:rsidP="002F3174">
    <w:pPr>
      <w:pStyle w:val="Footer"/>
      <w:jc w:val="right"/>
      <w:rPr>
        <w:rFonts w:ascii="Arial" w:hAnsi="Arial" w:cs="Arial"/>
        <w:b/>
        <w:bCs/>
        <w:sz w:val="20"/>
        <w:szCs w:val="2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280377"/>
      <w:docPartObj>
        <w:docPartGallery w:val="Page Numbers (Bottom of Page)"/>
        <w:docPartUnique/>
      </w:docPartObj>
    </w:sdtPr>
    <w:sdtEndPr>
      <w:rPr>
        <w:noProof/>
      </w:rPr>
    </w:sdtEndPr>
    <w:sdtContent>
      <w:p w14:paraId="1AB4E8DE" w14:textId="781B7904" w:rsidR="00A84257" w:rsidRDefault="00A842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4ABF13" w14:textId="77777777" w:rsidR="00A84257" w:rsidRPr="002F3174" w:rsidRDefault="00A84257" w:rsidP="002F3174">
    <w:pPr>
      <w:pStyle w:val="Footer"/>
      <w:jc w:val="right"/>
      <w:rPr>
        <w:rFonts w:ascii="Arial" w:hAnsi="Arial" w:cs="Arial"/>
        <w:b/>
        <w:bCs/>
        <w:sz w:val="20"/>
        <w:szCs w:val="2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DD2E" w14:textId="77777777" w:rsidR="00F77993" w:rsidRPr="00D17A37" w:rsidRDefault="00F77993">
    <w:pPr>
      <w:pStyle w:val="Footer"/>
      <w:jc w:val="center"/>
      <w:rPr>
        <w:b/>
        <w:bCs/>
      </w:rPr>
    </w:pPr>
  </w:p>
  <w:p w14:paraId="36A619D5" w14:textId="77777777" w:rsidR="00F77993" w:rsidRPr="00D17A37" w:rsidRDefault="00F77993"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F0E0F" w14:textId="77777777" w:rsidR="00BC0F4A" w:rsidRDefault="00BC0F4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2515AF65" w14:textId="7EE7A897" w:rsidR="009B4624" w:rsidRDefault="009B46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860C" w14:textId="13180C42" w:rsidR="009B4624" w:rsidRPr="009B4624" w:rsidRDefault="009B4624"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144533"/>
      <w:docPartObj>
        <w:docPartGallery w:val="Page Numbers (Bottom of Page)"/>
        <w:docPartUnique/>
      </w:docPartObj>
    </w:sdtPr>
    <w:sdtEndPr>
      <w:rPr>
        <w:noProof/>
      </w:rPr>
    </w:sdtEndPr>
    <w:sdtContent>
      <w:p w14:paraId="6141446E" w14:textId="3802EA72" w:rsidR="002F3174" w:rsidRDefault="002F3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85E13" w14:textId="5102689B" w:rsidR="002F3174" w:rsidRPr="002F3174" w:rsidRDefault="002F3174" w:rsidP="002F3174">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9486702"/>
      <w:docPartObj>
        <w:docPartGallery w:val="Page Numbers (Bottom of Page)"/>
        <w:docPartUnique/>
      </w:docPartObj>
    </w:sdtPr>
    <w:sdtEndPr>
      <w:rPr>
        <w:noProof/>
      </w:rPr>
    </w:sdtEndPr>
    <w:sdtContent>
      <w:p w14:paraId="43EC366B" w14:textId="77777777" w:rsidR="005250D7" w:rsidRDefault="005A58B4">
        <w:pPr>
          <w:pStyle w:val="Footer"/>
          <w:jc w:val="center"/>
        </w:pPr>
      </w:p>
    </w:sdtContent>
  </w:sdt>
  <w:p w14:paraId="57F078D7" w14:textId="77777777" w:rsidR="005250D7" w:rsidRPr="002F3174" w:rsidRDefault="005250D7" w:rsidP="002F3174">
    <w:pPr>
      <w:pStyle w:val="Footer"/>
      <w:jc w:val="right"/>
      <w:rPr>
        <w:rFonts w:ascii="Arial" w:hAnsi="Arial" w:cs="Arial"/>
        <w:b/>
        <w:bCs/>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D4E3C" w14:textId="77777777" w:rsidR="00BC38B8" w:rsidRDefault="00BC38B8" w:rsidP="00FB2759">
      <w:pPr>
        <w:spacing w:after="0" w:line="240" w:lineRule="auto"/>
      </w:pPr>
      <w:r>
        <w:separator/>
      </w:r>
    </w:p>
  </w:footnote>
  <w:footnote w:type="continuationSeparator" w:id="0">
    <w:p w14:paraId="0D93A337" w14:textId="77777777" w:rsidR="00BC38B8" w:rsidRDefault="00BC38B8" w:rsidP="00FB2759">
      <w:pPr>
        <w:spacing w:after="0" w:line="240" w:lineRule="auto"/>
      </w:pPr>
      <w:r>
        <w:continuationSeparator/>
      </w:r>
    </w:p>
  </w:footnote>
  <w:footnote w:type="continuationNotice" w:id="1">
    <w:p w14:paraId="529F63BA" w14:textId="77777777" w:rsidR="00BC38B8" w:rsidRDefault="00BC38B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02BA8392" w:rsidR="00AD4474" w:rsidRDefault="00AD4474" w:rsidP="001B1207">
    <w:pPr>
      <w:pStyle w:val="Header"/>
      <w:jc w:val="center"/>
    </w:pPr>
  </w:p>
  <w:p w14:paraId="038A45C7" w14:textId="77777777" w:rsidR="0024759F" w:rsidRDefault="0024759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B9A7" w14:textId="77777777" w:rsidR="009B4624" w:rsidRDefault="005A58B4">
    <w:pPr>
      <w:pStyle w:val="Header"/>
    </w:pPr>
    <w:r>
      <w:rPr>
        <w:noProof/>
      </w:rPr>
      <w:pict w14:anchorId="38506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2" type="#_x0000_t75" style="position:absolute;left:0;text-align:left;margin-left:0;margin-top:0;width:300pt;height:300pt;z-index:-25165823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34B18EC1" w:rsidR="00155708" w:rsidRDefault="0015570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310193"/>
      <w:docPartObj>
        <w:docPartGallery w:val="Page Numbers (Top of Page)"/>
        <w:docPartUnique/>
      </w:docPartObj>
    </w:sdtPr>
    <w:sdtEndPr>
      <w:rPr>
        <w:noProof/>
      </w:rPr>
    </w:sdtEndPr>
    <w:sdtContent>
      <w:p w14:paraId="5B93B31E" w14:textId="15550134"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DD0F82" w14:textId="7FFD54F7" w:rsidR="00155708" w:rsidRDefault="00155708">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86E12" w14:textId="0559A9F8" w:rsidR="007D3ED1" w:rsidRDefault="007D3ED1">
    <w:pPr>
      <w:pStyle w:val="Header"/>
      <w:jc w:val="right"/>
    </w:pPr>
  </w:p>
  <w:p w14:paraId="0F537C16" w14:textId="77777777" w:rsidR="007D3ED1" w:rsidRDefault="005A58B4">
    <w:pPr>
      <w:pStyle w:val="Header"/>
    </w:pPr>
    <w:r>
      <w:rPr>
        <w:noProof/>
      </w:rPr>
      <w:pict w14:anchorId="2F6464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3" type="#_x0000_t75" style="position:absolute;left:0;text-align:left;margin-left:0;margin-top:0;width:300pt;height:300pt;z-index:-251658237;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1ABE41E1" w:rsidR="00155708" w:rsidRDefault="0015570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A1F49" w14:textId="2C0F0884" w:rsidR="002F3174" w:rsidRDefault="005A58B4">
    <w:pPr>
      <w:pStyle w:val="Header"/>
      <w:jc w:val="right"/>
    </w:pPr>
    <w:sdt>
      <w:sdtPr>
        <w:id w:val="760256485"/>
        <w:docPartObj>
          <w:docPartGallery w:val="Page Numbers (Top of Page)"/>
          <w:docPartUnique/>
        </w:docPartObj>
      </w:sdtPr>
      <w:sdtEndPr>
        <w:rPr>
          <w:noProof/>
        </w:rPr>
      </w:sdtEndPr>
      <w:sdtContent>
        <w:r w:rsidR="002F3174">
          <w:fldChar w:fldCharType="begin"/>
        </w:r>
        <w:r w:rsidR="002F3174">
          <w:instrText xml:space="preserve"> PAGE   \* MERGEFORMAT </w:instrText>
        </w:r>
        <w:r w:rsidR="002F3174">
          <w:fldChar w:fldCharType="separate"/>
        </w:r>
        <w:r w:rsidR="002F3174">
          <w:rPr>
            <w:noProof/>
          </w:rPr>
          <w:t>2</w:t>
        </w:r>
        <w:r w:rsidR="002F3174">
          <w:rPr>
            <w:noProof/>
          </w:rPr>
          <w:fldChar w:fldCharType="end"/>
        </w:r>
      </w:sdtContent>
    </w:sdt>
  </w:p>
  <w:p w14:paraId="19C194CB" w14:textId="0FF21E52" w:rsidR="00155708" w:rsidRDefault="00155708">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5681F180" w:rsidR="00155708" w:rsidRDefault="00155708">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31585"/>
      <w:docPartObj>
        <w:docPartGallery w:val="Page Numbers (Top of Page)"/>
        <w:docPartUnique/>
      </w:docPartObj>
    </w:sdtPr>
    <w:sdtEndPr>
      <w:rPr>
        <w:noProof/>
      </w:rPr>
    </w:sdtEndPr>
    <w:sdtContent>
      <w:p w14:paraId="7D58A053" w14:textId="77777777"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0B98BF" w14:textId="77777777" w:rsidR="002F3174" w:rsidRDefault="005A58B4">
    <w:pPr>
      <w:pStyle w:val="Header"/>
    </w:pPr>
    <w:r>
      <w:rPr>
        <w:noProof/>
      </w:rPr>
      <w:pict w14:anchorId="71FCA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8" type="#_x0000_t75" style="position:absolute;left:0;text-align:left;margin-left:0;margin-top:0;width:300pt;height:300pt;z-index:-2516582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9231F" w14:textId="77777777" w:rsidR="005250D7" w:rsidRDefault="005250D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1153671"/>
      <w:docPartObj>
        <w:docPartGallery w:val="Page Numbers (Top of Page)"/>
        <w:docPartUnique/>
      </w:docPartObj>
    </w:sdtPr>
    <w:sdtEndPr>
      <w:rPr>
        <w:noProof/>
      </w:rPr>
    </w:sdtEndPr>
    <w:sdtContent>
      <w:p w14:paraId="00374ECD" w14:textId="77777777" w:rsidR="005250D7" w:rsidRDefault="005250D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D6BE0D" w14:textId="77777777" w:rsidR="005250D7" w:rsidRDefault="005250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E4E876E" w:rsidR="00155708" w:rsidRDefault="00155708">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C7BE" w14:textId="77777777" w:rsidR="005250D7" w:rsidRDefault="005A58B4">
    <w:pPr>
      <w:pStyle w:val="Header"/>
      <w:jc w:val="right"/>
    </w:pPr>
    <w:sdt>
      <w:sdtPr>
        <w:id w:val="1599911228"/>
        <w:docPartObj>
          <w:docPartGallery w:val="Page Numbers (Top of Page)"/>
          <w:docPartUnique/>
        </w:docPartObj>
      </w:sdtPr>
      <w:sdtEndPr>
        <w:rPr>
          <w:noProof/>
        </w:rPr>
      </w:sdtEndPr>
      <w:sdtContent/>
    </w:sdt>
  </w:p>
  <w:p w14:paraId="2BD579F9" w14:textId="77777777" w:rsidR="005250D7" w:rsidRDefault="005250D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C86C4" w14:textId="77777777" w:rsidR="005250D7" w:rsidRDefault="005A58B4">
    <w:pPr>
      <w:pStyle w:val="Header"/>
      <w:jc w:val="right"/>
    </w:pPr>
    <w:sdt>
      <w:sdtPr>
        <w:id w:val="587577251"/>
        <w:docPartObj>
          <w:docPartGallery w:val="Page Numbers (Top of Page)"/>
          <w:docPartUnique/>
        </w:docPartObj>
      </w:sdtPr>
      <w:sdtEndPr>
        <w:rPr>
          <w:noProof/>
        </w:rPr>
      </w:sdtEndPr>
      <w:sdtContent>
        <w:r w:rsidR="005250D7">
          <w:fldChar w:fldCharType="begin"/>
        </w:r>
        <w:r w:rsidR="005250D7">
          <w:instrText xml:space="preserve"> PAGE   \* MERGEFORMAT </w:instrText>
        </w:r>
        <w:r w:rsidR="005250D7">
          <w:fldChar w:fldCharType="separate"/>
        </w:r>
        <w:r w:rsidR="005250D7">
          <w:rPr>
            <w:noProof/>
          </w:rPr>
          <w:t>2</w:t>
        </w:r>
        <w:r w:rsidR="005250D7">
          <w:rPr>
            <w:noProof/>
          </w:rPr>
          <w:fldChar w:fldCharType="end"/>
        </w:r>
      </w:sdtContent>
    </w:sdt>
  </w:p>
  <w:p w14:paraId="620AE7CA" w14:textId="77777777" w:rsidR="005250D7" w:rsidRDefault="005250D7">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521AA0CD" w:rsidR="00155708" w:rsidRDefault="00155708">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D0477" w14:textId="71B95DB9" w:rsidR="000C4545" w:rsidRDefault="005A58B4">
    <w:pPr>
      <w:pStyle w:val="Header"/>
      <w:jc w:val="right"/>
    </w:pPr>
    <w:sdt>
      <w:sdtPr>
        <w:id w:val="1796027585"/>
        <w:docPartObj>
          <w:docPartGallery w:val="Page Numbers (Top of Page)"/>
          <w:docPartUnique/>
        </w:docPartObj>
      </w:sdtPr>
      <w:sdtEndPr>
        <w:rPr>
          <w:noProof/>
        </w:rPr>
      </w:sdtEndPr>
      <w:sdtContent>
        <w:r w:rsidR="000C4545">
          <w:fldChar w:fldCharType="begin"/>
        </w:r>
        <w:r w:rsidR="000C4545">
          <w:instrText xml:space="preserve"> PAGE   \* MERGEFORMAT </w:instrText>
        </w:r>
        <w:r w:rsidR="000C4545">
          <w:fldChar w:fldCharType="separate"/>
        </w:r>
        <w:r w:rsidR="000C4545">
          <w:rPr>
            <w:noProof/>
          </w:rPr>
          <w:t>2</w:t>
        </w:r>
        <w:r w:rsidR="000C4545">
          <w:rPr>
            <w:noProof/>
          </w:rPr>
          <w:fldChar w:fldCharType="end"/>
        </w:r>
      </w:sdtContent>
    </w:sdt>
  </w:p>
  <w:p w14:paraId="6381B7F3" w14:textId="6297C87D" w:rsidR="00155708" w:rsidRDefault="00155708">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5030C" w14:textId="3F2DB52B" w:rsidR="00DA2F15" w:rsidRDefault="005A58B4">
    <w:pPr>
      <w:pStyle w:val="Header"/>
      <w:jc w:val="right"/>
    </w:pPr>
    <w:sdt>
      <w:sdtPr>
        <w:id w:val="2024433950"/>
        <w:docPartObj>
          <w:docPartGallery w:val="Page Numbers (Top of Page)"/>
          <w:docPartUnique/>
        </w:docPartObj>
      </w:sdtPr>
      <w:sdtEndPr>
        <w:rPr>
          <w:noProof/>
        </w:rPr>
      </w:sdtEndPr>
      <w:sdtContent>
        <w:r w:rsidR="00DA2F15">
          <w:fldChar w:fldCharType="begin"/>
        </w:r>
        <w:r w:rsidR="00DA2F15">
          <w:instrText xml:space="preserve"> PAGE   \* MERGEFORMAT </w:instrText>
        </w:r>
        <w:r w:rsidR="00DA2F15">
          <w:fldChar w:fldCharType="separate"/>
        </w:r>
        <w:r w:rsidR="00DA2F15">
          <w:rPr>
            <w:noProof/>
          </w:rPr>
          <w:t>2</w:t>
        </w:r>
        <w:r w:rsidR="00DA2F15">
          <w:rPr>
            <w:noProof/>
          </w:rPr>
          <w:fldChar w:fldCharType="end"/>
        </w:r>
      </w:sdtContent>
    </w:sdt>
  </w:p>
  <w:p w14:paraId="5740CEC8" w14:textId="023AF4FB" w:rsidR="002F3174" w:rsidRDefault="002F3174">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2D5E3" w14:textId="6E7484CB" w:rsidR="00961B09" w:rsidRDefault="00961B09">
    <w:pPr>
      <w:pStyle w:val="Header"/>
      <w:jc w:val="right"/>
    </w:pPr>
  </w:p>
  <w:p w14:paraId="6A44540F" w14:textId="77777777" w:rsidR="00961B09" w:rsidRDefault="00961B09">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4E9EF342" w:rsidR="00155708" w:rsidRDefault="00155708">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42E6F71B" w:rsidR="00155708" w:rsidRDefault="00155708">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0EFB9" w14:textId="66B41039" w:rsidR="00A84257" w:rsidRDefault="00A84257">
    <w:pPr>
      <w:pStyle w:val="Header"/>
      <w:jc w:val="right"/>
    </w:pPr>
  </w:p>
  <w:p w14:paraId="05A94C93" w14:textId="77777777" w:rsidR="00A84257" w:rsidRDefault="00A84257">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2831"/>
      <w:docPartObj>
        <w:docPartGallery w:val="Page Numbers (Top of Page)"/>
        <w:docPartUnique/>
      </w:docPartObj>
    </w:sdtPr>
    <w:sdtEndPr>
      <w:rPr>
        <w:noProof/>
      </w:rPr>
    </w:sdtEndPr>
    <w:sdtContent>
      <w:p w14:paraId="1744FAD5" w14:textId="16643260" w:rsidR="00F77993" w:rsidRDefault="00F77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A974C2" w14:textId="77777777" w:rsidR="00F77993" w:rsidRDefault="005A58B4">
    <w:pPr>
      <w:pStyle w:val="Header"/>
    </w:pPr>
    <w:r>
      <w:rPr>
        <w:noProof/>
      </w:rPr>
      <w:pict w14:anchorId="54E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0;margin-top:0;width:300pt;height:300pt;z-index:-251658239;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5AE45FB" w:rsidR="00155708" w:rsidRDefault="0015570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31453"/>
      <w:docPartObj>
        <w:docPartGallery w:val="Page Numbers (Top of Page)"/>
        <w:docPartUnique/>
      </w:docPartObj>
    </w:sdtPr>
    <w:sdtEndPr>
      <w:rPr>
        <w:noProof/>
        <w:color w:val="FFFFFF" w:themeColor="background1"/>
      </w:rPr>
    </w:sdtEndPr>
    <w:sdtContent>
      <w:p w14:paraId="176501F8" w14:textId="7C076770" w:rsidR="002F3174" w:rsidRPr="008505AD" w:rsidRDefault="002F3174">
        <w:pPr>
          <w:pStyle w:val="Header"/>
          <w:jc w:val="right"/>
          <w:rPr>
            <w:color w:val="FFFFFF" w:themeColor="background1"/>
          </w:rPr>
        </w:pPr>
        <w:r w:rsidRPr="008505AD">
          <w:rPr>
            <w:color w:val="FFFFFF" w:themeColor="background1"/>
          </w:rPr>
          <w:fldChar w:fldCharType="begin"/>
        </w:r>
        <w:r w:rsidRPr="008505AD">
          <w:rPr>
            <w:color w:val="FFFFFF" w:themeColor="background1"/>
          </w:rPr>
          <w:instrText xml:space="preserve"> PAGE   \* MERGEFORMAT </w:instrText>
        </w:r>
        <w:r w:rsidRPr="008505AD">
          <w:rPr>
            <w:color w:val="FFFFFF" w:themeColor="background1"/>
          </w:rPr>
          <w:fldChar w:fldCharType="separate"/>
        </w:r>
        <w:r w:rsidRPr="008505AD">
          <w:rPr>
            <w:noProof/>
            <w:color w:val="FFFFFF" w:themeColor="background1"/>
          </w:rPr>
          <w:t>2</w:t>
        </w:r>
        <w:r w:rsidRPr="008505AD">
          <w:rPr>
            <w:noProof/>
            <w:color w:val="FFFFFF" w:themeColor="background1"/>
          </w:rPr>
          <w:fldChar w:fldCharType="end"/>
        </w:r>
      </w:p>
    </w:sdtContent>
  </w:sdt>
  <w:p w14:paraId="7ABE2CE7" w14:textId="4856357B" w:rsidR="00155708" w:rsidRDefault="0015570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1CB0D1FA" w:rsidR="00155708" w:rsidRDefault="0015570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2407779"/>
      <w:docPartObj>
        <w:docPartGallery w:val="Watermarks"/>
        <w:docPartUnique/>
      </w:docPartObj>
    </w:sdtPr>
    <w:sdtEndPr/>
    <w:sdtContent>
      <w:p w14:paraId="17CAB10F" w14:textId="1E33878A" w:rsidR="00155708" w:rsidRDefault="005A58B4">
        <w:pPr>
          <w:pStyle w:val="Header"/>
        </w:pPr>
        <w:r>
          <w:rPr>
            <w:noProof/>
          </w:rPr>
          <w:pict w14:anchorId="5B3990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43015" o:spid="_x0000_s1185" type="#_x0000_t75" style="position:absolute;left:0;text-align:left;margin-left:0;margin-top:0;width:300pt;height:300pt;z-index:-251658236;mso-position-horizontal:center;mso-position-horizontal-relative:margin;mso-position-vertical:center;mso-position-vertical-relative:margin" o:allowincell="f">
              <v:imagedata r:id="rId1" o:title="logo ui" gain="19661f" blacklevel="22938f"/>
              <w10:wrap anchorx="margin" anchory="margin"/>
            </v:shape>
          </w:pict>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59BF5871" w:rsidR="00155708" w:rsidRDefault="0015570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6FD6A2F5" w:rsidR="00155708" w:rsidRDefault="0015570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7DC8D" w14:textId="11BC4008" w:rsidR="00BF7C81" w:rsidRDefault="005A58B4">
    <w:pPr>
      <w:pStyle w:val="Header"/>
      <w:jc w:val="right"/>
    </w:pPr>
    <w:sdt>
      <w:sdtPr>
        <w:id w:val="-152759696"/>
        <w:docPartObj>
          <w:docPartGallery w:val="Page Numbers (Top of Page)"/>
          <w:docPartUnique/>
        </w:docPartObj>
      </w:sdtPr>
      <w:sdtEndPr>
        <w:rPr>
          <w:noProof/>
        </w:rPr>
      </w:sdtEndPr>
      <w:sdtContent>
        <w:r w:rsidR="00BF7C81">
          <w:fldChar w:fldCharType="begin"/>
        </w:r>
        <w:r w:rsidR="00BF7C81">
          <w:instrText xml:space="preserve"> PAGE   \* MERGEFORMAT </w:instrText>
        </w:r>
        <w:r w:rsidR="00BF7C81">
          <w:fldChar w:fldCharType="separate"/>
        </w:r>
        <w:r w:rsidR="00BF7C81">
          <w:rPr>
            <w:noProof/>
          </w:rPr>
          <w:t>2</w:t>
        </w:r>
        <w:r w:rsidR="00BF7C81">
          <w:rPr>
            <w:noProof/>
          </w:rPr>
          <w:fldChar w:fldCharType="end"/>
        </w:r>
      </w:sdtContent>
    </w:sdt>
  </w:p>
  <w:p w14:paraId="5C5DCB81" w14:textId="18368E49" w:rsidR="003C7196" w:rsidRDefault="003C71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854BAF4"/>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0126701"/>
    <w:multiLevelType w:val="hybridMultilevel"/>
    <w:tmpl w:val="C2801AD6"/>
    <w:lvl w:ilvl="0" w:tplc="E014F1B6">
      <w:start w:val="1"/>
      <w:numFmt w:val="bullet"/>
      <w:lvlText w:val="•"/>
      <w:lvlJc w:val="left"/>
      <w:pPr>
        <w:tabs>
          <w:tab w:val="num" w:pos="720"/>
        </w:tabs>
        <w:ind w:left="720" w:hanging="360"/>
      </w:pPr>
      <w:rPr>
        <w:rFonts w:ascii="Corbel" w:hAnsi="Corbel" w:hint="default"/>
      </w:rPr>
    </w:lvl>
    <w:lvl w:ilvl="1" w:tplc="7D6403CC">
      <w:start w:val="1"/>
      <w:numFmt w:val="bullet"/>
      <w:lvlText w:val="•"/>
      <w:lvlJc w:val="left"/>
      <w:pPr>
        <w:tabs>
          <w:tab w:val="num" w:pos="1440"/>
        </w:tabs>
        <w:ind w:left="1440" w:hanging="360"/>
      </w:pPr>
      <w:rPr>
        <w:rFonts w:ascii="Corbel" w:hAnsi="Corbel" w:hint="default"/>
      </w:rPr>
    </w:lvl>
    <w:lvl w:ilvl="2" w:tplc="EFB235EC" w:tentative="1">
      <w:start w:val="1"/>
      <w:numFmt w:val="bullet"/>
      <w:lvlText w:val="•"/>
      <w:lvlJc w:val="left"/>
      <w:pPr>
        <w:tabs>
          <w:tab w:val="num" w:pos="2160"/>
        </w:tabs>
        <w:ind w:left="2160" w:hanging="360"/>
      </w:pPr>
      <w:rPr>
        <w:rFonts w:ascii="Corbel" w:hAnsi="Corbel" w:hint="default"/>
      </w:rPr>
    </w:lvl>
    <w:lvl w:ilvl="3" w:tplc="FB8E149A" w:tentative="1">
      <w:start w:val="1"/>
      <w:numFmt w:val="bullet"/>
      <w:lvlText w:val="•"/>
      <w:lvlJc w:val="left"/>
      <w:pPr>
        <w:tabs>
          <w:tab w:val="num" w:pos="2880"/>
        </w:tabs>
        <w:ind w:left="2880" w:hanging="360"/>
      </w:pPr>
      <w:rPr>
        <w:rFonts w:ascii="Corbel" w:hAnsi="Corbel" w:hint="default"/>
      </w:rPr>
    </w:lvl>
    <w:lvl w:ilvl="4" w:tplc="A0A451BC" w:tentative="1">
      <w:start w:val="1"/>
      <w:numFmt w:val="bullet"/>
      <w:lvlText w:val="•"/>
      <w:lvlJc w:val="left"/>
      <w:pPr>
        <w:tabs>
          <w:tab w:val="num" w:pos="3600"/>
        </w:tabs>
        <w:ind w:left="3600" w:hanging="360"/>
      </w:pPr>
      <w:rPr>
        <w:rFonts w:ascii="Corbel" w:hAnsi="Corbel" w:hint="default"/>
      </w:rPr>
    </w:lvl>
    <w:lvl w:ilvl="5" w:tplc="14B00BB6" w:tentative="1">
      <w:start w:val="1"/>
      <w:numFmt w:val="bullet"/>
      <w:lvlText w:val="•"/>
      <w:lvlJc w:val="left"/>
      <w:pPr>
        <w:tabs>
          <w:tab w:val="num" w:pos="4320"/>
        </w:tabs>
        <w:ind w:left="4320" w:hanging="360"/>
      </w:pPr>
      <w:rPr>
        <w:rFonts w:ascii="Corbel" w:hAnsi="Corbel" w:hint="default"/>
      </w:rPr>
    </w:lvl>
    <w:lvl w:ilvl="6" w:tplc="BFB87DEC" w:tentative="1">
      <w:start w:val="1"/>
      <w:numFmt w:val="bullet"/>
      <w:lvlText w:val="•"/>
      <w:lvlJc w:val="left"/>
      <w:pPr>
        <w:tabs>
          <w:tab w:val="num" w:pos="5040"/>
        </w:tabs>
        <w:ind w:left="5040" w:hanging="360"/>
      </w:pPr>
      <w:rPr>
        <w:rFonts w:ascii="Corbel" w:hAnsi="Corbel" w:hint="default"/>
      </w:rPr>
    </w:lvl>
    <w:lvl w:ilvl="7" w:tplc="5C1898E0" w:tentative="1">
      <w:start w:val="1"/>
      <w:numFmt w:val="bullet"/>
      <w:lvlText w:val="•"/>
      <w:lvlJc w:val="left"/>
      <w:pPr>
        <w:tabs>
          <w:tab w:val="num" w:pos="5760"/>
        </w:tabs>
        <w:ind w:left="5760" w:hanging="360"/>
      </w:pPr>
      <w:rPr>
        <w:rFonts w:ascii="Corbel" w:hAnsi="Corbel" w:hint="default"/>
      </w:rPr>
    </w:lvl>
    <w:lvl w:ilvl="8" w:tplc="5A78181E" w:tentative="1">
      <w:start w:val="1"/>
      <w:numFmt w:val="bullet"/>
      <w:lvlText w:val="•"/>
      <w:lvlJc w:val="left"/>
      <w:pPr>
        <w:tabs>
          <w:tab w:val="num" w:pos="6480"/>
        </w:tabs>
        <w:ind w:left="6480" w:hanging="360"/>
      </w:pPr>
      <w:rPr>
        <w:rFonts w:ascii="Corbel" w:hAnsi="Corbel" w:hint="default"/>
      </w:rPr>
    </w:lvl>
  </w:abstractNum>
  <w:abstractNum w:abstractNumId="2" w15:restartNumberingAfterBreak="0">
    <w:nsid w:val="00707CC1"/>
    <w:multiLevelType w:val="hybridMultilevel"/>
    <w:tmpl w:val="A02C4250"/>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1A3F77"/>
    <w:multiLevelType w:val="hybridMultilevel"/>
    <w:tmpl w:val="43FEFBD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2F81F9A"/>
    <w:multiLevelType w:val="hybridMultilevel"/>
    <w:tmpl w:val="059A413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5D9139F"/>
    <w:multiLevelType w:val="hybridMultilevel"/>
    <w:tmpl w:val="5E0085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71C747E"/>
    <w:multiLevelType w:val="hybridMultilevel"/>
    <w:tmpl w:val="BE16E46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894360B"/>
    <w:multiLevelType w:val="hybridMultilevel"/>
    <w:tmpl w:val="059A41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A7F55D7"/>
    <w:multiLevelType w:val="hybridMultilevel"/>
    <w:tmpl w:val="95D8E90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11B623FE"/>
    <w:multiLevelType w:val="hybridMultilevel"/>
    <w:tmpl w:val="393C356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540728D"/>
    <w:multiLevelType w:val="hybridMultilevel"/>
    <w:tmpl w:val="A6743C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5BF6316"/>
    <w:multiLevelType w:val="hybridMultilevel"/>
    <w:tmpl w:val="702A8E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7042EBE"/>
    <w:multiLevelType w:val="hybridMultilevel"/>
    <w:tmpl w:val="D36A2B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9A04480"/>
    <w:multiLevelType w:val="hybridMultilevel"/>
    <w:tmpl w:val="CB369050"/>
    <w:lvl w:ilvl="0" w:tplc="F66ACF74">
      <w:numFmt w:val="bullet"/>
      <w:lvlText w:val="-"/>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19" w15:restartNumberingAfterBreak="0">
    <w:nsid w:val="20C00C39"/>
    <w:multiLevelType w:val="hybridMultilevel"/>
    <w:tmpl w:val="9CE4564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1EF7D09"/>
    <w:multiLevelType w:val="hybridMultilevel"/>
    <w:tmpl w:val="185AB8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278543AF"/>
    <w:multiLevelType w:val="hybridMultilevel"/>
    <w:tmpl w:val="6BB8E2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951338E"/>
    <w:multiLevelType w:val="hybridMultilevel"/>
    <w:tmpl w:val="393C35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D752758"/>
    <w:multiLevelType w:val="hybridMultilevel"/>
    <w:tmpl w:val="1D965BC6"/>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7A2913"/>
    <w:multiLevelType w:val="hybridMultilevel"/>
    <w:tmpl w:val="249A916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26B7826"/>
    <w:multiLevelType w:val="hybridMultilevel"/>
    <w:tmpl w:val="9CE4564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37A0B87"/>
    <w:multiLevelType w:val="hybridMultilevel"/>
    <w:tmpl w:val="7994B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44A4AED"/>
    <w:multiLevelType w:val="hybridMultilevel"/>
    <w:tmpl w:val="5E0085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373F2D95"/>
    <w:multiLevelType w:val="hybridMultilevel"/>
    <w:tmpl w:val="3B0A5ACC"/>
    <w:lvl w:ilvl="0" w:tplc="F66ACF74">
      <w:numFmt w:val="bullet"/>
      <w:lvlText w:val="-"/>
      <w:lvlJc w:val="left"/>
      <w:pPr>
        <w:ind w:left="720" w:hanging="360"/>
      </w:pPr>
      <w:rPr>
        <w:rFonts w:ascii="Times New Roman" w:eastAsiaTheme="minorHAnsi" w:hAnsi="Times New Roman" w:cs="Times New Roman"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380D08F7"/>
    <w:multiLevelType w:val="hybridMultilevel"/>
    <w:tmpl w:val="184692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389E4AA3"/>
    <w:multiLevelType w:val="hybridMultilevel"/>
    <w:tmpl w:val="2BB2B48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38DC0778"/>
    <w:multiLevelType w:val="hybridMultilevel"/>
    <w:tmpl w:val="592EBFA6"/>
    <w:lvl w:ilvl="0" w:tplc="F66ACF74">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37" w15:restartNumberingAfterBreak="0">
    <w:nsid w:val="3D261B97"/>
    <w:multiLevelType w:val="hybridMultilevel"/>
    <w:tmpl w:val="B98CB928"/>
    <w:lvl w:ilvl="0" w:tplc="E23A7FD0">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DD24EFB"/>
    <w:multiLevelType w:val="hybridMultilevel"/>
    <w:tmpl w:val="752A359A"/>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F322D43"/>
    <w:multiLevelType w:val="hybridMultilevel"/>
    <w:tmpl w:val="249A916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40EB4644"/>
    <w:multiLevelType w:val="hybridMultilevel"/>
    <w:tmpl w:val="39DE4B36"/>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CF3A5F"/>
    <w:multiLevelType w:val="hybridMultilevel"/>
    <w:tmpl w:val="8DC4FC3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39615BA"/>
    <w:multiLevelType w:val="hybridMultilevel"/>
    <w:tmpl w:val="43FEFB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39A34E1"/>
    <w:multiLevelType w:val="hybridMultilevel"/>
    <w:tmpl w:val="B23AEB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4EB2B67"/>
    <w:multiLevelType w:val="hybridMultilevel"/>
    <w:tmpl w:val="B98CB928"/>
    <w:lvl w:ilvl="0" w:tplc="FFFFFFF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493E0593"/>
    <w:multiLevelType w:val="hybridMultilevel"/>
    <w:tmpl w:val="C3008FD2"/>
    <w:lvl w:ilvl="0" w:tplc="FFFFFFFF">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8" w15:restartNumberingAfterBreak="0">
    <w:nsid w:val="499B0BCA"/>
    <w:multiLevelType w:val="hybridMultilevel"/>
    <w:tmpl w:val="CF50E2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0"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1143C43"/>
    <w:multiLevelType w:val="hybridMultilevel"/>
    <w:tmpl w:val="287435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21E1609"/>
    <w:multiLevelType w:val="hybridMultilevel"/>
    <w:tmpl w:val="7F28A63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5396609C"/>
    <w:multiLevelType w:val="hybridMultilevel"/>
    <w:tmpl w:val="0EDC63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4" w15:restartNumberingAfterBreak="0">
    <w:nsid w:val="54115FBF"/>
    <w:multiLevelType w:val="hybridMultilevel"/>
    <w:tmpl w:val="BB96016A"/>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59170D86"/>
    <w:multiLevelType w:val="hybridMultilevel"/>
    <w:tmpl w:val="07AC8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15:restartNumberingAfterBreak="0">
    <w:nsid w:val="5F311B73"/>
    <w:multiLevelType w:val="hybridMultilevel"/>
    <w:tmpl w:val="287435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5FEF116E"/>
    <w:multiLevelType w:val="hybridMultilevel"/>
    <w:tmpl w:val="9A345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4AB2FAF"/>
    <w:multiLevelType w:val="hybridMultilevel"/>
    <w:tmpl w:val="F0CA16D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2" w15:restartNumberingAfterBreak="0">
    <w:nsid w:val="67D0768B"/>
    <w:multiLevelType w:val="hybridMultilevel"/>
    <w:tmpl w:val="FB884F10"/>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89D0F70"/>
    <w:multiLevelType w:val="hybridMultilevel"/>
    <w:tmpl w:val="A5EE1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9913FA8"/>
    <w:multiLevelType w:val="hybridMultilevel"/>
    <w:tmpl w:val="95E4B3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C0B209F"/>
    <w:multiLevelType w:val="hybridMultilevel"/>
    <w:tmpl w:val="2BB2B4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D866F51"/>
    <w:multiLevelType w:val="hybridMultilevel"/>
    <w:tmpl w:val="A03483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E1D25CC"/>
    <w:multiLevelType w:val="hybridMultilevel"/>
    <w:tmpl w:val="803E5480"/>
    <w:lvl w:ilvl="0" w:tplc="F66ACF74">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9" w15:restartNumberingAfterBreak="0">
    <w:nsid w:val="6F8937FF"/>
    <w:multiLevelType w:val="hybridMultilevel"/>
    <w:tmpl w:val="39DE4B3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72061D5F"/>
    <w:multiLevelType w:val="hybridMultilevel"/>
    <w:tmpl w:val="B98CB928"/>
    <w:lvl w:ilvl="0" w:tplc="FFFFFFF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7321180E"/>
    <w:multiLevelType w:val="hybridMultilevel"/>
    <w:tmpl w:val="7CDC9D04"/>
    <w:lvl w:ilvl="0" w:tplc="F66ACF7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2"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4" w15:restartNumberingAfterBreak="0">
    <w:nsid w:val="75FC14DD"/>
    <w:multiLevelType w:val="hybridMultilevel"/>
    <w:tmpl w:val="529ED51E"/>
    <w:lvl w:ilvl="0" w:tplc="F66ACF74">
      <w:numFmt w:val="bullet"/>
      <w:lvlText w:val="-"/>
      <w:lvlJc w:val="left"/>
      <w:pPr>
        <w:ind w:left="1800" w:hanging="360"/>
      </w:pPr>
      <w:rPr>
        <w:rFonts w:ascii="Times New Roman" w:eastAsiaTheme="minorHAnsi" w:hAnsi="Times New Roman"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5" w15:restartNumberingAfterBreak="0">
    <w:nsid w:val="76F43313"/>
    <w:multiLevelType w:val="hybridMultilevel"/>
    <w:tmpl w:val="1A406D78"/>
    <w:lvl w:ilvl="0" w:tplc="F66ACF7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6"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77D45CBF"/>
    <w:multiLevelType w:val="hybridMultilevel"/>
    <w:tmpl w:val="CE18F6FA"/>
    <w:lvl w:ilvl="0" w:tplc="81FE5C56">
      <w:start w:val="1"/>
      <w:numFmt w:val="bullet"/>
      <w:lvlText w:val="-"/>
      <w:lvlJc w:val="left"/>
      <w:pPr>
        <w:tabs>
          <w:tab w:val="num" w:pos="720"/>
        </w:tabs>
        <w:ind w:left="720" w:hanging="360"/>
      </w:pPr>
      <w:rPr>
        <w:rFonts w:ascii="Times New Roman" w:hAnsi="Times New Roman" w:hint="default"/>
      </w:rPr>
    </w:lvl>
    <w:lvl w:ilvl="1" w:tplc="CD3AE77C" w:tentative="1">
      <w:start w:val="1"/>
      <w:numFmt w:val="bullet"/>
      <w:lvlText w:val="-"/>
      <w:lvlJc w:val="left"/>
      <w:pPr>
        <w:tabs>
          <w:tab w:val="num" w:pos="1440"/>
        </w:tabs>
        <w:ind w:left="1440" w:hanging="360"/>
      </w:pPr>
      <w:rPr>
        <w:rFonts w:ascii="Times New Roman" w:hAnsi="Times New Roman" w:hint="default"/>
      </w:rPr>
    </w:lvl>
    <w:lvl w:ilvl="2" w:tplc="1AB87D0A" w:tentative="1">
      <w:start w:val="1"/>
      <w:numFmt w:val="bullet"/>
      <w:lvlText w:val="-"/>
      <w:lvlJc w:val="left"/>
      <w:pPr>
        <w:tabs>
          <w:tab w:val="num" w:pos="2160"/>
        </w:tabs>
        <w:ind w:left="2160" w:hanging="360"/>
      </w:pPr>
      <w:rPr>
        <w:rFonts w:ascii="Times New Roman" w:hAnsi="Times New Roman" w:hint="default"/>
      </w:rPr>
    </w:lvl>
    <w:lvl w:ilvl="3" w:tplc="594AE51E" w:tentative="1">
      <w:start w:val="1"/>
      <w:numFmt w:val="bullet"/>
      <w:lvlText w:val="-"/>
      <w:lvlJc w:val="left"/>
      <w:pPr>
        <w:tabs>
          <w:tab w:val="num" w:pos="2880"/>
        </w:tabs>
        <w:ind w:left="2880" w:hanging="360"/>
      </w:pPr>
      <w:rPr>
        <w:rFonts w:ascii="Times New Roman" w:hAnsi="Times New Roman" w:hint="default"/>
      </w:rPr>
    </w:lvl>
    <w:lvl w:ilvl="4" w:tplc="77324518" w:tentative="1">
      <w:start w:val="1"/>
      <w:numFmt w:val="bullet"/>
      <w:lvlText w:val="-"/>
      <w:lvlJc w:val="left"/>
      <w:pPr>
        <w:tabs>
          <w:tab w:val="num" w:pos="3600"/>
        </w:tabs>
        <w:ind w:left="3600" w:hanging="360"/>
      </w:pPr>
      <w:rPr>
        <w:rFonts w:ascii="Times New Roman" w:hAnsi="Times New Roman" w:hint="default"/>
      </w:rPr>
    </w:lvl>
    <w:lvl w:ilvl="5" w:tplc="277C06BC" w:tentative="1">
      <w:start w:val="1"/>
      <w:numFmt w:val="bullet"/>
      <w:lvlText w:val="-"/>
      <w:lvlJc w:val="left"/>
      <w:pPr>
        <w:tabs>
          <w:tab w:val="num" w:pos="4320"/>
        </w:tabs>
        <w:ind w:left="4320" w:hanging="360"/>
      </w:pPr>
      <w:rPr>
        <w:rFonts w:ascii="Times New Roman" w:hAnsi="Times New Roman" w:hint="default"/>
      </w:rPr>
    </w:lvl>
    <w:lvl w:ilvl="6" w:tplc="A8266614" w:tentative="1">
      <w:start w:val="1"/>
      <w:numFmt w:val="bullet"/>
      <w:lvlText w:val="-"/>
      <w:lvlJc w:val="left"/>
      <w:pPr>
        <w:tabs>
          <w:tab w:val="num" w:pos="5040"/>
        </w:tabs>
        <w:ind w:left="5040" w:hanging="360"/>
      </w:pPr>
      <w:rPr>
        <w:rFonts w:ascii="Times New Roman" w:hAnsi="Times New Roman" w:hint="default"/>
      </w:rPr>
    </w:lvl>
    <w:lvl w:ilvl="7" w:tplc="A760B3D2" w:tentative="1">
      <w:start w:val="1"/>
      <w:numFmt w:val="bullet"/>
      <w:lvlText w:val="-"/>
      <w:lvlJc w:val="left"/>
      <w:pPr>
        <w:tabs>
          <w:tab w:val="num" w:pos="5760"/>
        </w:tabs>
        <w:ind w:left="5760" w:hanging="360"/>
      </w:pPr>
      <w:rPr>
        <w:rFonts w:ascii="Times New Roman" w:hAnsi="Times New Roman" w:hint="default"/>
      </w:rPr>
    </w:lvl>
    <w:lvl w:ilvl="8" w:tplc="EF5E7C0C" w:tentative="1">
      <w:start w:val="1"/>
      <w:numFmt w:val="bullet"/>
      <w:lvlText w:val="-"/>
      <w:lvlJc w:val="left"/>
      <w:pPr>
        <w:tabs>
          <w:tab w:val="num" w:pos="6480"/>
        </w:tabs>
        <w:ind w:left="6480" w:hanging="360"/>
      </w:pPr>
      <w:rPr>
        <w:rFonts w:ascii="Times New Roman" w:hAnsi="Times New Roman" w:hint="default"/>
      </w:rPr>
    </w:lvl>
  </w:abstractNum>
  <w:abstractNum w:abstractNumId="78"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C7972CD"/>
    <w:multiLevelType w:val="hybridMultilevel"/>
    <w:tmpl w:val="E7B8136C"/>
    <w:lvl w:ilvl="0" w:tplc="F66ACF7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DF43ED1"/>
    <w:multiLevelType w:val="hybridMultilevel"/>
    <w:tmpl w:val="A03483C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597568123">
    <w:abstractNumId w:val="9"/>
  </w:num>
  <w:num w:numId="2" w16cid:durableId="1683625378">
    <w:abstractNumId w:val="21"/>
  </w:num>
  <w:num w:numId="3" w16cid:durableId="159082722">
    <w:abstractNumId w:val="0"/>
  </w:num>
  <w:num w:numId="4" w16cid:durableId="2118327280">
    <w:abstractNumId w:val="0"/>
  </w:num>
  <w:num w:numId="5" w16cid:durableId="1160972382">
    <w:abstractNumId w:val="18"/>
  </w:num>
  <w:num w:numId="6" w16cid:durableId="1651012509">
    <w:abstractNumId w:val="12"/>
  </w:num>
  <w:num w:numId="7" w16cid:durableId="868877513">
    <w:abstractNumId w:val="49"/>
  </w:num>
  <w:num w:numId="8" w16cid:durableId="703288360">
    <w:abstractNumId w:val="41"/>
  </w:num>
  <w:num w:numId="9" w16cid:durableId="1061683408">
    <w:abstractNumId w:val="50"/>
  </w:num>
  <w:num w:numId="10" w16cid:durableId="1380057213">
    <w:abstractNumId w:val="72"/>
  </w:num>
  <w:num w:numId="11" w16cid:durableId="1274939209">
    <w:abstractNumId w:val="24"/>
  </w:num>
  <w:num w:numId="12" w16cid:durableId="516039556">
    <w:abstractNumId w:val="46"/>
  </w:num>
  <w:num w:numId="13" w16cid:durableId="449276485">
    <w:abstractNumId w:val="31"/>
  </w:num>
  <w:num w:numId="14" w16cid:durableId="895428776">
    <w:abstractNumId w:val="78"/>
  </w:num>
  <w:num w:numId="15" w16cid:durableId="674962797">
    <w:abstractNumId w:val="11"/>
  </w:num>
  <w:num w:numId="16" w16cid:durableId="839736149">
    <w:abstractNumId w:val="5"/>
  </w:num>
  <w:num w:numId="17" w16cid:durableId="1046955165">
    <w:abstractNumId w:val="76"/>
  </w:num>
  <w:num w:numId="18" w16cid:durableId="1270893735">
    <w:abstractNumId w:val="57"/>
  </w:num>
  <w:num w:numId="19" w16cid:durableId="1095635657">
    <w:abstractNumId w:val="55"/>
  </w:num>
  <w:num w:numId="20" w16cid:durableId="1340036309">
    <w:abstractNumId w:val="27"/>
  </w:num>
  <w:num w:numId="21" w16cid:durableId="1167524899">
    <w:abstractNumId w:val="60"/>
  </w:num>
  <w:num w:numId="22" w16cid:durableId="1539902123">
    <w:abstractNumId w:val="73"/>
  </w:num>
  <w:num w:numId="23" w16cid:durableId="554005713">
    <w:abstractNumId w:val="36"/>
  </w:num>
  <w:num w:numId="24" w16cid:durableId="2093159233">
    <w:abstractNumId w:val="65"/>
  </w:num>
  <w:num w:numId="25" w16cid:durableId="1657224288">
    <w:abstractNumId w:val="32"/>
  </w:num>
  <w:num w:numId="26" w16cid:durableId="1029648539">
    <w:abstractNumId w:val="59"/>
  </w:num>
  <w:num w:numId="27" w16cid:durableId="632636635">
    <w:abstractNumId w:val="1"/>
  </w:num>
  <w:num w:numId="28" w16cid:durableId="1134952552">
    <w:abstractNumId w:val="35"/>
  </w:num>
  <w:num w:numId="29" w16cid:durableId="139796800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38455706">
    <w:abstractNumId w:val="43"/>
  </w:num>
  <w:num w:numId="31" w16cid:durableId="2097169188">
    <w:abstractNumId w:val="3"/>
  </w:num>
  <w:num w:numId="32" w16cid:durableId="286930765">
    <w:abstractNumId w:val="29"/>
  </w:num>
  <w:num w:numId="33" w16cid:durableId="782386214">
    <w:abstractNumId w:val="22"/>
  </w:num>
  <w:num w:numId="34" w16cid:durableId="17118828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584152881">
    <w:abstractNumId w:val="63"/>
  </w:num>
  <w:num w:numId="36" w16cid:durableId="1974947282">
    <w:abstractNumId w:val="47"/>
  </w:num>
  <w:num w:numId="37" w16cid:durableId="975573791">
    <w:abstractNumId w:val="33"/>
  </w:num>
  <w:num w:numId="38" w16cid:durableId="1066105920">
    <w:abstractNumId w:val="79"/>
  </w:num>
  <w:num w:numId="39" w16cid:durableId="440301760">
    <w:abstractNumId w:val="25"/>
  </w:num>
  <w:num w:numId="40" w16cid:durableId="515727245">
    <w:abstractNumId w:val="62"/>
  </w:num>
  <w:num w:numId="41" w16cid:durableId="1656912006">
    <w:abstractNumId w:val="2"/>
  </w:num>
  <w:num w:numId="42" w16cid:durableId="2018071115">
    <w:abstractNumId w:val="54"/>
  </w:num>
  <w:num w:numId="43" w16cid:durableId="943197850">
    <w:abstractNumId w:val="48"/>
  </w:num>
  <w:num w:numId="44" w16cid:durableId="1434663197">
    <w:abstractNumId w:val="44"/>
  </w:num>
  <w:num w:numId="45" w16cid:durableId="1743871466">
    <w:abstractNumId w:val="20"/>
  </w:num>
  <w:num w:numId="46" w16cid:durableId="283778339">
    <w:abstractNumId w:val="71"/>
  </w:num>
  <w:num w:numId="47" w16cid:durableId="1717970191">
    <w:abstractNumId w:val="61"/>
  </w:num>
  <w:num w:numId="48" w16cid:durableId="270170486">
    <w:abstractNumId w:val="75"/>
  </w:num>
  <w:num w:numId="49" w16cid:durableId="1157653978">
    <w:abstractNumId w:val="77"/>
  </w:num>
  <w:num w:numId="50" w16cid:durableId="421069805">
    <w:abstractNumId w:val="53"/>
  </w:num>
  <w:num w:numId="51" w16cid:durableId="1721706237">
    <w:abstractNumId w:val="68"/>
  </w:num>
  <w:num w:numId="52" w16cid:durableId="1054081026">
    <w:abstractNumId w:val="74"/>
  </w:num>
  <w:num w:numId="53" w16cid:durableId="777531032">
    <w:abstractNumId w:val="38"/>
  </w:num>
  <w:num w:numId="54" w16cid:durableId="304506106">
    <w:abstractNumId w:val="17"/>
  </w:num>
  <w:num w:numId="55" w16cid:durableId="136726487">
    <w:abstractNumId w:val="56"/>
  </w:num>
  <w:num w:numId="56" w16cid:durableId="1832061070">
    <w:abstractNumId w:val="64"/>
  </w:num>
  <w:num w:numId="57" w16cid:durableId="1616868633">
    <w:abstractNumId w:val="16"/>
  </w:num>
  <w:num w:numId="58" w16cid:durableId="179711089">
    <w:abstractNumId w:val="14"/>
  </w:num>
  <w:num w:numId="59" w16cid:durableId="982539913">
    <w:abstractNumId w:val="8"/>
  </w:num>
  <w:num w:numId="60" w16cid:durableId="878708764">
    <w:abstractNumId w:val="51"/>
  </w:num>
  <w:num w:numId="61" w16cid:durableId="1675524025">
    <w:abstractNumId w:val="37"/>
  </w:num>
  <w:num w:numId="62" w16cid:durableId="1674140314">
    <w:abstractNumId w:val="6"/>
  </w:num>
  <w:num w:numId="63" w16cid:durableId="2083141061">
    <w:abstractNumId w:val="15"/>
  </w:num>
  <w:num w:numId="64" w16cid:durableId="319778070">
    <w:abstractNumId w:val="42"/>
  </w:num>
  <w:num w:numId="65" w16cid:durableId="110902102">
    <w:abstractNumId w:val="19"/>
  </w:num>
  <w:num w:numId="66" w16cid:durableId="162162865">
    <w:abstractNumId w:val="70"/>
  </w:num>
  <w:num w:numId="67" w16cid:durableId="1282221462">
    <w:abstractNumId w:val="23"/>
  </w:num>
  <w:num w:numId="68" w16cid:durableId="1219508970">
    <w:abstractNumId w:val="67"/>
  </w:num>
  <w:num w:numId="69" w16cid:durableId="2092043205">
    <w:abstractNumId w:val="4"/>
  </w:num>
  <w:num w:numId="70" w16cid:durableId="1176650922">
    <w:abstractNumId w:val="58"/>
  </w:num>
  <w:num w:numId="71" w16cid:durableId="301161232">
    <w:abstractNumId w:val="40"/>
  </w:num>
  <w:num w:numId="72" w16cid:durableId="879438977">
    <w:abstractNumId w:val="30"/>
  </w:num>
  <w:num w:numId="73" w16cid:durableId="1455252341">
    <w:abstractNumId w:val="45"/>
  </w:num>
  <w:num w:numId="74" w16cid:durableId="2115319241">
    <w:abstractNumId w:val="13"/>
  </w:num>
  <w:num w:numId="75" w16cid:durableId="279579508">
    <w:abstractNumId w:val="28"/>
  </w:num>
  <w:num w:numId="76" w16cid:durableId="536813901">
    <w:abstractNumId w:val="80"/>
  </w:num>
  <w:num w:numId="77" w16cid:durableId="47917578">
    <w:abstractNumId w:val="69"/>
  </w:num>
  <w:num w:numId="78" w16cid:durableId="200047893">
    <w:abstractNumId w:val="66"/>
  </w:num>
  <w:num w:numId="79" w16cid:durableId="1390491433">
    <w:abstractNumId w:val="10"/>
  </w:num>
  <w:num w:numId="80" w16cid:durableId="1802260267">
    <w:abstractNumId w:val="26"/>
  </w:num>
  <w:num w:numId="81" w16cid:durableId="646395323">
    <w:abstractNumId w:val="39"/>
  </w:num>
  <w:num w:numId="82" w16cid:durableId="1542282046">
    <w:abstractNumId w:val="7"/>
  </w:num>
  <w:num w:numId="83" w16cid:durableId="205484270">
    <w:abstractNumId w:val="52"/>
  </w:num>
  <w:num w:numId="84" w16cid:durableId="328562666">
    <w:abstractNumId w:val="34"/>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ham Nur Pratama">
    <w15:presenceInfo w15:providerId="AD" w15:userId="S::ilham.nur@office.ui.ac.id::516a4c74-4063-432c-b489-dfb1ca889df2"/>
  </w15:person>
  <w15:person w15:author="ilham.nur@office.ui.ac.id">
    <w15:presenceInfo w15:providerId="AD" w15:userId="S::ilham.nur@office.ui.ac.id::516a4c74-4063-432c-b489-dfb1ca889df2"/>
  </w15:person>
  <w15:person w15:author="finnet">
    <w15:presenceInfo w15:providerId="AD" w15:userId="S::fni.89@finnet2006.onmicrosoft.com::f8436354-d5fd-4b6a-ad6b-86abc534053a"/>
  </w15:person>
  <w15:person w15:author="Ilham Pratama">
    <w15:presenceInfo w15:providerId="Windows Live" w15:userId="b78f60e82ff1b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0BF1"/>
    <w:rsid w:val="00000F1F"/>
    <w:rsid w:val="00003662"/>
    <w:rsid w:val="00003C60"/>
    <w:rsid w:val="00003F4E"/>
    <w:rsid w:val="0000400E"/>
    <w:rsid w:val="0000494F"/>
    <w:rsid w:val="00004B91"/>
    <w:rsid w:val="00005493"/>
    <w:rsid w:val="00005494"/>
    <w:rsid w:val="000065BF"/>
    <w:rsid w:val="0000696D"/>
    <w:rsid w:val="00006AC5"/>
    <w:rsid w:val="00007DB8"/>
    <w:rsid w:val="0001018A"/>
    <w:rsid w:val="00010D68"/>
    <w:rsid w:val="00011291"/>
    <w:rsid w:val="00011550"/>
    <w:rsid w:val="00012129"/>
    <w:rsid w:val="000131F6"/>
    <w:rsid w:val="0001325E"/>
    <w:rsid w:val="000135FD"/>
    <w:rsid w:val="00016609"/>
    <w:rsid w:val="00020211"/>
    <w:rsid w:val="000212E9"/>
    <w:rsid w:val="00021668"/>
    <w:rsid w:val="00022115"/>
    <w:rsid w:val="00022730"/>
    <w:rsid w:val="00023AD4"/>
    <w:rsid w:val="00024851"/>
    <w:rsid w:val="00025589"/>
    <w:rsid w:val="000262AB"/>
    <w:rsid w:val="00026763"/>
    <w:rsid w:val="00026804"/>
    <w:rsid w:val="000279AF"/>
    <w:rsid w:val="00030762"/>
    <w:rsid w:val="00031345"/>
    <w:rsid w:val="00032110"/>
    <w:rsid w:val="000327DD"/>
    <w:rsid w:val="00032BC4"/>
    <w:rsid w:val="00032C66"/>
    <w:rsid w:val="000338FD"/>
    <w:rsid w:val="00033D2D"/>
    <w:rsid w:val="00034016"/>
    <w:rsid w:val="00034021"/>
    <w:rsid w:val="00034232"/>
    <w:rsid w:val="0003558D"/>
    <w:rsid w:val="00035C9B"/>
    <w:rsid w:val="00036911"/>
    <w:rsid w:val="0003695E"/>
    <w:rsid w:val="00036D38"/>
    <w:rsid w:val="00036DC2"/>
    <w:rsid w:val="00037266"/>
    <w:rsid w:val="000373FB"/>
    <w:rsid w:val="0003758A"/>
    <w:rsid w:val="00037C9E"/>
    <w:rsid w:val="00040037"/>
    <w:rsid w:val="00040582"/>
    <w:rsid w:val="00041649"/>
    <w:rsid w:val="000416D0"/>
    <w:rsid w:val="00041AC2"/>
    <w:rsid w:val="00042585"/>
    <w:rsid w:val="000427CC"/>
    <w:rsid w:val="0004293F"/>
    <w:rsid w:val="00043C93"/>
    <w:rsid w:val="00043D25"/>
    <w:rsid w:val="00043F18"/>
    <w:rsid w:val="00044165"/>
    <w:rsid w:val="0004420D"/>
    <w:rsid w:val="00045167"/>
    <w:rsid w:val="000454B5"/>
    <w:rsid w:val="000458CF"/>
    <w:rsid w:val="000458DB"/>
    <w:rsid w:val="00047209"/>
    <w:rsid w:val="00047923"/>
    <w:rsid w:val="00051962"/>
    <w:rsid w:val="00051EBE"/>
    <w:rsid w:val="00052A44"/>
    <w:rsid w:val="00052AB1"/>
    <w:rsid w:val="00052C4F"/>
    <w:rsid w:val="00053661"/>
    <w:rsid w:val="0005554A"/>
    <w:rsid w:val="000557D4"/>
    <w:rsid w:val="0005581A"/>
    <w:rsid w:val="00056F24"/>
    <w:rsid w:val="00057C66"/>
    <w:rsid w:val="000607C2"/>
    <w:rsid w:val="0006102D"/>
    <w:rsid w:val="00064853"/>
    <w:rsid w:val="00065315"/>
    <w:rsid w:val="000653BA"/>
    <w:rsid w:val="000669CB"/>
    <w:rsid w:val="00067C89"/>
    <w:rsid w:val="00070737"/>
    <w:rsid w:val="00071697"/>
    <w:rsid w:val="00071863"/>
    <w:rsid w:val="00071981"/>
    <w:rsid w:val="00071BA3"/>
    <w:rsid w:val="00071FC4"/>
    <w:rsid w:val="00073A6C"/>
    <w:rsid w:val="00073F6A"/>
    <w:rsid w:val="0007400F"/>
    <w:rsid w:val="000744D9"/>
    <w:rsid w:val="000748BC"/>
    <w:rsid w:val="0007600F"/>
    <w:rsid w:val="00076136"/>
    <w:rsid w:val="00076AAA"/>
    <w:rsid w:val="00076D44"/>
    <w:rsid w:val="0007715B"/>
    <w:rsid w:val="00077761"/>
    <w:rsid w:val="00077BDA"/>
    <w:rsid w:val="000800F9"/>
    <w:rsid w:val="00080C50"/>
    <w:rsid w:val="00080C6C"/>
    <w:rsid w:val="000815B0"/>
    <w:rsid w:val="000820B4"/>
    <w:rsid w:val="00082271"/>
    <w:rsid w:val="00082B9C"/>
    <w:rsid w:val="00083971"/>
    <w:rsid w:val="00083E6B"/>
    <w:rsid w:val="00084698"/>
    <w:rsid w:val="000847A7"/>
    <w:rsid w:val="000847BB"/>
    <w:rsid w:val="000849A8"/>
    <w:rsid w:val="00085291"/>
    <w:rsid w:val="0008569E"/>
    <w:rsid w:val="00087787"/>
    <w:rsid w:val="00090142"/>
    <w:rsid w:val="00091C35"/>
    <w:rsid w:val="00092340"/>
    <w:rsid w:val="000926F2"/>
    <w:rsid w:val="00092ECC"/>
    <w:rsid w:val="00093641"/>
    <w:rsid w:val="00093982"/>
    <w:rsid w:val="00093A4F"/>
    <w:rsid w:val="0009441F"/>
    <w:rsid w:val="000946CA"/>
    <w:rsid w:val="0009485B"/>
    <w:rsid w:val="000948FC"/>
    <w:rsid w:val="000950E8"/>
    <w:rsid w:val="000951B8"/>
    <w:rsid w:val="000954FB"/>
    <w:rsid w:val="000963B8"/>
    <w:rsid w:val="00097A61"/>
    <w:rsid w:val="000A1073"/>
    <w:rsid w:val="000A16A5"/>
    <w:rsid w:val="000A17CB"/>
    <w:rsid w:val="000A362C"/>
    <w:rsid w:val="000A499B"/>
    <w:rsid w:val="000A4B3D"/>
    <w:rsid w:val="000A559D"/>
    <w:rsid w:val="000A593B"/>
    <w:rsid w:val="000A5985"/>
    <w:rsid w:val="000A6736"/>
    <w:rsid w:val="000A683C"/>
    <w:rsid w:val="000A683F"/>
    <w:rsid w:val="000A69F7"/>
    <w:rsid w:val="000A6AF5"/>
    <w:rsid w:val="000A6B33"/>
    <w:rsid w:val="000A7A4A"/>
    <w:rsid w:val="000A7CC2"/>
    <w:rsid w:val="000A7FE7"/>
    <w:rsid w:val="000B0215"/>
    <w:rsid w:val="000B0466"/>
    <w:rsid w:val="000B0BDE"/>
    <w:rsid w:val="000B1C13"/>
    <w:rsid w:val="000B2252"/>
    <w:rsid w:val="000B3340"/>
    <w:rsid w:val="000B3880"/>
    <w:rsid w:val="000B472E"/>
    <w:rsid w:val="000B4A62"/>
    <w:rsid w:val="000B4C66"/>
    <w:rsid w:val="000B4FE4"/>
    <w:rsid w:val="000B5691"/>
    <w:rsid w:val="000B5EB5"/>
    <w:rsid w:val="000B5F4E"/>
    <w:rsid w:val="000B64B2"/>
    <w:rsid w:val="000B6F77"/>
    <w:rsid w:val="000C09CC"/>
    <w:rsid w:val="000C0BD2"/>
    <w:rsid w:val="000C12D2"/>
    <w:rsid w:val="000C1DBB"/>
    <w:rsid w:val="000C2266"/>
    <w:rsid w:val="000C26CE"/>
    <w:rsid w:val="000C2B39"/>
    <w:rsid w:val="000C33B3"/>
    <w:rsid w:val="000C4545"/>
    <w:rsid w:val="000C5509"/>
    <w:rsid w:val="000C5ECD"/>
    <w:rsid w:val="000C62F1"/>
    <w:rsid w:val="000C67AE"/>
    <w:rsid w:val="000C7515"/>
    <w:rsid w:val="000C784D"/>
    <w:rsid w:val="000D0C15"/>
    <w:rsid w:val="000D0C3E"/>
    <w:rsid w:val="000D114A"/>
    <w:rsid w:val="000D1258"/>
    <w:rsid w:val="000D26C4"/>
    <w:rsid w:val="000D28CC"/>
    <w:rsid w:val="000D2FEF"/>
    <w:rsid w:val="000D3A11"/>
    <w:rsid w:val="000D4955"/>
    <w:rsid w:val="000D4D3A"/>
    <w:rsid w:val="000D55F6"/>
    <w:rsid w:val="000D5D26"/>
    <w:rsid w:val="000D600F"/>
    <w:rsid w:val="000D6536"/>
    <w:rsid w:val="000D6DEC"/>
    <w:rsid w:val="000D7659"/>
    <w:rsid w:val="000D7873"/>
    <w:rsid w:val="000E0AC9"/>
    <w:rsid w:val="000E16C8"/>
    <w:rsid w:val="000E33CD"/>
    <w:rsid w:val="000E34FA"/>
    <w:rsid w:val="000E43E4"/>
    <w:rsid w:val="000E4664"/>
    <w:rsid w:val="000E4899"/>
    <w:rsid w:val="000E539D"/>
    <w:rsid w:val="000E55FB"/>
    <w:rsid w:val="000E57B0"/>
    <w:rsid w:val="000E72F5"/>
    <w:rsid w:val="000F1101"/>
    <w:rsid w:val="000F1A0F"/>
    <w:rsid w:val="000F1B12"/>
    <w:rsid w:val="000F27FB"/>
    <w:rsid w:val="000F37D0"/>
    <w:rsid w:val="000F41E4"/>
    <w:rsid w:val="000F4B28"/>
    <w:rsid w:val="000F4F36"/>
    <w:rsid w:val="000F5627"/>
    <w:rsid w:val="000F56CE"/>
    <w:rsid w:val="000F60C5"/>
    <w:rsid w:val="000F615A"/>
    <w:rsid w:val="000F6A2A"/>
    <w:rsid w:val="000F6D5E"/>
    <w:rsid w:val="000F7322"/>
    <w:rsid w:val="000F7EA3"/>
    <w:rsid w:val="000F7F09"/>
    <w:rsid w:val="00101FDB"/>
    <w:rsid w:val="001020E1"/>
    <w:rsid w:val="00102377"/>
    <w:rsid w:val="00102883"/>
    <w:rsid w:val="001035B6"/>
    <w:rsid w:val="0010417C"/>
    <w:rsid w:val="00104BC9"/>
    <w:rsid w:val="00104EF8"/>
    <w:rsid w:val="00105420"/>
    <w:rsid w:val="001064AE"/>
    <w:rsid w:val="0010712E"/>
    <w:rsid w:val="001075B4"/>
    <w:rsid w:val="001103D8"/>
    <w:rsid w:val="001130A7"/>
    <w:rsid w:val="001138B0"/>
    <w:rsid w:val="00114C11"/>
    <w:rsid w:val="00114DD2"/>
    <w:rsid w:val="00115368"/>
    <w:rsid w:val="00115982"/>
    <w:rsid w:val="00120BA5"/>
    <w:rsid w:val="00120BDE"/>
    <w:rsid w:val="00121DB1"/>
    <w:rsid w:val="00122230"/>
    <w:rsid w:val="00122EC2"/>
    <w:rsid w:val="00122EE1"/>
    <w:rsid w:val="00123E08"/>
    <w:rsid w:val="00124E98"/>
    <w:rsid w:val="001253E8"/>
    <w:rsid w:val="00125619"/>
    <w:rsid w:val="001264C7"/>
    <w:rsid w:val="001270BF"/>
    <w:rsid w:val="00127331"/>
    <w:rsid w:val="00127844"/>
    <w:rsid w:val="00127A61"/>
    <w:rsid w:val="00127DFF"/>
    <w:rsid w:val="00130F25"/>
    <w:rsid w:val="001316C0"/>
    <w:rsid w:val="00131A83"/>
    <w:rsid w:val="001328E3"/>
    <w:rsid w:val="00132A56"/>
    <w:rsid w:val="00132D17"/>
    <w:rsid w:val="00133032"/>
    <w:rsid w:val="00133977"/>
    <w:rsid w:val="00134086"/>
    <w:rsid w:val="0013441D"/>
    <w:rsid w:val="00134814"/>
    <w:rsid w:val="001355AD"/>
    <w:rsid w:val="00135D39"/>
    <w:rsid w:val="00135EC0"/>
    <w:rsid w:val="00136513"/>
    <w:rsid w:val="00136902"/>
    <w:rsid w:val="0013741F"/>
    <w:rsid w:val="00137DF0"/>
    <w:rsid w:val="00140223"/>
    <w:rsid w:val="001412CE"/>
    <w:rsid w:val="0014261B"/>
    <w:rsid w:val="00142ECF"/>
    <w:rsid w:val="0014329C"/>
    <w:rsid w:val="00146E9D"/>
    <w:rsid w:val="00147E66"/>
    <w:rsid w:val="00147EE5"/>
    <w:rsid w:val="00150C29"/>
    <w:rsid w:val="00151D06"/>
    <w:rsid w:val="00151E80"/>
    <w:rsid w:val="00152F06"/>
    <w:rsid w:val="00153059"/>
    <w:rsid w:val="0015371B"/>
    <w:rsid w:val="001537DD"/>
    <w:rsid w:val="001538E7"/>
    <w:rsid w:val="0015399C"/>
    <w:rsid w:val="00154319"/>
    <w:rsid w:val="0015473E"/>
    <w:rsid w:val="00154C87"/>
    <w:rsid w:val="001556A8"/>
    <w:rsid w:val="00155708"/>
    <w:rsid w:val="00155829"/>
    <w:rsid w:val="00156422"/>
    <w:rsid w:val="0016052A"/>
    <w:rsid w:val="0016103C"/>
    <w:rsid w:val="0016222C"/>
    <w:rsid w:val="00162AAB"/>
    <w:rsid w:val="00163F8D"/>
    <w:rsid w:val="0016602B"/>
    <w:rsid w:val="00167128"/>
    <w:rsid w:val="00170690"/>
    <w:rsid w:val="001706C2"/>
    <w:rsid w:val="001708F7"/>
    <w:rsid w:val="00170BCE"/>
    <w:rsid w:val="001712B5"/>
    <w:rsid w:val="0017157E"/>
    <w:rsid w:val="00171F70"/>
    <w:rsid w:val="0017259D"/>
    <w:rsid w:val="00172F76"/>
    <w:rsid w:val="001733F5"/>
    <w:rsid w:val="001737AD"/>
    <w:rsid w:val="00173DE4"/>
    <w:rsid w:val="00173E4F"/>
    <w:rsid w:val="0017462A"/>
    <w:rsid w:val="0017492A"/>
    <w:rsid w:val="0017568B"/>
    <w:rsid w:val="00175D94"/>
    <w:rsid w:val="001761B6"/>
    <w:rsid w:val="001761CC"/>
    <w:rsid w:val="001774C7"/>
    <w:rsid w:val="00177BA3"/>
    <w:rsid w:val="00180DB0"/>
    <w:rsid w:val="00181EE4"/>
    <w:rsid w:val="0018200E"/>
    <w:rsid w:val="00182A34"/>
    <w:rsid w:val="00183069"/>
    <w:rsid w:val="00183130"/>
    <w:rsid w:val="00184791"/>
    <w:rsid w:val="00184883"/>
    <w:rsid w:val="00185592"/>
    <w:rsid w:val="00186F5D"/>
    <w:rsid w:val="001879F9"/>
    <w:rsid w:val="00187A5A"/>
    <w:rsid w:val="00187A96"/>
    <w:rsid w:val="00187CCD"/>
    <w:rsid w:val="0019026D"/>
    <w:rsid w:val="001924BC"/>
    <w:rsid w:val="00193D5C"/>
    <w:rsid w:val="00193EAE"/>
    <w:rsid w:val="00194C5A"/>
    <w:rsid w:val="0019539F"/>
    <w:rsid w:val="001975F2"/>
    <w:rsid w:val="00197DAB"/>
    <w:rsid w:val="001A02F3"/>
    <w:rsid w:val="001A0B3C"/>
    <w:rsid w:val="001A0C13"/>
    <w:rsid w:val="001A123C"/>
    <w:rsid w:val="001A1A07"/>
    <w:rsid w:val="001A3633"/>
    <w:rsid w:val="001A3BAD"/>
    <w:rsid w:val="001A40EB"/>
    <w:rsid w:val="001A42E0"/>
    <w:rsid w:val="001A5CD3"/>
    <w:rsid w:val="001A5EA7"/>
    <w:rsid w:val="001A5EB2"/>
    <w:rsid w:val="001A6196"/>
    <w:rsid w:val="001A6654"/>
    <w:rsid w:val="001A6D6F"/>
    <w:rsid w:val="001A6F7A"/>
    <w:rsid w:val="001A73AA"/>
    <w:rsid w:val="001A7CD7"/>
    <w:rsid w:val="001A7D62"/>
    <w:rsid w:val="001B0511"/>
    <w:rsid w:val="001B0E14"/>
    <w:rsid w:val="001B1207"/>
    <w:rsid w:val="001B2003"/>
    <w:rsid w:val="001B3895"/>
    <w:rsid w:val="001B3CA8"/>
    <w:rsid w:val="001B3CEF"/>
    <w:rsid w:val="001B4A3A"/>
    <w:rsid w:val="001B5C58"/>
    <w:rsid w:val="001B62F8"/>
    <w:rsid w:val="001B7846"/>
    <w:rsid w:val="001B78FD"/>
    <w:rsid w:val="001C00C9"/>
    <w:rsid w:val="001C0448"/>
    <w:rsid w:val="001C0808"/>
    <w:rsid w:val="001C10C6"/>
    <w:rsid w:val="001C15AE"/>
    <w:rsid w:val="001C1B0A"/>
    <w:rsid w:val="001C1EAD"/>
    <w:rsid w:val="001C2483"/>
    <w:rsid w:val="001C2A8D"/>
    <w:rsid w:val="001C2AD9"/>
    <w:rsid w:val="001C3478"/>
    <w:rsid w:val="001C421E"/>
    <w:rsid w:val="001C47C8"/>
    <w:rsid w:val="001C4AA3"/>
    <w:rsid w:val="001C6D5B"/>
    <w:rsid w:val="001C7872"/>
    <w:rsid w:val="001C7D07"/>
    <w:rsid w:val="001C7FC6"/>
    <w:rsid w:val="001D04BE"/>
    <w:rsid w:val="001D0AE0"/>
    <w:rsid w:val="001D0B00"/>
    <w:rsid w:val="001D17D6"/>
    <w:rsid w:val="001D194F"/>
    <w:rsid w:val="001D2749"/>
    <w:rsid w:val="001D2BFA"/>
    <w:rsid w:val="001D2F28"/>
    <w:rsid w:val="001D4378"/>
    <w:rsid w:val="001D61F0"/>
    <w:rsid w:val="001D65A1"/>
    <w:rsid w:val="001E142C"/>
    <w:rsid w:val="001E2D78"/>
    <w:rsid w:val="001E3898"/>
    <w:rsid w:val="001E3C40"/>
    <w:rsid w:val="001E3CDE"/>
    <w:rsid w:val="001E40D7"/>
    <w:rsid w:val="001E43C9"/>
    <w:rsid w:val="001E459C"/>
    <w:rsid w:val="001E4E15"/>
    <w:rsid w:val="001E536D"/>
    <w:rsid w:val="001E5406"/>
    <w:rsid w:val="001E61B8"/>
    <w:rsid w:val="001E6C5C"/>
    <w:rsid w:val="001E6E34"/>
    <w:rsid w:val="001E782C"/>
    <w:rsid w:val="001E796C"/>
    <w:rsid w:val="001E7F4C"/>
    <w:rsid w:val="001E7FA7"/>
    <w:rsid w:val="001F097B"/>
    <w:rsid w:val="001F09CA"/>
    <w:rsid w:val="001F0ECE"/>
    <w:rsid w:val="001F212A"/>
    <w:rsid w:val="001F24DA"/>
    <w:rsid w:val="001F2593"/>
    <w:rsid w:val="001F39A4"/>
    <w:rsid w:val="001F43F1"/>
    <w:rsid w:val="001F4E6B"/>
    <w:rsid w:val="001F5169"/>
    <w:rsid w:val="001F51FC"/>
    <w:rsid w:val="001F55AF"/>
    <w:rsid w:val="001F606B"/>
    <w:rsid w:val="001F71FF"/>
    <w:rsid w:val="00200B41"/>
    <w:rsid w:val="002014E8"/>
    <w:rsid w:val="00201F09"/>
    <w:rsid w:val="00202502"/>
    <w:rsid w:val="00202B30"/>
    <w:rsid w:val="00202D26"/>
    <w:rsid w:val="00202D86"/>
    <w:rsid w:val="00202E32"/>
    <w:rsid w:val="00202EE8"/>
    <w:rsid w:val="00203D08"/>
    <w:rsid w:val="00203F4F"/>
    <w:rsid w:val="00204993"/>
    <w:rsid w:val="00204B43"/>
    <w:rsid w:val="00204F20"/>
    <w:rsid w:val="00205D56"/>
    <w:rsid w:val="00206648"/>
    <w:rsid w:val="00207334"/>
    <w:rsid w:val="002076EA"/>
    <w:rsid w:val="00207933"/>
    <w:rsid w:val="00210670"/>
    <w:rsid w:val="00212EE1"/>
    <w:rsid w:val="002143BC"/>
    <w:rsid w:val="00214414"/>
    <w:rsid w:val="00214A48"/>
    <w:rsid w:val="00214CF6"/>
    <w:rsid w:val="00217220"/>
    <w:rsid w:val="00217511"/>
    <w:rsid w:val="00221A9D"/>
    <w:rsid w:val="00222030"/>
    <w:rsid w:val="002223C1"/>
    <w:rsid w:val="00222DFC"/>
    <w:rsid w:val="0022349B"/>
    <w:rsid w:val="00223673"/>
    <w:rsid w:val="00225074"/>
    <w:rsid w:val="00225467"/>
    <w:rsid w:val="00225875"/>
    <w:rsid w:val="00226E7C"/>
    <w:rsid w:val="00226F3E"/>
    <w:rsid w:val="002272A5"/>
    <w:rsid w:val="00227951"/>
    <w:rsid w:val="002305C1"/>
    <w:rsid w:val="00230EF2"/>
    <w:rsid w:val="002312B6"/>
    <w:rsid w:val="00232D93"/>
    <w:rsid w:val="00233D16"/>
    <w:rsid w:val="00235624"/>
    <w:rsid w:val="002359F4"/>
    <w:rsid w:val="00236231"/>
    <w:rsid w:val="002363D7"/>
    <w:rsid w:val="002377DD"/>
    <w:rsid w:val="00240070"/>
    <w:rsid w:val="00241753"/>
    <w:rsid w:val="002423CE"/>
    <w:rsid w:val="00242942"/>
    <w:rsid w:val="0024480D"/>
    <w:rsid w:val="00245BAC"/>
    <w:rsid w:val="00245F18"/>
    <w:rsid w:val="002471C9"/>
    <w:rsid w:val="0024759F"/>
    <w:rsid w:val="00247814"/>
    <w:rsid w:val="002500C7"/>
    <w:rsid w:val="002505C1"/>
    <w:rsid w:val="0025078A"/>
    <w:rsid w:val="0025100C"/>
    <w:rsid w:val="00251432"/>
    <w:rsid w:val="00251F83"/>
    <w:rsid w:val="002524B0"/>
    <w:rsid w:val="0025340E"/>
    <w:rsid w:val="00254514"/>
    <w:rsid w:val="00255113"/>
    <w:rsid w:val="00255268"/>
    <w:rsid w:val="00255488"/>
    <w:rsid w:val="00255654"/>
    <w:rsid w:val="002562FF"/>
    <w:rsid w:val="00257323"/>
    <w:rsid w:val="00257C20"/>
    <w:rsid w:val="00257C4B"/>
    <w:rsid w:val="002609E8"/>
    <w:rsid w:val="00261B20"/>
    <w:rsid w:val="00261C55"/>
    <w:rsid w:val="002632A2"/>
    <w:rsid w:val="00263417"/>
    <w:rsid w:val="00264CC2"/>
    <w:rsid w:val="00265372"/>
    <w:rsid w:val="00265A30"/>
    <w:rsid w:val="00267840"/>
    <w:rsid w:val="00267DAA"/>
    <w:rsid w:val="00267DF4"/>
    <w:rsid w:val="002709AA"/>
    <w:rsid w:val="00270AFB"/>
    <w:rsid w:val="00270ECB"/>
    <w:rsid w:val="002710BC"/>
    <w:rsid w:val="00271C43"/>
    <w:rsid w:val="00272CC5"/>
    <w:rsid w:val="0027378D"/>
    <w:rsid w:val="00273F30"/>
    <w:rsid w:val="002740A1"/>
    <w:rsid w:val="00275492"/>
    <w:rsid w:val="00276AB2"/>
    <w:rsid w:val="0027751B"/>
    <w:rsid w:val="00280F35"/>
    <w:rsid w:val="00282552"/>
    <w:rsid w:val="00282930"/>
    <w:rsid w:val="00282BFC"/>
    <w:rsid w:val="0028480E"/>
    <w:rsid w:val="00284AD9"/>
    <w:rsid w:val="00285CD2"/>
    <w:rsid w:val="00286335"/>
    <w:rsid w:val="00286F02"/>
    <w:rsid w:val="00286FBD"/>
    <w:rsid w:val="00290DF9"/>
    <w:rsid w:val="002912B5"/>
    <w:rsid w:val="002919DA"/>
    <w:rsid w:val="00291E7C"/>
    <w:rsid w:val="002921BE"/>
    <w:rsid w:val="002924DA"/>
    <w:rsid w:val="00292939"/>
    <w:rsid w:val="00292EAA"/>
    <w:rsid w:val="002932C2"/>
    <w:rsid w:val="00293E00"/>
    <w:rsid w:val="002959F3"/>
    <w:rsid w:val="00295F0E"/>
    <w:rsid w:val="00297189"/>
    <w:rsid w:val="0029735A"/>
    <w:rsid w:val="00297F02"/>
    <w:rsid w:val="002A0ED6"/>
    <w:rsid w:val="002A1105"/>
    <w:rsid w:val="002A1AE0"/>
    <w:rsid w:val="002A2281"/>
    <w:rsid w:val="002A2889"/>
    <w:rsid w:val="002A2B35"/>
    <w:rsid w:val="002A323F"/>
    <w:rsid w:val="002A3C2E"/>
    <w:rsid w:val="002A3D71"/>
    <w:rsid w:val="002A41B0"/>
    <w:rsid w:val="002A47E0"/>
    <w:rsid w:val="002A490A"/>
    <w:rsid w:val="002A49F8"/>
    <w:rsid w:val="002A4B1A"/>
    <w:rsid w:val="002A5843"/>
    <w:rsid w:val="002A5D5F"/>
    <w:rsid w:val="002A6EE3"/>
    <w:rsid w:val="002A7772"/>
    <w:rsid w:val="002A7B3A"/>
    <w:rsid w:val="002A7DCF"/>
    <w:rsid w:val="002B02AA"/>
    <w:rsid w:val="002B0B82"/>
    <w:rsid w:val="002B0BC7"/>
    <w:rsid w:val="002B0DC6"/>
    <w:rsid w:val="002B0E38"/>
    <w:rsid w:val="002B22EE"/>
    <w:rsid w:val="002B230A"/>
    <w:rsid w:val="002B2945"/>
    <w:rsid w:val="002B322B"/>
    <w:rsid w:val="002B33A8"/>
    <w:rsid w:val="002B36EE"/>
    <w:rsid w:val="002B3B2E"/>
    <w:rsid w:val="002B3B48"/>
    <w:rsid w:val="002B4EC1"/>
    <w:rsid w:val="002B51EA"/>
    <w:rsid w:val="002B550D"/>
    <w:rsid w:val="002B5830"/>
    <w:rsid w:val="002B5F30"/>
    <w:rsid w:val="002B690E"/>
    <w:rsid w:val="002B70CC"/>
    <w:rsid w:val="002B72BC"/>
    <w:rsid w:val="002C01AA"/>
    <w:rsid w:val="002C0869"/>
    <w:rsid w:val="002C09A7"/>
    <w:rsid w:val="002C0DB8"/>
    <w:rsid w:val="002C1D0D"/>
    <w:rsid w:val="002C1D19"/>
    <w:rsid w:val="002C236C"/>
    <w:rsid w:val="002C2F41"/>
    <w:rsid w:val="002C31C4"/>
    <w:rsid w:val="002C4355"/>
    <w:rsid w:val="002C5A3D"/>
    <w:rsid w:val="002C5FE4"/>
    <w:rsid w:val="002C60E0"/>
    <w:rsid w:val="002C7EB8"/>
    <w:rsid w:val="002D01A8"/>
    <w:rsid w:val="002D1640"/>
    <w:rsid w:val="002D2EB8"/>
    <w:rsid w:val="002D40F2"/>
    <w:rsid w:val="002D47E4"/>
    <w:rsid w:val="002D49FE"/>
    <w:rsid w:val="002D55B3"/>
    <w:rsid w:val="002D5B60"/>
    <w:rsid w:val="002D5D6B"/>
    <w:rsid w:val="002D6366"/>
    <w:rsid w:val="002D6790"/>
    <w:rsid w:val="002D6989"/>
    <w:rsid w:val="002D77B8"/>
    <w:rsid w:val="002E0960"/>
    <w:rsid w:val="002E0CEB"/>
    <w:rsid w:val="002E0F74"/>
    <w:rsid w:val="002E1544"/>
    <w:rsid w:val="002E2832"/>
    <w:rsid w:val="002E2BB3"/>
    <w:rsid w:val="002E2C21"/>
    <w:rsid w:val="002E2D09"/>
    <w:rsid w:val="002E46D7"/>
    <w:rsid w:val="002E6411"/>
    <w:rsid w:val="002E705E"/>
    <w:rsid w:val="002E7531"/>
    <w:rsid w:val="002E77E3"/>
    <w:rsid w:val="002E7B2E"/>
    <w:rsid w:val="002F0A85"/>
    <w:rsid w:val="002F11E4"/>
    <w:rsid w:val="002F1713"/>
    <w:rsid w:val="002F1DD4"/>
    <w:rsid w:val="002F1E44"/>
    <w:rsid w:val="002F3174"/>
    <w:rsid w:val="002F436E"/>
    <w:rsid w:val="002F46E8"/>
    <w:rsid w:val="002F4D53"/>
    <w:rsid w:val="002F50BB"/>
    <w:rsid w:val="002F55FE"/>
    <w:rsid w:val="002F6539"/>
    <w:rsid w:val="002F663C"/>
    <w:rsid w:val="002F781E"/>
    <w:rsid w:val="002F7E70"/>
    <w:rsid w:val="00300974"/>
    <w:rsid w:val="003028F6"/>
    <w:rsid w:val="00302DB1"/>
    <w:rsid w:val="00303105"/>
    <w:rsid w:val="0030388A"/>
    <w:rsid w:val="00303BD3"/>
    <w:rsid w:val="0030419D"/>
    <w:rsid w:val="003041FB"/>
    <w:rsid w:val="003045D3"/>
    <w:rsid w:val="00304994"/>
    <w:rsid w:val="00304B2C"/>
    <w:rsid w:val="0030521D"/>
    <w:rsid w:val="00305973"/>
    <w:rsid w:val="00306440"/>
    <w:rsid w:val="00307174"/>
    <w:rsid w:val="00307486"/>
    <w:rsid w:val="003103FE"/>
    <w:rsid w:val="00310B97"/>
    <w:rsid w:val="00310C41"/>
    <w:rsid w:val="00312130"/>
    <w:rsid w:val="00312806"/>
    <w:rsid w:val="00312D80"/>
    <w:rsid w:val="00313567"/>
    <w:rsid w:val="00313D6A"/>
    <w:rsid w:val="00314577"/>
    <w:rsid w:val="00314BF6"/>
    <w:rsid w:val="00316C34"/>
    <w:rsid w:val="0031736E"/>
    <w:rsid w:val="003177A8"/>
    <w:rsid w:val="003179BC"/>
    <w:rsid w:val="00317B95"/>
    <w:rsid w:val="00322467"/>
    <w:rsid w:val="00322956"/>
    <w:rsid w:val="00323746"/>
    <w:rsid w:val="00323897"/>
    <w:rsid w:val="00323CE9"/>
    <w:rsid w:val="003242E9"/>
    <w:rsid w:val="00325C0F"/>
    <w:rsid w:val="00326440"/>
    <w:rsid w:val="00326DD7"/>
    <w:rsid w:val="00327A9F"/>
    <w:rsid w:val="00330F93"/>
    <w:rsid w:val="00330FCA"/>
    <w:rsid w:val="003315C1"/>
    <w:rsid w:val="00331C9D"/>
    <w:rsid w:val="00333FF1"/>
    <w:rsid w:val="00334D24"/>
    <w:rsid w:val="0033535C"/>
    <w:rsid w:val="003357E8"/>
    <w:rsid w:val="00335E38"/>
    <w:rsid w:val="00336216"/>
    <w:rsid w:val="00340B11"/>
    <w:rsid w:val="0034106A"/>
    <w:rsid w:val="00341786"/>
    <w:rsid w:val="00342A6E"/>
    <w:rsid w:val="00342A8A"/>
    <w:rsid w:val="00342DF8"/>
    <w:rsid w:val="003435AA"/>
    <w:rsid w:val="00343722"/>
    <w:rsid w:val="00343865"/>
    <w:rsid w:val="003452A5"/>
    <w:rsid w:val="003456D3"/>
    <w:rsid w:val="003464FE"/>
    <w:rsid w:val="00346711"/>
    <w:rsid w:val="00347344"/>
    <w:rsid w:val="0034786E"/>
    <w:rsid w:val="00347C06"/>
    <w:rsid w:val="00347E45"/>
    <w:rsid w:val="00350324"/>
    <w:rsid w:val="00350A68"/>
    <w:rsid w:val="00350A94"/>
    <w:rsid w:val="00351271"/>
    <w:rsid w:val="0035183C"/>
    <w:rsid w:val="003526F7"/>
    <w:rsid w:val="00352917"/>
    <w:rsid w:val="00353CF9"/>
    <w:rsid w:val="003540B5"/>
    <w:rsid w:val="003541C2"/>
    <w:rsid w:val="003544A8"/>
    <w:rsid w:val="00354610"/>
    <w:rsid w:val="00354BC7"/>
    <w:rsid w:val="0035641E"/>
    <w:rsid w:val="003571FF"/>
    <w:rsid w:val="003576F9"/>
    <w:rsid w:val="00357DE6"/>
    <w:rsid w:val="003607F4"/>
    <w:rsid w:val="0036124C"/>
    <w:rsid w:val="00361AED"/>
    <w:rsid w:val="00363199"/>
    <w:rsid w:val="003649F0"/>
    <w:rsid w:val="00364B85"/>
    <w:rsid w:val="00364D12"/>
    <w:rsid w:val="00365E56"/>
    <w:rsid w:val="003674D1"/>
    <w:rsid w:val="00367B8B"/>
    <w:rsid w:val="00370480"/>
    <w:rsid w:val="00371765"/>
    <w:rsid w:val="00371C46"/>
    <w:rsid w:val="00372F67"/>
    <w:rsid w:val="00373658"/>
    <w:rsid w:val="0037386E"/>
    <w:rsid w:val="00373C28"/>
    <w:rsid w:val="0037460A"/>
    <w:rsid w:val="003747EC"/>
    <w:rsid w:val="003752BB"/>
    <w:rsid w:val="003757BE"/>
    <w:rsid w:val="00376F5C"/>
    <w:rsid w:val="003772AB"/>
    <w:rsid w:val="003773FA"/>
    <w:rsid w:val="00377D62"/>
    <w:rsid w:val="00377DE8"/>
    <w:rsid w:val="003805DE"/>
    <w:rsid w:val="0038145E"/>
    <w:rsid w:val="00381D9C"/>
    <w:rsid w:val="00381ECE"/>
    <w:rsid w:val="00381EF9"/>
    <w:rsid w:val="00381F13"/>
    <w:rsid w:val="003820FB"/>
    <w:rsid w:val="00382261"/>
    <w:rsid w:val="00382D39"/>
    <w:rsid w:val="003832BF"/>
    <w:rsid w:val="0038338A"/>
    <w:rsid w:val="003836CB"/>
    <w:rsid w:val="00383A50"/>
    <w:rsid w:val="0038469B"/>
    <w:rsid w:val="00385FAF"/>
    <w:rsid w:val="00386A30"/>
    <w:rsid w:val="003874A7"/>
    <w:rsid w:val="0038785E"/>
    <w:rsid w:val="003902BF"/>
    <w:rsid w:val="00391083"/>
    <w:rsid w:val="0039162F"/>
    <w:rsid w:val="00391952"/>
    <w:rsid w:val="00391AFE"/>
    <w:rsid w:val="00393C68"/>
    <w:rsid w:val="00393D28"/>
    <w:rsid w:val="00393D6C"/>
    <w:rsid w:val="003945E1"/>
    <w:rsid w:val="00394D77"/>
    <w:rsid w:val="00395891"/>
    <w:rsid w:val="00396596"/>
    <w:rsid w:val="003967FF"/>
    <w:rsid w:val="0039699F"/>
    <w:rsid w:val="00397635"/>
    <w:rsid w:val="003A020E"/>
    <w:rsid w:val="003A0AF6"/>
    <w:rsid w:val="003A0C7A"/>
    <w:rsid w:val="003A1922"/>
    <w:rsid w:val="003A2134"/>
    <w:rsid w:val="003A2168"/>
    <w:rsid w:val="003A22B6"/>
    <w:rsid w:val="003A25DB"/>
    <w:rsid w:val="003A25E8"/>
    <w:rsid w:val="003A2AB7"/>
    <w:rsid w:val="003A2CC8"/>
    <w:rsid w:val="003A4751"/>
    <w:rsid w:val="003A642D"/>
    <w:rsid w:val="003A67CC"/>
    <w:rsid w:val="003A6C50"/>
    <w:rsid w:val="003A6F07"/>
    <w:rsid w:val="003B0032"/>
    <w:rsid w:val="003B11B6"/>
    <w:rsid w:val="003B126B"/>
    <w:rsid w:val="003B3765"/>
    <w:rsid w:val="003B391C"/>
    <w:rsid w:val="003B3BB6"/>
    <w:rsid w:val="003B46CE"/>
    <w:rsid w:val="003B4CFB"/>
    <w:rsid w:val="003B572F"/>
    <w:rsid w:val="003B593D"/>
    <w:rsid w:val="003B5A4A"/>
    <w:rsid w:val="003B6649"/>
    <w:rsid w:val="003B7656"/>
    <w:rsid w:val="003C19A3"/>
    <w:rsid w:val="003C1E7E"/>
    <w:rsid w:val="003C2B2B"/>
    <w:rsid w:val="003C3623"/>
    <w:rsid w:val="003C3E01"/>
    <w:rsid w:val="003C4ACA"/>
    <w:rsid w:val="003C5647"/>
    <w:rsid w:val="003C7196"/>
    <w:rsid w:val="003C71FD"/>
    <w:rsid w:val="003C7DD1"/>
    <w:rsid w:val="003C7EB5"/>
    <w:rsid w:val="003D01DC"/>
    <w:rsid w:val="003D1364"/>
    <w:rsid w:val="003D188E"/>
    <w:rsid w:val="003D30C5"/>
    <w:rsid w:val="003D3FE7"/>
    <w:rsid w:val="003D426A"/>
    <w:rsid w:val="003D48CC"/>
    <w:rsid w:val="003D61F6"/>
    <w:rsid w:val="003E0733"/>
    <w:rsid w:val="003E0BD7"/>
    <w:rsid w:val="003E15DD"/>
    <w:rsid w:val="003E1749"/>
    <w:rsid w:val="003E1F48"/>
    <w:rsid w:val="003E25CE"/>
    <w:rsid w:val="003E2F30"/>
    <w:rsid w:val="003E35BF"/>
    <w:rsid w:val="003E3D15"/>
    <w:rsid w:val="003E4835"/>
    <w:rsid w:val="003E51EB"/>
    <w:rsid w:val="003E5413"/>
    <w:rsid w:val="003E5659"/>
    <w:rsid w:val="003E5783"/>
    <w:rsid w:val="003E6F93"/>
    <w:rsid w:val="003E7BE2"/>
    <w:rsid w:val="003F0145"/>
    <w:rsid w:val="003F0C01"/>
    <w:rsid w:val="003F125F"/>
    <w:rsid w:val="003F1A55"/>
    <w:rsid w:val="003F1CA0"/>
    <w:rsid w:val="003F2596"/>
    <w:rsid w:val="003F310F"/>
    <w:rsid w:val="003F3171"/>
    <w:rsid w:val="003F3A72"/>
    <w:rsid w:val="003F47EB"/>
    <w:rsid w:val="003F482A"/>
    <w:rsid w:val="003F4972"/>
    <w:rsid w:val="003F6799"/>
    <w:rsid w:val="003F6C83"/>
    <w:rsid w:val="003F6C93"/>
    <w:rsid w:val="003F6CC4"/>
    <w:rsid w:val="003F730B"/>
    <w:rsid w:val="003F78C7"/>
    <w:rsid w:val="003F7CD0"/>
    <w:rsid w:val="00401D9F"/>
    <w:rsid w:val="00402145"/>
    <w:rsid w:val="00402FCD"/>
    <w:rsid w:val="0040354C"/>
    <w:rsid w:val="0040356B"/>
    <w:rsid w:val="00404060"/>
    <w:rsid w:val="004045E2"/>
    <w:rsid w:val="00404DED"/>
    <w:rsid w:val="00404EDF"/>
    <w:rsid w:val="0040548C"/>
    <w:rsid w:val="00405E35"/>
    <w:rsid w:val="0040672F"/>
    <w:rsid w:val="00406FDD"/>
    <w:rsid w:val="00410588"/>
    <w:rsid w:val="004106A2"/>
    <w:rsid w:val="00410A04"/>
    <w:rsid w:val="00410BEA"/>
    <w:rsid w:val="00411C49"/>
    <w:rsid w:val="00412BE6"/>
    <w:rsid w:val="00412F81"/>
    <w:rsid w:val="00413960"/>
    <w:rsid w:val="004139ED"/>
    <w:rsid w:val="00414EC2"/>
    <w:rsid w:val="004151AF"/>
    <w:rsid w:val="004156D1"/>
    <w:rsid w:val="004163CF"/>
    <w:rsid w:val="004170F2"/>
    <w:rsid w:val="00420490"/>
    <w:rsid w:val="00421029"/>
    <w:rsid w:val="004214EF"/>
    <w:rsid w:val="00421BC7"/>
    <w:rsid w:val="00421E8E"/>
    <w:rsid w:val="0042237E"/>
    <w:rsid w:val="00422FE8"/>
    <w:rsid w:val="004236C5"/>
    <w:rsid w:val="00424261"/>
    <w:rsid w:val="00424554"/>
    <w:rsid w:val="004252CE"/>
    <w:rsid w:val="00426077"/>
    <w:rsid w:val="00426A8B"/>
    <w:rsid w:val="00427184"/>
    <w:rsid w:val="004308E2"/>
    <w:rsid w:val="0043125D"/>
    <w:rsid w:val="00431914"/>
    <w:rsid w:val="00431BBB"/>
    <w:rsid w:val="00432AC8"/>
    <w:rsid w:val="00432E03"/>
    <w:rsid w:val="00433159"/>
    <w:rsid w:val="004334F5"/>
    <w:rsid w:val="00433FE2"/>
    <w:rsid w:val="0043415F"/>
    <w:rsid w:val="00434982"/>
    <w:rsid w:val="00434A7F"/>
    <w:rsid w:val="00434CC2"/>
    <w:rsid w:val="00434F03"/>
    <w:rsid w:val="00435747"/>
    <w:rsid w:val="00437249"/>
    <w:rsid w:val="004372BB"/>
    <w:rsid w:val="004379C6"/>
    <w:rsid w:val="00437C22"/>
    <w:rsid w:val="004406D4"/>
    <w:rsid w:val="0044099F"/>
    <w:rsid w:val="00440C51"/>
    <w:rsid w:val="0044148A"/>
    <w:rsid w:val="00441B2C"/>
    <w:rsid w:val="00441B32"/>
    <w:rsid w:val="00441C1D"/>
    <w:rsid w:val="00441C5C"/>
    <w:rsid w:val="0044266C"/>
    <w:rsid w:val="004434D3"/>
    <w:rsid w:val="0044384B"/>
    <w:rsid w:val="004439CC"/>
    <w:rsid w:val="004445B5"/>
    <w:rsid w:val="00444AB8"/>
    <w:rsid w:val="00445D70"/>
    <w:rsid w:val="00445E7F"/>
    <w:rsid w:val="00446EED"/>
    <w:rsid w:val="004473DA"/>
    <w:rsid w:val="004478FB"/>
    <w:rsid w:val="00447A24"/>
    <w:rsid w:val="00447B4E"/>
    <w:rsid w:val="00447D37"/>
    <w:rsid w:val="00447F66"/>
    <w:rsid w:val="00450633"/>
    <w:rsid w:val="004507CC"/>
    <w:rsid w:val="004527F9"/>
    <w:rsid w:val="00453251"/>
    <w:rsid w:val="00453339"/>
    <w:rsid w:val="004533B7"/>
    <w:rsid w:val="00453BE1"/>
    <w:rsid w:val="004547E4"/>
    <w:rsid w:val="00455A8F"/>
    <w:rsid w:val="00455CB2"/>
    <w:rsid w:val="00455D2B"/>
    <w:rsid w:val="004562BB"/>
    <w:rsid w:val="00457598"/>
    <w:rsid w:val="004605AE"/>
    <w:rsid w:val="0046138A"/>
    <w:rsid w:val="00461716"/>
    <w:rsid w:val="00462183"/>
    <w:rsid w:val="00462309"/>
    <w:rsid w:val="004627DA"/>
    <w:rsid w:val="00462A27"/>
    <w:rsid w:val="00462F8D"/>
    <w:rsid w:val="0046398F"/>
    <w:rsid w:val="00463BE0"/>
    <w:rsid w:val="00463C90"/>
    <w:rsid w:val="004641EB"/>
    <w:rsid w:val="00464863"/>
    <w:rsid w:val="00465A1B"/>
    <w:rsid w:val="00466188"/>
    <w:rsid w:val="00466A27"/>
    <w:rsid w:val="00467D97"/>
    <w:rsid w:val="004700DE"/>
    <w:rsid w:val="00470A7F"/>
    <w:rsid w:val="00470E02"/>
    <w:rsid w:val="00472B47"/>
    <w:rsid w:val="00472D4A"/>
    <w:rsid w:val="004740D8"/>
    <w:rsid w:val="00474164"/>
    <w:rsid w:val="00474214"/>
    <w:rsid w:val="0047472D"/>
    <w:rsid w:val="00474F53"/>
    <w:rsid w:val="00475632"/>
    <w:rsid w:val="00475D4E"/>
    <w:rsid w:val="00476566"/>
    <w:rsid w:val="00476F02"/>
    <w:rsid w:val="0047719D"/>
    <w:rsid w:val="0048054D"/>
    <w:rsid w:val="00480D03"/>
    <w:rsid w:val="00480F1A"/>
    <w:rsid w:val="00481107"/>
    <w:rsid w:val="004817E6"/>
    <w:rsid w:val="0048284B"/>
    <w:rsid w:val="00483693"/>
    <w:rsid w:val="00483C3A"/>
    <w:rsid w:val="00483F30"/>
    <w:rsid w:val="0048472F"/>
    <w:rsid w:val="00484F62"/>
    <w:rsid w:val="004857CD"/>
    <w:rsid w:val="00490B48"/>
    <w:rsid w:val="00491082"/>
    <w:rsid w:val="004916EC"/>
    <w:rsid w:val="00492115"/>
    <w:rsid w:val="00492708"/>
    <w:rsid w:val="00492C9D"/>
    <w:rsid w:val="00492EB3"/>
    <w:rsid w:val="00492FDD"/>
    <w:rsid w:val="00493239"/>
    <w:rsid w:val="00493391"/>
    <w:rsid w:val="004933F8"/>
    <w:rsid w:val="00493569"/>
    <w:rsid w:val="00493791"/>
    <w:rsid w:val="00493929"/>
    <w:rsid w:val="00493BC1"/>
    <w:rsid w:val="0049412C"/>
    <w:rsid w:val="00494158"/>
    <w:rsid w:val="0049475A"/>
    <w:rsid w:val="00494C02"/>
    <w:rsid w:val="00494EAB"/>
    <w:rsid w:val="0049518B"/>
    <w:rsid w:val="00495845"/>
    <w:rsid w:val="004A087E"/>
    <w:rsid w:val="004A171E"/>
    <w:rsid w:val="004A18A1"/>
    <w:rsid w:val="004A1B64"/>
    <w:rsid w:val="004A1BDC"/>
    <w:rsid w:val="004A2035"/>
    <w:rsid w:val="004A330F"/>
    <w:rsid w:val="004A3694"/>
    <w:rsid w:val="004A51CF"/>
    <w:rsid w:val="004A56FD"/>
    <w:rsid w:val="004A59E9"/>
    <w:rsid w:val="004A5DEC"/>
    <w:rsid w:val="004A61D1"/>
    <w:rsid w:val="004A64C6"/>
    <w:rsid w:val="004A7E47"/>
    <w:rsid w:val="004B1ADF"/>
    <w:rsid w:val="004B22BF"/>
    <w:rsid w:val="004B2584"/>
    <w:rsid w:val="004B3E74"/>
    <w:rsid w:val="004B442A"/>
    <w:rsid w:val="004B6433"/>
    <w:rsid w:val="004B6AD5"/>
    <w:rsid w:val="004B6B1E"/>
    <w:rsid w:val="004B7EF2"/>
    <w:rsid w:val="004B7F45"/>
    <w:rsid w:val="004C0D06"/>
    <w:rsid w:val="004C1BCA"/>
    <w:rsid w:val="004C222D"/>
    <w:rsid w:val="004C2323"/>
    <w:rsid w:val="004C2758"/>
    <w:rsid w:val="004C3472"/>
    <w:rsid w:val="004C4593"/>
    <w:rsid w:val="004C459D"/>
    <w:rsid w:val="004C45C1"/>
    <w:rsid w:val="004C47DF"/>
    <w:rsid w:val="004C4BEE"/>
    <w:rsid w:val="004C537F"/>
    <w:rsid w:val="004C6071"/>
    <w:rsid w:val="004C6077"/>
    <w:rsid w:val="004C64A6"/>
    <w:rsid w:val="004C6612"/>
    <w:rsid w:val="004C78F6"/>
    <w:rsid w:val="004C7CD8"/>
    <w:rsid w:val="004D059B"/>
    <w:rsid w:val="004D0C94"/>
    <w:rsid w:val="004D1E80"/>
    <w:rsid w:val="004D1F54"/>
    <w:rsid w:val="004D22FE"/>
    <w:rsid w:val="004D3473"/>
    <w:rsid w:val="004D34B1"/>
    <w:rsid w:val="004D3782"/>
    <w:rsid w:val="004D6599"/>
    <w:rsid w:val="004D660F"/>
    <w:rsid w:val="004D7EAB"/>
    <w:rsid w:val="004E0FF6"/>
    <w:rsid w:val="004E2545"/>
    <w:rsid w:val="004E31C3"/>
    <w:rsid w:val="004E33FB"/>
    <w:rsid w:val="004E36A7"/>
    <w:rsid w:val="004E3910"/>
    <w:rsid w:val="004E63BA"/>
    <w:rsid w:val="004E6D77"/>
    <w:rsid w:val="004E712D"/>
    <w:rsid w:val="004E72BD"/>
    <w:rsid w:val="004E72EA"/>
    <w:rsid w:val="004E7501"/>
    <w:rsid w:val="004E7609"/>
    <w:rsid w:val="004F11F1"/>
    <w:rsid w:val="004F1AEC"/>
    <w:rsid w:val="004F4BB3"/>
    <w:rsid w:val="004F4C9B"/>
    <w:rsid w:val="004F6883"/>
    <w:rsid w:val="004F69C5"/>
    <w:rsid w:val="004F6AB6"/>
    <w:rsid w:val="004F6EA3"/>
    <w:rsid w:val="004F6F05"/>
    <w:rsid w:val="004F6F5E"/>
    <w:rsid w:val="004F7137"/>
    <w:rsid w:val="004F71C7"/>
    <w:rsid w:val="00500B49"/>
    <w:rsid w:val="00502654"/>
    <w:rsid w:val="005043EA"/>
    <w:rsid w:val="00504CE2"/>
    <w:rsid w:val="00505069"/>
    <w:rsid w:val="005050DB"/>
    <w:rsid w:val="00505433"/>
    <w:rsid w:val="005054CA"/>
    <w:rsid w:val="005054D8"/>
    <w:rsid w:val="00506361"/>
    <w:rsid w:val="005072C9"/>
    <w:rsid w:val="00507C1D"/>
    <w:rsid w:val="00507CF4"/>
    <w:rsid w:val="00510356"/>
    <w:rsid w:val="005121B5"/>
    <w:rsid w:val="00512795"/>
    <w:rsid w:val="00512F87"/>
    <w:rsid w:val="00513670"/>
    <w:rsid w:val="00513B4A"/>
    <w:rsid w:val="0051419C"/>
    <w:rsid w:val="00514987"/>
    <w:rsid w:val="005153E7"/>
    <w:rsid w:val="00515D81"/>
    <w:rsid w:val="0051618F"/>
    <w:rsid w:val="00516856"/>
    <w:rsid w:val="00517CA5"/>
    <w:rsid w:val="005203AE"/>
    <w:rsid w:val="00520C32"/>
    <w:rsid w:val="00520FC7"/>
    <w:rsid w:val="00521796"/>
    <w:rsid w:val="00521EB7"/>
    <w:rsid w:val="00522966"/>
    <w:rsid w:val="00523291"/>
    <w:rsid w:val="0052379E"/>
    <w:rsid w:val="00523947"/>
    <w:rsid w:val="0052422D"/>
    <w:rsid w:val="005242BA"/>
    <w:rsid w:val="005248A3"/>
    <w:rsid w:val="005250D7"/>
    <w:rsid w:val="00526EB4"/>
    <w:rsid w:val="005309E8"/>
    <w:rsid w:val="00530C90"/>
    <w:rsid w:val="00531F2E"/>
    <w:rsid w:val="0053257B"/>
    <w:rsid w:val="0053284B"/>
    <w:rsid w:val="00532931"/>
    <w:rsid w:val="00533750"/>
    <w:rsid w:val="00534C3A"/>
    <w:rsid w:val="00535AE5"/>
    <w:rsid w:val="00536480"/>
    <w:rsid w:val="00536CE9"/>
    <w:rsid w:val="00536DE6"/>
    <w:rsid w:val="0053789D"/>
    <w:rsid w:val="00537ED6"/>
    <w:rsid w:val="00541E29"/>
    <w:rsid w:val="005424CD"/>
    <w:rsid w:val="00542CBB"/>
    <w:rsid w:val="00543131"/>
    <w:rsid w:val="005434EA"/>
    <w:rsid w:val="005435BE"/>
    <w:rsid w:val="00543F18"/>
    <w:rsid w:val="00543F1D"/>
    <w:rsid w:val="00545902"/>
    <w:rsid w:val="00550B8D"/>
    <w:rsid w:val="00551A0E"/>
    <w:rsid w:val="00551B1D"/>
    <w:rsid w:val="0055215D"/>
    <w:rsid w:val="00552697"/>
    <w:rsid w:val="00552F70"/>
    <w:rsid w:val="00554D6C"/>
    <w:rsid w:val="0055580E"/>
    <w:rsid w:val="00556951"/>
    <w:rsid w:val="00557E19"/>
    <w:rsid w:val="00560613"/>
    <w:rsid w:val="0056303A"/>
    <w:rsid w:val="005637A4"/>
    <w:rsid w:val="00563A2F"/>
    <w:rsid w:val="005663D9"/>
    <w:rsid w:val="00566564"/>
    <w:rsid w:val="00566EB5"/>
    <w:rsid w:val="00567098"/>
    <w:rsid w:val="00567B66"/>
    <w:rsid w:val="00567F35"/>
    <w:rsid w:val="005703E2"/>
    <w:rsid w:val="00570AC3"/>
    <w:rsid w:val="005722C1"/>
    <w:rsid w:val="00572625"/>
    <w:rsid w:val="00573AB0"/>
    <w:rsid w:val="00574C85"/>
    <w:rsid w:val="00575CDF"/>
    <w:rsid w:val="00576ADF"/>
    <w:rsid w:val="00576EC7"/>
    <w:rsid w:val="00576F17"/>
    <w:rsid w:val="00577286"/>
    <w:rsid w:val="00577526"/>
    <w:rsid w:val="00577E6D"/>
    <w:rsid w:val="00577F61"/>
    <w:rsid w:val="00580B62"/>
    <w:rsid w:val="00581D57"/>
    <w:rsid w:val="00582FC1"/>
    <w:rsid w:val="00584B22"/>
    <w:rsid w:val="00584FF3"/>
    <w:rsid w:val="005857C4"/>
    <w:rsid w:val="005859DD"/>
    <w:rsid w:val="00585A63"/>
    <w:rsid w:val="005864DA"/>
    <w:rsid w:val="00586D4D"/>
    <w:rsid w:val="00587228"/>
    <w:rsid w:val="005876DA"/>
    <w:rsid w:val="00587702"/>
    <w:rsid w:val="0058773D"/>
    <w:rsid w:val="00587A1B"/>
    <w:rsid w:val="00587F0A"/>
    <w:rsid w:val="00590362"/>
    <w:rsid w:val="00590820"/>
    <w:rsid w:val="00591A59"/>
    <w:rsid w:val="0059294A"/>
    <w:rsid w:val="00593634"/>
    <w:rsid w:val="00594D09"/>
    <w:rsid w:val="00595BEE"/>
    <w:rsid w:val="00595C6B"/>
    <w:rsid w:val="00595D76"/>
    <w:rsid w:val="00596527"/>
    <w:rsid w:val="00597C7F"/>
    <w:rsid w:val="005A0002"/>
    <w:rsid w:val="005A0BC0"/>
    <w:rsid w:val="005A3262"/>
    <w:rsid w:val="005A3B21"/>
    <w:rsid w:val="005A4B12"/>
    <w:rsid w:val="005A5207"/>
    <w:rsid w:val="005A58B4"/>
    <w:rsid w:val="005A6262"/>
    <w:rsid w:val="005A6278"/>
    <w:rsid w:val="005A6643"/>
    <w:rsid w:val="005B1660"/>
    <w:rsid w:val="005B1855"/>
    <w:rsid w:val="005B4609"/>
    <w:rsid w:val="005B4667"/>
    <w:rsid w:val="005B58DC"/>
    <w:rsid w:val="005B668B"/>
    <w:rsid w:val="005B6C39"/>
    <w:rsid w:val="005C000B"/>
    <w:rsid w:val="005C0203"/>
    <w:rsid w:val="005C1A40"/>
    <w:rsid w:val="005C2568"/>
    <w:rsid w:val="005C275C"/>
    <w:rsid w:val="005C4125"/>
    <w:rsid w:val="005C4143"/>
    <w:rsid w:val="005C47EA"/>
    <w:rsid w:val="005C4F3E"/>
    <w:rsid w:val="005C4F5B"/>
    <w:rsid w:val="005C4FD3"/>
    <w:rsid w:val="005C5289"/>
    <w:rsid w:val="005C6247"/>
    <w:rsid w:val="005C63E5"/>
    <w:rsid w:val="005C79EB"/>
    <w:rsid w:val="005D06A0"/>
    <w:rsid w:val="005D099B"/>
    <w:rsid w:val="005D0C0F"/>
    <w:rsid w:val="005D134D"/>
    <w:rsid w:val="005D2A62"/>
    <w:rsid w:val="005D2B23"/>
    <w:rsid w:val="005D4995"/>
    <w:rsid w:val="005D52DF"/>
    <w:rsid w:val="005D618D"/>
    <w:rsid w:val="005D65BB"/>
    <w:rsid w:val="005D6A07"/>
    <w:rsid w:val="005D6CEF"/>
    <w:rsid w:val="005D717F"/>
    <w:rsid w:val="005D7660"/>
    <w:rsid w:val="005D7840"/>
    <w:rsid w:val="005D7C94"/>
    <w:rsid w:val="005E0646"/>
    <w:rsid w:val="005E07E5"/>
    <w:rsid w:val="005E0C76"/>
    <w:rsid w:val="005E0D79"/>
    <w:rsid w:val="005E15AF"/>
    <w:rsid w:val="005E1D84"/>
    <w:rsid w:val="005E2148"/>
    <w:rsid w:val="005E22D5"/>
    <w:rsid w:val="005E2D64"/>
    <w:rsid w:val="005E3311"/>
    <w:rsid w:val="005E428F"/>
    <w:rsid w:val="005E45E0"/>
    <w:rsid w:val="005E4BA7"/>
    <w:rsid w:val="005E4EAE"/>
    <w:rsid w:val="005E56D8"/>
    <w:rsid w:val="005F047A"/>
    <w:rsid w:val="005F14C1"/>
    <w:rsid w:val="005F2DEA"/>
    <w:rsid w:val="005F3663"/>
    <w:rsid w:val="005F4E55"/>
    <w:rsid w:val="005F60A9"/>
    <w:rsid w:val="005F6530"/>
    <w:rsid w:val="005F6F40"/>
    <w:rsid w:val="005F7599"/>
    <w:rsid w:val="00600599"/>
    <w:rsid w:val="00600CF6"/>
    <w:rsid w:val="00600D6B"/>
    <w:rsid w:val="00601165"/>
    <w:rsid w:val="006018AA"/>
    <w:rsid w:val="00601AB9"/>
    <w:rsid w:val="0060203F"/>
    <w:rsid w:val="00602339"/>
    <w:rsid w:val="00602BB3"/>
    <w:rsid w:val="0060313A"/>
    <w:rsid w:val="0060366C"/>
    <w:rsid w:val="006038FB"/>
    <w:rsid w:val="00604724"/>
    <w:rsid w:val="006051E3"/>
    <w:rsid w:val="00605704"/>
    <w:rsid w:val="00606641"/>
    <w:rsid w:val="0060681D"/>
    <w:rsid w:val="0060739A"/>
    <w:rsid w:val="00607519"/>
    <w:rsid w:val="00610275"/>
    <w:rsid w:val="00610284"/>
    <w:rsid w:val="00610389"/>
    <w:rsid w:val="00610760"/>
    <w:rsid w:val="00611F12"/>
    <w:rsid w:val="006121DF"/>
    <w:rsid w:val="0061357A"/>
    <w:rsid w:val="00614620"/>
    <w:rsid w:val="0061641F"/>
    <w:rsid w:val="006172B7"/>
    <w:rsid w:val="00617426"/>
    <w:rsid w:val="00620036"/>
    <w:rsid w:val="006206F3"/>
    <w:rsid w:val="00621600"/>
    <w:rsid w:val="0062196D"/>
    <w:rsid w:val="00621F6E"/>
    <w:rsid w:val="00621F7D"/>
    <w:rsid w:val="00622E59"/>
    <w:rsid w:val="006234FB"/>
    <w:rsid w:val="006243FB"/>
    <w:rsid w:val="0062471C"/>
    <w:rsid w:val="006258D8"/>
    <w:rsid w:val="006261C6"/>
    <w:rsid w:val="00630151"/>
    <w:rsid w:val="00631390"/>
    <w:rsid w:val="00632480"/>
    <w:rsid w:val="0063359B"/>
    <w:rsid w:val="00633D88"/>
    <w:rsid w:val="006345EE"/>
    <w:rsid w:val="00635608"/>
    <w:rsid w:val="00636011"/>
    <w:rsid w:val="00637575"/>
    <w:rsid w:val="00637991"/>
    <w:rsid w:val="00637A49"/>
    <w:rsid w:val="0064059A"/>
    <w:rsid w:val="00640CE0"/>
    <w:rsid w:val="006414AE"/>
    <w:rsid w:val="00642B1A"/>
    <w:rsid w:val="00642E59"/>
    <w:rsid w:val="0064366C"/>
    <w:rsid w:val="006436E2"/>
    <w:rsid w:val="00643CBF"/>
    <w:rsid w:val="006459AB"/>
    <w:rsid w:val="00645BFE"/>
    <w:rsid w:val="006471E3"/>
    <w:rsid w:val="00647405"/>
    <w:rsid w:val="00647997"/>
    <w:rsid w:val="00650711"/>
    <w:rsid w:val="00650995"/>
    <w:rsid w:val="00651701"/>
    <w:rsid w:val="00651810"/>
    <w:rsid w:val="00651CB5"/>
    <w:rsid w:val="00651ECB"/>
    <w:rsid w:val="00652C14"/>
    <w:rsid w:val="00652CA1"/>
    <w:rsid w:val="0065341C"/>
    <w:rsid w:val="00654A33"/>
    <w:rsid w:val="00654C17"/>
    <w:rsid w:val="00655188"/>
    <w:rsid w:val="00656010"/>
    <w:rsid w:val="00656404"/>
    <w:rsid w:val="00657181"/>
    <w:rsid w:val="00660046"/>
    <w:rsid w:val="00660938"/>
    <w:rsid w:val="0066169C"/>
    <w:rsid w:val="00662118"/>
    <w:rsid w:val="00662683"/>
    <w:rsid w:val="0066279A"/>
    <w:rsid w:val="00662964"/>
    <w:rsid w:val="006629BA"/>
    <w:rsid w:val="00662BA1"/>
    <w:rsid w:val="006636C4"/>
    <w:rsid w:val="006640C1"/>
    <w:rsid w:val="006650A4"/>
    <w:rsid w:val="00665B52"/>
    <w:rsid w:val="00665FBD"/>
    <w:rsid w:val="006674B8"/>
    <w:rsid w:val="006679DF"/>
    <w:rsid w:val="006704C4"/>
    <w:rsid w:val="006704E8"/>
    <w:rsid w:val="0067088D"/>
    <w:rsid w:val="00670F1D"/>
    <w:rsid w:val="0067134C"/>
    <w:rsid w:val="00671A20"/>
    <w:rsid w:val="00672219"/>
    <w:rsid w:val="00672409"/>
    <w:rsid w:val="006728A0"/>
    <w:rsid w:val="00672BCE"/>
    <w:rsid w:val="006730E8"/>
    <w:rsid w:val="006731CA"/>
    <w:rsid w:val="0067333B"/>
    <w:rsid w:val="006737E9"/>
    <w:rsid w:val="00673C3F"/>
    <w:rsid w:val="00673FD7"/>
    <w:rsid w:val="00674358"/>
    <w:rsid w:val="00674FDB"/>
    <w:rsid w:val="00676649"/>
    <w:rsid w:val="00676D7B"/>
    <w:rsid w:val="0067767C"/>
    <w:rsid w:val="006778C0"/>
    <w:rsid w:val="006800C3"/>
    <w:rsid w:val="006808D3"/>
    <w:rsid w:val="00680A8A"/>
    <w:rsid w:val="00681C28"/>
    <w:rsid w:val="00681D25"/>
    <w:rsid w:val="00683B27"/>
    <w:rsid w:val="00683B2D"/>
    <w:rsid w:val="006843CD"/>
    <w:rsid w:val="00684B75"/>
    <w:rsid w:val="00684D41"/>
    <w:rsid w:val="00685C1D"/>
    <w:rsid w:val="00685E1E"/>
    <w:rsid w:val="00685FD2"/>
    <w:rsid w:val="00687178"/>
    <w:rsid w:val="006904FA"/>
    <w:rsid w:val="00690EF3"/>
    <w:rsid w:val="00691E5A"/>
    <w:rsid w:val="00692AE7"/>
    <w:rsid w:val="00694477"/>
    <w:rsid w:val="006950E9"/>
    <w:rsid w:val="006953A5"/>
    <w:rsid w:val="006956F3"/>
    <w:rsid w:val="006957FD"/>
    <w:rsid w:val="00695900"/>
    <w:rsid w:val="00695FFF"/>
    <w:rsid w:val="006971B5"/>
    <w:rsid w:val="006974B8"/>
    <w:rsid w:val="00697AF2"/>
    <w:rsid w:val="006A0641"/>
    <w:rsid w:val="006A1412"/>
    <w:rsid w:val="006A244C"/>
    <w:rsid w:val="006A3283"/>
    <w:rsid w:val="006A34BE"/>
    <w:rsid w:val="006A46B7"/>
    <w:rsid w:val="006A49A3"/>
    <w:rsid w:val="006A67C1"/>
    <w:rsid w:val="006A6A1C"/>
    <w:rsid w:val="006A72FE"/>
    <w:rsid w:val="006A7674"/>
    <w:rsid w:val="006A775F"/>
    <w:rsid w:val="006B03CF"/>
    <w:rsid w:val="006B04CF"/>
    <w:rsid w:val="006B1707"/>
    <w:rsid w:val="006B1980"/>
    <w:rsid w:val="006B1FD5"/>
    <w:rsid w:val="006B4A33"/>
    <w:rsid w:val="006B53EC"/>
    <w:rsid w:val="006B555B"/>
    <w:rsid w:val="006B6B12"/>
    <w:rsid w:val="006B7255"/>
    <w:rsid w:val="006B792C"/>
    <w:rsid w:val="006B7FEC"/>
    <w:rsid w:val="006C08B1"/>
    <w:rsid w:val="006C11DD"/>
    <w:rsid w:val="006C16D7"/>
    <w:rsid w:val="006C1FCC"/>
    <w:rsid w:val="006C2033"/>
    <w:rsid w:val="006C37F6"/>
    <w:rsid w:val="006C4A61"/>
    <w:rsid w:val="006C616C"/>
    <w:rsid w:val="006C70AB"/>
    <w:rsid w:val="006C7E38"/>
    <w:rsid w:val="006D0F99"/>
    <w:rsid w:val="006D14D9"/>
    <w:rsid w:val="006D1882"/>
    <w:rsid w:val="006D1930"/>
    <w:rsid w:val="006D20CA"/>
    <w:rsid w:val="006D2868"/>
    <w:rsid w:val="006D2C73"/>
    <w:rsid w:val="006D3180"/>
    <w:rsid w:val="006D42F1"/>
    <w:rsid w:val="006D4E14"/>
    <w:rsid w:val="006D4F1F"/>
    <w:rsid w:val="006D5D34"/>
    <w:rsid w:val="006D5DB5"/>
    <w:rsid w:val="006D5F2B"/>
    <w:rsid w:val="006D5FBE"/>
    <w:rsid w:val="006D6924"/>
    <w:rsid w:val="006D6F8A"/>
    <w:rsid w:val="006D71F6"/>
    <w:rsid w:val="006E0757"/>
    <w:rsid w:val="006E25A4"/>
    <w:rsid w:val="006E2BBD"/>
    <w:rsid w:val="006E44C2"/>
    <w:rsid w:val="006E4F70"/>
    <w:rsid w:val="006E4FA4"/>
    <w:rsid w:val="006E541B"/>
    <w:rsid w:val="006E54DA"/>
    <w:rsid w:val="006E5960"/>
    <w:rsid w:val="006E5CA3"/>
    <w:rsid w:val="006E5D43"/>
    <w:rsid w:val="006E7C43"/>
    <w:rsid w:val="006F0178"/>
    <w:rsid w:val="006F0E8F"/>
    <w:rsid w:val="006F18AC"/>
    <w:rsid w:val="006F1C2B"/>
    <w:rsid w:val="006F2AE5"/>
    <w:rsid w:val="006F2DB3"/>
    <w:rsid w:val="006F30F1"/>
    <w:rsid w:val="006F34F6"/>
    <w:rsid w:val="006F3956"/>
    <w:rsid w:val="006F448D"/>
    <w:rsid w:val="006F463C"/>
    <w:rsid w:val="006F500E"/>
    <w:rsid w:val="006F5C73"/>
    <w:rsid w:val="006F5ED2"/>
    <w:rsid w:val="006F63C5"/>
    <w:rsid w:val="006F6FCC"/>
    <w:rsid w:val="006F7714"/>
    <w:rsid w:val="006F7ADA"/>
    <w:rsid w:val="007000D3"/>
    <w:rsid w:val="00700549"/>
    <w:rsid w:val="00700A88"/>
    <w:rsid w:val="00700F14"/>
    <w:rsid w:val="00700F78"/>
    <w:rsid w:val="00702D58"/>
    <w:rsid w:val="00703418"/>
    <w:rsid w:val="0070457B"/>
    <w:rsid w:val="00704EE5"/>
    <w:rsid w:val="00705D3F"/>
    <w:rsid w:val="00706073"/>
    <w:rsid w:val="007077BC"/>
    <w:rsid w:val="00710E7D"/>
    <w:rsid w:val="007119B9"/>
    <w:rsid w:val="00711F0E"/>
    <w:rsid w:val="00712525"/>
    <w:rsid w:val="00712799"/>
    <w:rsid w:val="00712883"/>
    <w:rsid w:val="00712D74"/>
    <w:rsid w:val="00713120"/>
    <w:rsid w:val="0071406E"/>
    <w:rsid w:val="0071525B"/>
    <w:rsid w:val="0071565B"/>
    <w:rsid w:val="00716200"/>
    <w:rsid w:val="00716645"/>
    <w:rsid w:val="0071761E"/>
    <w:rsid w:val="007179B6"/>
    <w:rsid w:val="00720E6B"/>
    <w:rsid w:val="00721CEC"/>
    <w:rsid w:val="007222EE"/>
    <w:rsid w:val="00724E98"/>
    <w:rsid w:val="00725062"/>
    <w:rsid w:val="007256CD"/>
    <w:rsid w:val="00725C38"/>
    <w:rsid w:val="00726698"/>
    <w:rsid w:val="00726EC6"/>
    <w:rsid w:val="00727040"/>
    <w:rsid w:val="00727936"/>
    <w:rsid w:val="00727FC8"/>
    <w:rsid w:val="00730091"/>
    <w:rsid w:val="00731793"/>
    <w:rsid w:val="00732C44"/>
    <w:rsid w:val="0073386C"/>
    <w:rsid w:val="00733EBE"/>
    <w:rsid w:val="00733FEA"/>
    <w:rsid w:val="00735B98"/>
    <w:rsid w:val="00735C0F"/>
    <w:rsid w:val="00735D7D"/>
    <w:rsid w:val="00736217"/>
    <w:rsid w:val="00736A8D"/>
    <w:rsid w:val="0073731A"/>
    <w:rsid w:val="007402FF"/>
    <w:rsid w:val="0074098E"/>
    <w:rsid w:val="00740D1C"/>
    <w:rsid w:val="00740EB0"/>
    <w:rsid w:val="007416DC"/>
    <w:rsid w:val="00741C24"/>
    <w:rsid w:val="00743B31"/>
    <w:rsid w:val="007440AC"/>
    <w:rsid w:val="007453AB"/>
    <w:rsid w:val="00745766"/>
    <w:rsid w:val="0074595A"/>
    <w:rsid w:val="00745AF1"/>
    <w:rsid w:val="00745C03"/>
    <w:rsid w:val="0074665E"/>
    <w:rsid w:val="00747F89"/>
    <w:rsid w:val="00750180"/>
    <w:rsid w:val="0075093C"/>
    <w:rsid w:val="0075118D"/>
    <w:rsid w:val="00751233"/>
    <w:rsid w:val="00751470"/>
    <w:rsid w:val="00751487"/>
    <w:rsid w:val="00751DAA"/>
    <w:rsid w:val="00752121"/>
    <w:rsid w:val="007528E5"/>
    <w:rsid w:val="00752E35"/>
    <w:rsid w:val="00753280"/>
    <w:rsid w:val="0075375A"/>
    <w:rsid w:val="00753913"/>
    <w:rsid w:val="00753A80"/>
    <w:rsid w:val="0075693F"/>
    <w:rsid w:val="00756B48"/>
    <w:rsid w:val="0075780B"/>
    <w:rsid w:val="00757F8C"/>
    <w:rsid w:val="007600B6"/>
    <w:rsid w:val="00760CFF"/>
    <w:rsid w:val="00760FF6"/>
    <w:rsid w:val="00763A14"/>
    <w:rsid w:val="00763B7D"/>
    <w:rsid w:val="00764B64"/>
    <w:rsid w:val="00765232"/>
    <w:rsid w:val="0076528C"/>
    <w:rsid w:val="0076571E"/>
    <w:rsid w:val="00765800"/>
    <w:rsid w:val="0076594F"/>
    <w:rsid w:val="00766140"/>
    <w:rsid w:val="00766202"/>
    <w:rsid w:val="007662C6"/>
    <w:rsid w:val="00766809"/>
    <w:rsid w:val="00766B36"/>
    <w:rsid w:val="007675B4"/>
    <w:rsid w:val="00767734"/>
    <w:rsid w:val="00767806"/>
    <w:rsid w:val="00767A7D"/>
    <w:rsid w:val="00770C9D"/>
    <w:rsid w:val="00770CA3"/>
    <w:rsid w:val="0077132A"/>
    <w:rsid w:val="007713B8"/>
    <w:rsid w:val="00771C22"/>
    <w:rsid w:val="00771F69"/>
    <w:rsid w:val="007723C2"/>
    <w:rsid w:val="0077255A"/>
    <w:rsid w:val="007741F5"/>
    <w:rsid w:val="00774485"/>
    <w:rsid w:val="007746EB"/>
    <w:rsid w:val="007749AB"/>
    <w:rsid w:val="007752E0"/>
    <w:rsid w:val="007753E0"/>
    <w:rsid w:val="007761F3"/>
    <w:rsid w:val="007770CB"/>
    <w:rsid w:val="00777C9D"/>
    <w:rsid w:val="00780546"/>
    <w:rsid w:val="00780593"/>
    <w:rsid w:val="0078062F"/>
    <w:rsid w:val="007807C2"/>
    <w:rsid w:val="00780AB1"/>
    <w:rsid w:val="0078195F"/>
    <w:rsid w:val="007819E2"/>
    <w:rsid w:val="00782804"/>
    <w:rsid w:val="007829B4"/>
    <w:rsid w:val="00782B94"/>
    <w:rsid w:val="007832BC"/>
    <w:rsid w:val="0078360F"/>
    <w:rsid w:val="0078375F"/>
    <w:rsid w:val="00784AAA"/>
    <w:rsid w:val="00785927"/>
    <w:rsid w:val="00786038"/>
    <w:rsid w:val="00787A7F"/>
    <w:rsid w:val="00787BED"/>
    <w:rsid w:val="007904FE"/>
    <w:rsid w:val="00790DBE"/>
    <w:rsid w:val="00791530"/>
    <w:rsid w:val="00792088"/>
    <w:rsid w:val="007925EB"/>
    <w:rsid w:val="00793B9D"/>
    <w:rsid w:val="00794441"/>
    <w:rsid w:val="007948A5"/>
    <w:rsid w:val="007959ED"/>
    <w:rsid w:val="00795AC6"/>
    <w:rsid w:val="00795FBC"/>
    <w:rsid w:val="00796386"/>
    <w:rsid w:val="0079704C"/>
    <w:rsid w:val="007976A6"/>
    <w:rsid w:val="00797D1E"/>
    <w:rsid w:val="007A031B"/>
    <w:rsid w:val="007A0CD3"/>
    <w:rsid w:val="007A0E5B"/>
    <w:rsid w:val="007A210C"/>
    <w:rsid w:val="007A25E2"/>
    <w:rsid w:val="007A282D"/>
    <w:rsid w:val="007A3346"/>
    <w:rsid w:val="007A4336"/>
    <w:rsid w:val="007A4ACA"/>
    <w:rsid w:val="007A4C16"/>
    <w:rsid w:val="007A4D3A"/>
    <w:rsid w:val="007A5422"/>
    <w:rsid w:val="007A55FE"/>
    <w:rsid w:val="007A62DB"/>
    <w:rsid w:val="007A69CF"/>
    <w:rsid w:val="007A6A23"/>
    <w:rsid w:val="007A7AF1"/>
    <w:rsid w:val="007B02BD"/>
    <w:rsid w:val="007B0F43"/>
    <w:rsid w:val="007B0FF9"/>
    <w:rsid w:val="007B11DC"/>
    <w:rsid w:val="007B13F9"/>
    <w:rsid w:val="007B1554"/>
    <w:rsid w:val="007B161C"/>
    <w:rsid w:val="007B18CC"/>
    <w:rsid w:val="007B1F63"/>
    <w:rsid w:val="007B338E"/>
    <w:rsid w:val="007B3926"/>
    <w:rsid w:val="007B5133"/>
    <w:rsid w:val="007B5280"/>
    <w:rsid w:val="007B5E7B"/>
    <w:rsid w:val="007B6769"/>
    <w:rsid w:val="007B7BAC"/>
    <w:rsid w:val="007C0047"/>
    <w:rsid w:val="007C03D1"/>
    <w:rsid w:val="007C0BA3"/>
    <w:rsid w:val="007C29B8"/>
    <w:rsid w:val="007C2C20"/>
    <w:rsid w:val="007C3418"/>
    <w:rsid w:val="007C3C0E"/>
    <w:rsid w:val="007C4ECE"/>
    <w:rsid w:val="007C68B4"/>
    <w:rsid w:val="007C78F2"/>
    <w:rsid w:val="007C799E"/>
    <w:rsid w:val="007C7F11"/>
    <w:rsid w:val="007D11C0"/>
    <w:rsid w:val="007D136E"/>
    <w:rsid w:val="007D1C3F"/>
    <w:rsid w:val="007D273B"/>
    <w:rsid w:val="007D2EFF"/>
    <w:rsid w:val="007D3277"/>
    <w:rsid w:val="007D32CF"/>
    <w:rsid w:val="007D361E"/>
    <w:rsid w:val="007D3ED1"/>
    <w:rsid w:val="007D47F6"/>
    <w:rsid w:val="007D4C2F"/>
    <w:rsid w:val="007D58B2"/>
    <w:rsid w:val="007D6FD6"/>
    <w:rsid w:val="007D7A45"/>
    <w:rsid w:val="007D7C98"/>
    <w:rsid w:val="007E0249"/>
    <w:rsid w:val="007E0934"/>
    <w:rsid w:val="007E0B86"/>
    <w:rsid w:val="007E11F0"/>
    <w:rsid w:val="007E1CBC"/>
    <w:rsid w:val="007E294B"/>
    <w:rsid w:val="007E32EB"/>
    <w:rsid w:val="007E4379"/>
    <w:rsid w:val="007E442E"/>
    <w:rsid w:val="007E4A2E"/>
    <w:rsid w:val="007E4EFD"/>
    <w:rsid w:val="007E5543"/>
    <w:rsid w:val="007E59CE"/>
    <w:rsid w:val="007E763E"/>
    <w:rsid w:val="007F074E"/>
    <w:rsid w:val="007F18CB"/>
    <w:rsid w:val="007F18E8"/>
    <w:rsid w:val="007F203B"/>
    <w:rsid w:val="007F2972"/>
    <w:rsid w:val="007F2E8C"/>
    <w:rsid w:val="007F300E"/>
    <w:rsid w:val="007F375B"/>
    <w:rsid w:val="007F3985"/>
    <w:rsid w:val="007F43E9"/>
    <w:rsid w:val="007F447E"/>
    <w:rsid w:val="007F4A52"/>
    <w:rsid w:val="007F4CAE"/>
    <w:rsid w:val="007F4E8F"/>
    <w:rsid w:val="007F652D"/>
    <w:rsid w:val="007F652F"/>
    <w:rsid w:val="007F76D2"/>
    <w:rsid w:val="0080031C"/>
    <w:rsid w:val="00800B76"/>
    <w:rsid w:val="00802003"/>
    <w:rsid w:val="00802170"/>
    <w:rsid w:val="00802C5C"/>
    <w:rsid w:val="00803724"/>
    <w:rsid w:val="00803964"/>
    <w:rsid w:val="00804972"/>
    <w:rsid w:val="00804DFD"/>
    <w:rsid w:val="00804E8C"/>
    <w:rsid w:val="00805FB8"/>
    <w:rsid w:val="00806043"/>
    <w:rsid w:val="008064A3"/>
    <w:rsid w:val="008069B4"/>
    <w:rsid w:val="008073DC"/>
    <w:rsid w:val="0081040E"/>
    <w:rsid w:val="008108C5"/>
    <w:rsid w:val="00811CB8"/>
    <w:rsid w:val="0081230A"/>
    <w:rsid w:val="00812E69"/>
    <w:rsid w:val="008135AA"/>
    <w:rsid w:val="0081370A"/>
    <w:rsid w:val="00814B17"/>
    <w:rsid w:val="00814D49"/>
    <w:rsid w:val="00815410"/>
    <w:rsid w:val="00815D14"/>
    <w:rsid w:val="00815D41"/>
    <w:rsid w:val="008160C7"/>
    <w:rsid w:val="008172EF"/>
    <w:rsid w:val="00817E89"/>
    <w:rsid w:val="00820B80"/>
    <w:rsid w:val="00822398"/>
    <w:rsid w:val="0082315C"/>
    <w:rsid w:val="0082351B"/>
    <w:rsid w:val="00823713"/>
    <w:rsid w:val="0082376D"/>
    <w:rsid w:val="00823B22"/>
    <w:rsid w:val="008248C6"/>
    <w:rsid w:val="0082523B"/>
    <w:rsid w:val="0082561C"/>
    <w:rsid w:val="0082574C"/>
    <w:rsid w:val="00825CF3"/>
    <w:rsid w:val="00826292"/>
    <w:rsid w:val="008269FA"/>
    <w:rsid w:val="00826F70"/>
    <w:rsid w:val="00827503"/>
    <w:rsid w:val="00827D62"/>
    <w:rsid w:val="00827EC8"/>
    <w:rsid w:val="00830813"/>
    <w:rsid w:val="00830D61"/>
    <w:rsid w:val="00831EA0"/>
    <w:rsid w:val="0083271E"/>
    <w:rsid w:val="00832791"/>
    <w:rsid w:val="0083359E"/>
    <w:rsid w:val="008336E6"/>
    <w:rsid w:val="00834400"/>
    <w:rsid w:val="0083459B"/>
    <w:rsid w:val="00835683"/>
    <w:rsid w:val="00836104"/>
    <w:rsid w:val="00836391"/>
    <w:rsid w:val="00837C5D"/>
    <w:rsid w:val="008402A1"/>
    <w:rsid w:val="008419CC"/>
    <w:rsid w:val="0084292D"/>
    <w:rsid w:val="00843120"/>
    <w:rsid w:val="00843174"/>
    <w:rsid w:val="0084389D"/>
    <w:rsid w:val="00846970"/>
    <w:rsid w:val="00846E4E"/>
    <w:rsid w:val="008471B8"/>
    <w:rsid w:val="00847319"/>
    <w:rsid w:val="00847C6F"/>
    <w:rsid w:val="008505AD"/>
    <w:rsid w:val="008509FC"/>
    <w:rsid w:val="00850E4E"/>
    <w:rsid w:val="00851788"/>
    <w:rsid w:val="00852093"/>
    <w:rsid w:val="0085247C"/>
    <w:rsid w:val="0085261E"/>
    <w:rsid w:val="0085275A"/>
    <w:rsid w:val="008528B9"/>
    <w:rsid w:val="00853C21"/>
    <w:rsid w:val="00853FB1"/>
    <w:rsid w:val="00854384"/>
    <w:rsid w:val="00854554"/>
    <w:rsid w:val="0085473C"/>
    <w:rsid w:val="00854DAE"/>
    <w:rsid w:val="00854EB4"/>
    <w:rsid w:val="00855144"/>
    <w:rsid w:val="00856199"/>
    <w:rsid w:val="0085667D"/>
    <w:rsid w:val="00857960"/>
    <w:rsid w:val="00857F5E"/>
    <w:rsid w:val="008618C3"/>
    <w:rsid w:val="00861C2F"/>
    <w:rsid w:val="008628E5"/>
    <w:rsid w:val="00863A40"/>
    <w:rsid w:val="00864CCA"/>
    <w:rsid w:val="00866032"/>
    <w:rsid w:val="0086720B"/>
    <w:rsid w:val="0086791F"/>
    <w:rsid w:val="008706CF"/>
    <w:rsid w:val="00870D5B"/>
    <w:rsid w:val="008711C1"/>
    <w:rsid w:val="00871CAF"/>
    <w:rsid w:val="00871E53"/>
    <w:rsid w:val="0087254D"/>
    <w:rsid w:val="00872FAB"/>
    <w:rsid w:val="00873992"/>
    <w:rsid w:val="00873CA2"/>
    <w:rsid w:val="0087487F"/>
    <w:rsid w:val="0087564E"/>
    <w:rsid w:val="008763B3"/>
    <w:rsid w:val="00876D12"/>
    <w:rsid w:val="008774D1"/>
    <w:rsid w:val="0087763A"/>
    <w:rsid w:val="008776E1"/>
    <w:rsid w:val="00877B32"/>
    <w:rsid w:val="00880927"/>
    <w:rsid w:val="00880D26"/>
    <w:rsid w:val="00881706"/>
    <w:rsid w:val="00882074"/>
    <w:rsid w:val="00882256"/>
    <w:rsid w:val="008823A1"/>
    <w:rsid w:val="0088260B"/>
    <w:rsid w:val="00882BE6"/>
    <w:rsid w:val="0088305F"/>
    <w:rsid w:val="0088391F"/>
    <w:rsid w:val="00883F28"/>
    <w:rsid w:val="00884B7E"/>
    <w:rsid w:val="00885A5E"/>
    <w:rsid w:val="00885AE5"/>
    <w:rsid w:val="00885C4E"/>
    <w:rsid w:val="00886F12"/>
    <w:rsid w:val="00887789"/>
    <w:rsid w:val="0088782E"/>
    <w:rsid w:val="00887B64"/>
    <w:rsid w:val="00887BBA"/>
    <w:rsid w:val="0089024E"/>
    <w:rsid w:val="008902DE"/>
    <w:rsid w:val="00890961"/>
    <w:rsid w:val="00890DED"/>
    <w:rsid w:val="008911AA"/>
    <w:rsid w:val="00891202"/>
    <w:rsid w:val="00891666"/>
    <w:rsid w:val="0089180D"/>
    <w:rsid w:val="00891AD6"/>
    <w:rsid w:val="008930BF"/>
    <w:rsid w:val="008937B5"/>
    <w:rsid w:val="00893EFE"/>
    <w:rsid w:val="00894FF4"/>
    <w:rsid w:val="00895231"/>
    <w:rsid w:val="008952C1"/>
    <w:rsid w:val="00895FF9"/>
    <w:rsid w:val="008966EE"/>
    <w:rsid w:val="008969F1"/>
    <w:rsid w:val="00896AAD"/>
    <w:rsid w:val="00896E27"/>
    <w:rsid w:val="00897DE3"/>
    <w:rsid w:val="00897FC7"/>
    <w:rsid w:val="008A0345"/>
    <w:rsid w:val="008A086B"/>
    <w:rsid w:val="008A135A"/>
    <w:rsid w:val="008A1FDC"/>
    <w:rsid w:val="008A250E"/>
    <w:rsid w:val="008A2D94"/>
    <w:rsid w:val="008A4A23"/>
    <w:rsid w:val="008A55BA"/>
    <w:rsid w:val="008A5EFA"/>
    <w:rsid w:val="008A6400"/>
    <w:rsid w:val="008A6542"/>
    <w:rsid w:val="008A6569"/>
    <w:rsid w:val="008A67ED"/>
    <w:rsid w:val="008A6AFA"/>
    <w:rsid w:val="008A7E8D"/>
    <w:rsid w:val="008B0382"/>
    <w:rsid w:val="008B0920"/>
    <w:rsid w:val="008B0CE4"/>
    <w:rsid w:val="008B0FAF"/>
    <w:rsid w:val="008B1519"/>
    <w:rsid w:val="008B172B"/>
    <w:rsid w:val="008B2B60"/>
    <w:rsid w:val="008B2C41"/>
    <w:rsid w:val="008B2D84"/>
    <w:rsid w:val="008B35C3"/>
    <w:rsid w:val="008B38CA"/>
    <w:rsid w:val="008B3B2D"/>
    <w:rsid w:val="008B4CA0"/>
    <w:rsid w:val="008B4DE4"/>
    <w:rsid w:val="008B5599"/>
    <w:rsid w:val="008B56F0"/>
    <w:rsid w:val="008B60CA"/>
    <w:rsid w:val="008B7607"/>
    <w:rsid w:val="008B7BC0"/>
    <w:rsid w:val="008C07AA"/>
    <w:rsid w:val="008C091B"/>
    <w:rsid w:val="008C0A11"/>
    <w:rsid w:val="008C1056"/>
    <w:rsid w:val="008C254C"/>
    <w:rsid w:val="008C25E1"/>
    <w:rsid w:val="008C377F"/>
    <w:rsid w:val="008C3BAD"/>
    <w:rsid w:val="008C3FF0"/>
    <w:rsid w:val="008C6DDA"/>
    <w:rsid w:val="008C7273"/>
    <w:rsid w:val="008D061F"/>
    <w:rsid w:val="008D11C2"/>
    <w:rsid w:val="008D252E"/>
    <w:rsid w:val="008D34E9"/>
    <w:rsid w:val="008D36CF"/>
    <w:rsid w:val="008D3793"/>
    <w:rsid w:val="008D381B"/>
    <w:rsid w:val="008D6B02"/>
    <w:rsid w:val="008D6EE3"/>
    <w:rsid w:val="008D74E4"/>
    <w:rsid w:val="008E0E57"/>
    <w:rsid w:val="008E0E8B"/>
    <w:rsid w:val="008E2CB9"/>
    <w:rsid w:val="008E2CC6"/>
    <w:rsid w:val="008E3712"/>
    <w:rsid w:val="008E379C"/>
    <w:rsid w:val="008E3FD4"/>
    <w:rsid w:val="008E4375"/>
    <w:rsid w:val="008E5139"/>
    <w:rsid w:val="008E5E08"/>
    <w:rsid w:val="008E667B"/>
    <w:rsid w:val="008E67A9"/>
    <w:rsid w:val="008E6C2B"/>
    <w:rsid w:val="008E7055"/>
    <w:rsid w:val="008E71F7"/>
    <w:rsid w:val="008E751E"/>
    <w:rsid w:val="008F0D08"/>
    <w:rsid w:val="008F12CB"/>
    <w:rsid w:val="008F21A1"/>
    <w:rsid w:val="008F2BCB"/>
    <w:rsid w:val="008F316C"/>
    <w:rsid w:val="008F3F71"/>
    <w:rsid w:val="008F428D"/>
    <w:rsid w:val="008F5B03"/>
    <w:rsid w:val="008F73AC"/>
    <w:rsid w:val="008F7D9D"/>
    <w:rsid w:val="009001E8"/>
    <w:rsid w:val="00900279"/>
    <w:rsid w:val="009002DF"/>
    <w:rsid w:val="009035EE"/>
    <w:rsid w:val="0090370B"/>
    <w:rsid w:val="0090373E"/>
    <w:rsid w:val="00903751"/>
    <w:rsid w:val="00903B46"/>
    <w:rsid w:val="009045E5"/>
    <w:rsid w:val="00904B2F"/>
    <w:rsid w:val="009050CC"/>
    <w:rsid w:val="0090536C"/>
    <w:rsid w:val="009059EF"/>
    <w:rsid w:val="00905C91"/>
    <w:rsid w:val="00906816"/>
    <w:rsid w:val="0090687B"/>
    <w:rsid w:val="0090696B"/>
    <w:rsid w:val="00906BB1"/>
    <w:rsid w:val="00907210"/>
    <w:rsid w:val="009079BE"/>
    <w:rsid w:val="00910900"/>
    <w:rsid w:val="00910EBA"/>
    <w:rsid w:val="0091148A"/>
    <w:rsid w:val="00911546"/>
    <w:rsid w:val="00913385"/>
    <w:rsid w:val="0091345F"/>
    <w:rsid w:val="0091441C"/>
    <w:rsid w:val="00914741"/>
    <w:rsid w:val="0091491B"/>
    <w:rsid w:val="00914BF7"/>
    <w:rsid w:val="00914DC1"/>
    <w:rsid w:val="00915435"/>
    <w:rsid w:val="009156F6"/>
    <w:rsid w:val="00915F82"/>
    <w:rsid w:val="0091684B"/>
    <w:rsid w:val="00916A6B"/>
    <w:rsid w:val="009179AB"/>
    <w:rsid w:val="009205D9"/>
    <w:rsid w:val="00920B1D"/>
    <w:rsid w:val="0092125A"/>
    <w:rsid w:val="009217BE"/>
    <w:rsid w:val="00922340"/>
    <w:rsid w:val="00922A1D"/>
    <w:rsid w:val="0092321C"/>
    <w:rsid w:val="0092553F"/>
    <w:rsid w:val="00926F5E"/>
    <w:rsid w:val="009271B7"/>
    <w:rsid w:val="009272A0"/>
    <w:rsid w:val="0092773C"/>
    <w:rsid w:val="009334DE"/>
    <w:rsid w:val="00933644"/>
    <w:rsid w:val="00933670"/>
    <w:rsid w:val="009343D3"/>
    <w:rsid w:val="00934A8D"/>
    <w:rsid w:val="0093598D"/>
    <w:rsid w:val="00935E37"/>
    <w:rsid w:val="00936981"/>
    <w:rsid w:val="00937571"/>
    <w:rsid w:val="009378F7"/>
    <w:rsid w:val="009379EB"/>
    <w:rsid w:val="00937F96"/>
    <w:rsid w:val="00940335"/>
    <w:rsid w:val="009404A4"/>
    <w:rsid w:val="009411F3"/>
    <w:rsid w:val="009425CF"/>
    <w:rsid w:val="00942A0B"/>
    <w:rsid w:val="00942EFF"/>
    <w:rsid w:val="009430A8"/>
    <w:rsid w:val="009430F6"/>
    <w:rsid w:val="0094322E"/>
    <w:rsid w:val="009433C9"/>
    <w:rsid w:val="00945435"/>
    <w:rsid w:val="0094681B"/>
    <w:rsid w:val="009468DF"/>
    <w:rsid w:val="00947825"/>
    <w:rsid w:val="00952380"/>
    <w:rsid w:val="00952627"/>
    <w:rsid w:val="00952695"/>
    <w:rsid w:val="00952DA9"/>
    <w:rsid w:val="009532C4"/>
    <w:rsid w:val="0095341F"/>
    <w:rsid w:val="0095347B"/>
    <w:rsid w:val="00953BF9"/>
    <w:rsid w:val="00954413"/>
    <w:rsid w:val="009546CC"/>
    <w:rsid w:val="009547BE"/>
    <w:rsid w:val="0095488C"/>
    <w:rsid w:val="009555FE"/>
    <w:rsid w:val="00956109"/>
    <w:rsid w:val="0095797A"/>
    <w:rsid w:val="009609B3"/>
    <w:rsid w:val="00961A08"/>
    <w:rsid w:val="00961B09"/>
    <w:rsid w:val="009627CD"/>
    <w:rsid w:val="00962F46"/>
    <w:rsid w:val="009632F3"/>
    <w:rsid w:val="0096345D"/>
    <w:rsid w:val="00963532"/>
    <w:rsid w:val="00964D14"/>
    <w:rsid w:val="00965804"/>
    <w:rsid w:val="009670E7"/>
    <w:rsid w:val="009674E5"/>
    <w:rsid w:val="00967AC8"/>
    <w:rsid w:val="00967DBF"/>
    <w:rsid w:val="009706AA"/>
    <w:rsid w:val="00970F1C"/>
    <w:rsid w:val="0097125B"/>
    <w:rsid w:val="00971A07"/>
    <w:rsid w:val="00972366"/>
    <w:rsid w:val="00972E8C"/>
    <w:rsid w:val="00973079"/>
    <w:rsid w:val="009736FA"/>
    <w:rsid w:val="009737D6"/>
    <w:rsid w:val="00973E3F"/>
    <w:rsid w:val="00974CE4"/>
    <w:rsid w:val="009760AD"/>
    <w:rsid w:val="00977B25"/>
    <w:rsid w:val="00977DBF"/>
    <w:rsid w:val="0098066A"/>
    <w:rsid w:val="0098081F"/>
    <w:rsid w:val="0098082A"/>
    <w:rsid w:val="00980848"/>
    <w:rsid w:val="00980AC6"/>
    <w:rsid w:val="00980B50"/>
    <w:rsid w:val="00980DF4"/>
    <w:rsid w:val="009814E2"/>
    <w:rsid w:val="00981AEF"/>
    <w:rsid w:val="009821B0"/>
    <w:rsid w:val="00983B5E"/>
    <w:rsid w:val="00983B6C"/>
    <w:rsid w:val="0098422A"/>
    <w:rsid w:val="00984782"/>
    <w:rsid w:val="009857AA"/>
    <w:rsid w:val="00985B1D"/>
    <w:rsid w:val="00986DB7"/>
    <w:rsid w:val="00987C24"/>
    <w:rsid w:val="00992A16"/>
    <w:rsid w:val="00993014"/>
    <w:rsid w:val="009936E1"/>
    <w:rsid w:val="00994670"/>
    <w:rsid w:val="00994E89"/>
    <w:rsid w:val="009951EA"/>
    <w:rsid w:val="00995256"/>
    <w:rsid w:val="009964B8"/>
    <w:rsid w:val="0099737B"/>
    <w:rsid w:val="00997815"/>
    <w:rsid w:val="009A23F0"/>
    <w:rsid w:val="009A28A3"/>
    <w:rsid w:val="009A44EC"/>
    <w:rsid w:val="009A5366"/>
    <w:rsid w:val="009A5DF1"/>
    <w:rsid w:val="009A676E"/>
    <w:rsid w:val="009A771D"/>
    <w:rsid w:val="009B017A"/>
    <w:rsid w:val="009B094C"/>
    <w:rsid w:val="009B096A"/>
    <w:rsid w:val="009B0CE7"/>
    <w:rsid w:val="009B0E9D"/>
    <w:rsid w:val="009B0F55"/>
    <w:rsid w:val="009B1022"/>
    <w:rsid w:val="009B14EC"/>
    <w:rsid w:val="009B15FE"/>
    <w:rsid w:val="009B2289"/>
    <w:rsid w:val="009B2CF4"/>
    <w:rsid w:val="009B4624"/>
    <w:rsid w:val="009B4CEA"/>
    <w:rsid w:val="009B4FEF"/>
    <w:rsid w:val="009B5457"/>
    <w:rsid w:val="009B55FE"/>
    <w:rsid w:val="009B59EB"/>
    <w:rsid w:val="009B65FE"/>
    <w:rsid w:val="009B6E44"/>
    <w:rsid w:val="009B7161"/>
    <w:rsid w:val="009B7412"/>
    <w:rsid w:val="009B7FB6"/>
    <w:rsid w:val="009C0190"/>
    <w:rsid w:val="009C01EF"/>
    <w:rsid w:val="009C0EEA"/>
    <w:rsid w:val="009C1B5D"/>
    <w:rsid w:val="009C1CAC"/>
    <w:rsid w:val="009C2423"/>
    <w:rsid w:val="009C2B19"/>
    <w:rsid w:val="009C363A"/>
    <w:rsid w:val="009C3C35"/>
    <w:rsid w:val="009C4241"/>
    <w:rsid w:val="009C4A74"/>
    <w:rsid w:val="009C4D8D"/>
    <w:rsid w:val="009C5483"/>
    <w:rsid w:val="009C5517"/>
    <w:rsid w:val="009D0C09"/>
    <w:rsid w:val="009D1F47"/>
    <w:rsid w:val="009D20A0"/>
    <w:rsid w:val="009D2BB9"/>
    <w:rsid w:val="009D3921"/>
    <w:rsid w:val="009D3AF1"/>
    <w:rsid w:val="009D41E7"/>
    <w:rsid w:val="009D428D"/>
    <w:rsid w:val="009D50F0"/>
    <w:rsid w:val="009D5901"/>
    <w:rsid w:val="009D6850"/>
    <w:rsid w:val="009D706F"/>
    <w:rsid w:val="009D75B5"/>
    <w:rsid w:val="009E037F"/>
    <w:rsid w:val="009E0709"/>
    <w:rsid w:val="009E0B7B"/>
    <w:rsid w:val="009E10ED"/>
    <w:rsid w:val="009E1792"/>
    <w:rsid w:val="009E2260"/>
    <w:rsid w:val="009E26BB"/>
    <w:rsid w:val="009E435A"/>
    <w:rsid w:val="009E45A3"/>
    <w:rsid w:val="009E4ACF"/>
    <w:rsid w:val="009E503C"/>
    <w:rsid w:val="009E5673"/>
    <w:rsid w:val="009E638B"/>
    <w:rsid w:val="009E64E8"/>
    <w:rsid w:val="009E6781"/>
    <w:rsid w:val="009E7404"/>
    <w:rsid w:val="009F1E88"/>
    <w:rsid w:val="009F202C"/>
    <w:rsid w:val="009F24AF"/>
    <w:rsid w:val="009F27C7"/>
    <w:rsid w:val="009F2A43"/>
    <w:rsid w:val="009F31C3"/>
    <w:rsid w:val="009F400B"/>
    <w:rsid w:val="009F4214"/>
    <w:rsid w:val="009F461D"/>
    <w:rsid w:val="009F46B0"/>
    <w:rsid w:val="009F4790"/>
    <w:rsid w:val="009F4B5D"/>
    <w:rsid w:val="009F5C46"/>
    <w:rsid w:val="009F6744"/>
    <w:rsid w:val="009F78D0"/>
    <w:rsid w:val="00A016D8"/>
    <w:rsid w:val="00A01769"/>
    <w:rsid w:val="00A01EF6"/>
    <w:rsid w:val="00A02C16"/>
    <w:rsid w:val="00A02E97"/>
    <w:rsid w:val="00A0313E"/>
    <w:rsid w:val="00A031D5"/>
    <w:rsid w:val="00A03569"/>
    <w:rsid w:val="00A03CB1"/>
    <w:rsid w:val="00A0408E"/>
    <w:rsid w:val="00A04CAE"/>
    <w:rsid w:val="00A056DC"/>
    <w:rsid w:val="00A066C6"/>
    <w:rsid w:val="00A0793E"/>
    <w:rsid w:val="00A10428"/>
    <w:rsid w:val="00A13F13"/>
    <w:rsid w:val="00A153D5"/>
    <w:rsid w:val="00A1622C"/>
    <w:rsid w:val="00A1640C"/>
    <w:rsid w:val="00A16446"/>
    <w:rsid w:val="00A169AB"/>
    <w:rsid w:val="00A170FD"/>
    <w:rsid w:val="00A17E9A"/>
    <w:rsid w:val="00A200B4"/>
    <w:rsid w:val="00A205DE"/>
    <w:rsid w:val="00A2238F"/>
    <w:rsid w:val="00A23798"/>
    <w:rsid w:val="00A23816"/>
    <w:rsid w:val="00A23F3D"/>
    <w:rsid w:val="00A241DD"/>
    <w:rsid w:val="00A24863"/>
    <w:rsid w:val="00A25033"/>
    <w:rsid w:val="00A2534B"/>
    <w:rsid w:val="00A2612A"/>
    <w:rsid w:val="00A262DF"/>
    <w:rsid w:val="00A275DD"/>
    <w:rsid w:val="00A27BA1"/>
    <w:rsid w:val="00A27F2A"/>
    <w:rsid w:val="00A305E6"/>
    <w:rsid w:val="00A30D28"/>
    <w:rsid w:val="00A31DEA"/>
    <w:rsid w:val="00A31E76"/>
    <w:rsid w:val="00A32429"/>
    <w:rsid w:val="00A32EDF"/>
    <w:rsid w:val="00A32FD9"/>
    <w:rsid w:val="00A32FEF"/>
    <w:rsid w:val="00A33C81"/>
    <w:rsid w:val="00A34383"/>
    <w:rsid w:val="00A35782"/>
    <w:rsid w:val="00A3697A"/>
    <w:rsid w:val="00A40002"/>
    <w:rsid w:val="00A41A17"/>
    <w:rsid w:val="00A4210C"/>
    <w:rsid w:val="00A430E6"/>
    <w:rsid w:val="00A431C5"/>
    <w:rsid w:val="00A43939"/>
    <w:rsid w:val="00A43C17"/>
    <w:rsid w:val="00A43D47"/>
    <w:rsid w:val="00A43D8E"/>
    <w:rsid w:val="00A44178"/>
    <w:rsid w:val="00A443D9"/>
    <w:rsid w:val="00A451FF"/>
    <w:rsid w:val="00A4564D"/>
    <w:rsid w:val="00A458D5"/>
    <w:rsid w:val="00A45CBE"/>
    <w:rsid w:val="00A45D25"/>
    <w:rsid w:val="00A46BF2"/>
    <w:rsid w:val="00A46F68"/>
    <w:rsid w:val="00A46FD3"/>
    <w:rsid w:val="00A46FF5"/>
    <w:rsid w:val="00A47A89"/>
    <w:rsid w:val="00A47B80"/>
    <w:rsid w:val="00A50435"/>
    <w:rsid w:val="00A5152F"/>
    <w:rsid w:val="00A51816"/>
    <w:rsid w:val="00A51F57"/>
    <w:rsid w:val="00A51FAC"/>
    <w:rsid w:val="00A52804"/>
    <w:rsid w:val="00A53354"/>
    <w:rsid w:val="00A536F2"/>
    <w:rsid w:val="00A54A5B"/>
    <w:rsid w:val="00A5545C"/>
    <w:rsid w:val="00A55581"/>
    <w:rsid w:val="00A55AA9"/>
    <w:rsid w:val="00A56647"/>
    <w:rsid w:val="00A571AE"/>
    <w:rsid w:val="00A5761F"/>
    <w:rsid w:val="00A600E6"/>
    <w:rsid w:val="00A6033F"/>
    <w:rsid w:val="00A6172B"/>
    <w:rsid w:val="00A61AC5"/>
    <w:rsid w:val="00A62361"/>
    <w:rsid w:val="00A62A3A"/>
    <w:rsid w:val="00A62ACB"/>
    <w:rsid w:val="00A63126"/>
    <w:rsid w:val="00A63165"/>
    <w:rsid w:val="00A634A0"/>
    <w:rsid w:val="00A63756"/>
    <w:rsid w:val="00A6380E"/>
    <w:rsid w:val="00A63D33"/>
    <w:rsid w:val="00A64636"/>
    <w:rsid w:val="00A64930"/>
    <w:rsid w:val="00A65360"/>
    <w:rsid w:val="00A6596E"/>
    <w:rsid w:val="00A65F34"/>
    <w:rsid w:val="00A661B7"/>
    <w:rsid w:val="00A6663A"/>
    <w:rsid w:val="00A6740B"/>
    <w:rsid w:val="00A67819"/>
    <w:rsid w:val="00A67C41"/>
    <w:rsid w:val="00A70432"/>
    <w:rsid w:val="00A71B32"/>
    <w:rsid w:val="00A72252"/>
    <w:rsid w:val="00A72838"/>
    <w:rsid w:val="00A72CD8"/>
    <w:rsid w:val="00A72F57"/>
    <w:rsid w:val="00A73616"/>
    <w:rsid w:val="00A76FCF"/>
    <w:rsid w:val="00A773A5"/>
    <w:rsid w:val="00A77A79"/>
    <w:rsid w:val="00A77F92"/>
    <w:rsid w:val="00A81651"/>
    <w:rsid w:val="00A82CC4"/>
    <w:rsid w:val="00A82EBE"/>
    <w:rsid w:val="00A83CC6"/>
    <w:rsid w:val="00A84257"/>
    <w:rsid w:val="00A842A6"/>
    <w:rsid w:val="00A84C67"/>
    <w:rsid w:val="00A84FBE"/>
    <w:rsid w:val="00A85592"/>
    <w:rsid w:val="00A86096"/>
    <w:rsid w:val="00A864F9"/>
    <w:rsid w:val="00A867EF"/>
    <w:rsid w:val="00A86A56"/>
    <w:rsid w:val="00A871DF"/>
    <w:rsid w:val="00A87226"/>
    <w:rsid w:val="00A87812"/>
    <w:rsid w:val="00A8799C"/>
    <w:rsid w:val="00A87A9B"/>
    <w:rsid w:val="00A90046"/>
    <w:rsid w:val="00A90DA7"/>
    <w:rsid w:val="00A919AA"/>
    <w:rsid w:val="00A919B3"/>
    <w:rsid w:val="00A92097"/>
    <w:rsid w:val="00A93B10"/>
    <w:rsid w:val="00A94918"/>
    <w:rsid w:val="00A94B96"/>
    <w:rsid w:val="00A94D0F"/>
    <w:rsid w:val="00A9509D"/>
    <w:rsid w:val="00A96144"/>
    <w:rsid w:val="00A96451"/>
    <w:rsid w:val="00A968D4"/>
    <w:rsid w:val="00A971FB"/>
    <w:rsid w:val="00A977BF"/>
    <w:rsid w:val="00AA0202"/>
    <w:rsid w:val="00AA0CEC"/>
    <w:rsid w:val="00AA236C"/>
    <w:rsid w:val="00AA2DC3"/>
    <w:rsid w:val="00AA2E0A"/>
    <w:rsid w:val="00AA323F"/>
    <w:rsid w:val="00AA4266"/>
    <w:rsid w:val="00AA4387"/>
    <w:rsid w:val="00AA444D"/>
    <w:rsid w:val="00AA4B02"/>
    <w:rsid w:val="00AA4C60"/>
    <w:rsid w:val="00AA5C39"/>
    <w:rsid w:val="00AA6DCA"/>
    <w:rsid w:val="00AA7256"/>
    <w:rsid w:val="00AA79AB"/>
    <w:rsid w:val="00AB0D35"/>
    <w:rsid w:val="00AB194C"/>
    <w:rsid w:val="00AB20E6"/>
    <w:rsid w:val="00AB2B38"/>
    <w:rsid w:val="00AB364B"/>
    <w:rsid w:val="00AB6426"/>
    <w:rsid w:val="00AB6D05"/>
    <w:rsid w:val="00AB7186"/>
    <w:rsid w:val="00AB7735"/>
    <w:rsid w:val="00AB7982"/>
    <w:rsid w:val="00AB7C37"/>
    <w:rsid w:val="00AC019C"/>
    <w:rsid w:val="00AC062B"/>
    <w:rsid w:val="00AC1668"/>
    <w:rsid w:val="00AC1B8B"/>
    <w:rsid w:val="00AC1D4E"/>
    <w:rsid w:val="00AC1E5E"/>
    <w:rsid w:val="00AC340F"/>
    <w:rsid w:val="00AC356E"/>
    <w:rsid w:val="00AC3B8E"/>
    <w:rsid w:val="00AC4AA8"/>
    <w:rsid w:val="00AC506A"/>
    <w:rsid w:val="00AC5D43"/>
    <w:rsid w:val="00AC7375"/>
    <w:rsid w:val="00AC7BB4"/>
    <w:rsid w:val="00AD022C"/>
    <w:rsid w:val="00AD02E2"/>
    <w:rsid w:val="00AD0821"/>
    <w:rsid w:val="00AD0953"/>
    <w:rsid w:val="00AD1803"/>
    <w:rsid w:val="00AD1AD6"/>
    <w:rsid w:val="00AD3B0E"/>
    <w:rsid w:val="00AD3BC7"/>
    <w:rsid w:val="00AD4474"/>
    <w:rsid w:val="00AD46D1"/>
    <w:rsid w:val="00AD5C47"/>
    <w:rsid w:val="00AD6E64"/>
    <w:rsid w:val="00AE1274"/>
    <w:rsid w:val="00AE1285"/>
    <w:rsid w:val="00AE12C0"/>
    <w:rsid w:val="00AE145F"/>
    <w:rsid w:val="00AE3021"/>
    <w:rsid w:val="00AE3215"/>
    <w:rsid w:val="00AE3CF1"/>
    <w:rsid w:val="00AE4366"/>
    <w:rsid w:val="00AE46E7"/>
    <w:rsid w:val="00AE4D1D"/>
    <w:rsid w:val="00AE5313"/>
    <w:rsid w:val="00AE58A4"/>
    <w:rsid w:val="00AE58C4"/>
    <w:rsid w:val="00AE663F"/>
    <w:rsid w:val="00AE7E9D"/>
    <w:rsid w:val="00AF0031"/>
    <w:rsid w:val="00AF1853"/>
    <w:rsid w:val="00AF1FFF"/>
    <w:rsid w:val="00AF2631"/>
    <w:rsid w:val="00AF2C35"/>
    <w:rsid w:val="00AF35A0"/>
    <w:rsid w:val="00AF35C5"/>
    <w:rsid w:val="00AF4074"/>
    <w:rsid w:val="00AF45E5"/>
    <w:rsid w:val="00AF46F9"/>
    <w:rsid w:val="00AF4DB7"/>
    <w:rsid w:val="00AF6D5C"/>
    <w:rsid w:val="00AF6F8F"/>
    <w:rsid w:val="00AF75ED"/>
    <w:rsid w:val="00B0009C"/>
    <w:rsid w:val="00B0057D"/>
    <w:rsid w:val="00B00614"/>
    <w:rsid w:val="00B0073D"/>
    <w:rsid w:val="00B015A3"/>
    <w:rsid w:val="00B016A8"/>
    <w:rsid w:val="00B01ABB"/>
    <w:rsid w:val="00B02939"/>
    <w:rsid w:val="00B03C8A"/>
    <w:rsid w:val="00B041FB"/>
    <w:rsid w:val="00B0432A"/>
    <w:rsid w:val="00B043B9"/>
    <w:rsid w:val="00B049D5"/>
    <w:rsid w:val="00B0505A"/>
    <w:rsid w:val="00B050E7"/>
    <w:rsid w:val="00B05405"/>
    <w:rsid w:val="00B05AA0"/>
    <w:rsid w:val="00B05E17"/>
    <w:rsid w:val="00B05E38"/>
    <w:rsid w:val="00B05F60"/>
    <w:rsid w:val="00B069C8"/>
    <w:rsid w:val="00B06A75"/>
    <w:rsid w:val="00B1060D"/>
    <w:rsid w:val="00B10C04"/>
    <w:rsid w:val="00B10DBD"/>
    <w:rsid w:val="00B112AF"/>
    <w:rsid w:val="00B1186E"/>
    <w:rsid w:val="00B11D5D"/>
    <w:rsid w:val="00B12076"/>
    <w:rsid w:val="00B12C43"/>
    <w:rsid w:val="00B12CB1"/>
    <w:rsid w:val="00B1381D"/>
    <w:rsid w:val="00B13A52"/>
    <w:rsid w:val="00B153D5"/>
    <w:rsid w:val="00B15979"/>
    <w:rsid w:val="00B1682F"/>
    <w:rsid w:val="00B2103B"/>
    <w:rsid w:val="00B216E1"/>
    <w:rsid w:val="00B21B3E"/>
    <w:rsid w:val="00B2246F"/>
    <w:rsid w:val="00B2268B"/>
    <w:rsid w:val="00B22741"/>
    <w:rsid w:val="00B22FF1"/>
    <w:rsid w:val="00B23540"/>
    <w:rsid w:val="00B24229"/>
    <w:rsid w:val="00B24CDC"/>
    <w:rsid w:val="00B24D65"/>
    <w:rsid w:val="00B25079"/>
    <w:rsid w:val="00B272E4"/>
    <w:rsid w:val="00B279FF"/>
    <w:rsid w:val="00B30C8E"/>
    <w:rsid w:val="00B30DA1"/>
    <w:rsid w:val="00B32852"/>
    <w:rsid w:val="00B32CAB"/>
    <w:rsid w:val="00B33280"/>
    <w:rsid w:val="00B33B9B"/>
    <w:rsid w:val="00B33F47"/>
    <w:rsid w:val="00B34517"/>
    <w:rsid w:val="00B34916"/>
    <w:rsid w:val="00B358ED"/>
    <w:rsid w:val="00B3762B"/>
    <w:rsid w:val="00B37BA1"/>
    <w:rsid w:val="00B4057A"/>
    <w:rsid w:val="00B4061D"/>
    <w:rsid w:val="00B40CA6"/>
    <w:rsid w:val="00B41934"/>
    <w:rsid w:val="00B41BFE"/>
    <w:rsid w:val="00B42E44"/>
    <w:rsid w:val="00B439A7"/>
    <w:rsid w:val="00B43F7F"/>
    <w:rsid w:val="00B444E0"/>
    <w:rsid w:val="00B44C70"/>
    <w:rsid w:val="00B45186"/>
    <w:rsid w:val="00B458F7"/>
    <w:rsid w:val="00B469FD"/>
    <w:rsid w:val="00B4715E"/>
    <w:rsid w:val="00B47966"/>
    <w:rsid w:val="00B47B0D"/>
    <w:rsid w:val="00B47F3C"/>
    <w:rsid w:val="00B50617"/>
    <w:rsid w:val="00B50B7B"/>
    <w:rsid w:val="00B51285"/>
    <w:rsid w:val="00B51E02"/>
    <w:rsid w:val="00B528A5"/>
    <w:rsid w:val="00B5325F"/>
    <w:rsid w:val="00B53991"/>
    <w:rsid w:val="00B547C2"/>
    <w:rsid w:val="00B55C70"/>
    <w:rsid w:val="00B56E37"/>
    <w:rsid w:val="00B57384"/>
    <w:rsid w:val="00B57DB5"/>
    <w:rsid w:val="00B60E02"/>
    <w:rsid w:val="00B62F14"/>
    <w:rsid w:val="00B63782"/>
    <w:rsid w:val="00B63940"/>
    <w:rsid w:val="00B63EF9"/>
    <w:rsid w:val="00B64556"/>
    <w:rsid w:val="00B645CE"/>
    <w:rsid w:val="00B64736"/>
    <w:rsid w:val="00B6509E"/>
    <w:rsid w:val="00B650A9"/>
    <w:rsid w:val="00B65349"/>
    <w:rsid w:val="00B65937"/>
    <w:rsid w:val="00B65CEA"/>
    <w:rsid w:val="00B66E20"/>
    <w:rsid w:val="00B67444"/>
    <w:rsid w:val="00B67C04"/>
    <w:rsid w:val="00B67F48"/>
    <w:rsid w:val="00B70561"/>
    <w:rsid w:val="00B72500"/>
    <w:rsid w:val="00B72944"/>
    <w:rsid w:val="00B73B83"/>
    <w:rsid w:val="00B73E78"/>
    <w:rsid w:val="00B7500E"/>
    <w:rsid w:val="00B75BCF"/>
    <w:rsid w:val="00B7696D"/>
    <w:rsid w:val="00B837CD"/>
    <w:rsid w:val="00B839BE"/>
    <w:rsid w:val="00B83B25"/>
    <w:rsid w:val="00B83C2E"/>
    <w:rsid w:val="00B848DA"/>
    <w:rsid w:val="00B84B4D"/>
    <w:rsid w:val="00B84CED"/>
    <w:rsid w:val="00B869FA"/>
    <w:rsid w:val="00B86BF9"/>
    <w:rsid w:val="00B86E10"/>
    <w:rsid w:val="00B87200"/>
    <w:rsid w:val="00B8786E"/>
    <w:rsid w:val="00B914EF"/>
    <w:rsid w:val="00B927F9"/>
    <w:rsid w:val="00B93230"/>
    <w:rsid w:val="00B93328"/>
    <w:rsid w:val="00B93DCD"/>
    <w:rsid w:val="00B93ED9"/>
    <w:rsid w:val="00B94907"/>
    <w:rsid w:val="00B94BB4"/>
    <w:rsid w:val="00B956F6"/>
    <w:rsid w:val="00B95BEE"/>
    <w:rsid w:val="00B95DC7"/>
    <w:rsid w:val="00B95DDF"/>
    <w:rsid w:val="00B962AA"/>
    <w:rsid w:val="00B9649C"/>
    <w:rsid w:val="00B9700E"/>
    <w:rsid w:val="00B97453"/>
    <w:rsid w:val="00B97515"/>
    <w:rsid w:val="00BA04D3"/>
    <w:rsid w:val="00BA04FA"/>
    <w:rsid w:val="00BA080B"/>
    <w:rsid w:val="00BA157C"/>
    <w:rsid w:val="00BA17D6"/>
    <w:rsid w:val="00BA2A5D"/>
    <w:rsid w:val="00BA2D38"/>
    <w:rsid w:val="00BA2D47"/>
    <w:rsid w:val="00BA775E"/>
    <w:rsid w:val="00BA7AD0"/>
    <w:rsid w:val="00BB0532"/>
    <w:rsid w:val="00BB0627"/>
    <w:rsid w:val="00BB06C1"/>
    <w:rsid w:val="00BB0E91"/>
    <w:rsid w:val="00BB11AC"/>
    <w:rsid w:val="00BB169F"/>
    <w:rsid w:val="00BB16CB"/>
    <w:rsid w:val="00BB1F9D"/>
    <w:rsid w:val="00BB2368"/>
    <w:rsid w:val="00BB2575"/>
    <w:rsid w:val="00BB279C"/>
    <w:rsid w:val="00BB311B"/>
    <w:rsid w:val="00BB4A04"/>
    <w:rsid w:val="00BB51CB"/>
    <w:rsid w:val="00BB68B9"/>
    <w:rsid w:val="00BB6AFA"/>
    <w:rsid w:val="00BB7264"/>
    <w:rsid w:val="00BB7810"/>
    <w:rsid w:val="00BB7DAA"/>
    <w:rsid w:val="00BC0F4A"/>
    <w:rsid w:val="00BC1BEB"/>
    <w:rsid w:val="00BC228A"/>
    <w:rsid w:val="00BC26AD"/>
    <w:rsid w:val="00BC26F5"/>
    <w:rsid w:val="00BC2FC2"/>
    <w:rsid w:val="00BC38B8"/>
    <w:rsid w:val="00BC3EA3"/>
    <w:rsid w:val="00BC42E0"/>
    <w:rsid w:val="00BC4F07"/>
    <w:rsid w:val="00BC5346"/>
    <w:rsid w:val="00BC5D37"/>
    <w:rsid w:val="00BD04D7"/>
    <w:rsid w:val="00BD21CC"/>
    <w:rsid w:val="00BD2E40"/>
    <w:rsid w:val="00BD348D"/>
    <w:rsid w:val="00BD39B2"/>
    <w:rsid w:val="00BD3A81"/>
    <w:rsid w:val="00BD3BFD"/>
    <w:rsid w:val="00BD4015"/>
    <w:rsid w:val="00BD4F89"/>
    <w:rsid w:val="00BD51DD"/>
    <w:rsid w:val="00BD51EB"/>
    <w:rsid w:val="00BD5764"/>
    <w:rsid w:val="00BD5BC1"/>
    <w:rsid w:val="00BD78CC"/>
    <w:rsid w:val="00BD7E2B"/>
    <w:rsid w:val="00BE0305"/>
    <w:rsid w:val="00BE15D6"/>
    <w:rsid w:val="00BE2691"/>
    <w:rsid w:val="00BE277B"/>
    <w:rsid w:val="00BE3130"/>
    <w:rsid w:val="00BE424B"/>
    <w:rsid w:val="00BE5087"/>
    <w:rsid w:val="00BE5B3E"/>
    <w:rsid w:val="00BE6130"/>
    <w:rsid w:val="00BF016A"/>
    <w:rsid w:val="00BF08BA"/>
    <w:rsid w:val="00BF13CD"/>
    <w:rsid w:val="00BF13DE"/>
    <w:rsid w:val="00BF140C"/>
    <w:rsid w:val="00BF1B84"/>
    <w:rsid w:val="00BF42D6"/>
    <w:rsid w:val="00BF4BF7"/>
    <w:rsid w:val="00BF52A8"/>
    <w:rsid w:val="00BF7852"/>
    <w:rsid w:val="00BF7C81"/>
    <w:rsid w:val="00C023B1"/>
    <w:rsid w:val="00C0245A"/>
    <w:rsid w:val="00C026A9"/>
    <w:rsid w:val="00C02DA1"/>
    <w:rsid w:val="00C02E4D"/>
    <w:rsid w:val="00C03AED"/>
    <w:rsid w:val="00C0426D"/>
    <w:rsid w:val="00C042D7"/>
    <w:rsid w:val="00C048EE"/>
    <w:rsid w:val="00C053F0"/>
    <w:rsid w:val="00C05667"/>
    <w:rsid w:val="00C05870"/>
    <w:rsid w:val="00C05D13"/>
    <w:rsid w:val="00C064B5"/>
    <w:rsid w:val="00C064C2"/>
    <w:rsid w:val="00C104EE"/>
    <w:rsid w:val="00C1279D"/>
    <w:rsid w:val="00C144E1"/>
    <w:rsid w:val="00C14F9C"/>
    <w:rsid w:val="00C16B34"/>
    <w:rsid w:val="00C16B8A"/>
    <w:rsid w:val="00C16FDC"/>
    <w:rsid w:val="00C17391"/>
    <w:rsid w:val="00C17CF8"/>
    <w:rsid w:val="00C17DF3"/>
    <w:rsid w:val="00C21886"/>
    <w:rsid w:val="00C22E52"/>
    <w:rsid w:val="00C22F13"/>
    <w:rsid w:val="00C2381C"/>
    <w:rsid w:val="00C2410D"/>
    <w:rsid w:val="00C24538"/>
    <w:rsid w:val="00C245E2"/>
    <w:rsid w:val="00C248D3"/>
    <w:rsid w:val="00C253B3"/>
    <w:rsid w:val="00C25463"/>
    <w:rsid w:val="00C25A3E"/>
    <w:rsid w:val="00C25AA0"/>
    <w:rsid w:val="00C25D4E"/>
    <w:rsid w:val="00C26E6C"/>
    <w:rsid w:val="00C27342"/>
    <w:rsid w:val="00C277DD"/>
    <w:rsid w:val="00C27DB5"/>
    <w:rsid w:val="00C30972"/>
    <w:rsid w:val="00C31152"/>
    <w:rsid w:val="00C325E9"/>
    <w:rsid w:val="00C32707"/>
    <w:rsid w:val="00C32F0D"/>
    <w:rsid w:val="00C3300A"/>
    <w:rsid w:val="00C33026"/>
    <w:rsid w:val="00C3375B"/>
    <w:rsid w:val="00C3385A"/>
    <w:rsid w:val="00C338C1"/>
    <w:rsid w:val="00C353DD"/>
    <w:rsid w:val="00C35D41"/>
    <w:rsid w:val="00C35F79"/>
    <w:rsid w:val="00C36BD0"/>
    <w:rsid w:val="00C371FC"/>
    <w:rsid w:val="00C37266"/>
    <w:rsid w:val="00C4316E"/>
    <w:rsid w:val="00C4357D"/>
    <w:rsid w:val="00C435E2"/>
    <w:rsid w:val="00C43A30"/>
    <w:rsid w:val="00C440F1"/>
    <w:rsid w:val="00C44438"/>
    <w:rsid w:val="00C460EC"/>
    <w:rsid w:val="00C46381"/>
    <w:rsid w:val="00C463BD"/>
    <w:rsid w:val="00C465F1"/>
    <w:rsid w:val="00C46E96"/>
    <w:rsid w:val="00C47096"/>
    <w:rsid w:val="00C47619"/>
    <w:rsid w:val="00C4775C"/>
    <w:rsid w:val="00C47886"/>
    <w:rsid w:val="00C47A57"/>
    <w:rsid w:val="00C47E8E"/>
    <w:rsid w:val="00C509F3"/>
    <w:rsid w:val="00C50A0E"/>
    <w:rsid w:val="00C51241"/>
    <w:rsid w:val="00C515B8"/>
    <w:rsid w:val="00C51EAA"/>
    <w:rsid w:val="00C527B5"/>
    <w:rsid w:val="00C533DB"/>
    <w:rsid w:val="00C53966"/>
    <w:rsid w:val="00C53EB8"/>
    <w:rsid w:val="00C55B46"/>
    <w:rsid w:val="00C55DFB"/>
    <w:rsid w:val="00C56C18"/>
    <w:rsid w:val="00C56CDF"/>
    <w:rsid w:val="00C572BD"/>
    <w:rsid w:val="00C60153"/>
    <w:rsid w:val="00C60510"/>
    <w:rsid w:val="00C61230"/>
    <w:rsid w:val="00C62506"/>
    <w:rsid w:val="00C62EAD"/>
    <w:rsid w:val="00C63318"/>
    <w:rsid w:val="00C638C2"/>
    <w:rsid w:val="00C6450A"/>
    <w:rsid w:val="00C64B7D"/>
    <w:rsid w:val="00C64CA0"/>
    <w:rsid w:val="00C652C2"/>
    <w:rsid w:val="00C6540B"/>
    <w:rsid w:val="00C655AD"/>
    <w:rsid w:val="00C663DB"/>
    <w:rsid w:val="00C7020F"/>
    <w:rsid w:val="00C7064F"/>
    <w:rsid w:val="00C70650"/>
    <w:rsid w:val="00C70E31"/>
    <w:rsid w:val="00C71191"/>
    <w:rsid w:val="00C712B9"/>
    <w:rsid w:val="00C72245"/>
    <w:rsid w:val="00C72B12"/>
    <w:rsid w:val="00C72E20"/>
    <w:rsid w:val="00C72FBD"/>
    <w:rsid w:val="00C73200"/>
    <w:rsid w:val="00C763A4"/>
    <w:rsid w:val="00C7676F"/>
    <w:rsid w:val="00C76D0F"/>
    <w:rsid w:val="00C76FA2"/>
    <w:rsid w:val="00C77056"/>
    <w:rsid w:val="00C77938"/>
    <w:rsid w:val="00C80290"/>
    <w:rsid w:val="00C8217F"/>
    <w:rsid w:val="00C82603"/>
    <w:rsid w:val="00C8345B"/>
    <w:rsid w:val="00C83C50"/>
    <w:rsid w:val="00C83FBB"/>
    <w:rsid w:val="00C844B0"/>
    <w:rsid w:val="00C84DFE"/>
    <w:rsid w:val="00C86223"/>
    <w:rsid w:val="00C86238"/>
    <w:rsid w:val="00C90B35"/>
    <w:rsid w:val="00C91757"/>
    <w:rsid w:val="00C92999"/>
    <w:rsid w:val="00C92B42"/>
    <w:rsid w:val="00C9323E"/>
    <w:rsid w:val="00C934BA"/>
    <w:rsid w:val="00C93DAA"/>
    <w:rsid w:val="00C93F03"/>
    <w:rsid w:val="00C940B2"/>
    <w:rsid w:val="00C9448C"/>
    <w:rsid w:val="00C94C4D"/>
    <w:rsid w:val="00C96191"/>
    <w:rsid w:val="00C96AD4"/>
    <w:rsid w:val="00C9736D"/>
    <w:rsid w:val="00C97F4F"/>
    <w:rsid w:val="00CA08C1"/>
    <w:rsid w:val="00CA0B59"/>
    <w:rsid w:val="00CA2078"/>
    <w:rsid w:val="00CA3322"/>
    <w:rsid w:val="00CA41AA"/>
    <w:rsid w:val="00CA5213"/>
    <w:rsid w:val="00CA5BBF"/>
    <w:rsid w:val="00CA6208"/>
    <w:rsid w:val="00CA6730"/>
    <w:rsid w:val="00CA70CB"/>
    <w:rsid w:val="00CA7159"/>
    <w:rsid w:val="00CA71D4"/>
    <w:rsid w:val="00CA79FA"/>
    <w:rsid w:val="00CB0AAC"/>
    <w:rsid w:val="00CB0D55"/>
    <w:rsid w:val="00CB1CD8"/>
    <w:rsid w:val="00CB1E0E"/>
    <w:rsid w:val="00CB24A2"/>
    <w:rsid w:val="00CB29B1"/>
    <w:rsid w:val="00CB333D"/>
    <w:rsid w:val="00CB34F4"/>
    <w:rsid w:val="00CB3EF9"/>
    <w:rsid w:val="00CB4043"/>
    <w:rsid w:val="00CB466C"/>
    <w:rsid w:val="00CB4B2D"/>
    <w:rsid w:val="00CB5E1E"/>
    <w:rsid w:val="00CC12AC"/>
    <w:rsid w:val="00CC136F"/>
    <w:rsid w:val="00CC1639"/>
    <w:rsid w:val="00CC18BA"/>
    <w:rsid w:val="00CC28A4"/>
    <w:rsid w:val="00CC2B7A"/>
    <w:rsid w:val="00CC3087"/>
    <w:rsid w:val="00CC3480"/>
    <w:rsid w:val="00CC3E42"/>
    <w:rsid w:val="00CC3F27"/>
    <w:rsid w:val="00CC3F2F"/>
    <w:rsid w:val="00CC408D"/>
    <w:rsid w:val="00CC53DF"/>
    <w:rsid w:val="00CC5FE2"/>
    <w:rsid w:val="00CC646E"/>
    <w:rsid w:val="00CC64A1"/>
    <w:rsid w:val="00CC66A3"/>
    <w:rsid w:val="00CC6A0F"/>
    <w:rsid w:val="00CC6C63"/>
    <w:rsid w:val="00CC770B"/>
    <w:rsid w:val="00CC7C2B"/>
    <w:rsid w:val="00CD0148"/>
    <w:rsid w:val="00CD03DE"/>
    <w:rsid w:val="00CD0BC1"/>
    <w:rsid w:val="00CD0D33"/>
    <w:rsid w:val="00CD120A"/>
    <w:rsid w:val="00CD1C97"/>
    <w:rsid w:val="00CD203D"/>
    <w:rsid w:val="00CD25E5"/>
    <w:rsid w:val="00CD2B8C"/>
    <w:rsid w:val="00CD37DF"/>
    <w:rsid w:val="00CD41C3"/>
    <w:rsid w:val="00CD543B"/>
    <w:rsid w:val="00CD62C2"/>
    <w:rsid w:val="00CD75A2"/>
    <w:rsid w:val="00CE08AB"/>
    <w:rsid w:val="00CE0C6C"/>
    <w:rsid w:val="00CE10C5"/>
    <w:rsid w:val="00CE1B19"/>
    <w:rsid w:val="00CE2315"/>
    <w:rsid w:val="00CE303F"/>
    <w:rsid w:val="00CE373A"/>
    <w:rsid w:val="00CE380E"/>
    <w:rsid w:val="00CE4F12"/>
    <w:rsid w:val="00CE5B6D"/>
    <w:rsid w:val="00CE6042"/>
    <w:rsid w:val="00CE6C7D"/>
    <w:rsid w:val="00CE7168"/>
    <w:rsid w:val="00CE7585"/>
    <w:rsid w:val="00CF0396"/>
    <w:rsid w:val="00CF0B23"/>
    <w:rsid w:val="00CF145C"/>
    <w:rsid w:val="00CF1686"/>
    <w:rsid w:val="00CF179E"/>
    <w:rsid w:val="00CF2000"/>
    <w:rsid w:val="00CF34EF"/>
    <w:rsid w:val="00CF36FC"/>
    <w:rsid w:val="00CF4B38"/>
    <w:rsid w:val="00CF5BED"/>
    <w:rsid w:val="00CF6824"/>
    <w:rsid w:val="00CF735D"/>
    <w:rsid w:val="00D01462"/>
    <w:rsid w:val="00D0156F"/>
    <w:rsid w:val="00D01C78"/>
    <w:rsid w:val="00D01D5B"/>
    <w:rsid w:val="00D02935"/>
    <w:rsid w:val="00D031CC"/>
    <w:rsid w:val="00D03E53"/>
    <w:rsid w:val="00D040CD"/>
    <w:rsid w:val="00D04689"/>
    <w:rsid w:val="00D05425"/>
    <w:rsid w:val="00D055AB"/>
    <w:rsid w:val="00D064A9"/>
    <w:rsid w:val="00D073E3"/>
    <w:rsid w:val="00D123C7"/>
    <w:rsid w:val="00D12D77"/>
    <w:rsid w:val="00D12FC4"/>
    <w:rsid w:val="00D14D8C"/>
    <w:rsid w:val="00D14F76"/>
    <w:rsid w:val="00D15068"/>
    <w:rsid w:val="00D155E5"/>
    <w:rsid w:val="00D1568F"/>
    <w:rsid w:val="00D15AA4"/>
    <w:rsid w:val="00D15BB4"/>
    <w:rsid w:val="00D162A7"/>
    <w:rsid w:val="00D166F7"/>
    <w:rsid w:val="00D17A37"/>
    <w:rsid w:val="00D201F8"/>
    <w:rsid w:val="00D20B18"/>
    <w:rsid w:val="00D228CC"/>
    <w:rsid w:val="00D23FC1"/>
    <w:rsid w:val="00D2484F"/>
    <w:rsid w:val="00D24C1F"/>
    <w:rsid w:val="00D25126"/>
    <w:rsid w:val="00D25CBC"/>
    <w:rsid w:val="00D260D0"/>
    <w:rsid w:val="00D2697D"/>
    <w:rsid w:val="00D26CC6"/>
    <w:rsid w:val="00D27831"/>
    <w:rsid w:val="00D27FB3"/>
    <w:rsid w:val="00D308C5"/>
    <w:rsid w:val="00D30E29"/>
    <w:rsid w:val="00D3179D"/>
    <w:rsid w:val="00D31A20"/>
    <w:rsid w:val="00D31FF1"/>
    <w:rsid w:val="00D324E2"/>
    <w:rsid w:val="00D32C8B"/>
    <w:rsid w:val="00D332FE"/>
    <w:rsid w:val="00D33423"/>
    <w:rsid w:val="00D334BD"/>
    <w:rsid w:val="00D334FA"/>
    <w:rsid w:val="00D33C77"/>
    <w:rsid w:val="00D35468"/>
    <w:rsid w:val="00D35931"/>
    <w:rsid w:val="00D35FB1"/>
    <w:rsid w:val="00D360BF"/>
    <w:rsid w:val="00D36C87"/>
    <w:rsid w:val="00D40583"/>
    <w:rsid w:val="00D407FF"/>
    <w:rsid w:val="00D40811"/>
    <w:rsid w:val="00D40E7B"/>
    <w:rsid w:val="00D414B4"/>
    <w:rsid w:val="00D418BA"/>
    <w:rsid w:val="00D41F59"/>
    <w:rsid w:val="00D421BF"/>
    <w:rsid w:val="00D4271E"/>
    <w:rsid w:val="00D427FD"/>
    <w:rsid w:val="00D436B3"/>
    <w:rsid w:val="00D461DE"/>
    <w:rsid w:val="00D467BC"/>
    <w:rsid w:val="00D469B4"/>
    <w:rsid w:val="00D46C3C"/>
    <w:rsid w:val="00D4764A"/>
    <w:rsid w:val="00D47B37"/>
    <w:rsid w:val="00D51357"/>
    <w:rsid w:val="00D51B27"/>
    <w:rsid w:val="00D52566"/>
    <w:rsid w:val="00D5289B"/>
    <w:rsid w:val="00D53A18"/>
    <w:rsid w:val="00D53D60"/>
    <w:rsid w:val="00D540BA"/>
    <w:rsid w:val="00D54771"/>
    <w:rsid w:val="00D54EE9"/>
    <w:rsid w:val="00D550AF"/>
    <w:rsid w:val="00D56C80"/>
    <w:rsid w:val="00D5700E"/>
    <w:rsid w:val="00D606B8"/>
    <w:rsid w:val="00D606BF"/>
    <w:rsid w:val="00D60AE2"/>
    <w:rsid w:val="00D60C8C"/>
    <w:rsid w:val="00D62CAE"/>
    <w:rsid w:val="00D6425E"/>
    <w:rsid w:val="00D64A93"/>
    <w:rsid w:val="00D64CA1"/>
    <w:rsid w:val="00D64E14"/>
    <w:rsid w:val="00D65005"/>
    <w:rsid w:val="00D65366"/>
    <w:rsid w:val="00D66030"/>
    <w:rsid w:val="00D668D4"/>
    <w:rsid w:val="00D66CBE"/>
    <w:rsid w:val="00D66D05"/>
    <w:rsid w:val="00D66D48"/>
    <w:rsid w:val="00D67887"/>
    <w:rsid w:val="00D70299"/>
    <w:rsid w:val="00D70A7D"/>
    <w:rsid w:val="00D70C43"/>
    <w:rsid w:val="00D71287"/>
    <w:rsid w:val="00D71E95"/>
    <w:rsid w:val="00D72868"/>
    <w:rsid w:val="00D72A48"/>
    <w:rsid w:val="00D72FF5"/>
    <w:rsid w:val="00D73216"/>
    <w:rsid w:val="00D737B1"/>
    <w:rsid w:val="00D74EB3"/>
    <w:rsid w:val="00D7521E"/>
    <w:rsid w:val="00D7568E"/>
    <w:rsid w:val="00D756DD"/>
    <w:rsid w:val="00D75D82"/>
    <w:rsid w:val="00D76131"/>
    <w:rsid w:val="00D76848"/>
    <w:rsid w:val="00D77271"/>
    <w:rsid w:val="00D776CD"/>
    <w:rsid w:val="00D77F14"/>
    <w:rsid w:val="00D80C2E"/>
    <w:rsid w:val="00D81740"/>
    <w:rsid w:val="00D82DFF"/>
    <w:rsid w:val="00D835D6"/>
    <w:rsid w:val="00D85A93"/>
    <w:rsid w:val="00D85C22"/>
    <w:rsid w:val="00D860FA"/>
    <w:rsid w:val="00D86281"/>
    <w:rsid w:val="00D864BD"/>
    <w:rsid w:val="00D86969"/>
    <w:rsid w:val="00D869B2"/>
    <w:rsid w:val="00D86FB0"/>
    <w:rsid w:val="00D873E6"/>
    <w:rsid w:val="00D8747E"/>
    <w:rsid w:val="00D878AE"/>
    <w:rsid w:val="00D87982"/>
    <w:rsid w:val="00D87E5B"/>
    <w:rsid w:val="00D9035B"/>
    <w:rsid w:val="00D910FB"/>
    <w:rsid w:val="00D91652"/>
    <w:rsid w:val="00D91B40"/>
    <w:rsid w:val="00D92117"/>
    <w:rsid w:val="00D9263B"/>
    <w:rsid w:val="00D928A4"/>
    <w:rsid w:val="00D92CB9"/>
    <w:rsid w:val="00D92E0A"/>
    <w:rsid w:val="00D93854"/>
    <w:rsid w:val="00D95DE9"/>
    <w:rsid w:val="00D97CB5"/>
    <w:rsid w:val="00DA017A"/>
    <w:rsid w:val="00DA0648"/>
    <w:rsid w:val="00DA06CD"/>
    <w:rsid w:val="00DA099B"/>
    <w:rsid w:val="00DA1F07"/>
    <w:rsid w:val="00DA2F15"/>
    <w:rsid w:val="00DA386C"/>
    <w:rsid w:val="00DA4A15"/>
    <w:rsid w:val="00DA4B4A"/>
    <w:rsid w:val="00DA522B"/>
    <w:rsid w:val="00DA5E89"/>
    <w:rsid w:val="00DA5EAE"/>
    <w:rsid w:val="00DA6402"/>
    <w:rsid w:val="00DA6B30"/>
    <w:rsid w:val="00DA6C71"/>
    <w:rsid w:val="00DA74F6"/>
    <w:rsid w:val="00DA7530"/>
    <w:rsid w:val="00DB05E3"/>
    <w:rsid w:val="00DB0761"/>
    <w:rsid w:val="00DB0DE0"/>
    <w:rsid w:val="00DB14FD"/>
    <w:rsid w:val="00DB16F2"/>
    <w:rsid w:val="00DB1AB4"/>
    <w:rsid w:val="00DB1EBE"/>
    <w:rsid w:val="00DB29D2"/>
    <w:rsid w:val="00DB2C80"/>
    <w:rsid w:val="00DB3902"/>
    <w:rsid w:val="00DB3A44"/>
    <w:rsid w:val="00DB44D2"/>
    <w:rsid w:val="00DB45F8"/>
    <w:rsid w:val="00DB4DB2"/>
    <w:rsid w:val="00DB52A7"/>
    <w:rsid w:val="00DB61D9"/>
    <w:rsid w:val="00DB7DC6"/>
    <w:rsid w:val="00DC0F4D"/>
    <w:rsid w:val="00DC280E"/>
    <w:rsid w:val="00DC287F"/>
    <w:rsid w:val="00DC3639"/>
    <w:rsid w:val="00DC3BCE"/>
    <w:rsid w:val="00DC4490"/>
    <w:rsid w:val="00DC5457"/>
    <w:rsid w:val="00DC579A"/>
    <w:rsid w:val="00DC5E88"/>
    <w:rsid w:val="00DC6627"/>
    <w:rsid w:val="00DC6689"/>
    <w:rsid w:val="00DC6B54"/>
    <w:rsid w:val="00DC6FD4"/>
    <w:rsid w:val="00DC76D3"/>
    <w:rsid w:val="00DC7806"/>
    <w:rsid w:val="00DC7BEC"/>
    <w:rsid w:val="00DD048B"/>
    <w:rsid w:val="00DD09A8"/>
    <w:rsid w:val="00DD0DAB"/>
    <w:rsid w:val="00DD1906"/>
    <w:rsid w:val="00DD1C25"/>
    <w:rsid w:val="00DD216B"/>
    <w:rsid w:val="00DD23C6"/>
    <w:rsid w:val="00DD3961"/>
    <w:rsid w:val="00DD415B"/>
    <w:rsid w:val="00DD469C"/>
    <w:rsid w:val="00DD4A83"/>
    <w:rsid w:val="00DD4BF1"/>
    <w:rsid w:val="00DD4D98"/>
    <w:rsid w:val="00DD50E3"/>
    <w:rsid w:val="00DD5208"/>
    <w:rsid w:val="00DD56A5"/>
    <w:rsid w:val="00DD5ABE"/>
    <w:rsid w:val="00DD74F7"/>
    <w:rsid w:val="00DE003E"/>
    <w:rsid w:val="00DE1EAF"/>
    <w:rsid w:val="00DE212E"/>
    <w:rsid w:val="00DE22CF"/>
    <w:rsid w:val="00DE32ED"/>
    <w:rsid w:val="00DE4736"/>
    <w:rsid w:val="00DE5118"/>
    <w:rsid w:val="00DE6B9B"/>
    <w:rsid w:val="00DE7186"/>
    <w:rsid w:val="00DE7F20"/>
    <w:rsid w:val="00DF00D2"/>
    <w:rsid w:val="00DF058D"/>
    <w:rsid w:val="00DF069F"/>
    <w:rsid w:val="00DF19F2"/>
    <w:rsid w:val="00DF1C54"/>
    <w:rsid w:val="00DF1F13"/>
    <w:rsid w:val="00DF2A7C"/>
    <w:rsid w:val="00DF32CD"/>
    <w:rsid w:val="00DF37DF"/>
    <w:rsid w:val="00DF39D0"/>
    <w:rsid w:val="00DF4C32"/>
    <w:rsid w:val="00DF51A9"/>
    <w:rsid w:val="00DF572E"/>
    <w:rsid w:val="00DF599E"/>
    <w:rsid w:val="00DF6068"/>
    <w:rsid w:val="00DF6721"/>
    <w:rsid w:val="00DF71FB"/>
    <w:rsid w:val="00DF75EC"/>
    <w:rsid w:val="00DF7C6E"/>
    <w:rsid w:val="00DF7F96"/>
    <w:rsid w:val="00E009EB"/>
    <w:rsid w:val="00E00CFC"/>
    <w:rsid w:val="00E01230"/>
    <w:rsid w:val="00E016F9"/>
    <w:rsid w:val="00E01D2F"/>
    <w:rsid w:val="00E01F98"/>
    <w:rsid w:val="00E0293D"/>
    <w:rsid w:val="00E04E3E"/>
    <w:rsid w:val="00E05933"/>
    <w:rsid w:val="00E06036"/>
    <w:rsid w:val="00E07303"/>
    <w:rsid w:val="00E07C04"/>
    <w:rsid w:val="00E07CBD"/>
    <w:rsid w:val="00E10010"/>
    <w:rsid w:val="00E10F25"/>
    <w:rsid w:val="00E118FA"/>
    <w:rsid w:val="00E12266"/>
    <w:rsid w:val="00E127FE"/>
    <w:rsid w:val="00E1339C"/>
    <w:rsid w:val="00E13433"/>
    <w:rsid w:val="00E138C6"/>
    <w:rsid w:val="00E14C61"/>
    <w:rsid w:val="00E15A3D"/>
    <w:rsid w:val="00E1649B"/>
    <w:rsid w:val="00E168C2"/>
    <w:rsid w:val="00E169B3"/>
    <w:rsid w:val="00E16BED"/>
    <w:rsid w:val="00E16FAD"/>
    <w:rsid w:val="00E179A9"/>
    <w:rsid w:val="00E179B8"/>
    <w:rsid w:val="00E20696"/>
    <w:rsid w:val="00E20D39"/>
    <w:rsid w:val="00E213F3"/>
    <w:rsid w:val="00E216CB"/>
    <w:rsid w:val="00E236CA"/>
    <w:rsid w:val="00E23961"/>
    <w:rsid w:val="00E24444"/>
    <w:rsid w:val="00E246BF"/>
    <w:rsid w:val="00E24B68"/>
    <w:rsid w:val="00E24EC8"/>
    <w:rsid w:val="00E24FC9"/>
    <w:rsid w:val="00E25CD8"/>
    <w:rsid w:val="00E25D37"/>
    <w:rsid w:val="00E2660E"/>
    <w:rsid w:val="00E2668B"/>
    <w:rsid w:val="00E26ACD"/>
    <w:rsid w:val="00E26CD1"/>
    <w:rsid w:val="00E27009"/>
    <w:rsid w:val="00E3072D"/>
    <w:rsid w:val="00E3098F"/>
    <w:rsid w:val="00E30FF0"/>
    <w:rsid w:val="00E31F17"/>
    <w:rsid w:val="00E3271E"/>
    <w:rsid w:val="00E32B67"/>
    <w:rsid w:val="00E3344C"/>
    <w:rsid w:val="00E340FA"/>
    <w:rsid w:val="00E349BE"/>
    <w:rsid w:val="00E3530F"/>
    <w:rsid w:val="00E35697"/>
    <w:rsid w:val="00E35B73"/>
    <w:rsid w:val="00E36180"/>
    <w:rsid w:val="00E3618D"/>
    <w:rsid w:val="00E36A2F"/>
    <w:rsid w:val="00E37282"/>
    <w:rsid w:val="00E37619"/>
    <w:rsid w:val="00E37E8B"/>
    <w:rsid w:val="00E40D8B"/>
    <w:rsid w:val="00E418E9"/>
    <w:rsid w:val="00E41D57"/>
    <w:rsid w:val="00E428F6"/>
    <w:rsid w:val="00E42DAA"/>
    <w:rsid w:val="00E4371E"/>
    <w:rsid w:val="00E4398B"/>
    <w:rsid w:val="00E4413B"/>
    <w:rsid w:val="00E44675"/>
    <w:rsid w:val="00E44938"/>
    <w:rsid w:val="00E45122"/>
    <w:rsid w:val="00E456EE"/>
    <w:rsid w:val="00E45906"/>
    <w:rsid w:val="00E45FEA"/>
    <w:rsid w:val="00E46AE4"/>
    <w:rsid w:val="00E47322"/>
    <w:rsid w:val="00E47ABF"/>
    <w:rsid w:val="00E47D0F"/>
    <w:rsid w:val="00E50EDC"/>
    <w:rsid w:val="00E5126B"/>
    <w:rsid w:val="00E51E9E"/>
    <w:rsid w:val="00E51F65"/>
    <w:rsid w:val="00E51FAA"/>
    <w:rsid w:val="00E53AA8"/>
    <w:rsid w:val="00E53F7E"/>
    <w:rsid w:val="00E54103"/>
    <w:rsid w:val="00E54384"/>
    <w:rsid w:val="00E5498F"/>
    <w:rsid w:val="00E549E9"/>
    <w:rsid w:val="00E54A31"/>
    <w:rsid w:val="00E55D6B"/>
    <w:rsid w:val="00E56AAA"/>
    <w:rsid w:val="00E56D08"/>
    <w:rsid w:val="00E579AB"/>
    <w:rsid w:val="00E60028"/>
    <w:rsid w:val="00E60A1A"/>
    <w:rsid w:val="00E60C21"/>
    <w:rsid w:val="00E614FF"/>
    <w:rsid w:val="00E616B3"/>
    <w:rsid w:val="00E619D2"/>
    <w:rsid w:val="00E61F60"/>
    <w:rsid w:val="00E62EB5"/>
    <w:rsid w:val="00E64407"/>
    <w:rsid w:val="00E64CCE"/>
    <w:rsid w:val="00E65380"/>
    <w:rsid w:val="00E66B7C"/>
    <w:rsid w:val="00E66D6A"/>
    <w:rsid w:val="00E67652"/>
    <w:rsid w:val="00E67847"/>
    <w:rsid w:val="00E70A9A"/>
    <w:rsid w:val="00E7180F"/>
    <w:rsid w:val="00E7209E"/>
    <w:rsid w:val="00E73855"/>
    <w:rsid w:val="00E74789"/>
    <w:rsid w:val="00E748DD"/>
    <w:rsid w:val="00E74EA0"/>
    <w:rsid w:val="00E75485"/>
    <w:rsid w:val="00E75F42"/>
    <w:rsid w:val="00E76024"/>
    <w:rsid w:val="00E768BF"/>
    <w:rsid w:val="00E77509"/>
    <w:rsid w:val="00E77A44"/>
    <w:rsid w:val="00E77C60"/>
    <w:rsid w:val="00E809A4"/>
    <w:rsid w:val="00E80FFD"/>
    <w:rsid w:val="00E81779"/>
    <w:rsid w:val="00E81D46"/>
    <w:rsid w:val="00E832E9"/>
    <w:rsid w:val="00E83809"/>
    <w:rsid w:val="00E83D0E"/>
    <w:rsid w:val="00E83DDC"/>
    <w:rsid w:val="00E841A2"/>
    <w:rsid w:val="00E85024"/>
    <w:rsid w:val="00E85271"/>
    <w:rsid w:val="00E85BF2"/>
    <w:rsid w:val="00E86114"/>
    <w:rsid w:val="00E866B2"/>
    <w:rsid w:val="00E87729"/>
    <w:rsid w:val="00E914D8"/>
    <w:rsid w:val="00E91602"/>
    <w:rsid w:val="00E9164F"/>
    <w:rsid w:val="00E92081"/>
    <w:rsid w:val="00E923D8"/>
    <w:rsid w:val="00E926D9"/>
    <w:rsid w:val="00E94ADF"/>
    <w:rsid w:val="00E959F1"/>
    <w:rsid w:val="00E95CF6"/>
    <w:rsid w:val="00E95FB5"/>
    <w:rsid w:val="00E960AD"/>
    <w:rsid w:val="00E96C58"/>
    <w:rsid w:val="00E97AB9"/>
    <w:rsid w:val="00E97E3A"/>
    <w:rsid w:val="00E97F7C"/>
    <w:rsid w:val="00E97F9D"/>
    <w:rsid w:val="00EA03C3"/>
    <w:rsid w:val="00EA0CED"/>
    <w:rsid w:val="00EA1D19"/>
    <w:rsid w:val="00EA1F45"/>
    <w:rsid w:val="00EA2FE1"/>
    <w:rsid w:val="00EA32E0"/>
    <w:rsid w:val="00EA3535"/>
    <w:rsid w:val="00EA376F"/>
    <w:rsid w:val="00EA4445"/>
    <w:rsid w:val="00EA4495"/>
    <w:rsid w:val="00EA659A"/>
    <w:rsid w:val="00EB0712"/>
    <w:rsid w:val="00EB0BBA"/>
    <w:rsid w:val="00EB1555"/>
    <w:rsid w:val="00EB1B5F"/>
    <w:rsid w:val="00EB2AB0"/>
    <w:rsid w:val="00EB31DC"/>
    <w:rsid w:val="00EB3BBF"/>
    <w:rsid w:val="00EB53AC"/>
    <w:rsid w:val="00EB58EB"/>
    <w:rsid w:val="00EB5DF8"/>
    <w:rsid w:val="00EB6BCD"/>
    <w:rsid w:val="00EC0738"/>
    <w:rsid w:val="00EC0AD1"/>
    <w:rsid w:val="00EC0D17"/>
    <w:rsid w:val="00EC1F24"/>
    <w:rsid w:val="00EC34AB"/>
    <w:rsid w:val="00EC3A93"/>
    <w:rsid w:val="00EC610B"/>
    <w:rsid w:val="00EC6B60"/>
    <w:rsid w:val="00EC7E6D"/>
    <w:rsid w:val="00EC7F72"/>
    <w:rsid w:val="00ED0A87"/>
    <w:rsid w:val="00ED0BDB"/>
    <w:rsid w:val="00ED0FF1"/>
    <w:rsid w:val="00ED1866"/>
    <w:rsid w:val="00ED18C0"/>
    <w:rsid w:val="00ED28C2"/>
    <w:rsid w:val="00ED2DB9"/>
    <w:rsid w:val="00ED38F4"/>
    <w:rsid w:val="00ED3ED1"/>
    <w:rsid w:val="00ED426E"/>
    <w:rsid w:val="00ED4896"/>
    <w:rsid w:val="00ED5082"/>
    <w:rsid w:val="00ED539C"/>
    <w:rsid w:val="00ED58F2"/>
    <w:rsid w:val="00ED5B6E"/>
    <w:rsid w:val="00ED5F6E"/>
    <w:rsid w:val="00ED72B3"/>
    <w:rsid w:val="00ED77C1"/>
    <w:rsid w:val="00EE00DD"/>
    <w:rsid w:val="00EE0E34"/>
    <w:rsid w:val="00EE15E7"/>
    <w:rsid w:val="00EE3197"/>
    <w:rsid w:val="00EE3BF7"/>
    <w:rsid w:val="00EE3E98"/>
    <w:rsid w:val="00EE41B7"/>
    <w:rsid w:val="00EE4702"/>
    <w:rsid w:val="00EE488A"/>
    <w:rsid w:val="00EE4A36"/>
    <w:rsid w:val="00EE4E27"/>
    <w:rsid w:val="00EE5316"/>
    <w:rsid w:val="00EE5B22"/>
    <w:rsid w:val="00EE5B5D"/>
    <w:rsid w:val="00EE5E34"/>
    <w:rsid w:val="00EE6029"/>
    <w:rsid w:val="00EE63B5"/>
    <w:rsid w:val="00EE6CDA"/>
    <w:rsid w:val="00EE6D55"/>
    <w:rsid w:val="00EE77AC"/>
    <w:rsid w:val="00EE7BFE"/>
    <w:rsid w:val="00EF0852"/>
    <w:rsid w:val="00EF0A82"/>
    <w:rsid w:val="00EF16B2"/>
    <w:rsid w:val="00EF18AC"/>
    <w:rsid w:val="00EF1B30"/>
    <w:rsid w:val="00EF1ECD"/>
    <w:rsid w:val="00EF2120"/>
    <w:rsid w:val="00EF252F"/>
    <w:rsid w:val="00EF273A"/>
    <w:rsid w:val="00EF334F"/>
    <w:rsid w:val="00EF3F02"/>
    <w:rsid w:val="00EF5124"/>
    <w:rsid w:val="00EF5714"/>
    <w:rsid w:val="00EF5AC8"/>
    <w:rsid w:val="00EF6FED"/>
    <w:rsid w:val="00EF7563"/>
    <w:rsid w:val="00EF7638"/>
    <w:rsid w:val="00EF7DEE"/>
    <w:rsid w:val="00EF7F93"/>
    <w:rsid w:val="00F0011D"/>
    <w:rsid w:val="00F002FB"/>
    <w:rsid w:val="00F0127B"/>
    <w:rsid w:val="00F016D9"/>
    <w:rsid w:val="00F01C3C"/>
    <w:rsid w:val="00F03D84"/>
    <w:rsid w:val="00F04017"/>
    <w:rsid w:val="00F0441B"/>
    <w:rsid w:val="00F04AF7"/>
    <w:rsid w:val="00F06668"/>
    <w:rsid w:val="00F1055F"/>
    <w:rsid w:val="00F10777"/>
    <w:rsid w:val="00F107A6"/>
    <w:rsid w:val="00F10C31"/>
    <w:rsid w:val="00F10D9C"/>
    <w:rsid w:val="00F10FB8"/>
    <w:rsid w:val="00F12063"/>
    <w:rsid w:val="00F128A1"/>
    <w:rsid w:val="00F128CB"/>
    <w:rsid w:val="00F129E2"/>
    <w:rsid w:val="00F13865"/>
    <w:rsid w:val="00F13A3D"/>
    <w:rsid w:val="00F14EBC"/>
    <w:rsid w:val="00F14F0A"/>
    <w:rsid w:val="00F150DF"/>
    <w:rsid w:val="00F15A70"/>
    <w:rsid w:val="00F15D76"/>
    <w:rsid w:val="00F2107C"/>
    <w:rsid w:val="00F22821"/>
    <w:rsid w:val="00F22F5A"/>
    <w:rsid w:val="00F234C6"/>
    <w:rsid w:val="00F2356E"/>
    <w:rsid w:val="00F23847"/>
    <w:rsid w:val="00F23EAC"/>
    <w:rsid w:val="00F2443A"/>
    <w:rsid w:val="00F24E68"/>
    <w:rsid w:val="00F2507A"/>
    <w:rsid w:val="00F25607"/>
    <w:rsid w:val="00F2589C"/>
    <w:rsid w:val="00F25C66"/>
    <w:rsid w:val="00F25FEE"/>
    <w:rsid w:val="00F26091"/>
    <w:rsid w:val="00F2644C"/>
    <w:rsid w:val="00F26AA8"/>
    <w:rsid w:val="00F26C15"/>
    <w:rsid w:val="00F26C80"/>
    <w:rsid w:val="00F26D03"/>
    <w:rsid w:val="00F27AA5"/>
    <w:rsid w:val="00F31473"/>
    <w:rsid w:val="00F31541"/>
    <w:rsid w:val="00F31543"/>
    <w:rsid w:val="00F3174D"/>
    <w:rsid w:val="00F320FB"/>
    <w:rsid w:val="00F32DF2"/>
    <w:rsid w:val="00F332BF"/>
    <w:rsid w:val="00F33C32"/>
    <w:rsid w:val="00F3439C"/>
    <w:rsid w:val="00F346A6"/>
    <w:rsid w:val="00F34836"/>
    <w:rsid w:val="00F34A48"/>
    <w:rsid w:val="00F34E8E"/>
    <w:rsid w:val="00F34E95"/>
    <w:rsid w:val="00F35494"/>
    <w:rsid w:val="00F35B3B"/>
    <w:rsid w:val="00F35DE8"/>
    <w:rsid w:val="00F379F7"/>
    <w:rsid w:val="00F37B2C"/>
    <w:rsid w:val="00F40D34"/>
    <w:rsid w:val="00F41152"/>
    <w:rsid w:val="00F413D1"/>
    <w:rsid w:val="00F4172C"/>
    <w:rsid w:val="00F41748"/>
    <w:rsid w:val="00F41A59"/>
    <w:rsid w:val="00F41B1F"/>
    <w:rsid w:val="00F42A0D"/>
    <w:rsid w:val="00F42E16"/>
    <w:rsid w:val="00F42E62"/>
    <w:rsid w:val="00F441D0"/>
    <w:rsid w:val="00F4427F"/>
    <w:rsid w:val="00F44B16"/>
    <w:rsid w:val="00F44ED2"/>
    <w:rsid w:val="00F4519F"/>
    <w:rsid w:val="00F45638"/>
    <w:rsid w:val="00F45D74"/>
    <w:rsid w:val="00F467A3"/>
    <w:rsid w:val="00F472A0"/>
    <w:rsid w:val="00F47F73"/>
    <w:rsid w:val="00F50264"/>
    <w:rsid w:val="00F51730"/>
    <w:rsid w:val="00F51C39"/>
    <w:rsid w:val="00F5247B"/>
    <w:rsid w:val="00F528FC"/>
    <w:rsid w:val="00F53475"/>
    <w:rsid w:val="00F53623"/>
    <w:rsid w:val="00F5391C"/>
    <w:rsid w:val="00F54010"/>
    <w:rsid w:val="00F541B4"/>
    <w:rsid w:val="00F54448"/>
    <w:rsid w:val="00F54618"/>
    <w:rsid w:val="00F54711"/>
    <w:rsid w:val="00F54A0F"/>
    <w:rsid w:val="00F54F3A"/>
    <w:rsid w:val="00F550D1"/>
    <w:rsid w:val="00F55124"/>
    <w:rsid w:val="00F5566B"/>
    <w:rsid w:val="00F5713B"/>
    <w:rsid w:val="00F576BD"/>
    <w:rsid w:val="00F57E1C"/>
    <w:rsid w:val="00F57E29"/>
    <w:rsid w:val="00F602C6"/>
    <w:rsid w:val="00F6068F"/>
    <w:rsid w:val="00F60E77"/>
    <w:rsid w:val="00F60EA5"/>
    <w:rsid w:val="00F6117B"/>
    <w:rsid w:val="00F61B4B"/>
    <w:rsid w:val="00F62D33"/>
    <w:rsid w:val="00F63541"/>
    <w:rsid w:val="00F63AEA"/>
    <w:rsid w:val="00F63B1E"/>
    <w:rsid w:val="00F64964"/>
    <w:rsid w:val="00F64DB0"/>
    <w:rsid w:val="00F653D8"/>
    <w:rsid w:val="00F659BC"/>
    <w:rsid w:val="00F6688D"/>
    <w:rsid w:val="00F67AC7"/>
    <w:rsid w:val="00F70865"/>
    <w:rsid w:val="00F7088C"/>
    <w:rsid w:val="00F70915"/>
    <w:rsid w:val="00F70D07"/>
    <w:rsid w:val="00F710E9"/>
    <w:rsid w:val="00F71913"/>
    <w:rsid w:val="00F71BF3"/>
    <w:rsid w:val="00F71CE7"/>
    <w:rsid w:val="00F71DF3"/>
    <w:rsid w:val="00F7204E"/>
    <w:rsid w:val="00F72E00"/>
    <w:rsid w:val="00F7307C"/>
    <w:rsid w:val="00F7343B"/>
    <w:rsid w:val="00F73ACB"/>
    <w:rsid w:val="00F73AE0"/>
    <w:rsid w:val="00F73B85"/>
    <w:rsid w:val="00F73D5E"/>
    <w:rsid w:val="00F73D70"/>
    <w:rsid w:val="00F7498C"/>
    <w:rsid w:val="00F74FBF"/>
    <w:rsid w:val="00F75882"/>
    <w:rsid w:val="00F75DEA"/>
    <w:rsid w:val="00F76064"/>
    <w:rsid w:val="00F7694C"/>
    <w:rsid w:val="00F76D2D"/>
    <w:rsid w:val="00F76DF8"/>
    <w:rsid w:val="00F77993"/>
    <w:rsid w:val="00F77B86"/>
    <w:rsid w:val="00F77C40"/>
    <w:rsid w:val="00F80C95"/>
    <w:rsid w:val="00F83100"/>
    <w:rsid w:val="00F831AE"/>
    <w:rsid w:val="00F83345"/>
    <w:rsid w:val="00F84536"/>
    <w:rsid w:val="00F848CE"/>
    <w:rsid w:val="00F850C7"/>
    <w:rsid w:val="00F85549"/>
    <w:rsid w:val="00F85ADA"/>
    <w:rsid w:val="00F85B17"/>
    <w:rsid w:val="00F86A69"/>
    <w:rsid w:val="00F877E6"/>
    <w:rsid w:val="00F9064F"/>
    <w:rsid w:val="00F907D5"/>
    <w:rsid w:val="00F90CFF"/>
    <w:rsid w:val="00F90E55"/>
    <w:rsid w:val="00F90E7E"/>
    <w:rsid w:val="00F91145"/>
    <w:rsid w:val="00F91348"/>
    <w:rsid w:val="00F91388"/>
    <w:rsid w:val="00F914C7"/>
    <w:rsid w:val="00F91F15"/>
    <w:rsid w:val="00F91F3E"/>
    <w:rsid w:val="00F924EE"/>
    <w:rsid w:val="00F93A8D"/>
    <w:rsid w:val="00F95498"/>
    <w:rsid w:val="00F9588F"/>
    <w:rsid w:val="00F963CC"/>
    <w:rsid w:val="00F966D1"/>
    <w:rsid w:val="00F96706"/>
    <w:rsid w:val="00F96901"/>
    <w:rsid w:val="00F96A99"/>
    <w:rsid w:val="00F96B88"/>
    <w:rsid w:val="00F97866"/>
    <w:rsid w:val="00FA0C2D"/>
    <w:rsid w:val="00FA0CF9"/>
    <w:rsid w:val="00FA0D56"/>
    <w:rsid w:val="00FA1297"/>
    <w:rsid w:val="00FA14CE"/>
    <w:rsid w:val="00FA1938"/>
    <w:rsid w:val="00FA1ADE"/>
    <w:rsid w:val="00FA1E62"/>
    <w:rsid w:val="00FA24F8"/>
    <w:rsid w:val="00FA26D0"/>
    <w:rsid w:val="00FA3A46"/>
    <w:rsid w:val="00FA3ABA"/>
    <w:rsid w:val="00FA406A"/>
    <w:rsid w:val="00FA51A9"/>
    <w:rsid w:val="00FA523A"/>
    <w:rsid w:val="00FA659A"/>
    <w:rsid w:val="00FA6CC7"/>
    <w:rsid w:val="00FA7D7B"/>
    <w:rsid w:val="00FB0042"/>
    <w:rsid w:val="00FB0115"/>
    <w:rsid w:val="00FB1863"/>
    <w:rsid w:val="00FB1B05"/>
    <w:rsid w:val="00FB2631"/>
    <w:rsid w:val="00FB2759"/>
    <w:rsid w:val="00FB2DD8"/>
    <w:rsid w:val="00FB327F"/>
    <w:rsid w:val="00FB41F9"/>
    <w:rsid w:val="00FB470A"/>
    <w:rsid w:val="00FB5F94"/>
    <w:rsid w:val="00FB67FE"/>
    <w:rsid w:val="00FB6967"/>
    <w:rsid w:val="00FB6ACF"/>
    <w:rsid w:val="00FB6F22"/>
    <w:rsid w:val="00FB7530"/>
    <w:rsid w:val="00FC01C4"/>
    <w:rsid w:val="00FC01F8"/>
    <w:rsid w:val="00FC0A4E"/>
    <w:rsid w:val="00FC12D0"/>
    <w:rsid w:val="00FC2BAA"/>
    <w:rsid w:val="00FC3896"/>
    <w:rsid w:val="00FC3DC6"/>
    <w:rsid w:val="00FC5352"/>
    <w:rsid w:val="00FC6908"/>
    <w:rsid w:val="00FC6B56"/>
    <w:rsid w:val="00FC716D"/>
    <w:rsid w:val="00FC7543"/>
    <w:rsid w:val="00FD0CD7"/>
    <w:rsid w:val="00FD141A"/>
    <w:rsid w:val="00FD1456"/>
    <w:rsid w:val="00FD1547"/>
    <w:rsid w:val="00FD1C05"/>
    <w:rsid w:val="00FD23A8"/>
    <w:rsid w:val="00FD23CD"/>
    <w:rsid w:val="00FD2832"/>
    <w:rsid w:val="00FD2D6E"/>
    <w:rsid w:val="00FD2DF1"/>
    <w:rsid w:val="00FD47EC"/>
    <w:rsid w:val="00FD4AE9"/>
    <w:rsid w:val="00FD4BE8"/>
    <w:rsid w:val="00FD520B"/>
    <w:rsid w:val="00FD547B"/>
    <w:rsid w:val="00FD7820"/>
    <w:rsid w:val="00FD7CF8"/>
    <w:rsid w:val="00FD7EC8"/>
    <w:rsid w:val="00FE085A"/>
    <w:rsid w:val="00FE0D5A"/>
    <w:rsid w:val="00FE123D"/>
    <w:rsid w:val="00FE1507"/>
    <w:rsid w:val="00FE2B48"/>
    <w:rsid w:val="00FE2E09"/>
    <w:rsid w:val="00FE33C3"/>
    <w:rsid w:val="00FE3920"/>
    <w:rsid w:val="00FE3E8B"/>
    <w:rsid w:val="00FE4184"/>
    <w:rsid w:val="00FE51A0"/>
    <w:rsid w:val="00FE5B7E"/>
    <w:rsid w:val="00FE5EF8"/>
    <w:rsid w:val="00FE61DE"/>
    <w:rsid w:val="00FE68FF"/>
    <w:rsid w:val="00FE7CF5"/>
    <w:rsid w:val="00FF05D1"/>
    <w:rsid w:val="00FF09DC"/>
    <w:rsid w:val="00FF0B8E"/>
    <w:rsid w:val="00FF1679"/>
    <w:rsid w:val="00FF2B57"/>
    <w:rsid w:val="00FF2C25"/>
    <w:rsid w:val="00FF2E57"/>
    <w:rsid w:val="00FF2F12"/>
    <w:rsid w:val="00FF3E5C"/>
    <w:rsid w:val="00FF505B"/>
    <w:rsid w:val="00FF6406"/>
    <w:rsid w:val="00FF7340"/>
    <w:rsid w:val="00FF734E"/>
    <w:rsid w:val="00FF779E"/>
    <w:rsid w:val="00FF7DD8"/>
    <w:rsid w:val="00FF7ED7"/>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59E9"/>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7662C6"/>
    <w:pPr>
      <w:tabs>
        <w:tab w:val="right" w:leader="dot" w:pos="8494"/>
      </w:tabs>
      <w:spacing w:after="100"/>
      <w:jc w:val="left"/>
    </w:pPr>
    <w:rPr>
      <w:rFonts w:eastAsiaTheme="minorEastAsia" w:cs="Times New Roman"/>
      <w:b/>
    </w:rPr>
  </w:style>
  <w:style w:type="paragraph" w:styleId="TOC3">
    <w:name w:val="toc 3"/>
    <w:basedOn w:val="Normal"/>
    <w:next w:val="Normal"/>
    <w:autoRedefine/>
    <w:uiPriority w:val="39"/>
    <w:unhideWhenUsed/>
    <w:rsid w:val="00987C24"/>
    <w:pPr>
      <w:tabs>
        <w:tab w:val="left" w:pos="1320"/>
        <w:tab w:val="right" w:leader="dot" w:pos="8494"/>
      </w:tabs>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autoRedefine/>
    <w:uiPriority w:val="35"/>
    <w:unhideWhenUsed/>
    <w:qFormat/>
    <w:rsid w:val="00763A14"/>
    <w:pPr>
      <w:keepNext/>
      <w:spacing w:before="120" w:after="200"/>
      <w:jc w:val="center"/>
    </w:pPr>
    <w:rPr>
      <w:b/>
      <w:iCs/>
      <w:sz w:val="20"/>
      <w:szCs w:val="18"/>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 w:type="paragraph" w:styleId="Revision">
    <w:name w:val="Revision"/>
    <w:hidden/>
    <w:uiPriority w:val="99"/>
    <w:semiHidden/>
    <w:rsid w:val="00836391"/>
    <w:pPr>
      <w:spacing w:after="0" w:line="240" w:lineRule="auto"/>
    </w:pPr>
    <w:rPr>
      <w:rFonts w:ascii="Times New Roman" w:hAnsi="Times New Roman"/>
      <w:sz w:val="24"/>
    </w:rPr>
  </w:style>
  <w:style w:type="paragraph" w:styleId="TOC4">
    <w:name w:val="toc 4"/>
    <w:basedOn w:val="Normal"/>
    <w:next w:val="Normal"/>
    <w:autoRedefine/>
    <w:uiPriority w:val="39"/>
    <w:unhideWhenUsed/>
    <w:rsid w:val="00080C6C"/>
    <w:pPr>
      <w:spacing w:after="100" w:line="259" w:lineRule="auto"/>
      <w:ind w:left="660"/>
      <w:jc w:val="left"/>
    </w:pPr>
    <w:rPr>
      <w:rFonts w:asciiTheme="minorHAnsi" w:eastAsiaTheme="minorEastAsia" w:hAnsiTheme="minorHAnsi"/>
      <w:kern w:val="2"/>
      <w:sz w:val="22"/>
      <w14:ligatures w14:val="standardContextual"/>
    </w:rPr>
  </w:style>
  <w:style w:type="paragraph" w:styleId="TOC5">
    <w:name w:val="toc 5"/>
    <w:basedOn w:val="Normal"/>
    <w:next w:val="Normal"/>
    <w:autoRedefine/>
    <w:uiPriority w:val="39"/>
    <w:unhideWhenUsed/>
    <w:rsid w:val="00080C6C"/>
    <w:pPr>
      <w:spacing w:after="100" w:line="259" w:lineRule="auto"/>
      <w:ind w:left="880"/>
      <w:jc w:val="left"/>
    </w:pPr>
    <w:rPr>
      <w:rFonts w:asciiTheme="minorHAnsi" w:eastAsiaTheme="minorEastAsia" w:hAnsiTheme="minorHAnsi"/>
      <w:kern w:val="2"/>
      <w:sz w:val="22"/>
      <w14:ligatures w14:val="standardContextual"/>
    </w:rPr>
  </w:style>
  <w:style w:type="paragraph" w:styleId="TOC6">
    <w:name w:val="toc 6"/>
    <w:basedOn w:val="Normal"/>
    <w:next w:val="Normal"/>
    <w:autoRedefine/>
    <w:uiPriority w:val="39"/>
    <w:unhideWhenUsed/>
    <w:rsid w:val="00080C6C"/>
    <w:pPr>
      <w:spacing w:after="100" w:line="259" w:lineRule="auto"/>
      <w:ind w:left="1100"/>
      <w:jc w:val="left"/>
    </w:pPr>
    <w:rPr>
      <w:rFonts w:asciiTheme="minorHAnsi" w:eastAsiaTheme="minorEastAsia" w:hAnsiTheme="minorHAnsi"/>
      <w:kern w:val="2"/>
      <w:sz w:val="22"/>
      <w14:ligatures w14:val="standardContextual"/>
    </w:rPr>
  </w:style>
  <w:style w:type="paragraph" w:styleId="TOC7">
    <w:name w:val="toc 7"/>
    <w:basedOn w:val="Normal"/>
    <w:next w:val="Normal"/>
    <w:autoRedefine/>
    <w:uiPriority w:val="39"/>
    <w:unhideWhenUsed/>
    <w:rsid w:val="00080C6C"/>
    <w:pPr>
      <w:spacing w:after="100" w:line="259" w:lineRule="auto"/>
      <w:ind w:left="1320"/>
      <w:jc w:val="left"/>
    </w:pPr>
    <w:rPr>
      <w:rFonts w:asciiTheme="minorHAnsi" w:eastAsiaTheme="minorEastAsia" w:hAnsiTheme="minorHAnsi"/>
      <w:kern w:val="2"/>
      <w:sz w:val="22"/>
      <w14:ligatures w14:val="standardContextual"/>
    </w:rPr>
  </w:style>
  <w:style w:type="paragraph" w:styleId="TOC8">
    <w:name w:val="toc 8"/>
    <w:basedOn w:val="Normal"/>
    <w:next w:val="Normal"/>
    <w:autoRedefine/>
    <w:uiPriority w:val="39"/>
    <w:unhideWhenUsed/>
    <w:rsid w:val="00080C6C"/>
    <w:pPr>
      <w:spacing w:after="100" w:line="259" w:lineRule="auto"/>
      <w:ind w:left="1540"/>
      <w:jc w:val="left"/>
    </w:pPr>
    <w:rPr>
      <w:rFonts w:asciiTheme="minorHAnsi" w:eastAsiaTheme="minorEastAsia" w:hAnsiTheme="minorHAnsi"/>
      <w:kern w:val="2"/>
      <w:sz w:val="22"/>
      <w14:ligatures w14:val="standardContextual"/>
    </w:rPr>
  </w:style>
  <w:style w:type="paragraph" w:styleId="TOC9">
    <w:name w:val="toc 9"/>
    <w:basedOn w:val="Normal"/>
    <w:next w:val="Normal"/>
    <w:autoRedefine/>
    <w:uiPriority w:val="39"/>
    <w:unhideWhenUsed/>
    <w:rsid w:val="00080C6C"/>
    <w:pPr>
      <w:spacing w:after="100" w:line="259" w:lineRule="auto"/>
      <w:ind w:left="1760"/>
      <w:jc w:val="left"/>
    </w:pPr>
    <w:rPr>
      <w:rFonts w:asciiTheme="minorHAnsi" w:eastAsiaTheme="minorEastAsia" w:hAnsiTheme="minorHAnsi"/>
      <w:kern w:val="2"/>
      <w:sz w:val="22"/>
      <w14:ligatures w14:val="standardContextual"/>
    </w:rPr>
  </w:style>
  <w:style w:type="character" w:styleId="UnresolvedMention">
    <w:name w:val="Unresolved Mention"/>
    <w:basedOn w:val="DefaultParagraphFont"/>
    <w:uiPriority w:val="99"/>
    <w:semiHidden/>
    <w:unhideWhenUsed/>
    <w:rsid w:val="00080C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4449">
      <w:bodyDiv w:val="1"/>
      <w:marLeft w:val="0"/>
      <w:marRight w:val="0"/>
      <w:marTop w:val="0"/>
      <w:marBottom w:val="0"/>
      <w:divBdr>
        <w:top w:val="none" w:sz="0" w:space="0" w:color="auto"/>
        <w:left w:val="none" w:sz="0" w:space="0" w:color="auto"/>
        <w:bottom w:val="none" w:sz="0" w:space="0" w:color="auto"/>
        <w:right w:val="none" w:sz="0" w:space="0" w:color="auto"/>
      </w:divBdr>
      <w:divsChild>
        <w:div w:id="1288704177">
          <w:marLeft w:val="1080"/>
          <w:marRight w:val="0"/>
          <w:marTop w:val="0"/>
          <w:marBottom w:val="0"/>
          <w:divBdr>
            <w:top w:val="none" w:sz="0" w:space="0" w:color="auto"/>
            <w:left w:val="none" w:sz="0" w:space="0" w:color="auto"/>
            <w:bottom w:val="none" w:sz="0" w:space="0" w:color="auto"/>
            <w:right w:val="none" w:sz="0" w:space="0" w:color="auto"/>
          </w:divBdr>
        </w:div>
        <w:div w:id="1546798648">
          <w:marLeft w:val="1627"/>
          <w:marRight w:val="0"/>
          <w:marTop w:val="0"/>
          <w:marBottom w:val="0"/>
          <w:divBdr>
            <w:top w:val="none" w:sz="0" w:space="0" w:color="auto"/>
            <w:left w:val="none" w:sz="0" w:space="0" w:color="auto"/>
            <w:bottom w:val="none" w:sz="0" w:space="0" w:color="auto"/>
            <w:right w:val="none" w:sz="0" w:space="0" w:color="auto"/>
          </w:divBdr>
        </w:div>
      </w:divsChild>
    </w:div>
    <w:div w:id="57754578">
      <w:bodyDiv w:val="1"/>
      <w:marLeft w:val="0"/>
      <w:marRight w:val="0"/>
      <w:marTop w:val="0"/>
      <w:marBottom w:val="0"/>
      <w:divBdr>
        <w:top w:val="none" w:sz="0" w:space="0" w:color="auto"/>
        <w:left w:val="none" w:sz="0" w:space="0" w:color="auto"/>
        <w:bottom w:val="none" w:sz="0" w:space="0" w:color="auto"/>
        <w:right w:val="none" w:sz="0" w:space="0" w:color="auto"/>
      </w:divBdr>
    </w:div>
    <w:div w:id="115415625">
      <w:bodyDiv w:val="1"/>
      <w:marLeft w:val="0"/>
      <w:marRight w:val="0"/>
      <w:marTop w:val="0"/>
      <w:marBottom w:val="0"/>
      <w:divBdr>
        <w:top w:val="none" w:sz="0" w:space="0" w:color="auto"/>
        <w:left w:val="none" w:sz="0" w:space="0" w:color="auto"/>
        <w:bottom w:val="none" w:sz="0" w:space="0" w:color="auto"/>
        <w:right w:val="none" w:sz="0" w:space="0" w:color="auto"/>
      </w:divBdr>
    </w:div>
    <w:div w:id="185557414">
      <w:bodyDiv w:val="1"/>
      <w:marLeft w:val="0"/>
      <w:marRight w:val="0"/>
      <w:marTop w:val="0"/>
      <w:marBottom w:val="0"/>
      <w:divBdr>
        <w:top w:val="none" w:sz="0" w:space="0" w:color="auto"/>
        <w:left w:val="none" w:sz="0" w:space="0" w:color="auto"/>
        <w:bottom w:val="none" w:sz="0" w:space="0" w:color="auto"/>
        <w:right w:val="none" w:sz="0" w:space="0" w:color="auto"/>
      </w:divBdr>
    </w:div>
    <w:div w:id="192773530">
      <w:bodyDiv w:val="1"/>
      <w:marLeft w:val="0"/>
      <w:marRight w:val="0"/>
      <w:marTop w:val="0"/>
      <w:marBottom w:val="0"/>
      <w:divBdr>
        <w:top w:val="none" w:sz="0" w:space="0" w:color="auto"/>
        <w:left w:val="none" w:sz="0" w:space="0" w:color="auto"/>
        <w:bottom w:val="none" w:sz="0" w:space="0" w:color="auto"/>
        <w:right w:val="none" w:sz="0" w:space="0" w:color="auto"/>
      </w:divBdr>
    </w:div>
    <w:div w:id="263150517">
      <w:bodyDiv w:val="1"/>
      <w:marLeft w:val="0"/>
      <w:marRight w:val="0"/>
      <w:marTop w:val="0"/>
      <w:marBottom w:val="0"/>
      <w:divBdr>
        <w:top w:val="none" w:sz="0" w:space="0" w:color="auto"/>
        <w:left w:val="none" w:sz="0" w:space="0" w:color="auto"/>
        <w:bottom w:val="none" w:sz="0" w:space="0" w:color="auto"/>
        <w:right w:val="none" w:sz="0" w:space="0" w:color="auto"/>
      </w:divBdr>
    </w:div>
    <w:div w:id="328874984">
      <w:bodyDiv w:val="1"/>
      <w:marLeft w:val="0"/>
      <w:marRight w:val="0"/>
      <w:marTop w:val="0"/>
      <w:marBottom w:val="0"/>
      <w:divBdr>
        <w:top w:val="none" w:sz="0" w:space="0" w:color="auto"/>
        <w:left w:val="none" w:sz="0" w:space="0" w:color="auto"/>
        <w:bottom w:val="none" w:sz="0" w:space="0" w:color="auto"/>
        <w:right w:val="none" w:sz="0" w:space="0" w:color="auto"/>
      </w:divBdr>
    </w:div>
    <w:div w:id="333148415">
      <w:bodyDiv w:val="1"/>
      <w:marLeft w:val="0"/>
      <w:marRight w:val="0"/>
      <w:marTop w:val="0"/>
      <w:marBottom w:val="0"/>
      <w:divBdr>
        <w:top w:val="none" w:sz="0" w:space="0" w:color="auto"/>
        <w:left w:val="none" w:sz="0" w:space="0" w:color="auto"/>
        <w:bottom w:val="none" w:sz="0" w:space="0" w:color="auto"/>
        <w:right w:val="none" w:sz="0" w:space="0" w:color="auto"/>
      </w:divBdr>
    </w:div>
    <w:div w:id="474641697">
      <w:bodyDiv w:val="1"/>
      <w:marLeft w:val="0"/>
      <w:marRight w:val="0"/>
      <w:marTop w:val="0"/>
      <w:marBottom w:val="0"/>
      <w:divBdr>
        <w:top w:val="none" w:sz="0" w:space="0" w:color="auto"/>
        <w:left w:val="none" w:sz="0" w:space="0" w:color="auto"/>
        <w:bottom w:val="none" w:sz="0" w:space="0" w:color="auto"/>
        <w:right w:val="none" w:sz="0" w:space="0" w:color="auto"/>
      </w:divBdr>
    </w:div>
    <w:div w:id="505558729">
      <w:bodyDiv w:val="1"/>
      <w:marLeft w:val="0"/>
      <w:marRight w:val="0"/>
      <w:marTop w:val="0"/>
      <w:marBottom w:val="0"/>
      <w:divBdr>
        <w:top w:val="none" w:sz="0" w:space="0" w:color="auto"/>
        <w:left w:val="none" w:sz="0" w:space="0" w:color="auto"/>
        <w:bottom w:val="none" w:sz="0" w:space="0" w:color="auto"/>
        <w:right w:val="none" w:sz="0" w:space="0" w:color="auto"/>
      </w:divBdr>
      <w:divsChild>
        <w:div w:id="596402207">
          <w:marLeft w:val="0"/>
          <w:marRight w:val="0"/>
          <w:marTop w:val="0"/>
          <w:marBottom w:val="0"/>
          <w:divBdr>
            <w:top w:val="none" w:sz="0" w:space="0" w:color="auto"/>
            <w:left w:val="none" w:sz="0" w:space="0" w:color="auto"/>
            <w:bottom w:val="none" w:sz="0" w:space="0" w:color="auto"/>
            <w:right w:val="none" w:sz="0" w:space="0" w:color="auto"/>
          </w:divBdr>
          <w:divsChild>
            <w:div w:id="958298115">
              <w:marLeft w:val="0"/>
              <w:marRight w:val="0"/>
              <w:marTop w:val="0"/>
              <w:marBottom w:val="0"/>
              <w:divBdr>
                <w:top w:val="none" w:sz="0" w:space="0" w:color="auto"/>
                <w:left w:val="none" w:sz="0" w:space="0" w:color="auto"/>
                <w:bottom w:val="none" w:sz="0" w:space="0" w:color="auto"/>
                <w:right w:val="none" w:sz="0" w:space="0" w:color="auto"/>
              </w:divBdr>
            </w:div>
            <w:div w:id="680543347">
              <w:marLeft w:val="0"/>
              <w:marRight w:val="0"/>
              <w:marTop w:val="0"/>
              <w:marBottom w:val="0"/>
              <w:divBdr>
                <w:top w:val="none" w:sz="0" w:space="0" w:color="auto"/>
                <w:left w:val="none" w:sz="0" w:space="0" w:color="auto"/>
                <w:bottom w:val="none" w:sz="0" w:space="0" w:color="auto"/>
                <w:right w:val="none" w:sz="0" w:space="0" w:color="auto"/>
              </w:divBdr>
            </w:div>
            <w:div w:id="202639472">
              <w:marLeft w:val="0"/>
              <w:marRight w:val="0"/>
              <w:marTop w:val="0"/>
              <w:marBottom w:val="0"/>
              <w:divBdr>
                <w:top w:val="none" w:sz="0" w:space="0" w:color="auto"/>
                <w:left w:val="none" w:sz="0" w:space="0" w:color="auto"/>
                <w:bottom w:val="none" w:sz="0" w:space="0" w:color="auto"/>
                <w:right w:val="none" w:sz="0" w:space="0" w:color="auto"/>
              </w:divBdr>
            </w:div>
            <w:div w:id="694117264">
              <w:marLeft w:val="0"/>
              <w:marRight w:val="0"/>
              <w:marTop w:val="0"/>
              <w:marBottom w:val="0"/>
              <w:divBdr>
                <w:top w:val="none" w:sz="0" w:space="0" w:color="auto"/>
                <w:left w:val="none" w:sz="0" w:space="0" w:color="auto"/>
                <w:bottom w:val="none" w:sz="0" w:space="0" w:color="auto"/>
                <w:right w:val="none" w:sz="0" w:space="0" w:color="auto"/>
              </w:divBdr>
            </w:div>
            <w:div w:id="991101779">
              <w:marLeft w:val="0"/>
              <w:marRight w:val="0"/>
              <w:marTop w:val="0"/>
              <w:marBottom w:val="0"/>
              <w:divBdr>
                <w:top w:val="none" w:sz="0" w:space="0" w:color="auto"/>
                <w:left w:val="none" w:sz="0" w:space="0" w:color="auto"/>
                <w:bottom w:val="none" w:sz="0" w:space="0" w:color="auto"/>
                <w:right w:val="none" w:sz="0" w:space="0" w:color="auto"/>
              </w:divBdr>
            </w:div>
            <w:div w:id="2112697625">
              <w:marLeft w:val="0"/>
              <w:marRight w:val="0"/>
              <w:marTop w:val="0"/>
              <w:marBottom w:val="0"/>
              <w:divBdr>
                <w:top w:val="none" w:sz="0" w:space="0" w:color="auto"/>
                <w:left w:val="none" w:sz="0" w:space="0" w:color="auto"/>
                <w:bottom w:val="none" w:sz="0" w:space="0" w:color="auto"/>
                <w:right w:val="none" w:sz="0" w:space="0" w:color="auto"/>
              </w:divBdr>
            </w:div>
            <w:div w:id="316232207">
              <w:marLeft w:val="0"/>
              <w:marRight w:val="0"/>
              <w:marTop w:val="0"/>
              <w:marBottom w:val="0"/>
              <w:divBdr>
                <w:top w:val="none" w:sz="0" w:space="0" w:color="auto"/>
                <w:left w:val="none" w:sz="0" w:space="0" w:color="auto"/>
                <w:bottom w:val="none" w:sz="0" w:space="0" w:color="auto"/>
                <w:right w:val="none" w:sz="0" w:space="0" w:color="auto"/>
              </w:divBdr>
            </w:div>
            <w:div w:id="542447395">
              <w:marLeft w:val="0"/>
              <w:marRight w:val="0"/>
              <w:marTop w:val="0"/>
              <w:marBottom w:val="0"/>
              <w:divBdr>
                <w:top w:val="none" w:sz="0" w:space="0" w:color="auto"/>
                <w:left w:val="none" w:sz="0" w:space="0" w:color="auto"/>
                <w:bottom w:val="none" w:sz="0" w:space="0" w:color="auto"/>
                <w:right w:val="none" w:sz="0" w:space="0" w:color="auto"/>
              </w:divBdr>
            </w:div>
            <w:div w:id="786043002">
              <w:marLeft w:val="0"/>
              <w:marRight w:val="0"/>
              <w:marTop w:val="0"/>
              <w:marBottom w:val="0"/>
              <w:divBdr>
                <w:top w:val="none" w:sz="0" w:space="0" w:color="auto"/>
                <w:left w:val="none" w:sz="0" w:space="0" w:color="auto"/>
                <w:bottom w:val="none" w:sz="0" w:space="0" w:color="auto"/>
                <w:right w:val="none" w:sz="0" w:space="0" w:color="auto"/>
              </w:divBdr>
            </w:div>
            <w:div w:id="610627025">
              <w:marLeft w:val="0"/>
              <w:marRight w:val="0"/>
              <w:marTop w:val="0"/>
              <w:marBottom w:val="0"/>
              <w:divBdr>
                <w:top w:val="none" w:sz="0" w:space="0" w:color="auto"/>
                <w:left w:val="none" w:sz="0" w:space="0" w:color="auto"/>
                <w:bottom w:val="none" w:sz="0" w:space="0" w:color="auto"/>
                <w:right w:val="none" w:sz="0" w:space="0" w:color="auto"/>
              </w:divBdr>
            </w:div>
            <w:div w:id="303507770">
              <w:marLeft w:val="0"/>
              <w:marRight w:val="0"/>
              <w:marTop w:val="0"/>
              <w:marBottom w:val="0"/>
              <w:divBdr>
                <w:top w:val="none" w:sz="0" w:space="0" w:color="auto"/>
                <w:left w:val="none" w:sz="0" w:space="0" w:color="auto"/>
                <w:bottom w:val="none" w:sz="0" w:space="0" w:color="auto"/>
                <w:right w:val="none" w:sz="0" w:space="0" w:color="auto"/>
              </w:divBdr>
            </w:div>
            <w:div w:id="663166958">
              <w:marLeft w:val="0"/>
              <w:marRight w:val="0"/>
              <w:marTop w:val="0"/>
              <w:marBottom w:val="0"/>
              <w:divBdr>
                <w:top w:val="none" w:sz="0" w:space="0" w:color="auto"/>
                <w:left w:val="none" w:sz="0" w:space="0" w:color="auto"/>
                <w:bottom w:val="none" w:sz="0" w:space="0" w:color="auto"/>
                <w:right w:val="none" w:sz="0" w:space="0" w:color="auto"/>
              </w:divBdr>
            </w:div>
            <w:div w:id="2061785549">
              <w:marLeft w:val="0"/>
              <w:marRight w:val="0"/>
              <w:marTop w:val="0"/>
              <w:marBottom w:val="0"/>
              <w:divBdr>
                <w:top w:val="none" w:sz="0" w:space="0" w:color="auto"/>
                <w:left w:val="none" w:sz="0" w:space="0" w:color="auto"/>
                <w:bottom w:val="none" w:sz="0" w:space="0" w:color="auto"/>
                <w:right w:val="none" w:sz="0" w:space="0" w:color="auto"/>
              </w:divBdr>
            </w:div>
            <w:div w:id="884289239">
              <w:marLeft w:val="0"/>
              <w:marRight w:val="0"/>
              <w:marTop w:val="0"/>
              <w:marBottom w:val="0"/>
              <w:divBdr>
                <w:top w:val="none" w:sz="0" w:space="0" w:color="auto"/>
                <w:left w:val="none" w:sz="0" w:space="0" w:color="auto"/>
                <w:bottom w:val="none" w:sz="0" w:space="0" w:color="auto"/>
                <w:right w:val="none" w:sz="0" w:space="0" w:color="auto"/>
              </w:divBdr>
            </w:div>
            <w:div w:id="322273220">
              <w:marLeft w:val="0"/>
              <w:marRight w:val="0"/>
              <w:marTop w:val="0"/>
              <w:marBottom w:val="0"/>
              <w:divBdr>
                <w:top w:val="none" w:sz="0" w:space="0" w:color="auto"/>
                <w:left w:val="none" w:sz="0" w:space="0" w:color="auto"/>
                <w:bottom w:val="none" w:sz="0" w:space="0" w:color="auto"/>
                <w:right w:val="none" w:sz="0" w:space="0" w:color="auto"/>
              </w:divBdr>
            </w:div>
            <w:div w:id="855192976">
              <w:marLeft w:val="0"/>
              <w:marRight w:val="0"/>
              <w:marTop w:val="0"/>
              <w:marBottom w:val="0"/>
              <w:divBdr>
                <w:top w:val="none" w:sz="0" w:space="0" w:color="auto"/>
                <w:left w:val="none" w:sz="0" w:space="0" w:color="auto"/>
                <w:bottom w:val="none" w:sz="0" w:space="0" w:color="auto"/>
                <w:right w:val="none" w:sz="0" w:space="0" w:color="auto"/>
              </w:divBdr>
            </w:div>
            <w:div w:id="1812401024">
              <w:marLeft w:val="0"/>
              <w:marRight w:val="0"/>
              <w:marTop w:val="0"/>
              <w:marBottom w:val="0"/>
              <w:divBdr>
                <w:top w:val="none" w:sz="0" w:space="0" w:color="auto"/>
                <w:left w:val="none" w:sz="0" w:space="0" w:color="auto"/>
                <w:bottom w:val="none" w:sz="0" w:space="0" w:color="auto"/>
                <w:right w:val="none" w:sz="0" w:space="0" w:color="auto"/>
              </w:divBdr>
            </w:div>
            <w:div w:id="1247573745">
              <w:marLeft w:val="0"/>
              <w:marRight w:val="0"/>
              <w:marTop w:val="0"/>
              <w:marBottom w:val="0"/>
              <w:divBdr>
                <w:top w:val="none" w:sz="0" w:space="0" w:color="auto"/>
                <w:left w:val="none" w:sz="0" w:space="0" w:color="auto"/>
                <w:bottom w:val="none" w:sz="0" w:space="0" w:color="auto"/>
                <w:right w:val="none" w:sz="0" w:space="0" w:color="auto"/>
              </w:divBdr>
            </w:div>
            <w:div w:id="569923651">
              <w:marLeft w:val="0"/>
              <w:marRight w:val="0"/>
              <w:marTop w:val="0"/>
              <w:marBottom w:val="0"/>
              <w:divBdr>
                <w:top w:val="none" w:sz="0" w:space="0" w:color="auto"/>
                <w:left w:val="none" w:sz="0" w:space="0" w:color="auto"/>
                <w:bottom w:val="none" w:sz="0" w:space="0" w:color="auto"/>
                <w:right w:val="none" w:sz="0" w:space="0" w:color="auto"/>
              </w:divBdr>
            </w:div>
            <w:div w:id="313994904">
              <w:marLeft w:val="0"/>
              <w:marRight w:val="0"/>
              <w:marTop w:val="0"/>
              <w:marBottom w:val="0"/>
              <w:divBdr>
                <w:top w:val="none" w:sz="0" w:space="0" w:color="auto"/>
                <w:left w:val="none" w:sz="0" w:space="0" w:color="auto"/>
                <w:bottom w:val="none" w:sz="0" w:space="0" w:color="auto"/>
                <w:right w:val="none" w:sz="0" w:space="0" w:color="auto"/>
              </w:divBdr>
            </w:div>
            <w:div w:id="616641522">
              <w:marLeft w:val="0"/>
              <w:marRight w:val="0"/>
              <w:marTop w:val="0"/>
              <w:marBottom w:val="0"/>
              <w:divBdr>
                <w:top w:val="none" w:sz="0" w:space="0" w:color="auto"/>
                <w:left w:val="none" w:sz="0" w:space="0" w:color="auto"/>
                <w:bottom w:val="none" w:sz="0" w:space="0" w:color="auto"/>
                <w:right w:val="none" w:sz="0" w:space="0" w:color="auto"/>
              </w:divBdr>
            </w:div>
            <w:div w:id="1608923380">
              <w:marLeft w:val="0"/>
              <w:marRight w:val="0"/>
              <w:marTop w:val="0"/>
              <w:marBottom w:val="0"/>
              <w:divBdr>
                <w:top w:val="none" w:sz="0" w:space="0" w:color="auto"/>
                <w:left w:val="none" w:sz="0" w:space="0" w:color="auto"/>
                <w:bottom w:val="none" w:sz="0" w:space="0" w:color="auto"/>
                <w:right w:val="none" w:sz="0" w:space="0" w:color="auto"/>
              </w:divBdr>
            </w:div>
            <w:div w:id="2124574024">
              <w:marLeft w:val="0"/>
              <w:marRight w:val="0"/>
              <w:marTop w:val="0"/>
              <w:marBottom w:val="0"/>
              <w:divBdr>
                <w:top w:val="none" w:sz="0" w:space="0" w:color="auto"/>
                <w:left w:val="none" w:sz="0" w:space="0" w:color="auto"/>
                <w:bottom w:val="none" w:sz="0" w:space="0" w:color="auto"/>
                <w:right w:val="none" w:sz="0" w:space="0" w:color="auto"/>
              </w:divBdr>
            </w:div>
            <w:div w:id="472068221">
              <w:marLeft w:val="0"/>
              <w:marRight w:val="0"/>
              <w:marTop w:val="0"/>
              <w:marBottom w:val="0"/>
              <w:divBdr>
                <w:top w:val="none" w:sz="0" w:space="0" w:color="auto"/>
                <w:left w:val="none" w:sz="0" w:space="0" w:color="auto"/>
                <w:bottom w:val="none" w:sz="0" w:space="0" w:color="auto"/>
                <w:right w:val="none" w:sz="0" w:space="0" w:color="auto"/>
              </w:divBdr>
            </w:div>
            <w:div w:id="1095204301">
              <w:marLeft w:val="0"/>
              <w:marRight w:val="0"/>
              <w:marTop w:val="0"/>
              <w:marBottom w:val="0"/>
              <w:divBdr>
                <w:top w:val="none" w:sz="0" w:space="0" w:color="auto"/>
                <w:left w:val="none" w:sz="0" w:space="0" w:color="auto"/>
                <w:bottom w:val="none" w:sz="0" w:space="0" w:color="auto"/>
                <w:right w:val="none" w:sz="0" w:space="0" w:color="auto"/>
              </w:divBdr>
            </w:div>
            <w:div w:id="1244412002">
              <w:marLeft w:val="0"/>
              <w:marRight w:val="0"/>
              <w:marTop w:val="0"/>
              <w:marBottom w:val="0"/>
              <w:divBdr>
                <w:top w:val="none" w:sz="0" w:space="0" w:color="auto"/>
                <w:left w:val="none" w:sz="0" w:space="0" w:color="auto"/>
                <w:bottom w:val="none" w:sz="0" w:space="0" w:color="auto"/>
                <w:right w:val="none" w:sz="0" w:space="0" w:color="auto"/>
              </w:divBdr>
            </w:div>
            <w:div w:id="594554798">
              <w:marLeft w:val="0"/>
              <w:marRight w:val="0"/>
              <w:marTop w:val="0"/>
              <w:marBottom w:val="0"/>
              <w:divBdr>
                <w:top w:val="none" w:sz="0" w:space="0" w:color="auto"/>
                <w:left w:val="none" w:sz="0" w:space="0" w:color="auto"/>
                <w:bottom w:val="none" w:sz="0" w:space="0" w:color="auto"/>
                <w:right w:val="none" w:sz="0" w:space="0" w:color="auto"/>
              </w:divBdr>
            </w:div>
            <w:div w:id="101164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837666">
      <w:bodyDiv w:val="1"/>
      <w:marLeft w:val="0"/>
      <w:marRight w:val="0"/>
      <w:marTop w:val="0"/>
      <w:marBottom w:val="0"/>
      <w:divBdr>
        <w:top w:val="none" w:sz="0" w:space="0" w:color="auto"/>
        <w:left w:val="none" w:sz="0" w:space="0" w:color="auto"/>
        <w:bottom w:val="none" w:sz="0" w:space="0" w:color="auto"/>
        <w:right w:val="none" w:sz="0" w:space="0" w:color="auto"/>
      </w:divBdr>
    </w:div>
    <w:div w:id="804276643">
      <w:bodyDiv w:val="1"/>
      <w:marLeft w:val="0"/>
      <w:marRight w:val="0"/>
      <w:marTop w:val="0"/>
      <w:marBottom w:val="0"/>
      <w:divBdr>
        <w:top w:val="none" w:sz="0" w:space="0" w:color="auto"/>
        <w:left w:val="none" w:sz="0" w:space="0" w:color="auto"/>
        <w:bottom w:val="none" w:sz="0" w:space="0" w:color="auto"/>
        <w:right w:val="none" w:sz="0" w:space="0" w:color="auto"/>
      </w:divBdr>
    </w:div>
    <w:div w:id="892083473">
      <w:bodyDiv w:val="1"/>
      <w:marLeft w:val="0"/>
      <w:marRight w:val="0"/>
      <w:marTop w:val="0"/>
      <w:marBottom w:val="0"/>
      <w:divBdr>
        <w:top w:val="none" w:sz="0" w:space="0" w:color="auto"/>
        <w:left w:val="none" w:sz="0" w:space="0" w:color="auto"/>
        <w:bottom w:val="none" w:sz="0" w:space="0" w:color="auto"/>
        <w:right w:val="none" w:sz="0" w:space="0" w:color="auto"/>
      </w:divBdr>
    </w:div>
    <w:div w:id="1059137267">
      <w:bodyDiv w:val="1"/>
      <w:marLeft w:val="0"/>
      <w:marRight w:val="0"/>
      <w:marTop w:val="0"/>
      <w:marBottom w:val="0"/>
      <w:divBdr>
        <w:top w:val="none" w:sz="0" w:space="0" w:color="auto"/>
        <w:left w:val="none" w:sz="0" w:space="0" w:color="auto"/>
        <w:bottom w:val="none" w:sz="0" w:space="0" w:color="auto"/>
        <w:right w:val="none" w:sz="0" w:space="0" w:color="auto"/>
      </w:divBdr>
      <w:divsChild>
        <w:div w:id="2131431174">
          <w:marLeft w:val="547"/>
          <w:marRight w:val="0"/>
          <w:marTop w:val="0"/>
          <w:marBottom w:val="0"/>
          <w:divBdr>
            <w:top w:val="none" w:sz="0" w:space="0" w:color="auto"/>
            <w:left w:val="none" w:sz="0" w:space="0" w:color="auto"/>
            <w:bottom w:val="none" w:sz="0" w:space="0" w:color="auto"/>
            <w:right w:val="none" w:sz="0" w:space="0" w:color="auto"/>
          </w:divBdr>
        </w:div>
        <w:div w:id="1479028564">
          <w:marLeft w:val="1080"/>
          <w:marRight w:val="0"/>
          <w:marTop w:val="0"/>
          <w:marBottom w:val="0"/>
          <w:divBdr>
            <w:top w:val="none" w:sz="0" w:space="0" w:color="auto"/>
            <w:left w:val="none" w:sz="0" w:space="0" w:color="auto"/>
            <w:bottom w:val="none" w:sz="0" w:space="0" w:color="auto"/>
            <w:right w:val="none" w:sz="0" w:space="0" w:color="auto"/>
          </w:divBdr>
        </w:div>
        <w:div w:id="2139183245">
          <w:marLeft w:val="1627"/>
          <w:marRight w:val="0"/>
          <w:marTop w:val="0"/>
          <w:marBottom w:val="0"/>
          <w:divBdr>
            <w:top w:val="none" w:sz="0" w:space="0" w:color="auto"/>
            <w:left w:val="none" w:sz="0" w:space="0" w:color="auto"/>
            <w:bottom w:val="none" w:sz="0" w:space="0" w:color="auto"/>
            <w:right w:val="none" w:sz="0" w:space="0" w:color="auto"/>
          </w:divBdr>
        </w:div>
      </w:divsChild>
    </w:div>
    <w:div w:id="1131821364">
      <w:bodyDiv w:val="1"/>
      <w:marLeft w:val="0"/>
      <w:marRight w:val="0"/>
      <w:marTop w:val="0"/>
      <w:marBottom w:val="0"/>
      <w:divBdr>
        <w:top w:val="none" w:sz="0" w:space="0" w:color="auto"/>
        <w:left w:val="none" w:sz="0" w:space="0" w:color="auto"/>
        <w:bottom w:val="none" w:sz="0" w:space="0" w:color="auto"/>
        <w:right w:val="none" w:sz="0" w:space="0" w:color="auto"/>
      </w:divBdr>
      <w:divsChild>
        <w:div w:id="664942010">
          <w:marLeft w:val="360"/>
          <w:marRight w:val="0"/>
          <w:marTop w:val="280"/>
          <w:marBottom w:val="0"/>
          <w:divBdr>
            <w:top w:val="none" w:sz="0" w:space="0" w:color="auto"/>
            <w:left w:val="none" w:sz="0" w:space="0" w:color="auto"/>
            <w:bottom w:val="none" w:sz="0" w:space="0" w:color="auto"/>
            <w:right w:val="none" w:sz="0" w:space="0" w:color="auto"/>
          </w:divBdr>
        </w:div>
      </w:divsChild>
    </w:div>
    <w:div w:id="1269117188">
      <w:bodyDiv w:val="1"/>
      <w:marLeft w:val="0"/>
      <w:marRight w:val="0"/>
      <w:marTop w:val="0"/>
      <w:marBottom w:val="0"/>
      <w:divBdr>
        <w:top w:val="none" w:sz="0" w:space="0" w:color="auto"/>
        <w:left w:val="none" w:sz="0" w:space="0" w:color="auto"/>
        <w:bottom w:val="none" w:sz="0" w:space="0" w:color="auto"/>
        <w:right w:val="none" w:sz="0" w:space="0" w:color="auto"/>
      </w:divBdr>
    </w:div>
    <w:div w:id="1285579642">
      <w:bodyDiv w:val="1"/>
      <w:marLeft w:val="0"/>
      <w:marRight w:val="0"/>
      <w:marTop w:val="0"/>
      <w:marBottom w:val="0"/>
      <w:divBdr>
        <w:top w:val="none" w:sz="0" w:space="0" w:color="auto"/>
        <w:left w:val="none" w:sz="0" w:space="0" w:color="auto"/>
        <w:bottom w:val="none" w:sz="0" w:space="0" w:color="auto"/>
        <w:right w:val="none" w:sz="0" w:space="0" w:color="auto"/>
      </w:divBdr>
      <w:divsChild>
        <w:div w:id="333924776">
          <w:marLeft w:val="720"/>
          <w:marRight w:val="0"/>
          <w:marTop w:val="40"/>
          <w:marBottom w:val="80"/>
          <w:divBdr>
            <w:top w:val="none" w:sz="0" w:space="0" w:color="auto"/>
            <w:left w:val="none" w:sz="0" w:space="0" w:color="auto"/>
            <w:bottom w:val="none" w:sz="0" w:space="0" w:color="auto"/>
            <w:right w:val="none" w:sz="0" w:space="0" w:color="auto"/>
          </w:divBdr>
        </w:div>
      </w:divsChild>
    </w:div>
    <w:div w:id="1332370423">
      <w:bodyDiv w:val="1"/>
      <w:marLeft w:val="0"/>
      <w:marRight w:val="0"/>
      <w:marTop w:val="0"/>
      <w:marBottom w:val="0"/>
      <w:divBdr>
        <w:top w:val="none" w:sz="0" w:space="0" w:color="auto"/>
        <w:left w:val="none" w:sz="0" w:space="0" w:color="auto"/>
        <w:bottom w:val="none" w:sz="0" w:space="0" w:color="auto"/>
        <w:right w:val="none" w:sz="0" w:space="0" w:color="auto"/>
      </w:divBdr>
    </w:div>
    <w:div w:id="1342119106">
      <w:bodyDiv w:val="1"/>
      <w:marLeft w:val="0"/>
      <w:marRight w:val="0"/>
      <w:marTop w:val="0"/>
      <w:marBottom w:val="0"/>
      <w:divBdr>
        <w:top w:val="none" w:sz="0" w:space="0" w:color="auto"/>
        <w:left w:val="none" w:sz="0" w:space="0" w:color="auto"/>
        <w:bottom w:val="none" w:sz="0" w:space="0" w:color="auto"/>
        <w:right w:val="none" w:sz="0" w:space="0" w:color="auto"/>
      </w:divBdr>
    </w:div>
    <w:div w:id="1380978044">
      <w:bodyDiv w:val="1"/>
      <w:marLeft w:val="0"/>
      <w:marRight w:val="0"/>
      <w:marTop w:val="0"/>
      <w:marBottom w:val="0"/>
      <w:divBdr>
        <w:top w:val="none" w:sz="0" w:space="0" w:color="auto"/>
        <w:left w:val="none" w:sz="0" w:space="0" w:color="auto"/>
        <w:bottom w:val="none" w:sz="0" w:space="0" w:color="auto"/>
        <w:right w:val="none" w:sz="0" w:space="0" w:color="auto"/>
      </w:divBdr>
    </w:div>
    <w:div w:id="1426152397">
      <w:bodyDiv w:val="1"/>
      <w:marLeft w:val="0"/>
      <w:marRight w:val="0"/>
      <w:marTop w:val="0"/>
      <w:marBottom w:val="0"/>
      <w:divBdr>
        <w:top w:val="none" w:sz="0" w:space="0" w:color="auto"/>
        <w:left w:val="none" w:sz="0" w:space="0" w:color="auto"/>
        <w:bottom w:val="none" w:sz="0" w:space="0" w:color="auto"/>
        <w:right w:val="none" w:sz="0" w:space="0" w:color="auto"/>
      </w:divBdr>
    </w:div>
    <w:div w:id="1565028474">
      <w:bodyDiv w:val="1"/>
      <w:marLeft w:val="0"/>
      <w:marRight w:val="0"/>
      <w:marTop w:val="0"/>
      <w:marBottom w:val="0"/>
      <w:divBdr>
        <w:top w:val="none" w:sz="0" w:space="0" w:color="auto"/>
        <w:left w:val="none" w:sz="0" w:space="0" w:color="auto"/>
        <w:bottom w:val="none" w:sz="0" w:space="0" w:color="auto"/>
        <w:right w:val="none" w:sz="0" w:space="0" w:color="auto"/>
      </w:divBdr>
    </w:div>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674993496">
      <w:bodyDiv w:val="1"/>
      <w:marLeft w:val="0"/>
      <w:marRight w:val="0"/>
      <w:marTop w:val="0"/>
      <w:marBottom w:val="0"/>
      <w:divBdr>
        <w:top w:val="none" w:sz="0" w:space="0" w:color="auto"/>
        <w:left w:val="none" w:sz="0" w:space="0" w:color="auto"/>
        <w:bottom w:val="none" w:sz="0" w:space="0" w:color="auto"/>
        <w:right w:val="none" w:sz="0" w:space="0" w:color="auto"/>
      </w:divBdr>
      <w:divsChild>
        <w:div w:id="1428848582">
          <w:marLeft w:val="547"/>
          <w:marRight w:val="0"/>
          <w:marTop w:val="0"/>
          <w:marBottom w:val="0"/>
          <w:divBdr>
            <w:top w:val="none" w:sz="0" w:space="0" w:color="auto"/>
            <w:left w:val="none" w:sz="0" w:space="0" w:color="auto"/>
            <w:bottom w:val="none" w:sz="0" w:space="0" w:color="auto"/>
            <w:right w:val="none" w:sz="0" w:space="0" w:color="auto"/>
          </w:divBdr>
        </w:div>
        <w:div w:id="340157444">
          <w:marLeft w:val="1080"/>
          <w:marRight w:val="0"/>
          <w:marTop w:val="0"/>
          <w:marBottom w:val="0"/>
          <w:divBdr>
            <w:top w:val="none" w:sz="0" w:space="0" w:color="auto"/>
            <w:left w:val="none" w:sz="0" w:space="0" w:color="auto"/>
            <w:bottom w:val="none" w:sz="0" w:space="0" w:color="auto"/>
            <w:right w:val="none" w:sz="0" w:space="0" w:color="auto"/>
          </w:divBdr>
        </w:div>
        <w:div w:id="2044330364">
          <w:marLeft w:val="1627"/>
          <w:marRight w:val="0"/>
          <w:marTop w:val="0"/>
          <w:marBottom w:val="0"/>
          <w:divBdr>
            <w:top w:val="none" w:sz="0" w:space="0" w:color="auto"/>
            <w:left w:val="none" w:sz="0" w:space="0" w:color="auto"/>
            <w:bottom w:val="none" w:sz="0" w:space="0" w:color="auto"/>
            <w:right w:val="none" w:sz="0" w:space="0" w:color="auto"/>
          </w:divBdr>
        </w:div>
        <w:div w:id="980622801">
          <w:marLeft w:val="2160"/>
          <w:marRight w:val="0"/>
          <w:marTop w:val="0"/>
          <w:marBottom w:val="0"/>
          <w:divBdr>
            <w:top w:val="none" w:sz="0" w:space="0" w:color="auto"/>
            <w:left w:val="none" w:sz="0" w:space="0" w:color="auto"/>
            <w:bottom w:val="none" w:sz="0" w:space="0" w:color="auto"/>
            <w:right w:val="none" w:sz="0" w:space="0" w:color="auto"/>
          </w:divBdr>
        </w:div>
      </w:divsChild>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732921952">
      <w:bodyDiv w:val="1"/>
      <w:marLeft w:val="0"/>
      <w:marRight w:val="0"/>
      <w:marTop w:val="0"/>
      <w:marBottom w:val="0"/>
      <w:divBdr>
        <w:top w:val="none" w:sz="0" w:space="0" w:color="auto"/>
        <w:left w:val="none" w:sz="0" w:space="0" w:color="auto"/>
        <w:bottom w:val="none" w:sz="0" w:space="0" w:color="auto"/>
        <w:right w:val="none" w:sz="0" w:space="0" w:color="auto"/>
      </w:divBdr>
      <w:divsChild>
        <w:div w:id="1073822317">
          <w:marLeft w:val="547"/>
          <w:marRight w:val="0"/>
          <w:marTop w:val="0"/>
          <w:marBottom w:val="0"/>
          <w:divBdr>
            <w:top w:val="none" w:sz="0" w:space="0" w:color="auto"/>
            <w:left w:val="none" w:sz="0" w:space="0" w:color="auto"/>
            <w:bottom w:val="none" w:sz="0" w:space="0" w:color="auto"/>
            <w:right w:val="none" w:sz="0" w:space="0" w:color="auto"/>
          </w:divBdr>
        </w:div>
        <w:div w:id="220288936">
          <w:marLeft w:val="547"/>
          <w:marRight w:val="0"/>
          <w:marTop w:val="0"/>
          <w:marBottom w:val="0"/>
          <w:divBdr>
            <w:top w:val="none" w:sz="0" w:space="0" w:color="auto"/>
            <w:left w:val="none" w:sz="0" w:space="0" w:color="auto"/>
            <w:bottom w:val="none" w:sz="0" w:space="0" w:color="auto"/>
            <w:right w:val="none" w:sz="0" w:space="0" w:color="auto"/>
          </w:divBdr>
        </w:div>
      </w:divsChild>
    </w:div>
    <w:div w:id="1784180506">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 w:id="1858808584">
      <w:bodyDiv w:val="1"/>
      <w:marLeft w:val="0"/>
      <w:marRight w:val="0"/>
      <w:marTop w:val="0"/>
      <w:marBottom w:val="0"/>
      <w:divBdr>
        <w:top w:val="none" w:sz="0" w:space="0" w:color="auto"/>
        <w:left w:val="none" w:sz="0" w:space="0" w:color="auto"/>
        <w:bottom w:val="none" w:sz="0" w:space="0" w:color="auto"/>
        <w:right w:val="none" w:sz="0" w:space="0" w:color="auto"/>
      </w:divBdr>
    </w:div>
    <w:div w:id="1918394100">
      <w:bodyDiv w:val="1"/>
      <w:marLeft w:val="0"/>
      <w:marRight w:val="0"/>
      <w:marTop w:val="0"/>
      <w:marBottom w:val="0"/>
      <w:divBdr>
        <w:top w:val="none" w:sz="0" w:space="0" w:color="auto"/>
        <w:left w:val="none" w:sz="0" w:space="0" w:color="auto"/>
        <w:bottom w:val="none" w:sz="0" w:space="0" w:color="auto"/>
        <w:right w:val="none" w:sz="0" w:space="0" w:color="auto"/>
      </w:divBdr>
    </w:div>
    <w:div w:id="1990012606">
      <w:bodyDiv w:val="1"/>
      <w:marLeft w:val="0"/>
      <w:marRight w:val="0"/>
      <w:marTop w:val="0"/>
      <w:marBottom w:val="0"/>
      <w:divBdr>
        <w:top w:val="none" w:sz="0" w:space="0" w:color="auto"/>
        <w:left w:val="none" w:sz="0" w:space="0" w:color="auto"/>
        <w:bottom w:val="none" w:sz="0" w:space="0" w:color="auto"/>
        <w:right w:val="none" w:sz="0" w:space="0" w:color="auto"/>
      </w:divBdr>
    </w:div>
    <w:div w:id="2105833134">
      <w:bodyDiv w:val="1"/>
      <w:marLeft w:val="0"/>
      <w:marRight w:val="0"/>
      <w:marTop w:val="0"/>
      <w:marBottom w:val="0"/>
      <w:divBdr>
        <w:top w:val="none" w:sz="0" w:space="0" w:color="auto"/>
        <w:left w:val="none" w:sz="0" w:space="0" w:color="auto"/>
        <w:bottom w:val="none" w:sz="0" w:space="0" w:color="auto"/>
        <w:right w:val="none" w:sz="0" w:space="0" w:color="auto"/>
      </w:divBdr>
      <w:divsChild>
        <w:div w:id="2087992167">
          <w:marLeft w:val="360"/>
          <w:marRight w:val="0"/>
          <w:marTop w:val="28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3.xml"/><Relationship Id="rId117" Type="http://schemas.openxmlformats.org/officeDocument/2006/relationships/image" Target="media/image66.png"/><Relationship Id="rId21" Type="http://schemas.openxmlformats.org/officeDocument/2006/relationships/header" Target="header6.xml"/><Relationship Id="rId42" Type="http://schemas.openxmlformats.org/officeDocument/2006/relationships/image" Target="media/image11.png"/><Relationship Id="rId47" Type="http://schemas.openxmlformats.org/officeDocument/2006/relationships/image" Target="media/image13.png"/><Relationship Id="rId63" Type="http://schemas.openxmlformats.org/officeDocument/2006/relationships/chart" Target="charts/chart7.xml"/><Relationship Id="rId68" Type="http://schemas.openxmlformats.org/officeDocument/2006/relationships/image" Target="media/image23.png"/><Relationship Id="rId84" Type="http://schemas.openxmlformats.org/officeDocument/2006/relationships/image" Target="media/image34.png"/><Relationship Id="rId89" Type="http://schemas.openxmlformats.org/officeDocument/2006/relationships/image" Target="media/image39.png"/><Relationship Id="rId112" Type="http://schemas.openxmlformats.org/officeDocument/2006/relationships/image" Target="media/image62.png"/><Relationship Id="rId133" Type="http://schemas.openxmlformats.org/officeDocument/2006/relationships/image" Target="media/image72.png"/><Relationship Id="rId138" Type="http://schemas.openxmlformats.org/officeDocument/2006/relationships/image" Target="media/image77.png"/><Relationship Id="rId16" Type="http://schemas.openxmlformats.org/officeDocument/2006/relationships/header" Target="header3.xml"/><Relationship Id="rId107" Type="http://schemas.openxmlformats.org/officeDocument/2006/relationships/image" Target="media/image57.png"/><Relationship Id="rId11" Type="http://schemas.openxmlformats.org/officeDocument/2006/relationships/image" Target="media/image3.png"/><Relationship Id="rId32" Type="http://schemas.openxmlformats.org/officeDocument/2006/relationships/header" Target="header9.xml"/><Relationship Id="rId37" Type="http://schemas.openxmlformats.org/officeDocument/2006/relationships/header" Target="header11.xml"/><Relationship Id="rId53" Type="http://schemas.openxmlformats.org/officeDocument/2006/relationships/footer" Target="footer8.xml"/><Relationship Id="rId58" Type="http://schemas.openxmlformats.org/officeDocument/2006/relationships/image" Target="media/image21.png"/><Relationship Id="rId74" Type="http://schemas.openxmlformats.org/officeDocument/2006/relationships/footer" Target="footer9.xml"/><Relationship Id="rId79" Type="http://schemas.openxmlformats.org/officeDocument/2006/relationships/image" Target="media/image29.png"/><Relationship Id="rId102" Type="http://schemas.openxmlformats.org/officeDocument/2006/relationships/image" Target="media/image52.png"/><Relationship Id="rId123" Type="http://schemas.microsoft.com/office/2016/09/relationships/commentsIds" Target="commentsIds.xml"/><Relationship Id="rId128" Type="http://schemas.openxmlformats.org/officeDocument/2006/relationships/header" Target="header25.xml"/><Relationship Id="rId144" Type="http://schemas.openxmlformats.org/officeDocument/2006/relationships/header" Target="header28.xml"/><Relationship Id="rId149" Type="http://schemas.microsoft.com/office/2011/relationships/people" Target="people.xml"/><Relationship Id="rId5" Type="http://schemas.openxmlformats.org/officeDocument/2006/relationships/webSettings" Target="webSettings.xml"/><Relationship Id="rId90" Type="http://schemas.openxmlformats.org/officeDocument/2006/relationships/image" Target="media/image40.png"/><Relationship Id="rId95" Type="http://schemas.openxmlformats.org/officeDocument/2006/relationships/image" Target="media/image45.png"/><Relationship Id="rId22" Type="http://schemas.openxmlformats.org/officeDocument/2006/relationships/footer" Target="footer5.xml"/><Relationship Id="rId27" Type="http://schemas.microsoft.com/office/2014/relationships/chartEx" Target="charts/chartEx1.xml"/><Relationship Id="rId43" Type="http://schemas.openxmlformats.org/officeDocument/2006/relationships/header" Target="header13.xml"/><Relationship Id="rId48" Type="http://schemas.openxmlformats.org/officeDocument/2006/relationships/image" Target="media/image14.png"/><Relationship Id="rId64" Type="http://schemas.openxmlformats.org/officeDocument/2006/relationships/chart" Target="charts/chart8.xml"/><Relationship Id="rId69" Type="http://schemas.openxmlformats.org/officeDocument/2006/relationships/header" Target="header18.xml"/><Relationship Id="rId113" Type="http://schemas.openxmlformats.org/officeDocument/2006/relationships/image" Target="media/image63.png"/><Relationship Id="rId118" Type="http://schemas.openxmlformats.org/officeDocument/2006/relationships/image" Target="media/image67.png"/><Relationship Id="rId134" Type="http://schemas.openxmlformats.org/officeDocument/2006/relationships/image" Target="media/image73.png"/><Relationship Id="rId139" Type="http://schemas.openxmlformats.org/officeDocument/2006/relationships/image" Target="media/image78.png"/><Relationship Id="rId80" Type="http://schemas.openxmlformats.org/officeDocument/2006/relationships/image" Target="media/image30.png"/><Relationship Id="rId85" Type="http://schemas.openxmlformats.org/officeDocument/2006/relationships/image" Target="media/image35.png"/><Relationship Id="rId15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chart" Target="charts/chart2.xml"/><Relationship Id="rId33" Type="http://schemas.openxmlformats.org/officeDocument/2006/relationships/footer" Target="footer6.xml"/><Relationship Id="rId38" Type="http://schemas.openxmlformats.org/officeDocument/2006/relationships/header" Target="header12.xml"/><Relationship Id="rId46" Type="http://schemas.openxmlformats.org/officeDocument/2006/relationships/image" Target="media/image12.png"/><Relationship Id="rId59" Type="http://schemas.openxmlformats.org/officeDocument/2006/relationships/image" Target="media/image22.png"/><Relationship Id="rId67" Type="http://schemas.openxmlformats.org/officeDocument/2006/relationships/chart" Target="charts/chart11.xml"/><Relationship Id="rId103" Type="http://schemas.openxmlformats.org/officeDocument/2006/relationships/image" Target="media/image53.png"/><Relationship Id="rId108" Type="http://schemas.openxmlformats.org/officeDocument/2006/relationships/image" Target="media/image58.png"/><Relationship Id="rId116" Type="http://schemas.openxmlformats.org/officeDocument/2006/relationships/image" Target="media/image65.png"/><Relationship Id="rId124" Type="http://schemas.microsoft.com/office/2018/08/relationships/commentsExtensible" Target="commentsExtensible.xml"/><Relationship Id="rId129" Type="http://schemas.openxmlformats.org/officeDocument/2006/relationships/footer" Target="footer10.xml"/><Relationship Id="rId137" Type="http://schemas.openxmlformats.org/officeDocument/2006/relationships/image" Target="media/image76.png"/><Relationship Id="rId20" Type="http://schemas.openxmlformats.org/officeDocument/2006/relationships/header" Target="header5.xml"/><Relationship Id="rId41" Type="http://schemas.openxmlformats.org/officeDocument/2006/relationships/image" Target="media/image10.png"/><Relationship Id="rId54" Type="http://schemas.openxmlformats.org/officeDocument/2006/relationships/image" Target="media/image17.png"/><Relationship Id="rId62" Type="http://schemas.openxmlformats.org/officeDocument/2006/relationships/chart" Target="charts/chart6.xml"/><Relationship Id="rId70" Type="http://schemas.openxmlformats.org/officeDocument/2006/relationships/header" Target="header19.xml"/><Relationship Id="rId75" Type="http://schemas.openxmlformats.org/officeDocument/2006/relationships/image" Target="media/image25.png"/><Relationship Id="rId83" Type="http://schemas.openxmlformats.org/officeDocument/2006/relationships/image" Target="media/image33.png"/><Relationship Id="rId88" Type="http://schemas.openxmlformats.org/officeDocument/2006/relationships/image" Target="media/image38.png"/><Relationship Id="rId91" Type="http://schemas.openxmlformats.org/officeDocument/2006/relationships/image" Target="media/image41.png"/><Relationship Id="rId96" Type="http://schemas.openxmlformats.org/officeDocument/2006/relationships/image" Target="media/image46.png"/><Relationship Id="rId111" Type="http://schemas.openxmlformats.org/officeDocument/2006/relationships/image" Target="media/image61.png"/><Relationship Id="rId132" Type="http://schemas.openxmlformats.org/officeDocument/2006/relationships/image" Target="media/image71.png"/><Relationship Id="rId140" Type="http://schemas.openxmlformats.org/officeDocument/2006/relationships/image" Target="media/image79.png"/><Relationship Id="rId145"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eader" Target="header7.xml"/><Relationship Id="rId28" Type="http://schemas.openxmlformats.org/officeDocument/2006/relationships/image" Target="media/image410.png"/><Relationship Id="rId36" Type="http://schemas.openxmlformats.org/officeDocument/2006/relationships/image" Target="media/image7.png"/><Relationship Id="rId49" Type="http://schemas.openxmlformats.org/officeDocument/2006/relationships/image" Target="media/image15.png"/><Relationship Id="rId57" Type="http://schemas.openxmlformats.org/officeDocument/2006/relationships/image" Target="media/image20.png"/><Relationship Id="rId106" Type="http://schemas.openxmlformats.org/officeDocument/2006/relationships/image" Target="media/image56.png"/><Relationship Id="rId114" Type="http://schemas.openxmlformats.org/officeDocument/2006/relationships/image" Target="media/image64.png"/><Relationship Id="rId119" Type="http://schemas.openxmlformats.org/officeDocument/2006/relationships/image" Target="media/image68.png"/><Relationship Id="rId127" Type="http://schemas.openxmlformats.org/officeDocument/2006/relationships/header" Target="header24.xml"/><Relationship Id="rId10" Type="http://schemas.openxmlformats.org/officeDocument/2006/relationships/image" Target="media/image2.png"/><Relationship Id="rId31" Type="http://schemas.openxmlformats.org/officeDocument/2006/relationships/header" Target="header8.xml"/><Relationship Id="rId44" Type="http://schemas.openxmlformats.org/officeDocument/2006/relationships/header" Target="header14.xml"/><Relationship Id="rId52" Type="http://schemas.openxmlformats.org/officeDocument/2006/relationships/header" Target="header17.xml"/><Relationship Id="rId60" Type="http://schemas.openxmlformats.org/officeDocument/2006/relationships/chart" Target="charts/chart4.xml"/><Relationship Id="rId65" Type="http://schemas.openxmlformats.org/officeDocument/2006/relationships/chart" Target="charts/chart9.xml"/><Relationship Id="rId73" Type="http://schemas.openxmlformats.org/officeDocument/2006/relationships/header" Target="header21.xml"/><Relationship Id="rId78" Type="http://schemas.openxmlformats.org/officeDocument/2006/relationships/image" Target="media/image28.png"/><Relationship Id="rId81" Type="http://schemas.openxmlformats.org/officeDocument/2006/relationships/image" Target="media/image31.png"/><Relationship Id="rId86" Type="http://schemas.openxmlformats.org/officeDocument/2006/relationships/image" Target="media/image36.png"/><Relationship Id="rId94" Type="http://schemas.openxmlformats.org/officeDocument/2006/relationships/image" Target="media/image44.png"/><Relationship Id="rId99" Type="http://schemas.openxmlformats.org/officeDocument/2006/relationships/image" Target="media/image49.png"/><Relationship Id="rId101" Type="http://schemas.openxmlformats.org/officeDocument/2006/relationships/image" Target="media/image51.png"/><Relationship Id="rId122" Type="http://schemas.microsoft.com/office/2011/relationships/commentsExtended" Target="commentsExtended.xml"/><Relationship Id="rId130" Type="http://schemas.openxmlformats.org/officeDocument/2006/relationships/image" Target="media/image69.png"/><Relationship Id="rId135" Type="http://schemas.openxmlformats.org/officeDocument/2006/relationships/image" Target="media/image74.png"/><Relationship Id="rId143" Type="http://schemas.openxmlformats.org/officeDocument/2006/relationships/header" Target="header27.xml"/><Relationship Id="rId148"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image" Target="media/image8.png"/><Relationship Id="rId109" Type="http://schemas.openxmlformats.org/officeDocument/2006/relationships/image" Target="media/image59.png"/><Relationship Id="rId34" Type="http://schemas.openxmlformats.org/officeDocument/2006/relationships/header" Target="header10.xml"/><Relationship Id="rId50" Type="http://schemas.openxmlformats.org/officeDocument/2006/relationships/image" Target="media/image16.png"/><Relationship Id="rId55" Type="http://schemas.openxmlformats.org/officeDocument/2006/relationships/image" Target="media/image18.png"/><Relationship Id="rId76" Type="http://schemas.openxmlformats.org/officeDocument/2006/relationships/image" Target="media/image26.png"/><Relationship Id="rId97" Type="http://schemas.openxmlformats.org/officeDocument/2006/relationships/image" Target="media/image47.png"/><Relationship Id="rId104" Type="http://schemas.openxmlformats.org/officeDocument/2006/relationships/image" Target="media/image54.png"/><Relationship Id="rId120" Type="http://schemas.openxmlformats.org/officeDocument/2006/relationships/chart" Target="charts/chart13.xml"/><Relationship Id="rId125" Type="http://schemas.openxmlformats.org/officeDocument/2006/relationships/header" Target="header22.xml"/><Relationship Id="rId141" Type="http://schemas.openxmlformats.org/officeDocument/2006/relationships/image" Target="media/image80.png"/><Relationship Id="rId146" Type="http://schemas.openxmlformats.org/officeDocument/2006/relationships/header" Target="header29.xml"/><Relationship Id="rId7" Type="http://schemas.openxmlformats.org/officeDocument/2006/relationships/endnotes" Target="endnotes.xml"/><Relationship Id="rId71" Type="http://schemas.openxmlformats.org/officeDocument/2006/relationships/header" Target="header20.xml"/><Relationship Id="rId92"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chart" Target="charts/chart1.xml"/><Relationship Id="rId40" Type="http://schemas.openxmlformats.org/officeDocument/2006/relationships/image" Target="media/image9.png"/><Relationship Id="rId45" Type="http://schemas.openxmlformats.org/officeDocument/2006/relationships/header" Target="header15.xml"/><Relationship Id="rId66" Type="http://schemas.openxmlformats.org/officeDocument/2006/relationships/chart" Target="charts/chart10.xml"/><Relationship Id="rId87" Type="http://schemas.openxmlformats.org/officeDocument/2006/relationships/image" Target="media/image37.png"/><Relationship Id="rId110" Type="http://schemas.openxmlformats.org/officeDocument/2006/relationships/image" Target="media/image60.png"/><Relationship Id="rId115" Type="http://schemas.openxmlformats.org/officeDocument/2006/relationships/chart" Target="charts/chart12.xml"/><Relationship Id="rId131" Type="http://schemas.openxmlformats.org/officeDocument/2006/relationships/image" Target="media/image70.png"/><Relationship Id="rId136" Type="http://schemas.openxmlformats.org/officeDocument/2006/relationships/image" Target="media/image75.png"/><Relationship Id="rId61" Type="http://schemas.openxmlformats.org/officeDocument/2006/relationships/chart" Target="charts/chart5.xml"/><Relationship Id="rId82" Type="http://schemas.openxmlformats.org/officeDocument/2006/relationships/image" Target="media/image32.png"/><Relationship Id="rId19" Type="http://schemas.openxmlformats.org/officeDocument/2006/relationships/footer" Target="footer4.xml"/><Relationship Id="rId14" Type="http://schemas.openxmlformats.org/officeDocument/2006/relationships/footer" Target="footer2.xml"/><Relationship Id="rId30" Type="http://schemas.openxmlformats.org/officeDocument/2006/relationships/image" Target="media/image6.png"/><Relationship Id="rId35" Type="http://schemas.openxmlformats.org/officeDocument/2006/relationships/footer" Target="footer7.xml"/><Relationship Id="rId56" Type="http://schemas.openxmlformats.org/officeDocument/2006/relationships/image" Target="media/image19.png"/><Relationship Id="rId77" Type="http://schemas.openxmlformats.org/officeDocument/2006/relationships/image" Target="media/image27.png"/><Relationship Id="rId100" Type="http://schemas.openxmlformats.org/officeDocument/2006/relationships/image" Target="media/image50.png"/><Relationship Id="rId105" Type="http://schemas.openxmlformats.org/officeDocument/2006/relationships/image" Target="media/image55.png"/><Relationship Id="rId126" Type="http://schemas.openxmlformats.org/officeDocument/2006/relationships/header" Target="header23.xml"/><Relationship Id="rId147" Type="http://schemas.openxmlformats.org/officeDocument/2006/relationships/footer" Target="footer12.xml"/><Relationship Id="rId8" Type="http://schemas.openxmlformats.org/officeDocument/2006/relationships/image" Target="media/image1.png"/><Relationship Id="rId51" Type="http://schemas.openxmlformats.org/officeDocument/2006/relationships/header" Target="header16.xml"/><Relationship Id="rId72" Type="http://schemas.openxmlformats.org/officeDocument/2006/relationships/image" Target="media/image24.png"/><Relationship Id="rId93" Type="http://schemas.openxmlformats.org/officeDocument/2006/relationships/image" Target="media/image43.png"/><Relationship Id="rId98" Type="http://schemas.openxmlformats.org/officeDocument/2006/relationships/image" Target="media/image48.png"/><Relationship Id="rId121" Type="http://schemas.openxmlformats.org/officeDocument/2006/relationships/comments" Target="comments.xml"/><Relationship Id="rId142" Type="http://schemas.openxmlformats.org/officeDocument/2006/relationships/header" Target="header26.xml"/></Relationships>
</file>

<file path=word/_rels/header10.xml.rels><?xml version="1.0" encoding="UTF-8" standalone="yes"?>
<Relationships xmlns="http://schemas.openxmlformats.org/package/2006/relationships"><Relationship Id="rId1" Type="http://schemas.openxmlformats.org/officeDocument/2006/relationships/image" Target="media/image4.png"/></Relationships>
</file>

<file path=word/_rels/header13.xml.rels><?xml version="1.0" encoding="UTF-8" standalone="yes"?>
<Relationships xmlns="http://schemas.openxmlformats.org/package/2006/relationships"><Relationship Id="rId1" Type="http://schemas.openxmlformats.org/officeDocument/2006/relationships/image" Target="media/image4.png"/></Relationships>
</file>

<file path=word/_rels/header17.xml.rels><?xml version="1.0" encoding="UTF-8" standalone="yes"?>
<Relationships xmlns="http://schemas.openxmlformats.org/package/2006/relationships"><Relationship Id="rId1" Type="http://schemas.openxmlformats.org/officeDocument/2006/relationships/image" Target="media/image4.png"/></Relationships>
</file>

<file path=word/_rels/header29.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11.xml"/><Relationship Id="rId1" Type="http://schemas.microsoft.com/office/2011/relationships/chartStyle" Target="style11.xml"/></Relationships>
</file>

<file path=word/charts/_rels/chart11.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12.xml"/><Relationship Id="rId1" Type="http://schemas.microsoft.com/office/2011/relationships/chartStyle" Target="style12.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ilham\Downloads\DataSimulasi.xlsx" TargetMode="External"/><Relationship Id="rId2" Type="http://schemas.microsoft.com/office/2011/relationships/chartColorStyle" Target="colors13.xml"/><Relationship Id="rId1" Type="http://schemas.microsoft.com/office/2011/relationships/chartStyle" Target="style13.xml"/></Relationships>
</file>

<file path=word/charts/_rels/chart13.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Simulasi.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5.xml"/><Relationship Id="rId1" Type="http://schemas.microsoft.com/office/2011/relationships/chartStyle" Target="style5.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6.xml"/><Relationship Id="rId1" Type="http://schemas.microsoft.com/office/2011/relationships/chartStyle" Target="style6.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7.xml"/><Relationship Id="rId1" Type="http://schemas.microsoft.com/office/2011/relationships/chartStyle" Target="style7.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8.xml"/><Relationship Id="rId1" Type="http://schemas.microsoft.com/office/2011/relationships/chartStyle" Target="style8.xml"/></Relationships>
</file>

<file path=word/charts/_rels/chart8.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9.xml"/><Relationship Id="rId1" Type="http://schemas.microsoft.com/office/2011/relationships/chartStyle" Target="style9.xml"/></Relationships>
</file>

<file path=word/charts/_rels/chart9.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10.xml"/><Relationship Id="rId1" Type="http://schemas.microsoft.com/office/2011/relationships/chartStyle" Target="style10.xml"/></Relationships>
</file>

<file path=word/charts/_rels/chartEx1.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oleObject" Target="https://univindonesia-my.sharepoint.com/personal/ilham_nur_office_ui_ac_id/Documents/1%20Akademik/4%20Semester%204/3%20Referensi/7%20Data/DataWellingtone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a:t>
            </a:r>
            <a:r>
              <a:rPr lang="en-ID" baseline="0"/>
              <a:t> Pekerja untuk pekerjaan</a:t>
            </a:r>
          </a:p>
          <a:p>
            <a:pPr>
              <a:defRPr/>
            </a:pPr>
            <a:r>
              <a:rPr lang="en-ID" baseline="0"/>
              <a:t>Deliverables Banyak dan Tingkat Kesulitan Rendah</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40:$G$43</c:f>
              <c:strCache>
                <c:ptCount val="4"/>
                <c:pt idx="0">
                  <c:v>Officer</c:v>
                </c:pt>
                <c:pt idx="1">
                  <c:v>Functional Manager</c:v>
                </c:pt>
                <c:pt idx="2">
                  <c:v>Senior Officer</c:v>
                </c:pt>
                <c:pt idx="3">
                  <c:v>Outsource</c:v>
                </c:pt>
              </c:strCache>
            </c:strRef>
          </c:cat>
          <c:val>
            <c:numRef>
              <c:f>'Data Kuesioner'!$H$40:$H$43</c:f>
              <c:numCache>
                <c:formatCode>General</c:formatCode>
                <c:ptCount val="4"/>
                <c:pt idx="0">
                  <c:v>4</c:v>
                </c:pt>
                <c:pt idx="1">
                  <c:v>1</c:v>
                </c:pt>
                <c:pt idx="2">
                  <c:v>1</c:v>
                </c:pt>
                <c:pt idx="3">
                  <c:v>1</c:v>
                </c:pt>
              </c:numCache>
            </c:numRef>
          </c:val>
          <c:extLst>
            <c:ext xmlns:c16="http://schemas.microsoft.com/office/drawing/2014/chart" uri="{C3380CC4-5D6E-409C-BE32-E72D297353CC}">
              <c16:uniqueId val="{00000000-ECE4-43D7-891A-D3201BE09558}"/>
            </c:ext>
          </c:extLst>
        </c:ser>
        <c:dLbls>
          <c:dLblPos val="outEnd"/>
          <c:showLegendKey val="0"/>
          <c:showVal val="1"/>
          <c:showCatName val="0"/>
          <c:showSerName val="0"/>
          <c:showPercent val="0"/>
          <c:showBubbleSize val="0"/>
        </c:dLbls>
        <c:gapWidth val="219"/>
        <c:overlap val="-27"/>
        <c:axId val="1729895407"/>
        <c:axId val="1727404671"/>
      </c:barChart>
      <c:catAx>
        <c:axId val="1729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7404671"/>
        <c:crosses val="autoZero"/>
        <c:auto val="1"/>
        <c:lblAlgn val="ctr"/>
        <c:lblOffset val="100"/>
        <c:noMultiLvlLbl val="0"/>
      </c:catAx>
      <c:valAx>
        <c:axId val="17274046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8954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 untuk Pekerjaan</a:t>
            </a:r>
          </a:p>
          <a:p>
            <a:pPr>
              <a:defRPr/>
            </a:pPr>
            <a:r>
              <a:rPr lang="en-ID"/>
              <a:t>Deliverables Sedikit dan Tingkat Kesulitan Rend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47:$G$50</c:f>
              <c:strCache>
                <c:ptCount val="4"/>
                <c:pt idx="0">
                  <c:v>Officer</c:v>
                </c:pt>
                <c:pt idx="1">
                  <c:v>Functional Manager</c:v>
                </c:pt>
                <c:pt idx="2">
                  <c:v>Senior Officer</c:v>
                </c:pt>
                <c:pt idx="3">
                  <c:v>Outsource</c:v>
                </c:pt>
              </c:strCache>
            </c:strRef>
          </c:cat>
          <c:val>
            <c:numRef>
              <c:f>'Data Kuesioner'!$H$47:$H$50</c:f>
              <c:numCache>
                <c:formatCode>General</c:formatCode>
                <c:ptCount val="4"/>
                <c:pt idx="0">
                  <c:v>3</c:v>
                </c:pt>
                <c:pt idx="1">
                  <c:v>1</c:v>
                </c:pt>
                <c:pt idx="2">
                  <c:v>1</c:v>
                </c:pt>
                <c:pt idx="3">
                  <c:v>1</c:v>
                </c:pt>
              </c:numCache>
            </c:numRef>
          </c:val>
          <c:extLst>
            <c:ext xmlns:c16="http://schemas.microsoft.com/office/drawing/2014/chart" uri="{C3380CC4-5D6E-409C-BE32-E72D297353CC}">
              <c16:uniqueId val="{00000000-D328-4131-BE30-6CA88764A0B8}"/>
            </c:ext>
          </c:extLst>
        </c:ser>
        <c:dLbls>
          <c:dLblPos val="outEnd"/>
          <c:showLegendKey val="0"/>
          <c:showVal val="1"/>
          <c:showCatName val="0"/>
          <c:showSerName val="0"/>
          <c:showPercent val="0"/>
          <c:showBubbleSize val="0"/>
        </c:dLbls>
        <c:gapWidth val="219"/>
        <c:overlap val="-27"/>
        <c:axId val="1729243967"/>
        <c:axId val="1731860927"/>
      </c:barChart>
      <c:catAx>
        <c:axId val="17292439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1860927"/>
        <c:crosses val="autoZero"/>
        <c:auto val="1"/>
        <c:lblAlgn val="ctr"/>
        <c:lblOffset val="100"/>
        <c:noMultiLvlLbl val="0"/>
      </c:catAx>
      <c:valAx>
        <c:axId val="1731860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2439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a:t>
            </a:r>
            <a:r>
              <a:rPr lang="en-ID" baseline="0"/>
              <a:t> untuk Pekerjaan</a:t>
            </a:r>
          </a:p>
          <a:p>
            <a:pPr>
              <a:defRPr/>
            </a:pPr>
            <a:r>
              <a:rPr lang="en-ID" baseline="0"/>
              <a:t>Deliverables Banyak dan Tingkat Kesulitan tingg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55:$G$58</c:f>
              <c:strCache>
                <c:ptCount val="4"/>
                <c:pt idx="0">
                  <c:v>Functional Manager</c:v>
                </c:pt>
                <c:pt idx="1">
                  <c:v>Senior Officer</c:v>
                </c:pt>
                <c:pt idx="2">
                  <c:v>Outsource</c:v>
                </c:pt>
                <c:pt idx="3">
                  <c:v>Officer</c:v>
                </c:pt>
              </c:strCache>
            </c:strRef>
          </c:cat>
          <c:val>
            <c:numRef>
              <c:f>'Data Kuesioner'!$H$55:$H$58</c:f>
              <c:numCache>
                <c:formatCode>General</c:formatCode>
                <c:ptCount val="4"/>
                <c:pt idx="0">
                  <c:v>2</c:v>
                </c:pt>
                <c:pt idx="1">
                  <c:v>2</c:v>
                </c:pt>
                <c:pt idx="2">
                  <c:v>1</c:v>
                </c:pt>
                <c:pt idx="3">
                  <c:v>0</c:v>
                </c:pt>
              </c:numCache>
            </c:numRef>
          </c:val>
          <c:extLst>
            <c:ext xmlns:c16="http://schemas.microsoft.com/office/drawing/2014/chart" uri="{C3380CC4-5D6E-409C-BE32-E72D297353CC}">
              <c16:uniqueId val="{00000000-D9E8-41D1-BE93-2F356665BA0D}"/>
            </c:ext>
          </c:extLst>
        </c:ser>
        <c:dLbls>
          <c:dLblPos val="outEnd"/>
          <c:showLegendKey val="0"/>
          <c:showVal val="1"/>
          <c:showCatName val="0"/>
          <c:showSerName val="0"/>
          <c:showPercent val="0"/>
          <c:showBubbleSize val="0"/>
        </c:dLbls>
        <c:gapWidth val="219"/>
        <c:overlap val="-27"/>
        <c:axId val="133063871"/>
        <c:axId val="1330695663"/>
      </c:barChart>
      <c:catAx>
        <c:axId val="1330638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0695663"/>
        <c:crosses val="autoZero"/>
        <c:auto val="1"/>
        <c:lblAlgn val="ctr"/>
        <c:lblOffset val="100"/>
        <c:noMultiLvlLbl val="0"/>
      </c:catAx>
      <c:valAx>
        <c:axId val="13306956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063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gunaan sumber daya simulasi proses </a:t>
            </a:r>
            <a:r>
              <a:rPr lang="en-US" i="1"/>
              <a:t>as 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Utilisasi Sumber Daya'!$B$2</c:f>
              <c:strCache>
                <c:ptCount val="1"/>
                <c:pt idx="0">
                  <c:v>Persentase</c:v>
                </c:pt>
              </c:strCache>
            </c:strRef>
          </c:tx>
          <c:spPr>
            <a:solidFill>
              <a:schemeClr val="accent1"/>
            </a:solidFill>
            <a:ln>
              <a:noFill/>
            </a:ln>
            <a:effectLst/>
          </c:spPr>
          <c:invertIfNegative val="0"/>
          <c:cat>
            <c:strRef>
              <c:f>'Utilisasi Sumber Daya'!$A$3:$A$7</c:f>
              <c:strCache>
                <c:ptCount val="5"/>
                <c:pt idx="0">
                  <c:v>Developer/provisioning engineer/tester</c:v>
                </c:pt>
                <c:pt idx="1">
                  <c:v>Outsource Officer</c:v>
                </c:pt>
                <c:pt idx="2">
                  <c:v>Senior developer/provisioning engineer/tester</c:v>
                </c:pt>
                <c:pt idx="3">
                  <c:v>Manager developer/provisioning engineer/tester</c:v>
                </c:pt>
                <c:pt idx="4">
                  <c:v>Project Manager</c:v>
                </c:pt>
              </c:strCache>
            </c:strRef>
          </c:cat>
          <c:val>
            <c:numRef>
              <c:f>'Utilisasi Sumber Daya'!$B$3:$B$7</c:f>
              <c:numCache>
                <c:formatCode>0.00%</c:formatCode>
                <c:ptCount val="5"/>
                <c:pt idx="0">
                  <c:v>0.78810000000000002</c:v>
                </c:pt>
                <c:pt idx="1">
                  <c:v>0.19640000000000002</c:v>
                </c:pt>
                <c:pt idx="2">
                  <c:v>0.19639999999999999</c:v>
                </c:pt>
                <c:pt idx="3">
                  <c:v>0.17119999999999999</c:v>
                </c:pt>
                <c:pt idx="4">
                  <c:v>1.78E-2</c:v>
                </c:pt>
              </c:numCache>
            </c:numRef>
          </c:val>
          <c:extLst>
            <c:ext xmlns:c16="http://schemas.microsoft.com/office/drawing/2014/chart" uri="{C3380CC4-5D6E-409C-BE32-E72D297353CC}">
              <c16:uniqueId val="{00000000-F5DE-4353-82A1-8E8AED2AB29B}"/>
            </c:ext>
          </c:extLst>
        </c:ser>
        <c:dLbls>
          <c:showLegendKey val="0"/>
          <c:showVal val="0"/>
          <c:showCatName val="0"/>
          <c:showSerName val="0"/>
          <c:showPercent val="0"/>
          <c:showBubbleSize val="0"/>
        </c:dLbls>
        <c:gapWidth val="150"/>
        <c:axId val="679288912"/>
        <c:axId val="679289240"/>
      </c:barChart>
      <c:catAx>
        <c:axId val="679288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9289240"/>
        <c:crosses val="autoZero"/>
        <c:auto val="1"/>
        <c:lblAlgn val="ctr"/>
        <c:lblOffset val="100"/>
        <c:noMultiLvlLbl val="0"/>
      </c:catAx>
      <c:valAx>
        <c:axId val="679289240"/>
        <c:scaling>
          <c:orientation val="minMax"/>
        </c:scaling>
        <c:delete val="0"/>
        <c:axPos val="l"/>
        <c:majorGridlines>
          <c:spPr>
            <a:ln w="9525" cap="flat" cmpd="sng" algn="ctr">
              <a:solidFill>
                <a:schemeClr val="tx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928891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gunaan sumber daya simulasi</a:t>
            </a:r>
            <a:r>
              <a:rPr lang="en-US" baseline="0"/>
              <a:t> proses </a:t>
            </a:r>
            <a:r>
              <a:rPr lang="en-US" i="1" baseline="0"/>
              <a:t>to b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Utilisasi Sumber Daya'!$B$27</c:f>
              <c:strCache>
                <c:ptCount val="1"/>
                <c:pt idx="0">
                  <c:v>Persentase</c:v>
                </c:pt>
              </c:strCache>
            </c:strRef>
          </c:tx>
          <c:spPr>
            <a:solidFill>
              <a:schemeClr val="accent1"/>
            </a:solidFill>
            <a:ln>
              <a:noFill/>
            </a:ln>
            <a:effectLst/>
          </c:spPr>
          <c:invertIfNegative val="0"/>
          <c:cat>
            <c:strRef>
              <c:f>'Utilisasi Sumber Daya'!$A$28:$A$33</c:f>
              <c:strCache>
                <c:ptCount val="6"/>
                <c:pt idx="0">
                  <c:v>Developer/Provisioning/tester</c:v>
                </c:pt>
                <c:pt idx="1">
                  <c:v>Senior Developer/Provisioning/tester</c:v>
                </c:pt>
                <c:pt idx="2">
                  <c:v>Outsource officer</c:v>
                </c:pt>
                <c:pt idx="3">
                  <c:v>Project Manager</c:v>
                </c:pt>
                <c:pt idx="4">
                  <c:v>Manager Developer/Provisioning/tester</c:v>
                </c:pt>
                <c:pt idx="5">
                  <c:v>Sistem Optimasi Alokasi Pekerjaan dan Sumber Daya</c:v>
                </c:pt>
              </c:strCache>
            </c:strRef>
          </c:cat>
          <c:val>
            <c:numRef>
              <c:f>'Utilisasi Sumber Daya'!$B$28:$B$33</c:f>
              <c:numCache>
                <c:formatCode>0%</c:formatCode>
                <c:ptCount val="6"/>
                <c:pt idx="0">
                  <c:v>0.66</c:v>
                </c:pt>
                <c:pt idx="1">
                  <c:v>0.59</c:v>
                </c:pt>
                <c:pt idx="2">
                  <c:v>0.28999999999999998</c:v>
                </c:pt>
                <c:pt idx="3">
                  <c:v>0.03</c:v>
                </c:pt>
                <c:pt idx="4">
                  <c:v>0.01</c:v>
                </c:pt>
                <c:pt idx="5">
                  <c:v>0</c:v>
                </c:pt>
              </c:numCache>
            </c:numRef>
          </c:val>
          <c:extLst>
            <c:ext xmlns:c16="http://schemas.microsoft.com/office/drawing/2014/chart" uri="{C3380CC4-5D6E-409C-BE32-E72D297353CC}">
              <c16:uniqueId val="{00000000-0B5B-46BF-97E3-246C95B35000}"/>
            </c:ext>
          </c:extLst>
        </c:ser>
        <c:dLbls>
          <c:showLegendKey val="0"/>
          <c:showVal val="0"/>
          <c:showCatName val="0"/>
          <c:showSerName val="0"/>
          <c:showPercent val="0"/>
          <c:showBubbleSize val="0"/>
        </c:dLbls>
        <c:gapWidth val="150"/>
        <c:axId val="99444496"/>
        <c:axId val="99445216"/>
      </c:barChart>
      <c:catAx>
        <c:axId val="99444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445216"/>
        <c:crosses val="autoZero"/>
        <c:auto val="1"/>
        <c:lblAlgn val="ctr"/>
        <c:lblOffset val="100"/>
        <c:noMultiLvlLbl val="0"/>
      </c:catAx>
      <c:valAx>
        <c:axId val="99445216"/>
        <c:scaling>
          <c:orientation val="minMax"/>
        </c:scaling>
        <c:delete val="0"/>
        <c:axPos val="l"/>
        <c:majorGridlines>
          <c:spPr>
            <a:ln w="9525" cap="flat" cmpd="sng" algn="ctr">
              <a:solidFill>
                <a:schemeClr val="tx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44449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a:t>
            </a:r>
            <a:r>
              <a:rPr lang="en-ID" baseline="0"/>
              <a:t> Pekerja untuk pekerjaan</a:t>
            </a:r>
          </a:p>
          <a:p>
            <a:pPr>
              <a:defRPr/>
            </a:pPr>
            <a:r>
              <a:rPr lang="en-ID" baseline="0"/>
              <a:t>Deliverables Banyak dan Tingkat Kesulitan Rendah</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40:$G$43</c:f>
              <c:strCache>
                <c:ptCount val="4"/>
                <c:pt idx="0">
                  <c:v>Officer</c:v>
                </c:pt>
                <c:pt idx="1">
                  <c:v>Functional Manager</c:v>
                </c:pt>
                <c:pt idx="2">
                  <c:v>Senior Officer</c:v>
                </c:pt>
                <c:pt idx="3">
                  <c:v>Outsource</c:v>
                </c:pt>
              </c:strCache>
            </c:strRef>
          </c:cat>
          <c:val>
            <c:numRef>
              <c:f>'Data Kuesioner'!$H$40:$H$43</c:f>
              <c:numCache>
                <c:formatCode>General</c:formatCode>
                <c:ptCount val="4"/>
                <c:pt idx="0">
                  <c:v>4</c:v>
                </c:pt>
                <c:pt idx="1">
                  <c:v>1</c:v>
                </c:pt>
                <c:pt idx="2">
                  <c:v>1</c:v>
                </c:pt>
                <c:pt idx="3">
                  <c:v>1</c:v>
                </c:pt>
              </c:numCache>
            </c:numRef>
          </c:val>
          <c:extLst>
            <c:ext xmlns:c16="http://schemas.microsoft.com/office/drawing/2014/chart" uri="{C3380CC4-5D6E-409C-BE32-E72D297353CC}">
              <c16:uniqueId val="{00000000-ECE4-43D7-891A-D3201BE09558}"/>
            </c:ext>
          </c:extLst>
        </c:ser>
        <c:dLbls>
          <c:dLblPos val="outEnd"/>
          <c:showLegendKey val="0"/>
          <c:showVal val="1"/>
          <c:showCatName val="0"/>
          <c:showSerName val="0"/>
          <c:showPercent val="0"/>
          <c:showBubbleSize val="0"/>
        </c:dLbls>
        <c:gapWidth val="219"/>
        <c:overlap val="-27"/>
        <c:axId val="1729895407"/>
        <c:axId val="1727404671"/>
      </c:barChart>
      <c:catAx>
        <c:axId val="1729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7404671"/>
        <c:crosses val="autoZero"/>
        <c:auto val="1"/>
        <c:lblAlgn val="ctr"/>
        <c:lblOffset val="100"/>
        <c:noMultiLvlLbl val="0"/>
      </c:catAx>
      <c:valAx>
        <c:axId val="17274046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8954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Proyek Berdasarkan Daer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A$3</c:f>
              <c:strCache>
                <c:ptCount val="1"/>
                <c:pt idx="0">
                  <c:v>Biaya sesuai</c:v>
                </c:pt>
              </c:strCache>
            </c:strRef>
          </c:tx>
          <c:spPr>
            <a:solidFill>
              <a:schemeClr val="accent2"/>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3:$J$3</c:f>
              <c:numCache>
                <c:formatCode>0%</c:formatCode>
                <c:ptCount val="9"/>
                <c:pt idx="0">
                  <c:v>0.62</c:v>
                </c:pt>
                <c:pt idx="1">
                  <c:v>0.62</c:v>
                </c:pt>
                <c:pt idx="2">
                  <c:v>0.63</c:v>
                </c:pt>
                <c:pt idx="3">
                  <c:v>0.56999999999999995</c:v>
                </c:pt>
                <c:pt idx="4">
                  <c:v>0.61</c:v>
                </c:pt>
                <c:pt idx="5">
                  <c:v>0.62</c:v>
                </c:pt>
                <c:pt idx="6">
                  <c:v>0.66</c:v>
                </c:pt>
                <c:pt idx="7">
                  <c:v>0.65</c:v>
                </c:pt>
                <c:pt idx="8">
                  <c:v>0.63</c:v>
                </c:pt>
              </c:numCache>
            </c:numRef>
          </c:val>
          <c:extLst>
            <c:ext xmlns:c16="http://schemas.microsoft.com/office/drawing/2014/chart" uri="{C3380CC4-5D6E-409C-BE32-E72D297353CC}">
              <c16:uniqueId val="{00000000-067F-48EB-AE57-E29981FCE897}"/>
            </c:ext>
          </c:extLst>
        </c:ser>
        <c:ser>
          <c:idx val="2"/>
          <c:order val="2"/>
          <c:tx>
            <c:strRef>
              <c:f>Sheet1!$A$4</c:f>
              <c:strCache>
                <c:ptCount val="1"/>
                <c:pt idx="0">
                  <c:v>Tepat waktu</c:v>
                </c:pt>
              </c:strCache>
            </c:strRef>
          </c:tx>
          <c:spPr>
            <a:solidFill>
              <a:schemeClr val="accent3"/>
            </a:solidFill>
            <a:ln>
              <a:noFill/>
            </a:ln>
            <a:effectLst/>
          </c:spPr>
          <c:invertIfNegative val="0"/>
          <c:dLbls>
            <c:dLbl>
              <c:idx val="0"/>
              <c:layout>
                <c:manualLayout>
                  <c:x val="0"/>
                  <c:y val="-7.40740740740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7F-48EB-AE57-E29981FCE897}"/>
                </c:ext>
              </c:extLst>
            </c:dLbl>
            <c:dLbl>
              <c:idx val="1"/>
              <c:layout>
                <c:manualLayout>
                  <c:x val="3.0485476300106274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7F-48EB-AE57-E29981FCE897}"/>
                </c:ext>
              </c:extLst>
            </c:dLbl>
            <c:dLbl>
              <c:idx val="2"/>
              <c:layout>
                <c:manualLayout>
                  <c:x val="3.602829017285286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7F-48EB-AE57-E29981FCE897}"/>
                </c:ext>
              </c:extLst>
            </c:dLbl>
            <c:dLbl>
              <c:idx val="3"/>
              <c:layout>
                <c:manualLayout>
                  <c:x val="3.0485476300106274E-2"/>
                  <c:y val="-7.8703703703703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7F-48EB-AE57-E29981FCE897}"/>
                </c:ext>
              </c:extLst>
            </c:dLbl>
            <c:dLbl>
              <c:idx val="4"/>
              <c:layout>
                <c:manualLayout>
                  <c:x val="3.3256883236479573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7F-48EB-AE57-E29981FCE897}"/>
                </c:ext>
              </c:extLst>
            </c:dLbl>
            <c:dLbl>
              <c:idx val="5"/>
              <c:layout>
                <c:manualLayout>
                  <c:x val="2.494266242735968E-2"/>
                  <c:y val="-3.24074074074074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7F-48EB-AE57-E29981FCE897}"/>
                </c:ext>
              </c:extLst>
            </c:dLbl>
            <c:dLbl>
              <c:idx val="6"/>
              <c:layout>
                <c:manualLayout>
                  <c:x val="3.3256883236479573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7F-48EB-AE57-E29981FCE897}"/>
                </c:ext>
              </c:extLst>
            </c:dLbl>
            <c:dLbl>
              <c:idx val="7"/>
              <c:layout>
                <c:manualLayout>
                  <c:x val="3.3256883236479573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7F-48EB-AE57-E29981FCE897}"/>
                </c:ext>
              </c:extLst>
            </c:dLbl>
            <c:dLbl>
              <c:idx val="8"/>
              <c:layout>
                <c:manualLayout>
                  <c:x val="4.1571104045599466E-2"/>
                  <c:y val="-9.25925925925928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67F-48EB-AE57-E29981FCE8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4:$J$4</c:f>
              <c:numCache>
                <c:formatCode>0%</c:formatCode>
                <c:ptCount val="9"/>
                <c:pt idx="0">
                  <c:v>0.55000000000000004</c:v>
                </c:pt>
                <c:pt idx="1">
                  <c:v>0.56000000000000005</c:v>
                </c:pt>
                <c:pt idx="2">
                  <c:v>0.53</c:v>
                </c:pt>
                <c:pt idx="3">
                  <c:v>0.5</c:v>
                </c:pt>
                <c:pt idx="4">
                  <c:v>0.51</c:v>
                </c:pt>
                <c:pt idx="5">
                  <c:v>0.52</c:v>
                </c:pt>
                <c:pt idx="6">
                  <c:v>0.63</c:v>
                </c:pt>
                <c:pt idx="7">
                  <c:v>0.6</c:v>
                </c:pt>
                <c:pt idx="8">
                  <c:v>0.57999999999999996</c:v>
                </c:pt>
              </c:numCache>
            </c:numRef>
          </c:val>
          <c:extLst>
            <c:ext xmlns:c16="http://schemas.microsoft.com/office/drawing/2014/chart" uri="{C3380CC4-5D6E-409C-BE32-E72D297353CC}">
              <c16:uniqueId val="{0000000A-067F-48EB-AE57-E29981FCE897}"/>
            </c:ext>
          </c:extLst>
        </c:ser>
        <c:ser>
          <c:idx val="3"/>
          <c:order val="3"/>
          <c:tx>
            <c:strRef>
              <c:f>Sheet1!$A$5</c:f>
              <c:strCache>
                <c:ptCount val="1"/>
                <c:pt idx="0">
                  <c:v>Biaya bias</c:v>
                </c:pt>
              </c:strCache>
            </c:strRef>
          </c:tx>
          <c:spPr>
            <a:solidFill>
              <a:schemeClr val="accent4"/>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5:$J$5</c:f>
              <c:numCache>
                <c:formatCode>0%</c:formatCode>
                <c:ptCount val="9"/>
                <c:pt idx="0">
                  <c:v>0.35</c:v>
                </c:pt>
                <c:pt idx="1">
                  <c:v>0.38</c:v>
                </c:pt>
                <c:pt idx="2">
                  <c:v>0.32</c:v>
                </c:pt>
                <c:pt idx="3">
                  <c:v>0.4</c:v>
                </c:pt>
                <c:pt idx="4">
                  <c:v>0.28000000000000003</c:v>
                </c:pt>
                <c:pt idx="5">
                  <c:v>0.34</c:v>
                </c:pt>
                <c:pt idx="6">
                  <c:v>0.33</c:v>
                </c:pt>
                <c:pt idx="7">
                  <c:v>0.26</c:v>
                </c:pt>
                <c:pt idx="8">
                  <c:v>0.32</c:v>
                </c:pt>
              </c:numCache>
            </c:numRef>
          </c:val>
          <c:extLst>
            <c:ext xmlns:c16="http://schemas.microsoft.com/office/drawing/2014/chart" uri="{C3380CC4-5D6E-409C-BE32-E72D297353CC}">
              <c16:uniqueId val="{0000000B-067F-48EB-AE57-E29981FCE897}"/>
            </c:ext>
          </c:extLst>
        </c:ser>
        <c:ser>
          <c:idx val="4"/>
          <c:order val="4"/>
          <c:tx>
            <c:strRef>
              <c:f>Sheet1!$A$6</c:f>
              <c:strCache>
                <c:ptCount val="1"/>
                <c:pt idx="0">
                  <c:v>Scope creep</c:v>
                </c:pt>
              </c:strCache>
            </c:strRef>
          </c:tx>
          <c:spPr>
            <a:solidFill>
              <a:schemeClr val="accent5"/>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6:$J$6</c:f>
              <c:numCache>
                <c:formatCode>0%</c:formatCode>
                <c:ptCount val="9"/>
                <c:pt idx="0">
                  <c:v>0.34</c:v>
                </c:pt>
                <c:pt idx="1">
                  <c:v>0.39</c:v>
                </c:pt>
                <c:pt idx="2">
                  <c:v>0.27</c:v>
                </c:pt>
                <c:pt idx="3">
                  <c:v>0.32</c:v>
                </c:pt>
                <c:pt idx="4">
                  <c:v>0.25</c:v>
                </c:pt>
                <c:pt idx="5">
                  <c:v>0.28999999999999998</c:v>
                </c:pt>
                <c:pt idx="6">
                  <c:v>0.27</c:v>
                </c:pt>
                <c:pt idx="7">
                  <c:v>0.28000000000000003</c:v>
                </c:pt>
                <c:pt idx="8">
                  <c:v>0.33</c:v>
                </c:pt>
              </c:numCache>
            </c:numRef>
          </c:val>
          <c:extLst>
            <c:ext xmlns:c16="http://schemas.microsoft.com/office/drawing/2014/chart" uri="{C3380CC4-5D6E-409C-BE32-E72D297353CC}">
              <c16:uniqueId val="{0000000C-067F-48EB-AE57-E29981FCE897}"/>
            </c:ext>
          </c:extLst>
        </c:ser>
        <c:ser>
          <c:idx val="5"/>
          <c:order val="5"/>
          <c:tx>
            <c:strRef>
              <c:f>Sheet1!$A$7</c:f>
              <c:strCache>
                <c:ptCount val="1"/>
                <c:pt idx="0">
                  <c:v>Gagal</c:v>
                </c:pt>
              </c:strCache>
            </c:strRef>
          </c:tx>
          <c:spPr>
            <a:solidFill>
              <a:schemeClr val="accent6"/>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7:$J$7</c:f>
              <c:numCache>
                <c:formatCode>0%</c:formatCode>
                <c:ptCount val="9"/>
                <c:pt idx="0">
                  <c:v>0.12</c:v>
                </c:pt>
                <c:pt idx="1">
                  <c:v>0.09</c:v>
                </c:pt>
                <c:pt idx="2">
                  <c:v>0.15</c:v>
                </c:pt>
                <c:pt idx="3">
                  <c:v>0.12</c:v>
                </c:pt>
                <c:pt idx="4">
                  <c:v>0.13</c:v>
                </c:pt>
                <c:pt idx="5">
                  <c:v>0.11</c:v>
                </c:pt>
                <c:pt idx="6">
                  <c:v>0.2</c:v>
                </c:pt>
                <c:pt idx="7">
                  <c:v>0.12</c:v>
                </c:pt>
                <c:pt idx="8">
                  <c:v>0.14000000000000001</c:v>
                </c:pt>
              </c:numCache>
            </c:numRef>
          </c:val>
          <c:extLst>
            <c:ext xmlns:c16="http://schemas.microsoft.com/office/drawing/2014/chart" uri="{C3380CC4-5D6E-409C-BE32-E72D297353CC}">
              <c16:uniqueId val="{0000000D-067F-48EB-AE57-E29981FCE897}"/>
            </c:ext>
          </c:extLst>
        </c:ser>
        <c:dLbls>
          <c:showLegendKey val="0"/>
          <c:showVal val="0"/>
          <c:showCatName val="0"/>
          <c:showSerName val="0"/>
          <c:showPercent val="0"/>
          <c:showBubbleSize val="0"/>
        </c:dLbls>
        <c:gapWidth val="150"/>
        <c:axId val="402503344"/>
        <c:axId val="402502688"/>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Memenuhi targ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1:$J$1</c15:sqref>
                        </c15:formulaRef>
                      </c:ext>
                    </c:extLst>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extLst>
                      <c:ext uri="{02D57815-91ED-43cb-92C2-25804820EDAC}">
                        <c15:formulaRef>
                          <c15:sqref>Sheet1!$B$2:$J$2</c15:sqref>
                        </c15:formulaRef>
                      </c:ext>
                    </c:extLst>
                    <c:numCache>
                      <c:formatCode>0%</c:formatCode>
                      <c:ptCount val="9"/>
                      <c:pt idx="0">
                        <c:v>0.73</c:v>
                      </c:pt>
                      <c:pt idx="1">
                        <c:v>0.75</c:v>
                      </c:pt>
                      <c:pt idx="2">
                        <c:v>0.71</c:v>
                      </c:pt>
                      <c:pt idx="3">
                        <c:v>0.7</c:v>
                      </c:pt>
                      <c:pt idx="4">
                        <c:v>0.72</c:v>
                      </c:pt>
                      <c:pt idx="5">
                        <c:v>0.75</c:v>
                      </c:pt>
                      <c:pt idx="6">
                        <c:v>0.69</c:v>
                      </c:pt>
                      <c:pt idx="7">
                        <c:v>0.74</c:v>
                      </c:pt>
                      <c:pt idx="8">
                        <c:v>0.72</c:v>
                      </c:pt>
                    </c:numCache>
                  </c:numRef>
                </c:val>
                <c:extLst>
                  <c:ext xmlns:c16="http://schemas.microsoft.com/office/drawing/2014/chart" uri="{C3380CC4-5D6E-409C-BE32-E72D297353CC}">
                    <c16:uniqueId val="{0000000E-067F-48EB-AE57-E29981FCE897}"/>
                  </c:ext>
                </c:extLst>
              </c15:ser>
            </c15:filteredBarSeries>
          </c:ext>
        </c:extLst>
      </c:barChart>
      <c:catAx>
        <c:axId val="40250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2688"/>
        <c:crosses val="autoZero"/>
        <c:auto val="1"/>
        <c:lblAlgn val="ctr"/>
        <c:lblOffset val="100"/>
        <c:noMultiLvlLbl val="0"/>
      </c:catAx>
      <c:valAx>
        <c:axId val="4025026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3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bangan Pemilihan Sumber Daya</a:t>
            </a:r>
            <a:r>
              <a:rPr lang="en-ID" baseline="0"/>
              <a:t> oleh Pakar</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3:$G$6</c:f>
              <c:strCache>
                <c:ptCount val="4"/>
                <c:pt idx="0">
                  <c:v>Beban Kerja Anggota</c:v>
                </c:pt>
                <c:pt idx="1">
                  <c:v>Softskill Anggota</c:v>
                </c:pt>
                <c:pt idx="2">
                  <c:v>Hardskill Anggota</c:v>
                </c:pt>
                <c:pt idx="3">
                  <c:v>Portfolio dan kualifikasi anggota</c:v>
                </c:pt>
              </c:strCache>
            </c:strRef>
          </c:cat>
          <c:val>
            <c:numRef>
              <c:f>'Data Kuesioner'!$H$3:$H$6</c:f>
              <c:numCache>
                <c:formatCode>General</c:formatCode>
                <c:ptCount val="4"/>
                <c:pt idx="0">
                  <c:v>4</c:v>
                </c:pt>
                <c:pt idx="1">
                  <c:v>3</c:v>
                </c:pt>
                <c:pt idx="2">
                  <c:v>3</c:v>
                </c:pt>
                <c:pt idx="3">
                  <c:v>2</c:v>
                </c:pt>
              </c:numCache>
            </c:numRef>
          </c:val>
          <c:extLst>
            <c:ext xmlns:c16="http://schemas.microsoft.com/office/drawing/2014/chart" uri="{C3380CC4-5D6E-409C-BE32-E72D297353CC}">
              <c16:uniqueId val="{00000000-3784-4205-8753-268DB1109CCA}"/>
            </c:ext>
          </c:extLst>
        </c:ser>
        <c:dLbls>
          <c:dLblPos val="outEnd"/>
          <c:showLegendKey val="0"/>
          <c:showVal val="1"/>
          <c:showCatName val="0"/>
          <c:showSerName val="0"/>
          <c:showPercent val="0"/>
          <c:showBubbleSize val="0"/>
        </c:dLbls>
        <c:gapWidth val="219"/>
        <c:overlap val="-27"/>
        <c:axId val="1329048559"/>
        <c:axId val="1330694223"/>
      </c:barChart>
      <c:catAx>
        <c:axId val="13290485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0694223"/>
        <c:crosses val="autoZero"/>
        <c:auto val="1"/>
        <c:lblAlgn val="ctr"/>
        <c:lblOffset val="100"/>
        <c:noMultiLvlLbl val="0"/>
      </c:catAx>
      <c:valAx>
        <c:axId val="13306942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a:t>
                </a:r>
                <a:r>
                  <a:rPr lang="en-ID" baseline="0"/>
                  <a:t> Pilihan</a:t>
                </a:r>
                <a:endParaRPr lang="en-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904855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abangan Jumlah Proyek yang Dibebank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14:$G$15</c:f>
              <c:strCache>
                <c:ptCount val="2"/>
                <c:pt idx="0">
                  <c:v>2 Pekerjaan</c:v>
                </c:pt>
                <c:pt idx="1">
                  <c:v>3 Pekerjaan</c:v>
                </c:pt>
              </c:strCache>
            </c:strRef>
          </c:cat>
          <c:val>
            <c:numRef>
              <c:f>'Data Kuesioner'!$H$14:$H$15</c:f>
              <c:numCache>
                <c:formatCode>General</c:formatCode>
                <c:ptCount val="2"/>
                <c:pt idx="0">
                  <c:v>2</c:v>
                </c:pt>
                <c:pt idx="1">
                  <c:v>2</c:v>
                </c:pt>
              </c:numCache>
            </c:numRef>
          </c:val>
          <c:extLst>
            <c:ext xmlns:c16="http://schemas.microsoft.com/office/drawing/2014/chart" uri="{C3380CC4-5D6E-409C-BE32-E72D297353CC}">
              <c16:uniqueId val="{00000000-101C-4726-98D5-211F897CB05D}"/>
            </c:ext>
          </c:extLst>
        </c:ser>
        <c:dLbls>
          <c:dLblPos val="outEnd"/>
          <c:showLegendKey val="0"/>
          <c:showVal val="1"/>
          <c:showCatName val="0"/>
          <c:showSerName val="0"/>
          <c:showPercent val="0"/>
          <c:showBubbleSize val="0"/>
        </c:dLbls>
        <c:gapWidth val="219"/>
        <c:overlap val="-27"/>
        <c:axId val="1723986783"/>
        <c:axId val="1849210047"/>
      </c:barChart>
      <c:catAx>
        <c:axId val="17239867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210047"/>
        <c:crosses val="autoZero"/>
        <c:auto val="1"/>
        <c:lblAlgn val="ctr"/>
        <c:lblOffset val="100"/>
        <c:noMultiLvlLbl val="0"/>
      </c:catAx>
      <c:valAx>
        <c:axId val="18492100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986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bangan</a:t>
            </a:r>
            <a:r>
              <a:rPr lang="en-ID" baseline="0"/>
              <a:t> Pakar Menunjuk Sumber Daya Spesifik</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19:$G$23</c:f>
              <c:strCache>
                <c:ptCount val="5"/>
                <c:pt idx="0">
                  <c:v>Skill Melebihi rata-rata</c:v>
                </c:pt>
                <c:pt idx="1">
                  <c:v>Keterbatasan Sumber daya</c:v>
                </c:pt>
                <c:pt idx="2">
                  <c:v>Waktu penyelesaian yang cepat</c:v>
                </c:pt>
                <c:pt idx="3">
                  <c:v>Keinginan dari anggota tersebut</c:v>
                </c:pt>
                <c:pt idx="4">
                  <c:v>Kedekatan dengan anggota</c:v>
                </c:pt>
              </c:strCache>
            </c:strRef>
          </c:cat>
          <c:val>
            <c:numRef>
              <c:f>'Data Kuesioner'!$H$19:$H$23</c:f>
              <c:numCache>
                <c:formatCode>General</c:formatCode>
                <c:ptCount val="5"/>
                <c:pt idx="0">
                  <c:v>3</c:v>
                </c:pt>
                <c:pt idx="1">
                  <c:v>2</c:v>
                </c:pt>
                <c:pt idx="2">
                  <c:v>2</c:v>
                </c:pt>
                <c:pt idx="3">
                  <c:v>1</c:v>
                </c:pt>
                <c:pt idx="4">
                  <c:v>1</c:v>
                </c:pt>
              </c:numCache>
            </c:numRef>
          </c:val>
          <c:extLst>
            <c:ext xmlns:c16="http://schemas.microsoft.com/office/drawing/2014/chart" uri="{C3380CC4-5D6E-409C-BE32-E72D297353CC}">
              <c16:uniqueId val="{00000000-DAA1-4EA8-8ADE-684085F50A37}"/>
            </c:ext>
          </c:extLst>
        </c:ser>
        <c:dLbls>
          <c:dLblPos val="outEnd"/>
          <c:showLegendKey val="0"/>
          <c:showVal val="1"/>
          <c:showCatName val="0"/>
          <c:showSerName val="0"/>
          <c:showPercent val="0"/>
          <c:showBubbleSize val="0"/>
        </c:dLbls>
        <c:gapWidth val="219"/>
        <c:overlap val="-27"/>
        <c:axId val="45817871"/>
        <c:axId val="1852614559"/>
      </c:barChart>
      <c:catAx>
        <c:axId val="458178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14559"/>
        <c:crosses val="autoZero"/>
        <c:auto val="1"/>
        <c:lblAlgn val="ctr"/>
        <c:lblOffset val="100"/>
        <c:noMultiLvlLbl val="0"/>
      </c:catAx>
      <c:valAx>
        <c:axId val="185261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17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bangan</a:t>
            </a:r>
            <a:r>
              <a:rPr lang="en-ID" baseline="0"/>
              <a:t> Penunjukan Sumber Daya Penggant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25:$G$27</c:f>
              <c:strCache>
                <c:ptCount val="3"/>
                <c:pt idx="0">
                  <c:v>Ketersediaan anggota lain</c:v>
                </c:pt>
                <c:pt idx="1">
                  <c:v>Kemampuan Anggota Lain</c:v>
                </c:pt>
                <c:pt idx="2">
                  <c:v>Kedekatan dengan anggota lain</c:v>
                </c:pt>
              </c:strCache>
            </c:strRef>
          </c:cat>
          <c:val>
            <c:numRef>
              <c:f>'Data Kuesioner'!$H$25:$H$27</c:f>
              <c:numCache>
                <c:formatCode>General</c:formatCode>
                <c:ptCount val="3"/>
                <c:pt idx="0">
                  <c:v>4</c:v>
                </c:pt>
                <c:pt idx="1">
                  <c:v>4</c:v>
                </c:pt>
                <c:pt idx="2">
                  <c:v>1</c:v>
                </c:pt>
              </c:numCache>
            </c:numRef>
          </c:val>
          <c:extLst>
            <c:ext xmlns:c16="http://schemas.microsoft.com/office/drawing/2014/chart" uri="{C3380CC4-5D6E-409C-BE32-E72D297353CC}">
              <c16:uniqueId val="{00000000-7B39-4CE2-BBE4-B65543C1980B}"/>
            </c:ext>
          </c:extLst>
        </c:ser>
        <c:dLbls>
          <c:dLblPos val="outEnd"/>
          <c:showLegendKey val="0"/>
          <c:showVal val="1"/>
          <c:showCatName val="0"/>
          <c:showSerName val="0"/>
          <c:showPercent val="0"/>
          <c:showBubbleSize val="0"/>
        </c:dLbls>
        <c:gapWidth val="219"/>
        <c:overlap val="-27"/>
        <c:axId val="131104223"/>
        <c:axId val="1852640959"/>
      </c:barChart>
      <c:catAx>
        <c:axId val="13110422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40959"/>
        <c:crosses val="autoZero"/>
        <c:auto val="1"/>
        <c:lblAlgn val="ctr"/>
        <c:lblOffset val="100"/>
        <c:noMultiLvlLbl val="0"/>
      </c:catAx>
      <c:valAx>
        <c:axId val="18526409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10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 untuk pekerjaan</a:t>
            </a:r>
          </a:p>
          <a:p>
            <a:pPr>
              <a:defRPr/>
            </a:pPr>
            <a:r>
              <a:rPr lang="en-ID"/>
              <a:t>Deliverables Sedikit dan Tingkat Kesulitan</a:t>
            </a:r>
            <a:r>
              <a:rPr lang="en-ID" baseline="0"/>
              <a:t> Tingg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32:$G$35</c:f>
              <c:strCache>
                <c:ptCount val="4"/>
                <c:pt idx="0">
                  <c:v>Senior Officer</c:v>
                </c:pt>
                <c:pt idx="1">
                  <c:v>Functional Manager</c:v>
                </c:pt>
                <c:pt idx="2">
                  <c:v>Officer</c:v>
                </c:pt>
                <c:pt idx="3">
                  <c:v>Outsource</c:v>
                </c:pt>
              </c:strCache>
            </c:strRef>
          </c:cat>
          <c:val>
            <c:numRef>
              <c:f>'Data Kuesioner'!$H$32:$H$35</c:f>
              <c:numCache>
                <c:formatCode>General</c:formatCode>
                <c:ptCount val="4"/>
                <c:pt idx="0">
                  <c:v>4</c:v>
                </c:pt>
                <c:pt idx="1">
                  <c:v>2</c:v>
                </c:pt>
                <c:pt idx="2">
                  <c:v>2</c:v>
                </c:pt>
                <c:pt idx="3">
                  <c:v>1</c:v>
                </c:pt>
              </c:numCache>
            </c:numRef>
          </c:val>
          <c:extLst>
            <c:ext xmlns:c16="http://schemas.microsoft.com/office/drawing/2014/chart" uri="{C3380CC4-5D6E-409C-BE32-E72D297353CC}">
              <c16:uniqueId val="{00000000-1263-49E0-A12F-548733BD6C4E}"/>
            </c:ext>
          </c:extLst>
        </c:ser>
        <c:dLbls>
          <c:dLblPos val="outEnd"/>
          <c:showLegendKey val="0"/>
          <c:showVal val="1"/>
          <c:showCatName val="0"/>
          <c:showSerName val="0"/>
          <c:showPercent val="0"/>
          <c:showBubbleSize val="0"/>
        </c:dLbls>
        <c:gapWidth val="219"/>
        <c:overlap val="-27"/>
        <c:axId val="488436015"/>
        <c:axId val="1852641439"/>
      </c:barChart>
      <c:catAx>
        <c:axId val="488436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41439"/>
        <c:crosses val="autoZero"/>
        <c:auto val="1"/>
        <c:lblAlgn val="ctr"/>
        <c:lblOffset val="100"/>
        <c:noMultiLvlLbl val="0"/>
      </c:catAx>
      <c:valAx>
        <c:axId val="1852641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84360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a:t>
            </a:r>
            <a:r>
              <a:rPr lang="en-ID" baseline="0"/>
              <a:t> Pekerja untuk pekerjaan</a:t>
            </a:r>
          </a:p>
          <a:p>
            <a:pPr>
              <a:defRPr/>
            </a:pPr>
            <a:r>
              <a:rPr lang="en-ID" baseline="0"/>
              <a:t>Deliverables Banyak dan Tingkat Kesulitan Rendah</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40:$G$43</c:f>
              <c:strCache>
                <c:ptCount val="4"/>
                <c:pt idx="0">
                  <c:v>Officer</c:v>
                </c:pt>
                <c:pt idx="1">
                  <c:v>Functional Manager</c:v>
                </c:pt>
                <c:pt idx="2">
                  <c:v>Senior Officer</c:v>
                </c:pt>
                <c:pt idx="3">
                  <c:v>Outsource</c:v>
                </c:pt>
              </c:strCache>
            </c:strRef>
          </c:cat>
          <c:val>
            <c:numRef>
              <c:f>'Data Kuesioner'!$H$40:$H$43</c:f>
              <c:numCache>
                <c:formatCode>General</c:formatCode>
                <c:ptCount val="4"/>
                <c:pt idx="0">
                  <c:v>4</c:v>
                </c:pt>
                <c:pt idx="1">
                  <c:v>1</c:v>
                </c:pt>
                <c:pt idx="2">
                  <c:v>1</c:v>
                </c:pt>
                <c:pt idx="3">
                  <c:v>1</c:v>
                </c:pt>
              </c:numCache>
            </c:numRef>
          </c:val>
          <c:extLst>
            <c:ext xmlns:c16="http://schemas.microsoft.com/office/drawing/2014/chart" uri="{C3380CC4-5D6E-409C-BE32-E72D297353CC}">
              <c16:uniqueId val="{00000000-ECE4-43D7-891A-D3201BE09558}"/>
            </c:ext>
          </c:extLst>
        </c:ser>
        <c:dLbls>
          <c:dLblPos val="outEnd"/>
          <c:showLegendKey val="0"/>
          <c:showVal val="1"/>
          <c:showCatName val="0"/>
          <c:showSerName val="0"/>
          <c:showPercent val="0"/>
          <c:showBubbleSize val="0"/>
        </c:dLbls>
        <c:gapWidth val="219"/>
        <c:overlap val="-27"/>
        <c:axId val="1729895407"/>
        <c:axId val="1727404671"/>
      </c:barChart>
      <c:catAx>
        <c:axId val="1729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7404671"/>
        <c:crosses val="autoZero"/>
        <c:auto val="1"/>
        <c:lblAlgn val="ctr"/>
        <c:lblOffset val="100"/>
        <c:noMultiLvlLbl val="0"/>
      </c:catAx>
      <c:valAx>
        <c:axId val="17274046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8954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A$2:$A$9</cx:f>
        <cx:lvl ptCount="8">
          <cx:pt idx="0">Manajer Proyek yang kurang kompeten</cx:pt>
          <cx:pt idx="1">Menjalankan lebih dari satu proyek</cx:pt>
          <cx:pt idx="2">Kekurangan biaya proyek</cx:pt>
          <cx:pt idx="3">Perangkat lunak tidak mendukung</cx:pt>
          <cx:pt idx="4">Manajemen sumber daya yang kurang</cx:pt>
          <cx:pt idx="5">Kekurangan Implementasi kebijakan</cx:pt>
          <cx:pt idx="6">Kekurangan manajemen risiko</cx:pt>
          <cx:pt idx="7">Lingkup proyek yang berubah-ubah</cx:pt>
        </cx:lvl>
      </cx:strDim>
      <cx:numDim type="val">
        <cx:f>Sheet1!$B$2:$B$9</cx:f>
        <cx:lvl ptCount="8" formatCode="General">
          <cx:pt idx="0">32</cx:pt>
          <cx:pt idx="1">31</cx:pt>
          <cx:pt idx="2">27</cx:pt>
          <cx:pt idx="3">22</cx:pt>
          <cx:pt idx="4">17</cx:pt>
          <cx:pt idx="5">15</cx:pt>
          <cx:pt idx="6">12</cx:pt>
          <cx:pt idx="7">10</cx:pt>
        </cx:lvl>
      </cx:numDim>
    </cx:data>
  </cx:chartData>
  <cx:chart>
    <cx:title pos="t" align="ctr" overlay="0">
      <cx:tx>
        <cx:txData>
          <cx:v>Kendala Keterlambatan Proyek</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Kendala Keterlambatan Proyek</a:t>
          </a:r>
        </a:p>
      </cx:txPr>
    </cx:title>
    <cx:plotArea>
      <cx:plotAreaRegion>
        <cx:series layoutId="clusteredColumn" uniqueId="{93248784-93DB-4629-8729-04E782B6649B}">
          <cx:tx>
            <cx:txData>
              <cx:f>Sheet1!$B$1</cx:f>
              <cx:v>Nilai</cx:v>
            </cx:txData>
          </cx:tx>
          <cx:dataId val="0"/>
          <cx:layoutPr>
            <cx:aggregation/>
          </cx:layoutPr>
          <cx:axisId val="1"/>
        </cx:series>
        <cx:series layoutId="paretoLine" ownerIdx="0" uniqueId="{A54414E4-9F6C-400D-93DB-129082535969}">
          <cx:axisId val="2"/>
        </cx:series>
      </cx:plotAreaRegion>
      <cx:axis id="0">
        <cx:catScaling gapWidth="0"/>
        <cx:tickLabels/>
        <cx:txPr>
          <a:bodyPr spcFirstLastPara="1" vertOverflow="ellipsis" horzOverflow="overflow" wrap="square" lIns="0" tIns="0" rIns="0" bIns="0" anchor="ctr" anchorCtr="1"/>
          <a:lstStyle/>
          <a:p>
            <a:pPr algn="ctr" rtl="0">
              <a:defRPr sz="800"/>
            </a:pPr>
            <a:endParaRPr lang="en-US" sz="800" b="0" i="0" u="none" strike="noStrike" baseline="0">
              <a:solidFill>
                <a:sysClr val="windowText" lastClr="000000">
                  <a:lumMod val="65000"/>
                  <a:lumOff val="35000"/>
                </a:sysClr>
              </a:solidFill>
              <a:latin typeface="Calibri" panose="020F0502020204030204"/>
            </a:endParaRPr>
          </a:p>
        </cx:txPr>
      </cx:axis>
      <cx:axis id="1">
        <cx:valScaling/>
        <cx:majorGridlines/>
        <cx:tickLabels/>
      </cx:axis>
      <cx:axis id="2">
        <cx:valScaling max="1" min="0"/>
        <cx:units unit="percentage"/>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49</TotalTime>
  <Pages>199</Pages>
  <Words>114761</Words>
  <Characters>654142</Characters>
  <Application>Microsoft Office Word</Application>
  <DocSecurity>0</DocSecurity>
  <Lines>5451</Lines>
  <Paragraphs>1534</Paragraphs>
  <ScaleCrop>false</ScaleCrop>
  <HeadingPairs>
    <vt:vector size="2" baseType="variant">
      <vt:variant>
        <vt:lpstr>Title</vt:lpstr>
      </vt:variant>
      <vt:variant>
        <vt:i4>1</vt:i4>
      </vt:variant>
    </vt:vector>
  </HeadingPairs>
  <TitlesOfParts>
    <vt:vector size="1" baseType="lpstr">
      <vt:lpstr>OPTIMASI ALOKASI PEKERJAAN DAN SUMBER DAYA DENGAN SISTEM INFORMASI MANAJEMEN PROYEK PADA PERUSAHAAN TEKNOLOGI INFORMASI</vt:lpstr>
    </vt:vector>
  </TitlesOfParts>
  <Company>Universitas Indonesia</Company>
  <LinksUpToDate>false</LinksUpToDate>
  <CharactersWithSpaces>767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ASI ALOKASI PEKERJAAN DAN SUMBER DAYA DENGAN SISTEM INFORMASI MANAJEMEN PROYEK PADA PERUSAHAAN TEKNOLOGI INFORMASI</dc:title>
  <dc:subject/>
  <dc:creator>Ilham Nur Pratama</dc:creator>
  <cp:keywords/>
  <dc:description/>
  <cp:lastModifiedBy>Ilham Pratama</cp:lastModifiedBy>
  <cp:revision>3840</cp:revision>
  <cp:lastPrinted>2023-05-24T15:54:00Z</cp:lastPrinted>
  <dcterms:created xsi:type="dcterms:W3CDTF">2022-07-25T14:40:00Z</dcterms:created>
  <dcterms:modified xsi:type="dcterms:W3CDTF">2023-05-28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OPTIMASI ALOKASI PEKERJAAN DAN SUMBER DAYA DENGAN SISTEM INFORMASI MANAJEMEN PROYEK PADA PERUSAHAAN TEKNOLOGI INFORMASI</vt:lpwstr>
  </property>
  <property fmtid="{D5CDD505-2E9C-101B-9397-08002B2CF9AE}" pid="3" name="Judul Normal">
    <vt:lpwstr>Optimasi Alokasi Pekerjaan dan Sumber Daya dengan Sistem Informasi Manajemen Proyek pada Perusahaan Teknologi Informasi</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Optimization of Work and Resource Allocation with Project Management Information Systems in Information Technology Companies</vt:lpwstr>
  </property>
  <property fmtid="{D5CDD505-2E9C-101B-9397-08002B2CF9AE}" pid="12" name="Judul Kapital_en">
    <vt:lpwstr>OPTIMIZATION OF WORK AND RESOURCE ALLOCATION WITH PROJECT MANAGEMENT INFORMATION SYSTEMS IN INFORMATION TECHNOLOGY COMPANIES</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political-science-association</vt:lpwstr>
  </property>
  <property fmtid="{D5CDD505-2E9C-101B-9397-08002B2CF9AE}" pid="18" name="Mendeley Recent Style Name 0_1">
    <vt:lpwstr>American Political Science Association</vt:lpwstr>
  </property>
  <property fmtid="{D5CDD505-2E9C-101B-9397-08002B2CF9AE}" pid="19" name="Mendeley Recent Style Id 1_1">
    <vt:lpwstr>http://www.zotero.org/styles/apa</vt:lpwstr>
  </property>
  <property fmtid="{D5CDD505-2E9C-101B-9397-08002B2CF9AE}" pid="20" name="Mendeley Recent Style Name 1_1">
    <vt:lpwstr>American Psychological Association 7th edition</vt:lpwstr>
  </property>
  <property fmtid="{D5CDD505-2E9C-101B-9397-08002B2CF9AE}" pid="21" name="Mendeley Recent Style Id 2_1">
    <vt:lpwstr>http://www.zotero.org/styles/american-sociological-association</vt:lpwstr>
  </property>
  <property fmtid="{D5CDD505-2E9C-101B-9397-08002B2CF9AE}" pid="22" name="Mendeley Recent Style Name 2_1">
    <vt:lpwstr>American Sociological Association 6th edition</vt:lpwstr>
  </property>
  <property fmtid="{D5CDD505-2E9C-101B-9397-08002B2CF9AE}" pid="23" name="Mendeley Recent Style Id 3_1">
    <vt:lpwstr>http://www.zotero.org/styles/chicago-author-date</vt:lpwstr>
  </property>
  <property fmtid="{D5CDD505-2E9C-101B-9397-08002B2CF9AE}" pid="24" name="Mendeley Recent Style Name 3_1">
    <vt:lpwstr>Chicago Manual of Style 17th edition (author-date)</vt:lpwstr>
  </property>
  <property fmtid="{D5CDD505-2E9C-101B-9397-08002B2CF9AE}" pid="25" name="Mendeley Recent Style Id 4_1">
    <vt:lpwstr>http://www.zotero.org/styles/harvard-cite-them-right</vt:lpwstr>
  </property>
  <property fmtid="{D5CDD505-2E9C-101B-9397-08002B2CF9AE}" pid="26" name="Mendeley Recent Style Name 4_1">
    <vt:lpwstr>Cite Them Right 11th edition - Harvard</vt:lpwstr>
  </property>
  <property fmtid="{D5CDD505-2E9C-101B-9397-08002B2CF9AE}" pid="27" name="Mendeley Recent Style Id 5_1">
    <vt:lpwstr>http://www.zotero.org/styles/ieee</vt:lpwstr>
  </property>
  <property fmtid="{D5CDD505-2E9C-101B-9397-08002B2CF9AE}" pid="28" name="Mendeley Recent Style Name 5_1">
    <vt:lpwstr>IEEE</vt:lpwstr>
  </property>
  <property fmtid="{D5CDD505-2E9C-101B-9397-08002B2CF9AE}" pid="29" name="Mendeley Recent Style Id 6_1">
    <vt:lpwstr>http://csl.mendeley.com/styles/543253851/IEOM-1</vt:lpwstr>
  </property>
  <property fmtid="{D5CDD505-2E9C-101B-9397-08002B2CF9AE}" pid="30" name="Mendeley Recent Style Name 6_1">
    <vt:lpwstr>IEOM</vt:lpwstr>
  </property>
  <property fmtid="{D5CDD505-2E9C-101B-9397-08002B2CF9AE}" pid="31" name="Mendeley Recent Style Id 7_1">
    <vt:lpwstr>http://www.zotero.org/styles/modern-humanities-research-association</vt:lpwstr>
  </property>
  <property fmtid="{D5CDD505-2E9C-101B-9397-08002B2CF9AE}" pid="32" name="Mendeley Recent Style Name 7_1">
    <vt:lpwstr>Modern Humanities Research Association 3rd edition (note with bibliography)</vt:lpwstr>
  </property>
  <property fmtid="{D5CDD505-2E9C-101B-9397-08002B2CF9AE}" pid="33" name="Mendeley Recent Style Id 8_1">
    <vt:lpwstr>http://www.zotero.org/styles/modern-language-association</vt:lpwstr>
  </property>
  <property fmtid="{D5CDD505-2E9C-101B-9397-08002B2CF9AE}" pid="34" name="Mendeley Recent Style Name 8_1">
    <vt:lpwstr>Modern Language Association 9th edition</vt:lpwstr>
  </property>
  <property fmtid="{D5CDD505-2E9C-101B-9397-08002B2CF9AE}" pid="35" name="Mendeley Recent Style Id 9_1">
    <vt:lpwstr>http://www.zotero.org/styles/nature</vt:lpwstr>
  </property>
  <property fmtid="{D5CDD505-2E9C-101B-9397-08002B2CF9AE}" pid="36" name="Mendeley Recent Style Name 9_1">
    <vt:lpwstr>Nature</vt:lpwstr>
  </property>
  <property fmtid="{D5CDD505-2E9C-101B-9397-08002B2CF9AE}" pid="37" name="Lokasi_Kapital">
    <vt:lpwstr>SALEMBA</vt:lpwstr>
  </property>
  <property fmtid="{D5CDD505-2E9C-101B-9397-08002B2CF9AE}" pid="38" name="Pembimbing II">
    <vt:lpwstr>Dr. Novandra Rhezza Pratama, S.T., M.T.</vt:lpwstr>
  </property>
  <property fmtid="{D5CDD505-2E9C-101B-9397-08002B2CF9AE}" pid="39" name="Penguji 1">
    <vt:lpwstr>Prof. Dr. Ir. Rahmat Nurcahyo, M.Eng.Sc.</vt:lpwstr>
  </property>
  <property fmtid="{D5CDD505-2E9C-101B-9397-08002B2CF9AE}" pid="40" name="Penguji 2">
    <vt:lpwstr>Farizal, S.T., M.Sc.A., Ph.D</vt:lpwstr>
  </property>
</Properties>
</file>